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6B0B1264" w:rsidR="00CD2711" w:rsidRPr="006A7D30" w:rsidRDefault="00CD2711" w:rsidP="00CD2711">
      <w:pPr>
        <w:spacing w:before="10" w:after="10"/>
        <w:contextualSpacing/>
        <w:jc w:val="center"/>
        <w:rPr>
          <w:rFonts w:eastAsia="Calibri"/>
          <w:b/>
          <w:bCs/>
          <w:sz w:val="28"/>
        </w:rPr>
      </w:pPr>
      <w:r w:rsidRPr="006A7D30">
        <w:rPr>
          <w:rFonts w:eastAsia="Calibri"/>
          <w:b/>
          <w:bCs/>
          <w:sz w:val="28"/>
        </w:rPr>
        <w:t>20</w:t>
      </w:r>
      <w:r w:rsidR="00D82A69">
        <w:rPr>
          <w:rFonts w:eastAsia="Calibri"/>
          <w:b/>
          <w:bCs/>
          <w:sz w:val="28"/>
        </w:rPr>
        <w:t>21</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1A09F7A0" w14:textId="77777777" w:rsidR="00AD123D" w:rsidRDefault="00AD123D" w:rsidP="00AD123D">
      <w:pPr>
        <w:tabs>
          <w:tab w:val="left" w:pos="1134"/>
        </w:tabs>
        <w:jc w:val="center"/>
        <w:rPr>
          <w:bCs/>
          <w:color w:val="000000"/>
        </w:rPr>
      </w:pPr>
      <w:r>
        <w:rPr>
          <w:bCs/>
          <w:color w:val="000000"/>
        </w:rPr>
        <w:lastRenderedPageBreak/>
        <w:t>Thesis</w:t>
      </w:r>
    </w:p>
    <w:p w14:paraId="0B6D800F" w14:textId="77777777" w:rsidR="00AD123D" w:rsidRDefault="00AD123D" w:rsidP="00AD123D">
      <w:pPr>
        <w:tabs>
          <w:tab w:val="left" w:pos="1134"/>
        </w:tabs>
        <w:jc w:val="center"/>
        <w:rPr>
          <w:bCs/>
          <w:color w:val="000000"/>
        </w:rPr>
      </w:pPr>
      <w:r>
        <w:rPr>
          <w:bCs/>
          <w:color w:val="000000"/>
        </w:rPr>
        <w:t>entitled</w:t>
      </w:r>
    </w:p>
    <w:p w14:paraId="02D66524"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75F2D790" w14:textId="77777777" w:rsidR="00AD123D" w:rsidRDefault="00AD123D" w:rsidP="00AD123D">
      <w:pPr>
        <w:tabs>
          <w:tab w:val="left" w:pos="1134"/>
        </w:tabs>
        <w:jc w:val="center"/>
        <w:rPr>
          <w:b/>
          <w:bCs/>
          <w:color w:val="000000"/>
          <w:sz w:val="28"/>
        </w:rPr>
      </w:pPr>
    </w:p>
    <w:p w14:paraId="0044A615" w14:textId="77777777" w:rsidR="00AD123D" w:rsidRDefault="00AD123D" w:rsidP="00AD123D">
      <w:pPr>
        <w:tabs>
          <w:tab w:val="left" w:pos="1134"/>
        </w:tabs>
        <w:jc w:val="center"/>
        <w:rPr>
          <w:b/>
          <w:bCs/>
          <w:color w:val="000000"/>
          <w:sz w:val="28"/>
        </w:rPr>
      </w:pPr>
    </w:p>
    <w:p w14:paraId="64A413EC" w14:textId="77777777" w:rsidR="00AD123D" w:rsidRDefault="00AD123D" w:rsidP="00AD123D">
      <w:pPr>
        <w:tabs>
          <w:tab w:val="left" w:pos="1134"/>
        </w:tabs>
        <w:jc w:val="center"/>
        <w:rPr>
          <w:b/>
          <w:bCs/>
          <w:color w:val="000000"/>
          <w:sz w:val="28"/>
        </w:rPr>
      </w:pPr>
    </w:p>
    <w:p w14:paraId="059D2998" w14:textId="77777777" w:rsidR="00AD123D" w:rsidRDefault="00AD123D" w:rsidP="00AD123D">
      <w:pPr>
        <w:tabs>
          <w:tab w:val="left" w:pos="1134"/>
        </w:tabs>
        <w:jc w:val="center"/>
        <w:rPr>
          <w:b/>
          <w:bCs/>
          <w:color w:val="000000"/>
          <w:sz w:val="28"/>
        </w:rPr>
      </w:pPr>
    </w:p>
    <w:p w14:paraId="79515A72" w14:textId="77777777" w:rsidR="00AD123D" w:rsidRDefault="00AD123D" w:rsidP="00AD123D">
      <w:pPr>
        <w:tabs>
          <w:tab w:val="left" w:pos="1134"/>
        </w:tabs>
        <w:jc w:val="center"/>
        <w:rPr>
          <w:b/>
          <w:bCs/>
          <w:color w:val="000000"/>
          <w:sz w:val="28"/>
        </w:rPr>
      </w:pPr>
    </w:p>
    <w:tbl>
      <w:tblPr>
        <w:tblW w:w="0" w:type="auto"/>
        <w:tblLayout w:type="fixed"/>
        <w:tblLook w:val="0000" w:firstRow="0" w:lastRow="0" w:firstColumn="0" w:lastColumn="0" w:noHBand="0" w:noVBand="0"/>
      </w:tblPr>
      <w:tblGrid>
        <w:gridCol w:w="4289"/>
        <w:gridCol w:w="4290"/>
      </w:tblGrid>
      <w:tr w:rsidR="00AD123D" w14:paraId="0C714D86" w14:textId="77777777" w:rsidTr="00E346F7">
        <w:tc>
          <w:tcPr>
            <w:tcW w:w="4289" w:type="dxa"/>
          </w:tcPr>
          <w:p w14:paraId="4107CA64" w14:textId="77777777" w:rsidR="00AD123D" w:rsidRDefault="00AD123D" w:rsidP="00E346F7">
            <w:pPr>
              <w:tabs>
                <w:tab w:val="left" w:pos="1134"/>
              </w:tabs>
              <w:rPr>
                <w:b/>
                <w:bCs/>
                <w:color w:val="000000"/>
                <w:sz w:val="28"/>
              </w:rPr>
            </w:pPr>
          </w:p>
        </w:tc>
        <w:tc>
          <w:tcPr>
            <w:tcW w:w="4290" w:type="dxa"/>
          </w:tcPr>
          <w:p w14:paraId="62EC2549" w14:textId="77777777" w:rsidR="00AD123D" w:rsidRDefault="00AD123D" w:rsidP="00E346F7">
            <w:pPr>
              <w:tabs>
                <w:tab w:val="left" w:pos="1134"/>
              </w:tabs>
              <w:rPr>
                <w:bCs/>
                <w:color w:val="000000"/>
              </w:rPr>
            </w:pPr>
            <w:r>
              <w:rPr>
                <w:bCs/>
                <w:color w:val="000000"/>
              </w:rPr>
              <w:t>.....................................................</w:t>
            </w:r>
          </w:p>
          <w:p w14:paraId="185F3BE3" w14:textId="77777777" w:rsidR="00AD123D" w:rsidRDefault="00AD123D" w:rsidP="00E346F7">
            <w:pPr>
              <w:tabs>
                <w:tab w:val="left" w:pos="1134"/>
              </w:tabs>
              <w:rPr>
                <w:bCs/>
                <w:color w:val="000000"/>
              </w:rPr>
            </w:pPr>
            <w:r>
              <w:rPr>
                <w:bCs/>
                <w:color w:val="000000"/>
              </w:rPr>
              <w:t>Mr. Petnathean Julled</w:t>
            </w:r>
          </w:p>
          <w:p w14:paraId="18892931" w14:textId="77777777" w:rsidR="00AD123D" w:rsidRDefault="00AD123D" w:rsidP="00E346F7">
            <w:pPr>
              <w:tabs>
                <w:tab w:val="left" w:pos="1134"/>
              </w:tabs>
              <w:rPr>
                <w:bCs/>
                <w:color w:val="000000"/>
              </w:rPr>
            </w:pPr>
            <w:r>
              <w:rPr>
                <w:bCs/>
                <w:color w:val="000000"/>
              </w:rPr>
              <w:t>Candidate</w:t>
            </w:r>
          </w:p>
          <w:p w14:paraId="60FDF957" w14:textId="77777777" w:rsidR="00AD123D" w:rsidRDefault="00AD123D" w:rsidP="00E346F7">
            <w:pPr>
              <w:tabs>
                <w:tab w:val="left" w:pos="1134"/>
              </w:tabs>
              <w:rPr>
                <w:bCs/>
                <w:color w:val="000000"/>
              </w:rPr>
            </w:pPr>
          </w:p>
          <w:p w14:paraId="0A5375D2" w14:textId="77777777" w:rsidR="00AD123D" w:rsidRDefault="00AD123D" w:rsidP="00E346F7">
            <w:pPr>
              <w:tabs>
                <w:tab w:val="left" w:pos="1134"/>
              </w:tabs>
              <w:rPr>
                <w:bCs/>
                <w:color w:val="000000"/>
              </w:rPr>
            </w:pPr>
          </w:p>
          <w:p w14:paraId="3EDBAC64" w14:textId="77777777" w:rsidR="00AD123D" w:rsidRPr="00D13B24" w:rsidRDefault="00AD123D" w:rsidP="00E346F7">
            <w:pPr>
              <w:tabs>
                <w:tab w:val="left" w:pos="1134"/>
              </w:tabs>
              <w:rPr>
                <w:bCs/>
                <w:color w:val="000000"/>
              </w:rPr>
            </w:pPr>
          </w:p>
        </w:tc>
      </w:tr>
      <w:tr w:rsidR="00AD123D" w14:paraId="112F365B" w14:textId="77777777" w:rsidTr="00E346F7">
        <w:tc>
          <w:tcPr>
            <w:tcW w:w="4289" w:type="dxa"/>
          </w:tcPr>
          <w:p w14:paraId="71B7D54F" w14:textId="77777777" w:rsidR="00AD123D" w:rsidRDefault="00AD123D" w:rsidP="00E346F7">
            <w:pPr>
              <w:tabs>
                <w:tab w:val="left" w:pos="1134"/>
              </w:tabs>
              <w:rPr>
                <w:b/>
                <w:bCs/>
                <w:color w:val="000000"/>
                <w:sz w:val="28"/>
              </w:rPr>
            </w:pPr>
          </w:p>
        </w:tc>
        <w:tc>
          <w:tcPr>
            <w:tcW w:w="4290" w:type="dxa"/>
          </w:tcPr>
          <w:p w14:paraId="347F2A6A" w14:textId="77777777" w:rsidR="00AD123D" w:rsidRDefault="00AD123D" w:rsidP="00E346F7">
            <w:pPr>
              <w:tabs>
                <w:tab w:val="left" w:pos="1134"/>
              </w:tabs>
              <w:rPr>
                <w:bCs/>
                <w:color w:val="000000"/>
              </w:rPr>
            </w:pPr>
            <w:r>
              <w:rPr>
                <w:bCs/>
                <w:color w:val="000000"/>
              </w:rPr>
              <w:t>.....................................................</w:t>
            </w:r>
          </w:p>
          <w:p w14:paraId="0D8B01F2" w14:textId="77777777" w:rsidR="00AD123D" w:rsidRDefault="00AD123D" w:rsidP="00E346F7">
            <w:pPr>
              <w:tabs>
                <w:tab w:val="left" w:pos="1134"/>
              </w:tabs>
              <w:rPr>
                <w:bCs/>
                <w:color w:val="000000"/>
              </w:rPr>
            </w:pPr>
            <w:proofErr w:type="spellStart"/>
            <w:proofErr w:type="gramStart"/>
            <w:r>
              <w:rPr>
                <w:bCs/>
                <w:color w:val="000000"/>
              </w:rPr>
              <w:t>Assadarat</w:t>
            </w:r>
            <w:proofErr w:type="spellEnd"/>
            <w:r>
              <w:rPr>
                <w:bCs/>
                <w:color w:val="000000"/>
              </w:rPr>
              <w:t xml:space="preserve">  </w:t>
            </w:r>
            <w:proofErr w:type="spellStart"/>
            <w:r>
              <w:rPr>
                <w:bCs/>
                <w:color w:val="000000"/>
              </w:rPr>
              <w:t>Khurat</w:t>
            </w:r>
            <w:proofErr w:type="spellEnd"/>
            <w:proofErr w:type="gramEnd"/>
            <w:r>
              <w:rPr>
                <w:bCs/>
                <w:color w:val="000000"/>
              </w:rPr>
              <w:t>,</w:t>
            </w:r>
          </w:p>
          <w:p w14:paraId="28D667CC" w14:textId="77777777" w:rsidR="00AD123D" w:rsidRDefault="00AD123D" w:rsidP="00E346F7">
            <w:pPr>
              <w:tabs>
                <w:tab w:val="left" w:pos="1134"/>
              </w:tabs>
              <w:rPr>
                <w:bCs/>
                <w:color w:val="000000"/>
              </w:rPr>
            </w:pPr>
            <w:r>
              <w:rPr>
                <w:bCs/>
                <w:color w:val="000000"/>
              </w:rPr>
              <w:t>Dr.-Ing. (Computer Security)</w:t>
            </w:r>
          </w:p>
          <w:p w14:paraId="4458D081" w14:textId="77777777" w:rsidR="00AD123D" w:rsidRDefault="00AD123D" w:rsidP="00E346F7">
            <w:pPr>
              <w:tabs>
                <w:tab w:val="left" w:pos="1134"/>
              </w:tabs>
              <w:rPr>
                <w:bCs/>
                <w:color w:val="000000"/>
              </w:rPr>
            </w:pPr>
            <w:r>
              <w:rPr>
                <w:bCs/>
                <w:color w:val="000000"/>
              </w:rPr>
              <w:t>Major advisor</w:t>
            </w:r>
          </w:p>
          <w:p w14:paraId="1E43C513" w14:textId="77777777" w:rsidR="00AD123D" w:rsidRDefault="00AD123D" w:rsidP="00E346F7">
            <w:pPr>
              <w:tabs>
                <w:tab w:val="left" w:pos="1134"/>
              </w:tabs>
              <w:rPr>
                <w:bCs/>
                <w:color w:val="000000"/>
              </w:rPr>
            </w:pPr>
          </w:p>
          <w:p w14:paraId="28EC2612" w14:textId="77777777" w:rsidR="00AD123D" w:rsidRDefault="00AD123D" w:rsidP="00E346F7">
            <w:pPr>
              <w:tabs>
                <w:tab w:val="left" w:pos="1134"/>
              </w:tabs>
              <w:rPr>
                <w:bCs/>
                <w:color w:val="000000"/>
              </w:rPr>
            </w:pPr>
          </w:p>
          <w:p w14:paraId="067D54EA" w14:textId="77777777" w:rsidR="00AD123D" w:rsidRPr="00D13B24" w:rsidRDefault="00AD123D" w:rsidP="00E346F7">
            <w:pPr>
              <w:tabs>
                <w:tab w:val="left" w:pos="1134"/>
              </w:tabs>
              <w:rPr>
                <w:bCs/>
                <w:color w:val="000000"/>
              </w:rPr>
            </w:pPr>
          </w:p>
        </w:tc>
      </w:tr>
      <w:tr w:rsidR="00AD123D" w14:paraId="669793FC" w14:textId="77777777" w:rsidTr="00E346F7">
        <w:tc>
          <w:tcPr>
            <w:tcW w:w="4289" w:type="dxa"/>
          </w:tcPr>
          <w:p w14:paraId="5B44EE04" w14:textId="77777777" w:rsidR="00AD123D" w:rsidRDefault="00AD123D" w:rsidP="00E346F7">
            <w:pPr>
              <w:tabs>
                <w:tab w:val="left" w:pos="1134"/>
              </w:tabs>
              <w:rPr>
                <w:b/>
                <w:bCs/>
                <w:color w:val="000000"/>
                <w:sz w:val="28"/>
              </w:rPr>
            </w:pPr>
          </w:p>
        </w:tc>
        <w:tc>
          <w:tcPr>
            <w:tcW w:w="4290" w:type="dxa"/>
          </w:tcPr>
          <w:p w14:paraId="7E6BE8B0" w14:textId="77777777" w:rsidR="00AD123D" w:rsidRDefault="00AD123D" w:rsidP="00E346F7">
            <w:pPr>
              <w:tabs>
                <w:tab w:val="left" w:pos="1134"/>
              </w:tabs>
              <w:rPr>
                <w:bCs/>
                <w:color w:val="000000"/>
              </w:rPr>
            </w:pPr>
            <w:r>
              <w:rPr>
                <w:bCs/>
                <w:color w:val="000000"/>
              </w:rPr>
              <w:t>.....................................................</w:t>
            </w:r>
          </w:p>
          <w:p w14:paraId="0CCAB4F5" w14:textId="77777777" w:rsidR="00AD123D" w:rsidRDefault="00AD123D" w:rsidP="00E346F7">
            <w:pPr>
              <w:tabs>
                <w:tab w:val="left" w:pos="1134"/>
              </w:tabs>
              <w:rPr>
                <w:bCs/>
                <w:color w:val="000000"/>
              </w:rPr>
            </w:pPr>
            <w:proofErr w:type="spellStart"/>
            <w:proofErr w:type="gramStart"/>
            <w:r>
              <w:rPr>
                <w:bCs/>
                <w:color w:val="000000"/>
              </w:rPr>
              <w:t>Pattanasak</w:t>
            </w:r>
            <w:proofErr w:type="spellEnd"/>
            <w:r>
              <w:rPr>
                <w:bCs/>
                <w:color w:val="000000"/>
              </w:rPr>
              <w:t xml:space="preserve">  </w:t>
            </w:r>
            <w:proofErr w:type="spellStart"/>
            <w:r>
              <w:rPr>
                <w:bCs/>
                <w:color w:val="000000"/>
              </w:rPr>
              <w:t>Mongkolwat</w:t>
            </w:r>
            <w:proofErr w:type="spellEnd"/>
            <w:proofErr w:type="gramEnd"/>
            <w:r>
              <w:rPr>
                <w:bCs/>
                <w:color w:val="000000"/>
              </w:rPr>
              <w:t>,</w:t>
            </w:r>
          </w:p>
          <w:p w14:paraId="578CC8C9" w14:textId="77777777" w:rsidR="00AD123D" w:rsidRDefault="00AD123D" w:rsidP="00E346F7">
            <w:pPr>
              <w:tabs>
                <w:tab w:val="left" w:pos="1134"/>
              </w:tabs>
              <w:rPr>
                <w:bCs/>
                <w:color w:val="000000"/>
              </w:rPr>
            </w:pPr>
            <w:r>
              <w:rPr>
                <w:bCs/>
                <w:color w:val="000000"/>
              </w:rPr>
              <w:t>Ph.D. (Computer Science)</w:t>
            </w:r>
          </w:p>
          <w:p w14:paraId="4EFFA02F" w14:textId="77777777" w:rsidR="00AD123D" w:rsidRDefault="00AD123D" w:rsidP="00E346F7">
            <w:pPr>
              <w:tabs>
                <w:tab w:val="left" w:pos="1134"/>
              </w:tabs>
              <w:rPr>
                <w:bCs/>
                <w:color w:val="000000"/>
              </w:rPr>
            </w:pPr>
            <w:r>
              <w:rPr>
                <w:bCs/>
                <w:color w:val="000000"/>
              </w:rPr>
              <w:t>Co-advisor</w:t>
            </w:r>
          </w:p>
          <w:p w14:paraId="3FB10AC2" w14:textId="77777777" w:rsidR="00AD123D" w:rsidRDefault="00AD123D" w:rsidP="00E346F7">
            <w:pPr>
              <w:tabs>
                <w:tab w:val="left" w:pos="1134"/>
              </w:tabs>
              <w:rPr>
                <w:bCs/>
                <w:color w:val="000000"/>
              </w:rPr>
            </w:pPr>
          </w:p>
          <w:p w14:paraId="05F68C99" w14:textId="77777777" w:rsidR="00AD123D" w:rsidRDefault="00AD123D" w:rsidP="00E346F7">
            <w:pPr>
              <w:tabs>
                <w:tab w:val="left" w:pos="1134"/>
              </w:tabs>
              <w:rPr>
                <w:bCs/>
                <w:color w:val="000000"/>
              </w:rPr>
            </w:pPr>
          </w:p>
          <w:p w14:paraId="5E7C6E12" w14:textId="77777777" w:rsidR="00AD123D" w:rsidRPr="00D13B24" w:rsidRDefault="00AD123D" w:rsidP="00E346F7">
            <w:pPr>
              <w:tabs>
                <w:tab w:val="left" w:pos="1134"/>
              </w:tabs>
              <w:rPr>
                <w:bCs/>
                <w:color w:val="000000"/>
              </w:rPr>
            </w:pPr>
          </w:p>
        </w:tc>
      </w:tr>
      <w:tr w:rsidR="00AD123D" w14:paraId="60A34631" w14:textId="77777777" w:rsidTr="00E346F7">
        <w:tc>
          <w:tcPr>
            <w:tcW w:w="4289" w:type="dxa"/>
          </w:tcPr>
          <w:p w14:paraId="60151684" w14:textId="77777777" w:rsidR="00AD123D" w:rsidRDefault="00AD123D" w:rsidP="00E346F7">
            <w:pPr>
              <w:tabs>
                <w:tab w:val="left" w:pos="1134"/>
              </w:tabs>
              <w:rPr>
                <w:b/>
                <w:bCs/>
                <w:color w:val="000000"/>
                <w:sz w:val="28"/>
              </w:rPr>
            </w:pPr>
          </w:p>
        </w:tc>
        <w:tc>
          <w:tcPr>
            <w:tcW w:w="4290" w:type="dxa"/>
          </w:tcPr>
          <w:p w14:paraId="240DBC58" w14:textId="77777777" w:rsidR="00AD123D" w:rsidRDefault="00AD123D" w:rsidP="00E346F7">
            <w:pPr>
              <w:tabs>
                <w:tab w:val="left" w:pos="1134"/>
              </w:tabs>
              <w:rPr>
                <w:bCs/>
                <w:color w:val="000000"/>
              </w:rPr>
            </w:pPr>
            <w:r>
              <w:rPr>
                <w:bCs/>
                <w:color w:val="000000"/>
              </w:rPr>
              <w:t>.....................................................</w:t>
            </w:r>
          </w:p>
          <w:p w14:paraId="3DFF2F25" w14:textId="77777777" w:rsidR="00AD123D" w:rsidRDefault="00AD123D" w:rsidP="00E346F7">
            <w:pPr>
              <w:tabs>
                <w:tab w:val="left" w:pos="1134"/>
              </w:tabs>
              <w:rPr>
                <w:bCs/>
                <w:color w:val="000000"/>
              </w:rPr>
            </w:pPr>
            <w:r>
              <w:rPr>
                <w:bCs/>
                <w:color w:val="000000"/>
              </w:rPr>
              <w:t xml:space="preserve">Asst. Prof. Thitinan </w:t>
            </w:r>
            <w:proofErr w:type="spellStart"/>
            <w:r>
              <w:rPr>
                <w:bCs/>
                <w:color w:val="000000"/>
              </w:rPr>
              <w:t>Tantidham</w:t>
            </w:r>
            <w:proofErr w:type="spellEnd"/>
            <w:r>
              <w:rPr>
                <w:bCs/>
                <w:color w:val="000000"/>
              </w:rPr>
              <w:t>,</w:t>
            </w:r>
          </w:p>
          <w:p w14:paraId="01C07A9B" w14:textId="77777777" w:rsidR="00AD123D" w:rsidRDefault="00AD123D" w:rsidP="00E346F7">
            <w:pPr>
              <w:tabs>
                <w:tab w:val="left" w:pos="1134"/>
              </w:tabs>
              <w:rPr>
                <w:bCs/>
                <w:color w:val="000000"/>
              </w:rPr>
            </w:pPr>
            <w:r>
              <w:rPr>
                <w:bCs/>
                <w:color w:val="000000"/>
              </w:rPr>
              <w:t>Ph.D. (Computer Science)</w:t>
            </w:r>
          </w:p>
          <w:p w14:paraId="502C4FD1" w14:textId="77777777" w:rsidR="00AD123D" w:rsidRDefault="00AD123D" w:rsidP="00E346F7">
            <w:pPr>
              <w:tabs>
                <w:tab w:val="left" w:pos="1134"/>
              </w:tabs>
              <w:rPr>
                <w:bCs/>
                <w:color w:val="000000"/>
              </w:rPr>
            </w:pPr>
            <w:r>
              <w:rPr>
                <w:bCs/>
                <w:color w:val="000000"/>
              </w:rPr>
              <w:t>Co-advisor</w:t>
            </w:r>
          </w:p>
          <w:p w14:paraId="4EFEF804" w14:textId="77777777" w:rsidR="00AD123D" w:rsidRDefault="00AD123D" w:rsidP="00E346F7">
            <w:pPr>
              <w:tabs>
                <w:tab w:val="left" w:pos="1134"/>
              </w:tabs>
              <w:rPr>
                <w:bCs/>
                <w:color w:val="000000"/>
              </w:rPr>
            </w:pPr>
          </w:p>
          <w:p w14:paraId="267DA24C" w14:textId="77777777" w:rsidR="00AD123D" w:rsidRDefault="00AD123D" w:rsidP="00E346F7">
            <w:pPr>
              <w:tabs>
                <w:tab w:val="left" w:pos="1134"/>
              </w:tabs>
              <w:rPr>
                <w:bCs/>
                <w:color w:val="000000"/>
              </w:rPr>
            </w:pPr>
          </w:p>
          <w:p w14:paraId="3CC80637" w14:textId="77777777" w:rsidR="00AD123D" w:rsidRPr="00D13B24" w:rsidRDefault="00AD123D" w:rsidP="00E346F7">
            <w:pPr>
              <w:tabs>
                <w:tab w:val="left" w:pos="1134"/>
              </w:tabs>
              <w:rPr>
                <w:bCs/>
                <w:color w:val="000000"/>
              </w:rPr>
            </w:pPr>
          </w:p>
        </w:tc>
      </w:tr>
      <w:tr w:rsidR="00AD123D" w14:paraId="02A3533B" w14:textId="77777777" w:rsidTr="00E346F7">
        <w:tc>
          <w:tcPr>
            <w:tcW w:w="4289" w:type="dxa"/>
          </w:tcPr>
          <w:p w14:paraId="72C8BA50" w14:textId="77777777" w:rsidR="00AD123D" w:rsidRDefault="00AD123D" w:rsidP="00E346F7">
            <w:pPr>
              <w:tabs>
                <w:tab w:val="left" w:pos="1134"/>
              </w:tabs>
              <w:rPr>
                <w:bCs/>
                <w:color w:val="000000"/>
              </w:rPr>
            </w:pPr>
            <w:r>
              <w:rPr>
                <w:bCs/>
                <w:color w:val="000000"/>
              </w:rPr>
              <w:t>.....................................................</w:t>
            </w:r>
          </w:p>
          <w:p w14:paraId="19A07A36" w14:textId="77777777" w:rsidR="00AD123D" w:rsidRDefault="00AD123D" w:rsidP="00E346F7">
            <w:pPr>
              <w:tabs>
                <w:tab w:val="left" w:pos="1134"/>
              </w:tabs>
              <w:rPr>
                <w:bCs/>
                <w:color w:val="000000"/>
              </w:rPr>
            </w:pPr>
            <w:r>
              <w:rPr>
                <w:bCs/>
                <w:color w:val="000000"/>
              </w:rPr>
              <w:t xml:space="preserve">Prof. </w:t>
            </w:r>
            <w:proofErr w:type="spellStart"/>
            <w:proofErr w:type="gramStart"/>
            <w:r>
              <w:rPr>
                <w:bCs/>
                <w:color w:val="000000"/>
              </w:rPr>
              <w:t>Patcharee</w:t>
            </w:r>
            <w:proofErr w:type="spellEnd"/>
            <w:r>
              <w:rPr>
                <w:bCs/>
                <w:color w:val="000000"/>
              </w:rPr>
              <w:t xml:space="preserve">  </w:t>
            </w:r>
            <w:proofErr w:type="spellStart"/>
            <w:r>
              <w:rPr>
                <w:bCs/>
                <w:color w:val="000000"/>
              </w:rPr>
              <w:t>Lertrit</w:t>
            </w:r>
            <w:proofErr w:type="spellEnd"/>
            <w:proofErr w:type="gramEnd"/>
            <w:r>
              <w:rPr>
                <w:bCs/>
                <w:color w:val="000000"/>
              </w:rPr>
              <w:t>,</w:t>
            </w:r>
          </w:p>
          <w:p w14:paraId="3C7D39DE" w14:textId="77777777" w:rsidR="00AD123D" w:rsidRDefault="00AD123D" w:rsidP="00E346F7">
            <w:pPr>
              <w:tabs>
                <w:tab w:val="left" w:pos="1134"/>
              </w:tabs>
              <w:rPr>
                <w:bCs/>
                <w:color w:val="000000"/>
              </w:rPr>
            </w:pPr>
            <w:r>
              <w:rPr>
                <w:bCs/>
                <w:color w:val="000000"/>
              </w:rPr>
              <w:t>M.D., Ph.D. (Biochemistry)</w:t>
            </w:r>
          </w:p>
          <w:p w14:paraId="2B21C1BB" w14:textId="77777777" w:rsidR="00AD123D" w:rsidRDefault="00AD123D" w:rsidP="00E346F7">
            <w:pPr>
              <w:tabs>
                <w:tab w:val="left" w:pos="1134"/>
              </w:tabs>
              <w:rPr>
                <w:bCs/>
                <w:color w:val="000000"/>
              </w:rPr>
            </w:pPr>
            <w:r>
              <w:rPr>
                <w:bCs/>
                <w:color w:val="000000"/>
              </w:rPr>
              <w:t>Dean</w:t>
            </w:r>
          </w:p>
          <w:p w14:paraId="4911F2BB" w14:textId="77777777" w:rsidR="00AD123D" w:rsidRDefault="00AD123D" w:rsidP="00E346F7">
            <w:pPr>
              <w:tabs>
                <w:tab w:val="left" w:pos="1134"/>
              </w:tabs>
              <w:rPr>
                <w:bCs/>
                <w:color w:val="000000"/>
              </w:rPr>
            </w:pPr>
            <w:r>
              <w:rPr>
                <w:bCs/>
                <w:color w:val="000000"/>
              </w:rPr>
              <w:t>Faculty of Graduate Studies</w:t>
            </w:r>
          </w:p>
          <w:p w14:paraId="5099DAEE"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3970C4FD" w14:textId="77777777" w:rsidR="00AD123D" w:rsidRDefault="00AD123D" w:rsidP="00E346F7">
            <w:pPr>
              <w:tabs>
                <w:tab w:val="left" w:pos="1134"/>
              </w:tabs>
              <w:rPr>
                <w:bCs/>
                <w:color w:val="000000"/>
              </w:rPr>
            </w:pPr>
            <w:r>
              <w:rPr>
                <w:bCs/>
                <w:color w:val="000000"/>
              </w:rPr>
              <w:t>.....................................................</w:t>
            </w:r>
          </w:p>
          <w:p w14:paraId="3641E04C" w14:textId="77777777" w:rsidR="00AD123D" w:rsidRDefault="00AD123D" w:rsidP="00E346F7">
            <w:pPr>
              <w:tabs>
                <w:tab w:val="left" w:pos="1134"/>
              </w:tabs>
              <w:rPr>
                <w:bCs/>
                <w:color w:val="000000"/>
              </w:rPr>
            </w:pPr>
            <w:r w:rsidRPr="00602634">
              <w:rPr>
                <w:bCs/>
                <w:color w:val="000000"/>
              </w:rPr>
              <w:t xml:space="preserve">Assoc. Prof. </w:t>
            </w:r>
            <w:proofErr w:type="spellStart"/>
            <w:r w:rsidRPr="00602634">
              <w:rPr>
                <w:bCs/>
                <w:color w:val="000000"/>
              </w:rPr>
              <w:t>Vasaka</w:t>
            </w:r>
            <w:proofErr w:type="spellEnd"/>
            <w:r w:rsidRPr="00602634">
              <w:rPr>
                <w:bCs/>
                <w:color w:val="000000"/>
              </w:rPr>
              <w:t xml:space="preserve"> </w:t>
            </w:r>
            <w:proofErr w:type="spellStart"/>
            <w:r w:rsidRPr="00602634">
              <w:rPr>
                <w:bCs/>
                <w:color w:val="000000"/>
              </w:rPr>
              <w:t>Visoottiviseth</w:t>
            </w:r>
            <w:proofErr w:type="spellEnd"/>
            <w:r>
              <w:rPr>
                <w:bCs/>
                <w:color w:val="000000"/>
              </w:rPr>
              <w:t>,</w:t>
            </w:r>
          </w:p>
          <w:p w14:paraId="18469AE7" w14:textId="77777777" w:rsidR="00AD123D" w:rsidRDefault="00AD123D" w:rsidP="00E346F7">
            <w:pPr>
              <w:tabs>
                <w:tab w:val="left" w:pos="1134"/>
              </w:tabs>
              <w:rPr>
                <w:bCs/>
                <w:color w:val="000000"/>
              </w:rPr>
            </w:pPr>
            <w:r w:rsidRPr="00602634">
              <w:rPr>
                <w:bCs/>
                <w:color w:val="000000"/>
              </w:rPr>
              <w:t xml:space="preserve">Ph.D. </w:t>
            </w:r>
            <w:r>
              <w:rPr>
                <w:bCs/>
                <w:color w:val="000000"/>
              </w:rPr>
              <w:t>(</w:t>
            </w:r>
            <w:r w:rsidRPr="00602634">
              <w:rPr>
                <w:bCs/>
                <w:color w:val="000000"/>
              </w:rPr>
              <w:t>Computer Engineering</w:t>
            </w:r>
            <w:r>
              <w:rPr>
                <w:bCs/>
                <w:color w:val="000000"/>
              </w:rPr>
              <w:t>)</w:t>
            </w:r>
          </w:p>
          <w:p w14:paraId="67B15AD8" w14:textId="77777777" w:rsidR="00AD123D" w:rsidRDefault="00AD123D" w:rsidP="00E346F7">
            <w:pPr>
              <w:tabs>
                <w:tab w:val="left" w:pos="1134"/>
              </w:tabs>
              <w:rPr>
                <w:bCs/>
                <w:color w:val="000000"/>
              </w:rPr>
            </w:pPr>
            <w:r>
              <w:rPr>
                <w:bCs/>
                <w:color w:val="000000"/>
              </w:rPr>
              <w:t>Program Director</w:t>
            </w:r>
          </w:p>
          <w:p w14:paraId="19F702E3" w14:textId="77777777" w:rsidR="00AD123D" w:rsidRDefault="00AD123D" w:rsidP="00E346F7">
            <w:pPr>
              <w:tabs>
                <w:tab w:val="left" w:pos="1134"/>
              </w:tabs>
              <w:rPr>
                <w:bCs/>
                <w:color w:val="000000"/>
              </w:rPr>
            </w:pPr>
            <w:r>
              <w:rPr>
                <w:bCs/>
                <w:color w:val="000000"/>
              </w:rPr>
              <w:t>Master of Science Program in Cyber Security and Information Assurance (International Program)</w:t>
            </w:r>
          </w:p>
          <w:p w14:paraId="34367FF4" w14:textId="77777777" w:rsidR="00AD123D" w:rsidRDefault="00AD123D" w:rsidP="00E346F7">
            <w:pPr>
              <w:tabs>
                <w:tab w:val="left" w:pos="1134"/>
              </w:tabs>
              <w:rPr>
                <w:bCs/>
                <w:color w:val="000000"/>
              </w:rPr>
            </w:pPr>
            <w:r>
              <w:rPr>
                <w:bCs/>
                <w:color w:val="000000"/>
              </w:rPr>
              <w:t>Faculty of Information and Communication Technology</w:t>
            </w:r>
          </w:p>
          <w:p w14:paraId="29D7840A" w14:textId="77777777" w:rsidR="00AD123D" w:rsidRDefault="00AD123D" w:rsidP="00E346F7">
            <w:pPr>
              <w:tabs>
                <w:tab w:val="left" w:pos="1134"/>
              </w:tabs>
              <w:rPr>
                <w:bCs/>
                <w:color w:val="000000"/>
              </w:rPr>
            </w:pPr>
            <w:r>
              <w:rPr>
                <w:bCs/>
                <w:color w:val="000000"/>
              </w:rPr>
              <w:t>Mahidol University</w:t>
            </w:r>
          </w:p>
          <w:p w14:paraId="4BF149A6" w14:textId="77777777" w:rsidR="00AD123D" w:rsidRPr="00D13B24" w:rsidRDefault="00AD123D" w:rsidP="00E346F7">
            <w:pPr>
              <w:tabs>
                <w:tab w:val="left" w:pos="1134"/>
              </w:tabs>
              <w:rPr>
                <w:bCs/>
                <w:color w:val="000000"/>
              </w:rPr>
            </w:pPr>
          </w:p>
        </w:tc>
      </w:tr>
    </w:tbl>
    <w:p w14:paraId="4EBC9D74" w14:textId="77777777" w:rsidR="00AD123D" w:rsidRDefault="00AD123D" w:rsidP="00AD123D">
      <w:pPr>
        <w:tabs>
          <w:tab w:val="left" w:pos="1134"/>
        </w:tabs>
        <w:jc w:val="center"/>
        <w:rPr>
          <w:bCs/>
          <w:color w:val="000000"/>
        </w:rPr>
      </w:pPr>
      <w:r>
        <w:rPr>
          <w:b/>
          <w:bCs/>
          <w:color w:val="000000"/>
          <w:sz w:val="28"/>
        </w:rPr>
        <w:br w:type="page"/>
      </w:r>
      <w:r>
        <w:rPr>
          <w:bCs/>
          <w:color w:val="000000"/>
        </w:rPr>
        <w:lastRenderedPageBreak/>
        <w:t>Thesis</w:t>
      </w:r>
    </w:p>
    <w:p w14:paraId="34F14CA0" w14:textId="77777777" w:rsidR="00AD123D" w:rsidRDefault="00AD123D" w:rsidP="00AD123D">
      <w:pPr>
        <w:tabs>
          <w:tab w:val="left" w:pos="1134"/>
        </w:tabs>
        <w:jc w:val="center"/>
        <w:rPr>
          <w:bCs/>
          <w:color w:val="000000"/>
        </w:rPr>
      </w:pPr>
      <w:r>
        <w:rPr>
          <w:bCs/>
          <w:color w:val="000000"/>
        </w:rPr>
        <w:t>entitled</w:t>
      </w:r>
    </w:p>
    <w:p w14:paraId="28156CAB"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58F6AE17" w14:textId="77777777" w:rsidR="00AD123D" w:rsidRDefault="00AD123D" w:rsidP="00AD123D">
      <w:pPr>
        <w:tabs>
          <w:tab w:val="left" w:pos="1134"/>
        </w:tabs>
        <w:jc w:val="center"/>
        <w:rPr>
          <w:bCs/>
          <w:color w:val="000000"/>
        </w:rPr>
      </w:pPr>
    </w:p>
    <w:p w14:paraId="0A819D9F" w14:textId="77777777" w:rsidR="00AD123D" w:rsidRDefault="00AD123D" w:rsidP="00AD123D">
      <w:pPr>
        <w:tabs>
          <w:tab w:val="left" w:pos="1134"/>
        </w:tabs>
        <w:jc w:val="center"/>
        <w:rPr>
          <w:bCs/>
          <w:color w:val="000000"/>
        </w:rPr>
      </w:pPr>
      <w:r>
        <w:rPr>
          <w:bCs/>
          <w:color w:val="000000"/>
        </w:rPr>
        <w:t>was submitted to the Faculty of Graduate Studies, Mahidol University</w:t>
      </w:r>
    </w:p>
    <w:p w14:paraId="29889A81" w14:textId="77777777" w:rsidR="00AD123D" w:rsidRDefault="00AD123D" w:rsidP="00AD123D">
      <w:pPr>
        <w:tabs>
          <w:tab w:val="left" w:pos="1134"/>
        </w:tabs>
        <w:jc w:val="center"/>
        <w:rPr>
          <w:bCs/>
          <w:color w:val="000000"/>
        </w:rPr>
      </w:pPr>
      <w:r>
        <w:rPr>
          <w:bCs/>
          <w:color w:val="000000"/>
        </w:rPr>
        <w:t>for the degree of Master of Science</w:t>
      </w:r>
      <w:r>
        <w:rPr>
          <w:rFonts w:cstheme="minorBidi" w:hint="cs"/>
          <w:bCs/>
          <w:color w:val="000000"/>
          <w:cs/>
        </w:rPr>
        <w:t xml:space="preserve"> </w:t>
      </w:r>
      <w:r>
        <w:rPr>
          <w:bCs/>
          <w:color w:val="000000"/>
        </w:rPr>
        <w:t>(Cyber Security and Information Assurance)</w:t>
      </w:r>
    </w:p>
    <w:p w14:paraId="789C141C" w14:textId="77777777" w:rsidR="00AD123D" w:rsidRDefault="00AD123D" w:rsidP="00AD123D">
      <w:pPr>
        <w:tabs>
          <w:tab w:val="left" w:pos="1134"/>
        </w:tabs>
        <w:jc w:val="center"/>
        <w:rPr>
          <w:bCs/>
          <w:color w:val="000000"/>
        </w:rPr>
      </w:pPr>
      <w:r>
        <w:rPr>
          <w:bCs/>
          <w:color w:val="000000"/>
        </w:rPr>
        <w:t>on</w:t>
      </w:r>
    </w:p>
    <w:p w14:paraId="16BC80CB" w14:textId="77777777" w:rsidR="00AD123D" w:rsidRPr="00EA3D62" w:rsidRDefault="00AD123D" w:rsidP="00AD123D">
      <w:pPr>
        <w:pStyle w:val="Heading8"/>
        <w:spacing w:before="0"/>
        <w:jc w:val="center"/>
        <w:rPr>
          <w:rFonts w:ascii="Times New Roman" w:hAnsi="Times New Roman" w:cs="Times New Roman"/>
          <w:sz w:val="24"/>
          <w:szCs w:val="24"/>
        </w:rPr>
      </w:pPr>
      <w:r w:rsidRPr="00DA26C8">
        <w:rPr>
          <w:rFonts w:ascii="Times New Roman" w:hAnsi="Times New Roman" w:cs="Times New Roman"/>
          <w:sz w:val="24"/>
          <w:szCs w:val="24"/>
        </w:rPr>
        <w:t>June 17, 2021</w:t>
      </w:r>
    </w:p>
    <w:p w14:paraId="58A5A0B8" w14:textId="77777777" w:rsidR="00AD123D" w:rsidRDefault="00AD123D" w:rsidP="00AD123D">
      <w:pPr>
        <w:tabs>
          <w:tab w:val="left" w:pos="1134"/>
        </w:tabs>
        <w:jc w:val="center"/>
        <w:rPr>
          <w:bCs/>
          <w:color w:val="000000"/>
        </w:rPr>
      </w:pPr>
    </w:p>
    <w:p w14:paraId="65139CCA" w14:textId="77777777" w:rsidR="00AD123D" w:rsidRDefault="00AD123D" w:rsidP="00AD123D">
      <w:pPr>
        <w:tabs>
          <w:tab w:val="left" w:pos="1134"/>
        </w:tabs>
        <w:jc w:val="center"/>
        <w:rPr>
          <w:bCs/>
          <w:color w:val="000000"/>
        </w:rPr>
      </w:pPr>
    </w:p>
    <w:p w14:paraId="3C72EB71" w14:textId="77777777" w:rsidR="00AD123D" w:rsidRDefault="00AD123D" w:rsidP="00AD123D">
      <w:pPr>
        <w:tabs>
          <w:tab w:val="left" w:pos="1134"/>
        </w:tabs>
        <w:jc w:val="center"/>
        <w:rPr>
          <w:bCs/>
          <w:color w:val="000000"/>
        </w:rPr>
      </w:pPr>
    </w:p>
    <w:p w14:paraId="1FBF23C5" w14:textId="77777777" w:rsidR="00AD123D" w:rsidRDefault="00AD123D" w:rsidP="00AD123D">
      <w:pPr>
        <w:tabs>
          <w:tab w:val="left" w:pos="1134"/>
        </w:tabs>
        <w:jc w:val="center"/>
        <w:rPr>
          <w:bCs/>
          <w:color w:val="000000"/>
        </w:rPr>
      </w:pPr>
    </w:p>
    <w:tbl>
      <w:tblPr>
        <w:tblW w:w="0" w:type="auto"/>
        <w:tblLayout w:type="fixed"/>
        <w:tblLook w:val="0000" w:firstRow="0" w:lastRow="0" w:firstColumn="0" w:lastColumn="0" w:noHBand="0" w:noVBand="0"/>
      </w:tblPr>
      <w:tblGrid>
        <w:gridCol w:w="4289"/>
        <w:gridCol w:w="4290"/>
      </w:tblGrid>
      <w:tr w:rsidR="00AD123D" w14:paraId="3C13D697" w14:textId="77777777" w:rsidTr="00E346F7">
        <w:tc>
          <w:tcPr>
            <w:tcW w:w="4289" w:type="dxa"/>
          </w:tcPr>
          <w:p w14:paraId="02CC0E9E" w14:textId="77777777" w:rsidR="00AD123D" w:rsidRDefault="00AD123D" w:rsidP="00E346F7">
            <w:pPr>
              <w:tabs>
                <w:tab w:val="left" w:pos="1134"/>
              </w:tabs>
              <w:rPr>
                <w:bCs/>
                <w:color w:val="000000"/>
              </w:rPr>
            </w:pPr>
          </w:p>
        </w:tc>
        <w:tc>
          <w:tcPr>
            <w:tcW w:w="4290" w:type="dxa"/>
          </w:tcPr>
          <w:p w14:paraId="695972E7" w14:textId="77777777" w:rsidR="00AD123D" w:rsidRDefault="00AD123D" w:rsidP="00E346F7">
            <w:pPr>
              <w:tabs>
                <w:tab w:val="left" w:pos="1134"/>
              </w:tabs>
              <w:rPr>
                <w:bCs/>
                <w:color w:val="000000"/>
              </w:rPr>
            </w:pPr>
            <w:r>
              <w:rPr>
                <w:bCs/>
                <w:color w:val="000000"/>
              </w:rPr>
              <w:t>.....................................................</w:t>
            </w:r>
          </w:p>
          <w:p w14:paraId="2799E7E8" w14:textId="77777777" w:rsidR="00AD123D" w:rsidRDefault="00AD123D" w:rsidP="00E346F7">
            <w:pPr>
              <w:tabs>
                <w:tab w:val="left" w:pos="1134"/>
              </w:tabs>
              <w:rPr>
                <w:bCs/>
                <w:color w:val="000000"/>
              </w:rPr>
            </w:pPr>
            <w:r>
              <w:rPr>
                <w:bCs/>
                <w:color w:val="000000"/>
              </w:rPr>
              <w:t>Mr. Petnathean Julled</w:t>
            </w:r>
          </w:p>
          <w:p w14:paraId="56626D8C" w14:textId="77777777" w:rsidR="00AD123D" w:rsidRDefault="00AD123D" w:rsidP="00E346F7">
            <w:pPr>
              <w:tabs>
                <w:tab w:val="left" w:pos="1134"/>
              </w:tabs>
              <w:rPr>
                <w:bCs/>
                <w:color w:val="000000"/>
              </w:rPr>
            </w:pPr>
            <w:r>
              <w:rPr>
                <w:bCs/>
                <w:color w:val="000000"/>
              </w:rPr>
              <w:t>Candidate</w:t>
            </w:r>
          </w:p>
          <w:p w14:paraId="19116B87" w14:textId="77777777" w:rsidR="00AD123D" w:rsidRDefault="00AD123D" w:rsidP="00E346F7">
            <w:pPr>
              <w:tabs>
                <w:tab w:val="left" w:pos="1134"/>
              </w:tabs>
              <w:rPr>
                <w:bCs/>
                <w:color w:val="000000"/>
              </w:rPr>
            </w:pPr>
          </w:p>
          <w:p w14:paraId="4C56E173" w14:textId="77777777" w:rsidR="00AD123D" w:rsidRPr="00D13B24" w:rsidRDefault="00AD123D" w:rsidP="00E346F7">
            <w:pPr>
              <w:tabs>
                <w:tab w:val="left" w:pos="1134"/>
              </w:tabs>
              <w:rPr>
                <w:bCs/>
                <w:color w:val="000000"/>
              </w:rPr>
            </w:pPr>
          </w:p>
        </w:tc>
      </w:tr>
      <w:tr w:rsidR="00AD123D" w14:paraId="44A7871E" w14:textId="77777777" w:rsidTr="00E346F7">
        <w:tc>
          <w:tcPr>
            <w:tcW w:w="4289" w:type="dxa"/>
          </w:tcPr>
          <w:p w14:paraId="601C2237" w14:textId="77777777" w:rsidR="00AD123D" w:rsidRDefault="00AD123D" w:rsidP="00E346F7">
            <w:pPr>
              <w:tabs>
                <w:tab w:val="left" w:pos="1134"/>
              </w:tabs>
              <w:rPr>
                <w:bCs/>
                <w:color w:val="000000"/>
              </w:rPr>
            </w:pPr>
          </w:p>
        </w:tc>
        <w:tc>
          <w:tcPr>
            <w:tcW w:w="4290" w:type="dxa"/>
          </w:tcPr>
          <w:p w14:paraId="32597D23" w14:textId="77777777" w:rsidR="00AD123D" w:rsidRDefault="00AD123D" w:rsidP="00E346F7">
            <w:pPr>
              <w:tabs>
                <w:tab w:val="left" w:pos="1134"/>
              </w:tabs>
              <w:rPr>
                <w:bCs/>
                <w:color w:val="000000"/>
              </w:rPr>
            </w:pPr>
            <w:r>
              <w:rPr>
                <w:bCs/>
                <w:color w:val="000000"/>
              </w:rPr>
              <w:t>.....................................................</w:t>
            </w:r>
          </w:p>
          <w:p w14:paraId="2E22636F" w14:textId="77777777" w:rsidR="00AD123D" w:rsidRDefault="00AD123D" w:rsidP="00E346F7">
            <w:pPr>
              <w:tabs>
                <w:tab w:val="left" w:pos="1134"/>
              </w:tabs>
              <w:rPr>
                <w:bCs/>
                <w:color w:val="000000"/>
              </w:rPr>
            </w:pPr>
            <w:r>
              <w:rPr>
                <w:bCs/>
                <w:color w:val="000000"/>
              </w:rPr>
              <w:t xml:space="preserve">Dr. Chakan </w:t>
            </w:r>
            <w:proofErr w:type="spellStart"/>
            <w:r>
              <w:rPr>
                <w:bCs/>
                <w:color w:val="000000"/>
              </w:rPr>
              <w:t>Pramkaew</w:t>
            </w:r>
            <w:proofErr w:type="spellEnd"/>
            <w:r>
              <w:rPr>
                <w:bCs/>
                <w:color w:val="000000"/>
              </w:rPr>
              <w:t>,</w:t>
            </w:r>
          </w:p>
          <w:p w14:paraId="784D6A3E" w14:textId="77777777" w:rsidR="00AD123D" w:rsidRDefault="00AD123D" w:rsidP="00E346F7">
            <w:pPr>
              <w:tabs>
                <w:tab w:val="left" w:pos="1134"/>
              </w:tabs>
              <w:rPr>
                <w:bCs/>
                <w:color w:val="000000"/>
              </w:rPr>
            </w:pPr>
            <w:r>
              <w:rPr>
                <w:bCs/>
                <w:color w:val="000000"/>
              </w:rPr>
              <w:t>Ph.D. (Computer Science)</w:t>
            </w:r>
          </w:p>
          <w:p w14:paraId="4CF1D352" w14:textId="77777777" w:rsidR="00AD123D" w:rsidRDefault="00AD123D" w:rsidP="00E346F7">
            <w:pPr>
              <w:tabs>
                <w:tab w:val="left" w:pos="1134"/>
              </w:tabs>
              <w:rPr>
                <w:bCs/>
                <w:color w:val="000000"/>
              </w:rPr>
            </w:pPr>
            <w:r>
              <w:rPr>
                <w:bCs/>
                <w:color w:val="000000"/>
              </w:rPr>
              <w:t>Chair</w:t>
            </w:r>
          </w:p>
          <w:p w14:paraId="7444C1EF" w14:textId="77777777" w:rsidR="00AD123D" w:rsidRDefault="00AD123D" w:rsidP="00E346F7">
            <w:pPr>
              <w:tabs>
                <w:tab w:val="left" w:pos="1134"/>
              </w:tabs>
              <w:rPr>
                <w:bCs/>
                <w:color w:val="000000"/>
              </w:rPr>
            </w:pPr>
          </w:p>
          <w:p w14:paraId="0CD0E32A" w14:textId="77777777" w:rsidR="00AD123D" w:rsidRPr="00D13B24" w:rsidRDefault="00AD123D" w:rsidP="00E346F7">
            <w:pPr>
              <w:tabs>
                <w:tab w:val="left" w:pos="1134"/>
              </w:tabs>
              <w:rPr>
                <w:bCs/>
                <w:color w:val="000000"/>
              </w:rPr>
            </w:pPr>
          </w:p>
        </w:tc>
      </w:tr>
      <w:tr w:rsidR="00AD123D" w14:paraId="2D3EB0C2" w14:textId="77777777" w:rsidTr="00E346F7">
        <w:tc>
          <w:tcPr>
            <w:tcW w:w="4289" w:type="dxa"/>
          </w:tcPr>
          <w:p w14:paraId="69F760F6" w14:textId="77777777" w:rsidR="00AD123D" w:rsidRDefault="00AD123D" w:rsidP="00E346F7">
            <w:pPr>
              <w:tabs>
                <w:tab w:val="left" w:pos="1134"/>
              </w:tabs>
              <w:rPr>
                <w:bCs/>
                <w:color w:val="000000"/>
              </w:rPr>
            </w:pPr>
          </w:p>
        </w:tc>
        <w:tc>
          <w:tcPr>
            <w:tcW w:w="4290" w:type="dxa"/>
          </w:tcPr>
          <w:p w14:paraId="524FC01E" w14:textId="77777777" w:rsidR="00AD123D" w:rsidRDefault="00AD123D" w:rsidP="00E346F7">
            <w:pPr>
              <w:tabs>
                <w:tab w:val="left" w:pos="1134"/>
              </w:tabs>
              <w:rPr>
                <w:bCs/>
                <w:color w:val="000000"/>
              </w:rPr>
            </w:pPr>
            <w:r>
              <w:rPr>
                <w:bCs/>
                <w:color w:val="000000"/>
              </w:rPr>
              <w:t>.....................................................</w:t>
            </w:r>
          </w:p>
          <w:p w14:paraId="588A1750" w14:textId="77777777" w:rsidR="00AD123D" w:rsidRDefault="00AD123D" w:rsidP="00E346F7">
            <w:pPr>
              <w:tabs>
                <w:tab w:val="left" w:pos="1134"/>
              </w:tabs>
              <w:rPr>
                <w:bCs/>
                <w:color w:val="000000"/>
              </w:rPr>
            </w:pPr>
            <w:r>
              <w:rPr>
                <w:bCs/>
                <w:color w:val="000000"/>
              </w:rPr>
              <w:t xml:space="preserve"> </w:t>
            </w:r>
            <w:proofErr w:type="spellStart"/>
            <w:r>
              <w:rPr>
                <w:bCs/>
                <w:color w:val="000000"/>
              </w:rPr>
              <w:t>Assadarat</w:t>
            </w:r>
            <w:proofErr w:type="spellEnd"/>
            <w:r>
              <w:rPr>
                <w:bCs/>
                <w:color w:val="000000"/>
              </w:rPr>
              <w:t xml:space="preserve">   </w:t>
            </w:r>
            <w:proofErr w:type="spellStart"/>
            <w:r>
              <w:rPr>
                <w:bCs/>
                <w:color w:val="000000"/>
              </w:rPr>
              <w:t>Khurat</w:t>
            </w:r>
            <w:proofErr w:type="spellEnd"/>
            <w:r>
              <w:rPr>
                <w:bCs/>
                <w:color w:val="000000"/>
              </w:rPr>
              <w:t>,</w:t>
            </w:r>
          </w:p>
          <w:p w14:paraId="44AD3ECA" w14:textId="77777777" w:rsidR="00AD123D" w:rsidRDefault="00AD123D" w:rsidP="00E346F7">
            <w:pPr>
              <w:tabs>
                <w:tab w:val="left" w:pos="1134"/>
              </w:tabs>
              <w:rPr>
                <w:bCs/>
                <w:color w:val="000000"/>
              </w:rPr>
            </w:pPr>
            <w:r>
              <w:rPr>
                <w:bCs/>
                <w:color w:val="000000"/>
              </w:rPr>
              <w:t>Dr.-Ing. (Computer Security)</w:t>
            </w:r>
          </w:p>
          <w:p w14:paraId="454EA659" w14:textId="77777777" w:rsidR="00AD123D" w:rsidRDefault="00AD123D" w:rsidP="00E346F7">
            <w:pPr>
              <w:tabs>
                <w:tab w:val="left" w:pos="1134"/>
              </w:tabs>
              <w:rPr>
                <w:bCs/>
                <w:color w:val="000000"/>
              </w:rPr>
            </w:pPr>
            <w:r>
              <w:rPr>
                <w:bCs/>
                <w:color w:val="000000"/>
              </w:rPr>
              <w:t>Member</w:t>
            </w:r>
          </w:p>
          <w:p w14:paraId="75506B70" w14:textId="77777777" w:rsidR="00AD123D" w:rsidRDefault="00AD123D" w:rsidP="00E346F7">
            <w:pPr>
              <w:tabs>
                <w:tab w:val="left" w:pos="1134"/>
              </w:tabs>
              <w:rPr>
                <w:bCs/>
                <w:color w:val="000000"/>
              </w:rPr>
            </w:pPr>
          </w:p>
          <w:p w14:paraId="29368FFD" w14:textId="77777777" w:rsidR="00AD123D" w:rsidRPr="00D13B24" w:rsidRDefault="00AD123D" w:rsidP="00E346F7">
            <w:pPr>
              <w:tabs>
                <w:tab w:val="left" w:pos="1134"/>
              </w:tabs>
              <w:rPr>
                <w:bCs/>
                <w:color w:val="000000"/>
              </w:rPr>
            </w:pPr>
          </w:p>
        </w:tc>
      </w:tr>
      <w:tr w:rsidR="00AD123D" w14:paraId="3A08853A" w14:textId="77777777" w:rsidTr="00E346F7">
        <w:tc>
          <w:tcPr>
            <w:tcW w:w="4289" w:type="dxa"/>
          </w:tcPr>
          <w:p w14:paraId="590FBFC4" w14:textId="77777777" w:rsidR="00AD123D" w:rsidRDefault="00AD123D" w:rsidP="00E346F7">
            <w:pPr>
              <w:tabs>
                <w:tab w:val="left" w:pos="1134"/>
              </w:tabs>
              <w:rPr>
                <w:bCs/>
                <w:color w:val="000000"/>
              </w:rPr>
            </w:pPr>
            <w:r>
              <w:rPr>
                <w:bCs/>
                <w:color w:val="000000"/>
              </w:rPr>
              <w:t>.....................................................</w:t>
            </w:r>
          </w:p>
          <w:p w14:paraId="4C3CB25F" w14:textId="77777777" w:rsidR="00AD123D" w:rsidRDefault="00AD123D" w:rsidP="00E346F7">
            <w:pPr>
              <w:tabs>
                <w:tab w:val="left" w:pos="1134"/>
              </w:tabs>
              <w:rPr>
                <w:bCs/>
                <w:color w:val="000000"/>
              </w:rPr>
            </w:pPr>
            <w:r>
              <w:rPr>
                <w:bCs/>
                <w:color w:val="000000"/>
              </w:rPr>
              <w:t xml:space="preserve">Asst. Prof. Thitinan   </w:t>
            </w:r>
            <w:proofErr w:type="spellStart"/>
            <w:r>
              <w:rPr>
                <w:bCs/>
                <w:color w:val="000000"/>
              </w:rPr>
              <w:t>Tantidham</w:t>
            </w:r>
            <w:proofErr w:type="spellEnd"/>
            <w:r>
              <w:rPr>
                <w:bCs/>
                <w:color w:val="000000"/>
              </w:rPr>
              <w:t>,</w:t>
            </w:r>
          </w:p>
          <w:p w14:paraId="4F93BD21" w14:textId="77777777" w:rsidR="00AD123D" w:rsidRDefault="00AD123D" w:rsidP="00E346F7">
            <w:pPr>
              <w:tabs>
                <w:tab w:val="left" w:pos="1134"/>
              </w:tabs>
              <w:rPr>
                <w:bCs/>
                <w:color w:val="000000"/>
              </w:rPr>
            </w:pPr>
            <w:r>
              <w:rPr>
                <w:bCs/>
                <w:color w:val="000000"/>
              </w:rPr>
              <w:t>Ph.D. (Computer Science)</w:t>
            </w:r>
          </w:p>
          <w:p w14:paraId="71CB73ED" w14:textId="77777777" w:rsidR="00AD123D" w:rsidRDefault="00AD123D" w:rsidP="00E346F7">
            <w:pPr>
              <w:tabs>
                <w:tab w:val="left" w:pos="1134"/>
              </w:tabs>
              <w:rPr>
                <w:bCs/>
                <w:color w:val="000000"/>
              </w:rPr>
            </w:pPr>
            <w:r>
              <w:rPr>
                <w:bCs/>
                <w:color w:val="000000"/>
              </w:rPr>
              <w:t>Member</w:t>
            </w:r>
          </w:p>
          <w:p w14:paraId="252B3C3E" w14:textId="77777777" w:rsidR="00AD123D" w:rsidRDefault="00AD123D" w:rsidP="00E346F7">
            <w:pPr>
              <w:tabs>
                <w:tab w:val="left" w:pos="1134"/>
              </w:tabs>
              <w:rPr>
                <w:bCs/>
                <w:color w:val="000000"/>
              </w:rPr>
            </w:pPr>
          </w:p>
          <w:p w14:paraId="06B2D4CB" w14:textId="77777777" w:rsidR="00AD123D" w:rsidRPr="00D13B24" w:rsidRDefault="00AD123D" w:rsidP="00E346F7">
            <w:pPr>
              <w:tabs>
                <w:tab w:val="left" w:pos="1134"/>
              </w:tabs>
              <w:rPr>
                <w:bCs/>
                <w:color w:val="000000"/>
              </w:rPr>
            </w:pPr>
          </w:p>
        </w:tc>
        <w:tc>
          <w:tcPr>
            <w:tcW w:w="4290" w:type="dxa"/>
          </w:tcPr>
          <w:p w14:paraId="159A210D" w14:textId="77777777" w:rsidR="00AD123D" w:rsidRDefault="00AD123D" w:rsidP="00E346F7">
            <w:pPr>
              <w:tabs>
                <w:tab w:val="left" w:pos="1134"/>
              </w:tabs>
              <w:rPr>
                <w:bCs/>
                <w:color w:val="000000"/>
              </w:rPr>
            </w:pPr>
            <w:r>
              <w:rPr>
                <w:bCs/>
                <w:color w:val="000000"/>
              </w:rPr>
              <w:t>.....................................................</w:t>
            </w:r>
          </w:p>
          <w:p w14:paraId="54F2B721" w14:textId="77777777" w:rsidR="00AD123D" w:rsidRDefault="00AD123D" w:rsidP="00E346F7">
            <w:pPr>
              <w:tabs>
                <w:tab w:val="left" w:pos="1134"/>
              </w:tabs>
              <w:rPr>
                <w:bCs/>
                <w:color w:val="000000"/>
              </w:rPr>
            </w:pPr>
            <w:r>
              <w:rPr>
                <w:bCs/>
                <w:color w:val="000000"/>
              </w:rPr>
              <w:t xml:space="preserve"> </w:t>
            </w:r>
            <w:proofErr w:type="spellStart"/>
            <w:r>
              <w:rPr>
                <w:bCs/>
                <w:color w:val="000000"/>
              </w:rPr>
              <w:t>Pattanasak</w:t>
            </w:r>
            <w:proofErr w:type="spellEnd"/>
            <w:r>
              <w:rPr>
                <w:bCs/>
                <w:color w:val="000000"/>
              </w:rPr>
              <w:t xml:space="preserve">   </w:t>
            </w:r>
            <w:proofErr w:type="spellStart"/>
            <w:r>
              <w:rPr>
                <w:bCs/>
                <w:color w:val="000000"/>
              </w:rPr>
              <w:t>Mongkolwat</w:t>
            </w:r>
            <w:proofErr w:type="spellEnd"/>
            <w:r>
              <w:rPr>
                <w:bCs/>
                <w:color w:val="000000"/>
              </w:rPr>
              <w:t>,</w:t>
            </w:r>
          </w:p>
          <w:p w14:paraId="7E684ACC" w14:textId="77777777" w:rsidR="00AD123D" w:rsidRDefault="00AD123D" w:rsidP="00E346F7">
            <w:pPr>
              <w:tabs>
                <w:tab w:val="left" w:pos="1134"/>
              </w:tabs>
              <w:rPr>
                <w:bCs/>
                <w:color w:val="000000"/>
              </w:rPr>
            </w:pPr>
            <w:r>
              <w:rPr>
                <w:bCs/>
                <w:color w:val="000000"/>
              </w:rPr>
              <w:t>Ph.D. (Computer Science)</w:t>
            </w:r>
          </w:p>
          <w:p w14:paraId="020A5DD6" w14:textId="77777777" w:rsidR="00AD123D" w:rsidRDefault="00AD123D" w:rsidP="00E346F7">
            <w:pPr>
              <w:tabs>
                <w:tab w:val="left" w:pos="1134"/>
              </w:tabs>
              <w:rPr>
                <w:bCs/>
                <w:color w:val="000000"/>
              </w:rPr>
            </w:pPr>
            <w:r>
              <w:rPr>
                <w:bCs/>
                <w:color w:val="000000"/>
              </w:rPr>
              <w:t>Member</w:t>
            </w:r>
          </w:p>
          <w:p w14:paraId="62BE999B" w14:textId="77777777" w:rsidR="00AD123D" w:rsidRDefault="00AD123D" w:rsidP="00E346F7">
            <w:pPr>
              <w:tabs>
                <w:tab w:val="left" w:pos="1134"/>
              </w:tabs>
              <w:rPr>
                <w:bCs/>
                <w:color w:val="000000"/>
              </w:rPr>
            </w:pPr>
          </w:p>
          <w:p w14:paraId="4517B85C" w14:textId="77777777" w:rsidR="00AD123D" w:rsidRPr="00D13B24" w:rsidRDefault="00AD123D" w:rsidP="00E346F7">
            <w:pPr>
              <w:tabs>
                <w:tab w:val="left" w:pos="1134"/>
              </w:tabs>
              <w:rPr>
                <w:bCs/>
                <w:color w:val="000000"/>
              </w:rPr>
            </w:pPr>
          </w:p>
        </w:tc>
      </w:tr>
      <w:tr w:rsidR="00AD123D" w14:paraId="46ED71B5" w14:textId="77777777" w:rsidTr="00E346F7">
        <w:tc>
          <w:tcPr>
            <w:tcW w:w="4289" w:type="dxa"/>
          </w:tcPr>
          <w:p w14:paraId="73EBD9CF" w14:textId="77777777" w:rsidR="00AD123D" w:rsidRDefault="00AD123D" w:rsidP="00E346F7">
            <w:pPr>
              <w:tabs>
                <w:tab w:val="left" w:pos="1134"/>
              </w:tabs>
              <w:rPr>
                <w:bCs/>
                <w:color w:val="000000"/>
              </w:rPr>
            </w:pPr>
            <w:r>
              <w:rPr>
                <w:bCs/>
                <w:color w:val="000000"/>
              </w:rPr>
              <w:t>.....................................................</w:t>
            </w:r>
          </w:p>
          <w:p w14:paraId="3A0FCEF0" w14:textId="77777777" w:rsidR="00AD123D" w:rsidRDefault="00AD123D" w:rsidP="00E346F7">
            <w:pPr>
              <w:tabs>
                <w:tab w:val="left" w:pos="1134"/>
              </w:tabs>
              <w:rPr>
                <w:bCs/>
                <w:color w:val="000000"/>
              </w:rPr>
            </w:pPr>
            <w:r>
              <w:rPr>
                <w:bCs/>
                <w:color w:val="000000"/>
              </w:rPr>
              <w:t xml:space="preserve">Prof. </w:t>
            </w:r>
            <w:proofErr w:type="spellStart"/>
            <w:proofErr w:type="gramStart"/>
            <w:r>
              <w:rPr>
                <w:bCs/>
                <w:color w:val="000000"/>
              </w:rPr>
              <w:t>Patcharee</w:t>
            </w:r>
            <w:proofErr w:type="spellEnd"/>
            <w:r>
              <w:rPr>
                <w:bCs/>
                <w:color w:val="000000"/>
              </w:rPr>
              <w:t xml:space="preserve">  </w:t>
            </w:r>
            <w:proofErr w:type="spellStart"/>
            <w:r>
              <w:rPr>
                <w:bCs/>
                <w:color w:val="000000"/>
              </w:rPr>
              <w:t>Lertrit</w:t>
            </w:r>
            <w:proofErr w:type="spellEnd"/>
            <w:proofErr w:type="gramEnd"/>
            <w:r>
              <w:rPr>
                <w:bCs/>
                <w:color w:val="000000"/>
              </w:rPr>
              <w:t>,</w:t>
            </w:r>
          </w:p>
          <w:p w14:paraId="0B82A708" w14:textId="77777777" w:rsidR="00AD123D" w:rsidRDefault="00AD123D" w:rsidP="00E346F7">
            <w:pPr>
              <w:tabs>
                <w:tab w:val="left" w:pos="1134"/>
              </w:tabs>
              <w:rPr>
                <w:bCs/>
                <w:color w:val="000000"/>
              </w:rPr>
            </w:pPr>
            <w:r>
              <w:rPr>
                <w:bCs/>
                <w:color w:val="000000"/>
              </w:rPr>
              <w:t>M.D., Ph.D. (Biochemistry)</w:t>
            </w:r>
          </w:p>
          <w:p w14:paraId="2E4E8937" w14:textId="77777777" w:rsidR="00AD123D" w:rsidRDefault="00AD123D" w:rsidP="00E346F7">
            <w:pPr>
              <w:tabs>
                <w:tab w:val="left" w:pos="1134"/>
              </w:tabs>
              <w:rPr>
                <w:bCs/>
                <w:color w:val="000000"/>
              </w:rPr>
            </w:pPr>
            <w:r>
              <w:rPr>
                <w:bCs/>
                <w:color w:val="000000"/>
              </w:rPr>
              <w:t>Dean</w:t>
            </w:r>
          </w:p>
          <w:p w14:paraId="15F2DC5F" w14:textId="77777777" w:rsidR="00AD123D" w:rsidRDefault="00AD123D" w:rsidP="00E346F7">
            <w:pPr>
              <w:tabs>
                <w:tab w:val="left" w:pos="1134"/>
              </w:tabs>
              <w:rPr>
                <w:bCs/>
                <w:color w:val="000000"/>
              </w:rPr>
            </w:pPr>
            <w:r>
              <w:rPr>
                <w:bCs/>
                <w:color w:val="000000"/>
              </w:rPr>
              <w:t>Faculty of Graduate Studies</w:t>
            </w:r>
          </w:p>
          <w:p w14:paraId="20FCF6BD"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23927C6A" w14:textId="77777777" w:rsidR="00AD123D" w:rsidRDefault="00AD123D" w:rsidP="00E346F7">
            <w:pPr>
              <w:tabs>
                <w:tab w:val="left" w:pos="1134"/>
              </w:tabs>
              <w:rPr>
                <w:bCs/>
                <w:color w:val="000000"/>
              </w:rPr>
            </w:pPr>
            <w:r>
              <w:rPr>
                <w:bCs/>
                <w:color w:val="000000"/>
              </w:rPr>
              <w:t>.....................................................</w:t>
            </w:r>
          </w:p>
          <w:p w14:paraId="45BBBA7C" w14:textId="77777777" w:rsidR="00AD123D" w:rsidRDefault="00AD123D" w:rsidP="00E346F7">
            <w:pPr>
              <w:tabs>
                <w:tab w:val="left" w:pos="1134"/>
              </w:tabs>
              <w:rPr>
                <w:bCs/>
                <w:color w:val="000000"/>
              </w:rPr>
            </w:pPr>
            <w:r>
              <w:rPr>
                <w:bCs/>
                <w:color w:val="000000"/>
              </w:rPr>
              <w:t xml:space="preserve"> </w:t>
            </w:r>
            <w:proofErr w:type="spellStart"/>
            <w:proofErr w:type="gramStart"/>
            <w:r>
              <w:rPr>
                <w:bCs/>
                <w:color w:val="000000"/>
              </w:rPr>
              <w:t>Pattanasak</w:t>
            </w:r>
            <w:proofErr w:type="spellEnd"/>
            <w:r>
              <w:rPr>
                <w:bCs/>
                <w:color w:val="000000"/>
              </w:rPr>
              <w:t xml:space="preserve">  </w:t>
            </w:r>
            <w:proofErr w:type="spellStart"/>
            <w:r>
              <w:rPr>
                <w:bCs/>
                <w:color w:val="000000"/>
              </w:rPr>
              <w:t>Mongkolwat</w:t>
            </w:r>
            <w:proofErr w:type="spellEnd"/>
            <w:proofErr w:type="gramEnd"/>
            <w:r>
              <w:rPr>
                <w:bCs/>
                <w:color w:val="000000"/>
              </w:rPr>
              <w:t>,</w:t>
            </w:r>
          </w:p>
          <w:p w14:paraId="4DEE07EE" w14:textId="77777777" w:rsidR="00AD123D" w:rsidRDefault="00AD123D" w:rsidP="00E346F7">
            <w:pPr>
              <w:tabs>
                <w:tab w:val="left" w:pos="1134"/>
              </w:tabs>
              <w:rPr>
                <w:bCs/>
                <w:color w:val="000000"/>
              </w:rPr>
            </w:pPr>
            <w:r>
              <w:rPr>
                <w:bCs/>
                <w:color w:val="000000"/>
              </w:rPr>
              <w:t>Ph.D. (Computer Science)</w:t>
            </w:r>
          </w:p>
          <w:p w14:paraId="3FB309FB" w14:textId="77777777" w:rsidR="00AD123D" w:rsidRDefault="00AD123D" w:rsidP="00E346F7">
            <w:pPr>
              <w:tabs>
                <w:tab w:val="left" w:pos="1134"/>
              </w:tabs>
              <w:rPr>
                <w:bCs/>
                <w:color w:val="000000"/>
              </w:rPr>
            </w:pPr>
            <w:r>
              <w:rPr>
                <w:bCs/>
                <w:color w:val="000000"/>
              </w:rPr>
              <w:t>Dean</w:t>
            </w:r>
          </w:p>
          <w:p w14:paraId="5292B7D3" w14:textId="77777777" w:rsidR="00AD123D" w:rsidRDefault="00AD123D" w:rsidP="00E346F7">
            <w:pPr>
              <w:tabs>
                <w:tab w:val="left" w:pos="1134"/>
              </w:tabs>
              <w:rPr>
                <w:bCs/>
                <w:color w:val="000000"/>
              </w:rPr>
            </w:pPr>
            <w:r>
              <w:rPr>
                <w:bCs/>
                <w:color w:val="000000"/>
              </w:rPr>
              <w:t>Faculty of Information and Communication Technology</w:t>
            </w:r>
          </w:p>
          <w:p w14:paraId="61A30B18" w14:textId="77777777" w:rsidR="00AD123D" w:rsidRPr="00D13B24" w:rsidRDefault="00AD123D" w:rsidP="00E346F7">
            <w:pPr>
              <w:tabs>
                <w:tab w:val="left" w:pos="1134"/>
              </w:tabs>
              <w:rPr>
                <w:bCs/>
                <w:color w:val="000000"/>
              </w:rPr>
            </w:pPr>
            <w:r>
              <w:rPr>
                <w:bCs/>
                <w:color w:val="000000"/>
              </w:rPr>
              <w:t>Mahidol University</w:t>
            </w:r>
          </w:p>
        </w:tc>
      </w:tr>
    </w:tbl>
    <w:p w14:paraId="75607453" w14:textId="77777777" w:rsidR="00F8586B" w:rsidRDefault="00F8586B" w:rsidP="00F8586B">
      <w:pPr>
        <w:spacing w:line="360" w:lineRule="auto"/>
        <w:jc w:val="center"/>
        <w:rPr>
          <w:b/>
          <w:bCs/>
          <w:sz w:val="28"/>
        </w:rPr>
      </w:pPr>
    </w:p>
    <w:p w14:paraId="7591A034" w14:textId="77777777" w:rsidR="00AD123D" w:rsidRDefault="00AD123D" w:rsidP="00912048">
      <w:pPr>
        <w:spacing w:line="360" w:lineRule="auto"/>
        <w:jc w:val="center"/>
        <w:rPr>
          <w:b/>
          <w:bCs/>
          <w:sz w:val="28"/>
        </w:rPr>
      </w:pPr>
      <w:bookmarkStart w:id="1" w:name="Acknowledgements"/>
      <w:r>
        <w:rPr>
          <w:b/>
          <w:bCs/>
          <w:sz w:val="28"/>
        </w:rPr>
        <w:br w:type="page"/>
      </w:r>
    </w:p>
    <w:p w14:paraId="598B970E" w14:textId="7F803C2E" w:rsidR="00912048" w:rsidRPr="008F6A40" w:rsidRDefault="00912048" w:rsidP="00912048">
      <w:pPr>
        <w:spacing w:line="360" w:lineRule="auto"/>
        <w:jc w:val="center"/>
        <w:rPr>
          <w:b/>
          <w:bCs/>
          <w:sz w:val="28"/>
        </w:rPr>
      </w:pPr>
      <w:r w:rsidRPr="008F6A40">
        <w:rPr>
          <w:b/>
          <w:bCs/>
          <w:sz w:val="28"/>
        </w:rPr>
        <w:lastRenderedPageBreak/>
        <w:t>ACKNOWLEDGEMENTS</w:t>
      </w:r>
    </w:p>
    <w:bookmarkEnd w:id="1"/>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67CA261A" w:rsidR="00912048" w:rsidRPr="00860688" w:rsidRDefault="00912048" w:rsidP="00912048">
      <w:pPr>
        <w:tabs>
          <w:tab w:val="left" w:pos="1134"/>
        </w:tabs>
        <w:spacing w:line="360" w:lineRule="auto"/>
        <w:jc w:val="both"/>
        <w:rPr>
          <w:szCs w:val="32"/>
        </w:rPr>
      </w:pPr>
      <w:r w:rsidRPr="00860688">
        <w:rPr>
          <w:szCs w:val="32"/>
        </w:rPr>
        <w:tab/>
      </w:r>
      <w:r w:rsidR="00860688" w:rsidRPr="00860688">
        <w:rPr>
          <w:szCs w:val="32"/>
        </w:rPr>
        <w:t xml:space="preserve">The success of this thesis would never be succeeded without the attentive support from </w:t>
      </w:r>
      <w:proofErr w:type="spellStart"/>
      <w:proofErr w:type="gramStart"/>
      <w:r w:rsidR="00860688" w:rsidRPr="00860688">
        <w:rPr>
          <w:szCs w:val="32"/>
        </w:rPr>
        <w:t>Dr.Assadarat</w:t>
      </w:r>
      <w:proofErr w:type="spellEnd"/>
      <w:proofErr w:type="gramEnd"/>
      <w:r w:rsidR="00860688" w:rsidRPr="00860688">
        <w:rPr>
          <w:szCs w:val="32"/>
        </w:rPr>
        <w:t xml:space="preserve"> </w:t>
      </w:r>
      <w:proofErr w:type="spellStart"/>
      <w:r w:rsidR="00860688" w:rsidRPr="00860688">
        <w:rPr>
          <w:szCs w:val="32"/>
        </w:rPr>
        <w:t>Khurat</w:t>
      </w:r>
      <w:proofErr w:type="spellEnd"/>
      <w:r w:rsidR="00860688" w:rsidRPr="00860688">
        <w:rPr>
          <w:szCs w:val="32"/>
        </w:rPr>
        <w:t xml:space="preserve"> and </w:t>
      </w:r>
      <w:proofErr w:type="spellStart"/>
      <w:r w:rsidR="00860688" w:rsidRPr="00860688">
        <w:rPr>
          <w:szCs w:val="32"/>
        </w:rPr>
        <w:t>Dr.Pattanasak</w:t>
      </w:r>
      <w:proofErr w:type="spellEnd"/>
      <w:r w:rsidR="00860688" w:rsidRPr="00860688">
        <w:rPr>
          <w:szCs w:val="32"/>
        </w:rPr>
        <w:t xml:space="preserve"> </w:t>
      </w:r>
      <w:proofErr w:type="spellStart"/>
      <w:r w:rsidR="00860688" w:rsidRPr="00860688">
        <w:rPr>
          <w:szCs w:val="32"/>
        </w:rPr>
        <w:t>Mongkolwat</w:t>
      </w:r>
      <w:proofErr w:type="spellEnd"/>
      <w:r w:rsidR="00860688" w:rsidRPr="00860688">
        <w:rPr>
          <w:szCs w:val="32"/>
        </w:rPr>
        <w:t>.</w:t>
      </w:r>
    </w:p>
    <w:p w14:paraId="57230664" w14:textId="5019135B" w:rsidR="00912048" w:rsidRPr="00860688" w:rsidRDefault="00912048" w:rsidP="00912048">
      <w:pPr>
        <w:tabs>
          <w:tab w:val="left" w:pos="1134"/>
          <w:tab w:val="center" w:pos="4182"/>
        </w:tabs>
        <w:spacing w:line="360" w:lineRule="auto"/>
        <w:jc w:val="both"/>
      </w:pPr>
      <w:r w:rsidRPr="00860688">
        <w:rPr>
          <w:szCs w:val="32"/>
        </w:rPr>
        <w:tab/>
      </w:r>
      <w:r w:rsidR="00860688" w:rsidRPr="00860688">
        <w:t>I would like to thank them for their kindness, dedication, and patience which always support me during the progression of this work. I also would like to thank all the persons who have advised whether it is about Blockchain technology or another context. Your advice is what greatly enhances the quality of this work.</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8B44AA" w:rsidRDefault="00AF4EFF" w:rsidP="0010335F">
            <w:r w:rsidRPr="008B44AA">
              <w:lastRenderedPageBreak/>
              <w:t>CROSS-ENTERPRISE DOCUMENT SHARING (XDS) IMPLEMENTATION BASED ON BLOCKCHAIN TECHNOLOGY</w:t>
            </w:r>
            <w:r w:rsidR="0008124E" w:rsidRPr="008B44AA">
              <w:t xml:space="preserve"> </w:t>
            </w:r>
          </w:p>
          <w:p w14:paraId="62F0506B" w14:textId="77777777" w:rsidR="0010335F" w:rsidRPr="008B44AA" w:rsidRDefault="0010335F" w:rsidP="0010335F"/>
          <w:p w14:paraId="7EF7E8FB" w14:textId="12967E21" w:rsidR="00CD2711" w:rsidRPr="008B44AA" w:rsidRDefault="0008124E" w:rsidP="0010335F">
            <w:pPr>
              <w:jc w:val="thaiDistribute"/>
            </w:pPr>
            <w:r w:rsidRPr="008B44AA">
              <w:t>PETNATHEAN JULLED 5936474</w:t>
            </w:r>
          </w:p>
          <w:p w14:paraId="384A16AD" w14:textId="77777777" w:rsidR="0010335F" w:rsidRPr="008B44AA" w:rsidRDefault="0010335F" w:rsidP="0010335F">
            <w:pPr>
              <w:jc w:val="thaiDistribute"/>
            </w:pPr>
          </w:p>
          <w:p w14:paraId="4D30216F" w14:textId="2A2E95FE" w:rsidR="00CD2711" w:rsidRPr="008B44AA" w:rsidRDefault="00500B95" w:rsidP="0010335F">
            <w:pPr>
              <w:jc w:val="both"/>
            </w:pPr>
            <w:r w:rsidRPr="008B44AA">
              <w:t>M.Sc. (CYBER SECURITY AND INFORMATION ASSURANCE)</w:t>
            </w:r>
          </w:p>
          <w:p w14:paraId="583D07E4" w14:textId="77777777" w:rsidR="00500B95" w:rsidRPr="008B44AA" w:rsidRDefault="00500B95" w:rsidP="0010335F">
            <w:pPr>
              <w:jc w:val="both"/>
            </w:pPr>
          </w:p>
          <w:p w14:paraId="27B8C608" w14:textId="77777777" w:rsidR="0010335F" w:rsidRPr="008B44AA" w:rsidRDefault="00CD2711" w:rsidP="0010335F">
            <w:pPr>
              <w:jc w:val="thaiDistribute"/>
            </w:pPr>
            <w:r w:rsidRPr="008B44AA">
              <w:t xml:space="preserve">THESIS ADVISORY COMMITTEE: </w:t>
            </w:r>
            <w:r w:rsidR="0010335F" w:rsidRPr="008B44AA">
              <w:t xml:space="preserve">ASSADARAT KHURAT, Ph.D., </w:t>
            </w:r>
          </w:p>
          <w:p w14:paraId="4A7F6BC0" w14:textId="5168231C" w:rsidR="00CD2711" w:rsidRPr="008B44AA" w:rsidRDefault="0010335F" w:rsidP="0010335F">
            <w:pPr>
              <w:jc w:val="thaiDistribute"/>
            </w:pPr>
            <w:r w:rsidRPr="008B44AA">
              <w:t>PATTANASAK MONGKOLWAT, Ph.D., THITINAN TANTIDHAM, Ph.D.</w:t>
            </w:r>
          </w:p>
          <w:p w14:paraId="15558915" w14:textId="77777777" w:rsidR="00CD2711" w:rsidRPr="008B44AA" w:rsidRDefault="00CD2711" w:rsidP="0010335F">
            <w:pPr>
              <w:jc w:val="both"/>
            </w:pPr>
          </w:p>
          <w:p w14:paraId="0D78A66D" w14:textId="77777777" w:rsidR="00CD2711" w:rsidRPr="008B44AA" w:rsidRDefault="00CD2711" w:rsidP="0010335F">
            <w:pPr>
              <w:jc w:val="center"/>
            </w:pPr>
            <w:bookmarkStart w:id="2" w:name="Abstract"/>
            <w:r w:rsidRPr="008B44AA">
              <w:t>ABSTRACT</w:t>
            </w:r>
          </w:p>
          <w:bookmarkEnd w:id="2"/>
          <w:p w14:paraId="4CBA3400" w14:textId="78A9A765" w:rsidR="009306D5" w:rsidRPr="008B44AA" w:rsidRDefault="00CD2711" w:rsidP="00500B95">
            <w:pPr>
              <w:pStyle w:val="ListParagraph"/>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On the increasing demand for a better quality of healthcare services, some topics involve healthcare information technology in terms of operational efficiency. Healthcare information sharing and interoperability between healthcare organizations are one of the major solutions to improve healthcare service quality. However, the healthcare industry poses many challenges that inhibit solutions to become reality. The Integrating Healthcare Enterprise (IHE) initiative to standardize healthcare information sharing methods to address health document sharing issues between different enterprises, Cross-Enterprise Document Sharing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Profile allows the adopted organizations to share health documents simultaneously using the central exchange.</w:t>
            </w:r>
            <w:r w:rsidR="00544ECD" w:rsidRPr="008B44AA">
              <w:rPr>
                <w:rFonts w:ascii="Times New Roman" w:hAnsi="Times New Roman" w:cs="Times New Roman"/>
              </w:rPr>
              <w:t xml:space="preserve"> </w:t>
            </w:r>
          </w:p>
          <w:p w14:paraId="576530A2" w14:textId="7D12CBB3" w:rsidR="00CD2711" w:rsidRPr="008B44AA" w:rsidRDefault="009306D5" w:rsidP="009306D5">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B22C32" w:rsidRPr="008B44AA">
              <w:rPr>
                <w:rFonts w:ascii="Times New Roman" w:hAnsi="Times New Roman" w:cs="Times New Roman"/>
              </w:rPr>
              <w:t xml:space="preserve"> </w:t>
            </w:r>
            <w:r w:rsidR="00CB7BFC" w:rsidRPr="00CB7BFC">
              <w:rPr>
                <w:rFonts w:ascii="Times New Roman" w:hAnsi="Times New Roman" w:cs="Times New Roman"/>
              </w:rPr>
              <w:t>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t>
            </w:r>
          </w:p>
          <w:p w14:paraId="05D9589D" w14:textId="69EC531E" w:rsidR="001050E1" w:rsidRPr="008B44AA" w:rsidRDefault="001050E1" w:rsidP="001050E1">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 xml:space="preserve">Several pieces of research have proposed the concept of using Blockchain technology to solve health information sharing issues but, there are still many limitations that prevented Blockchain technology from effectively integrated with data like health information. This is where the IHE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xml:space="preserve"> profile could be used with Blockchain technology to allow health document sharing through the decentralized networks while address cyber-security issues through unique characteristics of Blockchain technology. In this work, we propose the approach for integrating Blockchain technology with the IHE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xml:space="preserve"> profile which results in the new concept of health information exchange.</w:t>
            </w:r>
          </w:p>
          <w:p w14:paraId="6007A1B3" w14:textId="77777777" w:rsidR="00CD2711" w:rsidRPr="008B44AA" w:rsidRDefault="00CD2711" w:rsidP="0010335F">
            <w:pPr>
              <w:jc w:val="both"/>
            </w:pPr>
          </w:p>
          <w:p w14:paraId="1FD32A9E" w14:textId="616EE591" w:rsidR="00CD2711" w:rsidRPr="008B44AA" w:rsidRDefault="00CD2711" w:rsidP="00682E1C">
            <w:r w:rsidRPr="008B44AA">
              <w:t xml:space="preserve">KEY WORDS: </w:t>
            </w:r>
            <w:r w:rsidR="00682E1C" w:rsidRPr="008B44AA">
              <w:t xml:space="preserve">HEALTH INFORMATION / </w:t>
            </w:r>
            <w:r w:rsidR="00500B95" w:rsidRPr="008B44AA">
              <w:t>INTEROPERABILITY / INFORMATION SH</w:t>
            </w:r>
            <w:r w:rsidR="00682E1C" w:rsidRPr="008B44AA">
              <w:t>ARING /</w:t>
            </w:r>
            <w:r w:rsidR="00500B95" w:rsidRPr="008B44AA">
              <w:t xml:space="preserve"> INFORMATION SECURITY</w:t>
            </w:r>
            <w:r w:rsidR="00682E1C" w:rsidRPr="008B44AA">
              <w:t xml:space="preserve"> / BLOCKCHAIN / SMART CONTRACT</w:t>
            </w:r>
            <w:r w:rsidR="002F082D" w:rsidRPr="008B44AA">
              <w:t xml:space="preserve"> / IHE / XDS</w:t>
            </w:r>
          </w:p>
          <w:p w14:paraId="3DD16D78" w14:textId="77777777" w:rsidR="00500B95" w:rsidRPr="008B44AA" w:rsidRDefault="00500B95" w:rsidP="0010335F">
            <w:pPr>
              <w:jc w:val="thaiDistribute"/>
            </w:pPr>
          </w:p>
          <w:p w14:paraId="26615CE7" w14:textId="1A67E58B" w:rsidR="00CD2711" w:rsidRPr="008B44AA" w:rsidRDefault="00953A5A" w:rsidP="0010335F">
            <w:pPr>
              <w:jc w:val="thaiDistribute"/>
            </w:pPr>
            <w:r>
              <w:fldChar w:fldCharType="begin" w:fldLock="1"/>
            </w:r>
            <w:r>
              <w:instrText xml:space="preserve"> PAGEREF Biography \h </w:instrText>
            </w:r>
            <w:r>
              <w:fldChar w:fldCharType="separate"/>
            </w:r>
            <w:r w:rsidR="008104AA">
              <w:rPr>
                <w:noProof/>
              </w:rPr>
              <w:t>298</w:t>
            </w:r>
            <w:r>
              <w:fldChar w:fldCharType="end"/>
            </w:r>
            <w:r w:rsidR="00CD2711" w:rsidRPr="008B44AA">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BB2698" w:rsidRDefault="00142251" w:rsidP="00142251">
      <w:pPr>
        <w:spacing w:line="360" w:lineRule="auto"/>
        <w:jc w:val="center"/>
        <w:rPr>
          <w:rFonts w:eastAsiaTheme="minorEastAsia"/>
          <w:b/>
          <w:bCs/>
          <w:sz w:val="28"/>
        </w:rPr>
      </w:pPr>
      <w:bookmarkStart w:id="3" w:name="TableOfContents"/>
      <w:r w:rsidRPr="00BB2698">
        <w:rPr>
          <w:rFonts w:eastAsiaTheme="minorEastAsia"/>
          <w:b/>
          <w:bCs/>
          <w:sz w:val="28"/>
        </w:rPr>
        <w:t>CONTENTS</w:t>
      </w:r>
      <w:bookmarkEnd w:id="3"/>
    </w:p>
    <w:p w14:paraId="5379BFD1" w14:textId="77777777" w:rsidR="00142251" w:rsidRPr="00F14AAA" w:rsidRDefault="00142251" w:rsidP="00142251">
      <w:pPr>
        <w:spacing w:line="360" w:lineRule="auto"/>
        <w:jc w:val="center"/>
        <w:rPr>
          <w:rFonts w:eastAsiaTheme="minorEastAsia"/>
          <w:b/>
          <w:bCs/>
          <w:color w:val="808080" w:themeColor="background1" w:themeShade="80"/>
          <w:sz w:val="28"/>
        </w:rPr>
      </w:pPr>
    </w:p>
    <w:tbl>
      <w:tblPr>
        <w:tblW w:w="8508" w:type="dxa"/>
        <w:tblLayout w:type="fixed"/>
        <w:tblLook w:val="01E0" w:firstRow="1" w:lastRow="1" w:firstColumn="1" w:lastColumn="1" w:noHBand="0" w:noVBand="0"/>
      </w:tblPr>
      <w:tblGrid>
        <w:gridCol w:w="7763"/>
        <w:gridCol w:w="745"/>
      </w:tblGrid>
      <w:tr w:rsidR="00BB2698" w:rsidRPr="00A0013C" w14:paraId="07A79061" w14:textId="77777777" w:rsidTr="00D41373">
        <w:trPr>
          <w:trHeight w:val="586"/>
          <w:tblHeader/>
        </w:trPr>
        <w:tc>
          <w:tcPr>
            <w:tcW w:w="7763" w:type="dxa"/>
          </w:tcPr>
          <w:p w14:paraId="10BC87A3" w14:textId="77777777" w:rsidR="00BB2698" w:rsidRPr="00A0013C" w:rsidRDefault="00BB2698" w:rsidP="00241BB7">
            <w:pPr>
              <w:spacing w:line="360" w:lineRule="auto"/>
              <w:rPr>
                <w:b/>
                <w:bCs/>
              </w:rPr>
            </w:pPr>
          </w:p>
        </w:tc>
        <w:tc>
          <w:tcPr>
            <w:tcW w:w="745" w:type="dxa"/>
          </w:tcPr>
          <w:p w14:paraId="2BAC2F83" w14:textId="77777777" w:rsidR="00BB2698" w:rsidRPr="00FA2708" w:rsidRDefault="00BB2698" w:rsidP="003A1F11">
            <w:pPr>
              <w:spacing w:line="360" w:lineRule="auto"/>
              <w:rPr>
                <w:b/>
                <w:bCs/>
                <w:cs/>
              </w:rPr>
            </w:pPr>
            <w:r w:rsidRPr="00FA2708">
              <w:rPr>
                <w:b/>
                <w:bCs/>
              </w:rPr>
              <w:t>Page</w:t>
            </w:r>
          </w:p>
        </w:tc>
      </w:tr>
      <w:tr w:rsidR="00BB2698" w:rsidRPr="00A0013C" w14:paraId="4B83B819" w14:textId="77777777" w:rsidTr="00D41373">
        <w:tc>
          <w:tcPr>
            <w:tcW w:w="7763" w:type="dxa"/>
          </w:tcPr>
          <w:p w14:paraId="29C35866" w14:textId="76E64576" w:rsidR="00BB2698" w:rsidRPr="00A0013C" w:rsidRDefault="00BB2698" w:rsidP="00241BB7">
            <w:pPr>
              <w:spacing w:line="360" w:lineRule="auto"/>
              <w:ind w:hanging="108"/>
              <w:rPr>
                <w:b/>
                <w:bCs/>
              </w:rPr>
            </w:pPr>
            <w:r w:rsidRPr="00A0013C">
              <w:rPr>
                <w:b/>
                <w:bCs/>
              </w:rPr>
              <w:t>ACKNOWKEDGEMENTS</w:t>
            </w:r>
          </w:p>
        </w:tc>
        <w:tc>
          <w:tcPr>
            <w:tcW w:w="745" w:type="dxa"/>
          </w:tcPr>
          <w:p w14:paraId="46231905" w14:textId="420B8CB0"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cknowledgements \h </w:instrText>
            </w:r>
            <w:r w:rsidRPr="00FA2708">
              <w:rPr>
                <w:b/>
                <w:bCs/>
              </w:rPr>
            </w:r>
            <w:r w:rsidRPr="00FA2708">
              <w:rPr>
                <w:b/>
                <w:bCs/>
              </w:rPr>
              <w:fldChar w:fldCharType="separate"/>
            </w:r>
            <w:r w:rsidR="000E05C7">
              <w:rPr>
                <w:b/>
                <w:bCs/>
                <w:noProof/>
              </w:rPr>
              <w:t>iii</w:t>
            </w:r>
            <w:r w:rsidRPr="00FA2708">
              <w:rPr>
                <w:b/>
                <w:bCs/>
              </w:rPr>
              <w:fldChar w:fldCharType="end"/>
            </w:r>
          </w:p>
        </w:tc>
      </w:tr>
      <w:tr w:rsidR="00BB2698" w:rsidRPr="00A0013C" w14:paraId="6E457E58" w14:textId="77777777" w:rsidTr="00D41373">
        <w:tc>
          <w:tcPr>
            <w:tcW w:w="7763" w:type="dxa"/>
          </w:tcPr>
          <w:p w14:paraId="362AD501" w14:textId="3C8E570C" w:rsidR="00BB2698" w:rsidRPr="00A0013C" w:rsidRDefault="00BB2698" w:rsidP="00241BB7">
            <w:pPr>
              <w:spacing w:line="360" w:lineRule="auto"/>
              <w:ind w:hanging="108"/>
              <w:rPr>
                <w:b/>
                <w:bCs/>
              </w:rPr>
            </w:pPr>
            <w:r w:rsidRPr="00A0013C">
              <w:rPr>
                <w:b/>
                <w:bCs/>
              </w:rPr>
              <w:t>ABSTRACT</w:t>
            </w:r>
          </w:p>
        </w:tc>
        <w:tc>
          <w:tcPr>
            <w:tcW w:w="745" w:type="dxa"/>
          </w:tcPr>
          <w:p w14:paraId="243A5E6F" w14:textId="1FBD8B6F"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bstract \h </w:instrText>
            </w:r>
            <w:r w:rsidRPr="00FA2708">
              <w:rPr>
                <w:b/>
                <w:bCs/>
              </w:rPr>
            </w:r>
            <w:r w:rsidRPr="00FA2708">
              <w:rPr>
                <w:b/>
                <w:bCs/>
              </w:rPr>
              <w:fldChar w:fldCharType="separate"/>
            </w:r>
            <w:r w:rsidR="000E05C7">
              <w:rPr>
                <w:b/>
                <w:bCs/>
                <w:noProof/>
              </w:rPr>
              <w:t>iv</w:t>
            </w:r>
            <w:r w:rsidRPr="00FA2708">
              <w:rPr>
                <w:b/>
                <w:bCs/>
              </w:rPr>
              <w:fldChar w:fldCharType="end"/>
            </w:r>
          </w:p>
        </w:tc>
      </w:tr>
      <w:tr w:rsidR="00BB2698" w:rsidRPr="00A0013C" w14:paraId="155D567B" w14:textId="77777777" w:rsidTr="00D41373">
        <w:tc>
          <w:tcPr>
            <w:tcW w:w="7763" w:type="dxa"/>
          </w:tcPr>
          <w:p w14:paraId="3B162A1D" w14:textId="3C512AAC" w:rsidR="00BB2698" w:rsidRPr="00A0013C" w:rsidRDefault="00BB2698" w:rsidP="00241BB7">
            <w:pPr>
              <w:spacing w:line="360" w:lineRule="auto"/>
              <w:ind w:hanging="108"/>
              <w:rPr>
                <w:b/>
                <w:bCs/>
              </w:rPr>
            </w:pPr>
            <w:r w:rsidRPr="00A0013C">
              <w:rPr>
                <w:b/>
                <w:bCs/>
              </w:rPr>
              <w:t>LIST OF TABLES</w:t>
            </w:r>
          </w:p>
        </w:tc>
        <w:tc>
          <w:tcPr>
            <w:tcW w:w="745" w:type="dxa"/>
          </w:tcPr>
          <w:p w14:paraId="5C5A7592" w14:textId="61F37659"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Tables \h </w:instrText>
            </w:r>
            <w:r w:rsidRPr="00FA2708">
              <w:rPr>
                <w:b/>
                <w:bCs/>
              </w:rPr>
            </w:r>
            <w:r w:rsidRPr="00FA2708">
              <w:rPr>
                <w:b/>
                <w:bCs/>
              </w:rPr>
              <w:fldChar w:fldCharType="separate"/>
            </w:r>
            <w:r w:rsidR="000E05C7">
              <w:rPr>
                <w:b/>
                <w:bCs/>
                <w:noProof/>
              </w:rPr>
              <w:t>viii</w:t>
            </w:r>
            <w:r w:rsidRPr="00FA2708">
              <w:rPr>
                <w:b/>
                <w:bCs/>
              </w:rPr>
              <w:fldChar w:fldCharType="end"/>
            </w:r>
          </w:p>
        </w:tc>
      </w:tr>
      <w:tr w:rsidR="00BB2698" w:rsidRPr="00A0013C" w14:paraId="49C80F47" w14:textId="77777777" w:rsidTr="00D41373">
        <w:tc>
          <w:tcPr>
            <w:tcW w:w="7763" w:type="dxa"/>
          </w:tcPr>
          <w:p w14:paraId="077045EA" w14:textId="5F8B55E1" w:rsidR="00BB2698" w:rsidRPr="00A0013C" w:rsidRDefault="00BB2698" w:rsidP="00241BB7">
            <w:pPr>
              <w:spacing w:line="360" w:lineRule="auto"/>
              <w:ind w:hanging="108"/>
              <w:rPr>
                <w:b/>
                <w:bCs/>
              </w:rPr>
            </w:pPr>
            <w:r w:rsidRPr="00A0013C">
              <w:rPr>
                <w:b/>
                <w:bCs/>
              </w:rPr>
              <w:t>LIST OF FIGURES</w:t>
            </w:r>
          </w:p>
        </w:tc>
        <w:tc>
          <w:tcPr>
            <w:tcW w:w="745" w:type="dxa"/>
          </w:tcPr>
          <w:p w14:paraId="7936E3A4" w14:textId="084430EB"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Figures \h </w:instrText>
            </w:r>
            <w:r w:rsidRPr="00FA2708">
              <w:rPr>
                <w:b/>
                <w:bCs/>
              </w:rPr>
            </w:r>
            <w:r w:rsidRPr="00FA2708">
              <w:rPr>
                <w:b/>
                <w:bCs/>
              </w:rPr>
              <w:fldChar w:fldCharType="separate"/>
            </w:r>
            <w:r w:rsidR="000E05C7">
              <w:rPr>
                <w:b/>
                <w:bCs/>
                <w:noProof/>
              </w:rPr>
              <w:t>ix</w:t>
            </w:r>
            <w:r w:rsidRPr="00FA2708">
              <w:rPr>
                <w:b/>
                <w:bCs/>
              </w:rPr>
              <w:fldChar w:fldCharType="end"/>
            </w:r>
          </w:p>
        </w:tc>
      </w:tr>
      <w:tr w:rsidR="00BB2698" w:rsidRPr="00A0013C" w14:paraId="6BBCA6C9" w14:textId="77777777" w:rsidTr="00D41373">
        <w:tc>
          <w:tcPr>
            <w:tcW w:w="7763" w:type="dxa"/>
          </w:tcPr>
          <w:p w14:paraId="45B2310B" w14:textId="2C132726" w:rsidR="00BB2698" w:rsidRPr="00A0013C" w:rsidRDefault="00A57B88" w:rsidP="00241BB7">
            <w:pPr>
              <w:spacing w:line="360" w:lineRule="auto"/>
              <w:ind w:hanging="108"/>
              <w:rPr>
                <w:b/>
                <w:bCs/>
              </w:rPr>
            </w:pPr>
            <w:r w:rsidRPr="00A0013C">
              <w:rPr>
                <w:b/>
                <w:bCs/>
              </w:rPr>
              <w:t>LIST OF ABBREVIATIONS</w:t>
            </w:r>
          </w:p>
        </w:tc>
        <w:tc>
          <w:tcPr>
            <w:tcW w:w="745" w:type="dxa"/>
          </w:tcPr>
          <w:p w14:paraId="60104890" w14:textId="3BCF9993"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Abbreviations \h </w:instrText>
            </w:r>
            <w:r w:rsidRPr="00FA2708">
              <w:rPr>
                <w:b/>
                <w:bCs/>
              </w:rPr>
            </w:r>
            <w:r w:rsidRPr="00FA2708">
              <w:rPr>
                <w:b/>
                <w:bCs/>
              </w:rPr>
              <w:fldChar w:fldCharType="separate"/>
            </w:r>
            <w:r w:rsidR="000E05C7">
              <w:rPr>
                <w:b/>
                <w:bCs/>
                <w:noProof/>
              </w:rPr>
              <w:t>xv</w:t>
            </w:r>
            <w:r w:rsidRPr="00FA2708">
              <w:rPr>
                <w:b/>
                <w:bCs/>
              </w:rPr>
              <w:fldChar w:fldCharType="end"/>
            </w:r>
          </w:p>
        </w:tc>
      </w:tr>
      <w:tr w:rsidR="00A57B88" w:rsidRPr="00A0013C" w14:paraId="57B71F93" w14:textId="77777777" w:rsidTr="00D41373">
        <w:tc>
          <w:tcPr>
            <w:tcW w:w="7763" w:type="dxa"/>
          </w:tcPr>
          <w:p w14:paraId="68BA8DC1" w14:textId="1328FE78" w:rsidR="00A57B88" w:rsidRPr="00A0013C" w:rsidRDefault="00A57B88" w:rsidP="00241BB7">
            <w:pPr>
              <w:spacing w:line="360" w:lineRule="auto"/>
              <w:ind w:hanging="108"/>
              <w:rPr>
                <w:b/>
                <w:bCs/>
              </w:rPr>
            </w:pPr>
            <w:r w:rsidRPr="00A0013C">
              <w:rPr>
                <w:b/>
                <w:bCs/>
              </w:rPr>
              <w:t>CHAPTER I INTRODUCTION</w:t>
            </w:r>
          </w:p>
        </w:tc>
        <w:tc>
          <w:tcPr>
            <w:tcW w:w="745" w:type="dxa"/>
          </w:tcPr>
          <w:p w14:paraId="57DD168E" w14:textId="06132F14"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 \h </w:instrText>
            </w:r>
            <w:r w:rsidRPr="00FA2708">
              <w:rPr>
                <w:b/>
                <w:bCs/>
              </w:rPr>
            </w:r>
            <w:r w:rsidRPr="00FA2708">
              <w:rPr>
                <w:b/>
                <w:bCs/>
              </w:rPr>
              <w:fldChar w:fldCharType="separate"/>
            </w:r>
            <w:r w:rsidR="000E05C7">
              <w:rPr>
                <w:b/>
                <w:bCs/>
                <w:noProof/>
              </w:rPr>
              <w:t>1</w:t>
            </w:r>
            <w:r w:rsidRPr="00FA2708">
              <w:rPr>
                <w:b/>
                <w:bCs/>
              </w:rPr>
              <w:fldChar w:fldCharType="end"/>
            </w:r>
          </w:p>
        </w:tc>
      </w:tr>
      <w:tr w:rsidR="00604AE4" w:rsidRPr="00A0013C" w14:paraId="4EB9DB9E" w14:textId="77777777" w:rsidTr="00D41373">
        <w:tc>
          <w:tcPr>
            <w:tcW w:w="7763" w:type="dxa"/>
          </w:tcPr>
          <w:p w14:paraId="598C2F73" w14:textId="0564AF82" w:rsidR="00604AE4" w:rsidRPr="00BB7232" w:rsidRDefault="00A0013C" w:rsidP="00A0013C">
            <w:pPr>
              <w:tabs>
                <w:tab w:val="left" w:pos="1240"/>
              </w:tabs>
              <w:spacing w:line="360" w:lineRule="auto"/>
              <w:rPr>
                <w:u w:val="dotted"/>
              </w:rPr>
            </w:pPr>
            <w:r>
              <w:t xml:space="preserve">1.2 </w:t>
            </w:r>
            <w:r w:rsidR="00604AE4" w:rsidRPr="00A0013C">
              <w:t>Objectiv</w:t>
            </w:r>
            <w:r w:rsidR="0018591E">
              <w:t>e</w:t>
            </w:r>
            <w:r w:rsidR="0018591E" w:rsidRPr="0018591E">
              <w:t xml:space="preserve"> </w:t>
            </w:r>
            <w:r w:rsidR="00BB7232">
              <w:rPr>
                <w:u w:val="dotted"/>
              </w:rPr>
              <w:t>                                                                                                      </w:t>
            </w:r>
          </w:p>
        </w:tc>
        <w:tc>
          <w:tcPr>
            <w:tcW w:w="745" w:type="dxa"/>
          </w:tcPr>
          <w:p w14:paraId="720541CA" w14:textId="429BEC40" w:rsidR="00604AE4" w:rsidRPr="00FA2708" w:rsidRDefault="00604AE4" w:rsidP="003A1F11">
            <w:pPr>
              <w:spacing w:line="360" w:lineRule="auto"/>
            </w:pPr>
            <w:r w:rsidRPr="00FA2708">
              <w:fldChar w:fldCharType="begin" w:fldLock="1"/>
            </w:r>
            <w:r w:rsidRPr="00FA2708">
              <w:instrText xml:space="preserve"> PAGEREF CHAPTERI_Objective \h </w:instrText>
            </w:r>
            <w:r w:rsidRPr="00FA2708">
              <w:fldChar w:fldCharType="separate"/>
            </w:r>
            <w:r w:rsidR="000E05C7">
              <w:rPr>
                <w:noProof/>
              </w:rPr>
              <w:t>4</w:t>
            </w:r>
            <w:r w:rsidRPr="00FA2708">
              <w:fldChar w:fldCharType="end"/>
            </w:r>
          </w:p>
        </w:tc>
      </w:tr>
      <w:tr w:rsidR="00604AE4" w:rsidRPr="00A0013C" w14:paraId="723DAFB2" w14:textId="77777777" w:rsidTr="00D41373">
        <w:tc>
          <w:tcPr>
            <w:tcW w:w="7763" w:type="dxa"/>
          </w:tcPr>
          <w:p w14:paraId="4ED6CC13" w14:textId="28A895F5" w:rsidR="00604AE4" w:rsidRPr="00BB7232" w:rsidRDefault="00A0013C" w:rsidP="00A0013C">
            <w:pPr>
              <w:tabs>
                <w:tab w:val="left" w:pos="1240"/>
              </w:tabs>
              <w:spacing w:line="360" w:lineRule="auto"/>
              <w:rPr>
                <w:u w:val="dotted"/>
              </w:rPr>
            </w:pPr>
            <w:r>
              <w:t xml:space="preserve">1.3 </w:t>
            </w:r>
            <w:r w:rsidR="00604AE4" w:rsidRPr="00A0013C">
              <w:t>Problem Statement</w:t>
            </w:r>
            <w:r w:rsidR="00BB7232">
              <w:t xml:space="preserve"> </w:t>
            </w:r>
            <w:r w:rsidR="00BB7232">
              <w:rPr>
                <w:u w:val="dotted"/>
              </w:rPr>
              <w:t>                                                                                        </w:t>
            </w:r>
          </w:p>
        </w:tc>
        <w:tc>
          <w:tcPr>
            <w:tcW w:w="745" w:type="dxa"/>
          </w:tcPr>
          <w:p w14:paraId="215FC60D" w14:textId="43246E5B" w:rsidR="00604AE4" w:rsidRPr="00FA2708" w:rsidRDefault="00604AE4" w:rsidP="003A1F11">
            <w:pPr>
              <w:spacing w:line="360" w:lineRule="auto"/>
            </w:pPr>
            <w:r w:rsidRPr="00FA2708">
              <w:fldChar w:fldCharType="begin" w:fldLock="1"/>
            </w:r>
            <w:r w:rsidRPr="00FA2708">
              <w:instrText xml:space="preserve"> PAGEREF CHAPTERI_ProblemStatement \h </w:instrText>
            </w:r>
            <w:r w:rsidRPr="00FA2708">
              <w:fldChar w:fldCharType="separate"/>
            </w:r>
            <w:r w:rsidR="000E05C7">
              <w:rPr>
                <w:noProof/>
              </w:rPr>
              <w:t>4</w:t>
            </w:r>
            <w:r w:rsidRPr="00FA2708">
              <w:fldChar w:fldCharType="end"/>
            </w:r>
          </w:p>
        </w:tc>
      </w:tr>
      <w:tr w:rsidR="00604AE4" w:rsidRPr="00A0013C" w14:paraId="4C858977" w14:textId="77777777" w:rsidTr="00D41373">
        <w:tc>
          <w:tcPr>
            <w:tcW w:w="7763" w:type="dxa"/>
          </w:tcPr>
          <w:p w14:paraId="46C99B12" w14:textId="0CA03582" w:rsidR="00604AE4" w:rsidRPr="00BB7232" w:rsidRDefault="00A0013C" w:rsidP="00A0013C">
            <w:pPr>
              <w:tabs>
                <w:tab w:val="left" w:pos="1240"/>
              </w:tabs>
              <w:spacing w:line="360" w:lineRule="auto"/>
              <w:rPr>
                <w:u w:val="dotted"/>
              </w:rPr>
            </w:pPr>
            <w:r>
              <w:t xml:space="preserve">1.4 </w:t>
            </w:r>
            <w:r w:rsidR="00604AE4" w:rsidRPr="00A0013C">
              <w:t>Scope of Proje</w:t>
            </w:r>
            <w:r w:rsidR="00BB7232">
              <w:t>ct</w:t>
            </w:r>
            <w:r w:rsidR="00BB7232">
              <w:rPr>
                <w:u w:val="dotted"/>
              </w:rPr>
              <w:t>                                                                                             </w:t>
            </w:r>
          </w:p>
        </w:tc>
        <w:tc>
          <w:tcPr>
            <w:tcW w:w="745" w:type="dxa"/>
          </w:tcPr>
          <w:p w14:paraId="3F4EC919" w14:textId="133A19E2" w:rsidR="00604AE4" w:rsidRPr="00FA2708" w:rsidRDefault="00604AE4" w:rsidP="003A1F11">
            <w:pPr>
              <w:spacing w:line="360" w:lineRule="auto"/>
            </w:pPr>
            <w:r w:rsidRPr="00FA2708">
              <w:fldChar w:fldCharType="begin" w:fldLock="1"/>
            </w:r>
            <w:r w:rsidRPr="00FA2708">
              <w:instrText xml:space="preserve"> PAGEREF CHAPTERI_Scopeofproject \h </w:instrText>
            </w:r>
            <w:r w:rsidRPr="00FA2708">
              <w:fldChar w:fldCharType="separate"/>
            </w:r>
            <w:r w:rsidR="000E05C7">
              <w:rPr>
                <w:noProof/>
              </w:rPr>
              <w:t>5</w:t>
            </w:r>
            <w:r w:rsidRPr="00FA2708">
              <w:fldChar w:fldCharType="end"/>
            </w:r>
          </w:p>
        </w:tc>
      </w:tr>
      <w:tr w:rsidR="00A57B88" w:rsidRPr="00A0013C" w14:paraId="72E6F046" w14:textId="77777777" w:rsidTr="00D41373">
        <w:tc>
          <w:tcPr>
            <w:tcW w:w="7763" w:type="dxa"/>
          </w:tcPr>
          <w:p w14:paraId="2EE6D68F" w14:textId="5D85C81E" w:rsidR="00A57B88" w:rsidRPr="00A0013C" w:rsidRDefault="00A57B88" w:rsidP="00241BB7">
            <w:pPr>
              <w:spacing w:line="360" w:lineRule="auto"/>
              <w:ind w:hanging="108"/>
              <w:rPr>
                <w:b/>
                <w:bCs/>
              </w:rPr>
            </w:pPr>
            <w:r w:rsidRPr="00A0013C">
              <w:rPr>
                <w:b/>
                <w:bCs/>
              </w:rPr>
              <w:t>CHAPTER II LITERATURE REVIEW</w:t>
            </w:r>
          </w:p>
        </w:tc>
        <w:tc>
          <w:tcPr>
            <w:tcW w:w="745" w:type="dxa"/>
          </w:tcPr>
          <w:p w14:paraId="68C1EE7C" w14:textId="084491D7"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 \h </w:instrText>
            </w:r>
            <w:r w:rsidRPr="00FA2708">
              <w:rPr>
                <w:b/>
                <w:bCs/>
              </w:rPr>
            </w:r>
            <w:r w:rsidRPr="00FA2708">
              <w:rPr>
                <w:b/>
                <w:bCs/>
              </w:rPr>
              <w:fldChar w:fldCharType="separate"/>
            </w:r>
            <w:r w:rsidR="000E05C7">
              <w:rPr>
                <w:b/>
                <w:bCs/>
                <w:noProof/>
              </w:rPr>
              <w:t>6</w:t>
            </w:r>
            <w:r w:rsidRPr="00FA2708">
              <w:rPr>
                <w:b/>
                <w:bCs/>
              </w:rPr>
              <w:fldChar w:fldCharType="end"/>
            </w:r>
          </w:p>
        </w:tc>
      </w:tr>
      <w:tr w:rsidR="00604AE4" w:rsidRPr="00A0013C" w14:paraId="492E83C3" w14:textId="77777777" w:rsidTr="00D41373">
        <w:tc>
          <w:tcPr>
            <w:tcW w:w="7763" w:type="dxa"/>
          </w:tcPr>
          <w:p w14:paraId="24D6776B" w14:textId="4A2C5A60" w:rsidR="00604AE4" w:rsidRPr="00BB7232" w:rsidRDefault="00A0013C" w:rsidP="00A0013C">
            <w:pPr>
              <w:spacing w:line="360" w:lineRule="auto"/>
              <w:rPr>
                <w:u w:val="dotted"/>
              </w:rPr>
            </w:pPr>
            <w:r>
              <w:t xml:space="preserve">2.1 </w:t>
            </w:r>
            <w:r w:rsidR="00604AE4" w:rsidRPr="00A0013C">
              <w:fldChar w:fldCharType="begin" w:fldLock="1"/>
            </w:r>
            <w:r w:rsidR="00604AE4" w:rsidRPr="00A0013C">
              <w:instrText xml:space="preserve"> REF CHAPTERII_21 \h </w:instrText>
            </w:r>
            <w:r w:rsidRPr="00A0013C">
              <w:instrText xml:space="preserve"> \* MERGEFORMAT </w:instrText>
            </w:r>
            <w:r w:rsidR="00604AE4" w:rsidRPr="00A0013C">
              <w:fldChar w:fldCharType="separate"/>
            </w:r>
            <w:r w:rsidR="00454CE9" w:rsidRPr="008132D5">
              <w:t>Integrating the Healthcare Enterprise (IHE)</w:t>
            </w:r>
            <w:r w:rsidR="00604AE4" w:rsidRPr="00A0013C">
              <w:fldChar w:fldCharType="end"/>
            </w:r>
            <w:r w:rsidR="00BB7232">
              <w:rPr>
                <w:u w:val="dotted"/>
              </w:rPr>
              <w:t>                                                  </w:t>
            </w:r>
          </w:p>
        </w:tc>
        <w:tc>
          <w:tcPr>
            <w:tcW w:w="745" w:type="dxa"/>
          </w:tcPr>
          <w:p w14:paraId="52B01BFC" w14:textId="6F287598" w:rsidR="00604AE4" w:rsidRPr="00FA2708" w:rsidRDefault="00604AE4" w:rsidP="003A1F11">
            <w:pPr>
              <w:spacing w:line="360" w:lineRule="auto"/>
            </w:pPr>
            <w:r w:rsidRPr="00FA2708">
              <w:fldChar w:fldCharType="begin" w:fldLock="1"/>
            </w:r>
            <w:r w:rsidRPr="00FA2708">
              <w:instrText xml:space="preserve"> PAGEREF CHAPTERII_21 \h </w:instrText>
            </w:r>
            <w:r w:rsidRPr="00FA2708">
              <w:fldChar w:fldCharType="separate"/>
            </w:r>
            <w:r w:rsidR="000E05C7">
              <w:rPr>
                <w:noProof/>
              </w:rPr>
              <w:t>6</w:t>
            </w:r>
            <w:r w:rsidRPr="00FA2708">
              <w:fldChar w:fldCharType="end"/>
            </w:r>
          </w:p>
        </w:tc>
      </w:tr>
      <w:tr w:rsidR="00604AE4" w:rsidRPr="00A0013C" w14:paraId="3FDA8B78" w14:textId="77777777" w:rsidTr="00D41373">
        <w:tc>
          <w:tcPr>
            <w:tcW w:w="7763" w:type="dxa"/>
          </w:tcPr>
          <w:p w14:paraId="075D70CD" w14:textId="205952BB" w:rsidR="00604AE4" w:rsidRPr="00BB7232" w:rsidRDefault="00A0013C" w:rsidP="008E51F8">
            <w:pPr>
              <w:spacing w:line="360" w:lineRule="auto"/>
              <w:ind w:firstLine="427"/>
              <w:rPr>
                <w:u w:val="dotted"/>
              </w:rPr>
            </w:pPr>
            <w:r>
              <w:t xml:space="preserve">2.1.1 </w:t>
            </w:r>
            <w:r w:rsidR="00604AE4" w:rsidRPr="00A0013C">
              <w:fldChar w:fldCharType="begin" w:fldLock="1"/>
            </w:r>
            <w:r w:rsidR="00604AE4" w:rsidRPr="00A0013C">
              <w:instrText xml:space="preserve"> REF CHAPTERII_211 \h </w:instrText>
            </w:r>
            <w:r w:rsidRPr="00A0013C">
              <w:instrText xml:space="preserve"> \* MERGEFORMAT </w:instrText>
            </w:r>
            <w:r w:rsidR="00604AE4" w:rsidRPr="00A0013C">
              <w:fldChar w:fldCharType="separate"/>
            </w:r>
            <w:r w:rsidR="00454CE9" w:rsidRPr="008132D5">
              <w:t>IHE Process</w:t>
            </w:r>
            <w:r w:rsidR="00604AE4" w:rsidRPr="00A0013C">
              <w:fldChar w:fldCharType="end"/>
            </w:r>
            <w:r w:rsidR="00BB7232">
              <w:rPr>
                <w:u w:val="dotted"/>
              </w:rPr>
              <w:t>                                                                                         </w:t>
            </w:r>
          </w:p>
        </w:tc>
        <w:tc>
          <w:tcPr>
            <w:tcW w:w="745" w:type="dxa"/>
          </w:tcPr>
          <w:p w14:paraId="26BD1BA7" w14:textId="3560F947" w:rsidR="00604AE4" w:rsidRPr="00FA2708" w:rsidRDefault="00604AE4" w:rsidP="003A1F11">
            <w:pPr>
              <w:spacing w:line="360" w:lineRule="auto"/>
            </w:pPr>
            <w:r w:rsidRPr="00FA2708">
              <w:fldChar w:fldCharType="begin" w:fldLock="1"/>
            </w:r>
            <w:r w:rsidRPr="00FA2708">
              <w:instrText xml:space="preserve"> PAGEREF CHAPTERII_211 \h </w:instrText>
            </w:r>
            <w:r w:rsidRPr="00FA2708">
              <w:fldChar w:fldCharType="separate"/>
            </w:r>
            <w:r w:rsidR="000E05C7">
              <w:rPr>
                <w:noProof/>
              </w:rPr>
              <w:t>6</w:t>
            </w:r>
            <w:r w:rsidRPr="00FA2708">
              <w:fldChar w:fldCharType="end"/>
            </w:r>
          </w:p>
        </w:tc>
      </w:tr>
      <w:tr w:rsidR="00604AE4" w:rsidRPr="00A0013C" w14:paraId="57EC3282" w14:textId="77777777" w:rsidTr="00D41373">
        <w:tc>
          <w:tcPr>
            <w:tcW w:w="7763" w:type="dxa"/>
          </w:tcPr>
          <w:p w14:paraId="7C53879B" w14:textId="0EAC4F68" w:rsidR="00604AE4" w:rsidRPr="00BB7232" w:rsidRDefault="00A0013C" w:rsidP="008E51F8">
            <w:pPr>
              <w:spacing w:line="360" w:lineRule="auto"/>
              <w:ind w:firstLine="427"/>
              <w:rPr>
                <w:u w:val="dotted"/>
              </w:rPr>
            </w:pPr>
            <w:r>
              <w:t xml:space="preserve">2.1.2 </w:t>
            </w:r>
            <w:r w:rsidR="00604AE4" w:rsidRPr="00A0013C">
              <w:fldChar w:fldCharType="begin" w:fldLock="1"/>
            </w:r>
            <w:r w:rsidR="00604AE4" w:rsidRPr="00A0013C">
              <w:instrText xml:space="preserve"> REF CHAPTERII_212 \h </w:instrText>
            </w:r>
            <w:r w:rsidRPr="00A0013C">
              <w:instrText xml:space="preserve"> \* MERGEFORMAT </w:instrText>
            </w:r>
            <w:r w:rsidR="00604AE4" w:rsidRPr="00A0013C">
              <w:fldChar w:fldCharType="separate"/>
            </w:r>
            <w:r w:rsidR="00454CE9" w:rsidRPr="008132D5">
              <w:t>IHE Integration Profiles</w:t>
            </w:r>
            <w:r w:rsidR="00604AE4" w:rsidRPr="00A0013C">
              <w:fldChar w:fldCharType="end"/>
            </w:r>
            <w:r w:rsidR="00BB7232">
              <w:rPr>
                <w:u w:val="dotted"/>
              </w:rPr>
              <w:t>                                                                       </w:t>
            </w:r>
          </w:p>
        </w:tc>
        <w:tc>
          <w:tcPr>
            <w:tcW w:w="745" w:type="dxa"/>
          </w:tcPr>
          <w:p w14:paraId="2B863D58" w14:textId="3584D5EC" w:rsidR="00604AE4" w:rsidRPr="00FA2708" w:rsidRDefault="00604AE4" w:rsidP="003A1F11">
            <w:pPr>
              <w:spacing w:line="360" w:lineRule="auto"/>
            </w:pPr>
            <w:r w:rsidRPr="00FA2708">
              <w:fldChar w:fldCharType="begin" w:fldLock="1"/>
            </w:r>
            <w:r w:rsidRPr="00FA2708">
              <w:instrText xml:space="preserve"> PAGEREF CHAPTERII_212 \h </w:instrText>
            </w:r>
            <w:r w:rsidRPr="00FA2708">
              <w:fldChar w:fldCharType="separate"/>
            </w:r>
            <w:r w:rsidR="000E05C7">
              <w:rPr>
                <w:noProof/>
              </w:rPr>
              <w:t>7</w:t>
            </w:r>
            <w:r w:rsidRPr="00FA2708">
              <w:fldChar w:fldCharType="end"/>
            </w:r>
          </w:p>
        </w:tc>
      </w:tr>
      <w:tr w:rsidR="00604AE4" w:rsidRPr="00A0013C" w14:paraId="2E6FF704" w14:textId="77777777" w:rsidTr="00D41373">
        <w:tc>
          <w:tcPr>
            <w:tcW w:w="7763" w:type="dxa"/>
          </w:tcPr>
          <w:p w14:paraId="1CE7B0D6" w14:textId="613149D0" w:rsidR="00604AE4" w:rsidRPr="00BB7232" w:rsidRDefault="00A0013C" w:rsidP="008E51F8">
            <w:pPr>
              <w:spacing w:line="360" w:lineRule="auto"/>
              <w:ind w:firstLine="427"/>
              <w:rPr>
                <w:u w:val="dotted"/>
              </w:rPr>
            </w:pPr>
            <w:r>
              <w:t xml:space="preserve">2.1.3 </w:t>
            </w:r>
            <w:r w:rsidR="00604AE4" w:rsidRPr="00A0013C">
              <w:fldChar w:fldCharType="begin" w:fldLock="1"/>
            </w:r>
            <w:r w:rsidR="00604AE4" w:rsidRPr="00A0013C">
              <w:instrText xml:space="preserve"> REF CHAPTERII_213 \h </w:instrText>
            </w:r>
            <w:r w:rsidRPr="00A0013C">
              <w:instrText xml:space="preserve"> \* MERGEFORMAT </w:instrText>
            </w:r>
            <w:r w:rsidR="00604AE4" w:rsidRPr="00A0013C">
              <w:fldChar w:fldCharType="separate"/>
            </w:r>
            <w:r w:rsidR="00454CE9" w:rsidRPr="008132D5">
              <w:t xml:space="preserve">IHE Information Technology Infrastructure Technical Framework </w:t>
            </w:r>
            <w:r w:rsidR="00604AE4" w:rsidRPr="00A0013C">
              <w:fldChar w:fldCharType="end"/>
            </w:r>
            <w:r w:rsidR="00BB7232">
              <w:rPr>
                <w:u w:val="dotted"/>
              </w:rPr>
              <w:t>  </w:t>
            </w:r>
          </w:p>
        </w:tc>
        <w:tc>
          <w:tcPr>
            <w:tcW w:w="745" w:type="dxa"/>
          </w:tcPr>
          <w:p w14:paraId="7F77B537" w14:textId="25F28A5A" w:rsidR="00604AE4" w:rsidRPr="00FA2708" w:rsidRDefault="00604AE4" w:rsidP="003A1F11">
            <w:pPr>
              <w:spacing w:line="360" w:lineRule="auto"/>
            </w:pPr>
            <w:r w:rsidRPr="00FA2708">
              <w:fldChar w:fldCharType="begin" w:fldLock="1"/>
            </w:r>
            <w:r w:rsidRPr="00FA2708">
              <w:instrText xml:space="preserve"> PAGEREF CHAPTERII_213 \h </w:instrText>
            </w:r>
            <w:r w:rsidRPr="00FA2708">
              <w:fldChar w:fldCharType="separate"/>
            </w:r>
            <w:r w:rsidR="000E05C7">
              <w:rPr>
                <w:noProof/>
              </w:rPr>
              <w:t>8</w:t>
            </w:r>
            <w:r w:rsidRPr="00FA2708">
              <w:fldChar w:fldCharType="end"/>
            </w:r>
          </w:p>
        </w:tc>
      </w:tr>
      <w:tr w:rsidR="00604AE4" w:rsidRPr="00A0013C" w14:paraId="351AE974" w14:textId="77777777" w:rsidTr="00D41373">
        <w:tc>
          <w:tcPr>
            <w:tcW w:w="7763" w:type="dxa"/>
          </w:tcPr>
          <w:p w14:paraId="3A859D33" w14:textId="311B2D4B" w:rsidR="00604AE4" w:rsidRPr="00BB7232" w:rsidRDefault="00A0013C" w:rsidP="008E51F8">
            <w:pPr>
              <w:spacing w:line="360" w:lineRule="auto"/>
              <w:ind w:firstLine="427"/>
              <w:rPr>
                <w:u w:val="dotted"/>
              </w:rPr>
            </w:pPr>
            <w:r>
              <w:t xml:space="preserve">2.1.4 </w:t>
            </w:r>
            <w:r w:rsidR="00604AE4" w:rsidRPr="00A0013C">
              <w:fldChar w:fldCharType="begin" w:fldLock="1"/>
            </w:r>
            <w:r w:rsidR="00604AE4" w:rsidRPr="00A0013C">
              <w:instrText xml:space="preserve"> REF CHAPTERII_214 \h </w:instrText>
            </w:r>
            <w:r w:rsidRPr="00A0013C">
              <w:instrText xml:space="preserve"> \* MERGEFORMAT </w:instrText>
            </w:r>
            <w:r w:rsidR="00604AE4" w:rsidRPr="00A0013C">
              <w:fldChar w:fldCharType="separate"/>
            </w:r>
            <w:r w:rsidR="00454CE9" w:rsidRPr="008132D5">
              <w:t>Cross-Enterprise Document Sharing Set-b (</w:t>
            </w:r>
            <w:proofErr w:type="spellStart"/>
            <w:r w:rsidR="00454CE9" w:rsidRPr="008132D5">
              <w:t>XDS.b</w:t>
            </w:r>
            <w:proofErr w:type="spellEnd"/>
            <w:r w:rsidR="00454CE9" w:rsidRPr="008132D5">
              <w:t xml:space="preserve">) Profile </w:t>
            </w:r>
            <w:r w:rsidR="00604AE4" w:rsidRPr="00A0013C">
              <w:fldChar w:fldCharType="end"/>
            </w:r>
            <w:r w:rsidR="00BB7232">
              <w:rPr>
                <w:u w:val="dotted"/>
              </w:rPr>
              <w:t>              </w:t>
            </w:r>
          </w:p>
        </w:tc>
        <w:tc>
          <w:tcPr>
            <w:tcW w:w="745" w:type="dxa"/>
          </w:tcPr>
          <w:p w14:paraId="32EC7A41" w14:textId="2A575904" w:rsidR="00604AE4" w:rsidRPr="00FA2708" w:rsidRDefault="00604AE4" w:rsidP="003A1F11">
            <w:pPr>
              <w:spacing w:line="360" w:lineRule="auto"/>
            </w:pPr>
            <w:r w:rsidRPr="00FA2708">
              <w:fldChar w:fldCharType="begin" w:fldLock="1"/>
            </w:r>
            <w:r w:rsidRPr="00FA2708">
              <w:instrText xml:space="preserve"> PAGEREF CHAPTERII_214 \h </w:instrText>
            </w:r>
            <w:r w:rsidRPr="00FA2708">
              <w:fldChar w:fldCharType="separate"/>
            </w:r>
            <w:r w:rsidR="000E05C7">
              <w:rPr>
                <w:noProof/>
              </w:rPr>
              <w:t>8</w:t>
            </w:r>
            <w:r w:rsidRPr="00FA2708">
              <w:fldChar w:fldCharType="end"/>
            </w:r>
          </w:p>
        </w:tc>
      </w:tr>
      <w:tr w:rsidR="00604AE4" w:rsidRPr="00A0013C" w14:paraId="6B8F4565" w14:textId="77777777" w:rsidTr="00D41373">
        <w:tc>
          <w:tcPr>
            <w:tcW w:w="7763" w:type="dxa"/>
          </w:tcPr>
          <w:p w14:paraId="40B26ADE" w14:textId="33C4BBF7" w:rsidR="00604AE4" w:rsidRPr="00BB7232" w:rsidRDefault="00A0013C" w:rsidP="008E51F8">
            <w:pPr>
              <w:spacing w:line="360" w:lineRule="auto"/>
              <w:ind w:firstLine="427"/>
              <w:rPr>
                <w:u w:val="dotted"/>
              </w:rPr>
            </w:pPr>
            <w:r>
              <w:t xml:space="preserve">2.1.5 </w:t>
            </w:r>
            <w:r w:rsidR="00604AE4" w:rsidRPr="00A0013C">
              <w:fldChar w:fldCharType="begin" w:fldLock="1"/>
            </w:r>
            <w:r w:rsidR="00604AE4" w:rsidRPr="00A0013C">
              <w:instrText xml:space="preserve"> REF CHAPTERII_215 \h </w:instrText>
            </w:r>
            <w:r w:rsidRPr="00A0013C">
              <w:instrText xml:space="preserve"> \* MERGEFORMAT </w:instrText>
            </w:r>
            <w:r w:rsidR="00604AE4" w:rsidRPr="00A0013C">
              <w:fldChar w:fldCharType="separate"/>
            </w:r>
            <w:r w:rsidR="00454CE9" w:rsidRPr="008132D5">
              <w:t>XDS Transaction Format Types</w:t>
            </w:r>
            <w:r w:rsidR="00604AE4" w:rsidRPr="00A0013C">
              <w:fldChar w:fldCharType="end"/>
            </w:r>
            <w:r w:rsidR="00BB7232">
              <w:rPr>
                <w:u w:val="dotted"/>
              </w:rPr>
              <w:t>                                                          </w:t>
            </w:r>
          </w:p>
        </w:tc>
        <w:tc>
          <w:tcPr>
            <w:tcW w:w="745" w:type="dxa"/>
          </w:tcPr>
          <w:p w14:paraId="17BA9267" w14:textId="0F87C03C" w:rsidR="00604AE4" w:rsidRPr="00FA2708" w:rsidRDefault="00604AE4" w:rsidP="003A1F11">
            <w:pPr>
              <w:spacing w:line="360" w:lineRule="auto"/>
            </w:pPr>
            <w:r w:rsidRPr="00FA2708">
              <w:fldChar w:fldCharType="begin" w:fldLock="1"/>
            </w:r>
            <w:r w:rsidRPr="00FA2708">
              <w:instrText xml:space="preserve"> PAGEREF CHAPTERII_215 \h </w:instrText>
            </w:r>
            <w:r w:rsidRPr="00FA2708">
              <w:fldChar w:fldCharType="separate"/>
            </w:r>
            <w:r w:rsidR="000E05C7">
              <w:rPr>
                <w:noProof/>
              </w:rPr>
              <w:t>11</w:t>
            </w:r>
            <w:r w:rsidRPr="00FA2708">
              <w:fldChar w:fldCharType="end"/>
            </w:r>
          </w:p>
        </w:tc>
      </w:tr>
      <w:tr w:rsidR="00604AE4" w:rsidRPr="00A0013C" w14:paraId="2AB8E182" w14:textId="77777777" w:rsidTr="00D41373">
        <w:tc>
          <w:tcPr>
            <w:tcW w:w="7763" w:type="dxa"/>
          </w:tcPr>
          <w:p w14:paraId="3E485653" w14:textId="48637370" w:rsidR="00604AE4" w:rsidRPr="00BB7232" w:rsidRDefault="00A0013C" w:rsidP="008E51F8">
            <w:pPr>
              <w:spacing w:line="360" w:lineRule="auto"/>
              <w:ind w:firstLine="427"/>
              <w:rPr>
                <w:u w:val="dotted"/>
              </w:rPr>
            </w:pPr>
            <w:r>
              <w:t xml:space="preserve">2.1.6 </w:t>
            </w:r>
            <w:r w:rsidR="00604AE4" w:rsidRPr="00A0013C">
              <w:fldChar w:fldCharType="begin" w:fldLock="1"/>
            </w:r>
            <w:r w:rsidR="00604AE4" w:rsidRPr="00A0013C">
              <w:instrText xml:space="preserve"> REF CHAPTERII_216 \h </w:instrText>
            </w:r>
            <w:r w:rsidRPr="00A0013C">
              <w:instrText xml:space="preserve"> \* MERGEFORMAT </w:instrText>
            </w:r>
            <w:r w:rsidR="00604AE4" w:rsidRPr="00A0013C">
              <w:fldChar w:fldCharType="separate"/>
            </w:r>
            <w:r w:rsidR="00454CE9" w:rsidRPr="008132D5">
              <w:t>Transaction Object Type and Metadata Attributes</w:t>
            </w:r>
            <w:r w:rsidR="00604AE4" w:rsidRPr="00A0013C">
              <w:fldChar w:fldCharType="end"/>
            </w:r>
            <w:r w:rsidR="00BB7232">
              <w:rPr>
                <w:u w:val="dotted"/>
              </w:rPr>
              <w:t>                              </w:t>
            </w:r>
          </w:p>
        </w:tc>
        <w:tc>
          <w:tcPr>
            <w:tcW w:w="745" w:type="dxa"/>
          </w:tcPr>
          <w:p w14:paraId="78247C13" w14:textId="5301EE35" w:rsidR="00604AE4" w:rsidRPr="00FA2708" w:rsidRDefault="00604AE4" w:rsidP="003A1F11">
            <w:pPr>
              <w:spacing w:line="360" w:lineRule="auto"/>
            </w:pPr>
            <w:r w:rsidRPr="00FA2708">
              <w:fldChar w:fldCharType="begin" w:fldLock="1"/>
            </w:r>
            <w:r w:rsidRPr="00FA2708">
              <w:instrText xml:space="preserve"> PAGEREF CHAPTERII_216 \h </w:instrText>
            </w:r>
            <w:r w:rsidRPr="00FA2708">
              <w:fldChar w:fldCharType="separate"/>
            </w:r>
            <w:r w:rsidR="000E05C7">
              <w:rPr>
                <w:noProof/>
              </w:rPr>
              <w:t>12</w:t>
            </w:r>
            <w:r w:rsidRPr="00FA2708">
              <w:fldChar w:fldCharType="end"/>
            </w:r>
          </w:p>
        </w:tc>
      </w:tr>
      <w:tr w:rsidR="00604AE4" w:rsidRPr="00A0013C" w14:paraId="39962EDC" w14:textId="77777777" w:rsidTr="00D41373">
        <w:tc>
          <w:tcPr>
            <w:tcW w:w="7763" w:type="dxa"/>
          </w:tcPr>
          <w:p w14:paraId="07FF2D4A" w14:textId="6CC750DD" w:rsidR="00604AE4" w:rsidRPr="00BB7232" w:rsidRDefault="00A0013C" w:rsidP="00A0013C">
            <w:pPr>
              <w:spacing w:line="360" w:lineRule="auto"/>
              <w:rPr>
                <w:u w:val="dotted"/>
              </w:rPr>
            </w:pPr>
            <w:r>
              <w:t xml:space="preserve">2.2 </w:t>
            </w:r>
            <w:r w:rsidR="00604AE4" w:rsidRPr="00A0013C">
              <w:fldChar w:fldCharType="begin" w:fldLock="1"/>
            </w:r>
            <w:r w:rsidR="00604AE4" w:rsidRPr="00A0013C">
              <w:instrText xml:space="preserve"> REF CHAPTERII_22 \h </w:instrText>
            </w:r>
            <w:r w:rsidRPr="00A0013C">
              <w:instrText xml:space="preserve"> \* MERGEFORMAT </w:instrText>
            </w:r>
            <w:r w:rsidR="00604AE4" w:rsidRPr="00A0013C">
              <w:fldChar w:fldCharType="separate"/>
            </w:r>
            <w:r w:rsidR="00454CE9" w:rsidRPr="008132D5">
              <w:t>Blockchain Technology</w:t>
            </w:r>
            <w:r w:rsidR="00604AE4" w:rsidRPr="00A0013C">
              <w:fldChar w:fldCharType="end"/>
            </w:r>
            <w:r w:rsidR="00BB7232">
              <w:rPr>
                <w:u w:val="dotted"/>
              </w:rPr>
              <w:t>                                                                                 </w:t>
            </w:r>
          </w:p>
        </w:tc>
        <w:tc>
          <w:tcPr>
            <w:tcW w:w="745" w:type="dxa"/>
          </w:tcPr>
          <w:p w14:paraId="6379253B" w14:textId="33224595" w:rsidR="00604AE4" w:rsidRPr="00FA2708" w:rsidRDefault="00604AE4" w:rsidP="003A1F11">
            <w:pPr>
              <w:spacing w:line="360" w:lineRule="auto"/>
            </w:pPr>
            <w:r w:rsidRPr="00FA2708">
              <w:fldChar w:fldCharType="begin" w:fldLock="1"/>
            </w:r>
            <w:r w:rsidRPr="00FA2708">
              <w:instrText xml:space="preserve"> PAGEREF CHAPTERII_22 \h </w:instrText>
            </w:r>
            <w:r w:rsidRPr="00FA2708">
              <w:fldChar w:fldCharType="separate"/>
            </w:r>
            <w:r w:rsidR="000E05C7">
              <w:rPr>
                <w:noProof/>
              </w:rPr>
              <w:t>13</w:t>
            </w:r>
            <w:r w:rsidRPr="00FA2708">
              <w:fldChar w:fldCharType="end"/>
            </w:r>
          </w:p>
        </w:tc>
      </w:tr>
      <w:tr w:rsidR="00604AE4" w:rsidRPr="00A0013C" w14:paraId="0335002C" w14:textId="77777777" w:rsidTr="00D41373">
        <w:tc>
          <w:tcPr>
            <w:tcW w:w="7763" w:type="dxa"/>
          </w:tcPr>
          <w:p w14:paraId="72A93908" w14:textId="102D56D1" w:rsidR="00604AE4" w:rsidRPr="00BB7232" w:rsidRDefault="00A0013C" w:rsidP="008E51F8">
            <w:pPr>
              <w:spacing w:line="360" w:lineRule="auto"/>
              <w:ind w:firstLine="427"/>
              <w:rPr>
                <w:u w:val="dotted"/>
              </w:rPr>
            </w:pPr>
            <w:r>
              <w:t xml:space="preserve">2.2.1 </w:t>
            </w:r>
            <w:r w:rsidR="00604AE4" w:rsidRPr="00A0013C">
              <w:fldChar w:fldCharType="begin" w:fldLock="1"/>
            </w:r>
            <w:r w:rsidR="00604AE4" w:rsidRPr="00A0013C">
              <w:instrText xml:space="preserve"> REF CHAPTERII_221 \h </w:instrText>
            </w:r>
            <w:r w:rsidRPr="00A0013C">
              <w:instrText xml:space="preserve"> \* MERGEFORMAT </w:instrText>
            </w:r>
            <w:r w:rsidR="00604AE4" w:rsidRPr="00A0013C">
              <w:fldChar w:fldCharType="separate"/>
            </w:r>
            <w:r w:rsidR="00454CE9" w:rsidRPr="008132D5">
              <w:t>Definition of Blockchain</w:t>
            </w:r>
            <w:r w:rsidR="00604AE4" w:rsidRPr="00A0013C">
              <w:fldChar w:fldCharType="end"/>
            </w:r>
            <w:r w:rsidR="00BB7232">
              <w:rPr>
                <w:u w:val="dotted"/>
              </w:rPr>
              <w:t>                                                                     </w:t>
            </w:r>
          </w:p>
        </w:tc>
        <w:tc>
          <w:tcPr>
            <w:tcW w:w="745" w:type="dxa"/>
          </w:tcPr>
          <w:p w14:paraId="60FDC9D6" w14:textId="1A89A3E9" w:rsidR="00604AE4" w:rsidRPr="00FA2708" w:rsidRDefault="00604AE4" w:rsidP="003A1F11">
            <w:pPr>
              <w:spacing w:line="360" w:lineRule="auto"/>
            </w:pPr>
            <w:r w:rsidRPr="00FA2708">
              <w:fldChar w:fldCharType="begin" w:fldLock="1"/>
            </w:r>
            <w:r w:rsidRPr="00FA2708">
              <w:instrText xml:space="preserve"> PAGEREF CHAPTERII_221 \h </w:instrText>
            </w:r>
            <w:r w:rsidRPr="00FA2708">
              <w:fldChar w:fldCharType="separate"/>
            </w:r>
            <w:r w:rsidR="000E05C7">
              <w:rPr>
                <w:noProof/>
              </w:rPr>
              <w:t>13</w:t>
            </w:r>
            <w:r w:rsidRPr="00FA2708">
              <w:fldChar w:fldCharType="end"/>
            </w:r>
          </w:p>
        </w:tc>
      </w:tr>
      <w:tr w:rsidR="00604AE4" w:rsidRPr="00A0013C" w14:paraId="21DC53CB" w14:textId="77777777" w:rsidTr="00D41373">
        <w:tc>
          <w:tcPr>
            <w:tcW w:w="7763" w:type="dxa"/>
          </w:tcPr>
          <w:p w14:paraId="36FA97B1" w14:textId="2C70FDDE" w:rsidR="00604AE4" w:rsidRPr="00BB7232" w:rsidRDefault="00A0013C" w:rsidP="008E51F8">
            <w:pPr>
              <w:spacing w:line="360" w:lineRule="auto"/>
              <w:ind w:firstLine="427"/>
              <w:rPr>
                <w:u w:val="dotted"/>
              </w:rPr>
            </w:pPr>
            <w:r>
              <w:t xml:space="preserve">2.2.2 </w:t>
            </w:r>
            <w:r w:rsidR="00604AE4" w:rsidRPr="00A0013C">
              <w:fldChar w:fldCharType="begin" w:fldLock="1"/>
            </w:r>
            <w:r w:rsidR="00604AE4" w:rsidRPr="00A0013C">
              <w:instrText xml:space="preserve"> REF CHAPTERII_222 \h </w:instrText>
            </w:r>
            <w:r w:rsidRPr="00A0013C">
              <w:instrText xml:space="preserve"> \* MERGEFORMAT </w:instrText>
            </w:r>
            <w:r w:rsidR="00604AE4" w:rsidRPr="00A0013C">
              <w:fldChar w:fldCharType="separate"/>
            </w:r>
            <w:r w:rsidR="00454CE9" w:rsidRPr="008132D5">
              <w:t>Benefit of Blockchain</w:t>
            </w:r>
            <w:r w:rsidR="00604AE4" w:rsidRPr="00A0013C">
              <w:fldChar w:fldCharType="end"/>
            </w:r>
            <w:r w:rsidR="00BB7232">
              <w:rPr>
                <w:u w:val="dotted"/>
              </w:rPr>
              <w:t>                                                                         </w:t>
            </w:r>
          </w:p>
        </w:tc>
        <w:tc>
          <w:tcPr>
            <w:tcW w:w="745" w:type="dxa"/>
          </w:tcPr>
          <w:p w14:paraId="469A2077" w14:textId="1F3980EA" w:rsidR="00604AE4" w:rsidRPr="00FA2708" w:rsidRDefault="00604AE4" w:rsidP="003A1F11">
            <w:pPr>
              <w:spacing w:line="360" w:lineRule="auto"/>
            </w:pPr>
            <w:r w:rsidRPr="00FA2708">
              <w:fldChar w:fldCharType="begin" w:fldLock="1"/>
            </w:r>
            <w:r w:rsidRPr="00FA2708">
              <w:instrText xml:space="preserve"> PAGEREF CHAPTERII_222 \h </w:instrText>
            </w:r>
            <w:r w:rsidRPr="00FA2708">
              <w:fldChar w:fldCharType="separate"/>
            </w:r>
            <w:r w:rsidR="000E05C7">
              <w:rPr>
                <w:noProof/>
              </w:rPr>
              <w:t>14</w:t>
            </w:r>
            <w:r w:rsidRPr="00FA2708">
              <w:fldChar w:fldCharType="end"/>
            </w:r>
          </w:p>
        </w:tc>
      </w:tr>
      <w:tr w:rsidR="00111C0E" w:rsidRPr="00A0013C" w14:paraId="6FF4F4A4" w14:textId="77777777" w:rsidTr="00D41373">
        <w:tc>
          <w:tcPr>
            <w:tcW w:w="7763" w:type="dxa"/>
          </w:tcPr>
          <w:p w14:paraId="368A62C8" w14:textId="6240A480" w:rsidR="00111C0E" w:rsidRPr="00BB7232" w:rsidRDefault="00111C0E">
            <w:pPr>
              <w:pStyle w:val="ListParagraph"/>
              <w:spacing w:after="0" w:line="360" w:lineRule="auto"/>
              <w:ind w:left="0" w:firstLine="427"/>
              <w:rPr>
                <w:rFonts w:ascii="Times New Roman" w:hAnsi="Times New Roman" w:cs="Times New Roman"/>
                <w:sz w:val="24"/>
                <w:szCs w:val="24"/>
                <w:u w:val="dotted"/>
              </w:rPr>
            </w:pPr>
            <w:r w:rsidRPr="00111C0E">
              <w:rPr>
                <w:rFonts w:ascii="Times New Roman" w:hAnsi="Times New Roman" w:cs="Times New Roman"/>
                <w:sz w:val="24"/>
                <w:szCs w:val="24"/>
              </w:rPr>
              <w:fldChar w:fldCharType="begin" w:fldLock="1"/>
            </w:r>
            <w:r w:rsidRPr="00111C0E">
              <w:rPr>
                <w:rFonts w:ascii="Times New Roman" w:hAnsi="Times New Roman" w:cs="Times New Roman"/>
                <w:sz w:val="24"/>
                <w:szCs w:val="24"/>
              </w:rPr>
              <w:instrText xml:space="preserve"> REF CHAPTERII_223 \h  \* MERGEFORMAT </w:instrText>
            </w:r>
            <w:r w:rsidRPr="00111C0E">
              <w:rPr>
                <w:rFonts w:ascii="Times New Roman" w:hAnsi="Times New Roman" w:cs="Times New Roman"/>
                <w:sz w:val="24"/>
                <w:szCs w:val="24"/>
              </w:rPr>
            </w:r>
            <w:r w:rsidRPr="00111C0E">
              <w:rPr>
                <w:rFonts w:ascii="Times New Roman" w:hAnsi="Times New Roman" w:cs="Times New Roman"/>
                <w:sz w:val="24"/>
                <w:szCs w:val="24"/>
              </w:rPr>
              <w:fldChar w:fldCharType="separate"/>
            </w:r>
            <w:r w:rsidR="00454CE9" w:rsidRPr="008132D5">
              <w:rPr>
                <w:rFonts w:ascii="Times New Roman" w:hAnsi="Times New Roman" w:cs="Times New Roman"/>
                <w:sz w:val="24"/>
                <w:szCs w:val="24"/>
              </w:rPr>
              <w:tab/>
              <w:t>2.2.3 Blockchain Characteristics</w:t>
            </w:r>
            <w:r w:rsidRPr="00111C0E">
              <w:rPr>
                <w:rFonts w:ascii="Times New Roman" w:hAnsi="Times New Roman" w:cs="Times New Roman"/>
                <w:sz w:val="24"/>
                <w:szCs w:val="24"/>
              </w:rPr>
              <w:fldChar w:fldCharType="end"/>
            </w:r>
            <w:r w:rsidR="00BB7232">
              <w:rPr>
                <w:rFonts w:ascii="Times New Roman" w:hAnsi="Times New Roman" w:cs="Times New Roman"/>
                <w:sz w:val="24"/>
                <w:szCs w:val="24"/>
                <w:u w:val="dotted"/>
              </w:rPr>
              <w:t>                                                        </w:t>
            </w:r>
            <w:r w:rsidR="00437758">
              <w:rPr>
                <w:rFonts w:ascii="Times New Roman" w:hAnsi="Times New Roman" w:cs="Times New Roman"/>
                <w:sz w:val="24"/>
                <w:szCs w:val="24"/>
                <w:u w:val="dotted"/>
              </w:rPr>
              <w:t>   </w:t>
            </w:r>
          </w:p>
        </w:tc>
        <w:tc>
          <w:tcPr>
            <w:tcW w:w="745" w:type="dxa"/>
          </w:tcPr>
          <w:p w14:paraId="75FC6D2B" w14:textId="0F33614D" w:rsidR="00111C0E" w:rsidRPr="00FA2708" w:rsidRDefault="00111C0E" w:rsidP="003A1F11">
            <w:pPr>
              <w:spacing w:line="360" w:lineRule="auto"/>
            </w:pPr>
            <w:r>
              <w:fldChar w:fldCharType="begin" w:fldLock="1"/>
            </w:r>
            <w:r>
              <w:instrText xml:space="preserve"> PAGEREF CHAPTERII_223 \h </w:instrText>
            </w:r>
            <w:r>
              <w:fldChar w:fldCharType="separate"/>
            </w:r>
            <w:r w:rsidR="000E05C7">
              <w:rPr>
                <w:noProof/>
              </w:rPr>
              <w:t>14</w:t>
            </w:r>
            <w:r>
              <w:fldChar w:fldCharType="end"/>
            </w:r>
          </w:p>
        </w:tc>
      </w:tr>
      <w:tr w:rsidR="00111C0E" w:rsidRPr="00A0013C" w14:paraId="3943B99C" w14:textId="77777777" w:rsidTr="00D41373">
        <w:tc>
          <w:tcPr>
            <w:tcW w:w="7763" w:type="dxa"/>
          </w:tcPr>
          <w:p w14:paraId="6460D776" w14:textId="4AD3F6A6" w:rsidR="00111C0E" w:rsidRPr="003A1F11" w:rsidRDefault="00111C0E" w:rsidP="00111C0E">
            <w:pPr>
              <w:spacing w:line="360" w:lineRule="auto"/>
              <w:ind w:firstLine="427"/>
              <w:rPr>
                <w:u w:val="dotted"/>
              </w:rPr>
            </w:pPr>
            <w:r w:rsidRPr="00111C0E">
              <w:fldChar w:fldCharType="begin" w:fldLock="1"/>
            </w:r>
            <w:r w:rsidRPr="00111C0E">
              <w:instrText xml:space="preserve"> REF CHAPTERII_224 \h  \* MERGEFORMAT </w:instrText>
            </w:r>
            <w:r w:rsidRPr="00111C0E">
              <w:fldChar w:fldCharType="separate"/>
            </w:r>
            <w:r w:rsidR="00454CE9" w:rsidRPr="008132D5">
              <w:t>2.2.4 Blockchain Types</w:t>
            </w:r>
            <w:r w:rsidR="00454CE9">
              <w:rPr>
                <w:b/>
                <w:bCs/>
              </w:rPr>
              <w:t xml:space="preserve"> </w:t>
            </w:r>
            <w:r w:rsidRPr="00111C0E">
              <w:fldChar w:fldCharType="end"/>
            </w:r>
            <w:r w:rsidR="003A1F11">
              <w:rPr>
                <w:u w:val="dotted"/>
              </w:rPr>
              <w:t>                                                                               </w:t>
            </w:r>
          </w:p>
        </w:tc>
        <w:tc>
          <w:tcPr>
            <w:tcW w:w="745" w:type="dxa"/>
          </w:tcPr>
          <w:p w14:paraId="7236BED4" w14:textId="4AA34BCB" w:rsidR="00111C0E" w:rsidRPr="00FA2708" w:rsidRDefault="00111C0E" w:rsidP="003A1F11">
            <w:pPr>
              <w:spacing w:line="360" w:lineRule="auto"/>
            </w:pPr>
            <w:r>
              <w:fldChar w:fldCharType="begin" w:fldLock="1"/>
            </w:r>
            <w:r>
              <w:instrText xml:space="preserve"> PAGEREF CHAPTERII_224 \h </w:instrText>
            </w:r>
            <w:r>
              <w:fldChar w:fldCharType="separate"/>
            </w:r>
            <w:r w:rsidR="000E05C7">
              <w:rPr>
                <w:noProof/>
              </w:rPr>
              <w:t>15</w:t>
            </w:r>
            <w:r>
              <w:fldChar w:fldCharType="end"/>
            </w:r>
          </w:p>
        </w:tc>
      </w:tr>
      <w:tr w:rsidR="00111C0E" w:rsidRPr="00A0013C" w14:paraId="6919A09D" w14:textId="77777777" w:rsidTr="00D41373">
        <w:tc>
          <w:tcPr>
            <w:tcW w:w="7763" w:type="dxa"/>
          </w:tcPr>
          <w:p w14:paraId="035E5433" w14:textId="57B51D64" w:rsidR="00111C0E" w:rsidRPr="003A1F11" w:rsidRDefault="00111C0E" w:rsidP="00111C0E">
            <w:pPr>
              <w:spacing w:line="360" w:lineRule="auto"/>
              <w:ind w:firstLine="427"/>
              <w:rPr>
                <w:u w:val="dotted"/>
              </w:rPr>
            </w:pPr>
            <w:r w:rsidRPr="00111C0E">
              <w:fldChar w:fldCharType="begin" w:fldLock="1"/>
            </w:r>
            <w:r w:rsidRPr="00111C0E">
              <w:instrText xml:space="preserve"> REF CHAPTERII_225 \h  \* MERGEFORMAT </w:instrText>
            </w:r>
            <w:r w:rsidRPr="00111C0E">
              <w:fldChar w:fldCharType="separate"/>
            </w:r>
            <w:r w:rsidR="00454CE9" w:rsidRPr="008132D5">
              <w:t>2.2.5 Blockchain Components</w:t>
            </w:r>
            <w:r w:rsidRPr="00111C0E">
              <w:fldChar w:fldCharType="end"/>
            </w:r>
            <w:r w:rsidR="003A1F11">
              <w:rPr>
                <w:u w:val="dotted"/>
              </w:rPr>
              <w:t>                                                                     </w:t>
            </w:r>
          </w:p>
        </w:tc>
        <w:tc>
          <w:tcPr>
            <w:tcW w:w="745" w:type="dxa"/>
          </w:tcPr>
          <w:p w14:paraId="54D0CB71" w14:textId="01BA16AC" w:rsidR="00111C0E" w:rsidRPr="00FA2708" w:rsidRDefault="00111C0E" w:rsidP="003A1F11">
            <w:pPr>
              <w:spacing w:line="360" w:lineRule="auto"/>
            </w:pPr>
            <w:r>
              <w:fldChar w:fldCharType="begin" w:fldLock="1"/>
            </w:r>
            <w:r>
              <w:instrText xml:space="preserve"> PAGEREF CHAPTERII_225 \h </w:instrText>
            </w:r>
            <w:r>
              <w:fldChar w:fldCharType="separate"/>
            </w:r>
            <w:r w:rsidR="000E05C7">
              <w:rPr>
                <w:noProof/>
              </w:rPr>
              <w:t>16</w:t>
            </w:r>
            <w:r>
              <w:fldChar w:fldCharType="end"/>
            </w:r>
          </w:p>
        </w:tc>
      </w:tr>
      <w:tr w:rsidR="00604AE4" w:rsidRPr="00A0013C" w14:paraId="21C8D7ED" w14:textId="77777777" w:rsidTr="00D41373">
        <w:tc>
          <w:tcPr>
            <w:tcW w:w="7763" w:type="dxa"/>
          </w:tcPr>
          <w:p w14:paraId="70DE93B9" w14:textId="41D3104A" w:rsidR="00604AE4" w:rsidRPr="003A1F11" w:rsidRDefault="00A0013C" w:rsidP="00A0013C">
            <w:pPr>
              <w:spacing w:line="360" w:lineRule="auto"/>
              <w:rPr>
                <w:u w:val="dotted"/>
              </w:rPr>
            </w:pPr>
            <w:r>
              <w:t xml:space="preserve">2.3 </w:t>
            </w:r>
            <w:r w:rsidR="00604AE4" w:rsidRPr="00A0013C">
              <w:fldChar w:fldCharType="begin" w:fldLock="1"/>
            </w:r>
            <w:r w:rsidR="00604AE4" w:rsidRPr="00A0013C">
              <w:instrText xml:space="preserve"> REF CHAPTERII_23 \h </w:instrText>
            </w:r>
            <w:r w:rsidRPr="00A0013C">
              <w:instrText xml:space="preserve"> \* MERGEFORMAT </w:instrText>
            </w:r>
            <w:r w:rsidR="00604AE4" w:rsidRPr="00A0013C">
              <w:fldChar w:fldCharType="separate"/>
            </w:r>
            <w:r w:rsidR="00454CE9" w:rsidRPr="008132D5">
              <w:t>Ethereum and Smart-Contract</w:t>
            </w:r>
            <w:r w:rsidR="00604AE4" w:rsidRPr="00A0013C">
              <w:fldChar w:fldCharType="end"/>
            </w:r>
            <w:r w:rsidR="003A1F11">
              <w:rPr>
                <w:u w:val="dotted"/>
              </w:rPr>
              <w:t>                                                                       </w:t>
            </w:r>
          </w:p>
        </w:tc>
        <w:tc>
          <w:tcPr>
            <w:tcW w:w="745" w:type="dxa"/>
          </w:tcPr>
          <w:p w14:paraId="25D61AA4" w14:textId="53A37F40" w:rsidR="00604AE4" w:rsidRPr="00FA2708" w:rsidRDefault="00604AE4" w:rsidP="003A1F11">
            <w:pPr>
              <w:spacing w:line="360" w:lineRule="auto"/>
            </w:pPr>
            <w:r w:rsidRPr="00FA2708">
              <w:fldChar w:fldCharType="begin" w:fldLock="1"/>
            </w:r>
            <w:r w:rsidRPr="00FA2708">
              <w:instrText xml:space="preserve"> PAGEREF CHAPTERII_23 \h </w:instrText>
            </w:r>
            <w:r w:rsidRPr="00FA2708">
              <w:fldChar w:fldCharType="separate"/>
            </w:r>
            <w:r w:rsidR="000E05C7">
              <w:rPr>
                <w:noProof/>
              </w:rPr>
              <w:t>20</w:t>
            </w:r>
            <w:r w:rsidRPr="00FA2708">
              <w:fldChar w:fldCharType="end"/>
            </w:r>
          </w:p>
        </w:tc>
      </w:tr>
      <w:tr w:rsidR="00604AE4" w:rsidRPr="00A0013C" w14:paraId="3ABA4432" w14:textId="77777777" w:rsidTr="00D41373">
        <w:tc>
          <w:tcPr>
            <w:tcW w:w="7763" w:type="dxa"/>
          </w:tcPr>
          <w:p w14:paraId="3F121CE4" w14:textId="721669F9" w:rsidR="00604AE4" w:rsidRPr="003A1F11" w:rsidRDefault="007463E4" w:rsidP="008E51F8">
            <w:pPr>
              <w:spacing w:line="360" w:lineRule="auto"/>
              <w:ind w:firstLine="427"/>
              <w:rPr>
                <w:u w:val="dotted"/>
              </w:rPr>
            </w:pPr>
            <w:r w:rsidRPr="007463E4">
              <w:fldChar w:fldCharType="begin" w:fldLock="1"/>
            </w:r>
            <w:r w:rsidRPr="007463E4">
              <w:instrText xml:space="preserve"> REF CHAPTERII_231 \h  \* MERGEFORMAT </w:instrText>
            </w:r>
            <w:r w:rsidRPr="007463E4">
              <w:fldChar w:fldCharType="separate"/>
            </w:r>
            <w:r w:rsidR="00454CE9" w:rsidRPr="008132D5">
              <w:t>2.3.1 Smart Contract</w:t>
            </w:r>
            <w:r w:rsidRPr="007463E4">
              <w:fldChar w:fldCharType="end"/>
            </w:r>
            <w:r w:rsidR="003A1F11">
              <w:rPr>
                <w:u w:val="dotted"/>
              </w:rPr>
              <w:t>                                                                                     </w:t>
            </w:r>
          </w:p>
        </w:tc>
        <w:tc>
          <w:tcPr>
            <w:tcW w:w="745" w:type="dxa"/>
          </w:tcPr>
          <w:p w14:paraId="34EB1CBD" w14:textId="694CDA72" w:rsidR="00604AE4" w:rsidRPr="00FA2708" w:rsidRDefault="007463E4" w:rsidP="003A1F11">
            <w:pPr>
              <w:spacing w:line="360" w:lineRule="auto"/>
            </w:pPr>
            <w:r>
              <w:fldChar w:fldCharType="begin" w:fldLock="1"/>
            </w:r>
            <w:r>
              <w:instrText xml:space="preserve"> PAGEREF CHAPTERII_231 \h </w:instrText>
            </w:r>
            <w:r>
              <w:fldChar w:fldCharType="separate"/>
            </w:r>
            <w:r w:rsidR="000E05C7">
              <w:rPr>
                <w:noProof/>
              </w:rPr>
              <w:t>21</w:t>
            </w:r>
            <w:r>
              <w:fldChar w:fldCharType="end"/>
            </w:r>
          </w:p>
        </w:tc>
      </w:tr>
      <w:tr w:rsidR="00111C0E" w:rsidRPr="00A0013C" w14:paraId="36D86A03" w14:textId="77777777" w:rsidTr="00D41373">
        <w:tc>
          <w:tcPr>
            <w:tcW w:w="7763" w:type="dxa"/>
          </w:tcPr>
          <w:p w14:paraId="71143869" w14:textId="2AE5F851" w:rsidR="00111C0E" w:rsidRPr="003A1F11" w:rsidRDefault="00111C0E" w:rsidP="008E51F8">
            <w:pPr>
              <w:spacing w:line="360" w:lineRule="auto"/>
              <w:ind w:firstLine="427"/>
              <w:rPr>
                <w:u w:val="dotted"/>
              </w:rPr>
            </w:pPr>
            <w:r w:rsidRPr="00111C0E">
              <w:fldChar w:fldCharType="begin" w:fldLock="1"/>
            </w:r>
            <w:r w:rsidRPr="00111C0E">
              <w:instrText xml:space="preserve"> REF CHAPTERII_232 \h  \* MERGEFORMAT </w:instrText>
            </w:r>
            <w:r w:rsidRPr="00111C0E">
              <w:fldChar w:fldCharType="separate"/>
            </w:r>
            <w:r w:rsidR="00454CE9" w:rsidRPr="008132D5">
              <w:t>2.3.2 Quorum</w:t>
            </w:r>
            <w:r w:rsidR="00454CE9" w:rsidRPr="009E6047">
              <w:rPr>
                <w:b/>
                <w:bCs/>
              </w:rPr>
              <w:t xml:space="preserve"> </w:t>
            </w:r>
            <w:r w:rsidRPr="00111C0E">
              <w:fldChar w:fldCharType="end"/>
            </w:r>
            <w:r w:rsidR="003A1F11">
              <w:rPr>
                <w:u w:val="dotted"/>
              </w:rPr>
              <w:t>        </w:t>
            </w:r>
            <w:r w:rsidR="00437758">
              <w:rPr>
                <w:u w:val="dotted"/>
              </w:rPr>
              <w:t>         </w:t>
            </w:r>
            <w:r w:rsidR="003A1F11">
              <w:rPr>
                <w:u w:val="dotted"/>
              </w:rPr>
              <w:t>                                                                 </w:t>
            </w:r>
            <w:r w:rsidR="00C23FEA">
              <w:rPr>
                <w:u w:val="dotted"/>
              </w:rPr>
              <w:t>            </w:t>
            </w:r>
          </w:p>
        </w:tc>
        <w:tc>
          <w:tcPr>
            <w:tcW w:w="745" w:type="dxa"/>
          </w:tcPr>
          <w:p w14:paraId="2FC5158C" w14:textId="7ACCFD56" w:rsidR="00111C0E" w:rsidRPr="00FA2708" w:rsidRDefault="00111C0E" w:rsidP="003A1F11">
            <w:pPr>
              <w:spacing w:line="360" w:lineRule="auto"/>
            </w:pPr>
            <w:r>
              <w:fldChar w:fldCharType="begin" w:fldLock="1"/>
            </w:r>
            <w:r>
              <w:instrText xml:space="preserve"> PAGEREF CHAPTERII_232 \h </w:instrText>
            </w:r>
            <w:r>
              <w:fldChar w:fldCharType="separate"/>
            </w:r>
            <w:r w:rsidR="000E05C7">
              <w:rPr>
                <w:noProof/>
              </w:rPr>
              <w:t>21</w:t>
            </w:r>
            <w:r>
              <w:fldChar w:fldCharType="end"/>
            </w:r>
          </w:p>
        </w:tc>
      </w:tr>
      <w:tr w:rsidR="00351574" w:rsidRPr="00A0013C" w14:paraId="56A7CDC3" w14:textId="77777777" w:rsidTr="00D41373">
        <w:tc>
          <w:tcPr>
            <w:tcW w:w="7763" w:type="dxa"/>
          </w:tcPr>
          <w:p w14:paraId="4537BB59" w14:textId="77777777" w:rsidR="00351574" w:rsidRPr="00111C0E" w:rsidRDefault="00351574" w:rsidP="008E51F8">
            <w:pPr>
              <w:spacing w:line="360" w:lineRule="auto"/>
              <w:ind w:firstLine="427"/>
            </w:pPr>
          </w:p>
        </w:tc>
        <w:tc>
          <w:tcPr>
            <w:tcW w:w="745" w:type="dxa"/>
          </w:tcPr>
          <w:p w14:paraId="061B0BFE" w14:textId="77777777" w:rsidR="00351574" w:rsidRDefault="00351574" w:rsidP="003A1F11">
            <w:pPr>
              <w:spacing w:line="360" w:lineRule="auto"/>
            </w:pPr>
          </w:p>
        </w:tc>
      </w:tr>
      <w:tr w:rsidR="00604AE4" w:rsidRPr="00A0013C" w14:paraId="179D0FDD" w14:textId="77777777" w:rsidTr="00D41373">
        <w:tc>
          <w:tcPr>
            <w:tcW w:w="7763" w:type="dxa"/>
          </w:tcPr>
          <w:p w14:paraId="04AC0F28" w14:textId="129F595C" w:rsidR="00604AE4" w:rsidRPr="003A1F11" w:rsidRDefault="00604AE4">
            <w:pPr>
              <w:spacing w:line="360" w:lineRule="auto"/>
              <w:rPr>
                <w:u w:val="dotted"/>
              </w:rPr>
            </w:pPr>
            <w:r w:rsidRPr="00A0013C">
              <w:lastRenderedPageBreak/>
              <w:fldChar w:fldCharType="begin" w:fldLock="1"/>
            </w:r>
            <w:r w:rsidRPr="00A0013C">
              <w:instrText xml:space="preserve"> REF CHAPTERII_24 \h </w:instrText>
            </w:r>
            <w:r w:rsidR="00A0013C" w:rsidRPr="00A0013C">
              <w:instrText xml:space="preserve"> \* MERGEFORMAT </w:instrText>
            </w:r>
            <w:r w:rsidRPr="00A0013C">
              <w:fldChar w:fldCharType="separate"/>
            </w:r>
            <w:r w:rsidR="00454CE9" w:rsidRPr="008132D5">
              <w:t>2.4 Related Work</w:t>
            </w:r>
            <w:r w:rsidRPr="00A0013C">
              <w:fldChar w:fldCharType="end"/>
            </w:r>
            <w:r w:rsidR="003A1F11">
              <w:rPr>
                <w:u w:val="dotted"/>
              </w:rPr>
              <w:t>                                       </w:t>
            </w:r>
            <w:r w:rsidR="00437758">
              <w:rPr>
                <w:u w:val="dotted"/>
              </w:rPr>
              <w:t>                                                      </w:t>
            </w:r>
            <w:r w:rsidR="003A1F11">
              <w:rPr>
                <w:u w:val="dotted"/>
              </w:rPr>
              <w:t>  </w:t>
            </w:r>
          </w:p>
        </w:tc>
        <w:tc>
          <w:tcPr>
            <w:tcW w:w="745" w:type="dxa"/>
          </w:tcPr>
          <w:p w14:paraId="57CE1233" w14:textId="4FEA6379" w:rsidR="00604AE4" w:rsidRPr="00FA2708" w:rsidRDefault="00604AE4" w:rsidP="003A1F11">
            <w:pPr>
              <w:spacing w:line="360" w:lineRule="auto"/>
            </w:pPr>
            <w:r w:rsidRPr="00FA2708">
              <w:fldChar w:fldCharType="begin" w:fldLock="1"/>
            </w:r>
            <w:r w:rsidRPr="00FA2708">
              <w:instrText xml:space="preserve"> PAGEREF CHAPTERII_24 \h </w:instrText>
            </w:r>
            <w:r w:rsidRPr="00FA2708">
              <w:fldChar w:fldCharType="separate"/>
            </w:r>
            <w:r w:rsidR="000E05C7">
              <w:rPr>
                <w:noProof/>
              </w:rPr>
              <w:t>22</w:t>
            </w:r>
            <w:r w:rsidRPr="00FA2708">
              <w:fldChar w:fldCharType="end"/>
            </w:r>
          </w:p>
        </w:tc>
      </w:tr>
      <w:tr w:rsidR="00604AE4" w:rsidRPr="00A0013C" w14:paraId="5001286F" w14:textId="77777777" w:rsidTr="00D41373">
        <w:tc>
          <w:tcPr>
            <w:tcW w:w="7763" w:type="dxa"/>
          </w:tcPr>
          <w:p w14:paraId="121129CA" w14:textId="5D3A06C0" w:rsidR="00604AE4" w:rsidRPr="003A1F11" w:rsidRDefault="00604AE4" w:rsidP="008E51F8">
            <w:pPr>
              <w:spacing w:line="360" w:lineRule="auto"/>
              <w:ind w:firstLine="427"/>
              <w:rPr>
                <w:u w:val="dotted"/>
              </w:rPr>
            </w:pPr>
            <w:r w:rsidRPr="00A0013C">
              <w:fldChar w:fldCharType="begin" w:fldLock="1"/>
            </w:r>
            <w:r w:rsidRPr="00A0013C">
              <w:instrText xml:space="preserve"> REF CHAPTERII_241 \h </w:instrText>
            </w:r>
            <w:r w:rsidR="00A0013C" w:rsidRPr="00A0013C">
              <w:instrText xml:space="preserve"> \* MERGEFORMAT </w:instrText>
            </w:r>
            <w:r w:rsidRPr="00A0013C">
              <w:fldChar w:fldCharType="separate"/>
            </w:r>
            <w:r w:rsidR="00454CE9" w:rsidRPr="008132D5">
              <w:t xml:space="preserve">2.4.1 A Blockchain-Based Approach to Health Information Exchange Networks </w:t>
            </w:r>
            <w:r w:rsidRPr="00A0013C">
              <w:fldChar w:fldCharType="end"/>
            </w:r>
            <w:r w:rsidR="009B2655">
              <w:t>     </w:t>
            </w:r>
            <w:r w:rsidR="003A1F11">
              <w:rPr>
                <w:u w:val="dotted"/>
              </w:rPr>
              <w:t>                                                                                                     </w:t>
            </w:r>
          </w:p>
        </w:tc>
        <w:tc>
          <w:tcPr>
            <w:tcW w:w="745" w:type="dxa"/>
          </w:tcPr>
          <w:p w14:paraId="09C648F1" w14:textId="77777777" w:rsidR="008E51F8" w:rsidRPr="00FA2708" w:rsidRDefault="008E51F8" w:rsidP="003A1F11">
            <w:pPr>
              <w:spacing w:line="360" w:lineRule="auto"/>
            </w:pPr>
          </w:p>
          <w:p w14:paraId="377CF649" w14:textId="37965938" w:rsidR="00604AE4" w:rsidRPr="00FA2708" w:rsidRDefault="00604AE4" w:rsidP="003A1F11">
            <w:pPr>
              <w:spacing w:line="360" w:lineRule="auto"/>
            </w:pPr>
            <w:r w:rsidRPr="00FA2708">
              <w:fldChar w:fldCharType="begin" w:fldLock="1"/>
            </w:r>
            <w:r w:rsidRPr="00FA2708">
              <w:instrText xml:space="preserve"> PAGEREF CHAPTERII_241 \h </w:instrText>
            </w:r>
            <w:r w:rsidRPr="00FA2708">
              <w:fldChar w:fldCharType="separate"/>
            </w:r>
            <w:r w:rsidR="000E05C7">
              <w:rPr>
                <w:noProof/>
              </w:rPr>
              <w:t>22</w:t>
            </w:r>
            <w:r w:rsidRPr="00FA2708">
              <w:fldChar w:fldCharType="end"/>
            </w:r>
          </w:p>
        </w:tc>
      </w:tr>
      <w:tr w:rsidR="00604AE4" w:rsidRPr="00A0013C" w14:paraId="5B002515" w14:textId="77777777" w:rsidTr="00D41373">
        <w:tc>
          <w:tcPr>
            <w:tcW w:w="7763" w:type="dxa"/>
          </w:tcPr>
          <w:p w14:paraId="64DB3599" w14:textId="4F208082" w:rsidR="00604AE4" w:rsidRPr="003A1F11" w:rsidRDefault="00604AE4" w:rsidP="008E51F8">
            <w:pPr>
              <w:spacing w:line="360" w:lineRule="auto"/>
              <w:ind w:firstLine="427"/>
              <w:rPr>
                <w:u w:val="dotted"/>
              </w:rPr>
            </w:pPr>
            <w:r w:rsidRPr="00A0013C">
              <w:fldChar w:fldCharType="begin" w:fldLock="1"/>
            </w:r>
            <w:r w:rsidRPr="00A0013C">
              <w:instrText xml:space="preserve"> REF CHAPTERII_242 \h </w:instrText>
            </w:r>
            <w:r w:rsidR="00A0013C" w:rsidRPr="00A0013C">
              <w:instrText xml:space="preserve"> \* MERGEFORMAT </w:instrText>
            </w:r>
            <w:r w:rsidRPr="00A0013C">
              <w:fldChar w:fldCharType="separate"/>
            </w:r>
            <w:r w:rsidR="00454CE9" w:rsidRPr="008132D5">
              <w:t>2.4.2 A Case Study for Blockchain in Healthcare: “</w:t>
            </w:r>
            <w:proofErr w:type="spellStart"/>
            <w:r w:rsidR="00454CE9" w:rsidRPr="008132D5">
              <w:t>MedRec</w:t>
            </w:r>
            <w:proofErr w:type="spellEnd"/>
            <w:r w:rsidR="00454CE9" w:rsidRPr="008132D5">
              <w:t xml:space="preserve">” Prototype for Electronic Health Records and Medical Research Data </w:t>
            </w:r>
            <w:r w:rsidRPr="00A0013C">
              <w:fldChar w:fldCharType="end"/>
            </w:r>
            <w:r w:rsidR="009B2655">
              <w:t>    </w:t>
            </w:r>
            <w:r w:rsidR="003A1F11">
              <w:rPr>
                <w:u w:val="dotted"/>
              </w:rPr>
              <w:t>     </w:t>
            </w:r>
            <w:r w:rsidR="00437758">
              <w:rPr>
                <w:u w:val="dotted"/>
              </w:rPr>
              <w:t> </w:t>
            </w:r>
            <w:r w:rsidR="003A1F11">
              <w:rPr>
                <w:u w:val="dotted"/>
              </w:rPr>
              <w:t>                  </w:t>
            </w:r>
          </w:p>
        </w:tc>
        <w:tc>
          <w:tcPr>
            <w:tcW w:w="745" w:type="dxa"/>
          </w:tcPr>
          <w:p w14:paraId="0130A408" w14:textId="77777777" w:rsidR="008E51F8" w:rsidRPr="00FA2708" w:rsidRDefault="008E51F8" w:rsidP="003A1F11">
            <w:pPr>
              <w:spacing w:line="360" w:lineRule="auto"/>
            </w:pPr>
          </w:p>
          <w:p w14:paraId="48A41D2D" w14:textId="243C09B2" w:rsidR="00604AE4" w:rsidRPr="00FA2708" w:rsidRDefault="00604AE4" w:rsidP="003A1F11">
            <w:pPr>
              <w:spacing w:line="360" w:lineRule="auto"/>
            </w:pPr>
            <w:r w:rsidRPr="00FA2708">
              <w:fldChar w:fldCharType="begin" w:fldLock="1"/>
            </w:r>
            <w:r w:rsidRPr="00FA2708">
              <w:instrText xml:space="preserve"> PAGEREF CHAPTERII_242 \h </w:instrText>
            </w:r>
            <w:r w:rsidRPr="00FA2708">
              <w:fldChar w:fldCharType="separate"/>
            </w:r>
            <w:r w:rsidR="000E05C7">
              <w:rPr>
                <w:noProof/>
              </w:rPr>
              <w:t>23</w:t>
            </w:r>
            <w:r w:rsidRPr="00FA2708">
              <w:fldChar w:fldCharType="end"/>
            </w:r>
          </w:p>
        </w:tc>
      </w:tr>
      <w:tr w:rsidR="00604AE4" w:rsidRPr="00A0013C" w14:paraId="283F85A7" w14:textId="77777777" w:rsidTr="00D41373">
        <w:tc>
          <w:tcPr>
            <w:tcW w:w="7763" w:type="dxa"/>
          </w:tcPr>
          <w:p w14:paraId="7D2BAC14" w14:textId="5A90CB8D" w:rsidR="00604AE4" w:rsidRPr="003A1F11" w:rsidRDefault="00604AE4" w:rsidP="008E51F8">
            <w:pPr>
              <w:spacing w:line="360" w:lineRule="auto"/>
              <w:ind w:firstLine="427"/>
              <w:rPr>
                <w:u w:val="dotted"/>
              </w:rPr>
            </w:pPr>
            <w:r w:rsidRPr="00A0013C">
              <w:fldChar w:fldCharType="begin" w:fldLock="1"/>
            </w:r>
            <w:r w:rsidRPr="00A0013C">
              <w:instrText xml:space="preserve"> REF CHAPTERII_243 \h </w:instrText>
            </w:r>
            <w:r w:rsidR="00A0013C" w:rsidRPr="00A0013C">
              <w:instrText xml:space="preserve"> \* MERGEFORMAT </w:instrText>
            </w:r>
            <w:r w:rsidRPr="00A0013C">
              <w:fldChar w:fldCharType="separate"/>
            </w:r>
            <w:r w:rsidR="00454CE9" w:rsidRPr="008132D5">
              <w:t>2.4.3</w:t>
            </w:r>
            <w:r w:rsidR="00454CE9" w:rsidRPr="008132D5">
              <w:rPr>
                <w:spacing w:val="-12"/>
              </w:rPr>
              <w:t xml:space="preserve"> </w:t>
            </w:r>
            <w:r w:rsidR="00454CE9" w:rsidRPr="008132D5">
              <w:t xml:space="preserve">Blockchain-Based Data Preservation System for Medical Data </w:t>
            </w:r>
            <w:r w:rsidRPr="00A0013C">
              <w:fldChar w:fldCharType="end"/>
            </w:r>
            <w:r w:rsidR="003A1F11">
              <w:rPr>
                <w:u w:val="dotted"/>
              </w:rPr>
              <w:t> </w:t>
            </w:r>
            <w:r w:rsidR="009B2655">
              <w:rPr>
                <w:u w:val="dotted"/>
              </w:rPr>
              <w:t>   </w:t>
            </w:r>
            <w:r w:rsidR="003A1F11">
              <w:rPr>
                <w:u w:val="dotted"/>
              </w:rPr>
              <w:t> </w:t>
            </w:r>
          </w:p>
        </w:tc>
        <w:tc>
          <w:tcPr>
            <w:tcW w:w="745" w:type="dxa"/>
          </w:tcPr>
          <w:p w14:paraId="0F757614" w14:textId="52C06A31" w:rsidR="00604AE4" w:rsidRPr="00FA2708" w:rsidRDefault="00604AE4" w:rsidP="003A1F11">
            <w:pPr>
              <w:spacing w:line="360" w:lineRule="auto"/>
            </w:pPr>
            <w:r w:rsidRPr="00FA2708">
              <w:fldChar w:fldCharType="begin" w:fldLock="1"/>
            </w:r>
            <w:r w:rsidRPr="00FA2708">
              <w:instrText xml:space="preserve"> PAGEREF CHAPTERII_243 \h </w:instrText>
            </w:r>
            <w:r w:rsidRPr="00FA2708">
              <w:fldChar w:fldCharType="separate"/>
            </w:r>
            <w:r w:rsidR="000E05C7">
              <w:rPr>
                <w:noProof/>
              </w:rPr>
              <w:t>23</w:t>
            </w:r>
            <w:r w:rsidRPr="00FA2708">
              <w:fldChar w:fldCharType="end"/>
            </w:r>
          </w:p>
        </w:tc>
      </w:tr>
      <w:tr w:rsidR="00604AE4" w:rsidRPr="00A0013C" w14:paraId="1285CEC1" w14:textId="77777777" w:rsidTr="00D41373">
        <w:tc>
          <w:tcPr>
            <w:tcW w:w="7763" w:type="dxa"/>
          </w:tcPr>
          <w:p w14:paraId="14FB214E" w14:textId="0A817DAF" w:rsidR="00604AE4" w:rsidRPr="003A1F11" w:rsidRDefault="00604AE4" w:rsidP="008E51F8">
            <w:pPr>
              <w:spacing w:line="360" w:lineRule="auto"/>
              <w:ind w:firstLine="427"/>
              <w:rPr>
                <w:u w:val="dotted"/>
              </w:rPr>
            </w:pPr>
            <w:r w:rsidRPr="00A0013C">
              <w:fldChar w:fldCharType="begin" w:fldLock="1"/>
            </w:r>
            <w:r w:rsidRPr="00A0013C">
              <w:instrText xml:space="preserve"> REF CHAPTERII_244 \h </w:instrText>
            </w:r>
            <w:r w:rsidR="00A0013C" w:rsidRPr="00A0013C">
              <w:instrText xml:space="preserve"> \* MERGEFORMAT </w:instrText>
            </w:r>
            <w:r w:rsidRPr="00A0013C">
              <w:fldChar w:fldCharType="separate"/>
            </w:r>
            <w:r w:rsidR="00454CE9" w:rsidRPr="008132D5">
              <w:t xml:space="preserve">2.4.4 Blockchain-Based Electronic Healthcare Record System for Healthcare 4.0 Applications </w:t>
            </w:r>
            <w:r w:rsidRPr="00A0013C">
              <w:fldChar w:fldCharType="end"/>
            </w:r>
            <w:r w:rsidR="003A1F11">
              <w:rPr>
                <w:u w:val="dotted"/>
              </w:rPr>
              <w:t> </w:t>
            </w:r>
            <w:r w:rsidR="009B2655">
              <w:rPr>
                <w:u w:val="dotted"/>
              </w:rPr>
              <w:t>     </w:t>
            </w:r>
            <w:r w:rsidR="003A1F11">
              <w:rPr>
                <w:u w:val="dotted"/>
              </w:rPr>
              <w:t>             </w:t>
            </w:r>
            <w:r w:rsidR="00437758">
              <w:rPr>
                <w:u w:val="dotted"/>
              </w:rPr>
              <w:t>       </w:t>
            </w:r>
            <w:r w:rsidR="003A1F11">
              <w:rPr>
                <w:u w:val="dotted"/>
              </w:rPr>
              <w:t>                                                  </w:t>
            </w:r>
          </w:p>
        </w:tc>
        <w:tc>
          <w:tcPr>
            <w:tcW w:w="745" w:type="dxa"/>
          </w:tcPr>
          <w:p w14:paraId="334BD661" w14:textId="77777777" w:rsidR="008E51F8" w:rsidRPr="00FA2708" w:rsidRDefault="008E51F8" w:rsidP="003A1F11">
            <w:pPr>
              <w:spacing w:line="360" w:lineRule="auto"/>
            </w:pPr>
          </w:p>
          <w:p w14:paraId="01396935" w14:textId="0D41B5D3" w:rsidR="00604AE4" w:rsidRPr="00FA2708" w:rsidRDefault="00604AE4" w:rsidP="003A1F11">
            <w:pPr>
              <w:spacing w:line="360" w:lineRule="auto"/>
            </w:pPr>
            <w:r w:rsidRPr="00FA2708">
              <w:fldChar w:fldCharType="begin" w:fldLock="1"/>
            </w:r>
            <w:r w:rsidRPr="00FA2708">
              <w:instrText xml:space="preserve"> PAGEREF CHAPTERII_244 \h </w:instrText>
            </w:r>
            <w:r w:rsidRPr="00FA2708">
              <w:fldChar w:fldCharType="separate"/>
            </w:r>
            <w:r w:rsidR="000E05C7">
              <w:rPr>
                <w:noProof/>
              </w:rPr>
              <w:t>24</w:t>
            </w:r>
            <w:r w:rsidRPr="00FA2708">
              <w:fldChar w:fldCharType="end"/>
            </w:r>
          </w:p>
        </w:tc>
      </w:tr>
      <w:tr w:rsidR="00A57B88" w:rsidRPr="00A0013C" w14:paraId="7E15DD5A" w14:textId="77777777" w:rsidTr="00D41373">
        <w:tc>
          <w:tcPr>
            <w:tcW w:w="7763" w:type="dxa"/>
          </w:tcPr>
          <w:p w14:paraId="7E471B26" w14:textId="3FF6323C" w:rsidR="00A57B88" w:rsidRPr="00A0013C" w:rsidRDefault="00A57B88" w:rsidP="00241BB7">
            <w:pPr>
              <w:spacing w:line="360" w:lineRule="auto"/>
              <w:ind w:hanging="108"/>
              <w:rPr>
                <w:b/>
                <w:bCs/>
              </w:rPr>
            </w:pPr>
            <w:r w:rsidRPr="00A0013C">
              <w:rPr>
                <w:b/>
                <w:bCs/>
              </w:rPr>
              <w:t>CHAPTER III PROPOSED METHOD</w:t>
            </w:r>
          </w:p>
        </w:tc>
        <w:tc>
          <w:tcPr>
            <w:tcW w:w="745" w:type="dxa"/>
          </w:tcPr>
          <w:p w14:paraId="08E96D61" w14:textId="0433AECD"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I \h </w:instrText>
            </w:r>
            <w:r w:rsidRPr="00FA2708">
              <w:rPr>
                <w:b/>
                <w:bCs/>
              </w:rPr>
            </w:r>
            <w:r w:rsidRPr="00FA2708">
              <w:rPr>
                <w:b/>
                <w:bCs/>
              </w:rPr>
              <w:fldChar w:fldCharType="separate"/>
            </w:r>
            <w:r w:rsidR="000E05C7">
              <w:rPr>
                <w:b/>
                <w:bCs/>
                <w:noProof/>
              </w:rPr>
              <w:t>25</w:t>
            </w:r>
            <w:r w:rsidRPr="00FA2708">
              <w:rPr>
                <w:b/>
                <w:bCs/>
              </w:rPr>
              <w:fldChar w:fldCharType="end"/>
            </w:r>
          </w:p>
        </w:tc>
      </w:tr>
      <w:tr w:rsidR="00604AE4" w:rsidRPr="00A0013C" w14:paraId="65794D0E" w14:textId="77777777" w:rsidTr="00D41373">
        <w:tc>
          <w:tcPr>
            <w:tcW w:w="7763" w:type="dxa"/>
          </w:tcPr>
          <w:p w14:paraId="3C41A240" w14:textId="060969D6" w:rsidR="00604AE4" w:rsidRPr="00F73BD6" w:rsidRDefault="008E51F8" w:rsidP="00A0013C">
            <w:pPr>
              <w:spacing w:line="360" w:lineRule="auto"/>
              <w:rPr>
                <w:rFonts w:cstheme="minorBidi"/>
                <w:u w:val="dotted"/>
                <w:cs/>
              </w:rPr>
            </w:pPr>
            <w:r>
              <w:t xml:space="preserve">3.1 </w:t>
            </w:r>
            <w:r w:rsidR="00604AE4" w:rsidRPr="00A0013C">
              <w:fldChar w:fldCharType="begin" w:fldLock="1"/>
            </w:r>
            <w:r w:rsidR="00604AE4" w:rsidRPr="00A0013C">
              <w:instrText xml:space="preserve"> REF CHAPTERIII_31 \h </w:instrText>
            </w:r>
            <w:r w:rsidR="00A0013C" w:rsidRPr="00A0013C">
              <w:instrText xml:space="preserve"> \* MERGEFORMAT </w:instrText>
            </w:r>
            <w:r w:rsidR="00604AE4" w:rsidRPr="00A0013C">
              <w:fldChar w:fldCharType="separate"/>
            </w:r>
            <w:r w:rsidR="00454CE9">
              <w:t>Use Case Scenario</w:t>
            </w:r>
            <w:r w:rsidR="00604AE4" w:rsidRPr="00A0013C">
              <w:fldChar w:fldCharType="end"/>
            </w:r>
            <w:r w:rsidR="003A1F11">
              <w:rPr>
                <w:u w:val="dotted"/>
              </w:rPr>
              <w:t>                                                         </w:t>
            </w:r>
            <w:r w:rsidR="00437758">
              <w:rPr>
                <w:u w:val="dotted"/>
              </w:rPr>
              <w:t>     </w:t>
            </w:r>
            <w:r w:rsidR="003A1F11">
              <w:rPr>
                <w:u w:val="dotted"/>
              </w:rPr>
              <w:t>               </w:t>
            </w:r>
            <w:r w:rsidR="00437758">
              <w:rPr>
                <w:u w:val="dotted"/>
              </w:rPr>
              <w:t> </w:t>
            </w:r>
            <w:r w:rsidR="003A1F11">
              <w:rPr>
                <w:u w:val="dotted"/>
              </w:rPr>
              <w:t>         </w:t>
            </w:r>
          </w:p>
        </w:tc>
        <w:tc>
          <w:tcPr>
            <w:tcW w:w="745" w:type="dxa"/>
          </w:tcPr>
          <w:p w14:paraId="3CFA32BD" w14:textId="34555CC2" w:rsidR="00604AE4" w:rsidRPr="00FA2708" w:rsidRDefault="00604AE4" w:rsidP="003A1F11">
            <w:pPr>
              <w:spacing w:line="360" w:lineRule="auto"/>
            </w:pPr>
            <w:r w:rsidRPr="00FA2708">
              <w:fldChar w:fldCharType="begin" w:fldLock="1"/>
            </w:r>
            <w:r w:rsidRPr="00FA2708">
              <w:instrText xml:space="preserve"> PAGEREF CHAPTERIII_31 \h </w:instrText>
            </w:r>
            <w:r w:rsidRPr="00FA2708">
              <w:fldChar w:fldCharType="separate"/>
            </w:r>
            <w:r w:rsidR="000E05C7">
              <w:rPr>
                <w:noProof/>
              </w:rPr>
              <w:t>25</w:t>
            </w:r>
            <w:r w:rsidRPr="00FA2708">
              <w:fldChar w:fldCharType="end"/>
            </w:r>
          </w:p>
        </w:tc>
      </w:tr>
      <w:tr w:rsidR="00604AE4" w:rsidRPr="00A0013C" w14:paraId="01288530" w14:textId="77777777" w:rsidTr="00D41373">
        <w:tc>
          <w:tcPr>
            <w:tcW w:w="7763" w:type="dxa"/>
          </w:tcPr>
          <w:p w14:paraId="491072A0" w14:textId="27D27FC0" w:rsidR="00604AE4" w:rsidRPr="00F73BD6" w:rsidRDefault="008E51F8" w:rsidP="00A0013C">
            <w:pPr>
              <w:spacing w:line="360" w:lineRule="auto"/>
              <w:rPr>
                <w:rFonts w:cstheme="minorBidi"/>
                <w:u w:val="dotted"/>
              </w:rPr>
            </w:pPr>
            <w:r>
              <w:t xml:space="preserve">3.2 </w:t>
            </w:r>
            <w:r w:rsidR="00604AE4" w:rsidRPr="00A0013C">
              <w:fldChar w:fldCharType="begin" w:fldLock="1"/>
            </w:r>
            <w:r w:rsidR="00604AE4" w:rsidRPr="00A0013C">
              <w:instrText xml:space="preserve"> REF CHAPTERIII_32 \h </w:instrText>
            </w:r>
            <w:r w:rsidR="00A0013C" w:rsidRPr="00A0013C">
              <w:instrText xml:space="preserve"> \* MERGEFORMAT </w:instrText>
            </w:r>
            <w:r w:rsidR="00604AE4" w:rsidRPr="00A0013C">
              <w:fldChar w:fldCharType="separate"/>
            </w:r>
            <w:r w:rsidR="00454CE9" w:rsidRPr="00212F19">
              <w:t>Concept Design</w:t>
            </w:r>
            <w:r w:rsidR="00604AE4" w:rsidRPr="00A0013C">
              <w:fldChar w:fldCharType="end"/>
            </w:r>
            <w:r w:rsidR="00F73BD6">
              <w:rPr>
                <w:rFonts w:cstheme="minorBidi" w:hint="cs"/>
                <w:u w:val="dotted"/>
                <w:cs/>
              </w:rPr>
              <w:t>                                                                                                                              </w:t>
            </w:r>
          </w:p>
        </w:tc>
        <w:tc>
          <w:tcPr>
            <w:tcW w:w="745" w:type="dxa"/>
          </w:tcPr>
          <w:p w14:paraId="170A4C94" w14:textId="6FD4898C" w:rsidR="00604AE4" w:rsidRPr="00FA2708" w:rsidRDefault="00604AE4" w:rsidP="003A1F11">
            <w:pPr>
              <w:spacing w:line="360" w:lineRule="auto"/>
            </w:pPr>
            <w:r w:rsidRPr="00FA2708">
              <w:fldChar w:fldCharType="begin" w:fldLock="1"/>
            </w:r>
            <w:r w:rsidRPr="00FA2708">
              <w:instrText xml:space="preserve"> PAGEREF CHAPTERIII_32 \h </w:instrText>
            </w:r>
            <w:r w:rsidRPr="00FA2708">
              <w:fldChar w:fldCharType="separate"/>
            </w:r>
            <w:r w:rsidR="000E05C7">
              <w:rPr>
                <w:noProof/>
              </w:rPr>
              <w:t>26</w:t>
            </w:r>
            <w:r w:rsidRPr="00FA2708">
              <w:fldChar w:fldCharType="end"/>
            </w:r>
          </w:p>
        </w:tc>
      </w:tr>
      <w:tr w:rsidR="00604AE4" w:rsidRPr="00A0013C" w14:paraId="238711B7" w14:textId="77777777" w:rsidTr="00D41373">
        <w:tc>
          <w:tcPr>
            <w:tcW w:w="7763" w:type="dxa"/>
          </w:tcPr>
          <w:p w14:paraId="7D835ECD" w14:textId="7413C561" w:rsidR="00604AE4" w:rsidRPr="00F73BD6" w:rsidRDefault="008E51F8" w:rsidP="00A0013C">
            <w:pPr>
              <w:spacing w:line="360" w:lineRule="auto"/>
              <w:rPr>
                <w:rFonts w:cstheme="minorBidi"/>
                <w:u w:val="dotted"/>
              </w:rPr>
            </w:pPr>
            <w:r>
              <w:t xml:space="preserve">3.3 </w:t>
            </w:r>
            <w:r w:rsidR="00604AE4" w:rsidRPr="00A0013C">
              <w:fldChar w:fldCharType="begin" w:fldLock="1"/>
            </w:r>
            <w:r w:rsidR="00604AE4" w:rsidRPr="00A0013C">
              <w:instrText xml:space="preserve"> REF CHAPTERIII_33 \h </w:instrText>
            </w:r>
            <w:r w:rsidR="00A0013C" w:rsidRPr="00A0013C">
              <w:instrText xml:space="preserve"> \* MERGEFORMAT </w:instrText>
            </w:r>
            <w:r w:rsidR="00604AE4" w:rsidRPr="00A0013C">
              <w:fldChar w:fldCharType="separate"/>
            </w:r>
            <w:r w:rsidR="00454CE9" w:rsidRPr="004C461D">
              <w:t>Blockchain Design</w:t>
            </w:r>
            <w:r w:rsidR="00604AE4" w:rsidRPr="00A0013C">
              <w:fldChar w:fldCharType="end"/>
            </w:r>
            <w:r w:rsidR="00F73BD6">
              <w:rPr>
                <w:rFonts w:cstheme="minorBidi" w:hint="cs"/>
                <w:u w:val="dotted"/>
                <w:cs/>
              </w:rPr>
              <w:t>                                                                                                                       </w:t>
            </w:r>
          </w:p>
        </w:tc>
        <w:tc>
          <w:tcPr>
            <w:tcW w:w="745" w:type="dxa"/>
          </w:tcPr>
          <w:p w14:paraId="33D8E99E" w14:textId="6D8050A5" w:rsidR="00604AE4" w:rsidRPr="00FA2708" w:rsidRDefault="00604AE4" w:rsidP="003A1F11">
            <w:pPr>
              <w:spacing w:line="360" w:lineRule="auto"/>
            </w:pPr>
            <w:r w:rsidRPr="00FA2708">
              <w:fldChar w:fldCharType="begin" w:fldLock="1"/>
            </w:r>
            <w:r w:rsidRPr="00FA2708">
              <w:instrText xml:space="preserve"> PAGEREF CHAPTERIII_33 \h </w:instrText>
            </w:r>
            <w:r w:rsidRPr="00FA2708">
              <w:fldChar w:fldCharType="separate"/>
            </w:r>
            <w:r w:rsidR="000E05C7">
              <w:rPr>
                <w:noProof/>
              </w:rPr>
              <w:t>27</w:t>
            </w:r>
            <w:r w:rsidRPr="00FA2708">
              <w:fldChar w:fldCharType="end"/>
            </w:r>
          </w:p>
        </w:tc>
      </w:tr>
      <w:tr w:rsidR="00604AE4" w:rsidRPr="00A0013C" w14:paraId="770A3098" w14:textId="77777777" w:rsidTr="00D41373">
        <w:tc>
          <w:tcPr>
            <w:tcW w:w="7763" w:type="dxa"/>
          </w:tcPr>
          <w:p w14:paraId="6520D903" w14:textId="6F973DC9" w:rsidR="00604AE4" w:rsidRPr="00F73BD6" w:rsidRDefault="008E51F8" w:rsidP="00A0013C">
            <w:pPr>
              <w:spacing w:line="360" w:lineRule="auto"/>
              <w:rPr>
                <w:rFonts w:cstheme="minorBidi"/>
                <w:u w:val="dotted"/>
              </w:rPr>
            </w:pPr>
            <w:r>
              <w:t xml:space="preserve">3.4 </w:t>
            </w:r>
            <w:r w:rsidR="00604AE4" w:rsidRPr="00A0013C">
              <w:fldChar w:fldCharType="begin" w:fldLock="1"/>
            </w:r>
            <w:r w:rsidR="00604AE4" w:rsidRPr="00A0013C">
              <w:instrText xml:space="preserve"> REF CHAPTERIII_34 \h </w:instrText>
            </w:r>
            <w:r w:rsidR="00A0013C" w:rsidRPr="00A0013C">
              <w:instrText xml:space="preserve"> \* MERGEFORMAT </w:instrText>
            </w:r>
            <w:r w:rsidR="00604AE4" w:rsidRPr="00A0013C">
              <w:fldChar w:fldCharType="separate"/>
            </w:r>
            <w:r w:rsidR="00454CE9" w:rsidRPr="008A6DD2">
              <w:t xml:space="preserve">Integrating Blockchain with </w:t>
            </w:r>
            <w:proofErr w:type="spellStart"/>
            <w:r w:rsidR="00454CE9" w:rsidRPr="008A6DD2">
              <w:t>XDS.b</w:t>
            </w:r>
            <w:proofErr w:type="spellEnd"/>
            <w:r w:rsidR="00454CE9">
              <w:t xml:space="preserve"> Profile</w:t>
            </w:r>
            <w:r w:rsidR="00604AE4" w:rsidRPr="00A0013C">
              <w:fldChar w:fldCharType="end"/>
            </w:r>
            <w:r w:rsidR="00F73BD6">
              <w:rPr>
                <w:rFonts w:cstheme="minorBidi" w:hint="cs"/>
                <w:u w:val="dotted"/>
                <w:cs/>
              </w:rPr>
              <w:t>                                                                   </w:t>
            </w:r>
          </w:p>
        </w:tc>
        <w:tc>
          <w:tcPr>
            <w:tcW w:w="745" w:type="dxa"/>
          </w:tcPr>
          <w:p w14:paraId="383226E0" w14:textId="76401E77" w:rsidR="00604AE4" w:rsidRPr="00FA2708" w:rsidRDefault="00604AE4" w:rsidP="003A1F11">
            <w:pPr>
              <w:spacing w:line="360" w:lineRule="auto"/>
            </w:pPr>
            <w:r w:rsidRPr="00FA2708">
              <w:fldChar w:fldCharType="begin" w:fldLock="1"/>
            </w:r>
            <w:r w:rsidRPr="00FA2708">
              <w:instrText xml:space="preserve"> PAGEREF CHAPTERIII_34 \h </w:instrText>
            </w:r>
            <w:r w:rsidRPr="00FA2708">
              <w:fldChar w:fldCharType="separate"/>
            </w:r>
            <w:r w:rsidR="000E05C7">
              <w:rPr>
                <w:noProof/>
              </w:rPr>
              <w:t>28</w:t>
            </w:r>
            <w:r w:rsidRPr="00FA2708">
              <w:fldChar w:fldCharType="end"/>
            </w:r>
          </w:p>
        </w:tc>
      </w:tr>
      <w:tr w:rsidR="00604AE4" w:rsidRPr="00A0013C" w14:paraId="6B9592E2" w14:textId="77777777" w:rsidTr="00D41373">
        <w:tc>
          <w:tcPr>
            <w:tcW w:w="7763" w:type="dxa"/>
          </w:tcPr>
          <w:p w14:paraId="67232A3A" w14:textId="7B69E0CF" w:rsidR="00604AE4" w:rsidRPr="00F73BD6" w:rsidRDefault="00604AE4" w:rsidP="008132D5">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5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8132D5">
              <w:rPr>
                <w:b w:val="0"/>
                <w:bCs w:val="0"/>
                <w:sz w:val="24"/>
                <w:szCs w:val="24"/>
              </w:rPr>
              <w:t>3.5 Design Function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B17D00E" w14:textId="16478749" w:rsidR="00604AE4" w:rsidRPr="00FA2708" w:rsidRDefault="00604AE4" w:rsidP="003A1F11">
            <w:pPr>
              <w:spacing w:line="360" w:lineRule="auto"/>
            </w:pPr>
            <w:r w:rsidRPr="00FA2708">
              <w:fldChar w:fldCharType="begin" w:fldLock="1"/>
            </w:r>
            <w:r w:rsidRPr="00FA2708">
              <w:instrText xml:space="preserve"> PAGEREF CHAPTERIII_35 \h </w:instrText>
            </w:r>
            <w:r w:rsidRPr="00FA2708">
              <w:fldChar w:fldCharType="separate"/>
            </w:r>
            <w:r w:rsidR="000E05C7">
              <w:rPr>
                <w:noProof/>
              </w:rPr>
              <w:t>29</w:t>
            </w:r>
            <w:r w:rsidRPr="00FA2708">
              <w:fldChar w:fldCharType="end"/>
            </w:r>
          </w:p>
        </w:tc>
      </w:tr>
      <w:tr w:rsidR="00604AE4" w:rsidRPr="00A0013C" w14:paraId="2D6431B1" w14:textId="77777777" w:rsidTr="00D41373">
        <w:tc>
          <w:tcPr>
            <w:tcW w:w="7763" w:type="dxa"/>
          </w:tcPr>
          <w:p w14:paraId="023A8D4B" w14:textId="77F7BF76"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1 \h </w:instrText>
            </w:r>
            <w:r w:rsidR="00A0013C" w:rsidRPr="00A0013C">
              <w:instrText xml:space="preserve"> \* MERGEFORMAT </w:instrText>
            </w:r>
            <w:r w:rsidRPr="00A0013C">
              <w:fldChar w:fldCharType="separate"/>
            </w:r>
            <w:r w:rsidR="00454CE9" w:rsidRPr="008132D5">
              <w:t>3.5.1 Document Register</w:t>
            </w:r>
            <w:r w:rsidRPr="00A0013C">
              <w:fldChar w:fldCharType="end"/>
            </w:r>
            <w:r w:rsidR="00F73BD6">
              <w:rPr>
                <w:rFonts w:cstheme="minorBidi" w:hint="cs"/>
                <w:u w:val="dotted"/>
                <w:cs/>
              </w:rPr>
              <w:t>                                                                                                         </w:t>
            </w:r>
          </w:p>
        </w:tc>
        <w:tc>
          <w:tcPr>
            <w:tcW w:w="745" w:type="dxa"/>
          </w:tcPr>
          <w:p w14:paraId="1B4B28AD" w14:textId="7C3C4DE1" w:rsidR="00604AE4" w:rsidRPr="00FA2708" w:rsidRDefault="00604AE4" w:rsidP="003A1F11">
            <w:pPr>
              <w:spacing w:line="360" w:lineRule="auto"/>
            </w:pPr>
            <w:r w:rsidRPr="00FA2708">
              <w:fldChar w:fldCharType="begin" w:fldLock="1"/>
            </w:r>
            <w:r w:rsidRPr="00FA2708">
              <w:instrText xml:space="preserve"> PAGEREF CHAPTERIII_351 \h </w:instrText>
            </w:r>
            <w:r w:rsidRPr="00FA2708">
              <w:fldChar w:fldCharType="separate"/>
            </w:r>
            <w:r w:rsidR="000E05C7">
              <w:rPr>
                <w:noProof/>
              </w:rPr>
              <w:t>29</w:t>
            </w:r>
            <w:r w:rsidRPr="00FA2708">
              <w:fldChar w:fldCharType="end"/>
            </w:r>
          </w:p>
        </w:tc>
      </w:tr>
      <w:tr w:rsidR="00604AE4" w:rsidRPr="00A0013C" w14:paraId="27367945" w14:textId="77777777" w:rsidTr="00D41373">
        <w:tc>
          <w:tcPr>
            <w:tcW w:w="7763" w:type="dxa"/>
          </w:tcPr>
          <w:p w14:paraId="73C00313" w14:textId="18609326"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2 \h </w:instrText>
            </w:r>
            <w:r w:rsidR="00A0013C" w:rsidRPr="00A0013C">
              <w:instrText xml:space="preserve"> \* MERGEFORMAT </w:instrText>
            </w:r>
            <w:r w:rsidRPr="00A0013C">
              <w:fldChar w:fldCharType="separate"/>
            </w:r>
            <w:r w:rsidR="00454CE9" w:rsidRPr="008132D5">
              <w:t>3.5.2 Document Search</w:t>
            </w:r>
            <w:r w:rsidRPr="00A0013C">
              <w:fldChar w:fldCharType="end"/>
            </w:r>
            <w:r w:rsidR="00F73BD6">
              <w:rPr>
                <w:rFonts w:cstheme="minorBidi" w:hint="cs"/>
                <w:u w:val="dotted"/>
                <w:cs/>
              </w:rPr>
              <w:t>                                                                                                            </w:t>
            </w:r>
          </w:p>
        </w:tc>
        <w:tc>
          <w:tcPr>
            <w:tcW w:w="745" w:type="dxa"/>
          </w:tcPr>
          <w:p w14:paraId="2842D6C8" w14:textId="6F81A854" w:rsidR="00604AE4" w:rsidRPr="00FA2708" w:rsidRDefault="00604AE4" w:rsidP="003A1F11">
            <w:pPr>
              <w:spacing w:line="360" w:lineRule="auto"/>
            </w:pPr>
            <w:r w:rsidRPr="00FA2708">
              <w:fldChar w:fldCharType="begin" w:fldLock="1"/>
            </w:r>
            <w:r w:rsidRPr="00FA2708">
              <w:instrText xml:space="preserve"> PAGEREF CHAPTERIII_352 \h </w:instrText>
            </w:r>
            <w:r w:rsidRPr="00FA2708">
              <w:fldChar w:fldCharType="separate"/>
            </w:r>
            <w:r w:rsidR="000E05C7">
              <w:rPr>
                <w:noProof/>
              </w:rPr>
              <w:t>30</w:t>
            </w:r>
            <w:r w:rsidRPr="00FA2708">
              <w:fldChar w:fldCharType="end"/>
            </w:r>
          </w:p>
        </w:tc>
      </w:tr>
      <w:tr w:rsidR="00604AE4" w:rsidRPr="00A0013C" w14:paraId="74C06378" w14:textId="77777777" w:rsidTr="00D41373">
        <w:tc>
          <w:tcPr>
            <w:tcW w:w="7763" w:type="dxa"/>
          </w:tcPr>
          <w:p w14:paraId="4965274C" w14:textId="64044922" w:rsidR="00604AE4" w:rsidRPr="00F73BD6" w:rsidRDefault="00604AE4" w:rsidP="008132D5">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6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8132D5">
              <w:rPr>
                <w:rStyle w:val="Heading2Char"/>
                <w:sz w:val="24"/>
                <w:szCs w:val="24"/>
              </w:rPr>
              <w:t>3.6 Process Flow</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8A172DD" w14:textId="5D676C58" w:rsidR="00604AE4" w:rsidRPr="00FA2708" w:rsidRDefault="00604AE4" w:rsidP="003A1F11">
            <w:pPr>
              <w:spacing w:line="360" w:lineRule="auto"/>
            </w:pPr>
            <w:r w:rsidRPr="00FA2708">
              <w:fldChar w:fldCharType="begin" w:fldLock="1"/>
            </w:r>
            <w:r w:rsidRPr="00FA2708">
              <w:instrText xml:space="preserve"> PAGEREF CHAPTERIII_36 \h </w:instrText>
            </w:r>
            <w:r w:rsidRPr="00FA2708">
              <w:fldChar w:fldCharType="separate"/>
            </w:r>
            <w:r w:rsidR="000E05C7">
              <w:rPr>
                <w:noProof/>
              </w:rPr>
              <w:t>31</w:t>
            </w:r>
            <w:r w:rsidRPr="00FA2708">
              <w:fldChar w:fldCharType="end"/>
            </w:r>
          </w:p>
        </w:tc>
      </w:tr>
      <w:tr w:rsidR="00A57B88" w:rsidRPr="00A0013C" w14:paraId="12D6C0EE" w14:textId="77777777" w:rsidTr="00D41373">
        <w:tc>
          <w:tcPr>
            <w:tcW w:w="7763" w:type="dxa"/>
          </w:tcPr>
          <w:p w14:paraId="43D8066F" w14:textId="29ADF5A7" w:rsidR="00A57B88" w:rsidRPr="00A0013C" w:rsidRDefault="00A57B88" w:rsidP="00241BB7">
            <w:pPr>
              <w:spacing w:line="360" w:lineRule="auto"/>
              <w:ind w:hanging="108"/>
              <w:rPr>
                <w:b/>
                <w:bCs/>
              </w:rPr>
            </w:pPr>
            <w:r w:rsidRPr="00A0013C">
              <w:rPr>
                <w:b/>
                <w:bCs/>
              </w:rPr>
              <w:t>CHAPTER IV IMPLEMENTATION</w:t>
            </w:r>
          </w:p>
        </w:tc>
        <w:tc>
          <w:tcPr>
            <w:tcW w:w="745" w:type="dxa"/>
          </w:tcPr>
          <w:p w14:paraId="517BBB8C" w14:textId="1A33D658"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V \h </w:instrText>
            </w:r>
            <w:r w:rsidRPr="00FA2708">
              <w:rPr>
                <w:b/>
                <w:bCs/>
              </w:rPr>
            </w:r>
            <w:r w:rsidRPr="00FA2708">
              <w:rPr>
                <w:b/>
                <w:bCs/>
              </w:rPr>
              <w:fldChar w:fldCharType="separate"/>
            </w:r>
            <w:r w:rsidR="000E05C7">
              <w:rPr>
                <w:b/>
                <w:bCs/>
                <w:noProof/>
              </w:rPr>
              <w:t>33</w:t>
            </w:r>
            <w:r w:rsidRPr="00FA2708">
              <w:rPr>
                <w:b/>
                <w:bCs/>
              </w:rPr>
              <w:fldChar w:fldCharType="end"/>
            </w:r>
          </w:p>
        </w:tc>
      </w:tr>
      <w:tr w:rsidR="00604AE4" w:rsidRPr="00A0013C" w14:paraId="117F9AD8" w14:textId="77777777" w:rsidTr="00D41373">
        <w:tc>
          <w:tcPr>
            <w:tcW w:w="7763" w:type="dxa"/>
          </w:tcPr>
          <w:p w14:paraId="2FF89248" w14:textId="2046B6CA" w:rsidR="00604AE4" w:rsidRPr="00F73BD6" w:rsidRDefault="008E51F8" w:rsidP="00A0013C">
            <w:pPr>
              <w:spacing w:line="360" w:lineRule="auto"/>
              <w:rPr>
                <w:rFonts w:cstheme="minorBidi"/>
                <w:u w:val="dotted"/>
              </w:rPr>
            </w:pPr>
            <w:r>
              <w:t xml:space="preserve">4.1 </w:t>
            </w:r>
            <w:r w:rsidR="00A0013C" w:rsidRPr="00A0013C">
              <w:fldChar w:fldCharType="begin" w:fldLock="1"/>
            </w:r>
            <w:r w:rsidR="00A0013C" w:rsidRPr="00A0013C">
              <w:instrText xml:space="preserve"> REF CHAPTERIV_41 \h  \* MERGEFORMAT </w:instrText>
            </w:r>
            <w:r w:rsidR="00A0013C" w:rsidRPr="00A0013C">
              <w:fldChar w:fldCharType="separate"/>
            </w:r>
            <w:r w:rsidR="00454CE9" w:rsidRPr="00A34155">
              <w:t xml:space="preserve">Blockchain setup </w:t>
            </w:r>
            <w:r w:rsidR="00A0013C" w:rsidRPr="00A0013C">
              <w:fldChar w:fldCharType="end"/>
            </w:r>
            <w:r w:rsidR="00F73BD6">
              <w:rPr>
                <w:rFonts w:cstheme="minorBidi" w:hint="cs"/>
                <w:u w:val="dotted"/>
                <w:cs/>
              </w:rPr>
              <w:t>                                                                                                                           </w:t>
            </w:r>
          </w:p>
        </w:tc>
        <w:tc>
          <w:tcPr>
            <w:tcW w:w="745" w:type="dxa"/>
          </w:tcPr>
          <w:p w14:paraId="6E10B1BD" w14:textId="4C054E4D" w:rsidR="00604AE4" w:rsidRPr="00FA2708" w:rsidRDefault="00A0013C" w:rsidP="003A1F11">
            <w:pPr>
              <w:spacing w:line="360" w:lineRule="auto"/>
            </w:pPr>
            <w:r w:rsidRPr="00FA2708">
              <w:fldChar w:fldCharType="begin" w:fldLock="1"/>
            </w:r>
            <w:r w:rsidRPr="00FA2708">
              <w:instrText xml:space="preserve"> PAGEREF CHAPTERIV_41 \h </w:instrText>
            </w:r>
            <w:r w:rsidRPr="00FA2708">
              <w:fldChar w:fldCharType="separate"/>
            </w:r>
            <w:r w:rsidR="000E05C7">
              <w:rPr>
                <w:noProof/>
              </w:rPr>
              <w:t>33</w:t>
            </w:r>
            <w:r w:rsidRPr="00FA2708">
              <w:fldChar w:fldCharType="end"/>
            </w:r>
          </w:p>
        </w:tc>
      </w:tr>
      <w:tr w:rsidR="00604AE4" w:rsidRPr="00A0013C" w14:paraId="1C5BBDE0" w14:textId="77777777" w:rsidTr="00D41373">
        <w:tc>
          <w:tcPr>
            <w:tcW w:w="7763" w:type="dxa"/>
          </w:tcPr>
          <w:p w14:paraId="24BE0555" w14:textId="3F050928" w:rsidR="00604AE4"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1 \h  \* MERGEFORMAT </w:instrText>
            </w:r>
            <w:r w:rsidRPr="00A0013C">
              <w:fldChar w:fldCharType="separate"/>
            </w:r>
            <w:r w:rsidR="00454CE9" w:rsidRPr="008132D5">
              <w:t>4.1.1 Machine Specifications</w:t>
            </w:r>
            <w:r w:rsidRPr="00A0013C">
              <w:fldChar w:fldCharType="end"/>
            </w:r>
            <w:r w:rsidR="00F73BD6">
              <w:rPr>
                <w:rFonts w:cstheme="minorBidi" w:hint="cs"/>
                <w:u w:val="dotted"/>
                <w:cs/>
              </w:rPr>
              <w:t>                                                                                                 </w:t>
            </w:r>
          </w:p>
        </w:tc>
        <w:tc>
          <w:tcPr>
            <w:tcW w:w="745" w:type="dxa"/>
          </w:tcPr>
          <w:p w14:paraId="28DF5F67" w14:textId="6134B2CE" w:rsidR="00604AE4" w:rsidRPr="00FA2708" w:rsidRDefault="00A0013C" w:rsidP="003A1F11">
            <w:pPr>
              <w:spacing w:line="360" w:lineRule="auto"/>
            </w:pPr>
            <w:r w:rsidRPr="00FA2708">
              <w:fldChar w:fldCharType="begin" w:fldLock="1"/>
            </w:r>
            <w:r w:rsidRPr="00FA2708">
              <w:instrText xml:space="preserve"> PAGEREF CHAPTERIV_411 \h </w:instrText>
            </w:r>
            <w:r w:rsidRPr="00FA2708">
              <w:fldChar w:fldCharType="separate"/>
            </w:r>
            <w:r w:rsidR="000E05C7">
              <w:rPr>
                <w:noProof/>
              </w:rPr>
              <w:t>33</w:t>
            </w:r>
            <w:r w:rsidRPr="00FA2708">
              <w:fldChar w:fldCharType="end"/>
            </w:r>
          </w:p>
        </w:tc>
      </w:tr>
      <w:tr w:rsidR="00A0013C" w:rsidRPr="00A0013C" w14:paraId="67B5D574" w14:textId="77777777" w:rsidTr="00D41373">
        <w:tc>
          <w:tcPr>
            <w:tcW w:w="7763" w:type="dxa"/>
          </w:tcPr>
          <w:p w14:paraId="17F84B85" w14:textId="260FBD86"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2 \h  \* MERGEFORMAT </w:instrText>
            </w:r>
            <w:r w:rsidRPr="00A0013C">
              <w:fldChar w:fldCharType="separate"/>
            </w:r>
            <w:r w:rsidR="00454CE9" w:rsidRPr="008132D5">
              <w:t xml:space="preserve">4.1.2 Go-Ethereum </w:t>
            </w:r>
            <w:r w:rsidRPr="00A0013C">
              <w:fldChar w:fldCharType="end"/>
            </w:r>
            <w:r w:rsidR="00F73BD6">
              <w:rPr>
                <w:rFonts w:cstheme="minorBidi" w:hint="cs"/>
                <w:u w:val="dotted"/>
                <w:cs/>
              </w:rPr>
              <w:t>                                                                                                                      </w:t>
            </w:r>
          </w:p>
        </w:tc>
        <w:tc>
          <w:tcPr>
            <w:tcW w:w="745" w:type="dxa"/>
          </w:tcPr>
          <w:p w14:paraId="2B75F7F2" w14:textId="043894F1" w:rsidR="00A0013C" w:rsidRPr="00FA2708" w:rsidRDefault="00A0013C" w:rsidP="003A1F11">
            <w:pPr>
              <w:spacing w:line="360" w:lineRule="auto"/>
            </w:pPr>
            <w:r w:rsidRPr="00FA2708">
              <w:fldChar w:fldCharType="begin" w:fldLock="1"/>
            </w:r>
            <w:r w:rsidRPr="00FA2708">
              <w:instrText xml:space="preserve"> PAGEREF CHAPTERIV_412 \h </w:instrText>
            </w:r>
            <w:r w:rsidRPr="00FA2708">
              <w:fldChar w:fldCharType="separate"/>
            </w:r>
            <w:r w:rsidR="000E05C7">
              <w:rPr>
                <w:noProof/>
              </w:rPr>
              <w:t>33</w:t>
            </w:r>
            <w:r w:rsidRPr="00FA2708">
              <w:fldChar w:fldCharType="end"/>
            </w:r>
          </w:p>
        </w:tc>
      </w:tr>
      <w:tr w:rsidR="00A0013C" w:rsidRPr="00A0013C" w14:paraId="4E7DDBCC" w14:textId="77777777" w:rsidTr="00D41373">
        <w:tc>
          <w:tcPr>
            <w:tcW w:w="7763" w:type="dxa"/>
          </w:tcPr>
          <w:p w14:paraId="10067674" w14:textId="5902AC85"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3 \h  \* MERGEFORMAT </w:instrText>
            </w:r>
            <w:r w:rsidRPr="00A0013C">
              <w:fldChar w:fldCharType="separate"/>
            </w:r>
            <w:r w:rsidR="00454CE9" w:rsidRPr="008132D5">
              <w:t>4.1.3 Quorum Installation</w:t>
            </w:r>
            <w:r w:rsidRPr="00A0013C">
              <w:fldChar w:fldCharType="end"/>
            </w:r>
            <w:r w:rsidR="00F73BD6">
              <w:rPr>
                <w:rFonts w:cstheme="minorBidi" w:hint="cs"/>
                <w:u w:val="dotted"/>
                <w:cs/>
              </w:rPr>
              <w:t>                                                                                                         </w:t>
            </w:r>
          </w:p>
        </w:tc>
        <w:tc>
          <w:tcPr>
            <w:tcW w:w="745" w:type="dxa"/>
          </w:tcPr>
          <w:p w14:paraId="62FAE707" w14:textId="3D043944" w:rsidR="00A0013C" w:rsidRPr="00FA2708" w:rsidRDefault="00A0013C" w:rsidP="003A1F11">
            <w:pPr>
              <w:spacing w:line="360" w:lineRule="auto"/>
            </w:pPr>
            <w:r w:rsidRPr="00FA2708">
              <w:fldChar w:fldCharType="begin" w:fldLock="1"/>
            </w:r>
            <w:r w:rsidRPr="00FA2708">
              <w:instrText xml:space="preserve"> PAGEREF CHAPTERIV_413 \h </w:instrText>
            </w:r>
            <w:r w:rsidRPr="00FA2708">
              <w:fldChar w:fldCharType="separate"/>
            </w:r>
            <w:r w:rsidR="000E05C7">
              <w:rPr>
                <w:noProof/>
              </w:rPr>
              <w:t>35</w:t>
            </w:r>
            <w:r w:rsidRPr="00FA2708">
              <w:fldChar w:fldCharType="end"/>
            </w:r>
          </w:p>
        </w:tc>
      </w:tr>
      <w:tr w:rsidR="00A0013C" w:rsidRPr="00A0013C" w14:paraId="6FBD18B9" w14:textId="77777777" w:rsidTr="00D41373">
        <w:tc>
          <w:tcPr>
            <w:tcW w:w="7763" w:type="dxa"/>
          </w:tcPr>
          <w:p w14:paraId="206C6EB3" w14:textId="680A4EF4"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4 \h  \* MERGEFORMAT </w:instrText>
            </w:r>
            <w:r w:rsidRPr="00A0013C">
              <w:fldChar w:fldCharType="separate"/>
            </w:r>
            <w:r w:rsidR="00454CE9" w:rsidRPr="008132D5">
              <w:t xml:space="preserve">4.1.4 Compile and Deploy </w:t>
            </w:r>
            <w:proofErr w:type="spellStart"/>
            <w:r w:rsidR="00454CE9" w:rsidRPr="008132D5">
              <w:t>Smartcontract</w:t>
            </w:r>
            <w:proofErr w:type="spellEnd"/>
            <w:r w:rsidR="00454CE9" w:rsidRPr="008132D5">
              <w:t xml:space="preserve"> Solidity Code</w:t>
            </w:r>
            <w:r w:rsidRPr="00A0013C">
              <w:fldChar w:fldCharType="end"/>
            </w:r>
            <w:r w:rsidR="00F73BD6">
              <w:rPr>
                <w:rFonts w:cstheme="minorBidi" w:hint="cs"/>
                <w:u w:val="dotted"/>
                <w:cs/>
              </w:rPr>
              <w:t>                                       </w:t>
            </w:r>
          </w:p>
        </w:tc>
        <w:tc>
          <w:tcPr>
            <w:tcW w:w="745" w:type="dxa"/>
          </w:tcPr>
          <w:p w14:paraId="7ADF9DFE" w14:textId="6BA70610" w:rsidR="00A0013C" w:rsidRPr="00FA2708" w:rsidRDefault="00A0013C" w:rsidP="003A1F11">
            <w:pPr>
              <w:spacing w:line="360" w:lineRule="auto"/>
            </w:pPr>
            <w:r w:rsidRPr="00FA2708">
              <w:fldChar w:fldCharType="begin" w:fldLock="1"/>
            </w:r>
            <w:r w:rsidRPr="00FA2708">
              <w:instrText xml:space="preserve"> PAGEREF CHAPTERIV_414 \h </w:instrText>
            </w:r>
            <w:r w:rsidRPr="00FA2708">
              <w:fldChar w:fldCharType="separate"/>
            </w:r>
            <w:r w:rsidR="000E05C7">
              <w:rPr>
                <w:noProof/>
              </w:rPr>
              <w:t>40</w:t>
            </w:r>
            <w:r w:rsidRPr="00FA2708">
              <w:fldChar w:fldCharType="end"/>
            </w:r>
          </w:p>
        </w:tc>
      </w:tr>
      <w:tr w:rsidR="00A0013C" w:rsidRPr="00A0013C" w14:paraId="2EFCAD75" w14:textId="77777777" w:rsidTr="00D41373">
        <w:tc>
          <w:tcPr>
            <w:tcW w:w="7763" w:type="dxa"/>
          </w:tcPr>
          <w:p w14:paraId="45A232B7" w14:textId="6CA8F0EA"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5 \h  \* MERGEFORMAT </w:instrText>
            </w:r>
            <w:r w:rsidRPr="00A0013C">
              <w:fldChar w:fldCharType="separate"/>
            </w:r>
            <w:r w:rsidR="00454CE9" w:rsidRPr="008132D5">
              <w:t xml:space="preserve">4.1.5 Deploy </w:t>
            </w:r>
            <w:proofErr w:type="spellStart"/>
            <w:r w:rsidR="00454CE9" w:rsidRPr="008132D5">
              <w:t>Smartcontract</w:t>
            </w:r>
            <w:proofErr w:type="spellEnd"/>
            <w:r w:rsidR="00454CE9" w:rsidRPr="008132D5">
              <w:t xml:space="preserve"> into Blockchain</w:t>
            </w:r>
            <w:r w:rsidRPr="00A0013C">
              <w:fldChar w:fldCharType="end"/>
            </w:r>
            <w:r w:rsidR="00F73BD6">
              <w:rPr>
                <w:rFonts w:cstheme="minorBidi" w:hint="cs"/>
                <w:u w:val="dotted"/>
                <w:cs/>
              </w:rPr>
              <w:t>                                                                </w:t>
            </w:r>
          </w:p>
        </w:tc>
        <w:tc>
          <w:tcPr>
            <w:tcW w:w="745" w:type="dxa"/>
          </w:tcPr>
          <w:p w14:paraId="7A8081B3" w14:textId="04F71643" w:rsidR="00A0013C" w:rsidRPr="00FA2708" w:rsidRDefault="00A0013C" w:rsidP="003A1F11">
            <w:pPr>
              <w:spacing w:line="360" w:lineRule="auto"/>
            </w:pPr>
            <w:r w:rsidRPr="00FA2708">
              <w:fldChar w:fldCharType="begin" w:fldLock="1"/>
            </w:r>
            <w:r w:rsidRPr="00FA2708">
              <w:instrText xml:space="preserve"> PAGEREF CHAPTERIV_415 \h </w:instrText>
            </w:r>
            <w:r w:rsidRPr="00FA2708">
              <w:fldChar w:fldCharType="separate"/>
            </w:r>
            <w:r w:rsidR="000E05C7">
              <w:rPr>
                <w:noProof/>
              </w:rPr>
              <w:t>45</w:t>
            </w:r>
            <w:r w:rsidRPr="00FA2708">
              <w:fldChar w:fldCharType="end"/>
            </w:r>
          </w:p>
        </w:tc>
      </w:tr>
      <w:tr w:rsidR="00A0013C" w:rsidRPr="00A0013C" w14:paraId="484D52B2" w14:textId="77777777" w:rsidTr="00D41373">
        <w:tc>
          <w:tcPr>
            <w:tcW w:w="7763" w:type="dxa"/>
          </w:tcPr>
          <w:p w14:paraId="11F10109" w14:textId="7B616293"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6 \h  \* MERGEFORMAT </w:instrText>
            </w:r>
            <w:r w:rsidRPr="00A0013C">
              <w:fldChar w:fldCharType="separate"/>
            </w:r>
            <w:r w:rsidR="00454CE9" w:rsidRPr="008132D5">
              <w:t>4.1.6 Prepare NodeJS Coding Environment</w:t>
            </w:r>
            <w:r w:rsidRPr="00A0013C">
              <w:fldChar w:fldCharType="end"/>
            </w:r>
            <w:r w:rsidR="00F73BD6">
              <w:rPr>
                <w:rFonts w:cstheme="minorBidi" w:hint="cs"/>
                <w:u w:val="dotted"/>
                <w:cs/>
              </w:rPr>
              <w:t>                                     </w:t>
            </w:r>
            <w:r w:rsidR="00437758">
              <w:rPr>
                <w:rFonts w:cstheme="minorBidi"/>
                <w:u w:val="dotted"/>
              </w:rPr>
              <w:t> </w:t>
            </w:r>
            <w:r w:rsidR="00F73BD6">
              <w:rPr>
                <w:rFonts w:cstheme="minorBidi" w:hint="cs"/>
                <w:u w:val="dotted"/>
                <w:cs/>
              </w:rPr>
              <w:t>                             </w:t>
            </w:r>
          </w:p>
        </w:tc>
        <w:tc>
          <w:tcPr>
            <w:tcW w:w="745" w:type="dxa"/>
          </w:tcPr>
          <w:p w14:paraId="65C16BB1" w14:textId="0B7F17D5" w:rsidR="00A0013C" w:rsidRPr="00FA2708" w:rsidRDefault="00A0013C" w:rsidP="003A1F11">
            <w:pPr>
              <w:spacing w:line="360" w:lineRule="auto"/>
            </w:pPr>
            <w:r w:rsidRPr="00FA2708">
              <w:fldChar w:fldCharType="begin" w:fldLock="1"/>
            </w:r>
            <w:r w:rsidRPr="00FA2708">
              <w:instrText xml:space="preserve"> PAGEREF CHAPTERIV_416 \h </w:instrText>
            </w:r>
            <w:r w:rsidRPr="00FA2708">
              <w:fldChar w:fldCharType="separate"/>
            </w:r>
            <w:r w:rsidR="000E05C7">
              <w:rPr>
                <w:noProof/>
              </w:rPr>
              <w:t>46</w:t>
            </w:r>
            <w:r w:rsidRPr="00FA2708">
              <w:fldChar w:fldCharType="end"/>
            </w:r>
          </w:p>
        </w:tc>
      </w:tr>
      <w:tr w:rsidR="00351574" w:rsidRPr="00A0013C" w14:paraId="7AE8AC00" w14:textId="77777777" w:rsidTr="00D41373">
        <w:tc>
          <w:tcPr>
            <w:tcW w:w="7763" w:type="dxa"/>
          </w:tcPr>
          <w:p w14:paraId="00AC1729" w14:textId="77777777" w:rsidR="00351574" w:rsidRPr="00A0013C" w:rsidRDefault="00351574" w:rsidP="008E51F8">
            <w:pPr>
              <w:spacing w:line="360" w:lineRule="auto"/>
              <w:ind w:firstLine="427"/>
            </w:pPr>
          </w:p>
        </w:tc>
        <w:tc>
          <w:tcPr>
            <w:tcW w:w="745" w:type="dxa"/>
          </w:tcPr>
          <w:p w14:paraId="650138B0" w14:textId="77777777" w:rsidR="00351574" w:rsidRPr="00FA2708" w:rsidRDefault="00351574" w:rsidP="003A1F11">
            <w:pPr>
              <w:spacing w:line="360" w:lineRule="auto"/>
            </w:pPr>
          </w:p>
        </w:tc>
      </w:tr>
      <w:tr w:rsidR="00A0013C" w:rsidRPr="00A0013C" w14:paraId="65F80FE9" w14:textId="77777777" w:rsidTr="00D41373">
        <w:tc>
          <w:tcPr>
            <w:tcW w:w="7763" w:type="dxa"/>
          </w:tcPr>
          <w:p w14:paraId="307D5C3A" w14:textId="2F0647BB" w:rsidR="00A0013C" w:rsidRPr="00F73BD6" w:rsidRDefault="00A0013C" w:rsidP="008132D5">
            <w:pPr>
              <w:pStyle w:val="Heading2"/>
              <w:rPr>
                <w:rFonts w:cstheme="minorBidi"/>
                <w:b w:val="0"/>
                <w:bCs w:val="0"/>
                <w:sz w:val="24"/>
                <w:szCs w:val="24"/>
                <w:u w:val="dotted"/>
              </w:rPr>
            </w:pPr>
            <w:r w:rsidRPr="00A0013C">
              <w:rPr>
                <w:b w:val="0"/>
                <w:bCs w:val="0"/>
                <w:sz w:val="24"/>
                <w:szCs w:val="24"/>
              </w:rPr>
              <w:lastRenderedPageBreak/>
              <w:fldChar w:fldCharType="begin" w:fldLock="1"/>
            </w:r>
            <w:r w:rsidRPr="00A0013C">
              <w:rPr>
                <w:b w:val="0"/>
                <w:bCs w:val="0"/>
                <w:sz w:val="24"/>
                <w:szCs w:val="24"/>
              </w:rPr>
              <w:instrText xml:space="preserve"> REF CHAPTERIV_42 \h  \* MERGEFORMAT </w:instrText>
            </w:r>
            <w:r w:rsidRPr="00A0013C">
              <w:rPr>
                <w:b w:val="0"/>
                <w:bCs w:val="0"/>
                <w:sz w:val="24"/>
                <w:szCs w:val="24"/>
              </w:rPr>
            </w:r>
            <w:r w:rsidRPr="00A0013C">
              <w:rPr>
                <w:b w:val="0"/>
                <w:bCs w:val="0"/>
                <w:sz w:val="24"/>
                <w:szCs w:val="24"/>
              </w:rPr>
              <w:fldChar w:fldCharType="separate"/>
            </w:r>
            <w:r w:rsidR="00454CE9" w:rsidRPr="008132D5">
              <w:rPr>
                <w:b w:val="0"/>
                <w:bCs w:val="0"/>
                <w:sz w:val="24"/>
                <w:szCs w:val="24"/>
              </w:rPr>
              <w:t>4.2 XDS Actor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F73BD6">
              <w:rPr>
                <w:rFonts w:cstheme="minorBidi"/>
                <w:b w:val="0"/>
                <w:bCs w:val="0"/>
                <w:sz w:val="24"/>
                <w:szCs w:val="24"/>
                <w:u w:val="dotted"/>
                <w:cs/>
              </w:rPr>
              <w:t> </w:t>
            </w:r>
          </w:p>
        </w:tc>
        <w:tc>
          <w:tcPr>
            <w:tcW w:w="745" w:type="dxa"/>
          </w:tcPr>
          <w:p w14:paraId="5447EA65" w14:textId="20C21BED" w:rsidR="00A0013C" w:rsidRPr="00FA2708" w:rsidRDefault="00A0013C" w:rsidP="003A1F11">
            <w:pPr>
              <w:spacing w:line="360" w:lineRule="auto"/>
            </w:pPr>
            <w:r w:rsidRPr="00FA2708">
              <w:fldChar w:fldCharType="begin" w:fldLock="1"/>
            </w:r>
            <w:r w:rsidRPr="00FA2708">
              <w:instrText xml:space="preserve"> PAGEREF CHAPTERIV_42 \h </w:instrText>
            </w:r>
            <w:r w:rsidRPr="00FA2708">
              <w:fldChar w:fldCharType="separate"/>
            </w:r>
            <w:r w:rsidR="000E05C7">
              <w:rPr>
                <w:noProof/>
              </w:rPr>
              <w:t>47</w:t>
            </w:r>
            <w:r w:rsidRPr="00FA2708">
              <w:fldChar w:fldCharType="end"/>
            </w:r>
          </w:p>
        </w:tc>
      </w:tr>
      <w:tr w:rsidR="00A0013C" w:rsidRPr="00A0013C" w14:paraId="764464F7" w14:textId="77777777" w:rsidTr="00D41373">
        <w:tc>
          <w:tcPr>
            <w:tcW w:w="7763" w:type="dxa"/>
          </w:tcPr>
          <w:p w14:paraId="3A202360" w14:textId="5286926D"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1 \h  \* MERGEFORMAT </w:instrText>
            </w:r>
            <w:r w:rsidRPr="00A0013C">
              <w:rPr>
                <w:b w:val="0"/>
                <w:bCs w:val="0"/>
              </w:rPr>
            </w:r>
            <w:r w:rsidRPr="00A0013C">
              <w:rPr>
                <w:b w:val="0"/>
                <w:bCs w:val="0"/>
              </w:rPr>
              <w:fldChar w:fldCharType="separate"/>
            </w:r>
            <w:r w:rsidR="00454CE9" w:rsidRPr="008132D5">
              <w:rPr>
                <w:b w:val="0"/>
                <w:bCs w:val="0"/>
              </w:rPr>
              <w:t>4.2.1 XDS Document Repository Actor</w:t>
            </w:r>
            <w:r w:rsidRPr="00A0013C">
              <w:rPr>
                <w:b w:val="0"/>
                <w:bCs w:val="0"/>
              </w:rPr>
              <w:fldChar w:fldCharType="end"/>
            </w:r>
            <w:r w:rsidR="00F73BD6">
              <w:rPr>
                <w:rFonts w:cstheme="minorBidi" w:hint="cs"/>
                <w:b w:val="0"/>
                <w:bCs w:val="0"/>
                <w:u w:val="dotted"/>
                <w:cs/>
              </w:rPr>
              <w:t>                                                                        </w:t>
            </w:r>
          </w:p>
        </w:tc>
        <w:tc>
          <w:tcPr>
            <w:tcW w:w="745" w:type="dxa"/>
          </w:tcPr>
          <w:p w14:paraId="7DF9E147" w14:textId="4F9CE1C5" w:rsidR="00A0013C" w:rsidRPr="00FA2708" w:rsidRDefault="00A0013C" w:rsidP="003A1F11">
            <w:pPr>
              <w:spacing w:line="360" w:lineRule="auto"/>
            </w:pPr>
            <w:r w:rsidRPr="00FA2708">
              <w:fldChar w:fldCharType="begin" w:fldLock="1"/>
            </w:r>
            <w:r w:rsidRPr="00FA2708">
              <w:instrText xml:space="preserve"> PAGEREF CHAPTERIV_421 \h </w:instrText>
            </w:r>
            <w:r w:rsidRPr="00FA2708">
              <w:fldChar w:fldCharType="separate"/>
            </w:r>
            <w:r w:rsidR="000E05C7">
              <w:rPr>
                <w:noProof/>
              </w:rPr>
              <w:t>47</w:t>
            </w:r>
            <w:r w:rsidRPr="00FA2708">
              <w:fldChar w:fldCharType="end"/>
            </w:r>
          </w:p>
        </w:tc>
      </w:tr>
      <w:tr w:rsidR="00A0013C" w:rsidRPr="00A0013C" w14:paraId="3EAF2F53" w14:textId="77777777" w:rsidTr="00D41373">
        <w:tc>
          <w:tcPr>
            <w:tcW w:w="7763" w:type="dxa"/>
          </w:tcPr>
          <w:p w14:paraId="2646D333" w14:textId="51FE937D"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2 \h  \* MERGEFORMAT </w:instrText>
            </w:r>
            <w:r w:rsidRPr="00A0013C">
              <w:rPr>
                <w:b w:val="0"/>
                <w:bCs w:val="0"/>
              </w:rPr>
            </w:r>
            <w:r w:rsidRPr="00A0013C">
              <w:rPr>
                <w:b w:val="0"/>
                <w:bCs w:val="0"/>
              </w:rPr>
              <w:fldChar w:fldCharType="separate"/>
            </w:r>
            <w:r w:rsidR="00454CE9" w:rsidRPr="008132D5">
              <w:rPr>
                <w:b w:val="0"/>
                <w:bCs w:val="0"/>
              </w:rPr>
              <w:t>4.2.2 XDS Document Consumer Actor</w:t>
            </w:r>
            <w:r w:rsidRPr="00A0013C">
              <w:rPr>
                <w:b w:val="0"/>
                <w:bCs w:val="0"/>
              </w:rPr>
              <w:fldChar w:fldCharType="end"/>
            </w:r>
            <w:r w:rsidR="00F73BD6">
              <w:rPr>
                <w:rFonts w:cstheme="minorBidi" w:hint="cs"/>
                <w:b w:val="0"/>
                <w:bCs w:val="0"/>
                <w:u w:val="dotted"/>
                <w:cs/>
              </w:rPr>
              <w:t>                                                                         </w:t>
            </w:r>
          </w:p>
        </w:tc>
        <w:tc>
          <w:tcPr>
            <w:tcW w:w="745" w:type="dxa"/>
          </w:tcPr>
          <w:p w14:paraId="06211855" w14:textId="7A400CC8" w:rsidR="00A0013C" w:rsidRPr="00FA2708" w:rsidRDefault="00A0013C" w:rsidP="003A1F11">
            <w:pPr>
              <w:spacing w:line="360" w:lineRule="auto"/>
            </w:pPr>
            <w:r w:rsidRPr="00FA2708">
              <w:fldChar w:fldCharType="begin" w:fldLock="1"/>
            </w:r>
            <w:r w:rsidRPr="00FA2708">
              <w:instrText xml:space="preserve"> PAGEREF CHAPTERIV_422 \h </w:instrText>
            </w:r>
            <w:r w:rsidRPr="00FA2708">
              <w:fldChar w:fldCharType="separate"/>
            </w:r>
            <w:r w:rsidR="000E05C7">
              <w:rPr>
                <w:noProof/>
              </w:rPr>
              <w:t>56</w:t>
            </w:r>
            <w:r w:rsidRPr="00FA2708">
              <w:fldChar w:fldCharType="end"/>
            </w:r>
          </w:p>
        </w:tc>
      </w:tr>
      <w:tr w:rsidR="00A0013C" w:rsidRPr="00A0013C" w14:paraId="5D27738C" w14:textId="77777777" w:rsidTr="00D41373">
        <w:tc>
          <w:tcPr>
            <w:tcW w:w="7763" w:type="dxa"/>
          </w:tcPr>
          <w:p w14:paraId="20DA403D" w14:textId="6A949E9F"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3 \h  \* MERGEFORMAT </w:instrText>
            </w:r>
            <w:r w:rsidRPr="00A0013C">
              <w:rPr>
                <w:b w:val="0"/>
                <w:bCs w:val="0"/>
              </w:rPr>
            </w:r>
            <w:r w:rsidRPr="00A0013C">
              <w:rPr>
                <w:b w:val="0"/>
                <w:bCs w:val="0"/>
              </w:rPr>
              <w:fldChar w:fldCharType="separate"/>
            </w:r>
            <w:r w:rsidR="00454CE9" w:rsidRPr="008132D5">
              <w:rPr>
                <w:b w:val="0"/>
                <w:bCs w:val="0"/>
              </w:rPr>
              <w:t>4.2.3 XDS Document Registry Actor</w:t>
            </w:r>
            <w:r w:rsidRPr="00A0013C">
              <w:rPr>
                <w:b w:val="0"/>
                <w:bCs w:val="0"/>
              </w:rPr>
              <w:fldChar w:fldCharType="end"/>
            </w:r>
            <w:r w:rsidR="00F73BD6">
              <w:rPr>
                <w:rFonts w:cstheme="minorBidi" w:hint="cs"/>
                <w:b w:val="0"/>
                <w:bCs w:val="0"/>
                <w:u w:val="dotted"/>
                <w:cs/>
              </w:rPr>
              <w:t>                                                                             </w:t>
            </w:r>
          </w:p>
        </w:tc>
        <w:tc>
          <w:tcPr>
            <w:tcW w:w="745" w:type="dxa"/>
          </w:tcPr>
          <w:p w14:paraId="6FDF1B4E" w14:textId="12FEB643" w:rsidR="00A0013C" w:rsidRPr="00FA2708" w:rsidRDefault="00A0013C" w:rsidP="003A1F11">
            <w:pPr>
              <w:spacing w:line="360" w:lineRule="auto"/>
            </w:pPr>
            <w:r w:rsidRPr="00FA2708">
              <w:fldChar w:fldCharType="begin" w:fldLock="1"/>
            </w:r>
            <w:r w:rsidRPr="00FA2708">
              <w:instrText xml:space="preserve"> PAGEREF CHAPTERIV_423 \h </w:instrText>
            </w:r>
            <w:r w:rsidRPr="00FA2708">
              <w:fldChar w:fldCharType="separate"/>
            </w:r>
            <w:r w:rsidR="000E05C7">
              <w:rPr>
                <w:noProof/>
              </w:rPr>
              <w:t>83</w:t>
            </w:r>
            <w:r w:rsidRPr="00FA2708">
              <w:fldChar w:fldCharType="end"/>
            </w:r>
          </w:p>
        </w:tc>
      </w:tr>
      <w:tr w:rsidR="00A0013C" w:rsidRPr="00A0013C" w14:paraId="1D19661A" w14:textId="77777777" w:rsidTr="00D41373">
        <w:tc>
          <w:tcPr>
            <w:tcW w:w="7763" w:type="dxa"/>
          </w:tcPr>
          <w:p w14:paraId="78E8D2BE" w14:textId="6BFD698D" w:rsidR="00A0013C" w:rsidRPr="00D41373" w:rsidRDefault="00D41373" w:rsidP="00D41373">
            <w:pPr>
              <w:pStyle w:val="Heading2"/>
              <w:rPr>
                <w:rFonts w:cstheme="minorBidi"/>
                <w:b w:val="0"/>
                <w:bCs w:val="0"/>
                <w:sz w:val="24"/>
                <w:szCs w:val="24"/>
                <w:u w:val="dotted"/>
              </w:rPr>
            </w:pPr>
            <w:r w:rsidRPr="00D41373">
              <w:rPr>
                <w:rFonts w:cstheme="minorBidi"/>
                <w:b w:val="0"/>
                <w:bCs w:val="0"/>
                <w:sz w:val="24"/>
                <w:szCs w:val="24"/>
                <w:u w:val="dotted"/>
              </w:rPr>
              <w:fldChar w:fldCharType="begin" w:fldLock="1"/>
            </w:r>
            <w:r w:rsidRPr="00D41373">
              <w:rPr>
                <w:rFonts w:cstheme="minorBidi"/>
                <w:b w:val="0"/>
                <w:bCs w:val="0"/>
                <w:sz w:val="24"/>
                <w:szCs w:val="24"/>
                <w:u w:val="dotted"/>
              </w:rPr>
              <w:instrText xml:space="preserve"> REF CHAPTERIV_43 \h  \* MERGEFORMAT </w:instrText>
            </w:r>
            <w:r w:rsidRPr="00D41373">
              <w:rPr>
                <w:rFonts w:cstheme="minorBidi"/>
                <w:b w:val="0"/>
                <w:bCs w:val="0"/>
                <w:sz w:val="24"/>
                <w:szCs w:val="24"/>
                <w:u w:val="dotted"/>
              </w:rPr>
            </w:r>
            <w:r w:rsidRPr="00D41373">
              <w:rPr>
                <w:rFonts w:cstheme="minorBidi"/>
                <w:b w:val="0"/>
                <w:bCs w:val="0"/>
                <w:sz w:val="24"/>
                <w:szCs w:val="24"/>
                <w:u w:val="dotted"/>
              </w:rPr>
              <w:fldChar w:fldCharType="separate"/>
            </w:r>
            <w:r w:rsidRPr="00D41373">
              <w:rPr>
                <w:b w:val="0"/>
                <w:bCs w:val="0"/>
                <w:sz w:val="24"/>
                <w:szCs w:val="24"/>
              </w:rPr>
              <w:t>4.3 Implementation Result</w:t>
            </w:r>
            <w:r w:rsidRPr="00D41373">
              <w:rPr>
                <w:rFonts w:cstheme="minorBidi"/>
                <w:b w:val="0"/>
                <w:bCs w:val="0"/>
                <w:sz w:val="24"/>
                <w:szCs w:val="24"/>
                <w:u w:val="dotted"/>
              </w:rPr>
              <w:fldChar w:fldCharType="end"/>
            </w:r>
            <w:r>
              <w:rPr>
                <w:rFonts w:cstheme="minorBidi"/>
                <w:b w:val="0"/>
                <w:bCs w:val="0"/>
                <w:sz w:val="24"/>
                <w:szCs w:val="24"/>
                <w:u w:val="dotted"/>
              </w:rPr>
              <w:t>                                                                                </w:t>
            </w:r>
          </w:p>
        </w:tc>
        <w:tc>
          <w:tcPr>
            <w:tcW w:w="745" w:type="dxa"/>
          </w:tcPr>
          <w:p w14:paraId="16E9A987" w14:textId="13E8C651" w:rsidR="00A0013C" w:rsidRPr="00FA2708" w:rsidRDefault="00D41373" w:rsidP="003A1F11">
            <w:pPr>
              <w:spacing w:line="360" w:lineRule="auto"/>
            </w:pPr>
            <w:r>
              <w:fldChar w:fldCharType="begin" w:fldLock="1"/>
            </w:r>
            <w:r>
              <w:instrText xml:space="preserve"> PAGEREF CHAPTERIV_43 \h </w:instrText>
            </w:r>
            <w:r>
              <w:fldChar w:fldCharType="separate"/>
            </w:r>
            <w:r w:rsidR="000E05C7">
              <w:rPr>
                <w:noProof/>
              </w:rPr>
              <w:t>123</w:t>
            </w:r>
            <w:r>
              <w:fldChar w:fldCharType="end"/>
            </w:r>
          </w:p>
        </w:tc>
      </w:tr>
      <w:tr w:rsidR="00A0013C" w:rsidRPr="00A0013C" w14:paraId="01E12DD3" w14:textId="77777777" w:rsidTr="00D41373">
        <w:tc>
          <w:tcPr>
            <w:tcW w:w="7763" w:type="dxa"/>
          </w:tcPr>
          <w:p w14:paraId="7578778E" w14:textId="7DDA130B" w:rsidR="00A0013C" w:rsidRPr="00D41373" w:rsidRDefault="00D41373" w:rsidP="00D41373">
            <w:pPr>
              <w:pStyle w:val="Heading2"/>
              <w:rPr>
                <w:rFonts w:cstheme="minorBidi"/>
                <w:b w:val="0"/>
                <w:bCs w:val="0"/>
                <w:sz w:val="24"/>
                <w:szCs w:val="24"/>
                <w:u w:val="dotted"/>
              </w:rPr>
            </w:pPr>
            <w:r w:rsidRPr="00D41373">
              <w:rPr>
                <w:rFonts w:cstheme="minorBidi"/>
                <w:b w:val="0"/>
                <w:bCs w:val="0"/>
                <w:sz w:val="24"/>
                <w:szCs w:val="24"/>
                <w:u w:val="dotted"/>
              </w:rPr>
              <w:fldChar w:fldCharType="begin" w:fldLock="1"/>
            </w:r>
            <w:r w:rsidRPr="00D41373">
              <w:rPr>
                <w:rFonts w:cstheme="minorBidi"/>
                <w:b w:val="0"/>
                <w:bCs w:val="0"/>
                <w:sz w:val="24"/>
                <w:szCs w:val="24"/>
                <w:u w:val="dotted"/>
              </w:rPr>
              <w:instrText xml:space="preserve"> REF CHAPTERIV_44 \h  \* MERGEFORMAT </w:instrText>
            </w:r>
            <w:r w:rsidRPr="00D41373">
              <w:rPr>
                <w:rFonts w:cstheme="minorBidi"/>
                <w:b w:val="0"/>
                <w:bCs w:val="0"/>
                <w:sz w:val="24"/>
                <w:szCs w:val="24"/>
                <w:u w:val="dotted"/>
              </w:rPr>
            </w:r>
            <w:r w:rsidRPr="00D41373">
              <w:rPr>
                <w:rFonts w:cstheme="minorBidi"/>
                <w:b w:val="0"/>
                <w:bCs w:val="0"/>
                <w:sz w:val="24"/>
                <w:szCs w:val="24"/>
                <w:u w:val="dotted"/>
              </w:rPr>
              <w:fldChar w:fldCharType="separate"/>
            </w:r>
            <w:r w:rsidRPr="00D41373">
              <w:rPr>
                <w:b w:val="0"/>
                <w:bCs w:val="0"/>
                <w:sz w:val="24"/>
                <w:szCs w:val="24"/>
              </w:rPr>
              <w:t>4.4 Evaluation</w:t>
            </w:r>
            <w:r w:rsidRPr="00D41373">
              <w:rPr>
                <w:rFonts w:cstheme="minorBidi"/>
                <w:b w:val="0"/>
                <w:bCs w:val="0"/>
                <w:sz w:val="24"/>
                <w:szCs w:val="24"/>
                <w:u w:val="dotted"/>
              </w:rPr>
              <w:fldChar w:fldCharType="end"/>
            </w:r>
            <w:r>
              <w:rPr>
                <w:rFonts w:cstheme="minorBidi"/>
                <w:b w:val="0"/>
                <w:bCs w:val="0"/>
                <w:sz w:val="24"/>
                <w:szCs w:val="24"/>
                <w:u w:val="dotted"/>
              </w:rPr>
              <w:t>                                                                                                   </w:t>
            </w:r>
          </w:p>
        </w:tc>
        <w:tc>
          <w:tcPr>
            <w:tcW w:w="745" w:type="dxa"/>
          </w:tcPr>
          <w:p w14:paraId="298F84AA" w14:textId="57AB91F2" w:rsidR="00A0013C" w:rsidRPr="00FA2708" w:rsidRDefault="00D41373" w:rsidP="003A1F11">
            <w:pPr>
              <w:spacing w:line="360" w:lineRule="auto"/>
            </w:pPr>
            <w:r>
              <w:fldChar w:fldCharType="begin" w:fldLock="1"/>
            </w:r>
            <w:r>
              <w:instrText xml:space="preserve"> PAGEREF CHAPTERIV_44 \h </w:instrText>
            </w:r>
            <w:r>
              <w:fldChar w:fldCharType="separate"/>
            </w:r>
            <w:r w:rsidR="000E05C7">
              <w:rPr>
                <w:noProof/>
              </w:rPr>
              <w:t>133</w:t>
            </w:r>
            <w:r>
              <w:fldChar w:fldCharType="end"/>
            </w:r>
          </w:p>
        </w:tc>
      </w:tr>
      <w:tr w:rsidR="00A0013C" w:rsidRPr="00A0013C" w14:paraId="0384AE45" w14:textId="77777777" w:rsidTr="00D41373">
        <w:tc>
          <w:tcPr>
            <w:tcW w:w="7763" w:type="dxa"/>
          </w:tcPr>
          <w:p w14:paraId="20127AD8" w14:textId="3749D672" w:rsidR="00A0013C" w:rsidRPr="00D41373" w:rsidRDefault="00D41373" w:rsidP="00D41373">
            <w:pPr>
              <w:pStyle w:val="Heading3"/>
              <w:ind w:left="0" w:firstLine="427"/>
              <w:rPr>
                <w:rFonts w:cstheme="minorBidi"/>
                <w:b w:val="0"/>
                <w:bCs w:val="0"/>
                <w:u w:val="dotted"/>
              </w:rPr>
            </w:pPr>
            <w:r w:rsidRPr="00D41373">
              <w:rPr>
                <w:rFonts w:cstheme="minorBidi"/>
                <w:b w:val="0"/>
                <w:bCs w:val="0"/>
                <w:u w:val="dotted"/>
              </w:rPr>
              <w:fldChar w:fldCharType="begin" w:fldLock="1"/>
            </w:r>
            <w:r w:rsidRPr="00D41373">
              <w:rPr>
                <w:rFonts w:cstheme="minorBidi"/>
                <w:b w:val="0"/>
                <w:bCs w:val="0"/>
                <w:u w:val="dotted"/>
              </w:rPr>
              <w:instrText xml:space="preserve"> REF CHAPTERIV_441 \h  \* MERGEFORMAT </w:instrText>
            </w:r>
            <w:r w:rsidRPr="00D41373">
              <w:rPr>
                <w:rFonts w:cstheme="minorBidi"/>
                <w:b w:val="0"/>
                <w:bCs w:val="0"/>
                <w:u w:val="dotted"/>
              </w:rPr>
            </w:r>
            <w:r w:rsidRPr="00D41373">
              <w:rPr>
                <w:rFonts w:cstheme="minorBidi"/>
                <w:b w:val="0"/>
                <w:bCs w:val="0"/>
                <w:u w:val="dotted"/>
              </w:rPr>
              <w:fldChar w:fldCharType="separate"/>
            </w:r>
            <w:r w:rsidRPr="00D41373">
              <w:rPr>
                <w:b w:val="0"/>
                <w:bCs w:val="0"/>
              </w:rPr>
              <w:t>4.4.1 Functionalities Test</w:t>
            </w:r>
            <w:r w:rsidRPr="00D41373">
              <w:rPr>
                <w:rFonts w:cstheme="minorBidi"/>
                <w:b w:val="0"/>
                <w:bCs w:val="0"/>
                <w:u w:val="dotted"/>
              </w:rPr>
              <w:fldChar w:fldCharType="end"/>
            </w:r>
            <w:r>
              <w:rPr>
                <w:rFonts w:cstheme="minorBidi"/>
                <w:b w:val="0"/>
                <w:bCs w:val="0"/>
                <w:u w:val="dotted"/>
              </w:rPr>
              <w:t>                                                                          </w:t>
            </w:r>
          </w:p>
        </w:tc>
        <w:tc>
          <w:tcPr>
            <w:tcW w:w="745" w:type="dxa"/>
          </w:tcPr>
          <w:p w14:paraId="7FFF62F8" w14:textId="748FC59A" w:rsidR="00A0013C" w:rsidRPr="00FA2708" w:rsidRDefault="00D41373" w:rsidP="003A1F11">
            <w:pPr>
              <w:spacing w:line="360" w:lineRule="auto"/>
            </w:pPr>
            <w:r>
              <w:fldChar w:fldCharType="begin" w:fldLock="1"/>
            </w:r>
            <w:r>
              <w:instrText xml:space="preserve"> PAGEREF CHAPTERIV_441 \h </w:instrText>
            </w:r>
            <w:r>
              <w:fldChar w:fldCharType="separate"/>
            </w:r>
            <w:r w:rsidR="000E05C7">
              <w:rPr>
                <w:noProof/>
              </w:rPr>
              <w:t>134</w:t>
            </w:r>
            <w:r>
              <w:fldChar w:fldCharType="end"/>
            </w:r>
          </w:p>
        </w:tc>
      </w:tr>
      <w:tr w:rsidR="00A0013C" w:rsidRPr="00A0013C" w14:paraId="3845803D" w14:textId="77777777" w:rsidTr="00D41373">
        <w:tc>
          <w:tcPr>
            <w:tcW w:w="7763" w:type="dxa"/>
          </w:tcPr>
          <w:p w14:paraId="2066BF5D" w14:textId="4DD3C842" w:rsidR="00A0013C" w:rsidRPr="00D41373" w:rsidRDefault="00D41373" w:rsidP="00D41373">
            <w:pPr>
              <w:pStyle w:val="Heading3"/>
              <w:ind w:hanging="293"/>
              <w:rPr>
                <w:rFonts w:cstheme="minorBidi"/>
                <w:b w:val="0"/>
                <w:bCs w:val="0"/>
                <w:u w:val="dotted"/>
              </w:rPr>
            </w:pPr>
            <w:r w:rsidRPr="00D41373">
              <w:rPr>
                <w:rFonts w:cstheme="minorBidi"/>
                <w:b w:val="0"/>
                <w:bCs w:val="0"/>
                <w:u w:val="dotted"/>
              </w:rPr>
              <w:fldChar w:fldCharType="begin" w:fldLock="1"/>
            </w:r>
            <w:r w:rsidRPr="00D41373">
              <w:rPr>
                <w:rFonts w:cstheme="minorBidi"/>
                <w:b w:val="0"/>
                <w:bCs w:val="0"/>
                <w:u w:val="dotted"/>
              </w:rPr>
              <w:instrText xml:space="preserve"> REF CHAPTERIV_442 \h  \* MERGEFORMAT </w:instrText>
            </w:r>
            <w:r w:rsidRPr="00D41373">
              <w:rPr>
                <w:rFonts w:cstheme="minorBidi"/>
                <w:b w:val="0"/>
                <w:bCs w:val="0"/>
                <w:u w:val="dotted"/>
              </w:rPr>
            </w:r>
            <w:r w:rsidRPr="00D41373">
              <w:rPr>
                <w:rFonts w:cstheme="minorBidi"/>
                <w:b w:val="0"/>
                <w:bCs w:val="0"/>
                <w:u w:val="dotted"/>
              </w:rPr>
              <w:fldChar w:fldCharType="separate"/>
            </w:r>
            <w:r w:rsidRPr="00D41373">
              <w:rPr>
                <w:b w:val="0"/>
                <w:bCs w:val="0"/>
              </w:rPr>
              <w:t>4.4.2 Performance Test</w:t>
            </w:r>
            <w:r w:rsidRPr="00D41373">
              <w:rPr>
                <w:rFonts w:cstheme="minorBidi"/>
                <w:b w:val="0"/>
                <w:bCs w:val="0"/>
                <w:u w:val="dotted"/>
              </w:rPr>
              <w:fldChar w:fldCharType="end"/>
            </w:r>
            <w:r>
              <w:rPr>
                <w:rFonts w:cstheme="minorBidi"/>
                <w:b w:val="0"/>
                <w:bCs w:val="0"/>
                <w:u w:val="dotted"/>
              </w:rPr>
              <w:t>                                                                             </w:t>
            </w:r>
          </w:p>
        </w:tc>
        <w:tc>
          <w:tcPr>
            <w:tcW w:w="745" w:type="dxa"/>
          </w:tcPr>
          <w:p w14:paraId="20C81E77" w14:textId="7575C030" w:rsidR="00A0013C" w:rsidRPr="00FA2708" w:rsidRDefault="00D41373" w:rsidP="003A1F11">
            <w:pPr>
              <w:spacing w:line="360" w:lineRule="auto"/>
            </w:pPr>
            <w:r>
              <w:fldChar w:fldCharType="begin" w:fldLock="1"/>
            </w:r>
            <w:r>
              <w:instrText xml:space="preserve"> PAGEREF CHAPTERIV_442 \h </w:instrText>
            </w:r>
            <w:r>
              <w:fldChar w:fldCharType="separate"/>
            </w:r>
            <w:r w:rsidR="000E05C7">
              <w:rPr>
                <w:noProof/>
              </w:rPr>
              <w:t>139</w:t>
            </w:r>
            <w:r>
              <w:fldChar w:fldCharType="end"/>
            </w:r>
          </w:p>
        </w:tc>
      </w:tr>
      <w:tr w:rsidR="00A57B88" w:rsidRPr="00A0013C" w14:paraId="44D6F02C" w14:textId="77777777" w:rsidTr="00D41373">
        <w:tc>
          <w:tcPr>
            <w:tcW w:w="7763" w:type="dxa"/>
          </w:tcPr>
          <w:p w14:paraId="009BAD41" w14:textId="45A32162" w:rsidR="00A57B88" w:rsidRPr="009A5037" w:rsidRDefault="009A5037" w:rsidP="009A5037">
            <w:pPr>
              <w:rPr>
                <w:b/>
                <w:bCs/>
              </w:rPr>
            </w:pPr>
            <w:r w:rsidRPr="009A5037">
              <w:rPr>
                <w:b/>
                <w:bCs/>
              </w:rPr>
              <w:fldChar w:fldCharType="begin" w:fldLock="1"/>
            </w:r>
            <w:r w:rsidRPr="009A5037">
              <w:rPr>
                <w:b/>
                <w:bCs/>
              </w:rPr>
              <w:instrText xml:space="preserve"> REF CHAPTERV \h  \* MERGEFORMAT </w:instrText>
            </w:r>
            <w:r w:rsidRPr="009A5037">
              <w:rPr>
                <w:b/>
                <w:bCs/>
              </w:rPr>
            </w:r>
            <w:r w:rsidRPr="009A5037">
              <w:rPr>
                <w:b/>
                <w:bCs/>
              </w:rPr>
              <w:fldChar w:fldCharType="separate"/>
            </w:r>
            <w:r w:rsidRPr="009A5037">
              <w:rPr>
                <w:b/>
                <w:bCs/>
              </w:rPr>
              <w:t>CHAPTER V DISCUSSION AND CONCLUSION</w:t>
            </w:r>
            <w:r w:rsidRPr="009A5037">
              <w:rPr>
                <w:b/>
                <w:bCs/>
              </w:rPr>
              <w:fldChar w:fldCharType="end"/>
            </w:r>
          </w:p>
        </w:tc>
        <w:tc>
          <w:tcPr>
            <w:tcW w:w="745" w:type="dxa"/>
          </w:tcPr>
          <w:p w14:paraId="6F5256C0" w14:textId="58065CFC" w:rsidR="00A57B88" w:rsidRPr="00FA2708" w:rsidRDefault="009A5037" w:rsidP="003A1F11">
            <w:pPr>
              <w:spacing w:line="360" w:lineRule="auto"/>
              <w:rPr>
                <w:b/>
                <w:bCs/>
              </w:rPr>
            </w:pPr>
            <w:r>
              <w:rPr>
                <w:b/>
                <w:bCs/>
              </w:rPr>
              <w:fldChar w:fldCharType="begin" w:fldLock="1"/>
            </w:r>
            <w:r>
              <w:rPr>
                <w:b/>
                <w:bCs/>
              </w:rPr>
              <w:instrText xml:space="preserve"> PAGEREF CHAPTERV \h </w:instrText>
            </w:r>
            <w:r>
              <w:rPr>
                <w:b/>
                <w:bCs/>
              </w:rPr>
            </w:r>
            <w:r>
              <w:rPr>
                <w:b/>
                <w:bCs/>
              </w:rPr>
              <w:fldChar w:fldCharType="separate"/>
            </w:r>
            <w:r w:rsidR="000E05C7">
              <w:rPr>
                <w:b/>
                <w:bCs/>
                <w:noProof/>
              </w:rPr>
              <w:t>156</w:t>
            </w:r>
            <w:r>
              <w:rPr>
                <w:b/>
                <w:bCs/>
              </w:rPr>
              <w:fldChar w:fldCharType="end"/>
            </w:r>
          </w:p>
        </w:tc>
      </w:tr>
      <w:tr w:rsidR="00A0013C" w:rsidRPr="00A0013C" w14:paraId="37ABDB5F" w14:textId="77777777" w:rsidTr="00D41373">
        <w:tc>
          <w:tcPr>
            <w:tcW w:w="7763" w:type="dxa"/>
          </w:tcPr>
          <w:p w14:paraId="03C0B080" w14:textId="32BEA3F7" w:rsidR="00A0013C" w:rsidRPr="009A5037" w:rsidRDefault="009A5037" w:rsidP="009A5037">
            <w:pPr>
              <w:spacing w:line="360" w:lineRule="auto"/>
              <w:ind w:left="427"/>
              <w:jc w:val="thaiDistribute"/>
              <w:rPr>
                <w:rFonts w:cstheme="minorBidi"/>
                <w:u w:val="dotted"/>
              </w:rPr>
            </w:pPr>
            <w:r w:rsidRPr="009A5037">
              <w:rPr>
                <w:rFonts w:cstheme="minorBidi"/>
                <w:u w:val="dotted"/>
              </w:rPr>
              <w:fldChar w:fldCharType="begin" w:fldLock="1"/>
            </w:r>
            <w:r w:rsidRPr="009A5037">
              <w:rPr>
                <w:rFonts w:cstheme="minorBidi"/>
                <w:u w:val="dotted"/>
              </w:rPr>
              <w:instrText xml:space="preserve"> REF CHAPTERV_51 \h  \* MERGEFORMAT </w:instrText>
            </w:r>
            <w:r w:rsidRPr="009A5037">
              <w:rPr>
                <w:rFonts w:cstheme="minorBidi"/>
                <w:u w:val="dotted"/>
              </w:rPr>
            </w:r>
            <w:r w:rsidRPr="009A5037">
              <w:rPr>
                <w:rFonts w:cstheme="minorBidi"/>
                <w:u w:val="dotted"/>
              </w:rPr>
              <w:fldChar w:fldCharType="separate"/>
            </w:r>
            <w:r w:rsidRPr="009A5037">
              <w:t>5.</w:t>
            </w:r>
            <w:r w:rsidRPr="009A5037">
              <w:rPr>
                <w:rFonts w:cstheme="minorBidi"/>
              </w:rPr>
              <w:t>1</w:t>
            </w:r>
            <w:r w:rsidRPr="009A5037">
              <w:t xml:space="preserve"> Discussion</w:t>
            </w:r>
            <w:r w:rsidRPr="009A5037">
              <w:rPr>
                <w:rFonts w:cstheme="minorBidi"/>
                <w:u w:val="dotted"/>
              </w:rPr>
              <w:fldChar w:fldCharType="end"/>
            </w:r>
            <w:r>
              <w:rPr>
                <w:rFonts w:cstheme="minorBidi"/>
                <w:u w:val="dotted"/>
              </w:rPr>
              <w:t>                                                                                           </w:t>
            </w:r>
          </w:p>
        </w:tc>
        <w:tc>
          <w:tcPr>
            <w:tcW w:w="745" w:type="dxa"/>
          </w:tcPr>
          <w:p w14:paraId="123FE11D" w14:textId="722A12F9" w:rsidR="00A0013C" w:rsidRPr="00FA2708" w:rsidRDefault="009A5037" w:rsidP="003A1F11">
            <w:pPr>
              <w:spacing w:line="360" w:lineRule="auto"/>
            </w:pPr>
            <w:r>
              <w:fldChar w:fldCharType="begin" w:fldLock="1"/>
            </w:r>
            <w:r>
              <w:instrText xml:space="preserve"> PAGEREF CHAPTERV_51 \h </w:instrText>
            </w:r>
            <w:r>
              <w:fldChar w:fldCharType="separate"/>
            </w:r>
            <w:r w:rsidR="000E05C7">
              <w:rPr>
                <w:noProof/>
              </w:rPr>
              <w:t>156</w:t>
            </w:r>
            <w:r>
              <w:fldChar w:fldCharType="end"/>
            </w:r>
          </w:p>
        </w:tc>
      </w:tr>
      <w:tr w:rsidR="00555AD4" w:rsidRPr="00A0013C" w14:paraId="7DE32920" w14:textId="77777777" w:rsidTr="00D41373">
        <w:tc>
          <w:tcPr>
            <w:tcW w:w="7763" w:type="dxa"/>
          </w:tcPr>
          <w:p w14:paraId="10549D37" w14:textId="0188C4AA" w:rsidR="00555AD4" w:rsidRPr="009A5037" w:rsidRDefault="009A5037" w:rsidP="009A5037">
            <w:pPr>
              <w:spacing w:line="360" w:lineRule="auto"/>
              <w:ind w:left="427"/>
              <w:jc w:val="thaiDistribute"/>
            </w:pPr>
            <w:r w:rsidRPr="009A5037">
              <w:fldChar w:fldCharType="begin" w:fldLock="1"/>
            </w:r>
            <w:r w:rsidRPr="009A5037">
              <w:instrText xml:space="preserve"> REF CHAPTERV_52 \h  \* MERGEFORMAT </w:instrText>
            </w:r>
            <w:r w:rsidRPr="009A5037">
              <w:fldChar w:fldCharType="separate"/>
            </w:r>
            <w:r w:rsidRPr="009A5037">
              <w:t>5.2 Conclusion</w:t>
            </w:r>
            <w:r w:rsidRPr="009A5037">
              <w:fldChar w:fldCharType="end"/>
            </w:r>
            <w:r>
              <w:rPr>
                <w:rFonts w:cstheme="minorBidi"/>
                <w:u w:val="dotted"/>
              </w:rPr>
              <w:t>                                                                                          </w:t>
            </w:r>
          </w:p>
        </w:tc>
        <w:tc>
          <w:tcPr>
            <w:tcW w:w="745" w:type="dxa"/>
          </w:tcPr>
          <w:p w14:paraId="19200EC4" w14:textId="1052689A" w:rsidR="00555AD4" w:rsidRPr="00FA2708" w:rsidRDefault="009A5037" w:rsidP="00555AD4">
            <w:pPr>
              <w:spacing w:line="360" w:lineRule="auto"/>
            </w:pPr>
            <w:r>
              <w:fldChar w:fldCharType="begin" w:fldLock="1"/>
            </w:r>
            <w:r>
              <w:instrText xml:space="preserve"> PAGEREF CHAPTERV_52 \h </w:instrText>
            </w:r>
            <w:r>
              <w:fldChar w:fldCharType="separate"/>
            </w:r>
            <w:r w:rsidR="000E05C7">
              <w:rPr>
                <w:noProof/>
              </w:rPr>
              <w:t>157</w:t>
            </w:r>
            <w:r>
              <w:fldChar w:fldCharType="end"/>
            </w:r>
          </w:p>
        </w:tc>
      </w:tr>
      <w:tr w:rsidR="00555AD4" w:rsidRPr="00A0013C" w14:paraId="0D21D1D4" w14:textId="77777777" w:rsidTr="00D41373">
        <w:tc>
          <w:tcPr>
            <w:tcW w:w="7763" w:type="dxa"/>
          </w:tcPr>
          <w:p w14:paraId="4C7BE289" w14:textId="101A7A58" w:rsidR="00555AD4" w:rsidRPr="00A0013C" w:rsidRDefault="00555AD4" w:rsidP="00555AD4">
            <w:pPr>
              <w:spacing w:line="360" w:lineRule="auto"/>
              <w:ind w:hanging="108"/>
              <w:rPr>
                <w:b/>
                <w:bCs/>
              </w:rPr>
            </w:pPr>
            <w:r w:rsidRPr="00A0013C">
              <w:rPr>
                <w:b/>
                <w:bCs/>
              </w:rPr>
              <w:t>REFERENCES</w:t>
            </w:r>
          </w:p>
        </w:tc>
        <w:tc>
          <w:tcPr>
            <w:tcW w:w="745" w:type="dxa"/>
          </w:tcPr>
          <w:p w14:paraId="47AE849A" w14:textId="06E28B3F" w:rsidR="00555AD4" w:rsidRPr="00FA2708" w:rsidRDefault="009A5037" w:rsidP="00555AD4">
            <w:pPr>
              <w:spacing w:line="360" w:lineRule="auto"/>
              <w:rPr>
                <w:b/>
                <w:bCs/>
              </w:rPr>
            </w:pPr>
            <w:r>
              <w:rPr>
                <w:b/>
                <w:bCs/>
              </w:rPr>
              <w:fldChar w:fldCharType="begin" w:fldLock="1"/>
            </w:r>
            <w:r>
              <w:rPr>
                <w:b/>
                <w:bCs/>
              </w:rPr>
              <w:instrText xml:space="preserve"> PAGEREF REFERENCE \h </w:instrText>
            </w:r>
            <w:r>
              <w:rPr>
                <w:b/>
                <w:bCs/>
              </w:rPr>
            </w:r>
            <w:r>
              <w:rPr>
                <w:b/>
                <w:bCs/>
              </w:rPr>
              <w:fldChar w:fldCharType="separate"/>
            </w:r>
            <w:r w:rsidR="000E05C7">
              <w:rPr>
                <w:b/>
                <w:bCs/>
                <w:noProof/>
              </w:rPr>
              <w:t>159</w:t>
            </w:r>
            <w:r>
              <w:rPr>
                <w:b/>
                <w:bCs/>
              </w:rPr>
              <w:fldChar w:fldCharType="end"/>
            </w:r>
          </w:p>
        </w:tc>
      </w:tr>
      <w:tr w:rsidR="00FC730B" w:rsidRPr="00A0013C" w14:paraId="4662C931" w14:textId="77777777" w:rsidTr="00D41373">
        <w:tc>
          <w:tcPr>
            <w:tcW w:w="7763" w:type="dxa"/>
          </w:tcPr>
          <w:p w14:paraId="3F011AA7" w14:textId="34494924" w:rsidR="00FC730B" w:rsidRPr="00A0013C" w:rsidRDefault="00FC730B" w:rsidP="00555AD4">
            <w:pPr>
              <w:spacing w:line="360" w:lineRule="auto"/>
              <w:ind w:hanging="108"/>
              <w:rPr>
                <w:b/>
                <w:bCs/>
              </w:rPr>
            </w:pPr>
            <w:r>
              <w:rPr>
                <w:b/>
                <w:bCs/>
              </w:rPr>
              <w:t>APPENDIX</w:t>
            </w:r>
          </w:p>
        </w:tc>
        <w:tc>
          <w:tcPr>
            <w:tcW w:w="745" w:type="dxa"/>
          </w:tcPr>
          <w:p w14:paraId="28685A73" w14:textId="17C8664C" w:rsidR="00FC730B" w:rsidRPr="00FA2708" w:rsidRDefault="009A5037" w:rsidP="00555AD4">
            <w:pPr>
              <w:spacing w:line="360" w:lineRule="auto"/>
              <w:rPr>
                <w:b/>
                <w:bCs/>
              </w:rPr>
            </w:pPr>
            <w:r>
              <w:rPr>
                <w:b/>
                <w:bCs/>
              </w:rPr>
              <w:fldChar w:fldCharType="begin" w:fldLock="1"/>
            </w:r>
            <w:r>
              <w:rPr>
                <w:b/>
                <w:bCs/>
              </w:rPr>
              <w:instrText xml:space="preserve"> PAGEREF Appendix \h </w:instrText>
            </w:r>
            <w:r>
              <w:rPr>
                <w:b/>
                <w:bCs/>
              </w:rPr>
            </w:r>
            <w:r>
              <w:rPr>
                <w:b/>
                <w:bCs/>
              </w:rPr>
              <w:fldChar w:fldCharType="separate"/>
            </w:r>
            <w:r w:rsidR="000E05C7">
              <w:rPr>
                <w:b/>
                <w:bCs/>
                <w:noProof/>
              </w:rPr>
              <w:t>165</w:t>
            </w:r>
            <w:r>
              <w:rPr>
                <w:b/>
                <w:bCs/>
              </w:rPr>
              <w:fldChar w:fldCharType="end"/>
            </w:r>
          </w:p>
        </w:tc>
      </w:tr>
      <w:tr w:rsidR="00FC730B" w:rsidRPr="00A0013C" w14:paraId="7DFA8FC9" w14:textId="77777777" w:rsidTr="00D41373">
        <w:tc>
          <w:tcPr>
            <w:tcW w:w="7763" w:type="dxa"/>
          </w:tcPr>
          <w:p w14:paraId="3EA33061" w14:textId="2DF8E7A5" w:rsidR="00FC730B" w:rsidRDefault="00FC730B" w:rsidP="00555AD4">
            <w:pPr>
              <w:spacing w:line="360" w:lineRule="auto"/>
              <w:ind w:hanging="108"/>
              <w:rPr>
                <w:b/>
                <w:bCs/>
              </w:rPr>
            </w:pPr>
            <w:r>
              <w:rPr>
                <w:b/>
                <w:bCs/>
              </w:rPr>
              <w:t>BIOGRAPHY</w:t>
            </w:r>
          </w:p>
        </w:tc>
        <w:tc>
          <w:tcPr>
            <w:tcW w:w="745" w:type="dxa"/>
          </w:tcPr>
          <w:p w14:paraId="1583D7CD" w14:textId="42A68EB9" w:rsidR="00FC730B" w:rsidRPr="00FA2708" w:rsidRDefault="009A5037" w:rsidP="00555AD4">
            <w:pPr>
              <w:spacing w:line="360" w:lineRule="auto"/>
              <w:rPr>
                <w:b/>
                <w:bCs/>
              </w:rPr>
            </w:pPr>
            <w:r>
              <w:rPr>
                <w:b/>
                <w:bCs/>
              </w:rPr>
              <w:fldChar w:fldCharType="begin" w:fldLock="1"/>
            </w:r>
            <w:r>
              <w:rPr>
                <w:b/>
                <w:bCs/>
              </w:rPr>
              <w:instrText xml:space="preserve"> PAGEREF Biography \h </w:instrText>
            </w:r>
            <w:r>
              <w:rPr>
                <w:b/>
                <w:bCs/>
              </w:rPr>
            </w:r>
            <w:r>
              <w:rPr>
                <w:b/>
                <w:bCs/>
              </w:rPr>
              <w:fldChar w:fldCharType="separate"/>
            </w:r>
            <w:r w:rsidR="000E05C7">
              <w:rPr>
                <w:b/>
                <w:bCs/>
                <w:noProof/>
              </w:rPr>
              <w:t>301</w:t>
            </w:r>
            <w:r>
              <w:rPr>
                <w:b/>
                <w:bCs/>
              </w:rPr>
              <w:fldChar w:fldCharType="end"/>
            </w: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4" w:name="ListOfTables"/>
      <w:r w:rsidRPr="009E7770">
        <w:rPr>
          <w:b/>
          <w:bCs/>
          <w:color w:val="auto"/>
          <w:sz w:val="28"/>
          <w:szCs w:val="28"/>
        </w:rPr>
        <w:lastRenderedPageBreak/>
        <w:t>LIST OF TABLES</w:t>
      </w:r>
    </w:p>
    <w:bookmarkEnd w:id="4"/>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539454D1" w14:textId="01CA3AB4" w:rsidR="00687388" w:rsidRPr="009E7770" w:rsidRDefault="00687388"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
      <w:tblGrid>
        <w:gridCol w:w="817"/>
        <w:gridCol w:w="6946"/>
        <w:gridCol w:w="745"/>
      </w:tblGrid>
      <w:tr w:rsidR="00CB3327" w:rsidRPr="00CB3327" w14:paraId="335A08DB" w14:textId="77777777" w:rsidTr="008132D5">
        <w:trPr>
          <w:trHeight w:val="586"/>
        </w:trPr>
        <w:tc>
          <w:tcPr>
            <w:tcW w:w="817" w:type="dxa"/>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
          <w:p w14:paraId="7D6F0A6C" w14:textId="77777777" w:rsidR="00FC702B" w:rsidRPr="00CB3327" w:rsidRDefault="00FC702B" w:rsidP="00FC702B">
            <w:pPr>
              <w:spacing w:line="360" w:lineRule="auto"/>
              <w:rPr>
                <w:b/>
                <w:bCs/>
              </w:rPr>
            </w:pPr>
          </w:p>
        </w:tc>
        <w:tc>
          <w:tcPr>
            <w:tcW w:w="745" w:type="dxa"/>
          </w:tcPr>
          <w:p w14:paraId="27EFBE08" w14:textId="77777777" w:rsidR="00FC702B" w:rsidRPr="00CB3327" w:rsidRDefault="00FC702B" w:rsidP="00FC702B">
            <w:pPr>
              <w:spacing w:line="360" w:lineRule="auto"/>
              <w:jc w:val="right"/>
              <w:rPr>
                <w:b/>
                <w:bCs/>
                <w:cs/>
              </w:rPr>
            </w:pPr>
            <w:r w:rsidRPr="00CB3327">
              <w:rPr>
                <w:b/>
                <w:bCs/>
              </w:rPr>
              <w:t>Page</w:t>
            </w:r>
          </w:p>
        </w:tc>
      </w:tr>
      <w:tr w:rsidR="00FB2315" w:rsidRPr="00CB3327" w14:paraId="079B4323" w14:textId="77777777" w:rsidTr="008132D5">
        <w:tc>
          <w:tcPr>
            <w:tcW w:w="817" w:type="dxa"/>
          </w:tcPr>
          <w:p w14:paraId="5676373F" w14:textId="1606806B" w:rsidR="00FB2315" w:rsidRDefault="00233A2A" w:rsidP="00FC702B">
            <w:pPr>
              <w:spacing w:line="360" w:lineRule="auto"/>
              <w:jc w:val="center"/>
            </w:pPr>
            <w:r>
              <w:fldChar w:fldCharType="begin" w:fldLock="1"/>
            </w:r>
            <w:r>
              <w:instrText xml:space="preserve"> REF _Ref78702145 \h </w:instrText>
            </w:r>
            <w:r>
              <w:fldChar w:fldCharType="separate"/>
            </w:r>
            <w:r>
              <w:rPr>
                <w:noProof/>
              </w:rPr>
              <w:t>4</w:t>
            </w:r>
            <w:r>
              <w:noBreakHyphen/>
            </w:r>
            <w:r>
              <w:rPr>
                <w:noProof/>
              </w:rPr>
              <w:t>1</w:t>
            </w:r>
            <w:r>
              <w:fldChar w:fldCharType="end"/>
            </w:r>
          </w:p>
        </w:tc>
        <w:tc>
          <w:tcPr>
            <w:tcW w:w="6946" w:type="dxa"/>
          </w:tcPr>
          <w:p w14:paraId="10324A60" w14:textId="3C208CEE" w:rsidR="00FB2315" w:rsidRPr="00CB3327" w:rsidRDefault="00233A2A" w:rsidP="00FC702B">
            <w:pPr>
              <w:spacing w:line="360" w:lineRule="auto"/>
              <w:ind w:hanging="108"/>
            </w:pPr>
            <w:r>
              <w:fldChar w:fldCharType="begin" w:fldLock="1"/>
            </w:r>
            <w:r>
              <w:instrText xml:space="preserve"> REF _Ref78702238 \h </w:instrText>
            </w:r>
            <w:r>
              <w:fldChar w:fldCharType="separate"/>
            </w:r>
            <w:r>
              <w:t>Modified metadata attributes in each sample transaction</w:t>
            </w:r>
            <w:r>
              <w:fldChar w:fldCharType="end"/>
            </w:r>
          </w:p>
        </w:tc>
        <w:tc>
          <w:tcPr>
            <w:tcW w:w="745" w:type="dxa"/>
          </w:tcPr>
          <w:p w14:paraId="745BFA39" w14:textId="391A66FC" w:rsidR="00FB2315" w:rsidRPr="00CB3327" w:rsidRDefault="00233A2A" w:rsidP="00FC702B">
            <w:pPr>
              <w:spacing w:line="360" w:lineRule="auto"/>
              <w:jc w:val="right"/>
            </w:pPr>
            <w:r>
              <w:fldChar w:fldCharType="begin" w:fldLock="1"/>
            </w:r>
            <w:r>
              <w:instrText xml:space="preserve"> PAGEREF _Ref78702231 \h </w:instrText>
            </w:r>
            <w:r>
              <w:fldChar w:fldCharType="separate"/>
            </w:r>
            <w:r w:rsidR="000E05C7">
              <w:rPr>
                <w:noProof/>
              </w:rPr>
              <w:t>133</w:t>
            </w:r>
            <w:r>
              <w:fldChar w:fldCharType="end"/>
            </w:r>
          </w:p>
        </w:tc>
      </w:tr>
      <w:tr w:rsidR="00233A2A" w:rsidRPr="00CB3327" w14:paraId="4FEDE65E" w14:textId="77777777" w:rsidTr="008132D5">
        <w:tc>
          <w:tcPr>
            <w:tcW w:w="817" w:type="dxa"/>
          </w:tcPr>
          <w:p w14:paraId="4BD297F1" w14:textId="7AA200DE" w:rsidR="00233A2A" w:rsidRDefault="00233A2A" w:rsidP="00FC702B">
            <w:pPr>
              <w:spacing w:line="360" w:lineRule="auto"/>
              <w:jc w:val="center"/>
            </w:pPr>
            <w:r>
              <w:fldChar w:fldCharType="begin" w:fldLock="1"/>
            </w:r>
            <w:r>
              <w:instrText xml:space="preserve"> REF _Ref76730099 \h </w:instrText>
            </w:r>
            <w:r>
              <w:fldChar w:fldCharType="separate"/>
            </w:r>
            <w:r>
              <w:rPr>
                <w:noProof/>
              </w:rPr>
              <w:t>4</w:t>
            </w:r>
            <w:r>
              <w:noBreakHyphen/>
            </w:r>
            <w:r>
              <w:rPr>
                <w:noProof/>
              </w:rPr>
              <w:t>2</w:t>
            </w:r>
            <w:r>
              <w:fldChar w:fldCharType="end"/>
            </w:r>
          </w:p>
        </w:tc>
        <w:tc>
          <w:tcPr>
            <w:tcW w:w="6946" w:type="dxa"/>
          </w:tcPr>
          <w:p w14:paraId="691BC81F" w14:textId="7A6ABFA6" w:rsidR="00233A2A" w:rsidRDefault="00233A2A" w:rsidP="00FC702B">
            <w:pPr>
              <w:spacing w:line="360" w:lineRule="auto"/>
              <w:ind w:hanging="108"/>
            </w:pPr>
            <w:r>
              <w:fldChar w:fldCharType="begin" w:fldLock="1"/>
            </w:r>
            <w:r>
              <w:instrText xml:space="preserve"> REF _Ref76754864 \h </w:instrText>
            </w:r>
            <w:r>
              <w:fldChar w:fldCharType="separate"/>
            </w:r>
            <w:r w:rsidRPr="009F6850">
              <w:t>Functionalities experiment result</w:t>
            </w:r>
            <w:r>
              <w:fldChar w:fldCharType="end"/>
            </w:r>
          </w:p>
        </w:tc>
        <w:tc>
          <w:tcPr>
            <w:tcW w:w="745" w:type="dxa"/>
          </w:tcPr>
          <w:p w14:paraId="69D949B7" w14:textId="6BFA5077" w:rsidR="00233A2A" w:rsidRDefault="00233A2A" w:rsidP="00FC702B">
            <w:pPr>
              <w:spacing w:line="360" w:lineRule="auto"/>
              <w:jc w:val="right"/>
            </w:pPr>
            <w:r>
              <w:fldChar w:fldCharType="begin" w:fldLock="1"/>
            </w:r>
            <w:r>
              <w:instrText xml:space="preserve"> PAGEREF _Ref76754870 \h </w:instrText>
            </w:r>
            <w:r>
              <w:fldChar w:fldCharType="separate"/>
            </w:r>
            <w:r w:rsidR="000E05C7">
              <w:rPr>
                <w:noProof/>
              </w:rPr>
              <w:t>136</w:t>
            </w:r>
            <w:r>
              <w:fldChar w:fldCharType="end"/>
            </w:r>
          </w:p>
        </w:tc>
      </w:tr>
      <w:tr w:rsidR="00917805" w:rsidRPr="00CB3327" w14:paraId="267DF972" w14:textId="77777777" w:rsidTr="008132D5">
        <w:tc>
          <w:tcPr>
            <w:tcW w:w="817" w:type="dxa"/>
          </w:tcPr>
          <w:p w14:paraId="4D1C09FE" w14:textId="464E3F87" w:rsidR="00917805" w:rsidRDefault="00917805" w:rsidP="00917805">
            <w:pPr>
              <w:spacing w:line="360" w:lineRule="auto"/>
              <w:jc w:val="center"/>
            </w:pPr>
            <w:r>
              <w:fldChar w:fldCharType="begin" w:fldLock="1"/>
            </w:r>
            <w:r>
              <w:instrText xml:space="preserve"> REF _Ref74285375 \h </w:instrText>
            </w:r>
            <w:r>
              <w:fldChar w:fldCharType="separate"/>
            </w:r>
            <w:r>
              <w:t xml:space="preserve"> </w:t>
            </w:r>
            <w:r>
              <w:rPr>
                <w:noProof/>
              </w:rPr>
              <w:t>A</w:t>
            </w:r>
            <w:r>
              <w:noBreakHyphen/>
            </w:r>
            <w:r>
              <w:rPr>
                <w:noProof/>
              </w:rPr>
              <w:t>1</w:t>
            </w:r>
            <w:r>
              <w:fldChar w:fldCharType="end"/>
            </w:r>
          </w:p>
        </w:tc>
        <w:tc>
          <w:tcPr>
            <w:tcW w:w="6946" w:type="dxa"/>
          </w:tcPr>
          <w:p w14:paraId="47B834BB" w14:textId="6EABECE3" w:rsidR="00917805" w:rsidRPr="00A4250B" w:rsidRDefault="00C149D4" w:rsidP="00917805">
            <w:pPr>
              <w:spacing w:line="360" w:lineRule="auto"/>
              <w:ind w:hanging="108"/>
              <w:rPr>
                <w:rFonts w:cstheme="minorBidi"/>
                <w:cs/>
              </w:rPr>
            </w:pPr>
            <w:proofErr w:type="spellStart"/>
            <w:r>
              <w:t>SubmissionSet</w:t>
            </w:r>
            <w:proofErr w:type="spellEnd"/>
          </w:p>
        </w:tc>
        <w:tc>
          <w:tcPr>
            <w:tcW w:w="745" w:type="dxa"/>
          </w:tcPr>
          <w:p w14:paraId="00CBD383" w14:textId="48A81D33" w:rsidR="00917805" w:rsidRDefault="00C149D4" w:rsidP="00917805">
            <w:pPr>
              <w:spacing w:line="360" w:lineRule="auto"/>
              <w:jc w:val="right"/>
            </w:pPr>
            <w:r>
              <w:fldChar w:fldCharType="begin" w:fldLock="1"/>
            </w:r>
            <w:r>
              <w:instrText xml:space="preserve"> PAGEREF TableA1 \h </w:instrText>
            </w:r>
            <w:r>
              <w:fldChar w:fldCharType="separate"/>
            </w:r>
            <w:r w:rsidR="000E05C7">
              <w:rPr>
                <w:noProof/>
              </w:rPr>
              <w:t>165</w:t>
            </w:r>
            <w:r>
              <w:fldChar w:fldCharType="end"/>
            </w:r>
          </w:p>
        </w:tc>
      </w:tr>
      <w:tr w:rsidR="00917805" w:rsidRPr="00CB3327" w14:paraId="476B27F2" w14:textId="77777777" w:rsidTr="008132D5">
        <w:tc>
          <w:tcPr>
            <w:tcW w:w="817" w:type="dxa"/>
          </w:tcPr>
          <w:p w14:paraId="17738BF2" w14:textId="57AA6FF2" w:rsidR="00917805" w:rsidRDefault="00917805" w:rsidP="00917805">
            <w:pPr>
              <w:spacing w:line="360" w:lineRule="auto"/>
              <w:jc w:val="center"/>
            </w:pPr>
            <w:r>
              <w:fldChar w:fldCharType="begin" w:fldLock="1"/>
            </w:r>
            <w:r>
              <w:instrText xml:space="preserve"> REF _Ref72933640 \h </w:instrText>
            </w:r>
            <w:r>
              <w:fldChar w:fldCharType="separate"/>
            </w:r>
            <w:r w:rsidRPr="00F95571">
              <w:t xml:space="preserve"> </w:t>
            </w:r>
            <w:r>
              <w:rPr>
                <w:noProof/>
              </w:rPr>
              <w:t>A</w:t>
            </w:r>
            <w:r>
              <w:noBreakHyphen/>
            </w:r>
            <w:r>
              <w:rPr>
                <w:noProof/>
              </w:rPr>
              <w:t>2</w:t>
            </w:r>
            <w:r>
              <w:fldChar w:fldCharType="end"/>
            </w:r>
          </w:p>
        </w:tc>
        <w:tc>
          <w:tcPr>
            <w:tcW w:w="6946" w:type="dxa"/>
          </w:tcPr>
          <w:p w14:paraId="46CC8932" w14:textId="2E5EC36B" w:rsidR="00917805" w:rsidRDefault="00C149D4" w:rsidP="00917805">
            <w:pPr>
              <w:spacing w:line="360" w:lineRule="auto"/>
              <w:ind w:hanging="108"/>
            </w:pPr>
            <w:r>
              <w:t>Folder</w:t>
            </w:r>
          </w:p>
        </w:tc>
        <w:tc>
          <w:tcPr>
            <w:tcW w:w="745" w:type="dxa"/>
          </w:tcPr>
          <w:p w14:paraId="2FB82B8A" w14:textId="4777C087" w:rsidR="00917805" w:rsidRDefault="00C149D4" w:rsidP="00917805">
            <w:pPr>
              <w:spacing w:line="360" w:lineRule="auto"/>
              <w:jc w:val="right"/>
            </w:pPr>
            <w:r>
              <w:fldChar w:fldCharType="begin" w:fldLock="1"/>
            </w:r>
            <w:r>
              <w:instrText xml:space="preserve"> PAGEREF TableA2 \h </w:instrText>
            </w:r>
            <w:r>
              <w:fldChar w:fldCharType="separate"/>
            </w:r>
            <w:r w:rsidR="000E05C7">
              <w:rPr>
                <w:noProof/>
              </w:rPr>
              <w:t>166</w:t>
            </w:r>
            <w:r>
              <w:fldChar w:fldCharType="end"/>
            </w:r>
          </w:p>
        </w:tc>
      </w:tr>
      <w:tr w:rsidR="00917805" w:rsidRPr="00CB3327" w14:paraId="014EAD93" w14:textId="77777777" w:rsidTr="008132D5">
        <w:tc>
          <w:tcPr>
            <w:tcW w:w="817" w:type="dxa"/>
          </w:tcPr>
          <w:p w14:paraId="154DFE86" w14:textId="41B71AE7" w:rsidR="00917805" w:rsidRDefault="00917805" w:rsidP="00917805">
            <w:pPr>
              <w:spacing w:line="360" w:lineRule="auto"/>
              <w:jc w:val="center"/>
            </w:pPr>
            <w:r>
              <w:fldChar w:fldCharType="begin" w:fldLock="1"/>
            </w:r>
            <w:r>
              <w:instrText xml:space="preserve"> REF _Ref72933659 \h </w:instrText>
            </w:r>
            <w:r>
              <w:fldChar w:fldCharType="separate"/>
            </w:r>
            <w:r w:rsidRPr="003E35EF">
              <w:t xml:space="preserve"> </w:t>
            </w:r>
            <w:r>
              <w:rPr>
                <w:noProof/>
              </w:rPr>
              <w:t>A</w:t>
            </w:r>
            <w:r>
              <w:noBreakHyphen/>
            </w:r>
            <w:r>
              <w:rPr>
                <w:noProof/>
              </w:rPr>
              <w:t>3</w:t>
            </w:r>
            <w:r>
              <w:fldChar w:fldCharType="end"/>
            </w:r>
          </w:p>
        </w:tc>
        <w:tc>
          <w:tcPr>
            <w:tcW w:w="6946" w:type="dxa"/>
          </w:tcPr>
          <w:p w14:paraId="6C2A1F16" w14:textId="50F48163" w:rsidR="00917805" w:rsidRDefault="00C149D4" w:rsidP="00917805">
            <w:pPr>
              <w:spacing w:line="360" w:lineRule="auto"/>
              <w:ind w:hanging="108"/>
            </w:pPr>
            <w:proofErr w:type="spellStart"/>
            <w:r>
              <w:t>DocumentEntry</w:t>
            </w:r>
            <w:proofErr w:type="spellEnd"/>
          </w:p>
        </w:tc>
        <w:tc>
          <w:tcPr>
            <w:tcW w:w="745" w:type="dxa"/>
          </w:tcPr>
          <w:p w14:paraId="26F788FA" w14:textId="27189AF2" w:rsidR="00917805" w:rsidRDefault="00C149D4" w:rsidP="00917805">
            <w:pPr>
              <w:spacing w:line="360" w:lineRule="auto"/>
              <w:jc w:val="right"/>
            </w:pPr>
            <w:r>
              <w:fldChar w:fldCharType="begin" w:fldLock="1"/>
            </w:r>
            <w:r>
              <w:instrText xml:space="preserve"> PAGEREF TableA3 \h </w:instrText>
            </w:r>
            <w:r>
              <w:fldChar w:fldCharType="separate"/>
            </w:r>
            <w:r w:rsidR="000E05C7">
              <w:rPr>
                <w:noProof/>
              </w:rPr>
              <w:t>167</w:t>
            </w:r>
            <w:r>
              <w:fldChar w:fldCharType="end"/>
            </w:r>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5" w:name="ListOfFigure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7216" behindDoc="0" locked="0" layoutInCell="1" allowOverlap="1" wp14:anchorId="29E54F1B" wp14:editId="658E3442">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bookmarkEnd w:id="5"/>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1313DB1B"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895"/>
        <w:gridCol w:w="6868"/>
        <w:gridCol w:w="753"/>
      </w:tblGrid>
      <w:tr w:rsidR="000B7CBF" w:rsidRPr="00112FD0" w14:paraId="7F0F50BC" w14:textId="77777777" w:rsidTr="00C31D92">
        <w:trPr>
          <w:trHeight w:val="448"/>
          <w:tblHeader/>
        </w:trPr>
        <w:tc>
          <w:tcPr>
            <w:tcW w:w="895" w:type="dxa"/>
          </w:tcPr>
          <w:p w14:paraId="332BBC50" w14:textId="36C528B5" w:rsidR="00FC702B" w:rsidRPr="00112FD0" w:rsidRDefault="002533FF" w:rsidP="00112FD0">
            <w:pPr>
              <w:spacing w:line="360" w:lineRule="auto"/>
              <w:ind w:left="-140" w:right="-100"/>
              <w:jc w:val="thaiDistribute"/>
            </w:pPr>
            <w:r w:rsidRPr="00112FD0">
              <w:rPr>
                <w:b/>
                <w:bCs/>
              </w:rPr>
              <w:t>Figures</w:t>
            </w:r>
          </w:p>
        </w:tc>
        <w:tc>
          <w:tcPr>
            <w:tcW w:w="6868" w:type="dxa"/>
          </w:tcPr>
          <w:p w14:paraId="2FE416EA" w14:textId="77777777" w:rsidR="00FC702B" w:rsidRPr="00112FD0" w:rsidRDefault="00FC702B" w:rsidP="00112FD0">
            <w:pPr>
              <w:spacing w:line="360" w:lineRule="auto"/>
            </w:pPr>
          </w:p>
        </w:tc>
        <w:tc>
          <w:tcPr>
            <w:tcW w:w="753" w:type="dxa"/>
          </w:tcPr>
          <w:p w14:paraId="5C4FDE48" w14:textId="77777777" w:rsidR="00FC702B" w:rsidRPr="00112FD0" w:rsidRDefault="00FC702B" w:rsidP="00112FD0">
            <w:pPr>
              <w:spacing w:line="360" w:lineRule="auto"/>
              <w:jc w:val="thaiDistribute"/>
            </w:pPr>
            <w:r w:rsidRPr="00112FD0">
              <w:rPr>
                <w:b/>
                <w:bCs/>
              </w:rPr>
              <w:t>Page</w:t>
            </w:r>
          </w:p>
        </w:tc>
      </w:tr>
      <w:tr w:rsidR="000B7CBF" w:rsidRPr="00112FD0" w14:paraId="7E810816" w14:textId="77777777" w:rsidTr="00C31D92">
        <w:tc>
          <w:tcPr>
            <w:tcW w:w="895" w:type="dxa"/>
          </w:tcPr>
          <w:p w14:paraId="099941AC" w14:textId="0F2DEE14" w:rsidR="00FC702B" w:rsidRPr="00112FD0" w:rsidRDefault="00520C42" w:rsidP="00112FD0">
            <w:pPr>
              <w:spacing w:line="360" w:lineRule="auto"/>
              <w:jc w:val="thaiDistribute"/>
            </w:pPr>
            <w:r w:rsidRPr="00112FD0">
              <w:fldChar w:fldCharType="begin" w:fldLock="1"/>
            </w:r>
            <w:r w:rsidRPr="00112FD0">
              <w:instrText xml:space="preserve"> REF _Ref69270806 \h </w:instrText>
            </w:r>
            <w:r w:rsidR="000B7CBF" w:rsidRPr="00112FD0">
              <w:instrText xml:space="preserve"> \* MERGEFORMAT </w:instrText>
            </w:r>
            <w:r w:rsidRPr="00112FD0">
              <w:fldChar w:fldCharType="separate"/>
            </w:r>
            <w:r w:rsidR="00CF6494" w:rsidRPr="001D16B5">
              <w:rPr>
                <w:noProof/>
              </w:rPr>
              <w:t xml:space="preserve"> </w:t>
            </w:r>
            <w:r w:rsidR="00CF6494">
              <w:rPr>
                <w:noProof/>
              </w:rPr>
              <w:t>2</w:t>
            </w:r>
            <w:r w:rsidR="00CF6494">
              <w:rPr>
                <w:noProof/>
              </w:rPr>
              <w:noBreakHyphen/>
              <w:t>1</w:t>
            </w:r>
            <w:r w:rsidRPr="00112FD0">
              <w:fldChar w:fldCharType="end"/>
            </w:r>
          </w:p>
        </w:tc>
        <w:tc>
          <w:tcPr>
            <w:tcW w:w="6868" w:type="dxa"/>
          </w:tcPr>
          <w:p w14:paraId="5779233F" w14:textId="7CE8329B" w:rsidR="00FC702B" w:rsidRPr="00112FD0" w:rsidRDefault="00520C42" w:rsidP="00112FD0">
            <w:pPr>
              <w:pStyle w:val="Caption"/>
            </w:pPr>
            <w:r w:rsidRPr="00112FD0">
              <w:rPr>
                <w:spacing w:val="-8"/>
              </w:rPr>
              <w:fldChar w:fldCharType="begin" w:fldLock="1"/>
            </w:r>
            <w:r w:rsidRPr="00112FD0">
              <w:rPr>
                <w:spacing w:val="-8"/>
              </w:rPr>
              <w:instrText xml:space="preserve"> REF _Ref74190468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560E1E">
              <w:t xml:space="preserve">IHE Process to create guideline for implementation of health information technology </w:t>
            </w:r>
            <w:r w:rsidR="00C31D92" w:rsidRPr="00560E1E">
              <w:rPr>
                <w:noProof/>
              </w:rPr>
              <w:t>[20]</w:t>
            </w:r>
            <w:r w:rsidRPr="00112FD0">
              <w:fldChar w:fldCharType="end"/>
            </w:r>
          </w:p>
        </w:tc>
        <w:tc>
          <w:tcPr>
            <w:tcW w:w="753" w:type="dxa"/>
          </w:tcPr>
          <w:p w14:paraId="5D4A17D4" w14:textId="04A91AF3" w:rsidR="00FC702B" w:rsidRPr="00112FD0" w:rsidRDefault="00520C42" w:rsidP="00112FD0">
            <w:pPr>
              <w:spacing w:line="360" w:lineRule="auto"/>
              <w:jc w:val="thaiDistribute"/>
            </w:pPr>
            <w:r w:rsidRPr="00112FD0">
              <w:fldChar w:fldCharType="begin" w:fldLock="1"/>
            </w:r>
            <w:r w:rsidRPr="00112FD0">
              <w:instrText xml:space="preserve"> PAGEREF _Ref74190501 \h </w:instrText>
            </w:r>
            <w:r w:rsidRPr="00112FD0">
              <w:fldChar w:fldCharType="separate"/>
            </w:r>
            <w:r w:rsidR="000E05C7">
              <w:rPr>
                <w:noProof/>
              </w:rPr>
              <w:t>7</w:t>
            </w:r>
            <w:r w:rsidRPr="00112FD0">
              <w:fldChar w:fldCharType="end"/>
            </w:r>
          </w:p>
        </w:tc>
      </w:tr>
      <w:tr w:rsidR="000B7CBF" w:rsidRPr="00112FD0" w14:paraId="369A2A79" w14:textId="77777777" w:rsidTr="00C31D92">
        <w:tc>
          <w:tcPr>
            <w:tcW w:w="895" w:type="dxa"/>
          </w:tcPr>
          <w:p w14:paraId="19730A80" w14:textId="70132C56" w:rsidR="00520C42" w:rsidRPr="00112FD0" w:rsidRDefault="00520C42" w:rsidP="00112FD0">
            <w:pPr>
              <w:spacing w:line="360" w:lineRule="auto"/>
              <w:jc w:val="thaiDistribute"/>
            </w:pPr>
            <w:r w:rsidRPr="00112FD0">
              <w:fldChar w:fldCharType="begin" w:fldLock="1"/>
            </w:r>
            <w:r w:rsidRPr="00112FD0">
              <w:instrText xml:space="preserve"> REF _Ref7291759 \h </w:instrText>
            </w:r>
            <w:r w:rsidR="000B7CBF" w:rsidRPr="00112FD0">
              <w:instrText xml:space="preserve"> \* MERGEFORMAT </w:instrText>
            </w:r>
            <w:r w:rsidRPr="00112FD0">
              <w:fldChar w:fldCharType="separate"/>
            </w:r>
            <w:r w:rsidR="00CF6494" w:rsidRPr="00695B3C">
              <w:rPr>
                <w:noProof/>
              </w:rPr>
              <w:t xml:space="preserve"> </w:t>
            </w:r>
            <w:r w:rsidR="00CF6494">
              <w:rPr>
                <w:noProof/>
              </w:rPr>
              <w:t>2</w:t>
            </w:r>
            <w:r w:rsidR="00CF6494">
              <w:rPr>
                <w:noProof/>
              </w:rPr>
              <w:noBreakHyphen/>
              <w:t>2</w:t>
            </w:r>
            <w:r w:rsidRPr="00112FD0">
              <w:fldChar w:fldCharType="end"/>
            </w:r>
          </w:p>
        </w:tc>
        <w:tc>
          <w:tcPr>
            <w:tcW w:w="6868" w:type="dxa"/>
          </w:tcPr>
          <w:p w14:paraId="6D667FB4" w14:textId="5A00BE3B"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08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noProof/>
                <w:spacing w:val="-6"/>
              </w:rPr>
              <w:t xml:space="preserve">Cross-Enterprise Document Sharing - b Diagram </w:t>
            </w:r>
            <w:r w:rsidR="00C31D92" w:rsidRPr="00560E1E">
              <w:rPr>
                <w:noProof/>
              </w:rPr>
              <w:t>[22]</w:t>
            </w:r>
            <w:r w:rsidRPr="00112FD0">
              <w:rPr>
                <w:spacing w:val="-8"/>
              </w:rPr>
              <w:fldChar w:fldCharType="end"/>
            </w:r>
          </w:p>
        </w:tc>
        <w:tc>
          <w:tcPr>
            <w:tcW w:w="753" w:type="dxa"/>
          </w:tcPr>
          <w:p w14:paraId="103E06DE" w14:textId="2D523045" w:rsidR="00520C42" w:rsidRPr="00112FD0" w:rsidRDefault="000B7CBF" w:rsidP="00112FD0">
            <w:pPr>
              <w:spacing w:line="360" w:lineRule="auto"/>
              <w:jc w:val="thaiDistribute"/>
            </w:pPr>
            <w:r w:rsidRPr="00112FD0">
              <w:fldChar w:fldCharType="begin" w:fldLock="1"/>
            </w:r>
            <w:r w:rsidRPr="00112FD0">
              <w:instrText xml:space="preserve"> PAGEREF _Ref7291652 \h </w:instrText>
            </w:r>
            <w:r w:rsidRPr="00112FD0">
              <w:fldChar w:fldCharType="separate"/>
            </w:r>
            <w:r w:rsidR="000E05C7">
              <w:rPr>
                <w:noProof/>
              </w:rPr>
              <w:t>11</w:t>
            </w:r>
            <w:r w:rsidRPr="00112FD0">
              <w:fldChar w:fldCharType="end"/>
            </w:r>
          </w:p>
        </w:tc>
      </w:tr>
      <w:tr w:rsidR="000B7CBF" w:rsidRPr="00112FD0" w14:paraId="38B30429" w14:textId="77777777" w:rsidTr="00C31D92">
        <w:tc>
          <w:tcPr>
            <w:tcW w:w="895" w:type="dxa"/>
          </w:tcPr>
          <w:p w14:paraId="420A293F" w14:textId="2A98CC7D" w:rsidR="00520C42" w:rsidRPr="00112FD0" w:rsidRDefault="00520C42" w:rsidP="00112FD0">
            <w:pPr>
              <w:spacing w:line="360" w:lineRule="auto"/>
              <w:jc w:val="thaiDistribute"/>
            </w:pPr>
            <w:r w:rsidRPr="00112FD0">
              <w:fldChar w:fldCharType="begin" w:fldLock="1"/>
            </w:r>
            <w:r w:rsidRPr="00112FD0">
              <w:instrText xml:space="preserve"> REF _Ref74190571 \h </w:instrText>
            </w:r>
            <w:r w:rsidR="000B7CBF" w:rsidRPr="00112FD0">
              <w:instrText xml:space="preserve"> \* MERGEFORMAT </w:instrText>
            </w:r>
            <w:r w:rsidRPr="00112FD0">
              <w:fldChar w:fldCharType="separate"/>
            </w:r>
            <w:r w:rsidR="00CF6494" w:rsidRPr="00CD53E5">
              <w:rPr>
                <w:noProof/>
              </w:rPr>
              <w:t xml:space="preserve"> </w:t>
            </w:r>
            <w:r w:rsidR="00CF6494">
              <w:rPr>
                <w:noProof/>
              </w:rPr>
              <w:t>2</w:t>
            </w:r>
            <w:r w:rsidR="00CF6494">
              <w:rPr>
                <w:noProof/>
              </w:rPr>
              <w:noBreakHyphen/>
              <w:t>3</w:t>
            </w:r>
            <w:r w:rsidRPr="00112FD0">
              <w:fldChar w:fldCharType="end"/>
            </w:r>
          </w:p>
        </w:tc>
        <w:tc>
          <w:tcPr>
            <w:tcW w:w="6868" w:type="dxa"/>
          </w:tcPr>
          <w:p w14:paraId="1ADD2756" w14:textId="0D7FE478"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15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E00D29">
              <w:t>Blockchain network formed from the participation of Blockchain nodes</w:t>
            </w:r>
            <w:r w:rsidRPr="00112FD0">
              <w:rPr>
                <w:spacing w:val="-8"/>
              </w:rPr>
              <w:fldChar w:fldCharType="end"/>
            </w:r>
          </w:p>
        </w:tc>
        <w:tc>
          <w:tcPr>
            <w:tcW w:w="753" w:type="dxa"/>
          </w:tcPr>
          <w:p w14:paraId="313AD2BA" w14:textId="742A132E" w:rsidR="00520C42" w:rsidRPr="00112FD0" w:rsidRDefault="000B7CBF" w:rsidP="00112FD0">
            <w:pPr>
              <w:spacing w:line="360" w:lineRule="auto"/>
              <w:jc w:val="thaiDistribute"/>
            </w:pPr>
            <w:r w:rsidRPr="00112FD0">
              <w:fldChar w:fldCharType="begin" w:fldLock="1"/>
            </w:r>
            <w:r w:rsidRPr="00112FD0">
              <w:instrText xml:space="preserve"> PAGEREF _Ref74191028 \h </w:instrText>
            </w:r>
            <w:r w:rsidRPr="00112FD0">
              <w:fldChar w:fldCharType="separate"/>
            </w:r>
            <w:r w:rsidR="000E05C7">
              <w:rPr>
                <w:noProof/>
              </w:rPr>
              <w:t>18</w:t>
            </w:r>
            <w:r w:rsidRPr="00112FD0">
              <w:fldChar w:fldCharType="end"/>
            </w:r>
          </w:p>
        </w:tc>
      </w:tr>
      <w:tr w:rsidR="000B7CBF" w:rsidRPr="00112FD0" w14:paraId="59400642" w14:textId="77777777" w:rsidTr="00C31D92">
        <w:tc>
          <w:tcPr>
            <w:tcW w:w="895" w:type="dxa"/>
          </w:tcPr>
          <w:p w14:paraId="6742E588" w14:textId="42E9AAF5" w:rsidR="00520C42" w:rsidRPr="00112FD0" w:rsidRDefault="00520C42" w:rsidP="00112FD0">
            <w:pPr>
              <w:spacing w:line="360" w:lineRule="auto"/>
              <w:jc w:val="thaiDistribute"/>
            </w:pPr>
            <w:r w:rsidRPr="00112FD0">
              <w:fldChar w:fldCharType="begin" w:fldLock="1"/>
            </w:r>
            <w:r w:rsidRPr="00112FD0">
              <w:instrText xml:space="preserve"> REF _Ref69271471 \h </w:instrText>
            </w:r>
            <w:r w:rsidR="000B7CBF" w:rsidRPr="00112FD0">
              <w:instrText xml:space="preserve"> \* MERGEFORMAT </w:instrText>
            </w:r>
            <w:r w:rsidRPr="00112FD0">
              <w:fldChar w:fldCharType="separate"/>
            </w:r>
            <w:r w:rsidR="00CF6494" w:rsidRPr="00FA336C">
              <w:rPr>
                <w:noProof/>
              </w:rPr>
              <w:t xml:space="preserve"> </w:t>
            </w:r>
            <w:r w:rsidR="00CF6494">
              <w:rPr>
                <w:noProof/>
              </w:rPr>
              <w:t>3</w:t>
            </w:r>
            <w:r w:rsidR="00CF6494">
              <w:rPr>
                <w:noProof/>
              </w:rPr>
              <w:noBreakHyphen/>
              <w:t>1</w:t>
            </w:r>
            <w:r w:rsidRPr="00112FD0">
              <w:fldChar w:fldCharType="end"/>
            </w:r>
          </w:p>
        </w:tc>
        <w:tc>
          <w:tcPr>
            <w:tcW w:w="6868" w:type="dxa"/>
          </w:tcPr>
          <w:p w14:paraId="0C6C89C5" w14:textId="2D3F260D"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0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pacing w:val="-8"/>
              </w:rPr>
              <w:t>XDS Profile within the scope of interest for this work</w:t>
            </w:r>
            <w:r w:rsidRPr="00112FD0">
              <w:rPr>
                <w:spacing w:val="-8"/>
              </w:rPr>
              <w:fldChar w:fldCharType="end"/>
            </w:r>
          </w:p>
        </w:tc>
        <w:tc>
          <w:tcPr>
            <w:tcW w:w="753" w:type="dxa"/>
          </w:tcPr>
          <w:p w14:paraId="3AEE0B9B" w14:textId="5318D261" w:rsidR="00520C42" w:rsidRPr="00112FD0" w:rsidRDefault="000B7CBF" w:rsidP="00112FD0">
            <w:pPr>
              <w:spacing w:line="360" w:lineRule="auto"/>
              <w:jc w:val="thaiDistribute"/>
            </w:pPr>
            <w:r w:rsidRPr="00112FD0">
              <w:fldChar w:fldCharType="begin" w:fldLock="1"/>
            </w:r>
            <w:r w:rsidRPr="00112FD0">
              <w:instrText xml:space="preserve"> PAGEREF _Ref74191032 \h </w:instrText>
            </w:r>
            <w:r w:rsidRPr="00112FD0">
              <w:fldChar w:fldCharType="separate"/>
            </w:r>
            <w:r w:rsidR="000E05C7">
              <w:rPr>
                <w:noProof/>
              </w:rPr>
              <w:t>28</w:t>
            </w:r>
            <w:r w:rsidRPr="00112FD0">
              <w:fldChar w:fldCharType="end"/>
            </w:r>
          </w:p>
        </w:tc>
      </w:tr>
      <w:tr w:rsidR="000B7CBF" w:rsidRPr="00112FD0" w14:paraId="0D520388" w14:textId="77777777" w:rsidTr="00C31D92">
        <w:tc>
          <w:tcPr>
            <w:tcW w:w="895" w:type="dxa"/>
          </w:tcPr>
          <w:p w14:paraId="1CDAA97C" w14:textId="195040CA" w:rsidR="00520C42" w:rsidRPr="00112FD0" w:rsidRDefault="00520C42" w:rsidP="00112FD0">
            <w:pPr>
              <w:spacing w:line="360" w:lineRule="auto"/>
              <w:jc w:val="thaiDistribute"/>
            </w:pPr>
            <w:r w:rsidRPr="00112FD0">
              <w:fldChar w:fldCharType="begin" w:fldLock="1"/>
            </w:r>
            <w:r w:rsidRPr="00112FD0">
              <w:instrText xml:space="preserve"> REF _Ref69271717 \h </w:instrText>
            </w:r>
            <w:r w:rsidR="000B7CBF" w:rsidRPr="00112FD0">
              <w:instrText xml:space="preserve"> \* MERGEFORMAT </w:instrText>
            </w:r>
            <w:r w:rsidRPr="00112FD0">
              <w:fldChar w:fldCharType="separate"/>
            </w:r>
            <w:r w:rsidR="00CF6494" w:rsidRPr="00413557">
              <w:rPr>
                <w:noProof/>
              </w:rPr>
              <w:t xml:space="preserve"> </w:t>
            </w:r>
            <w:r w:rsidR="00CF6494">
              <w:rPr>
                <w:noProof/>
              </w:rPr>
              <w:t>3</w:t>
            </w:r>
            <w:r w:rsidR="00CF6494">
              <w:rPr>
                <w:noProof/>
              </w:rPr>
              <w:noBreakHyphen/>
              <w:t>2</w:t>
            </w:r>
            <w:r w:rsidRPr="00112FD0">
              <w:fldChar w:fldCharType="end"/>
            </w:r>
          </w:p>
        </w:tc>
        <w:tc>
          <w:tcPr>
            <w:tcW w:w="6868" w:type="dxa"/>
          </w:tcPr>
          <w:p w14:paraId="0BA4B6D1" w14:textId="231C75CC"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4 \h </w:instrText>
            </w:r>
            <w:r w:rsidR="000B7CBF" w:rsidRPr="00112FD0">
              <w:rPr>
                <w:spacing w:val="-8"/>
              </w:rPr>
              <w:instrText xml:space="preserve"> \* MERGEFORMAT </w:instrText>
            </w:r>
            <w:r w:rsidRPr="00112FD0">
              <w:rPr>
                <w:spacing w:val="-8"/>
              </w:rPr>
            </w:r>
            <w:r w:rsidRPr="00112FD0">
              <w:rPr>
                <w:spacing w:val="-8"/>
              </w:rPr>
              <w:fldChar w:fldCharType="separate"/>
            </w:r>
            <w:r w:rsidR="00C31D92">
              <w:t>I</w:t>
            </w:r>
            <w:r w:rsidR="00C31D92" w:rsidRPr="00413557">
              <w:t>ntegrat</w:t>
            </w:r>
            <w:r w:rsidR="00C31D92">
              <w:t>ing</w:t>
            </w:r>
            <w:r w:rsidR="00C31D92" w:rsidRPr="00413557">
              <w:t xml:space="preserve"> Blockchain </w:t>
            </w:r>
            <w:r w:rsidR="00C31D92">
              <w:t>into</w:t>
            </w:r>
            <w:r w:rsidR="00C31D92" w:rsidRPr="00413557">
              <w:t xml:space="preserve"> </w:t>
            </w:r>
            <w:proofErr w:type="spellStart"/>
            <w:r w:rsidR="00C31D92" w:rsidRPr="00413557">
              <w:t>XDS.b</w:t>
            </w:r>
            <w:proofErr w:type="spellEnd"/>
            <w:r w:rsidR="00C31D92" w:rsidRPr="00413557">
              <w:t xml:space="preserve"> Profile</w:t>
            </w:r>
            <w:r w:rsidRPr="00112FD0">
              <w:rPr>
                <w:spacing w:val="-8"/>
              </w:rPr>
              <w:fldChar w:fldCharType="end"/>
            </w:r>
          </w:p>
        </w:tc>
        <w:tc>
          <w:tcPr>
            <w:tcW w:w="753" w:type="dxa"/>
          </w:tcPr>
          <w:p w14:paraId="49062F51" w14:textId="4774A4D2" w:rsidR="00520C42" w:rsidRPr="00112FD0" w:rsidRDefault="000B7CBF" w:rsidP="00112FD0">
            <w:pPr>
              <w:spacing w:line="360" w:lineRule="auto"/>
              <w:jc w:val="thaiDistribute"/>
            </w:pPr>
            <w:r w:rsidRPr="00112FD0">
              <w:fldChar w:fldCharType="begin" w:fldLock="1"/>
            </w:r>
            <w:r w:rsidRPr="00112FD0">
              <w:instrText xml:space="preserve"> PAGEREF _Ref74191037 \h </w:instrText>
            </w:r>
            <w:r w:rsidRPr="00112FD0">
              <w:fldChar w:fldCharType="separate"/>
            </w:r>
            <w:r w:rsidR="000E05C7">
              <w:rPr>
                <w:noProof/>
              </w:rPr>
              <w:t>29</w:t>
            </w:r>
            <w:r w:rsidRPr="00112FD0">
              <w:fldChar w:fldCharType="end"/>
            </w:r>
          </w:p>
        </w:tc>
      </w:tr>
      <w:tr w:rsidR="000B7CBF" w:rsidRPr="00112FD0" w14:paraId="7247AA0E" w14:textId="77777777" w:rsidTr="00C31D92">
        <w:tc>
          <w:tcPr>
            <w:tcW w:w="895" w:type="dxa"/>
          </w:tcPr>
          <w:p w14:paraId="288FED7C" w14:textId="36D2394F" w:rsidR="00520C42" w:rsidRPr="00112FD0" w:rsidRDefault="00520C42" w:rsidP="00112FD0">
            <w:pPr>
              <w:spacing w:line="360" w:lineRule="auto"/>
              <w:jc w:val="thaiDistribute"/>
            </w:pPr>
            <w:r w:rsidRPr="00112FD0">
              <w:fldChar w:fldCharType="begin" w:fldLock="1"/>
            </w:r>
            <w:r w:rsidRPr="00112FD0">
              <w:instrText xml:space="preserve"> REF _Ref73664944 \h </w:instrText>
            </w:r>
            <w:r w:rsidR="000B7CBF" w:rsidRPr="00112FD0">
              <w:instrText xml:space="preserve"> \* MERGEFORMAT </w:instrText>
            </w:r>
            <w:r w:rsidRPr="00112FD0">
              <w:fldChar w:fldCharType="separate"/>
            </w:r>
            <w:r w:rsidR="00CF6494" w:rsidRPr="00D22F28">
              <w:rPr>
                <w:noProof/>
              </w:rPr>
              <w:t xml:space="preserve"> </w:t>
            </w:r>
            <w:r w:rsidR="00CF6494">
              <w:rPr>
                <w:noProof/>
              </w:rPr>
              <w:t>3</w:t>
            </w:r>
            <w:r w:rsidR="00CF6494">
              <w:rPr>
                <w:noProof/>
              </w:rPr>
              <w:noBreakHyphen/>
              <w:t>3</w:t>
            </w:r>
            <w:r w:rsidRPr="00112FD0">
              <w:fldChar w:fldCharType="end"/>
            </w:r>
          </w:p>
        </w:tc>
        <w:tc>
          <w:tcPr>
            <w:tcW w:w="6868" w:type="dxa"/>
          </w:tcPr>
          <w:p w14:paraId="349685DD" w14:textId="0785B785"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52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D22F28">
              <w:t>The process Flow of XDS Document Registry Actor</w:t>
            </w:r>
            <w:r w:rsidRPr="00112FD0">
              <w:rPr>
                <w:spacing w:val="-8"/>
              </w:rPr>
              <w:fldChar w:fldCharType="end"/>
            </w:r>
          </w:p>
        </w:tc>
        <w:tc>
          <w:tcPr>
            <w:tcW w:w="753" w:type="dxa"/>
          </w:tcPr>
          <w:p w14:paraId="0D9A44A2" w14:textId="22EC070F" w:rsidR="00520C42" w:rsidRPr="00112FD0" w:rsidRDefault="000B7CBF" w:rsidP="00112FD0">
            <w:pPr>
              <w:spacing w:line="360" w:lineRule="auto"/>
              <w:jc w:val="thaiDistribute"/>
            </w:pPr>
            <w:r w:rsidRPr="00112FD0">
              <w:fldChar w:fldCharType="begin" w:fldLock="1"/>
            </w:r>
            <w:r w:rsidRPr="00112FD0">
              <w:instrText xml:space="preserve"> PAGEREF _Ref74191041 \h </w:instrText>
            </w:r>
            <w:r w:rsidRPr="00112FD0">
              <w:fldChar w:fldCharType="separate"/>
            </w:r>
            <w:r w:rsidR="000E05C7">
              <w:rPr>
                <w:noProof/>
              </w:rPr>
              <w:t>32</w:t>
            </w:r>
            <w:r w:rsidRPr="00112FD0">
              <w:fldChar w:fldCharType="end"/>
            </w:r>
          </w:p>
        </w:tc>
      </w:tr>
      <w:tr w:rsidR="00182FA3" w:rsidRPr="00112FD0" w14:paraId="40DD7868" w14:textId="77777777" w:rsidTr="00C31D92">
        <w:tc>
          <w:tcPr>
            <w:tcW w:w="895" w:type="dxa"/>
          </w:tcPr>
          <w:p w14:paraId="1CB01410" w14:textId="39ED60D2" w:rsidR="00182FA3" w:rsidRPr="00112FD0" w:rsidRDefault="00182FA3" w:rsidP="00112FD0">
            <w:pPr>
              <w:spacing w:line="360" w:lineRule="auto"/>
              <w:jc w:val="thaiDistribute"/>
            </w:pPr>
            <w:r>
              <w:fldChar w:fldCharType="begin" w:fldLock="1"/>
            </w:r>
            <w:r>
              <w:instrText xml:space="preserve"> REF _Ref74222324 \h </w:instrText>
            </w:r>
            <w:r>
              <w:fldChar w:fldCharType="separate"/>
            </w:r>
            <w:r w:rsidR="00CF6494" w:rsidRPr="00112FD0">
              <w:t xml:space="preserve"> </w:t>
            </w:r>
            <w:r w:rsidR="00CF6494">
              <w:rPr>
                <w:noProof/>
              </w:rPr>
              <w:t>4</w:t>
            </w:r>
            <w:r w:rsidR="00CF6494">
              <w:noBreakHyphen/>
            </w:r>
            <w:r w:rsidR="00CF6494">
              <w:rPr>
                <w:noProof/>
              </w:rPr>
              <w:t>1</w:t>
            </w:r>
            <w:r>
              <w:fldChar w:fldCharType="end"/>
            </w:r>
          </w:p>
        </w:tc>
        <w:tc>
          <w:tcPr>
            <w:tcW w:w="6868" w:type="dxa"/>
          </w:tcPr>
          <w:p w14:paraId="29FE6AB4" w14:textId="39891A99" w:rsidR="00182FA3" w:rsidRPr="00112FD0" w:rsidRDefault="00182FA3" w:rsidP="00182FA3">
            <w:pPr>
              <w:tabs>
                <w:tab w:val="left" w:pos="1903"/>
              </w:tabs>
              <w:spacing w:line="360" w:lineRule="auto"/>
              <w:ind w:left="-116"/>
              <w:rPr>
                <w:spacing w:val="-8"/>
              </w:rPr>
            </w:pPr>
            <w:r>
              <w:rPr>
                <w:spacing w:val="-8"/>
              </w:rPr>
              <w:fldChar w:fldCharType="begin" w:fldLock="1"/>
            </w:r>
            <w:r>
              <w:rPr>
                <w:spacing w:val="-8"/>
              </w:rPr>
              <w:instrText xml:space="preserve"> REF _Ref74284402 \h </w:instrText>
            </w:r>
            <w:r>
              <w:rPr>
                <w:spacing w:val="-8"/>
              </w:rPr>
            </w:r>
            <w:r>
              <w:rPr>
                <w:spacing w:val="-8"/>
              </w:rPr>
              <w:fldChar w:fldCharType="separate"/>
            </w:r>
            <w:r w:rsidR="00C31D92" w:rsidRPr="009C3625">
              <w:t xml:space="preserve">Installation command-line for Go-Ethereum on Ubuntu </w:t>
            </w:r>
            <w:r w:rsidR="00C31D92" w:rsidRPr="009C3625">
              <w:rPr>
                <w:noProof/>
              </w:rPr>
              <w:t>[41]</w:t>
            </w:r>
            <w:r>
              <w:rPr>
                <w:spacing w:val="-8"/>
              </w:rPr>
              <w:fldChar w:fldCharType="end"/>
            </w:r>
          </w:p>
        </w:tc>
        <w:tc>
          <w:tcPr>
            <w:tcW w:w="753" w:type="dxa"/>
          </w:tcPr>
          <w:p w14:paraId="20503A68" w14:textId="0E0F32E0" w:rsidR="00182FA3" w:rsidRPr="00112FD0" w:rsidRDefault="00182FA3" w:rsidP="00112FD0">
            <w:pPr>
              <w:spacing w:line="360" w:lineRule="auto"/>
              <w:jc w:val="thaiDistribute"/>
            </w:pPr>
            <w:r>
              <w:fldChar w:fldCharType="begin" w:fldLock="1"/>
            </w:r>
            <w:r>
              <w:instrText xml:space="preserve"> PAGEREF _Ref74284814 \h </w:instrText>
            </w:r>
            <w:r>
              <w:fldChar w:fldCharType="separate"/>
            </w:r>
            <w:r w:rsidR="000E05C7">
              <w:rPr>
                <w:noProof/>
              </w:rPr>
              <w:t>34</w:t>
            </w:r>
            <w:r>
              <w:fldChar w:fldCharType="end"/>
            </w:r>
          </w:p>
        </w:tc>
      </w:tr>
      <w:tr w:rsidR="00182FA3" w:rsidRPr="00112FD0" w14:paraId="3D16AAC7" w14:textId="77777777" w:rsidTr="00C31D92">
        <w:tc>
          <w:tcPr>
            <w:tcW w:w="895" w:type="dxa"/>
          </w:tcPr>
          <w:p w14:paraId="706AA01E" w14:textId="62A818F3" w:rsidR="00182FA3" w:rsidRPr="00112FD0" w:rsidRDefault="00182FA3" w:rsidP="00112FD0">
            <w:pPr>
              <w:spacing w:line="360" w:lineRule="auto"/>
              <w:jc w:val="thaiDistribute"/>
            </w:pPr>
            <w:r>
              <w:fldChar w:fldCharType="begin" w:fldLock="1"/>
            </w:r>
            <w:r>
              <w:instrText xml:space="preserve"> REF _Ref74223398 \h </w:instrText>
            </w:r>
            <w:r>
              <w:fldChar w:fldCharType="separate"/>
            </w:r>
            <w:r w:rsidR="00CF6494">
              <w:t xml:space="preserve"> </w:t>
            </w:r>
            <w:r w:rsidR="00CF6494">
              <w:rPr>
                <w:noProof/>
              </w:rPr>
              <w:t>4</w:t>
            </w:r>
            <w:r w:rsidR="00CF6494">
              <w:noBreakHyphen/>
            </w:r>
            <w:r w:rsidR="00CF6494">
              <w:rPr>
                <w:noProof/>
              </w:rPr>
              <w:t>2</w:t>
            </w:r>
            <w:r>
              <w:fldChar w:fldCharType="end"/>
            </w:r>
          </w:p>
        </w:tc>
        <w:tc>
          <w:tcPr>
            <w:tcW w:w="6868" w:type="dxa"/>
          </w:tcPr>
          <w:p w14:paraId="458D93B6" w14:textId="4546F5C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07 \h </w:instrText>
            </w:r>
            <w:r>
              <w:rPr>
                <w:spacing w:val="-8"/>
              </w:rPr>
            </w:r>
            <w:r>
              <w:rPr>
                <w:spacing w:val="-8"/>
              </w:rPr>
              <w:fldChar w:fldCharType="separate"/>
            </w:r>
            <w:r w:rsidR="00C31D92" w:rsidRPr="009C3625">
              <w:t>Geth console accessed using "</w:t>
            </w:r>
            <w:proofErr w:type="spellStart"/>
            <w:r w:rsidR="00C31D92" w:rsidRPr="009C3625">
              <w:t>geth</w:t>
            </w:r>
            <w:proofErr w:type="spellEnd"/>
            <w:r w:rsidR="00C31D92" w:rsidRPr="009C3625">
              <w:t xml:space="preserve"> attach" command</w:t>
            </w:r>
            <w:r>
              <w:rPr>
                <w:spacing w:val="-8"/>
              </w:rPr>
              <w:fldChar w:fldCharType="end"/>
            </w:r>
          </w:p>
        </w:tc>
        <w:tc>
          <w:tcPr>
            <w:tcW w:w="753" w:type="dxa"/>
          </w:tcPr>
          <w:p w14:paraId="63688DD9" w14:textId="6987ABE2" w:rsidR="00182FA3" w:rsidRPr="00112FD0" w:rsidRDefault="00182FA3" w:rsidP="00112FD0">
            <w:pPr>
              <w:spacing w:line="360" w:lineRule="auto"/>
              <w:jc w:val="thaiDistribute"/>
            </w:pPr>
            <w:r>
              <w:fldChar w:fldCharType="begin" w:fldLock="1"/>
            </w:r>
            <w:r>
              <w:instrText xml:space="preserve"> PAGEREF _Ref74284818 \h </w:instrText>
            </w:r>
            <w:r>
              <w:fldChar w:fldCharType="separate"/>
            </w:r>
            <w:r w:rsidR="000E05C7">
              <w:rPr>
                <w:noProof/>
              </w:rPr>
              <w:t>35</w:t>
            </w:r>
            <w:r>
              <w:fldChar w:fldCharType="end"/>
            </w:r>
          </w:p>
        </w:tc>
      </w:tr>
      <w:tr w:rsidR="00182FA3" w:rsidRPr="00112FD0" w14:paraId="7C35F1E7" w14:textId="77777777" w:rsidTr="00C31D92">
        <w:tc>
          <w:tcPr>
            <w:tcW w:w="895" w:type="dxa"/>
          </w:tcPr>
          <w:p w14:paraId="1C82DD37" w14:textId="65D2191D" w:rsidR="00182FA3" w:rsidRPr="00112FD0" w:rsidRDefault="00182FA3" w:rsidP="00112FD0">
            <w:pPr>
              <w:spacing w:line="360" w:lineRule="auto"/>
              <w:jc w:val="thaiDistribute"/>
            </w:pPr>
            <w:r>
              <w:fldChar w:fldCharType="begin" w:fldLock="1"/>
            </w:r>
            <w:r>
              <w:instrText xml:space="preserve"> REF _Ref74223927 \h </w:instrText>
            </w:r>
            <w:r>
              <w:fldChar w:fldCharType="separate"/>
            </w:r>
            <w:r w:rsidR="00CF6494">
              <w:t xml:space="preserve"> </w:t>
            </w:r>
            <w:r w:rsidR="00CF6494">
              <w:rPr>
                <w:noProof/>
              </w:rPr>
              <w:t>4</w:t>
            </w:r>
            <w:r w:rsidR="00CF6494">
              <w:noBreakHyphen/>
            </w:r>
            <w:r w:rsidR="00CF6494">
              <w:rPr>
                <w:noProof/>
              </w:rPr>
              <w:t>3</w:t>
            </w:r>
            <w:r>
              <w:fldChar w:fldCharType="end"/>
            </w:r>
          </w:p>
        </w:tc>
        <w:tc>
          <w:tcPr>
            <w:tcW w:w="6868" w:type="dxa"/>
          </w:tcPr>
          <w:p w14:paraId="636D5461" w14:textId="0097EA5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11 \h </w:instrText>
            </w:r>
            <w:r>
              <w:rPr>
                <w:spacing w:val="-8"/>
              </w:rPr>
            </w:r>
            <w:r>
              <w:rPr>
                <w:spacing w:val="-8"/>
              </w:rPr>
              <w:fldChar w:fldCharType="separate"/>
            </w:r>
            <w:r w:rsidR="00C31D92" w:rsidRPr="009C3625">
              <w:t>Installing Quorum directly from its source</w:t>
            </w:r>
            <w:r>
              <w:rPr>
                <w:spacing w:val="-8"/>
              </w:rPr>
              <w:fldChar w:fldCharType="end"/>
            </w:r>
          </w:p>
        </w:tc>
        <w:tc>
          <w:tcPr>
            <w:tcW w:w="753" w:type="dxa"/>
          </w:tcPr>
          <w:p w14:paraId="744AFF6D" w14:textId="052BA0D0" w:rsidR="00182FA3" w:rsidRPr="00112FD0" w:rsidRDefault="00182FA3" w:rsidP="00112FD0">
            <w:pPr>
              <w:spacing w:line="360" w:lineRule="auto"/>
              <w:jc w:val="thaiDistribute"/>
            </w:pPr>
            <w:r>
              <w:fldChar w:fldCharType="begin" w:fldLock="1"/>
            </w:r>
            <w:r>
              <w:instrText xml:space="preserve"> PAGEREF _Ref74284821 \h </w:instrText>
            </w:r>
            <w:r>
              <w:fldChar w:fldCharType="separate"/>
            </w:r>
            <w:r w:rsidR="000E05C7">
              <w:rPr>
                <w:noProof/>
              </w:rPr>
              <w:t>36</w:t>
            </w:r>
            <w:r>
              <w:fldChar w:fldCharType="end"/>
            </w:r>
          </w:p>
        </w:tc>
      </w:tr>
      <w:tr w:rsidR="00182FA3" w:rsidRPr="00112FD0" w14:paraId="377DB75C" w14:textId="77777777" w:rsidTr="00C31D92">
        <w:tc>
          <w:tcPr>
            <w:tcW w:w="895" w:type="dxa"/>
          </w:tcPr>
          <w:p w14:paraId="07643D36" w14:textId="481A4A85" w:rsidR="00182FA3" w:rsidRPr="00112FD0" w:rsidRDefault="00182FA3" w:rsidP="00112FD0">
            <w:pPr>
              <w:spacing w:line="360" w:lineRule="auto"/>
              <w:jc w:val="thaiDistribute"/>
            </w:pPr>
            <w:r>
              <w:fldChar w:fldCharType="begin" w:fldLock="1"/>
            </w:r>
            <w:r>
              <w:instrText xml:space="preserve"> REF _Ref74224502 \h </w:instrText>
            </w:r>
            <w:r>
              <w:fldChar w:fldCharType="separate"/>
            </w:r>
            <w:r w:rsidR="00CF6494">
              <w:t xml:space="preserve"> </w:t>
            </w:r>
            <w:r w:rsidR="00CF6494">
              <w:rPr>
                <w:noProof/>
              </w:rPr>
              <w:t>4</w:t>
            </w:r>
            <w:r w:rsidR="00CF6494">
              <w:noBreakHyphen/>
            </w:r>
            <w:r w:rsidR="00CF6494">
              <w:rPr>
                <w:noProof/>
              </w:rPr>
              <w:t>4</w:t>
            </w:r>
            <w:r>
              <w:fldChar w:fldCharType="end"/>
            </w:r>
          </w:p>
        </w:tc>
        <w:tc>
          <w:tcPr>
            <w:tcW w:w="6868" w:type="dxa"/>
          </w:tcPr>
          <w:p w14:paraId="2B8CF2F8" w14:textId="77E0087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34 \h </w:instrText>
            </w:r>
            <w:r>
              <w:rPr>
                <w:spacing w:val="-8"/>
              </w:rPr>
            </w:r>
            <w:r>
              <w:rPr>
                <w:spacing w:val="-8"/>
              </w:rPr>
              <w:fldChar w:fldCharType="separate"/>
            </w:r>
            <w:r w:rsidR="00C31D92" w:rsidRPr="009C3625">
              <w:t xml:space="preserve">Cloning "7-Nodes" Quorum example from its repository available on </w:t>
            </w:r>
            <w:proofErr w:type="spellStart"/>
            <w:r w:rsidR="00C31D92" w:rsidRPr="009C3625">
              <w:t>Github</w:t>
            </w:r>
            <w:proofErr w:type="spellEnd"/>
            <w:r>
              <w:rPr>
                <w:spacing w:val="-8"/>
              </w:rPr>
              <w:fldChar w:fldCharType="end"/>
            </w:r>
          </w:p>
        </w:tc>
        <w:tc>
          <w:tcPr>
            <w:tcW w:w="753" w:type="dxa"/>
          </w:tcPr>
          <w:p w14:paraId="5951F054" w14:textId="1F9BC9C6" w:rsidR="00182FA3" w:rsidRPr="00112FD0" w:rsidRDefault="00182FA3" w:rsidP="00112FD0">
            <w:pPr>
              <w:spacing w:line="360" w:lineRule="auto"/>
              <w:jc w:val="thaiDistribute"/>
            </w:pPr>
            <w:r>
              <w:fldChar w:fldCharType="begin" w:fldLock="1"/>
            </w:r>
            <w:r>
              <w:instrText xml:space="preserve"> PAGEREF _Ref74284824 \h </w:instrText>
            </w:r>
            <w:r>
              <w:fldChar w:fldCharType="separate"/>
            </w:r>
            <w:r w:rsidR="000E05C7">
              <w:rPr>
                <w:noProof/>
              </w:rPr>
              <w:t>36</w:t>
            </w:r>
            <w:r>
              <w:fldChar w:fldCharType="end"/>
            </w:r>
          </w:p>
        </w:tc>
      </w:tr>
      <w:tr w:rsidR="00182FA3" w:rsidRPr="00112FD0" w14:paraId="4C939D0B" w14:textId="77777777" w:rsidTr="00C31D92">
        <w:tc>
          <w:tcPr>
            <w:tcW w:w="895" w:type="dxa"/>
          </w:tcPr>
          <w:p w14:paraId="2D2B1C46" w14:textId="33A9BA1E" w:rsidR="00182FA3" w:rsidRPr="00112FD0" w:rsidRDefault="00182FA3" w:rsidP="00112FD0">
            <w:pPr>
              <w:spacing w:line="360" w:lineRule="auto"/>
              <w:jc w:val="thaiDistribute"/>
            </w:pPr>
            <w:r>
              <w:fldChar w:fldCharType="begin" w:fldLock="1"/>
            </w:r>
            <w:r>
              <w:instrText xml:space="preserve"> REF _Ref74226819 \h </w:instrText>
            </w:r>
            <w:r>
              <w:fldChar w:fldCharType="separate"/>
            </w:r>
            <w:r w:rsidR="00CF6494">
              <w:t xml:space="preserve"> </w:t>
            </w:r>
            <w:r w:rsidR="00CF6494">
              <w:rPr>
                <w:noProof/>
              </w:rPr>
              <w:t>4</w:t>
            </w:r>
            <w:r w:rsidR="00CF6494">
              <w:noBreakHyphen/>
            </w:r>
            <w:r w:rsidR="00CF6494">
              <w:rPr>
                <w:noProof/>
              </w:rPr>
              <w:t>5</w:t>
            </w:r>
            <w:r>
              <w:fldChar w:fldCharType="end"/>
            </w:r>
          </w:p>
        </w:tc>
        <w:tc>
          <w:tcPr>
            <w:tcW w:w="6868" w:type="dxa"/>
          </w:tcPr>
          <w:p w14:paraId="69E879AD" w14:textId="59ED575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3 \h </w:instrText>
            </w:r>
            <w:r>
              <w:rPr>
                <w:spacing w:val="-8"/>
              </w:rPr>
            </w:r>
            <w:r>
              <w:rPr>
                <w:spacing w:val="-8"/>
              </w:rPr>
              <w:fldChar w:fldCharType="separate"/>
            </w:r>
            <w:r w:rsidR="00C31D92" w:rsidRPr="009C3625">
              <w:t>Initial configuration method for 7-</w:t>
            </w:r>
            <w:proofErr w:type="gramStart"/>
            <w:r w:rsidR="00C31D92" w:rsidRPr="009C3625">
              <w:t>Nodes</w:t>
            </w:r>
            <w:proofErr w:type="gramEnd"/>
            <w:r w:rsidR="00C31D92" w:rsidRPr="009C3625">
              <w:t xml:space="preserve"> example</w:t>
            </w:r>
            <w:r>
              <w:rPr>
                <w:spacing w:val="-8"/>
              </w:rPr>
              <w:fldChar w:fldCharType="end"/>
            </w:r>
          </w:p>
        </w:tc>
        <w:tc>
          <w:tcPr>
            <w:tcW w:w="753" w:type="dxa"/>
          </w:tcPr>
          <w:p w14:paraId="1690D04B" w14:textId="14080524" w:rsidR="00182FA3" w:rsidRPr="00112FD0" w:rsidRDefault="00182FA3" w:rsidP="00112FD0">
            <w:pPr>
              <w:spacing w:line="360" w:lineRule="auto"/>
              <w:jc w:val="thaiDistribute"/>
            </w:pPr>
            <w:r>
              <w:fldChar w:fldCharType="begin" w:fldLock="1"/>
            </w:r>
            <w:r>
              <w:instrText xml:space="preserve"> PAGEREF _Ref74284828 \h </w:instrText>
            </w:r>
            <w:r>
              <w:fldChar w:fldCharType="separate"/>
            </w:r>
            <w:r w:rsidR="000E05C7">
              <w:rPr>
                <w:noProof/>
              </w:rPr>
              <w:t>37</w:t>
            </w:r>
            <w:r>
              <w:fldChar w:fldCharType="end"/>
            </w:r>
          </w:p>
        </w:tc>
      </w:tr>
      <w:tr w:rsidR="00182FA3" w:rsidRPr="00112FD0" w14:paraId="79682896" w14:textId="77777777" w:rsidTr="00C31D92">
        <w:tc>
          <w:tcPr>
            <w:tcW w:w="895" w:type="dxa"/>
          </w:tcPr>
          <w:p w14:paraId="12A8D637" w14:textId="1155D6A9" w:rsidR="00182FA3" w:rsidRPr="00112FD0" w:rsidRDefault="00182FA3" w:rsidP="00112FD0">
            <w:pPr>
              <w:spacing w:line="360" w:lineRule="auto"/>
              <w:jc w:val="thaiDistribute"/>
            </w:pPr>
            <w:r>
              <w:fldChar w:fldCharType="begin" w:fldLock="1"/>
            </w:r>
            <w:r>
              <w:instrText xml:space="preserve"> REF _Ref74226983 \h </w:instrText>
            </w:r>
            <w:r>
              <w:fldChar w:fldCharType="separate"/>
            </w:r>
            <w:r w:rsidR="00CF6494">
              <w:t xml:space="preserve"> </w:t>
            </w:r>
            <w:r w:rsidR="00CF6494">
              <w:rPr>
                <w:noProof/>
              </w:rPr>
              <w:t>4</w:t>
            </w:r>
            <w:r w:rsidR="00CF6494">
              <w:noBreakHyphen/>
            </w:r>
            <w:r w:rsidR="00CF6494">
              <w:rPr>
                <w:noProof/>
              </w:rPr>
              <w:t>6</w:t>
            </w:r>
            <w:r>
              <w:fldChar w:fldCharType="end"/>
            </w:r>
          </w:p>
        </w:tc>
        <w:tc>
          <w:tcPr>
            <w:tcW w:w="6868" w:type="dxa"/>
          </w:tcPr>
          <w:p w14:paraId="722EC6E8" w14:textId="51630BE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8 \h </w:instrText>
            </w:r>
            <w:r>
              <w:rPr>
                <w:spacing w:val="-8"/>
              </w:rPr>
            </w:r>
            <w:r>
              <w:rPr>
                <w:spacing w:val="-8"/>
              </w:rPr>
              <w:fldChar w:fldCharType="separate"/>
            </w:r>
            <w:r w:rsidR="00C31D92" w:rsidRPr="009C3625">
              <w:t>Executing "istanbul-init.sh" with Linux Bash syntax</w:t>
            </w:r>
            <w:r>
              <w:rPr>
                <w:spacing w:val="-8"/>
              </w:rPr>
              <w:fldChar w:fldCharType="end"/>
            </w:r>
          </w:p>
        </w:tc>
        <w:tc>
          <w:tcPr>
            <w:tcW w:w="753" w:type="dxa"/>
          </w:tcPr>
          <w:p w14:paraId="0791A4B3" w14:textId="008406CC" w:rsidR="00182FA3" w:rsidRPr="00112FD0" w:rsidRDefault="00182FA3" w:rsidP="00112FD0">
            <w:pPr>
              <w:spacing w:line="360" w:lineRule="auto"/>
              <w:jc w:val="thaiDistribute"/>
            </w:pPr>
            <w:r>
              <w:fldChar w:fldCharType="begin" w:fldLock="1"/>
            </w:r>
            <w:r>
              <w:instrText xml:space="preserve"> PAGEREF _Ref74284832 \h </w:instrText>
            </w:r>
            <w:r>
              <w:fldChar w:fldCharType="separate"/>
            </w:r>
            <w:r w:rsidR="000E05C7">
              <w:rPr>
                <w:noProof/>
              </w:rPr>
              <w:t>37</w:t>
            </w:r>
            <w:r>
              <w:fldChar w:fldCharType="end"/>
            </w:r>
          </w:p>
        </w:tc>
      </w:tr>
      <w:tr w:rsidR="00182FA3" w:rsidRPr="00112FD0" w14:paraId="0977AC59" w14:textId="77777777" w:rsidTr="00C31D92">
        <w:tc>
          <w:tcPr>
            <w:tcW w:w="895" w:type="dxa"/>
          </w:tcPr>
          <w:p w14:paraId="0446D62C" w14:textId="2518C8FE" w:rsidR="00182FA3" w:rsidRPr="00112FD0" w:rsidRDefault="00182FA3" w:rsidP="00112FD0">
            <w:pPr>
              <w:spacing w:line="360" w:lineRule="auto"/>
              <w:jc w:val="thaiDistribute"/>
            </w:pPr>
            <w:r>
              <w:fldChar w:fldCharType="begin" w:fldLock="1"/>
            </w:r>
            <w:r>
              <w:instrText xml:space="preserve"> REF _Ref74227014 \h </w:instrText>
            </w:r>
            <w:r>
              <w:fldChar w:fldCharType="separate"/>
            </w:r>
            <w:r w:rsidR="00CF6494">
              <w:t xml:space="preserve"> </w:t>
            </w:r>
            <w:r w:rsidR="00CF6494">
              <w:rPr>
                <w:noProof/>
              </w:rPr>
              <w:t>4</w:t>
            </w:r>
            <w:r w:rsidR="00CF6494">
              <w:noBreakHyphen/>
            </w:r>
            <w:r w:rsidR="00CF6494">
              <w:rPr>
                <w:noProof/>
              </w:rPr>
              <w:t>7</w:t>
            </w:r>
            <w:r>
              <w:fldChar w:fldCharType="end"/>
            </w:r>
          </w:p>
        </w:tc>
        <w:tc>
          <w:tcPr>
            <w:tcW w:w="6868" w:type="dxa"/>
          </w:tcPr>
          <w:p w14:paraId="2C92FD40" w14:textId="36FAC4A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83 \h </w:instrText>
            </w:r>
            <w:r>
              <w:rPr>
                <w:spacing w:val="-8"/>
              </w:rPr>
            </w:r>
            <w:r>
              <w:rPr>
                <w:spacing w:val="-8"/>
              </w:rPr>
              <w:fldChar w:fldCharType="separate"/>
            </w:r>
            <w:r w:rsidR="00C31D92" w:rsidRPr="009C3625">
              <w:t>Content of "</w:t>
            </w:r>
            <w:proofErr w:type="spellStart"/>
            <w:r w:rsidR="00C31D92" w:rsidRPr="009C3625">
              <w:t>istanbul</w:t>
            </w:r>
            <w:proofErr w:type="spellEnd"/>
            <w:r w:rsidR="00C31D92" w:rsidRPr="009C3625">
              <w:t xml:space="preserve"> - </w:t>
            </w:r>
            <w:proofErr w:type="spellStart"/>
            <w:proofErr w:type="gramStart"/>
            <w:r w:rsidR="00C31D92" w:rsidRPr="009C3625">
              <w:t>genesis.json</w:t>
            </w:r>
            <w:proofErr w:type="spellEnd"/>
            <w:proofErr w:type="gramEnd"/>
            <w:r w:rsidR="00C31D92" w:rsidRPr="009C3625">
              <w:t>" file</w:t>
            </w:r>
            <w:r>
              <w:rPr>
                <w:spacing w:val="-8"/>
              </w:rPr>
              <w:fldChar w:fldCharType="end"/>
            </w:r>
          </w:p>
        </w:tc>
        <w:tc>
          <w:tcPr>
            <w:tcW w:w="753" w:type="dxa"/>
          </w:tcPr>
          <w:p w14:paraId="1E0A3A9F" w14:textId="40A30DFE" w:rsidR="00182FA3" w:rsidRPr="00112FD0" w:rsidRDefault="00182FA3" w:rsidP="00112FD0">
            <w:pPr>
              <w:spacing w:line="360" w:lineRule="auto"/>
              <w:jc w:val="thaiDistribute"/>
            </w:pPr>
            <w:r>
              <w:fldChar w:fldCharType="begin" w:fldLock="1"/>
            </w:r>
            <w:r>
              <w:instrText xml:space="preserve"> PAGEREF _Ref74284838 \h </w:instrText>
            </w:r>
            <w:r>
              <w:fldChar w:fldCharType="separate"/>
            </w:r>
            <w:r w:rsidR="000E05C7">
              <w:rPr>
                <w:noProof/>
              </w:rPr>
              <w:t>38</w:t>
            </w:r>
            <w:r>
              <w:fldChar w:fldCharType="end"/>
            </w:r>
          </w:p>
        </w:tc>
      </w:tr>
      <w:tr w:rsidR="00182FA3" w:rsidRPr="00112FD0" w14:paraId="34732201" w14:textId="77777777" w:rsidTr="00C31D92">
        <w:tc>
          <w:tcPr>
            <w:tcW w:w="895" w:type="dxa"/>
          </w:tcPr>
          <w:p w14:paraId="11F67BAC" w14:textId="42E38992" w:rsidR="00182FA3" w:rsidRPr="00112FD0" w:rsidRDefault="00182FA3" w:rsidP="00112FD0">
            <w:pPr>
              <w:spacing w:line="360" w:lineRule="auto"/>
              <w:jc w:val="thaiDistribute"/>
            </w:pPr>
            <w:r>
              <w:fldChar w:fldCharType="begin" w:fldLock="1"/>
            </w:r>
            <w:r>
              <w:instrText xml:space="preserve"> REF _Ref74227242 \h </w:instrText>
            </w:r>
            <w:r>
              <w:fldChar w:fldCharType="separate"/>
            </w:r>
            <w:r w:rsidR="00CF6494">
              <w:t xml:space="preserve"> </w:t>
            </w:r>
            <w:r w:rsidR="00CF6494">
              <w:rPr>
                <w:noProof/>
              </w:rPr>
              <w:t>4</w:t>
            </w:r>
            <w:r w:rsidR="00CF6494">
              <w:noBreakHyphen/>
            </w:r>
            <w:r w:rsidR="00CF6494">
              <w:rPr>
                <w:noProof/>
              </w:rPr>
              <w:t>8</w:t>
            </w:r>
            <w:r>
              <w:fldChar w:fldCharType="end"/>
            </w:r>
          </w:p>
        </w:tc>
        <w:tc>
          <w:tcPr>
            <w:tcW w:w="6868" w:type="dxa"/>
          </w:tcPr>
          <w:p w14:paraId="37F3237E" w14:textId="7E30033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2 \h </w:instrText>
            </w:r>
            <w:r>
              <w:rPr>
                <w:spacing w:val="-8"/>
              </w:rPr>
            </w:r>
            <w:r>
              <w:rPr>
                <w:spacing w:val="-8"/>
              </w:rPr>
              <w:fldChar w:fldCharType="separate"/>
            </w:r>
            <w:r w:rsidR="00C31D92" w:rsidRPr="009C3625">
              <w:t>IBFT 7-Nodes Blockchain activation script</w:t>
            </w:r>
            <w:r>
              <w:rPr>
                <w:spacing w:val="-8"/>
              </w:rPr>
              <w:fldChar w:fldCharType="end"/>
            </w:r>
          </w:p>
        </w:tc>
        <w:tc>
          <w:tcPr>
            <w:tcW w:w="753" w:type="dxa"/>
          </w:tcPr>
          <w:p w14:paraId="05A5607C" w14:textId="5EDC01DA" w:rsidR="00182FA3" w:rsidRPr="00112FD0" w:rsidRDefault="00182FA3" w:rsidP="00112FD0">
            <w:pPr>
              <w:spacing w:line="360" w:lineRule="auto"/>
              <w:jc w:val="thaiDistribute"/>
            </w:pPr>
            <w:r>
              <w:fldChar w:fldCharType="begin" w:fldLock="1"/>
            </w:r>
            <w:r>
              <w:instrText xml:space="preserve"> PAGEREF _Ref74284843 \h </w:instrText>
            </w:r>
            <w:r>
              <w:fldChar w:fldCharType="separate"/>
            </w:r>
            <w:r w:rsidR="000E05C7">
              <w:rPr>
                <w:noProof/>
              </w:rPr>
              <w:t>38</w:t>
            </w:r>
            <w:r>
              <w:fldChar w:fldCharType="end"/>
            </w:r>
          </w:p>
        </w:tc>
      </w:tr>
      <w:tr w:rsidR="00182FA3" w:rsidRPr="00112FD0" w14:paraId="6790163C" w14:textId="77777777" w:rsidTr="00C31D92">
        <w:tc>
          <w:tcPr>
            <w:tcW w:w="895" w:type="dxa"/>
          </w:tcPr>
          <w:p w14:paraId="6ABD1CFE" w14:textId="2E2182F4" w:rsidR="00182FA3" w:rsidRPr="00112FD0" w:rsidRDefault="00182FA3" w:rsidP="00112FD0">
            <w:pPr>
              <w:spacing w:line="360" w:lineRule="auto"/>
              <w:jc w:val="thaiDistribute"/>
            </w:pPr>
            <w:r>
              <w:fldChar w:fldCharType="begin" w:fldLock="1"/>
            </w:r>
            <w:r>
              <w:instrText xml:space="preserve"> REF _Ref74227393 \h </w:instrText>
            </w:r>
            <w:r>
              <w:fldChar w:fldCharType="separate"/>
            </w:r>
            <w:r w:rsidR="00CF6494">
              <w:t xml:space="preserve"> </w:t>
            </w:r>
            <w:r w:rsidR="00CF6494">
              <w:rPr>
                <w:noProof/>
              </w:rPr>
              <w:t>4</w:t>
            </w:r>
            <w:r w:rsidR="00CF6494">
              <w:noBreakHyphen/>
            </w:r>
            <w:r w:rsidR="00CF6494">
              <w:rPr>
                <w:noProof/>
              </w:rPr>
              <w:t>9</w:t>
            </w:r>
            <w:r>
              <w:fldChar w:fldCharType="end"/>
            </w:r>
          </w:p>
        </w:tc>
        <w:tc>
          <w:tcPr>
            <w:tcW w:w="6868" w:type="dxa"/>
          </w:tcPr>
          <w:p w14:paraId="740E2432" w14:textId="0E197BC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7 \h </w:instrText>
            </w:r>
            <w:r>
              <w:rPr>
                <w:spacing w:val="-8"/>
              </w:rPr>
            </w:r>
            <w:r>
              <w:rPr>
                <w:spacing w:val="-8"/>
              </w:rPr>
              <w:fldChar w:fldCharType="separate"/>
            </w:r>
            <w:r w:rsidR="00C31D92" w:rsidRPr="009C3625">
              <w:t>The activation script activating all seven Blockchain nodes</w:t>
            </w:r>
            <w:r>
              <w:rPr>
                <w:spacing w:val="-8"/>
              </w:rPr>
              <w:fldChar w:fldCharType="end"/>
            </w:r>
          </w:p>
        </w:tc>
        <w:tc>
          <w:tcPr>
            <w:tcW w:w="753" w:type="dxa"/>
          </w:tcPr>
          <w:p w14:paraId="5D8F8FE4" w14:textId="65D48227" w:rsidR="00182FA3" w:rsidRPr="00112FD0" w:rsidRDefault="00182FA3" w:rsidP="00112FD0">
            <w:pPr>
              <w:spacing w:line="360" w:lineRule="auto"/>
              <w:jc w:val="thaiDistribute"/>
            </w:pPr>
            <w:r>
              <w:fldChar w:fldCharType="begin" w:fldLock="1"/>
            </w:r>
            <w:r>
              <w:instrText xml:space="preserve"> PAGEREF _Ref74284846 \h </w:instrText>
            </w:r>
            <w:r>
              <w:fldChar w:fldCharType="separate"/>
            </w:r>
            <w:r w:rsidR="000E05C7">
              <w:rPr>
                <w:noProof/>
              </w:rPr>
              <w:t>39</w:t>
            </w:r>
            <w:r>
              <w:fldChar w:fldCharType="end"/>
            </w:r>
          </w:p>
        </w:tc>
      </w:tr>
      <w:tr w:rsidR="00182FA3" w:rsidRPr="00112FD0" w14:paraId="1FAE9BCE" w14:textId="77777777" w:rsidTr="00C31D92">
        <w:tc>
          <w:tcPr>
            <w:tcW w:w="895" w:type="dxa"/>
          </w:tcPr>
          <w:p w14:paraId="7CBA8CDA" w14:textId="56A9871B" w:rsidR="00182FA3" w:rsidRPr="00112FD0" w:rsidRDefault="00182FA3" w:rsidP="00112FD0">
            <w:pPr>
              <w:spacing w:line="360" w:lineRule="auto"/>
              <w:jc w:val="thaiDistribute"/>
            </w:pPr>
            <w:r>
              <w:fldChar w:fldCharType="begin" w:fldLock="1"/>
            </w:r>
            <w:r>
              <w:instrText xml:space="preserve"> REF _Ref74227509 \h </w:instrText>
            </w:r>
            <w:r>
              <w:fldChar w:fldCharType="separate"/>
            </w:r>
            <w:r w:rsidR="00CF6494">
              <w:t xml:space="preserve"> </w:t>
            </w:r>
            <w:r w:rsidR="00CF6494">
              <w:rPr>
                <w:noProof/>
              </w:rPr>
              <w:t>4</w:t>
            </w:r>
            <w:r w:rsidR="00CF6494">
              <w:noBreakHyphen/>
            </w:r>
            <w:r w:rsidR="00CF6494">
              <w:rPr>
                <w:noProof/>
              </w:rPr>
              <w:t>10</w:t>
            </w:r>
            <w:r>
              <w:fldChar w:fldCharType="end"/>
            </w:r>
          </w:p>
        </w:tc>
        <w:tc>
          <w:tcPr>
            <w:tcW w:w="6868" w:type="dxa"/>
          </w:tcPr>
          <w:p w14:paraId="1BBA7425" w14:textId="1EA6302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08 \h </w:instrText>
            </w:r>
            <w:r>
              <w:rPr>
                <w:spacing w:val="-8"/>
              </w:rPr>
            </w:r>
            <w:r>
              <w:rPr>
                <w:spacing w:val="-8"/>
              </w:rPr>
              <w:fldChar w:fldCharType="separate"/>
            </w:r>
            <w:r w:rsidR="00C31D92" w:rsidRPr="009C3625">
              <w:t>All seven Blockchain nodes successfully activated</w:t>
            </w:r>
            <w:r>
              <w:rPr>
                <w:spacing w:val="-8"/>
              </w:rPr>
              <w:fldChar w:fldCharType="end"/>
            </w:r>
          </w:p>
        </w:tc>
        <w:tc>
          <w:tcPr>
            <w:tcW w:w="753" w:type="dxa"/>
          </w:tcPr>
          <w:p w14:paraId="5B06671D" w14:textId="0D9EF453" w:rsidR="00182FA3" w:rsidRPr="00112FD0" w:rsidRDefault="00182FA3" w:rsidP="00112FD0">
            <w:pPr>
              <w:spacing w:line="360" w:lineRule="auto"/>
              <w:jc w:val="thaiDistribute"/>
            </w:pPr>
            <w:r>
              <w:fldChar w:fldCharType="begin" w:fldLock="1"/>
            </w:r>
            <w:r>
              <w:instrText xml:space="preserve"> PAGEREF _Ref74284849 \h </w:instrText>
            </w:r>
            <w:r>
              <w:fldChar w:fldCharType="separate"/>
            </w:r>
            <w:r w:rsidR="000E05C7">
              <w:rPr>
                <w:noProof/>
              </w:rPr>
              <w:t>39</w:t>
            </w:r>
            <w:r>
              <w:fldChar w:fldCharType="end"/>
            </w:r>
          </w:p>
        </w:tc>
      </w:tr>
      <w:tr w:rsidR="00182FA3" w:rsidRPr="00112FD0" w14:paraId="3D8A86E5" w14:textId="77777777" w:rsidTr="00C31D92">
        <w:tc>
          <w:tcPr>
            <w:tcW w:w="895" w:type="dxa"/>
          </w:tcPr>
          <w:p w14:paraId="1002BF54" w14:textId="40B1070D" w:rsidR="00182FA3" w:rsidRPr="00112FD0" w:rsidRDefault="00182FA3" w:rsidP="00112FD0">
            <w:pPr>
              <w:spacing w:line="360" w:lineRule="auto"/>
              <w:jc w:val="thaiDistribute"/>
            </w:pPr>
            <w:r>
              <w:fldChar w:fldCharType="begin" w:fldLock="1"/>
            </w:r>
            <w:r>
              <w:instrText xml:space="preserve"> REF _Ref74228412 \h </w:instrText>
            </w:r>
            <w:r>
              <w:fldChar w:fldCharType="separate"/>
            </w:r>
            <w:r w:rsidR="00CF6494">
              <w:t xml:space="preserve"> </w:t>
            </w:r>
            <w:r w:rsidR="00CF6494">
              <w:rPr>
                <w:noProof/>
              </w:rPr>
              <w:t>4</w:t>
            </w:r>
            <w:r w:rsidR="00CF6494">
              <w:noBreakHyphen/>
            </w:r>
            <w:r w:rsidR="00CF6494">
              <w:rPr>
                <w:noProof/>
              </w:rPr>
              <w:t>11</w:t>
            </w:r>
            <w:r>
              <w:fldChar w:fldCharType="end"/>
            </w:r>
          </w:p>
        </w:tc>
        <w:tc>
          <w:tcPr>
            <w:tcW w:w="6868" w:type="dxa"/>
          </w:tcPr>
          <w:p w14:paraId="5472A9D8" w14:textId="29BCB19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16 \h </w:instrText>
            </w:r>
            <w:r>
              <w:rPr>
                <w:spacing w:val="-8"/>
              </w:rPr>
            </w:r>
            <w:r>
              <w:rPr>
                <w:spacing w:val="-8"/>
              </w:rPr>
              <w:fldChar w:fldCharType="separate"/>
            </w:r>
            <w:r w:rsidR="00C31D92" w:rsidRPr="009C3625">
              <w:t>The content of "rebirth.sh" script</w:t>
            </w:r>
            <w:r>
              <w:rPr>
                <w:spacing w:val="-8"/>
              </w:rPr>
              <w:fldChar w:fldCharType="end"/>
            </w:r>
          </w:p>
        </w:tc>
        <w:tc>
          <w:tcPr>
            <w:tcW w:w="753" w:type="dxa"/>
          </w:tcPr>
          <w:p w14:paraId="4DEAA360" w14:textId="4611212B" w:rsidR="00182FA3" w:rsidRPr="00112FD0" w:rsidRDefault="00182FA3" w:rsidP="00112FD0">
            <w:pPr>
              <w:spacing w:line="360" w:lineRule="auto"/>
              <w:jc w:val="thaiDistribute"/>
            </w:pPr>
            <w:r>
              <w:fldChar w:fldCharType="begin" w:fldLock="1"/>
            </w:r>
            <w:r>
              <w:instrText xml:space="preserve"> PAGEREF _Ref74284853 \h </w:instrText>
            </w:r>
            <w:r>
              <w:fldChar w:fldCharType="separate"/>
            </w:r>
            <w:r w:rsidR="000E05C7">
              <w:rPr>
                <w:noProof/>
              </w:rPr>
              <w:t>40</w:t>
            </w:r>
            <w:r>
              <w:fldChar w:fldCharType="end"/>
            </w:r>
          </w:p>
        </w:tc>
      </w:tr>
      <w:tr w:rsidR="00182FA3" w:rsidRPr="00112FD0" w14:paraId="48747A9F" w14:textId="77777777" w:rsidTr="00C31D92">
        <w:tc>
          <w:tcPr>
            <w:tcW w:w="895" w:type="dxa"/>
          </w:tcPr>
          <w:p w14:paraId="2E22C691" w14:textId="62685B4E" w:rsidR="00182FA3" w:rsidRPr="00112FD0" w:rsidRDefault="00182FA3" w:rsidP="00112FD0">
            <w:pPr>
              <w:spacing w:line="360" w:lineRule="auto"/>
              <w:jc w:val="thaiDistribute"/>
            </w:pPr>
            <w:r>
              <w:fldChar w:fldCharType="begin" w:fldLock="1"/>
            </w:r>
            <w:r>
              <w:instrText xml:space="preserve"> REF _Ref74228424 \h </w:instrText>
            </w:r>
            <w:r>
              <w:fldChar w:fldCharType="separate"/>
            </w:r>
            <w:r w:rsidR="00CF6494">
              <w:t xml:space="preserve"> </w:t>
            </w:r>
            <w:r w:rsidR="00CF6494">
              <w:rPr>
                <w:noProof/>
              </w:rPr>
              <w:t>4</w:t>
            </w:r>
            <w:r w:rsidR="00CF6494">
              <w:noBreakHyphen/>
            </w:r>
            <w:r w:rsidR="00CF6494">
              <w:rPr>
                <w:noProof/>
              </w:rPr>
              <w:t>12</w:t>
            </w:r>
            <w:r>
              <w:fldChar w:fldCharType="end"/>
            </w:r>
          </w:p>
        </w:tc>
        <w:tc>
          <w:tcPr>
            <w:tcW w:w="6868" w:type="dxa"/>
          </w:tcPr>
          <w:p w14:paraId="0728618D" w14:textId="510EC15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22 \h </w:instrText>
            </w:r>
            <w:r>
              <w:rPr>
                <w:spacing w:val="-8"/>
              </w:rPr>
            </w:r>
            <w:r>
              <w:rPr>
                <w:spacing w:val="-8"/>
              </w:rPr>
              <w:fldChar w:fldCharType="separate"/>
            </w:r>
            <w:r w:rsidR="00C31D92" w:rsidRPr="009C3625">
              <w:t>The content of "runmy7nodes.sh" script</w:t>
            </w:r>
            <w:r>
              <w:rPr>
                <w:spacing w:val="-8"/>
              </w:rPr>
              <w:fldChar w:fldCharType="end"/>
            </w:r>
          </w:p>
        </w:tc>
        <w:tc>
          <w:tcPr>
            <w:tcW w:w="753" w:type="dxa"/>
          </w:tcPr>
          <w:p w14:paraId="33330C88" w14:textId="17E73376" w:rsidR="00182FA3" w:rsidRPr="00112FD0" w:rsidRDefault="00182FA3" w:rsidP="00112FD0">
            <w:pPr>
              <w:spacing w:line="360" w:lineRule="auto"/>
              <w:jc w:val="thaiDistribute"/>
            </w:pPr>
            <w:r>
              <w:fldChar w:fldCharType="begin" w:fldLock="1"/>
            </w:r>
            <w:r>
              <w:instrText xml:space="preserve"> PAGEREF _Ref74284859 \h </w:instrText>
            </w:r>
            <w:r>
              <w:fldChar w:fldCharType="separate"/>
            </w:r>
            <w:r w:rsidR="000E05C7">
              <w:rPr>
                <w:noProof/>
              </w:rPr>
              <w:t>40</w:t>
            </w:r>
            <w:r>
              <w:fldChar w:fldCharType="end"/>
            </w:r>
          </w:p>
        </w:tc>
      </w:tr>
      <w:tr w:rsidR="00182FA3" w:rsidRPr="00112FD0" w14:paraId="7B48FDF2" w14:textId="77777777" w:rsidTr="00C31D92">
        <w:tc>
          <w:tcPr>
            <w:tcW w:w="895" w:type="dxa"/>
          </w:tcPr>
          <w:p w14:paraId="3BBCC32D" w14:textId="5883BA84" w:rsidR="00182FA3" w:rsidRPr="00112FD0" w:rsidRDefault="00182FA3" w:rsidP="00112FD0">
            <w:pPr>
              <w:spacing w:line="360" w:lineRule="auto"/>
              <w:jc w:val="thaiDistribute"/>
            </w:pPr>
            <w:r>
              <w:fldChar w:fldCharType="begin" w:fldLock="1"/>
            </w:r>
            <w:r>
              <w:instrText xml:space="preserve"> REF _Ref74239181 \h </w:instrText>
            </w:r>
            <w:r>
              <w:fldChar w:fldCharType="separate"/>
            </w:r>
            <w:r w:rsidR="00CF6494">
              <w:t xml:space="preserve"> </w:t>
            </w:r>
            <w:r w:rsidR="00CF6494">
              <w:rPr>
                <w:noProof/>
              </w:rPr>
              <w:t>4</w:t>
            </w:r>
            <w:r w:rsidR="00CF6494">
              <w:noBreakHyphen/>
            </w:r>
            <w:r w:rsidR="00CF6494">
              <w:rPr>
                <w:noProof/>
              </w:rPr>
              <w:t>13</w:t>
            </w:r>
            <w:r>
              <w:fldChar w:fldCharType="end"/>
            </w:r>
          </w:p>
        </w:tc>
        <w:tc>
          <w:tcPr>
            <w:tcW w:w="6868" w:type="dxa"/>
          </w:tcPr>
          <w:p w14:paraId="53986811" w14:textId="2F5A010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3 \h </w:instrText>
            </w:r>
            <w:r>
              <w:rPr>
                <w:spacing w:val="-8"/>
              </w:rPr>
            </w:r>
            <w:r>
              <w:rPr>
                <w:spacing w:val="-8"/>
              </w:rPr>
              <w:fldChar w:fldCharType="separate"/>
            </w:r>
            <w:r w:rsidR="00C31D92" w:rsidRPr="009C3625">
              <w:t>ABI Code and Byte code generated can be copied and passed directly</w:t>
            </w:r>
            <w:r>
              <w:rPr>
                <w:spacing w:val="-8"/>
              </w:rPr>
              <w:fldChar w:fldCharType="end"/>
            </w:r>
          </w:p>
        </w:tc>
        <w:tc>
          <w:tcPr>
            <w:tcW w:w="753" w:type="dxa"/>
          </w:tcPr>
          <w:p w14:paraId="18DD4266" w14:textId="7C9DE6F4" w:rsidR="00182FA3" w:rsidRPr="00112FD0" w:rsidRDefault="00182FA3" w:rsidP="00112FD0">
            <w:pPr>
              <w:spacing w:line="360" w:lineRule="auto"/>
              <w:jc w:val="thaiDistribute"/>
            </w:pPr>
            <w:r>
              <w:fldChar w:fldCharType="begin" w:fldLock="1"/>
            </w:r>
            <w:r>
              <w:instrText xml:space="preserve"> PAGEREF _Ref74284862 \h </w:instrText>
            </w:r>
            <w:r>
              <w:fldChar w:fldCharType="separate"/>
            </w:r>
            <w:r w:rsidR="000E05C7">
              <w:rPr>
                <w:noProof/>
              </w:rPr>
              <w:t>41</w:t>
            </w:r>
            <w:r>
              <w:fldChar w:fldCharType="end"/>
            </w:r>
          </w:p>
        </w:tc>
      </w:tr>
      <w:tr w:rsidR="00182FA3" w:rsidRPr="00112FD0" w14:paraId="567C4099" w14:textId="77777777" w:rsidTr="00C31D92">
        <w:tc>
          <w:tcPr>
            <w:tcW w:w="895" w:type="dxa"/>
          </w:tcPr>
          <w:p w14:paraId="758FFF26" w14:textId="50974B78" w:rsidR="00182FA3" w:rsidRPr="00112FD0" w:rsidRDefault="00182FA3" w:rsidP="00112FD0">
            <w:pPr>
              <w:spacing w:line="360" w:lineRule="auto"/>
              <w:jc w:val="thaiDistribute"/>
            </w:pPr>
            <w:r>
              <w:fldChar w:fldCharType="begin" w:fldLock="1"/>
            </w:r>
            <w:r>
              <w:instrText xml:space="preserve"> REF _Ref74239197 \h </w:instrText>
            </w:r>
            <w:r>
              <w:fldChar w:fldCharType="separate"/>
            </w:r>
            <w:r w:rsidR="00CF6494">
              <w:t xml:space="preserve"> </w:t>
            </w:r>
            <w:r w:rsidR="00CF6494">
              <w:rPr>
                <w:noProof/>
              </w:rPr>
              <w:t>4</w:t>
            </w:r>
            <w:r w:rsidR="00CF6494">
              <w:noBreakHyphen/>
            </w:r>
            <w:r w:rsidR="00CF6494">
              <w:rPr>
                <w:noProof/>
              </w:rPr>
              <w:t>14</w:t>
            </w:r>
            <w:r>
              <w:fldChar w:fldCharType="end"/>
            </w:r>
          </w:p>
        </w:tc>
        <w:tc>
          <w:tcPr>
            <w:tcW w:w="6868" w:type="dxa"/>
          </w:tcPr>
          <w:p w14:paraId="303C40DA" w14:textId="5B026D4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8 \h </w:instrText>
            </w:r>
            <w:r>
              <w:rPr>
                <w:spacing w:val="-8"/>
              </w:rPr>
            </w:r>
            <w:r>
              <w:rPr>
                <w:spacing w:val="-8"/>
              </w:rPr>
              <w:fldChar w:fldCharType="separate"/>
            </w:r>
            <w:r w:rsidR="00C31D92" w:rsidRPr="009C3625">
              <w:t>ABI code (brown color) assigned into variable "</w:t>
            </w:r>
            <w:proofErr w:type="spellStart"/>
            <w:r w:rsidR="00C31D92" w:rsidRPr="009C3625">
              <w:t>abi</w:t>
            </w:r>
            <w:proofErr w:type="spellEnd"/>
            <w:r w:rsidR="00C31D92" w:rsidRPr="009C3625">
              <w:t>"</w:t>
            </w:r>
            <w:r>
              <w:rPr>
                <w:spacing w:val="-8"/>
              </w:rPr>
              <w:fldChar w:fldCharType="end"/>
            </w:r>
          </w:p>
        </w:tc>
        <w:tc>
          <w:tcPr>
            <w:tcW w:w="753" w:type="dxa"/>
          </w:tcPr>
          <w:p w14:paraId="1290C257" w14:textId="5A704C25" w:rsidR="00182FA3" w:rsidRPr="00112FD0" w:rsidRDefault="00182FA3" w:rsidP="00112FD0">
            <w:pPr>
              <w:spacing w:line="360" w:lineRule="auto"/>
              <w:jc w:val="thaiDistribute"/>
            </w:pPr>
            <w:r>
              <w:fldChar w:fldCharType="begin" w:fldLock="1"/>
            </w:r>
            <w:r>
              <w:instrText xml:space="preserve"> PAGEREF _Ref74284865 \h </w:instrText>
            </w:r>
            <w:r>
              <w:fldChar w:fldCharType="separate"/>
            </w:r>
            <w:r w:rsidR="000E05C7">
              <w:rPr>
                <w:noProof/>
              </w:rPr>
              <w:t>43</w:t>
            </w:r>
            <w:r>
              <w:fldChar w:fldCharType="end"/>
            </w:r>
          </w:p>
        </w:tc>
      </w:tr>
      <w:tr w:rsidR="00182FA3" w:rsidRPr="00112FD0" w14:paraId="6B66F65C" w14:textId="77777777" w:rsidTr="00C31D92">
        <w:tc>
          <w:tcPr>
            <w:tcW w:w="895" w:type="dxa"/>
          </w:tcPr>
          <w:p w14:paraId="64D191B4" w14:textId="57371B8D" w:rsidR="00182FA3" w:rsidRPr="00112FD0" w:rsidRDefault="00182FA3" w:rsidP="00112FD0">
            <w:pPr>
              <w:spacing w:line="360" w:lineRule="auto"/>
              <w:jc w:val="thaiDistribute"/>
            </w:pPr>
            <w:r>
              <w:fldChar w:fldCharType="begin" w:fldLock="1"/>
            </w:r>
            <w:r>
              <w:instrText xml:space="preserve"> REF _Ref74239571 \h </w:instrText>
            </w:r>
            <w:r>
              <w:fldChar w:fldCharType="separate"/>
            </w:r>
            <w:r w:rsidR="00CF6494" w:rsidRPr="0007379C">
              <w:t xml:space="preserve"> </w:t>
            </w:r>
            <w:r w:rsidR="00CF6494">
              <w:rPr>
                <w:noProof/>
              </w:rPr>
              <w:t>4</w:t>
            </w:r>
            <w:r w:rsidR="00CF6494">
              <w:noBreakHyphen/>
            </w:r>
            <w:r w:rsidR="00CF6494">
              <w:rPr>
                <w:noProof/>
              </w:rPr>
              <w:t>15</w:t>
            </w:r>
            <w:r>
              <w:fldChar w:fldCharType="end"/>
            </w:r>
          </w:p>
        </w:tc>
        <w:tc>
          <w:tcPr>
            <w:tcW w:w="6868" w:type="dxa"/>
          </w:tcPr>
          <w:p w14:paraId="56CF9090" w14:textId="56A01EF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44 \h </w:instrText>
            </w:r>
            <w:r>
              <w:rPr>
                <w:spacing w:val="-8"/>
              </w:rPr>
            </w:r>
            <w:r>
              <w:rPr>
                <w:spacing w:val="-8"/>
              </w:rPr>
              <w:fldChar w:fldCharType="separate"/>
            </w:r>
            <w:r w:rsidR="00C31D92" w:rsidRPr="009C3625">
              <w:t>Byte code (brown color) assigned into variable "bytecode"</w:t>
            </w:r>
            <w:r>
              <w:rPr>
                <w:spacing w:val="-8"/>
              </w:rPr>
              <w:fldChar w:fldCharType="end"/>
            </w:r>
          </w:p>
        </w:tc>
        <w:tc>
          <w:tcPr>
            <w:tcW w:w="753" w:type="dxa"/>
          </w:tcPr>
          <w:p w14:paraId="73E9CCE9" w14:textId="4CF47755" w:rsidR="00182FA3" w:rsidRPr="00112FD0" w:rsidRDefault="00182FA3" w:rsidP="00112FD0">
            <w:pPr>
              <w:spacing w:line="360" w:lineRule="auto"/>
              <w:jc w:val="thaiDistribute"/>
            </w:pPr>
            <w:r>
              <w:fldChar w:fldCharType="begin" w:fldLock="1"/>
            </w:r>
            <w:r>
              <w:instrText xml:space="preserve"> PAGEREF _Ref74284868 \h </w:instrText>
            </w:r>
            <w:r>
              <w:fldChar w:fldCharType="separate"/>
            </w:r>
            <w:r w:rsidR="000E05C7">
              <w:rPr>
                <w:noProof/>
              </w:rPr>
              <w:t>44</w:t>
            </w:r>
            <w:r>
              <w:fldChar w:fldCharType="end"/>
            </w:r>
          </w:p>
        </w:tc>
      </w:tr>
      <w:tr w:rsidR="00182FA3" w:rsidRPr="00112FD0" w14:paraId="64031C2F" w14:textId="77777777" w:rsidTr="00C31D92">
        <w:tc>
          <w:tcPr>
            <w:tcW w:w="895" w:type="dxa"/>
          </w:tcPr>
          <w:p w14:paraId="222BD9C6" w14:textId="7828CBB5" w:rsidR="00182FA3" w:rsidRPr="00112FD0" w:rsidRDefault="00182FA3" w:rsidP="00112FD0">
            <w:pPr>
              <w:spacing w:line="360" w:lineRule="auto"/>
              <w:jc w:val="thaiDistribute"/>
            </w:pPr>
            <w:r>
              <w:fldChar w:fldCharType="begin" w:fldLock="1"/>
            </w:r>
            <w:r>
              <w:instrText xml:space="preserve"> REF _Ref74241034 \h </w:instrText>
            </w:r>
            <w:r>
              <w:fldChar w:fldCharType="separate"/>
            </w:r>
            <w:r w:rsidR="00CF6494">
              <w:t xml:space="preserve"> </w:t>
            </w:r>
            <w:r w:rsidR="00CF6494">
              <w:rPr>
                <w:noProof/>
              </w:rPr>
              <w:t>4</w:t>
            </w:r>
            <w:r w:rsidR="00CF6494">
              <w:noBreakHyphen/>
            </w:r>
            <w:r w:rsidR="00CF6494">
              <w:rPr>
                <w:noProof/>
              </w:rPr>
              <w:t>16</w:t>
            </w:r>
            <w:r>
              <w:fldChar w:fldCharType="end"/>
            </w:r>
          </w:p>
        </w:tc>
        <w:tc>
          <w:tcPr>
            <w:tcW w:w="6868" w:type="dxa"/>
          </w:tcPr>
          <w:p w14:paraId="074E500F" w14:textId="4F84242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55 \h </w:instrText>
            </w:r>
            <w:r>
              <w:rPr>
                <w:spacing w:val="-8"/>
              </w:rPr>
            </w:r>
            <w:r>
              <w:rPr>
                <w:spacing w:val="-8"/>
              </w:rPr>
              <w:fldChar w:fldCharType="separate"/>
            </w:r>
            <w:r w:rsidR="00C31D92" w:rsidRPr="009C3625">
              <w:t xml:space="preserve">The Web3js script for </w:t>
            </w:r>
            <w:proofErr w:type="spellStart"/>
            <w:r w:rsidR="00C31D92" w:rsidRPr="009C3625">
              <w:t>Smartcontract</w:t>
            </w:r>
            <w:proofErr w:type="spellEnd"/>
            <w:r w:rsidR="00C31D92" w:rsidRPr="009C3625">
              <w:t xml:space="preserve"> deploy</w:t>
            </w:r>
            <w:r>
              <w:rPr>
                <w:spacing w:val="-8"/>
              </w:rPr>
              <w:fldChar w:fldCharType="end"/>
            </w:r>
          </w:p>
        </w:tc>
        <w:tc>
          <w:tcPr>
            <w:tcW w:w="753" w:type="dxa"/>
          </w:tcPr>
          <w:p w14:paraId="6261FBBB" w14:textId="7178A685" w:rsidR="00182FA3" w:rsidRPr="00112FD0" w:rsidRDefault="00182FA3" w:rsidP="00112FD0">
            <w:pPr>
              <w:spacing w:line="360" w:lineRule="auto"/>
              <w:jc w:val="thaiDistribute"/>
            </w:pPr>
            <w:r>
              <w:fldChar w:fldCharType="begin" w:fldLock="1"/>
            </w:r>
            <w:r>
              <w:instrText xml:space="preserve"> PAGEREF _Ref74284870 \h </w:instrText>
            </w:r>
            <w:r>
              <w:fldChar w:fldCharType="separate"/>
            </w:r>
            <w:r w:rsidR="000E05C7">
              <w:rPr>
                <w:noProof/>
              </w:rPr>
              <w:t>45</w:t>
            </w:r>
            <w:r>
              <w:fldChar w:fldCharType="end"/>
            </w:r>
          </w:p>
        </w:tc>
      </w:tr>
      <w:tr w:rsidR="00182FA3" w:rsidRPr="00112FD0" w14:paraId="71451A88" w14:textId="77777777" w:rsidTr="00C31D92">
        <w:tc>
          <w:tcPr>
            <w:tcW w:w="895" w:type="dxa"/>
          </w:tcPr>
          <w:p w14:paraId="6FFB9F65" w14:textId="501BD6A3" w:rsidR="00182FA3" w:rsidRPr="00112FD0" w:rsidRDefault="00182FA3" w:rsidP="00112FD0">
            <w:pPr>
              <w:spacing w:line="360" w:lineRule="auto"/>
              <w:jc w:val="thaiDistribute"/>
            </w:pPr>
            <w:r>
              <w:fldChar w:fldCharType="begin" w:fldLock="1"/>
            </w:r>
            <w:r>
              <w:instrText xml:space="preserve"> REF _Ref74284095 \h </w:instrText>
            </w:r>
            <w:r>
              <w:fldChar w:fldCharType="separate"/>
            </w:r>
            <w:r w:rsidR="00CF6494">
              <w:t xml:space="preserve"> </w:t>
            </w:r>
            <w:r w:rsidR="00CF6494">
              <w:rPr>
                <w:noProof/>
              </w:rPr>
              <w:t>4</w:t>
            </w:r>
            <w:r w:rsidR="00CF6494">
              <w:noBreakHyphen/>
            </w:r>
            <w:r w:rsidR="00CF6494">
              <w:rPr>
                <w:noProof/>
              </w:rPr>
              <w:t>17</w:t>
            </w:r>
            <w:r>
              <w:fldChar w:fldCharType="end"/>
            </w:r>
          </w:p>
        </w:tc>
        <w:tc>
          <w:tcPr>
            <w:tcW w:w="6868" w:type="dxa"/>
          </w:tcPr>
          <w:p w14:paraId="231ED2B7" w14:textId="7D6C3F0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62 \h </w:instrText>
            </w:r>
            <w:r>
              <w:rPr>
                <w:spacing w:val="-8"/>
              </w:rPr>
            </w:r>
            <w:r>
              <w:rPr>
                <w:spacing w:val="-8"/>
              </w:rPr>
              <w:fldChar w:fldCharType="separate"/>
            </w:r>
            <w:r w:rsidR="00C31D92" w:rsidRPr="0023508D">
              <w:t>"</w:t>
            </w:r>
            <w:proofErr w:type="spellStart"/>
            <w:proofErr w:type="gramStart"/>
            <w:r w:rsidR="00C31D92" w:rsidRPr="0023508D">
              <w:t>npm</w:t>
            </w:r>
            <w:proofErr w:type="spellEnd"/>
            <w:proofErr w:type="gramEnd"/>
            <w:r w:rsidR="00C31D92" w:rsidRPr="0023508D">
              <w:t xml:space="preserve"> install" command-line</w:t>
            </w:r>
            <w:r>
              <w:rPr>
                <w:spacing w:val="-8"/>
              </w:rPr>
              <w:fldChar w:fldCharType="end"/>
            </w:r>
          </w:p>
        </w:tc>
        <w:tc>
          <w:tcPr>
            <w:tcW w:w="753" w:type="dxa"/>
          </w:tcPr>
          <w:p w14:paraId="7086750B" w14:textId="5CE1B594" w:rsidR="00182FA3" w:rsidRPr="00112FD0" w:rsidRDefault="00182FA3" w:rsidP="00112FD0">
            <w:pPr>
              <w:spacing w:line="360" w:lineRule="auto"/>
              <w:jc w:val="thaiDistribute"/>
            </w:pPr>
            <w:r>
              <w:fldChar w:fldCharType="begin" w:fldLock="1"/>
            </w:r>
            <w:r>
              <w:instrText xml:space="preserve"> PAGEREF _Ref74284873 \h </w:instrText>
            </w:r>
            <w:r>
              <w:fldChar w:fldCharType="separate"/>
            </w:r>
            <w:r w:rsidR="000E05C7">
              <w:rPr>
                <w:noProof/>
              </w:rPr>
              <w:t>46</w:t>
            </w:r>
            <w:r>
              <w:fldChar w:fldCharType="end"/>
            </w:r>
          </w:p>
        </w:tc>
      </w:tr>
      <w:tr w:rsidR="000B7CBF" w:rsidRPr="00112FD0" w14:paraId="76CC9279" w14:textId="77777777" w:rsidTr="00C31D92">
        <w:tc>
          <w:tcPr>
            <w:tcW w:w="895" w:type="dxa"/>
          </w:tcPr>
          <w:p w14:paraId="0CF3E323" w14:textId="57061D08" w:rsidR="00520C42" w:rsidRPr="00112FD0" w:rsidRDefault="00520C42" w:rsidP="00112FD0">
            <w:pPr>
              <w:spacing w:line="360" w:lineRule="auto"/>
              <w:jc w:val="thaiDistribute"/>
            </w:pPr>
            <w:r w:rsidRPr="00112FD0">
              <w:lastRenderedPageBreak/>
              <w:fldChar w:fldCharType="begin" w:fldLock="1"/>
            </w:r>
            <w:r w:rsidRPr="00112FD0">
              <w:instrText xml:space="preserve"> REF _Ref72083156 \h </w:instrText>
            </w:r>
            <w:r w:rsidR="000B7CBF" w:rsidRPr="00112FD0">
              <w:instrText xml:space="preserve"> \* MERGEFORMAT </w:instrText>
            </w:r>
            <w:r w:rsidRPr="00112FD0">
              <w:fldChar w:fldCharType="separate"/>
            </w:r>
            <w:r w:rsidR="00CF6494" w:rsidRPr="00DD48E9">
              <w:rPr>
                <w:noProof/>
              </w:rPr>
              <w:t xml:space="preserve"> </w:t>
            </w:r>
            <w:r w:rsidR="00CF6494">
              <w:rPr>
                <w:noProof/>
              </w:rPr>
              <w:t>4</w:t>
            </w:r>
            <w:r w:rsidR="00CF6494">
              <w:rPr>
                <w:noProof/>
              </w:rPr>
              <w:noBreakHyphen/>
              <w:t>18</w:t>
            </w:r>
            <w:r w:rsidRPr="00112FD0">
              <w:fldChar w:fldCharType="end"/>
            </w:r>
          </w:p>
        </w:tc>
        <w:tc>
          <w:tcPr>
            <w:tcW w:w="6868" w:type="dxa"/>
          </w:tcPr>
          <w:p w14:paraId="035D7363" w14:textId="38EC8244"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0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Pseudocode represents general format of Register Document Set-b</w:t>
            </w:r>
            <w:r w:rsidR="00C31D92" w:rsidRPr="009C3625">
              <w:t xml:space="preserve"> [ITI - 42]</w:t>
            </w:r>
            <w:r w:rsidRPr="00112FD0">
              <w:rPr>
                <w:spacing w:val="-8"/>
              </w:rPr>
              <w:fldChar w:fldCharType="end"/>
            </w:r>
          </w:p>
        </w:tc>
        <w:tc>
          <w:tcPr>
            <w:tcW w:w="753" w:type="dxa"/>
          </w:tcPr>
          <w:p w14:paraId="33203CE3" w14:textId="45DC472D" w:rsidR="00520C42" w:rsidRPr="00112FD0" w:rsidRDefault="000B7CBF" w:rsidP="00112FD0">
            <w:pPr>
              <w:spacing w:line="360" w:lineRule="auto"/>
              <w:jc w:val="thaiDistribute"/>
            </w:pPr>
            <w:r w:rsidRPr="00112FD0">
              <w:fldChar w:fldCharType="begin" w:fldLock="1"/>
            </w:r>
            <w:r w:rsidRPr="00112FD0">
              <w:instrText xml:space="preserve"> PAGEREF _Ref74191044 \h </w:instrText>
            </w:r>
            <w:r w:rsidRPr="00112FD0">
              <w:fldChar w:fldCharType="separate"/>
            </w:r>
            <w:r w:rsidR="000E05C7">
              <w:rPr>
                <w:noProof/>
              </w:rPr>
              <w:t>48</w:t>
            </w:r>
            <w:r w:rsidRPr="00112FD0">
              <w:fldChar w:fldCharType="end"/>
            </w:r>
          </w:p>
        </w:tc>
      </w:tr>
      <w:tr w:rsidR="000B7CBF" w:rsidRPr="00112FD0" w14:paraId="1718B406" w14:textId="77777777" w:rsidTr="00C31D92">
        <w:tc>
          <w:tcPr>
            <w:tcW w:w="895" w:type="dxa"/>
          </w:tcPr>
          <w:p w14:paraId="7AE53309" w14:textId="20949260" w:rsidR="00520C42" w:rsidRPr="00112FD0" w:rsidRDefault="00520C42" w:rsidP="00112FD0">
            <w:pPr>
              <w:spacing w:line="360" w:lineRule="auto"/>
              <w:jc w:val="thaiDistribute"/>
            </w:pPr>
            <w:r w:rsidRPr="00112FD0">
              <w:fldChar w:fldCharType="begin" w:fldLock="1"/>
            </w:r>
            <w:r w:rsidRPr="00112FD0">
              <w:instrText xml:space="preserve"> REF _Ref70913534 \h </w:instrText>
            </w:r>
            <w:r w:rsidR="000B7CBF" w:rsidRPr="00112FD0">
              <w:instrText xml:space="preserve"> \* MERGEFORMAT </w:instrText>
            </w:r>
            <w:r w:rsidRPr="00112FD0">
              <w:fldChar w:fldCharType="separate"/>
            </w:r>
            <w:r w:rsidR="00CF6494" w:rsidRPr="004A6782">
              <w:rPr>
                <w:noProof/>
              </w:rPr>
              <w:t xml:space="preserve"> </w:t>
            </w:r>
            <w:r w:rsidR="00CF6494">
              <w:rPr>
                <w:noProof/>
              </w:rPr>
              <w:t>4</w:t>
            </w:r>
            <w:r w:rsidR="00CF6494">
              <w:rPr>
                <w:noProof/>
              </w:rPr>
              <w:noBreakHyphen/>
              <w:t>19</w:t>
            </w:r>
            <w:r w:rsidRPr="00112FD0">
              <w:fldChar w:fldCharType="end"/>
            </w:r>
          </w:p>
        </w:tc>
        <w:tc>
          <w:tcPr>
            <w:tcW w:w="6868" w:type="dxa"/>
          </w:tcPr>
          <w:p w14:paraId="45E3CB0B" w14:textId="6DD9C1D1"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6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XML Code snippet of Registry Document Set-b Response transaction sample</w:t>
            </w:r>
            <w:r w:rsidRPr="00112FD0">
              <w:rPr>
                <w:spacing w:val="-8"/>
              </w:rPr>
              <w:fldChar w:fldCharType="end"/>
            </w:r>
          </w:p>
        </w:tc>
        <w:tc>
          <w:tcPr>
            <w:tcW w:w="753" w:type="dxa"/>
          </w:tcPr>
          <w:p w14:paraId="4EF138B1" w14:textId="4F2942B3" w:rsidR="00520C42" w:rsidRPr="00112FD0" w:rsidRDefault="000B7CBF" w:rsidP="00112FD0">
            <w:pPr>
              <w:spacing w:line="360" w:lineRule="auto"/>
              <w:jc w:val="thaiDistribute"/>
            </w:pPr>
            <w:r w:rsidRPr="00112FD0">
              <w:fldChar w:fldCharType="begin" w:fldLock="1"/>
            </w:r>
            <w:r w:rsidRPr="00112FD0">
              <w:instrText xml:space="preserve"> PAGEREF _Ref74191049 \h </w:instrText>
            </w:r>
            <w:r w:rsidRPr="00112FD0">
              <w:fldChar w:fldCharType="separate"/>
            </w:r>
            <w:r w:rsidR="000E05C7">
              <w:rPr>
                <w:noProof/>
              </w:rPr>
              <w:t>49</w:t>
            </w:r>
            <w:r w:rsidRPr="00112FD0">
              <w:fldChar w:fldCharType="end"/>
            </w:r>
          </w:p>
        </w:tc>
      </w:tr>
      <w:tr w:rsidR="000B7CBF" w:rsidRPr="00112FD0" w14:paraId="156F1D76" w14:textId="77777777" w:rsidTr="00C31D92">
        <w:tc>
          <w:tcPr>
            <w:tcW w:w="895" w:type="dxa"/>
          </w:tcPr>
          <w:p w14:paraId="778ADACA" w14:textId="7EC037E0" w:rsidR="00520C42" w:rsidRPr="00112FD0" w:rsidRDefault="00520C42" w:rsidP="00112FD0">
            <w:pPr>
              <w:spacing w:line="360" w:lineRule="auto"/>
              <w:jc w:val="thaiDistribute"/>
            </w:pPr>
            <w:r w:rsidRPr="00112FD0">
              <w:fldChar w:fldCharType="begin" w:fldLock="1"/>
            </w:r>
            <w:r w:rsidRPr="00112FD0">
              <w:instrText xml:space="preserve"> REF _Ref72083161 \h </w:instrText>
            </w:r>
            <w:r w:rsidR="000B7CBF" w:rsidRPr="00112FD0">
              <w:instrText xml:space="preserve"> \* MERGEFORMAT </w:instrText>
            </w:r>
            <w:r w:rsidRPr="00112FD0">
              <w:fldChar w:fldCharType="separate"/>
            </w:r>
            <w:r w:rsidR="00CF6494" w:rsidRPr="0024395F">
              <w:rPr>
                <w:noProof/>
              </w:rPr>
              <w:t xml:space="preserve"> </w:t>
            </w:r>
            <w:r w:rsidR="00CF6494">
              <w:rPr>
                <w:noProof/>
              </w:rPr>
              <w:t>4</w:t>
            </w:r>
            <w:r w:rsidR="00CF6494">
              <w:rPr>
                <w:noProof/>
              </w:rPr>
              <w:noBreakHyphen/>
              <w:t>20</w:t>
            </w:r>
            <w:r w:rsidRPr="00112FD0">
              <w:fldChar w:fldCharType="end"/>
            </w:r>
          </w:p>
        </w:tc>
        <w:tc>
          <w:tcPr>
            <w:tcW w:w="6868" w:type="dxa"/>
          </w:tcPr>
          <w:p w14:paraId="24F87E7B" w14:textId="1D46AFF7"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3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9C3625">
              <w:t>XML Code snippet of Registry Document Set-b [ITI-42] transaction sample</w:t>
            </w:r>
            <w:r w:rsidRPr="00112FD0">
              <w:rPr>
                <w:spacing w:val="-8"/>
              </w:rPr>
              <w:fldChar w:fldCharType="end"/>
            </w:r>
          </w:p>
        </w:tc>
        <w:tc>
          <w:tcPr>
            <w:tcW w:w="753" w:type="dxa"/>
          </w:tcPr>
          <w:p w14:paraId="6C18FB57" w14:textId="3A60603D" w:rsidR="00520C42" w:rsidRPr="00112FD0" w:rsidRDefault="000B7CBF" w:rsidP="00112FD0">
            <w:pPr>
              <w:spacing w:line="360" w:lineRule="auto"/>
              <w:jc w:val="thaiDistribute"/>
            </w:pPr>
            <w:r w:rsidRPr="00112FD0">
              <w:fldChar w:fldCharType="begin" w:fldLock="1"/>
            </w:r>
            <w:r w:rsidRPr="00112FD0">
              <w:instrText xml:space="preserve"> PAGEREF _Ref74191056 \h </w:instrText>
            </w:r>
            <w:r w:rsidRPr="00112FD0">
              <w:fldChar w:fldCharType="separate"/>
            </w:r>
            <w:r w:rsidR="000E05C7">
              <w:rPr>
                <w:noProof/>
              </w:rPr>
              <w:t>54</w:t>
            </w:r>
            <w:r w:rsidRPr="00112FD0">
              <w:fldChar w:fldCharType="end"/>
            </w:r>
          </w:p>
        </w:tc>
      </w:tr>
      <w:tr w:rsidR="000B7CBF" w:rsidRPr="00112FD0" w14:paraId="7133FAF6" w14:textId="77777777" w:rsidTr="00C31D92">
        <w:tc>
          <w:tcPr>
            <w:tcW w:w="895" w:type="dxa"/>
          </w:tcPr>
          <w:p w14:paraId="5CA2877D" w14:textId="2F2C85C3" w:rsidR="00520C42" w:rsidRPr="00112FD0" w:rsidRDefault="00520C42" w:rsidP="00112FD0">
            <w:pPr>
              <w:spacing w:line="360" w:lineRule="auto"/>
              <w:jc w:val="thaiDistribute"/>
            </w:pPr>
            <w:r w:rsidRPr="00112FD0">
              <w:fldChar w:fldCharType="begin" w:fldLock="1"/>
            </w:r>
            <w:r w:rsidRPr="00112FD0">
              <w:instrText xml:space="preserve"> REF _Ref70923564 \h </w:instrText>
            </w:r>
            <w:r w:rsidR="000B7CBF" w:rsidRPr="00112FD0">
              <w:instrText xml:space="preserve"> \* MERGEFORMAT </w:instrText>
            </w:r>
            <w:r w:rsidRPr="00112FD0">
              <w:fldChar w:fldCharType="separate"/>
            </w:r>
            <w:r w:rsidR="00CF6494" w:rsidRPr="005C25A1">
              <w:rPr>
                <w:noProof/>
              </w:rPr>
              <w:t xml:space="preserve"> </w:t>
            </w:r>
            <w:r w:rsidR="00CF6494">
              <w:rPr>
                <w:noProof/>
              </w:rPr>
              <w:t>4</w:t>
            </w:r>
            <w:r w:rsidR="00CF6494">
              <w:rPr>
                <w:noProof/>
              </w:rPr>
              <w:noBreakHyphen/>
              <w:t>21</w:t>
            </w:r>
            <w:r w:rsidRPr="00112FD0">
              <w:fldChar w:fldCharType="end"/>
            </w:r>
          </w:p>
        </w:tc>
        <w:tc>
          <w:tcPr>
            <w:tcW w:w="6868" w:type="dxa"/>
          </w:tcPr>
          <w:p w14:paraId="6234BA66" w14:textId="60445D2E"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8 \h </w:instrText>
            </w:r>
            <w:r w:rsidR="000B7CBF" w:rsidRPr="00112FD0">
              <w:rPr>
                <w:spacing w:val="-8"/>
              </w:rPr>
              <w:instrText xml:space="preserve"> \* MERGEFORMAT </w:instrText>
            </w:r>
            <w:r w:rsidRPr="00112FD0">
              <w:rPr>
                <w:spacing w:val="-8"/>
              </w:rPr>
            </w:r>
            <w:r w:rsidRPr="00112FD0">
              <w:rPr>
                <w:spacing w:val="-8"/>
              </w:rPr>
              <w:fldChar w:fldCharType="separate"/>
            </w:r>
            <w:proofErr w:type="spellStart"/>
            <w:r w:rsidR="00C31D92" w:rsidRPr="00C31D92">
              <w:rPr>
                <w:sz w:val="22"/>
              </w:rPr>
              <w:t>Javascript</w:t>
            </w:r>
            <w:proofErr w:type="spellEnd"/>
            <w:r w:rsidR="00C31D92" w:rsidRPr="00C31D92">
              <w:rPr>
                <w:sz w:val="22"/>
              </w:rPr>
              <w:t xml:space="preserve"> Code Snippet of XDS Document Repository Actor</w:t>
            </w:r>
            <w:r w:rsidRPr="00112FD0">
              <w:rPr>
                <w:spacing w:val="-8"/>
              </w:rPr>
              <w:fldChar w:fldCharType="end"/>
            </w:r>
          </w:p>
        </w:tc>
        <w:tc>
          <w:tcPr>
            <w:tcW w:w="753" w:type="dxa"/>
          </w:tcPr>
          <w:p w14:paraId="1BDFBBCA" w14:textId="52663661" w:rsidR="00520C42" w:rsidRPr="00112FD0" w:rsidRDefault="000B7CBF" w:rsidP="00112FD0">
            <w:pPr>
              <w:spacing w:line="360" w:lineRule="auto"/>
              <w:jc w:val="thaiDistribute"/>
            </w:pPr>
            <w:r w:rsidRPr="00112FD0">
              <w:fldChar w:fldCharType="begin" w:fldLock="1"/>
            </w:r>
            <w:r w:rsidRPr="00112FD0">
              <w:instrText xml:space="preserve"> PAGEREF _Ref74191061 \h </w:instrText>
            </w:r>
            <w:r w:rsidRPr="00112FD0">
              <w:fldChar w:fldCharType="separate"/>
            </w:r>
            <w:r w:rsidR="000E05C7">
              <w:rPr>
                <w:noProof/>
              </w:rPr>
              <w:t>55</w:t>
            </w:r>
            <w:r w:rsidRPr="00112FD0">
              <w:fldChar w:fldCharType="end"/>
            </w:r>
          </w:p>
        </w:tc>
      </w:tr>
      <w:tr w:rsidR="000B7CBF" w:rsidRPr="00112FD0" w14:paraId="65664FFD" w14:textId="77777777" w:rsidTr="00C31D92">
        <w:tc>
          <w:tcPr>
            <w:tcW w:w="895" w:type="dxa"/>
          </w:tcPr>
          <w:p w14:paraId="7FFDEE29" w14:textId="5A144734" w:rsidR="00520C42" w:rsidRPr="00112FD0" w:rsidRDefault="00520C42" w:rsidP="00112FD0">
            <w:pPr>
              <w:spacing w:line="360" w:lineRule="auto"/>
              <w:jc w:val="thaiDistribute"/>
            </w:pPr>
            <w:r w:rsidRPr="00112FD0">
              <w:fldChar w:fldCharType="begin" w:fldLock="1"/>
            </w:r>
            <w:r w:rsidRPr="00112FD0">
              <w:instrText xml:space="preserve"> REF _Ref74190691 \h </w:instrText>
            </w:r>
            <w:r w:rsidR="000B7CBF" w:rsidRPr="00112FD0">
              <w:instrText xml:space="preserve"> \* MERGEFORMAT </w:instrText>
            </w:r>
            <w:r w:rsidRPr="00112FD0">
              <w:fldChar w:fldCharType="separate"/>
            </w:r>
            <w:r w:rsidR="00CF6494" w:rsidRPr="00ED34D1">
              <w:rPr>
                <w:noProof/>
              </w:rPr>
              <w:t xml:space="preserve"> </w:t>
            </w:r>
            <w:r w:rsidR="00CF6494">
              <w:rPr>
                <w:noProof/>
              </w:rPr>
              <w:t>4</w:t>
            </w:r>
            <w:r w:rsidR="00CF6494">
              <w:rPr>
                <w:noProof/>
              </w:rPr>
              <w:noBreakHyphen/>
              <w:t>22</w:t>
            </w:r>
            <w:r w:rsidRPr="00112FD0">
              <w:fldChar w:fldCharType="end"/>
            </w:r>
          </w:p>
        </w:tc>
        <w:tc>
          <w:tcPr>
            <w:tcW w:w="6868" w:type="dxa"/>
          </w:tcPr>
          <w:p w14:paraId="4BA68AE9" w14:textId="47A25311"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3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 xml:space="preserve">Pseudocode represents general format of Registry Stored Query Request </w:t>
            </w:r>
            <w:r w:rsidR="00C31D92" w:rsidRPr="009C3625">
              <w:t>[ITI - 18]</w:t>
            </w:r>
            <w:r w:rsidRPr="00112FD0">
              <w:rPr>
                <w:spacing w:val="-8"/>
              </w:rPr>
              <w:fldChar w:fldCharType="end"/>
            </w:r>
          </w:p>
        </w:tc>
        <w:tc>
          <w:tcPr>
            <w:tcW w:w="753" w:type="dxa"/>
          </w:tcPr>
          <w:p w14:paraId="4F2BFBC3" w14:textId="7654B3A0" w:rsidR="00520C42" w:rsidRPr="00112FD0" w:rsidRDefault="000B7CBF" w:rsidP="00112FD0">
            <w:pPr>
              <w:spacing w:line="360" w:lineRule="auto"/>
              <w:jc w:val="thaiDistribute"/>
            </w:pPr>
            <w:r w:rsidRPr="00112FD0">
              <w:fldChar w:fldCharType="begin" w:fldLock="1"/>
            </w:r>
            <w:r w:rsidRPr="00112FD0">
              <w:instrText xml:space="preserve"> PAGEREF _Ref74191065 \h </w:instrText>
            </w:r>
            <w:r w:rsidRPr="00112FD0">
              <w:fldChar w:fldCharType="separate"/>
            </w:r>
            <w:r w:rsidR="000E05C7">
              <w:rPr>
                <w:noProof/>
              </w:rPr>
              <w:t>57</w:t>
            </w:r>
            <w:r w:rsidRPr="00112FD0">
              <w:fldChar w:fldCharType="end"/>
            </w:r>
          </w:p>
        </w:tc>
      </w:tr>
      <w:tr w:rsidR="000B7CBF" w:rsidRPr="00112FD0" w14:paraId="4BD71AC6" w14:textId="77777777" w:rsidTr="00C31D92">
        <w:tc>
          <w:tcPr>
            <w:tcW w:w="895" w:type="dxa"/>
          </w:tcPr>
          <w:p w14:paraId="5BFD9F3B" w14:textId="56FC8D07" w:rsidR="00520C42" w:rsidRPr="00112FD0" w:rsidRDefault="00520C42" w:rsidP="00112FD0">
            <w:pPr>
              <w:spacing w:line="360" w:lineRule="auto"/>
              <w:jc w:val="thaiDistribute"/>
            </w:pPr>
            <w:r w:rsidRPr="00112FD0">
              <w:fldChar w:fldCharType="begin" w:fldLock="1"/>
            </w:r>
            <w:r w:rsidRPr="00112FD0">
              <w:instrText xml:space="preserve"> REF _Ref74190695 \h </w:instrText>
            </w:r>
            <w:r w:rsidR="000B7CBF" w:rsidRPr="00112FD0">
              <w:instrText xml:space="preserve"> \* MERGEFORMAT </w:instrText>
            </w:r>
            <w:r w:rsidRPr="00112FD0">
              <w:fldChar w:fldCharType="separate"/>
            </w:r>
            <w:r w:rsidR="00CF6494" w:rsidRPr="00CA59DD">
              <w:rPr>
                <w:noProof/>
              </w:rPr>
              <w:t xml:space="preserve"> </w:t>
            </w:r>
            <w:r w:rsidR="00CF6494">
              <w:rPr>
                <w:noProof/>
              </w:rPr>
              <w:t>4</w:t>
            </w:r>
            <w:r w:rsidR="00CF6494">
              <w:rPr>
                <w:noProof/>
              </w:rPr>
              <w:noBreakHyphen/>
              <w:t>23</w:t>
            </w:r>
            <w:r w:rsidRPr="00112FD0">
              <w:fldChar w:fldCharType="end"/>
            </w:r>
          </w:p>
        </w:tc>
        <w:tc>
          <w:tcPr>
            <w:tcW w:w="6868" w:type="dxa"/>
          </w:tcPr>
          <w:p w14:paraId="2BD2765F" w14:textId="7D6CDE5A"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9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 xml:space="preserve">Pseudocode represents general format of Query Response </w:t>
            </w:r>
            <w:r w:rsidR="00C31D92" w:rsidRPr="00C31D92">
              <w:rPr>
                <w:sz w:val="22"/>
              </w:rPr>
              <w:br/>
              <w:t>included “Object Reference” of search results</w:t>
            </w:r>
            <w:r w:rsidRPr="00112FD0">
              <w:rPr>
                <w:spacing w:val="-8"/>
              </w:rPr>
              <w:fldChar w:fldCharType="end"/>
            </w:r>
          </w:p>
        </w:tc>
        <w:tc>
          <w:tcPr>
            <w:tcW w:w="753" w:type="dxa"/>
          </w:tcPr>
          <w:p w14:paraId="4413EF7B" w14:textId="70A81824" w:rsidR="00520C42" w:rsidRPr="00112FD0" w:rsidRDefault="000B7CBF" w:rsidP="00112FD0">
            <w:pPr>
              <w:spacing w:line="360" w:lineRule="auto"/>
              <w:jc w:val="thaiDistribute"/>
            </w:pPr>
            <w:r w:rsidRPr="00112FD0">
              <w:fldChar w:fldCharType="begin" w:fldLock="1"/>
            </w:r>
            <w:r w:rsidRPr="00112FD0">
              <w:instrText xml:space="preserve"> PAGEREF _Ref74191068 \h </w:instrText>
            </w:r>
            <w:r w:rsidRPr="00112FD0">
              <w:fldChar w:fldCharType="separate"/>
            </w:r>
            <w:r w:rsidR="000E05C7">
              <w:rPr>
                <w:noProof/>
              </w:rPr>
              <w:t>57</w:t>
            </w:r>
            <w:r w:rsidRPr="00112FD0">
              <w:fldChar w:fldCharType="end"/>
            </w:r>
          </w:p>
        </w:tc>
      </w:tr>
      <w:tr w:rsidR="000B7CBF" w:rsidRPr="00112FD0" w14:paraId="3E77083E" w14:textId="77777777" w:rsidTr="00C31D92">
        <w:tc>
          <w:tcPr>
            <w:tcW w:w="895" w:type="dxa"/>
          </w:tcPr>
          <w:p w14:paraId="187C4769" w14:textId="31BB180A" w:rsidR="00520C42" w:rsidRPr="00112FD0" w:rsidRDefault="00520C42" w:rsidP="00112FD0">
            <w:pPr>
              <w:spacing w:line="360" w:lineRule="auto"/>
              <w:jc w:val="thaiDistribute"/>
            </w:pPr>
            <w:r w:rsidRPr="00112FD0">
              <w:fldChar w:fldCharType="begin" w:fldLock="1"/>
            </w:r>
            <w:r w:rsidRPr="00112FD0">
              <w:instrText xml:space="preserve"> REF _Ref74190702 \h </w:instrText>
            </w:r>
            <w:r w:rsidR="000B7CBF" w:rsidRPr="00112FD0">
              <w:instrText xml:space="preserve"> \* MERGEFORMAT </w:instrText>
            </w:r>
            <w:r w:rsidRPr="00112FD0">
              <w:fldChar w:fldCharType="separate"/>
            </w:r>
            <w:r w:rsidR="00CF6494" w:rsidRPr="008505E7">
              <w:rPr>
                <w:noProof/>
              </w:rPr>
              <w:t xml:space="preserve"> </w:t>
            </w:r>
            <w:r w:rsidR="00CF6494">
              <w:rPr>
                <w:noProof/>
              </w:rPr>
              <w:t>4</w:t>
            </w:r>
            <w:r w:rsidR="00CF6494">
              <w:rPr>
                <w:noProof/>
              </w:rPr>
              <w:noBreakHyphen/>
              <w:t>24</w:t>
            </w:r>
            <w:r w:rsidRPr="00112FD0">
              <w:fldChar w:fldCharType="end"/>
            </w:r>
          </w:p>
        </w:tc>
        <w:tc>
          <w:tcPr>
            <w:tcW w:w="6868" w:type="dxa"/>
          </w:tcPr>
          <w:p w14:paraId="72CC3AFE" w14:textId="2CCD78E5"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907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 xml:space="preserve">Pseudocode represents general format of Query Response </w:t>
            </w:r>
            <w:r w:rsidR="00C31D92" w:rsidRPr="00C31D92">
              <w:rPr>
                <w:sz w:val="22"/>
              </w:rPr>
              <w:br/>
              <w:t>included "Leaf Class" of search result</w:t>
            </w:r>
            <w:r w:rsidRPr="00112FD0">
              <w:rPr>
                <w:spacing w:val="-8"/>
              </w:rPr>
              <w:fldChar w:fldCharType="end"/>
            </w:r>
          </w:p>
        </w:tc>
        <w:tc>
          <w:tcPr>
            <w:tcW w:w="753" w:type="dxa"/>
          </w:tcPr>
          <w:p w14:paraId="200016CA" w14:textId="209F8E88" w:rsidR="00520C42" w:rsidRPr="00112FD0" w:rsidRDefault="000B7CBF" w:rsidP="00112FD0">
            <w:pPr>
              <w:spacing w:line="360" w:lineRule="auto"/>
              <w:jc w:val="thaiDistribute"/>
            </w:pPr>
            <w:r w:rsidRPr="00112FD0">
              <w:fldChar w:fldCharType="begin" w:fldLock="1"/>
            </w:r>
            <w:r w:rsidRPr="00112FD0">
              <w:instrText xml:space="preserve"> PAGEREF _Ref74191072 \h </w:instrText>
            </w:r>
            <w:r w:rsidRPr="00112FD0">
              <w:fldChar w:fldCharType="separate"/>
            </w:r>
            <w:r w:rsidR="000E05C7">
              <w:rPr>
                <w:noProof/>
              </w:rPr>
              <w:t>59</w:t>
            </w:r>
            <w:r w:rsidRPr="00112FD0">
              <w:fldChar w:fldCharType="end"/>
            </w:r>
          </w:p>
        </w:tc>
      </w:tr>
      <w:tr w:rsidR="000B7CBF" w:rsidRPr="00112FD0" w14:paraId="66B5DEFB" w14:textId="77777777" w:rsidTr="00C31D92">
        <w:tc>
          <w:tcPr>
            <w:tcW w:w="895" w:type="dxa"/>
          </w:tcPr>
          <w:p w14:paraId="680C69C8" w14:textId="719610F2" w:rsidR="00520C42" w:rsidRPr="00112FD0" w:rsidRDefault="00520C42" w:rsidP="00112FD0">
            <w:pPr>
              <w:spacing w:line="360" w:lineRule="auto"/>
              <w:jc w:val="thaiDistribute"/>
            </w:pPr>
            <w:r w:rsidRPr="00112FD0">
              <w:fldChar w:fldCharType="begin" w:fldLock="1"/>
            </w:r>
            <w:r w:rsidRPr="00112FD0">
              <w:instrText xml:space="preserve"> REF _Ref70696482 \h </w:instrText>
            </w:r>
            <w:r w:rsidR="000B7CBF" w:rsidRPr="00112FD0">
              <w:instrText xml:space="preserve"> \* MERGEFORMAT </w:instrText>
            </w:r>
            <w:r w:rsidRPr="00112FD0">
              <w:fldChar w:fldCharType="separate"/>
            </w:r>
            <w:r w:rsidR="00CF6494" w:rsidRPr="00ED0310">
              <w:rPr>
                <w:noProof/>
              </w:rPr>
              <w:t xml:space="preserve"> </w:t>
            </w:r>
            <w:r w:rsidR="00CF6494">
              <w:rPr>
                <w:noProof/>
              </w:rPr>
              <w:t>4</w:t>
            </w:r>
            <w:r w:rsidR="00CF6494">
              <w:rPr>
                <w:noProof/>
              </w:rPr>
              <w:noBreakHyphen/>
              <w:t>25</w:t>
            </w:r>
            <w:r w:rsidRPr="00112FD0">
              <w:fldChar w:fldCharType="end"/>
            </w:r>
          </w:p>
        </w:tc>
        <w:tc>
          <w:tcPr>
            <w:tcW w:w="6868" w:type="dxa"/>
          </w:tcPr>
          <w:p w14:paraId="3F431ADD" w14:textId="5AE753A9"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0995 \h </w:instrText>
            </w:r>
            <w:r w:rsidRPr="00112FD0">
              <w:rPr>
                <w:spacing w:val="-8"/>
              </w:rPr>
            </w:r>
            <w:r w:rsidRPr="00112FD0">
              <w:rPr>
                <w:spacing w:val="-8"/>
              </w:rPr>
              <w:fldChar w:fldCharType="separate"/>
            </w:r>
            <w:r w:rsidR="00C31D92" w:rsidRPr="009C3625">
              <w:t xml:space="preserve">XML Code Snippet of </w:t>
            </w:r>
            <w:proofErr w:type="spellStart"/>
            <w:r w:rsidR="00C31D92" w:rsidRPr="009C3625">
              <w:t>RegistryStoredQueryRequest</w:t>
            </w:r>
            <w:proofErr w:type="spellEnd"/>
            <w:r w:rsidR="00C31D92" w:rsidRPr="009C3625">
              <w:t xml:space="preserve"> [ITI-18] Transaction Sample</w:t>
            </w:r>
            <w:r w:rsidRPr="00112FD0">
              <w:rPr>
                <w:spacing w:val="-8"/>
              </w:rPr>
              <w:fldChar w:fldCharType="end"/>
            </w:r>
          </w:p>
        </w:tc>
        <w:tc>
          <w:tcPr>
            <w:tcW w:w="753" w:type="dxa"/>
          </w:tcPr>
          <w:p w14:paraId="0C6A57C5" w14:textId="3A8C6EAC" w:rsidR="00520C42" w:rsidRPr="00112FD0" w:rsidRDefault="000B7CBF" w:rsidP="00112FD0">
            <w:pPr>
              <w:spacing w:line="360" w:lineRule="auto"/>
              <w:jc w:val="thaiDistribute"/>
            </w:pPr>
            <w:r w:rsidRPr="00112FD0">
              <w:fldChar w:fldCharType="begin" w:fldLock="1"/>
            </w:r>
            <w:r w:rsidRPr="00112FD0">
              <w:instrText xml:space="preserve"> PAGEREF _Ref74191076 \h </w:instrText>
            </w:r>
            <w:r w:rsidRPr="00112FD0">
              <w:fldChar w:fldCharType="separate"/>
            </w:r>
            <w:r w:rsidR="000E05C7">
              <w:rPr>
                <w:noProof/>
              </w:rPr>
              <w:t>60</w:t>
            </w:r>
            <w:r w:rsidRPr="00112FD0">
              <w:fldChar w:fldCharType="end"/>
            </w:r>
          </w:p>
        </w:tc>
      </w:tr>
      <w:tr w:rsidR="000B7CBF" w:rsidRPr="00112FD0" w14:paraId="7ABA9614" w14:textId="77777777" w:rsidTr="00C31D92">
        <w:tc>
          <w:tcPr>
            <w:tcW w:w="895" w:type="dxa"/>
          </w:tcPr>
          <w:p w14:paraId="79B1AC8C" w14:textId="25150189" w:rsidR="00520C42" w:rsidRPr="00112FD0" w:rsidRDefault="00520C42" w:rsidP="00112FD0">
            <w:pPr>
              <w:spacing w:line="360" w:lineRule="auto"/>
              <w:jc w:val="thaiDistribute"/>
            </w:pPr>
            <w:r w:rsidRPr="00112FD0">
              <w:fldChar w:fldCharType="begin" w:fldLock="1"/>
            </w:r>
            <w:r w:rsidRPr="00112FD0">
              <w:instrText xml:space="preserve"> REF _Ref70914739 \h </w:instrText>
            </w:r>
            <w:r w:rsidR="000B7CBF" w:rsidRPr="00112FD0">
              <w:instrText xml:space="preserve"> \* MERGEFORMAT </w:instrText>
            </w:r>
            <w:r w:rsidRPr="00112FD0">
              <w:fldChar w:fldCharType="separate"/>
            </w:r>
            <w:r w:rsidR="00CF6494" w:rsidRPr="007F4E91">
              <w:rPr>
                <w:noProof/>
              </w:rPr>
              <w:t xml:space="preserve"> </w:t>
            </w:r>
            <w:r w:rsidR="00CF6494">
              <w:rPr>
                <w:noProof/>
              </w:rPr>
              <w:t>4</w:t>
            </w:r>
            <w:r w:rsidR="00CF6494">
              <w:rPr>
                <w:noProof/>
              </w:rPr>
              <w:noBreakHyphen/>
              <w:t>26</w:t>
            </w:r>
            <w:r w:rsidRPr="00112FD0">
              <w:fldChar w:fldCharType="end"/>
            </w:r>
          </w:p>
        </w:tc>
        <w:tc>
          <w:tcPr>
            <w:tcW w:w="6868" w:type="dxa"/>
          </w:tcPr>
          <w:p w14:paraId="30357F88" w14:textId="71B650F4"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1003 \h </w:instrText>
            </w:r>
            <w:r w:rsidRPr="00112FD0">
              <w:rPr>
                <w:spacing w:val="-8"/>
              </w:rPr>
            </w:r>
            <w:r w:rsidRPr="00112FD0">
              <w:rPr>
                <w:spacing w:val="-8"/>
              </w:rPr>
              <w:fldChar w:fldCharType="separate"/>
            </w:r>
            <w:r w:rsidR="00C31D92" w:rsidRPr="009C3625">
              <w:t xml:space="preserve">XML Code Snippet of </w:t>
            </w:r>
            <w:proofErr w:type="spellStart"/>
            <w:r w:rsidR="00C31D92" w:rsidRPr="009C3625">
              <w:t>RegistryStoredQueryResponse</w:t>
            </w:r>
            <w:proofErr w:type="spellEnd"/>
            <w:r w:rsidR="00C31D92" w:rsidRPr="009C3625">
              <w:t xml:space="preserve"> Transaction Sample</w:t>
            </w:r>
            <w:r w:rsidRPr="00112FD0">
              <w:rPr>
                <w:spacing w:val="-8"/>
              </w:rPr>
              <w:fldChar w:fldCharType="end"/>
            </w:r>
          </w:p>
        </w:tc>
        <w:tc>
          <w:tcPr>
            <w:tcW w:w="753" w:type="dxa"/>
          </w:tcPr>
          <w:p w14:paraId="0F6A43E0" w14:textId="67F5A6E1" w:rsidR="00520C42" w:rsidRPr="00112FD0" w:rsidRDefault="000B7CBF" w:rsidP="00112FD0">
            <w:pPr>
              <w:spacing w:line="360" w:lineRule="auto"/>
              <w:jc w:val="thaiDistribute"/>
            </w:pPr>
            <w:r w:rsidRPr="00112FD0">
              <w:fldChar w:fldCharType="begin" w:fldLock="1"/>
            </w:r>
            <w:r w:rsidRPr="00112FD0">
              <w:instrText xml:space="preserve"> PAGEREF _Ref74191080 \h </w:instrText>
            </w:r>
            <w:r w:rsidRPr="00112FD0">
              <w:fldChar w:fldCharType="separate"/>
            </w:r>
            <w:r w:rsidR="000E05C7">
              <w:rPr>
                <w:noProof/>
              </w:rPr>
              <w:t>65</w:t>
            </w:r>
            <w:r w:rsidRPr="00112FD0">
              <w:fldChar w:fldCharType="end"/>
            </w:r>
          </w:p>
        </w:tc>
      </w:tr>
      <w:tr w:rsidR="00182FA3" w:rsidRPr="00112FD0" w14:paraId="49CF3E55" w14:textId="77777777" w:rsidTr="00C31D92">
        <w:tc>
          <w:tcPr>
            <w:tcW w:w="895" w:type="dxa"/>
          </w:tcPr>
          <w:p w14:paraId="12A7B754" w14:textId="31E8B4B8" w:rsidR="00182FA3" w:rsidRPr="00112FD0" w:rsidRDefault="00182FA3" w:rsidP="00112FD0">
            <w:pPr>
              <w:spacing w:line="360" w:lineRule="auto"/>
              <w:jc w:val="thaiDistribute"/>
            </w:pPr>
            <w:r>
              <w:fldChar w:fldCharType="begin" w:fldLock="1"/>
            </w:r>
            <w:r>
              <w:instrText xml:space="preserve"> REF _Ref74246275 \h </w:instrText>
            </w:r>
            <w:r>
              <w:fldChar w:fldCharType="separate"/>
            </w:r>
            <w:r w:rsidR="00CF6494">
              <w:t xml:space="preserve"> </w:t>
            </w:r>
            <w:r w:rsidR="00CF6494">
              <w:rPr>
                <w:noProof/>
              </w:rPr>
              <w:t>4</w:t>
            </w:r>
            <w:r w:rsidR="00CF6494">
              <w:noBreakHyphen/>
            </w:r>
            <w:r w:rsidR="00CF6494">
              <w:rPr>
                <w:noProof/>
              </w:rPr>
              <w:t>27</w:t>
            </w:r>
            <w:r>
              <w:fldChar w:fldCharType="end"/>
            </w:r>
          </w:p>
        </w:tc>
        <w:tc>
          <w:tcPr>
            <w:tcW w:w="6868" w:type="dxa"/>
          </w:tcPr>
          <w:p w14:paraId="4730BCC0" w14:textId="5A0D341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75 \h </w:instrText>
            </w:r>
            <w:r>
              <w:rPr>
                <w:spacing w:val="-8"/>
              </w:rPr>
            </w:r>
            <w:r>
              <w:rPr>
                <w:spacing w:val="-8"/>
              </w:rPr>
              <w:fldChar w:fldCharType="separate"/>
            </w:r>
            <w:r w:rsidR="00C31D92" w:rsidRPr="009C3625">
              <w:t>The program prompt user to input query type</w:t>
            </w:r>
            <w:r>
              <w:rPr>
                <w:spacing w:val="-8"/>
              </w:rPr>
              <w:fldChar w:fldCharType="end"/>
            </w:r>
          </w:p>
        </w:tc>
        <w:tc>
          <w:tcPr>
            <w:tcW w:w="753" w:type="dxa"/>
          </w:tcPr>
          <w:p w14:paraId="33C5E42C" w14:textId="3C7965FC" w:rsidR="00182FA3" w:rsidRPr="00112FD0" w:rsidRDefault="00182FA3" w:rsidP="00112FD0">
            <w:pPr>
              <w:spacing w:line="360" w:lineRule="auto"/>
              <w:jc w:val="thaiDistribute"/>
            </w:pPr>
            <w:r>
              <w:fldChar w:fldCharType="begin" w:fldLock="1"/>
            </w:r>
            <w:r>
              <w:instrText xml:space="preserve"> PAGEREF _Ref74284884 \h </w:instrText>
            </w:r>
            <w:r>
              <w:fldChar w:fldCharType="separate"/>
            </w:r>
            <w:r w:rsidR="000E05C7">
              <w:rPr>
                <w:noProof/>
              </w:rPr>
              <w:t>67</w:t>
            </w:r>
            <w:r>
              <w:fldChar w:fldCharType="end"/>
            </w:r>
          </w:p>
        </w:tc>
      </w:tr>
      <w:tr w:rsidR="000B7CBF" w:rsidRPr="00112FD0" w14:paraId="0D067C1F" w14:textId="77777777" w:rsidTr="00C31D92">
        <w:tc>
          <w:tcPr>
            <w:tcW w:w="895" w:type="dxa"/>
          </w:tcPr>
          <w:p w14:paraId="2F87E427" w14:textId="4769C96A" w:rsidR="00520C42" w:rsidRPr="00112FD0" w:rsidRDefault="00182FA3" w:rsidP="00112FD0">
            <w:pPr>
              <w:spacing w:line="360" w:lineRule="auto"/>
              <w:jc w:val="thaiDistribute"/>
            </w:pPr>
            <w:r>
              <w:fldChar w:fldCharType="begin" w:fldLock="1"/>
            </w:r>
            <w:r>
              <w:instrText xml:space="preserve"> REF _Ref74246289 \h </w:instrText>
            </w:r>
            <w:r>
              <w:fldChar w:fldCharType="separate"/>
            </w:r>
            <w:r w:rsidR="00CF6494">
              <w:t xml:space="preserve"> </w:t>
            </w:r>
            <w:r w:rsidR="00CF6494">
              <w:rPr>
                <w:noProof/>
              </w:rPr>
              <w:t>4</w:t>
            </w:r>
            <w:r w:rsidR="00CF6494">
              <w:noBreakHyphen/>
            </w:r>
            <w:r w:rsidR="00CF6494">
              <w:rPr>
                <w:noProof/>
              </w:rPr>
              <w:t>28</w:t>
            </w:r>
            <w:r>
              <w:fldChar w:fldCharType="end"/>
            </w:r>
          </w:p>
        </w:tc>
        <w:tc>
          <w:tcPr>
            <w:tcW w:w="6868" w:type="dxa"/>
          </w:tcPr>
          <w:p w14:paraId="0B48863C" w14:textId="3AD97056"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84 \h </w:instrText>
            </w:r>
            <w:r>
              <w:rPr>
                <w:spacing w:val="-8"/>
              </w:rPr>
            </w:r>
            <w:r>
              <w:rPr>
                <w:spacing w:val="-8"/>
              </w:rPr>
              <w:fldChar w:fldCharType="separate"/>
            </w:r>
            <w:r w:rsidR="00C31D92" w:rsidRPr="009C3625">
              <w:t>The program prompt user to input essential metadata attribute values</w:t>
            </w:r>
            <w:r>
              <w:rPr>
                <w:spacing w:val="-8"/>
              </w:rPr>
              <w:fldChar w:fldCharType="end"/>
            </w:r>
          </w:p>
        </w:tc>
        <w:tc>
          <w:tcPr>
            <w:tcW w:w="753" w:type="dxa"/>
          </w:tcPr>
          <w:p w14:paraId="78526C02" w14:textId="77B92619" w:rsidR="00520C42" w:rsidRPr="00112FD0" w:rsidRDefault="00182FA3" w:rsidP="00112FD0">
            <w:pPr>
              <w:spacing w:line="360" w:lineRule="auto"/>
              <w:jc w:val="thaiDistribute"/>
            </w:pPr>
            <w:r>
              <w:fldChar w:fldCharType="begin" w:fldLock="1"/>
            </w:r>
            <w:r>
              <w:instrText xml:space="preserve"> PAGEREF _Ref74284889 \h </w:instrText>
            </w:r>
            <w:r>
              <w:fldChar w:fldCharType="separate"/>
            </w:r>
            <w:r w:rsidR="000E05C7">
              <w:rPr>
                <w:noProof/>
              </w:rPr>
              <w:t>67</w:t>
            </w:r>
            <w:r>
              <w:fldChar w:fldCharType="end"/>
            </w:r>
          </w:p>
        </w:tc>
      </w:tr>
      <w:tr w:rsidR="000B7CBF" w:rsidRPr="00112FD0" w14:paraId="64B4D160" w14:textId="77777777" w:rsidTr="00C31D92">
        <w:tc>
          <w:tcPr>
            <w:tcW w:w="895" w:type="dxa"/>
          </w:tcPr>
          <w:p w14:paraId="5B11FEE7" w14:textId="4060C7CA" w:rsidR="00520C42" w:rsidRPr="00112FD0" w:rsidRDefault="00182FA3" w:rsidP="00112FD0">
            <w:pPr>
              <w:spacing w:line="360" w:lineRule="auto"/>
              <w:jc w:val="thaiDistribute"/>
            </w:pPr>
            <w:r>
              <w:fldChar w:fldCharType="begin" w:fldLock="1"/>
            </w:r>
            <w:r>
              <w:instrText xml:space="preserve"> REF _Ref74246303 \h </w:instrText>
            </w:r>
            <w:r>
              <w:fldChar w:fldCharType="separate"/>
            </w:r>
            <w:r w:rsidR="00CF6494">
              <w:t xml:space="preserve"> </w:t>
            </w:r>
            <w:r w:rsidR="00CF6494">
              <w:rPr>
                <w:noProof/>
              </w:rPr>
              <w:t>4</w:t>
            </w:r>
            <w:r w:rsidR="00CF6494">
              <w:noBreakHyphen/>
            </w:r>
            <w:r w:rsidR="00CF6494">
              <w:rPr>
                <w:noProof/>
              </w:rPr>
              <w:t>29</w:t>
            </w:r>
            <w:r>
              <w:fldChar w:fldCharType="end"/>
            </w:r>
          </w:p>
        </w:tc>
        <w:tc>
          <w:tcPr>
            <w:tcW w:w="6868" w:type="dxa"/>
          </w:tcPr>
          <w:p w14:paraId="5C6CD057" w14:textId="4FF1946B"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94 \h </w:instrText>
            </w:r>
            <w:r>
              <w:rPr>
                <w:spacing w:val="-8"/>
              </w:rPr>
            </w:r>
            <w:r>
              <w:rPr>
                <w:spacing w:val="-8"/>
              </w:rPr>
              <w:fldChar w:fldCharType="separate"/>
            </w:r>
            <w:r w:rsidR="00C31D92" w:rsidRPr="009C3625">
              <w:t>The program prompt user to input optional metadata attributes</w:t>
            </w:r>
            <w:r>
              <w:rPr>
                <w:spacing w:val="-8"/>
              </w:rPr>
              <w:fldChar w:fldCharType="end"/>
            </w:r>
          </w:p>
        </w:tc>
        <w:tc>
          <w:tcPr>
            <w:tcW w:w="753" w:type="dxa"/>
          </w:tcPr>
          <w:p w14:paraId="55818414" w14:textId="74B82082" w:rsidR="00520C42" w:rsidRPr="00112FD0" w:rsidRDefault="00182FA3" w:rsidP="00112FD0">
            <w:pPr>
              <w:spacing w:line="360" w:lineRule="auto"/>
              <w:jc w:val="thaiDistribute"/>
            </w:pPr>
            <w:r>
              <w:fldChar w:fldCharType="begin" w:fldLock="1"/>
            </w:r>
            <w:r>
              <w:instrText xml:space="preserve"> PAGEREF _Ref74284892 \h </w:instrText>
            </w:r>
            <w:r>
              <w:fldChar w:fldCharType="separate"/>
            </w:r>
            <w:r w:rsidR="000E05C7">
              <w:rPr>
                <w:noProof/>
              </w:rPr>
              <w:t>67</w:t>
            </w:r>
            <w:r>
              <w:fldChar w:fldCharType="end"/>
            </w:r>
          </w:p>
        </w:tc>
      </w:tr>
      <w:tr w:rsidR="00182FA3" w:rsidRPr="00112FD0" w14:paraId="32B2695A" w14:textId="77777777" w:rsidTr="00C31D92">
        <w:tc>
          <w:tcPr>
            <w:tcW w:w="895" w:type="dxa"/>
          </w:tcPr>
          <w:p w14:paraId="6DB44683" w14:textId="5BDD79E1" w:rsidR="00182FA3" w:rsidRDefault="00182FA3" w:rsidP="00112FD0">
            <w:pPr>
              <w:spacing w:line="360" w:lineRule="auto"/>
              <w:jc w:val="thaiDistribute"/>
            </w:pPr>
            <w:r>
              <w:fldChar w:fldCharType="begin" w:fldLock="1"/>
            </w:r>
            <w:r>
              <w:instrText xml:space="preserve"> REF _Ref74246318 \h </w:instrText>
            </w:r>
            <w:r>
              <w:fldChar w:fldCharType="separate"/>
            </w:r>
            <w:r w:rsidR="00CF6494">
              <w:t xml:space="preserve"> </w:t>
            </w:r>
            <w:r w:rsidR="00CF6494">
              <w:rPr>
                <w:noProof/>
              </w:rPr>
              <w:t>4</w:t>
            </w:r>
            <w:r w:rsidR="00CF6494">
              <w:noBreakHyphen/>
            </w:r>
            <w:r w:rsidR="00CF6494">
              <w:rPr>
                <w:noProof/>
              </w:rPr>
              <w:t>30</w:t>
            </w:r>
            <w:r>
              <w:fldChar w:fldCharType="end"/>
            </w:r>
          </w:p>
        </w:tc>
        <w:tc>
          <w:tcPr>
            <w:tcW w:w="6868" w:type="dxa"/>
          </w:tcPr>
          <w:p w14:paraId="3801F8F1" w14:textId="1DCD084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99 \h </w:instrText>
            </w:r>
            <w:r>
              <w:rPr>
                <w:spacing w:val="-8"/>
              </w:rPr>
            </w:r>
            <w:r>
              <w:rPr>
                <w:spacing w:val="-8"/>
              </w:rPr>
              <w:fldChar w:fldCharType="separate"/>
            </w:r>
            <w:r w:rsidR="00C31D92" w:rsidRPr="009C3625">
              <w:t>The user chooses to start the query after input all known attributes</w:t>
            </w:r>
            <w:r>
              <w:rPr>
                <w:spacing w:val="-8"/>
              </w:rPr>
              <w:fldChar w:fldCharType="end"/>
            </w:r>
          </w:p>
        </w:tc>
        <w:tc>
          <w:tcPr>
            <w:tcW w:w="753" w:type="dxa"/>
          </w:tcPr>
          <w:p w14:paraId="3EB7F803" w14:textId="3CFB35AC" w:rsidR="00182FA3" w:rsidRPr="00112FD0" w:rsidRDefault="00182FA3" w:rsidP="00112FD0">
            <w:pPr>
              <w:spacing w:line="360" w:lineRule="auto"/>
              <w:jc w:val="thaiDistribute"/>
            </w:pPr>
            <w:r>
              <w:fldChar w:fldCharType="begin" w:fldLock="1"/>
            </w:r>
            <w:r>
              <w:instrText xml:space="preserve"> PAGEREF _Ref74284896 \h </w:instrText>
            </w:r>
            <w:r>
              <w:fldChar w:fldCharType="separate"/>
            </w:r>
            <w:r w:rsidR="000E05C7">
              <w:rPr>
                <w:noProof/>
              </w:rPr>
              <w:t>68</w:t>
            </w:r>
            <w:r>
              <w:fldChar w:fldCharType="end"/>
            </w:r>
          </w:p>
        </w:tc>
      </w:tr>
      <w:tr w:rsidR="00182FA3" w:rsidRPr="00112FD0" w14:paraId="69F0B06A" w14:textId="77777777" w:rsidTr="00C31D92">
        <w:tc>
          <w:tcPr>
            <w:tcW w:w="895" w:type="dxa"/>
          </w:tcPr>
          <w:p w14:paraId="3666253D" w14:textId="5A99A359" w:rsidR="00182FA3" w:rsidRDefault="00182FA3" w:rsidP="00112FD0">
            <w:pPr>
              <w:spacing w:line="360" w:lineRule="auto"/>
              <w:jc w:val="thaiDistribute"/>
            </w:pPr>
            <w:r>
              <w:fldChar w:fldCharType="begin" w:fldLock="1"/>
            </w:r>
            <w:r>
              <w:instrText xml:space="preserve"> REF _Ref74246122 \h </w:instrText>
            </w:r>
            <w:r>
              <w:fldChar w:fldCharType="separate"/>
            </w:r>
            <w:r w:rsidR="00CF6494" w:rsidRPr="00053715">
              <w:t xml:space="preserve"> </w:t>
            </w:r>
            <w:r w:rsidR="00CF6494">
              <w:rPr>
                <w:noProof/>
              </w:rPr>
              <w:t>4</w:t>
            </w:r>
            <w:r w:rsidR="00CF6494">
              <w:noBreakHyphen/>
            </w:r>
            <w:r w:rsidR="00CF6494">
              <w:rPr>
                <w:noProof/>
              </w:rPr>
              <w:t>31</w:t>
            </w:r>
            <w:r>
              <w:fldChar w:fldCharType="end"/>
            </w:r>
          </w:p>
        </w:tc>
        <w:tc>
          <w:tcPr>
            <w:tcW w:w="6868" w:type="dxa"/>
          </w:tcPr>
          <w:p w14:paraId="07AF650A" w14:textId="058840C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0 \h </w:instrText>
            </w:r>
            <w:r>
              <w:rPr>
                <w:spacing w:val="-8"/>
              </w:rPr>
            </w:r>
            <w:r>
              <w:rPr>
                <w:spacing w:val="-8"/>
              </w:rPr>
              <w:fldChar w:fldCharType="separate"/>
            </w:r>
            <w:proofErr w:type="spellStart"/>
            <w:r w:rsidR="00C31D92" w:rsidRPr="009C3625">
              <w:t>Javascript</w:t>
            </w:r>
            <w:proofErr w:type="spellEnd"/>
            <w:r w:rsidR="00C31D92" w:rsidRPr="009C3625">
              <w:t xml:space="preserve"> Code Snippet of XDS Document Consumer Actor</w:t>
            </w:r>
            <w:r>
              <w:rPr>
                <w:spacing w:val="-8"/>
              </w:rPr>
              <w:fldChar w:fldCharType="end"/>
            </w:r>
          </w:p>
        </w:tc>
        <w:tc>
          <w:tcPr>
            <w:tcW w:w="753" w:type="dxa"/>
          </w:tcPr>
          <w:p w14:paraId="6EC3D5DF" w14:textId="130BC3AF" w:rsidR="00182FA3" w:rsidRPr="00112FD0" w:rsidRDefault="00182FA3" w:rsidP="00112FD0">
            <w:pPr>
              <w:spacing w:line="360" w:lineRule="auto"/>
              <w:jc w:val="thaiDistribute"/>
            </w:pPr>
            <w:r>
              <w:fldChar w:fldCharType="begin" w:fldLock="1"/>
            </w:r>
            <w:r>
              <w:instrText xml:space="preserve"> PAGEREF _Ref74284898 \h </w:instrText>
            </w:r>
            <w:r>
              <w:fldChar w:fldCharType="separate"/>
            </w:r>
            <w:r w:rsidR="000E05C7">
              <w:rPr>
                <w:noProof/>
              </w:rPr>
              <w:t>82</w:t>
            </w:r>
            <w:r>
              <w:fldChar w:fldCharType="end"/>
            </w:r>
          </w:p>
        </w:tc>
      </w:tr>
      <w:tr w:rsidR="00182FA3" w:rsidRPr="00112FD0" w14:paraId="7C7E4C71" w14:textId="77777777" w:rsidTr="00C31D92">
        <w:tc>
          <w:tcPr>
            <w:tcW w:w="895" w:type="dxa"/>
          </w:tcPr>
          <w:p w14:paraId="2F5D0AB4" w14:textId="531C7BC7" w:rsidR="00182FA3" w:rsidRDefault="00182FA3" w:rsidP="00112FD0">
            <w:pPr>
              <w:spacing w:line="360" w:lineRule="auto"/>
              <w:jc w:val="thaiDistribute"/>
            </w:pPr>
            <w:r>
              <w:fldChar w:fldCharType="begin" w:fldLock="1"/>
            </w:r>
            <w:r>
              <w:instrText xml:space="preserve"> REF _Ref74252675 \h </w:instrText>
            </w:r>
            <w:r>
              <w:fldChar w:fldCharType="separate"/>
            </w:r>
            <w:r w:rsidR="00CF6494">
              <w:t xml:space="preserve"> </w:t>
            </w:r>
            <w:r w:rsidR="00CF6494">
              <w:rPr>
                <w:noProof/>
              </w:rPr>
              <w:t>4</w:t>
            </w:r>
            <w:r w:rsidR="00CF6494">
              <w:noBreakHyphen/>
            </w:r>
            <w:r w:rsidR="00CF6494">
              <w:rPr>
                <w:noProof/>
              </w:rPr>
              <w:t>32</w:t>
            </w:r>
            <w:r>
              <w:fldChar w:fldCharType="end"/>
            </w:r>
          </w:p>
        </w:tc>
        <w:tc>
          <w:tcPr>
            <w:tcW w:w="6868" w:type="dxa"/>
          </w:tcPr>
          <w:p w14:paraId="1F7071A3" w14:textId="535C5C3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4 \h </w:instrText>
            </w:r>
            <w:r>
              <w:rPr>
                <w:spacing w:val="-8"/>
              </w:rPr>
            </w:r>
            <w:r>
              <w:rPr>
                <w:spacing w:val="-8"/>
              </w:rPr>
              <w:fldChar w:fldCharType="separate"/>
            </w:r>
            <w:r w:rsidR="00C31D92" w:rsidRPr="009C3625">
              <w:t>Pseudocode showing the process flow of the XDS Document Registry Actor</w:t>
            </w:r>
            <w:r>
              <w:rPr>
                <w:spacing w:val="-8"/>
              </w:rPr>
              <w:fldChar w:fldCharType="end"/>
            </w:r>
          </w:p>
        </w:tc>
        <w:tc>
          <w:tcPr>
            <w:tcW w:w="753" w:type="dxa"/>
          </w:tcPr>
          <w:p w14:paraId="37C43050" w14:textId="630C306E" w:rsidR="00182FA3" w:rsidRPr="00112FD0" w:rsidRDefault="00182FA3" w:rsidP="00112FD0">
            <w:pPr>
              <w:spacing w:line="360" w:lineRule="auto"/>
              <w:jc w:val="thaiDistribute"/>
            </w:pPr>
            <w:r>
              <w:fldChar w:fldCharType="begin" w:fldLock="1"/>
            </w:r>
            <w:r>
              <w:instrText xml:space="preserve"> PAGEREF _Ref74284902 \h </w:instrText>
            </w:r>
            <w:r>
              <w:fldChar w:fldCharType="separate"/>
            </w:r>
            <w:r w:rsidR="000E05C7">
              <w:rPr>
                <w:noProof/>
              </w:rPr>
              <w:t>83</w:t>
            </w:r>
            <w:r>
              <w:fldChar w:fldCharType="end"/>
            </w:r>
          </w:p>
        </w:tc>
      </w:tr>
      <w:tr w:rsidR="00182FA3" w:rsidRPr="00112FD0" w14:paraId="2D3543AB" w14:textId="77777777" w:rsidTr="00C31D92">
        <w:tc>
          <w:tcPr>
            <w:tcW w:w="895" w:type="dxa"/>
          </w:tcPr>
          <w:p w14:paraId="74D16397" w14:textId="06C55118" w:rsidR="00182FA3" w:rsidRDefault="00182FA3" w:rsidP="00112FD0">
            <w:pPr>
              <w:spacing w:line="360" w:lineRule="auto"/>
              <w:jc w:val="thaiDistribute"/>
            </w:pPr>
            <w:r>
              <w:fldChar w:fldCharType="begin" w:fldLock="1"/>
            </w:r>
            <w:r>
              <w:instrText xml:space="preserve"> REF _Ref74253701 \h </w:instrText>
            </w:r>
            <w:r>
              <w:fldChar w:fldCharType="separate"/>
            </w:r>
            <w:r w:rsidR="00CF6494">
              <w:t xml:space="preserve"> </w:t>
            </w:r>
            <w:r w:rsidR="00CF6494">
              <w:rPr>
                <w:noProof/>
              </w:rPr>
              <w:t>4</w:t>
            </w:r>
            <w:r w:rsidR="00CF6494">
              <w:noBreakHyphen/>
            </w:r>
            <w:r w:rsidR="00CF6494">
              <w:rPr>
                <w:noProof/>
              </w:rPr>
              <w:t>33</w:t>
            </w:r>
            <w:r>
              <w:fldChar w:fldCharType="end"/>
            </w:r>
          </w:p>
        </w:tc>
        <w:tc>
          <w:tcPr>
            <w:tcW w:w="6868" w:type="dxa"/>
          </w:tcPr>
          <w:p w14:paraId="1FE693F0" w14:textId="214681B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9 \h </w:instrText>
            </w:r>
            <w:r>
              <w:rPr>
                <w:spacing w:val="-8"/>
              </w:rPr>
            </w:r>
            <w:r>
              <w:rPr>
                <w:spacing w:val="-8"/>
              </w:rPr>
              <w:fldChar w:fldCharType="separate"/>
            </w:r>
            <w:r w:rsidR="00C31D92" w:rsidRPr="009C3625">
              <w:t>The pseudocode showing the process flow of XDS Document Registry Actor for Document Registering Function</w:t>
            </w:r>
            <w:r>
              <w:rPr>
                <w:spacing w:val="-8"/>
              </w:rPr>
              <w:fldChar w:fldCharType="end"/>
            </w:r>
          </w:p>
        </w:tc>
        <w:tc>
          <w:tcPr>
            <w:tcW w:w="753" w:type="dxa"/>
          </w:tcPr>
          <w:p w14:paraId="6BC6303B" w14:textId="68050682" w:rsidR="00182FA3" w:rsidRPr="00112FD0" w:rsidRDefault="00182FA3" w:rsidP="00112FD0">
            <w:pPr>
              <w:spacing w:line="360" w:lineRule="auto"/>
              <w:jc w:val="thaiDistribute"/>
            </w:pPr>
            <w:r>
              <w:fldChar w:fldCharType="begin" w:fldLock="1"/>
            </w:r>
            <w:r>
              <w:instrText xml:space="preserve"> PAGEREF _Ref74284905 \h </w:instrText>
            </w:r>
            <w:r>
              <w:fldChar w:fldCharType="separate"/>
            </w:r>
            <w:r w:rsidR="000E05C7">
              <w:rPr>
                <w:noProof/>
              </w:rPr>
              <w:t>84</w:t>
            </w:r>
            <w:r>
              <w:fldChar w:fldCharType="end"/>
            </w:r>
          </w:p>
        </w:tc>
      </w:tr>
      <w:tr w:rsidR="00182FA3" w:rsidRPr="00112FD0" w14:paraId="69630D1A" w14:textId="77777777" w:rsidTr="00C31D92">
        <w:tc>
          <w:tcPr>
            <w:tcW w:w="895" w:type="dxa"/>
          </w:tcPr>
          <w:p w14:paraId="2DD82970" w14:textId="5AC4CA5A" w:rsidR="00182FA3" w:rsidRDefault="00182FA3" w:rsidP="00112FD0">
            <w:pPr>
              <w:spacing w:line="360" w:lineRule="auto"/>
              <w:jc w:val="thaiDistribute"/>
            </w:pPr>
            <w:r>
              <w:fldChar w:fldCharType="begin" w:fldLock="1"/>
            </w:r>
            <w:r>
              <w:instrText xml:space="preserve"> REF _Ref74253853 \h </w:instrText>
            </w:r>
            <w:r>
              <w:fldChar w:fldCharType="separate"/>
            </w:r>
            <w:r w:rsidR="00CF6494" w:rsidRPr="005B796B">
              <w:t xml:space="preserve"> </w:t>
            </w:r>
            <w:r w:rsidR="00CF6494">
              <w:rPr>
                <w:noProof/>
              </w:rPr>
              <w:t>4</w:t>
            </w:r>
            <w:r w:rsidR="00CF6494">
              <w:noBreakHyphen/>
            </w:r>
            <w:r w:rsidR="00CF6494">
              <w:rPr>
                <w:noProof/>
              </w:rPr>
              <w:t>34</w:t>
            </w:r>
            <w:r>
              <w:fldChar w:fldCharType="end"/>
            </w:r>
          </w:p>
        </w:tc>
        <w:tc>
          <w:tcPr>
            <w:tcW w:w="6868" w:type="dxa"/>
          </w:tcPr>
          <w:p w14:paraId="58BA8341" w14:textId="5BAFE2F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33 \h </w:instrText>
            </w:r>
            <w:r>
              <w:rPr>
                <w:spacing w:val="-8"/>
              </w:rPr>
            </w:r>
            <w:r>
              <w:rPr>
                <w:spacing w:val="-8"/>
              </w:rPr>
              <w:fldChar w:fldCharType="separate"/>
            </w:r>
            <w:proofErr w:type="spellStart"/>
            <w:r w:rsidR="00C31D92" w:rsidRPr="009C3625">
              <w:t>Javascript</w:t>
            </w:r>
            <w:proofErr w:type="spellEnd"/>
            <w:r w:rsidR="00C31D92" w:rsidRPr="009C3625">
              <w:t xml:space="preserve"> Code Snippet of XDS Document Registry Actor</w:t>
            </w:r>
            <w:r w:rsidR="00C31D92" w:rsidRPr="009C3625">
              <w:br/>
              <w:t>Node Module import declaration and TCP Socket message receiver section</w:t>
            </w:r>
            <w:r>
              <w:rPr>
                <w:spacing w:val="-8"/>
              </w:rPr>
              <w:fldChar w:fldCharType="end"/>
            </w:r>
          </w:p>
        </w:tc>
        <w:tc>
          <w:tcPr>
            <w:tcW w:w="753" w:type="dxa"/>
          </w:tcPr>
          <w:p w14:paraId="064A3F17" w14:textId="1F55C322" w:rsidR="00182FA3" w:rsidRPr="00112FD0" w:rsidRDefault="00182FA3" w:rsidP="00112FD0">
            <w:pPr>
              <w:spacing w:line="360" w:lineRule="auto"/>
              <w:jc w:val="thaiDistribute"/>
            </w:pPr>
            <w:r>
              <w:fldChar w:fldCharType="begin" w:fldLock="1"/>
            </w:r>
            <w:r>
              <w:instrText xml:space="preserve"> PAGEREF _Ref74284909 \h </w:instrText>
            </w:r>
            <w:r>
              <w:fldChar w:fldCharType="separate"/>
            </w:r>
            <w:r w:rsidR="000E05C7">
              <w:rPr>
                <w:noProof/>
              </w:rPr>
              <w:t>85</w:t>
            </w:r>
            <w:r>
              <w:fldChar w:fldCharType="end"/>
            </w:r>
          </w:p>
        </w:tc>
      </w:tr>
      <w:tr w:rsidR="00182FA3" w:rsidRPr="00112FD0" w14:paraId="501372B3" w14:textId="77777777" w:rsidTr="00C31D92">
        <w:tc>
          <w:tcPr>
            <w:tcW w:w="895" w:type="dxa"/>
          </w:tcPr>
          <w:p w14:paraId="79AC2BB2" w14:textId="4A93C738" w:rsidR="00182FA3" w:rsidRDefault="00182FA3" w:rsidP="00112FD0">
            <w:pPr>
              <w:spacing w:line="360" w:lineRule="auto"/>
              <w:jc w:val="thaiDistribute"/>
            </w:pPr>
            <w:r>
              <w:lastRenderedPageBreak/>
              <w:fldChar w:fldCharType="begin" w:fldLock="1"/>
            </w:r>
            <w:r>
              <w:instrText xml:space="preserve"> REF _Ref74284173 \h </w:instrText>
            </w:r>
            <w:r>
              <w:fldChar w:fldCharType="separate"/>
            </w:r>
            <w:r w:rsidR="00CF6494" w:rsidRPr="00233A31">
              <w:t xml:space="preserve"> </w:t>
            </w:r>
            <w:r w:rsidR="00CF6494">
              <w:rPr>
                <w:noProof/>
              </w:rPr>
              <w:t>4</w:t>
            </w:r>
            <w:r w:rsidR="00CF6494">
              <w:noBreakHyphen/>
            </w:r>
            <w:r w:rsidR="00CF6494">
              <w:rPr>
                <w:noProof/>
              </w:rPr>
              <w:t>35</w:t>
            </w:r>
            <w:r>
              <w:fldChar w:fldCharType="end"/>
            </w:r>
          </w:p>
        </w:tc>
        <w:tc>
          <w:tcPr>
            <w:tcW w:w="6868" w:type="dxa"/>
          </w:tcPr>
          <w:p w14:paraId="5D1553BB" w14:textId="34E92C1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0 \h </w:instrText>
            </w:r>
            <w:r>
              <w:rPr>
                <w:spacing w:val="-8"/>
              </w:rPr>
            </w:r>
            <w:r>
              <w:rPr>
                <w:spacing w:val="-8"/>
              </w:rPr>
              <w:fldChar w:fldCharType="separate"/>
            </w:r>
            <w:r w:rsidR="00C31D92" w:rsidRPr="009C3625">
              <w:t>XDS Document Registry Actor</w:t>
            </w:r>
            <w:r w:rsidR="00C31D92" w:rsidRPr="009C3625">
              <w:br/>
              <w:t>This section checks if receiving message is ITI-42 or ITI-18 identified by its header</w:t>
            </w:r>
            <w:r>
              <w:rPr>
                <w:spacing w:val="-8"/>
              </w:rPr>
              <w:fldChar w:fldCharType="end"/>
            </w:r>
          </w:p>
        </w:tc>
        <w:tc>
          <w:tcPr>
            <w:tcW w:w="753" w:type="dxa"/>
          </w:tcPr>
          <w:p w14:paraId="163A27BE" w14:textId="7EA1FEB5" w:rsidR="00182FA3" w:rsidRPr="00112FD0" w:rsidRDefault="00182FA3" w:rsidP="00112FD0">
            <w:pPr>
              <w:spacing w:line="360" w:lineRule="auto"/>
              <w:jc w:val="thaiDistribute"/>
            </w:pPr>
            <w:r>
              <w:fldChar w:fldCharType="begin" w:fldLock="1"/>
            </w:r>
            <w:r>
              <w:instrText xml:space="preserve"> PAGEREF _Ref74284915 \h </w:instrText>
            </w:r>
            <w:r>
              <w:fldChar w:fldCharType="separate"/>
            </w:r>
            <w:r w:rsidR="000E05C7">
              <w:rPr>
                <w:noProof/>
              </w:rPr>
              <w:t>86</w:t>
            </w:r>
            <w:r>
              <w:fldChar w:fldCharType="end"/>
            </w:r>
          </w:p>
        </w:tc>
      </w:tr>
      <w:tr w:rsidR="00182FA3" w:rsidRPr="00112FD0" w14:paraId="12C10DFF" w14:textId="77777777" w:rsidTr="00C31D92">
        <w:tc>
          <w:tcPr>
            <w:tcW w:w="895" w:type="dxa"/>
          </w:tcPr>
          <w:p w14:paraId="5E64A124" w14:textId="224E9818" w:rsidR="00182FA3" w:rsidRDefault="00182FA3" w:rsidP="00112FD0">
            <w:pPr>
              <w:spacing w:line="360" w:lineRule="auto"/>
              <w:jc w:val="thaiDistribute"/>
            </w:pPr>
            <w:r>
              <w:fldChar w:fldCharType="begin" w:fldLock="1"/>
            </w:r>
            <w:r>
              <w:instrText xml:space="preserve"> REF _Ref74284176 \h </w:instrText>
            </w:r>
            <w:r>
              <w:fldChar w:fldCharType="separate"/>
            </w:r>
            <w:r w:rsidR="00CF6494" w:rsidRPr="00CD25FB">
              <w:t xml:space="preserve"> </w:t>
            </w:r>
            <w:r w:rsidR="00CF6494">
              <w:rPr>
                <w:noProof/>
              </w:rPr>
              <w:t>4</w:t>
            </w:r>
            <w:r w:rsidR="00CF6494">
              <w:noBreakHyphen/>
            </w:r>
            <w:r w:rsidR="00CF6494">
              <w:rPr>
                <w:noProof/>
              </w:rPr>
              <w:t>36</w:t>
            </w:r>
            <w:r>
              <w:fldChar w:fldCharType="end"/>
            </w:r>
          </w:p>
        </w:tc>
        <w:tc>
          <w:tcPr>
            <w:tcW w:w="6868" w:type="dxa"/>
          </w:tcPr>
          <w:p w14:paraId="5586D58B" w14:textId="7B5092F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5 \h </w:instrText>
            </w:r>
            <w:r>
              <w:rPr>
                <w:spacing w:val="-8"/>
              </w:rPr>
            </w:r>
            <w:r>
              <w:rPr>
                <w:spacing w:val="-8"/>
              </w:rPr>
              <w:fldChar w:fldCharType="separate"/>
            </w:r>
            <w:r w:rsidR="00C31D92" w:rsidRPr="009C3625">
              <w:t>XDS Document Registry Actor</w:t>
            </w:r>
            <w:r w:rsidR="00C31D92" w:rsidRPr="009C3625">
              <w:br/>
              <w:t>Declaration of JSON variable to store all Metadata attributes by its position in the format</w:t>
            </w:r>
            <w:r>
              <w:rPr>
                <w:spacing w:val="-8"/>
              </w:rPr>
              <w:fldChar w:fldCharType="end"/>
            </w:r>
          </w:p>
        </w:tc>
        <w:tc>
          <w:tcPr>
            <w:tcW w:w="753" w:type="dxa"/>
          </w:tcPr>
          <w:p w14:paraId="30BB0BD1" w14:textId="756895EC" w:rsidR="00182FA3" w:rsidRPr="00112FD0" w:rsidRDefault="00182FA3" w:rsidP="00112FD0">
            <w:pPr>
              <w:spacing w:line="360" w:lineRule="auto"/>
              <w:jc w:val="thaiDistribute"/>
            </w:pPr>
            <w:r>
              <w:fldChar w:fldCharType="begin" w:fldLock="1"/>
            </w:r>
            <w:r>
              <w:instrText xml:space="preserve"> PAGEREF _Ref74284918 \h </w:instrText>
            </w:r>
            <w:r>
              <w:fldChar w:fldCharType="separate"/>
            </w:r>
            <w:r w:rsidR="000E05C7">
              <w:rPr>
                <w:noProof/>
              </w:rPr>
              <w:t>88</w:t>
            </w:r>
            <w:r>
              <w:fldChar w:fldCharType="end"/>
            </w:r>
          </w:p>
        </w:tc>
      </w:tr>
      <w:tr w:rsidR="00182FA3" w:rsidRPr="00112FD0" w14:paraId="2E77C904" w14:textId="77777777" w:rsidTr="00C31D92">
        <w:tc>
          <w:tcPr>
            <w:tcW w:w="895" w:type="dxa"/>
          </w:tcPr>
          <w:p w14:paraId="517A0705" w14:textId="3C2DA803" w:rsidR="00182FA3" w:rsidRDefault="00182FA3" w:rsidP="00112FD0">
            <w:pPr>
              <w:spacing w:line="360" w:lineRule="auto"/>
              <w:jc w:val="thaiDistribute"/>
            </w:pPr>
            <w:r>
              <w:fldChar w:fldCharType="begin" w:fldLock="1"/>
            </w:r>
            <w:r>
              <w:instrText xml:space="preserve"> REF _Ref74284180 \h </w:instrText>
            </w:r>
            <w:r>
              <w:fldChar w:fldCharType="separate"/>
            </w:r>
            <w:r w:rsidR="00CF6494" w:rsidRPr="003E5BF9">
              <w:t xml:space="preserve"> </w:t>
            </w:r>
            <w:r w:rsidR="00CF6494">
              <w:rPr>
                <w:noProof/>
              </w:rPr>
              <w:t>4</w:t>
            </w:r>
            <w:r w:rsidR="00CF6494">
              <w:noBreakHyphen/>
            </w:r>
            <w:r w:rsidR="00CF6494">
              <w:rPr>
                <w:noProof/>
              </w:rPr>
              <w:t>37</w:t>
            </w:r>
            <w:r>
              <w:fldChar w:fldCharType="end"/>
            </w:r>
          </w:p>
        </w:tc>
        <w:tc>
          <w:tcPr>
            <w:tcW w:w="6868" w:type="dxa"/>
          </w:tcPr>
          <w:p w14:paraId="516C2062" w14:textId="3DDEB3E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55 \h </w:instrText>
            </w:r>
            <w:r>
              <w:rPr>
                <w:spacing w:val="-8"/>
              </w:rPr>
            </w:r>
            <w:r>
              <w:rPr>
                <w:spacing w:val="-8"/>
              </w:rPr>
              <w:fldChar w:fldCharType="separate"/>
            </w:r>
            <w:r w:rsidR="00C31D92" w:rsidRPr="009C3625">
              <w:t>XDS Document Registry Actor</w:t>
            </w:r>
            <w:r w:rsidR="00C31D92" w:rsidRPr="009C3625">
              <w:br/>
              <w:t>Define variable of each Metadata attribute UUID label following IHE ITI Framework</w:t>
            </w:r>
            <w:r>
              <w:rPr>
                <w:spacing w:val="-8"/>
              </w:rPr>
              <w:fldChar w:fldCharType="end"/>
            </w:r>
          </w:p>
        </w:tc>
        <w:tc>
          <w:tcPr>
            <w:tcW w:w="753" w:type="dxa"/>
          </w:tcPr>
          <w:p w14:paraId="3C233A13" w14:textId="38F3B76B" w:rsidR="00182FA3" w:rsidRPr="00112FD0" w:rsidRDefault="00182FA3" w:rsidP="00112FD0">
            <w:pPr>
              <w:spacing w:line="360" w:lineRule="auto"/>
              <w:jc w:val="thaiDistribute"/>
            </w:pPr>
            <w:r>
              <w:fldChar w:fldCharType="begin" w:fldLock="1"/>
            </w:r>
            <w:r>
              <w:instrText xml:space="preserve"> PAGEREF _Ref74284922 \h </w:instrText>
            </w:r>
            <w:r>
              <w:fldChar w:fldCharType="separate"/>
            </w:r>
            <w:r w:rsidR="000E05C7">
              <w:rPr>
                <w:noProof/>
              </w:rPr>
              <w:t>89</w:t>
            </w:r>
            <w:r>
              <w:fldChar w:fldCharType="end"/>
            </w:r>
          </w:p>
        </w:tc>
      </w:tr>
      <w:tr w:rsidR="00182FA3" w:rsidRPr="00112FD0" w14:paraId="22F77F26" w14:textId="77777777" w:rsidTr="00C31D92">
        <w:tc>
          <w:tcPr>
            <w:tcW w:w="895" w:type="dxa"/>
          </w:tcPr>
          <w:p w14:paraId="00D453DA" w14:textId="3E934605" w:rsidR="00182FA3" w:rsidRDefault="00182FA3" w:rsidP="00112FD0">
            <w:pPr>
              <w:spacing w:line="360" w:lineRule="auto"/>
              <w:jc w:val="thaiDistribute"/>
            </w:pPr>
            <w:r>
              <w:fldChar w:fldCharType="begin" w:fldLock="1"/>
            </w:r>
            <w:r>
              <w:instrText xml:space="preserve"> REF _Ref74284184 \h </w:instrText>
            </w:r>
            <w:r>
              <w:fldChar w:fldCharType="separate"/>
            </w:r>
            <w:r w:rsidR="00CF6494" w:rsidRPr="002B7B6D">
              <w:t xml:space="preserve"> </w:t>
            </w:r>
            <w:r w:rsidR="00CF6494">
              <w:rPr>
                <w:noProof/>
              </w:rPr>
              <w:t>4</w:t>
            </w:r>
            <w:r w:rsidR="00CF6494">
              <w:noBreakHyphen/>
            </w:r>
            <w:r w:rsidR="00CF6494">
              <w:rPr>
                <w:noProof/>
              </w:rPr>
              <w:t>38</w:t>
            </w:r>
            <w:r>
              <w:fldChar w:fldCharType="end"/>
            </w:r>
          </w:p>
        </w:tc>
        <w:tc>
          <w:tcPr>
            <w:tcW w:w="6868" w:type="dxa"/>
          </w:tcPr>
          <w:p w14:paraId="6CA18691" w14:textId="569E72C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0 \h </w:instrText>
            </w:r>
            <w:r>
              <w:rPr>
                <w:spacing w:val="-8"/>
              </w:rPr>
            </w:r>
            <w:r>
              <w:rPr>
                <w:spacing w:val="-8"/>
              </w:rPr>
              <w:fldChar w:fldCharType="separate"/>
            </w:r>
            <w:r w:rsidR="00C31D92" w:rsidRPr="009C3625">
              <w:t>XDS Document Registry Actor</w:t>
            </w:r>
            <w:r w:rsidR="00C31D92" w:rsidRPr="009C3625">
              <w:br/>
              <w:t>This section interprets and assort Metadata attribute value from ITI-42 to JSON</w:t>
            </w:r>
            <w:r>
              <w:rPr>
                <w:spacing w:val="-8"/>
              </w:rPr>
              <w:fldChar w:fldCharType="end"/>
            </w:r>
          </w:p>
        </w:tc>
        <w:tc>
          <w:tcPr>
            <w:tcW w:w="753" w:type="dxa"/>
          </w:tcPr>
          <w:p w14:paraId="0BB4679C" w14:textId="68D3ACE3" w:rsidR="00182FA3" w:rsidRPr="00112FD0" w:rsidRDefault="00182FA3" w:rsidP="00112FD0">
            <w:pPr>
              <w:spacing w:line="360" w:lineRule="auto"/>
              <w:jc w:val="thaiDistribute"/>
            </w:pPr>
            <w:r>
              <w:fldChar w:fldCharType="begin" w:fldLock="1"/>
            </w:r>
            <w:r>
              <w:instrText xml:space="preserve"> PAGEREF _Ref74284926 \h </w:instrText>
            </w:r>
            <w:r>
              <w:fldChar w:fldCharType="separate"/>
            </w:r>
            <w:r w:rsidR="000E05C7">
              <w:rPr>
                <w:noProof/>
              </w:rPr>
              <w:t>97</w:t>
            </w:r>
            <w:r>
              <w:fldChar w:fldCharType="end"/>
            </w:r>
          </w:p>
        </w:tc>
      </w:tr>
      <w:tr w:rsidR="00182FA3" w:rsidRPr="00112FD0" w14:paraId="2FC0BF6A" w14:textId="77777777" w:rsidTr="00C31D92">
        <w:tc>
          <w:tcPr>
            <w:tcW w:w="895" w:type="dxa"/>
          </w:tcPr>
          <w:p w14:paraId="484B66B9" w14:textId="32F1F9DF" w:rsidR="00182FA3" w:rsidRDefault="00182FA3" w:rsidP="00112FD0">
            <w:pPr>
              <w:spacing w:line="360" w:lineRule="auto"/>
              <w:jc w:val="thaiDistribute"/>
            </w:pPr>
            <w:r>
              <w:fldChar w:fldCharType="begin" w:fldLock="1"/>
            </w:r>
            <w:r>
              <w:instrText xml:space="preserve"> REF _Ref74253860 \h </w:instrText>
            </w:r>
            <w:r>
              <w:fldChar w:fldCharType="separate"/>
            </w:r>
            <w:r w:rsidR="00CF6494" w:rsidRPr="0078304A">
              <w:t xml:space="preserve"> </w:t>
            </w:r>
            <w:r w:rsidR="00CF6494">
              <w:rPr>
                <w:noProof/>
              </w:rPr>
              <w:t>4</w:t>
            </w:r>
            <w:r w:rsidR="00CF6494">
              <w:noBreakHyphen/>
            </w:r>
            <w:r w:rsidR="00CF6494">
              <w:rPr>
                <w:noProof/>
              </w:rPr>
              <w:t>39</w:t>
            </w:r>
            <w:r>
              <w:fldChar w:fldCharType="end"/>
            </w:r>
          </w:p>
        </w:tc>
        <w:tc>
          <w:tcPr>
            <w:tcW w:w="6868" w:type="dxa"/>
          </w:tcPr>
          <w:p w14:paraId="0FB09343" w14:textId="415AA85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5 \h </w:instrText>
            </w:r>
            <w:r>
              <w:rPr>
                <w:spacing w:val="-8"/>
              </w:rPr>
            </w:r>
            <w:r>
              <w:rPr>
                <w:spacing w:val="-8"/>
              </w:rPr>
              <w:fldChar w:fldCharType="separate"/>
            </w:r>
            <w:r w:rsidR="00C31D92" w:rsidRPr="009C3625">
              <w:t>XDS Document Registry Actor</w:t>
            </w:r>
            <w:r w:rsidR="00C31D92" w:rsidRPr="009C3625">
              <w:br/>
              <w:t>This section passes JSON into Smart Contract as single string variable</w:t>
            </w:r>
            <w:r>
              <w:rPr>
                <w:spacing w:val="-8"/>
              </w:rPr>
              <w:fldChar w:fldCharType="end"/>
            </w:r>
          </w:p>
        </w:tc>
        <w:tc>
          <w:tcPr>
            <w:tcW w:w="753" w:type="dxa"/>
          </w:tcPr>
          <w:p w14:paraId="040E32D5" w14:textId="5BD34AE1" w:rsidR="00182FA3" w:rsidRPr="00112FD0" w:rsidRDefault="00182FA3" w:rsidP="00112FD0">
            <w:pPr>
              <w:spacing w:line="360" w:lineRule="auto"/>
              <w:jc w:val="thaiDistribute"/>
            </w:pPr>
            <w:r>
              <w:fldChar w:fldCharType="begin" w:fldLock="1"/>
            </w:r>
            <w:r>
              <w:instrText xml:space="preserve"> PAGEREF _Ref74284930 \h </w:instrText>
            </w:r>
            <w:r>
              <w:fldChar w:fldCharType="separate"/>
            </w:r>
            <w:r w:rsidR="000E05C7">
              <w:rPr>
                <w:noProof/>
              </w:rPr>
              <w:t>100</w:t>
            </w:r>
            <w:r>
              <w:fldChar w:fldCharType="end"/>
            </w:r>
          </w:p>
        </w:tc>
      </w:tr>
      <w:tr w:rsidR="00182FA3" w:rsidRPr="00112FD0" w14:paraId="5185200F" w14:textId="77777777" w:rsidTr="00C31D92">
        <w:tc>
          <w:tcPr>
            <w:tcW w:w="895" w:type="dxa"/>
          </w:tcPr>
          <w:p w14:paraId="7B3E65FE" w14:textId="080BA181" w:rsidR="00182FA3" w:rsidRDefault="00182FA3" w:rsidP="00112FD0">
            <w:pPr>
              <w:spacing w:line="360" w:lineRule="auto"/>
              <w:jc w:val="thaiDistribute"/>
            </w:pPr>
            <w:r>
              <w:fldChar w:fldCharType="begin" w:fldLock="1"/>
            </w:r>
            <w:r>
              <w:instrText xml:space="preserve"> REF _Ref74256754 \h </w:instrText>
            </w:r>
            <w:r>
              <w:fldChar w:fldCharType="separate"/>
            </w:r>
            <w:r w:rsidR="00CF6494">
              <w:t xml:space="preserve"> </w:t>
            </w:r>
            <w:r w:rsidR="00CF6494">
              <w:rPr>
                <w:noProof/>
              </w:rPr>
              <w:t>4</w:t>
            </w:r>
            <w:r w:rsidR="00CF6494">
              <w:noBreakHyphen/>
            </w:r>
            <w:r w:rsidR="00CF6494">
              <w:rPr>
                <w:noProof/>
              </w:rPr>
              <w:t>40</w:t>
            </w:r>
            <w:r>
              <w:fldChar w:fldCharType="end"/>
            </w:r>
          </w:p>
        </w:tc>
        <w:tc>
          <w:tcPr>
            <w:tcW w:w="6868" w:type="dxa"/>
          </w:tcPr>
          <w:p w14:paraId="23DBCD8B" w14:textId="1B0E8FF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1 \h </w:instrText>
            </w:r>
            <w:r>
              <w:rPr>
                <w:spacing w:val="-8"/>
              </w:rPr>
            </w:r>
            <w:r>
              <w:rPr>
                <w:spacing w:val="-8"/>
              </w:rPr>
              <w:fldChar w:fldCharType="separate"/>
            </w:r>
            <w:r w:rsidR="00C31D92" w:rsidRPr="009C3625">
              <w:t xml:space="preserve">Specified gas value </w:t>
            </w:r>
            <w:proofErr w:type="spellStart"/>
            <w:r w:rsidR="00C31D92" w:rsidRPr="009C3625">
              <w:t>spplying</w:t>
            </w:r>
            <w:proofErr w:type="spellEnd"/>
            <w:r w:rsidR="00C31D92" w:rsidRPr="009C3625">
              <w:t xml:space="preserve"> Ethereum </w:t>
            </w:r>
            <w:proofErr w:type="spellStart"/>
            <w:r w:rsidR="00C31D92" w:rsidRPr="009C3625">
              <w:t>Smartcontract</w:t>
            </w:r>
            <w:proofErr w:type="spellEnd"/>
            <w:r w:rsidR="00C31D92" w:rsidRPr="009C3625">
              <w:t xml:space="preserve"> execution</w:t>
            </w:r>
            <w:r>
              <w:rPr>
                <w:spacing w:val="-8"/>
              </w:rPr>
              <w:fldChar w:fldCharType="end"/>
            </w:r>
          </w:p>
        </w:tc>
        <w:tc>
          <w:tcPr>
            <w:tcW w:w="753" w:type="dxa"/>
          </w:tcPr>
          <w:p w14:paraId="4269022C" w14:textId="35DD8F9B" w:rsidR="00182FA3" w:rsidRPr="00112FD0" w:rsidRDefault="00182FA3" w:rsidP="00112FD0">
            <w:pPr>
              <w:spacing w:line="360" w:lineRule="auto"/>
              <w:jc w:val="thaiDistribute"/>
            </w:pPr>
            <w:r>
              <w:fldChar w:fldCharType="begin" w:fldLock="1"/>
            </w:r>
            <w:r>
              <w:instrText xml:space="preserve"> PAGEREF _Ref74284933 \h </w:instrText>
            </w:r>
            <w:r>
              <w:fldChar w:fldCharType="separate"/>
            </w:r>
            <w:r w:rsidR="000E05C7">
              <w:rPr>
                <w:noProof/>
              </w:rPr>
              <w:t>101</w:t>
            </w:r>
            <w:r>
              <w:fldChar w:fldCharType="end"/>
            </w:r>
          </w:p>
        </w:tc>
      </w:tr>
      <w:tr w:rsidR="00182FA3" w:rsidRPr="00112FD0" w14:paraId="2AD2A992" w14:textId="77777777" w:rsidTr="00C31D92">
        <w:tc>
          <w:tcPr>
            <w:tcW w:w="895" w:type="dxa"/>
          </w:tcPr>
          <w:p w14:paraId="5DEAE607" w14:textId="413F7BE6" w:rsidR="00182FA3" w:rsidRDefault="00182FA3" w:rsidP="00112FD0">
            <w:pPr>
              <w:spacing w:line="360" w:lineRule="auto"/>
              <w:jc w:val="thaiDistribute"/>
            </w:pPr>
            <w:r>
              <w:fldChar w:fldCharType="begin" w:fldLock="1"/>
            </w:r>
            <w:r>
              <w:instrText xml:space="preserve"> REF _Ref74256626 \h </w:instrText>
            </w:r>
            <w:r>
              <w:fldChar w:fldCharType="separate"/>
            </w:r>
            <w:r w:rsidR="00CF6494">
              <w:t xml:space="preserve"> </w:t>
            </w:r>
            <w:r w:rsidR="00CF6494">
              <w:rPr>
                <w:noProof/>
              </w:rPr>
              <w:t>4</w:t>
            </w:r>
            <w:r w:rsidR="00CF6494">
              <w:noBreakHyphen/>
            </w:r>
            <w:r w:rsidR="00CF6494">
              <w:rPr>
                <w:noProof/>
              </w:rPr>
              <w:t>41</w:t>
            </w:r>
            <w:r>
              <w:fldChar w:fldCharType="end"/>
            </w:r>
          </w:p>
        </w:tc>
        <w:tc>
          <w:tcPr>
            <w:tcW w:w="6868" w:type="dxa"/>
          </w:tcPr>
          <w:p w14:paraId="17877330" w14:textId="107E004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6 \h </w:instrText>
            </w:r>
            <w:r>
              <w:rPr>
                <w:spacing w:val="-8"/>
              </w:rPr>
            </w:r>
            <w:r>
              <w:rPr>
                <w:spacing w:val="-8"/>
              </w:rPr>
              <w:fldChar w:fldCharType="separate"/>
            </w:r>
            <w:r w:rsidR="00C31D92" w:rsidRPr="009C3625">
              <w:t xml:space="preserve">The pseudocode showing the process flow of Document Register </w:t>
            </w:r>
            <w:proofErr w:type="spellStart"/>
            <w:r w:rsidR="00C31D92" w:rsidRPr="009C3625">
              <w:t>Smartcontract</w:t>
            </w:r>
            <w:proofErr w:type="spellEnd"/>
            <w:r>
              <w:rPr>
                <w:spacing w:val="-8"/>
              </w:rPr>
              <w:fldChar w:fldCharType="end"/>
            </w:r>
          </w:p>
        </w:tc>
        <w:tc>
          <w:tcPr>
            <w:tcW w:w="753" w:type="dxa"/>
          </w:tcPr>
          <w:p w14:paraId="425AA758" w14:textId="5D77F376" w:rsidR="00182FA3" w:rsidRPr="00112FD0" w:rsidRDefault="00182FA3" w:rsidP="00112FD0">
            <w:pPr>
              <w:spacing w:line="360" w:lineRule="auto"/>
              <w:jc w:val="thaiDistribute"/>
            </w:pPr>
            <w:r>
              <w:fldChar w:fldCharType="begin" w:fldLock="1"/>
            </w:r>
            <w:r>
              <w:instrText xml:space="preserve"> PAGEREF _Ref74284940 \h </w:instrText>
            </w:r>
            <w:r>
              <w:fldChar w:fldCharType="separate"/>
            </w:r>
            <w:r w:rsidR="000E05C7">
              <w:rPr>
                <w:noProof/>
              </w:rPr>
              <w:t>101</w:t>
            </w:r>
            <w:r>
              <w:fldChar w:fldCharType="end"/>
            </w:r>
          </w:p>
        </w:tc>
      </w:tr>
      <w:tr w:rsidR="00182FA3" w:rsidRPr="00112FD0" w14:paraId="7CF66849" w14:textId="77777777" w:rsidTr="00C31D92">
        <w:tc>
          <w:tcPr>
            <w:tcW w:w="895" w:type="dxa"/>
          </w:tcPr>
          <w:p w14:paraId="643DE337" w14:textId="3B80FC93" w:rsidR="00182FA3" w:rsidRDefault="00182FA3" w:rsidP="00112FD0">
            <w:pPr>
              <w:spacing w:line="360" w:lineRule="auto"/>
              <w:jc w:val="thaiDistribute"/>
            </w:pPr>
            <w:r>
              <w:fldChar w:fldCharType="begin" w:fldLock="1"/>
            </w:r>
            <w:r>
              <w:instrText xml:space="preserve"> REF _Ref70917482 \h </w:instrText>
            </w:r>
            <w:r>
              <w:fldChar w:fldCharType="separate"/>
            </w:r>
            <w:r w:rsidR="00CF6494" w:rsidRPr="001710E0">
              <w:t xml:space="preserve"> </w:t>
            </w:r>
            <w:r w:rsidR="00CF6494">
              <w:rPr>
                <w:noProof/>
              </w:rPr>
              <w:t>4</w:t>
            </w:r>
            <w:r w:rsidR="00CF6494">
              <w:noBreakHyphen/>
            </w:r>
            <w:r w:rsidR="00CF6494">
              <w:rPr>
                <w:noProof/>
              </w:rPr>
              <w:t>42</w:t>
            </w:r>
            <w:r>
              <w:fldChar w:fldCharType="end"/>
            </w:r>
          </w:p>
        </w:tc>
        <w:tc>
          <w:tcPr>
            <w:tcW w:w="6868" w:type="dxa"/>
          </w:tcPr>
          <w:p w14:paraId="35429291" w14:textId="7374775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83 \h </w:instrText>
            </w:r>
            <w:r>
              <w:rPr>
                <w:spacing w:val="-8"/>
              </w:rPr>
            </w:r>
            <w:r>
              <w:rPr>
                <w:spacing w:val="-8"/>
              </w:rPr>
              <w:fldChar w:fldCharType="separate"/>
            </w:r>
            <w:r w:rsidR="00C31D92" w:rsidRPr="009C3625">
              <w:t xml:space="preserve">Solidity Code Snippet of Smart Contract </w:t>
            </w:r>
            <w:r w:rsidR="00C31D92" w:rsidRPr="009C3625">
              <w:br/>
              <w:t>(Highlight - green color) related to Document Registering Function</w:t>
            </w:r>
            <w:r>
              <w:rPr>
                <w:spacing w:val="-8"/>
              </w:rPr>
              <w:fldChar w:fldCharType="end"/>
            </w:r>
          </w:p>
        </w:tc>
        <w:tc>
          <w:tcPr>
            <w:tcW w:w="753" w:type="dxa"/>
          </w:tcPr>
          <w:p w14:paraId="55FD997E" w14:textId="401A755A" w:rsidR="00182FA3" w:rsidRPr="00112FD0" w:rsidRDefault="00182FA3" w:rsidP="00112FD0">
            <w:pPr>
              <w:spacing w:line="360" w:lineRule="auto"/>
              <w:jc w:val="thaiDistribute"/>
            </w:pPr>
            <w:r>
              <w:fldChar w:fldCharType="begin" w:fldLock="1"/>
            </w:r>
            <w:r>
              <w:instrText xml:space="preserve"> PAGEREF _Ref74284943 \h </w:instrText>
            </w:r>
            <w:r>
              <w:fldChar w:fldCharType="separate"/>
            </w:r>
            <w:r w:rsidR="000E05C7">
              <w:rPr>
                <w:noProof/>
              </w:rPr>
              <w:t>102</w:t>
            </w:r>
            <w:r>
              <w:fldChar w:fldCharType="end"/>
            </w:r>
          </w:p>
        </w:tc>
      </w:tr>
      <w:tr w:rsidR="00182FA3" w:rsidRPr="00112FD0" w14:paraId="48AB36DF" w14:textId="77777777" w:rsidTr="00C31D92">
        <w:tc>
          <w:tcPr>
            <w:tcW w:w="895" w:type="dxa"/>
          </w:tcPr>
          <w:p w14:paraId="6511F641" w14:textId="5E665AF5" w:rsidR="00182FA3" w:rsidRDefault="00182FA3" w:rsidP="00112FD0">
            <w:pPr>
              <w:spacing w:line="360" w:lineRule="auto"/>
              <w:jc w:val="thaiDistribute"/>
            </w:pPr>
            <w:r>
              <w:fldChar w:fldCharType="begin" w:fldLock="1"/>
            </w:r>
            <w:r>
              <w:instrText xml:space="preserve"> REF _Ref74257922 \h </w:instrText>
            </w:r>
            <w:r>
              <w:fldChar w:fldCharType="separate"/>
            </w:r>
            <w:r w:rsidR="00CF6494" w:rsidRPr="00331C9F">
              <w:t xml:space="preserve"> </w:t>
            </w:r>
            <w:r w:rsidR="00CF6494">
              <w:rPr>
                <w:noProof/>
              </w:rPr>
              <w:t>4</w:t>
            </w:r>
            <w:r w:rsidR="00CF6494">
              <w:noBreakHyphen/>
            </w:r>
            <w:r w:rsidR="00CF6494">
              <w:rPr>
                <w:noProof/>
              </w:rPr>
              <w:t>43</w:t>
            </w:r>
            <w:r>
              <w:fldChar w:fldCharType="end"/>
            </w:r>
          </w:p>
        </w:tc>
        <w:tc>
          <w:tcPr>
            <w:tcW w:w="6868" w:type="dxa"/>
          </w:tcPr>
          <w:p w14:paraId="7D211931" w14:textId="5BCF941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0 \h </w:instrText>
            </w:r>
            <w:r>
              <w:rPr>
                <w:spacing w:val="-8"/>
              </w:rPr>
            </w:r>
            <w:r>
              <w:rPr>
                <w:spacing w:val="-8"/>
              </w:rPr>
              <w:fldChar w:fldCharType="separate"/>
            </w:r>
            <w:r w:rsidR="00C31D92" w:rsidRPr="009C3625">
              <w:t>XDS Document Registry Actor</w:t>
            </w:r>
            <w:r w:rsidR="00C31D92" w:rsidRPr="009C3625">
              <w:br/>
              <w:t>Define variable of query request type UUID label following IHE ITI Framework</w:t>
            </w:r>
            <w:r>
              <w:rPr>
                <w:spacing w:val="-8"/>
              </w:rPr>
              <w:fldChar w:fldCharType="end"/>
            </w:r>
          </w:p>
        </w:tc>
        <w:tc>
          <w:tcPr>
            <w:tcW w:w="753" w:type="dxa"/>
          </w:tcPr>
          <w:p w14:paraId="79D0571F" w14:textId="03F6BBF2" w:rsidR="00182FA3" w:rsidRPr="00112FD0" w:rsidRDefault="00182FA3" w:rsidP="00112FD0">
            <w:pPr>
              <w:spacing w:line="360" w:lineRule="auto"/>
              <w:jc w:val="thaiDistribute"/>
            </w:pPr>
            <w:r>
              <w:fldChar w:fldCharType="begin" w:fldLock="1"/>
            </w:r>
            <w:r>
              <w:instrText xml:space="preserve"> PAGEREF _Ref74284945 \h </w:instrText>
            </w:r>
            <w:r>
              <w:fldChar w:fldCharType="separate"/>
            </w:r>
            <w:r w:rsidR="000E05C7">
              <w:rPr>
                <w:noProof/>
              </w:rPr>
              <w:t>103</w:t>
            </w:r>
            <w:r>
              <w:fldChar w:fldCharType="end"/>
            </w:r>
          </w:p>
        </w:tc>
      </w:tr>
      <w:tr w:rsidR="00182FA3" w:rsidRPr="00112FD0" w14:paraId="73E13749" w14:textId="77777777" w:rsidTr="00C31D92">
        <w:tc>
          <w:tcPr>
            <w:tcW w:w="895" w:type="dxa"/>
          </w:tcPr>
          <w:p w14:paraId="005A3191" w14:textId="17BC54C1" w:rsidR="00182FA3" w:rsidRDefault="00182FA3" w:rsidP="00112FD0">
            <w:pPr>
              <w:spacing w:line="360" w:lineRule="auto"/>
              <w:jc w:val="thaiDistribute"/>
            </w:pPr>
            <w:r>
              <w:fldChar w:fldCharType="begin" w:fldLock="1"/>
            </w:r>
            <w:r>
              <w:instrText xml:space="preserve"> REF _Ref74271688 \h </w:instrText>
            </w:r>
            <w:r>
              <w:fldChar w:fldCharType="separate"/>
            </w:r>
            <w:r w:rsidR="00CF6494">
              <w:t xml:space="preserve"> </w:t>
            </w:r>
            <w:r w:rsidR="00CF6494">
              <w:rPr>
                <w:noProof/>
              </w:rPr>
              <w:t>4</w:t>
            </w:r>
            <w:r w:rsidR="00CF6494">
              <w:noBreakHyphen/>
            </w:r>
            <w:r w:rsidR="00CF6494">
              <w:rPr>
                <w:noProof/>
              </w:rPr>
              <w:t>44</w:t>
            </w:r>
            <w:r>
              <w:fldChar w:fldCharType="end"/>
            </w:r>
          </w:p>
        </w:tc>
        <w:tc>
          <w:tcPr>
            <w:tcW w:w="6868" w:type="dxa"/>
          </w:tcPr>
          <w:p w14:paraId="1F2C3E4D" w14:textId="31844FE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6 \h </w:instrText>
            </w:r>
            <w:r>
              <w:rPr>
                <w:spacing w:val="-8"/>
              </w:rPr>
            </w:r>
            <w:r>
              <w:rPr>
                <w:spacing w:val="-8"/>
              </w:rPr>
              <w:fldChar w:fldCharType="separate"/>
            </w:r>
            <w:r w:rsidR="00C31D92" w:rsidRPr="009C3625">
              <w:t xml:space="preserve">The process flow for the native-side </w:t>
            </w:r>
            <w:proofErr w:type="spellStart"/>
            <w:r w:rsidR="00C31D92" w:rsidRPr="009C3625">
              <w:t>Javasceipt</w:t>
            </w:r>
            <w:proofErr w:type="spellEnd"/>
            <w:r w:rsidR="00C31D92" w:rsidRPr="009C3625">
              <w:t xml:space="preserve"> program</w:t>
            </w:r>
            <w:r>
              <w:rPr>
                <w:spacing w:val="-8"/>
              </w:rPr>
              <w:fldChar w:fldCharType="end"/>
            </w:r>
          </w:p>
        </w:tc>
        <w:tc>
          <w:tcPr>
            <w:tcW w:w="753" w:type="dxa"/>
          </w:tcPr>
          <w:p w14:paraId="7F5ED368" w14:textId="0B994D85" w:rsidR="00182FA3" w:rsidRPr="00112FD0" w:rsidRDefault="00182FA3" w:rsidP="00112FD0">
            <w:pPr>
              <w:spacing w:line="360" w:lineRule="auto"/>
              <w:jc w:val="thaiDistribute"/>
            </w:pPr>
            <w:r>
              <w:fldChar w:fldCharType="begin" w:fldLock="1"/>
            </w:r>
            <w:r>
              <w:instrText xml:space="preserve"> PAGEREF _Ref74284948 \h </w:instrText>
            </w:r>
            <w:r>
              <w:fldChar w:fldCharType="separate"/>
            </w:r>
            <w:r w:rsidR="000E05C7">
              <w:rPr>
                <w:noProof/>
              </w:rPr>
              <w:t>103</w:t>
            </w:r>
            <w:r>
              <w:fldChar w:fldCharType="end"/>
            </w:r>
          </w:p>
        </w:tc>
      </w:tr>
      <w:tr w:rsidR="00182FA3" w:rsidRPr="00112FD0" w14:paraId="320F9EFC" w14:textId="77777777" w:rsidTr="00C31D92">
        <w:tc>
          <w:tcPr>
            <w:tcW w:w="895" w:type="dxa"/>
          </w:tcPr>
          <w:p w14:paraId="1213467C" w14:textId="2F0C2B3C" w:rsidR="00182FA3" w:rsidRDefault="00182FA3" w:rsidP="00112FD0">
            <w:pPr>
              <w:spacing w:line="360" w:lineRule="auto"/>
              <w:jc w:val="thaiDistribute"/>
            </w:pPr>
            <w:r>
              <w:fldChar w:fldCharType="begin" w:fldLock="1"/>
            </w:r>
            <w:r>
              <w:instrText xml:space="preserve"> REF _Ref74257932 \h </w:instrText>
            </w:r>
            <w:r>
              <w:fldChar w:fldCharType="separate"/>
            </w:r>
            <w:r w:rsidR="00CF6494" w:rsidRPr="004D75CD">
              <w:t xml:space="preserve"> </w:t>
            </w:r>
            <w:r w:rsidR="00CF6494">
              <w:rPr>
                <w:noProof/>
              </w:rPr>
              <w:t>4</w:t>
            </w:r>
            <w:r w:rsidR="00CF6494">
              <w:noBreakHyphen/>
            </w:r>
            <w:r w:rsidR="00CF6494">
              <w:rPr>
                <w:noProof/>
              </w:rPr>
              <w:t>45</w:t>
            </w:r>
            <w:r>
              <w:fldChar w:fldCharType="end"/>
            </w:r>
          </w:p>
        </w:tc>
        <w:tc>
          <w:tcPr>
            <w:tcW w:w="6868" w:type="dxa"/>
          </w:tcPr>
          <w:p w14:paraId="0883C4FD" w14:textId="0E86E02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08 \h </w:instrText>
            </w:r>
            <w:r>
              <w:rPr>
                <w:spacing w:val="-8"/>
              </w:rPr>
            </w:r>
            <w:r>
              <w:rPr>
                <w:spacing w:val="-8"/>
              </w:rPr>
              <w:fldChar w:fldCharType="separate"/>
            </w:r>
            <w:r w:rsidR="00C31D92" w:rsidRPr="009C3625">
              <w:t>XDS Document Registry Actor</w:t>
            </w:r>
            <w:r w:rsidR="00C31D92" w:rsidRPr="009C3625">
              <w:br/>
              <w:t>Identify query request type following received ITI-18 header and assort search keyword</w:t>
            </w:r>
            <w:r>
              <w:rPr>
                <w:spacing w:val="-8"/>
              </w:rPr>
              <w:fldChar w:fldCharType="end"/>
            </w:r>
          </w:p>
        </w:tc>
        <w:tc>
          <w:tcPr>
            <w:tcW w:w="753" w:type="dxa"/>
          </w:tcPr>
          <w:p w14:paraId="4228CB64" w14:textId="09E2F244" w:rsidR="00182FA3" w:rsidRPr="00112FD0" w:rsidRDefault="00182FA3" w:rsidP="00112FD0">
            <w:pPr>
              <w:spacing w:line="360" w:lineRule="auto"/>
              <w:jc w:val="thaiDistribute"/>
            </w:pPr>
            <w:r>
              <w:fldChar w:fldCharType="begin" w:fldLock="1"/>
            </w:r>
            <w:r>
              <w:instrText xml:space="preserve"> PAGEREF _Ref74284951 \h </w:instrText>
            </w:r>
            <w:r>
              <w:fldChar w:fldCharType="separate"/>
            </w:r>
            <w:r w:rsidR="000E05C7">
              <w:rPr>
                <w:noProof/>
              </w:rPr>
              <w:t>107</w:t>
            </w:r>
            <w:r>
              <w:fldChar w:fldCharType="end"/>
            </w:r>
          </w:p>
        </w:tc>
      </w:tr>
      <w:tr w:rsidR="00182FA3" w:rsidRPr="00112FD0" w14:paraId="011326A3" w14:textId="77777777" w:rsidTr="00C31D92">
        <w:tc>
          <w:tcPr>
            <w:tcW w:w="895" w:type="dxa"/>
          </w:tcPr>
          <w:p w14:paraId="7402AE1B" w14:textId="00E35C57" w:rsidR="00182FA3" w:rsidRDefault="00182FA3" w:rsidP="00112FD0">
            <w:pPr>
              <w:spacing w:line="360" w:lineRule="auto"/>
              <w:jc w:val="thaiDistribute"/>
            </w:pPr>
            <w:r>
              <w:fldChar w:fldCharType="begin" w:fldLock="1"/>
            </w:r>
            <w:r>
              <w:instrText xml:space="preserve"> REF _Ref74284269 \h </w:instrText>
            </w:r>
            <w:r>
              <w:fldChar w:fldCharType="separate"/>
            </w:r>
            <w:r w:rsidR="00CF6494" w:rsidRPr="00F1584B">
              <w:t xml:space="preserve"> </w:t>
            </w:r>
            <w:r w:rsidR="00CF6494">
              <w:rPr>
                <w:noProof/>
              </w:rPr>
              <w:t>4</w:t>
            </w:r>
            <w:r w:rsidR="00CF6494">
              <w:noBreakHyphen/>
            </w:r>
            <w:r w:rsidR="00CF6494">
              <w:rPr>
                <w:noProof/>
              </w:rPr>
              <w:t>46</w:t>
            </w:r>
            <w:r>
              <w:fldChar w:fldCharType="end"/>
            </w:r>
          </w:p>
        </w:tc>
        <w:tc>
          <w:tcPr>
            <w:tcW w:w="6868" w:type="dxa"/>
          </w:tcPr>
          <w:p w14:paraId="25DE45C2" w14:textId="050C159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2 \h </w:instrText>
            </w:r>
            <w:r>
              <w:rPr>
                <w:spacing w:val="-8"/>
              </w:rPr>
            </w:r>
            <w:r>
              <w:rPr>
                <w:spacing w:val="-8"/>
              </w:rPr>
              <w:fldChar w:fldCharType="separate"/>
            </w:r>
            <w:r w:rsidR="00C31D92" w:rsidRPr="009C3625">
              <w:t>XDS Document Registry Actor</w:t>
            </w:r>
            <w:r w:rsidR="00C31D92" w:rsidRPr="009C3625">
              <w:br/>
              <w:t>Check for the latest document ID published in Blockchain before beginning search operation</w:t>
            </w:r>
            <w:r>
              <w:rPr>
                <w:spacing w:val="-8"/>
              </w:rPr>
              <w:fldChar w:fldCharType="end"/>
            </w:r>
          </w:p>
        </w:tc>
        <w:tc>
          <w:tcPr>
            <w:tcW w:w="753" w:type="dxa"/>
          </w:tcPr>
          <w:p w14:paraId="5B26F85E" w14:textId="381BF51B" w:rsidR="00182FA3" w:rsidRPr="00112FD0" w:rsidRDefault="00182FA3" w:rsidP="00112FD0">
            <w:pPr>
              <w:spacing w:line="360" w:lineRule="auto"/>
              <w:jc w:val="thaiDistribute"/>
            </w:pPr>
            <w:r>
              <w:fldChar w:fldCharType="begin" w:fldLock="1"/>
            </w:r>
            <w:r>
              <w:instrText xml:space="preserve"> PAGEREF _Ref74284954 \h </w:instrText>
            </w:r>
            <w:r>
              <w:fldChar w:fldCharType="separate"/>
            </w:r>
            <w:r w:rsidR="000E05C7">
              <w:rPr>
                <w:noProof/>
              </w:rPr>
              <w:t>110</w:t>
            </w:r>
            <w:r>
              <w:fldChar w:fldCharType="end"/>
            </w:r>
          </w:p>
        </w:tc>
      </w:tr>
      <w:tr w:rsidR="00182FA3" w:rsidRPr="00112FD0" w14:paraId="23EC2EEE" w14:textId="77777777" w:rsidTr="00C31D92">
        <w:tc>
          <w:tcPr>
            <w:tcW w:w="895" w:type="dxa"/>
          </w:tcPr>
          <w:p w14:paraId="77E48161" w14:textId="2D5A2A48" w:rsidR="00182FA3" w:rsidRDefault="00182FA3" w:rsidP="00112FD0">
            <w:pPr>
              <w:spacing w:line="360" w:lineRule="auto"/>
              <w:jc w:val="thaiDistribute"/>
            </w:pPr>
            <w:r>
              <w:lastRenderedPageBreak/>
              <w:fldChar w:fldCharType="begin" w:fldLock="1"/>
            </w:r>
            <w:r>
              <w:instrText xml:space="preserve"> REF _Ref74284274 \h </w:instrText>
            </w:r>
            <w:r>
              <w:fldChar w:fldCharType="separate"/>
            </w:r>
            <w:r w:rsidR="00CF6494" w:rsidRPr="00EE6390">
              <w:t xml:space="preserve"> </w:t>
            </w:r>
            <w:r w:rsidR="00CF6494">
              <w:rPr>
                <w:noProof/>
              </w:rPr>
              <w:t>4</w:t>
            </w:r>
            <w:r w:rsidR="00CF6494">
              <w:noBreakHyphen/>
            </w:r>
            <w:r w:rsidR="00CF6494">
              <w:rPr>
                <w:noProof/>
              </w:rPr>
              <w:t>47</w:t>
            </w:r>
            <w:r>
              <w:fldChar w:fldCharType="end"/>
            </w:r>
          </w:p>
        </w:tc>
        <w:tc>
          <w:tcPr>
            <w:tcW w:w="6868" w:type="dxa"/>
          </w:tcPr>
          <w:p w14:paraId="14445450" w14:textId="5407231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7 \h </w:instrText>
            </w:r>
            <w:r>
              <w:rPr>
                <w:spacing w:val="-8"/>
              </w:rPr>
            </w:r>
            <w:r>
              <w:rPr>
                <w:spacing w:val="-8"/>
              </w:rPr>
              <w:fldChar w:fldCharType="separate"/>
            </w:r>
            <w:r w:rsidR="00C31D92" w:rsidRPr="009C3625">
              <w:t>XDS Document Registry Actor</w:t>
            </w:r>
            <w:r w:rsidR="00C31D92" w:rsidRPr="009C3625">
              <w:br/>
              <w:t>Begin search operation by sequentially check each published contract one-by-one</w:t>
            </w:r>
            <w:r>
              <w:rPr>
                <w:spacing w:val="-8"/>
              </w:rPr>
              <w:fldChar w:fldCharType="end"/>
            </w:r>
          </w:p>
        </w:tc>
        <w:tc>
          <w:tcPr>
            <w:tcW w:w="753" w:type="dxa"/>
          </w:tcPr>
          <w:p w14:paraId="1C632E19" w14:textId="6D1B96FE" w:rsidR="00182FA3" w:rsidRPr="00112FD0" w:rsidRDefault="00182FA3" w:rsidP="00112FD0">
            <w:pPr>
              <w:spacing w:line="360" w:lineRule="auto"/>
              <w:jc w:val="thaiDistribute"/>
            </w:pPr>
            <w:r>
              <w:fldChar w:fldCharType="begin" w:fldLock="1"/>
            </w:r>
            <w:r>
              <w:instrText xml:space="preserve"> PAGEREF _Ref74284956 \h </w:instrText>
            </w:r>
            <w:r>
              <w:fldChar w:fldCharType="separate"/>
            </w:r>
            <w:r w:rsidR="000E05C7">
              <w:rPr>
                <w:noProof/>
              </w:rPr>
              <w:t>113</w:t>
            </w:r>
            <w:r>
              <w:fldChar w:fldCharType="end"/>
            </w:r>
          </w:p>
        </w:tc>
      </w:tr>
      <w:tr w:rsidR="00182FA3" w:rsidRPr="00112FD0" w14:paraId="478AEC8C" w14:textId="77777777" w:rsidTr="00C31D92">
        <w:tc>
          <w:tcPr>
            <w:tcW w:w="895" w:type="dxa"/>
          </w:tcPr>
          <w:p w14:paraId="6D3A76CE" w14:textId="7714DA3B" w:rsidR="00182FA3" w:rsidRDefault="00182FA3" w:rsidP="00112FD0">
            <w:pPr>
              <w:spacing w:line="360" w:lineRule="auto"/>
              <w:jc w:val="thaiDistribute"/>
            </w:pPr>
            <w:r>
              <w:fldChar w:fldCharType="begin" w:fldLock="1"/>
            </w:r>
            <w:r>
              <w:instrText xml:space="preserve"> REF _Ref74284278 \h </w:instrText>
            </w:r>
            <w:r>
              <w:fldChar w:fldCharType="separate"/>
            </w:r>
            <w:r w:rsidR="00CF6494" w:rsidRPr="00461A0E">
              <w:t xml:space="preserve"> </w:t>
            </w:r>
            <w:r w:rsidR="00CF6494">
              <w:rPr>
                <w:noProof/>
              </w:rPr>
              <w:t>4</w:t>
            </w:r>
            <w:r w:rsidR="00CF6494">
              <w:noBreakHyphen/>
            </w:r>
            <w:r w:rsidR="00CF6494">
              <w:rPr>
                <w:noProof/>
              </w:rPr>
              <w:t>48</w:t>
            </w:r>
            <w:r>
              <w:fldChar w:fldCharType="end"/>
            </w:r>
          </w:p>
        </w:tc>
        <w:tc>
          <w:tcPr>
            <w:tcW w:w="6868" w:type="dxa"/>
          </w:tcPr>
          <w:p w14:paraId="76ECBC70" w14:textId="73B2CAC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22 \h </w:instrText>
            </w:r>
            <w:r>
              <w:rPr>
                <w:spacing w:val="-8"/>
              </w:rPr>
            </w:r>
            <w:r>
              <w:rPr>
                <w:spacing w:val="-8"/>
              </w:rPr>
              <w:fldChar w:fldCharType="separate"/>
            </w:r>
            <w:r w:rsidR="00C31D92" w:rsidRPr="009C3625">
              <w:t>XDS Document Registry Actor</w:t>
            </w:r>
            <w:r w:rsidR="00C31D92" w:rsidRPr="009C3625">
              <w:br/>
              <w:t>Check if value of Metadata attributes in each publish contract matched with search keyword before summarize search result.</w:t>
            </w:r>
            <w:r>
              <w:rPr>
                <w:spacing w:val="-8"/>
              </w:rPr>
              <w:fldChar w:fldCharType="end"/>
            </w:r>
          </w:p>
        </w:tc>
        <w:tc>
          <w:tcPr>
            <w:tcW w:w="753" w:type="dxa"/>
          </w:tcPr>
          <w:p w14:paraId="7305FB69" w14:textId="0413A8D4" w:rsidR="00182FA3" w:rsidRPr="00112FD0" w:rsidRDefault="00182FA3" w:rsidP="00112FD0">
            <w:pPr>
              <w:spacing w:line="360" w:lineRule="auto"/>
              <w:jc w:val="thaiDistribute"/>
            </w:pPr>
            <w:r>
              <w:fldChar w:fldCharType="begin" w:fldLock="1"/>
            </w:r>
            <w:r>
              <w:instrText xml:space="preserve"> PAGEREF _Ref74284959 \h </w:instrText>
            </w:r>
            <w:r>
              <w:fldChar w:fldCharType="separate"/>
            </w:r>
            <w:r w:rsidR="000E05C7">
              <w:rPr>
                <w:noProof/>
              </w:rPr>
              <w:t>118</w:t>
            </w:r>
            <w:r>
              <w:fldChar w:fldCharType="end"/>
            </w:r>
          </w:p>
        </w:tc>
      </w:tr>
      <w:tr w:rsidR="00182FA3" w:rsidRPr="00112FD0" w14:paraId="308581A2" w14:textId="77777777" w:rsidTr="00C31D92">
        <w:tc>
          <w:tcPr>
            <w:tcW w:w="895" w:type="dxa"/>
          </w:tcPr>
          <w:p w14:paraId="4A690777" w14:textId="7604F91C" w:rsidR="00182FA3" w:rsidRDefault="00182FA3" w:rsidP="00112FD0">
            <w:pPr>
              <w:spacing w:line="360" w:lineRule="auto"/>
              <w:jc w:val="thaiDistribute"/>
            </w:pPr>
            <w:r>
              <w:fldChar w:fldCharType="begin" w:fldLock="1"/>
            </w:r>
            <w:r>
              <w:instrText xml:space="preserve"> REF _Ref74257951 \h </w:instrText>
            </w:r>
            <w:r>
              <w:fldChar w:fldCharType="separate"/>
            </w:r>
            <w:r w:rsidR="00CF6494" w:rsidRPr="008F3066">
              <w:t xml:space="preserve"> </w:t>
            </w:r>
            <w:r w:rsidR="00CF6494">
              <w:rPr>
                <w:noProof/>
              </w:rPr>
              <w:t>4</w:t>
            </w:r>
            <w:r w:rsidR="00CF6494">
              <w:noBreakHyphen/>
            </w:r>
            <w:r w:rsidR="00CF6494">
              <w:rPr>
                <w:noProof/>
              </w:rPr>
              <w:t>49</w:t>
            </w:r>
            <w:r>
              <w:fldChar w:fldCharType="end"/>
            </w:r>
          </w:p>
        </w:tc>
        <w:tc>
          <w:tcPr>
            <w:tcW w:w="6868" w:type="dxa"/>
          </w:tcPr>
          <w:p w14:paraId="3A503846" w14:textId="05962AF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3 \h </w:instrText>
            </w:r>
            <w:r>
              <w:rPr>
                <w:spacing w:val="-8"/>
              </w:rPr>
            </w:r>
            <w:r>
              <w:rPr>
                <w:spacing w:val="-8"/>
              </w:rPr>
              <w:fldChar w:fldCharType="separate"/>
            </w:r>
            <w:r w:rsidR="00C31D92" w:rsidRPr="009C3625">
              <w:t>XDS Document Registry</w:t>
            </w:r>
            <w:r w:rsidR="00C31D92" w:rsidRPr="009C3625">
              <w:br/>
              <w:t>Gather search result and response back to Document Consumer Actor</w:t>
            </w:r>
            <w:r>
              <w:rPr>
                <w:spacing w:val="-8"/>
              </w:rPr>
              <w:fldChar w:fldCharType="end"/>
            </w:r>
          </w:p>
        </w:tc>
        <w:tc>
          <w:tcPr>
            <w:tcW w:w="753" w:type="dxa"/>
          </w:tcPr>
          <w:p w14:paraId="328B9951" w14:textId="2371493B" w:rsidR="00182FA3" w:rsidRPr="00112FD0" w:rsidRDefault="00182FA3" w:rsidP="00112FD0">
            <w:pPr>
              <w:spacing w:line="360" w:lineRule="auto"/>
              <w:jc w:val="thaiDistribute"/>
            </w:pPr>
            <w:r>
              <w:fldChar w:fldCharType="begin" w:fldLock="1"/>
            </w:r>
            <w:r>
              <w:instrText xml:space="preserve"> PAGEREF _Ref74284966 \h </w:instrText>
            </w:r>
            <w:r>
              <w:fldChar w:fldCharType="separate"/>
            </w:r>
            <w:r w:rsidR="000E05C7">
              <w:rPr>
                <w:noProof/>
              </w:rPr>
              <w:t>120</w:t>
            </w:r>
            <w:r>
              <w:fldChar w:fldCharType="end"/>
            </w:r>
          </w:p>
        </w:tc>
      </w:tr>
      <w:tr w:rsidR="00182FA3" w:rsidRPr="00112FD0" w14:paraId="7B70340D" w14:textId="77777777" w:rsidTr="00C31D92">
        <w:tc>
          <w:tcPr>
            <w:tcW w:w="895" w:type="dxa"/>
          </w:tcPr>
          <w:p w14:paraId="063F504D" w14:textId="37D5B084" w:rsidR="00182FA3" w:rsidRDefault="00182FA3" w:rsidP="00112FD0">
            <w:pPr>
              <w:spacing w:line="360" w:lineRule="auto"/>
              <w:jc w:val="thaiDistribute"/>
            </w:pPr>
            <w:r>
              <w:fldChar w:fldCharType="begin" w:fldLock="1"/>
            </w:r>
            <w:r>
              <w:instrText xml:space="preserve"> REF _Ref74271315 \h </w:instrText>
            </w:r>
            <w:r>
              <w:fldChar w:fldCharType="separate"/>
            </w:r>
            <w:r w:rsidR="00CF6494">
              <w:t xml:space="preserve"> </w:t>
            </w:r>
            <w:r w:rsidR="00CF6494">
              <w:rPr>
                <w:noProof/>
              </w:rPr>
              <w:t>4</w:t>
            </w:r>
            <w:r w:rsidR="00CF6494">
              <w:noBreakHyphen/>
            </w:r>
            <w:r w:rsidR="00CF6494">
              <w:rPr>
                <w:noProof/>
              </w:rPr>
              <w:t>50</w:t>
            </w:r>
            <w:r>
              <w:fldChar w:fldCharType="end"/>
            </w:r>
          </w:p>
        </w:tc>
        <w:tc>
          <w:tcPr>
            <w:tcW w:w="6868" w:type="dxa"/>
          </w:tcPr>
          <w:p w14:paraId="45F848BA" w14:textId="25AFCF4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7 \h </w:instrText>
            </w:r>
            <w:r>
              <w:rPr>
                <w:spacing w:val="-8"/>
              </w:rPr>
            </w:r>
            <w:r>
              <w:rPr>
                <w:spacing w:val="-8"/>
              </w:rPr>
              <w:fldChar w:fldCharType="separate"/>
            </w:r>
            <w:r w:rsidR="00C31D92" w:rsidRPr="009C3625">
              <w:t xml:space="preserve">The pseudocode showing the process flow of </w:t>
            </w:r>
            <w:proofErr w:type="spellStart"/>
            <w:r w:rsidR="00C31D92" w:rsidRPr="009C3625">
              <w:t>Smartcontract</w:t>
            </w:r>
            <w:proofErr w:type="spellEnd"/>
            <w:r w:rsidR="00C31D92" w:rsidRPr="009C3625">
              <w:t xml:space="preserve"> function related to Document Search</w:t>
            </w:r>
            <w:r>
              <w:rPr>
                <w:spacing w:val="-8"/>
              </w:rPr>
              <w:fldChar w:fldCharType="end"/>
            </w:r>
          </w:p>
        </w:tc>
        <w:tc>
          <w:tcPr>
            <w:tcW w:w="753" w:type="dxa"/>
          </w:tcPr>
          <w:p w14:paraId="610AEE98" w14:textId="1538F996" w:rsidR="00182FA3" w:rsidRPr="00112FD0" w:rsidRDefault="00182FA3" w:rsidP="00112FD0">
            <w:pPr>
              <w:spacing w:line="360" w:lineRule="auto"/>
              <w:jc w:val="thaiDistribute"/>
            </w:pPr>
            <w:r>
              <w:fldChar w:fldCharType="begin" w:fldLock="1"/>
            </w:r>
            <w:r>
              <w:instrText xml:space="preserve"> PAGEREF _Ref74284969 \h </w:instrText>
            </w:r>
            <w:r>
              <w:fldChar w:fldCharType="separate"/>
            </w:r>
            <w:r w:rsidR="000E05C7">
              <w:rPr>
                <w:noProof/>
              </w:rPr>
              <w:t>121</w:t>
            </w:r>
            <w:r>
              <w:fldChar w:fldCharType="end"/>
            </w:r>
          </w:p>
        </w:tc>
      </w:tr>
      <w:tr w:rsidR="00182FA3" w:rsidRPr="00112FD0" w14:paraId="444AD715" w14:textId="77777777" w:rsidTr="00C31D92">
        <w:tc>
          <w:tcPr>
            <w:tcW w:w="895" w:type="dxa"/>
          </w:tcPr>
          <w:p w14:paraId="44EA28A3" w14:textId="1BE18FD9" w:rsidR="00182FA3" w:rsidRDefault="00182FA3" w:rsidP="00112FD0">
            <w:pPr>
              <w:spacing w:line="360" w:lineRule="auto"/>
              <w:jc w:val="thaiDistribute"/>
            </w:pPr>
            <w:r>
              <w:fldChar w:fldCharType="begin" w:fldLock="1"/>
            </w:r>
            <w:r>
              <w:instrText xml:space="preserve"> REF _Ref74271325 \h </w:instrText>
            </w:r>
            <w:r>
              <w:fldChar w:fldCharType="separate"/>
            </w:r>
            <w:r w:rsidR="00CF6494">
              <w:t xml:space="preserve"> </w:t>
            </w:r>
            <w:r w:rsidR="00CF6494">
              <w:rPr>
                <w:noProof/>
              </w:rPr>
              <w:t>4</w:t>
            </w:r>
            <w:r w:rsidR="00CF6494">
              <w:noBreakHyphen/>
            </w:r>
            <w:r w:rsidR="00CF6494">
              <w:rPr>
                <w:noProof/>
              </w:rPr>
              <w:t>51</w:t>
            </w:r>
            <w:r>
              <w:fldChar w:fldCharType="end"/>
            </w:r>
          </w:p>
        </w:tc>
        <w:tc>
          <w:tcPr>
            <w:tcW w:w="6868" w:type="dxa"/>
          </w:tcPr>
          <w:p w14:paraId="6625C6E3" w14:textId="65F4710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0 \h </w:instrText>
            </w:r>
            <w:r>
              <w:rPr>
                <w:spacing w:val="-8"/>
              </w:rPr>
            </w:r>
            <w:r>
              <w:rPr>
                <w:spacing w:val="-8"/>
              </w:rPr>
              <w:fldChar w:fldCharType="separate"/>
            </w:r>
            <w:r w:rsidR="00C31D92" w:rsidRPr="009C3625">
              <w:t xml:space="preserve">Solidity Code Snippet of </w:t>
            </w:r>
            <w:proofErr w:type="spellStart"/>
            <w:r w:rsidR="00C31D92" w:rsidRPr="009C3625">
              <w:t>Smartcontract</w:t>
            </w:r>
            <w:proofErr w:type="spellEnd"/>
            <w:r>
              <w:rPr>
                <w:spacing w:val="-8"/>
              </w:rPr>
              <w:fldChar w:fldCharType="end"/>
            </w:r>
          </w:p>
        </w:tc>
        <w:tc>
          <w:tcPr>
            <w:tcW w:w="753" w:type="dxa"/>
          </w:tcPr>
          <w:p w14:paraId="524BE2DB" w14:textId="2EDC056A" w:rsidR="00182FA3" w:rsidRPr="00112FD0" w:rsidRDefault="00182FA3" w:rsidP="00112FD0">
            <w:pPr>
              <w:spacing w:line="360" w:lineRule="auto"/>
              <w:jc w:val="thaiDistribute"/>
            </w:pPr>
            <w:r>
              <w:fldChar w:fldCharType="begin" w:fldLock="1"/>
            </w:r>
            <w:r>
              <w:instrText xml:space="preserve"> PAGEREF _Ref74284971 \h </w:instrText>
            </w:r>
            <w:r>
              <w:fldChar w:fldCharType="separate"/>
            </w:r>
            <w:r w:rsidR="000E05C7">
              <w:rPr>
                <w:noProof/>
              </w:rPr>
              <w:t>122</w:t>
            </w:r>
            <w:r>
              <w:fldChar w:fldCharType="end"/>
            </w:r>
          </w:p>
        </w:tc>
      </w:tr>
      <w:tr w:rsidR="001E48CF" w:rsidRPr="00112FD0" w14:paraId="2288EF23" w14:textId="77777777" w:rsidTr="00C31D92">
        <w:tc>
          <w:tcPr>
            <w:tcW w:w="895" w:type="dxa"/>
          </w:tcPr>
          <w:p w14:paraId="23F77AF9" w14:textId="4DD6567C" w:rsidR="001E48CF" w:rsidRDefault="001E48CF" w:rsidP="00112FD0">
            <w:pPr>
              <w:spacing w:line="360" w:lineRule="auto"/>
              <w:jc w:val="thaiDistribute"/>
            </w:pPr>
            <w:r>
              <w:fldChar w:fldCharType="begin" w:fldLock="1"/>
            </w:r>
            <w:r>
              <w:instrText xml:space="preserve"> REF _Ref76908318 \h </w:instrText>
            </w:r>
            <w:r>
              <w:fldChar w:fldCharType="separate"/>
            </w:r>
            <w:r>
              <w:t xml:space="preserve"> </w:t>
            </w:r>
            <w:r>
              <w:rPr>
                <w:noProof/>
              </w:rPr>
              <w:t>4</w:t>
            </w:r>
            <w:r>
              <w:noBreakHyphen/>
            </w:r>
            <w:r>
              <w:rPr>
                <w:noProof/>
              </w:rPr>
              <w:t>52</w:t>
            </w:r>
            <w:r>
              <w:fldChar w:fldCharType="end"/>
            </w:r>
          </w:p>
        </w:tc>
        <w:tc>
          <w:tcPr>
            <w:tcW w:w="6868" w:type="dxa"/>
          </w:tcPr>
          <w:p w14:paraId="68356F8E" w14:textId="7A5E73C5" w:rsidR="001E48CF" w:rsidRDefault="001E48CF" w:rsidP="00112FD0">
            <w:pPr>
              <w:spacing w:line="360" w:lineRule="auto"/>
              <w:ind w:left="-116"/>
              <w:rPr>
                <w:spacing w:val="-8"/>
              </w:rPr>
            </w:pPr>
            <w:r>
              <w:rPr>
                <w:spacing w:val="-8"/>
              </w:rPr>
              <w:fldChar w:fldCharType="begin" w:fldLock="1"/>
            </w:r>
            <w:r>
              <w:rPr>
                <w:spacing w:val="-8"/>
              </w:rPr>
              <w:instrText xml:space="preserve"> REF _Ref76937009 \h </w:instrText>
            </w:r>
            <w:r>
              <w:rPr>
                <w:spacing w:val="-8"/>
              </w:rPr>
            </w:r>
            <w:r>
              <w:rPr>
                <w:spacing w:val="-8"/>
              </w:rPr>
              <w:fldChar w:fldCharType="separate"/>
            </w:r>
            <w:r w:rsidR="00C31D92" w:rsidRPr="009F6850">
              <w:t>All XDS Actors activated via its terminal</w:t>
            </w:r>
            <w:r w:rsidR="00C31D92" w:rsidRPr="009F6850">
              <w:br/>
              <w:t>(Top Left) XDS Document Registry Actor</w:t>
            </w:r>
            <w:r>
              <w:rPr>
                <w:spacing w:val="-8"/>
              </w:rPr>
              <w:fldChar w:fldCharType="end"/>
            </w:r>
          </w:p>
        </w:tc>
        <w:tc>
          <w:tcPr>
            <w:tcW w:w="753" w:type="dxa"/>
          </w:tcPr>
          <w:p w14:paraId="65059744" w14:textId="2DCF41E9" w:rsidR="001E48CF" w:rsidRDefault="001E48CF" w:rsidP="00112FD0">
            <w:pPr>
              <w:spacing w:line="360" w:lineRule="auto"/>
              <w:jc w:val="thaiDistribute"/>
            </w:pPr>
            <w:r>
              <w:fldChar w:fldCharType="begin" w:fldLock="1"/>
            </w:r>
            <w:r>
              <w:instrText xml:space="preserve"> PAGEREF _Ref76937141 \h </w:instrText>
            </w:r>
            <w:r>
              <w:fldChar w:fldCharType="separate"/>
            </w:r>
            <w:r w:rsidR="000E05C7">
              <w:rPr>
                <w:noProof/>
              </w:rPr>
              <w:t>124</w:t>
            </w:r>
            <w:r>
              <w:fldChar w:fldCharType="end"/>
            </w:r>
          </w:p>
        </w:tc>
      </w:tr>
      <w:tr w:rsidR="001E48CF" w:rsidRPr="00112FD0" w14:paraId="3474EE8E" w14:textId="77777777" w:rsidTr="00C31D92">
        <w:tc>
          <w:tcPr>
            <w:tcW w:w="895" w:type="dxa"/>
          </w:tcPr>
          <w:p w14:paraId="5895C6CB" w14:textId="32C0B73A" w:rsidR="001E48CF" w:rsidRDefault="001E48CF" w:rsidP="00112FD0">
            <w:pPr>
              <w:spacing w:line="360" w:lineRule="auto"/>
              <w:jc w:val="thaiDistribute"/>
            </w:pPr>
            <w:r>
              <w:fldChar w:fldCharType="begin" w:fldLock="1"/>
            </w:r>
            <w:r>
              <w:instrText xml:space="preserve"> REF _Ref76908353 \h </w:instrText>
            </w:r>
            <w:r>
              <w:fldChar w:fldCharType="separate"/>
            </w:r>
            <w:r>
              <w:t xml:space="preserve"> </w:t>
            </w:r>
            <w:r>
              <w:rPr>
                <w:noProof/>
              </w:rPr>
              <w:t>4</w:t>
            </w:r>
            <w:r>
              <w:noBreakHyphen/>
            </w:r>
            <w:r>
              <w:rPr>
                <w:noProof/>
              </w:rPr>
              <w:t>53</w:t>
            </w:r>
            <w:r>
              <w:fldChar w:fldCharType="end"/>
            </w:r>
          </w:p>
        </w:tc>
        <w:tc>
          <w:tcPr>
            <w:tcW w:w="6868" w:type="dxa"/>
          </w:tcPr>
          <w:p w14:paraId="04F83457" w14:textId="0CC0C137" w:rsidR="001E48CF" w:rsidRDefault="001E48CF" w:rsidP="00112FD0">
            <w:pPr>
              <w:spacing w:line="360" w:lineRule="auto"/>
              <w:ind w:left="-116"/>
              <w:rPr>
                <w:spacing w:val="-8"/>
              </w:rPr>
            </w:pPr>
            <w:r>
              <w:rPr>
                <w:spacing w:val="-8"/>
              </w:rPr>
              <w:fldChar w:fldCharType="begin" w:fldLock="1"/>
            </w:r>
            <w:r>
              <w:rPr>
                <w:spacing w:val="-8"/>
              </w:rPr>
              <w:instrText xml:space="preserve"> REF _Ref76937013 \h </w:instrText>
            </w:r>
            <w:r>
              <w:rPr>
                <w:spacing w:val="-8"/>
              </w:rPr>
            </w:r>
            <w:r>
              <w:rPr>
                <w:spacing w:val="-8"/>
              </w:rPr>
              <w:fldChar w:fldCharType="separate"/>
            </w:r>
            <w:r w:rsidR="00C31D92" w:rsidRPr="009F6850">
              <w:t>XDS Document Registry Actor standby and wait for incoming XML Messages.</w:t>
            </w:r>
            <w:r>
              <w:rPr>
                <w:spacing w:val="-8"/>
              </w:rPr>
              <w:fldChar w:fldCharType="end"/>
            </w:r>
          </w:p>
        </w:tc>
        <w:tc>
          <w:tcPr>
            <w:tcW w:w="753" w:type="dxa"/>
          </w:tcPr>
          <w:p w14:paraId="40FC91DF" w14:textId="0ACA54EC" w:rsidR="001E48CF" w:rsidRDefault="001E48CF" w:rsidP="00112FD0">
            <w:pPr>
              <w:spacing w:line="360" w:lineRule="auto"/>
              <w:jc w:val="thaiDistribute"/>
            </w:pPr>
            <w:r>
              <w:fldChar w:fldCharType="begin" w:fldLock="1"/>
            </w:r>
            <w:r>
              <w:instrText xml:space="preserve"> PAGEREF _Ref76937144 \h </w:instrText>
            </w:r>
            <w:r>
              <w:fldChar w:fldCharType="separate"/>
            </w:r>
            <w:r w:rsidR="000E05C7">
              <w:rPr>
                <w:noProof/>
              </w:rPr>
              <w:t>124</w:t>
            </w:r>
            <w:r>
              <w:fldChar w:fldCharType="end"/>
            </w:r>
          </w:p>
        </w:tc>
      </w:tr>
      <w:tr w:rsidR="001E48CF" w:rsidRPr="00112FD0" w14:paraId="1382E1B7" w14:textId="77777777" w:rsidTr="00C31D92">
        <w:tc>
          <w:tcPr>
            <w:tcW w:w="895" w:type="dxa"/>
          </w:tcPr>
          <w:p w14:paraId="3F062334" w14:textId="2642004B" w:rsidR="001E48CF" w:rsidRDefault="001E48CF" w:rsidP="00112FD0">
            <w:pPr>
              <w:spacing w:line="360" w:lineRule="auto"/>
              <w:jc w:val="thaiDistribute"/>
            </w:pPr>
            <w:r>
              <w:fldChar w:fldCharType="begin" w:fldLock="1"/>
            </w:r>
            <w:r>
              <w:instrText xml:space="preserve"> REF _Ref76908390 \h </w:instrText>
            </w:r>
            <w:r>
              <w:fldChar w:fldCharType="separate"/>
            </w:r>
            <w:r>
              <w:t xml:space="preserve"> </w:t>
            </w:r>
            <w:r>
              <w:rPr>
                <w:noProof/>
              </w:rPr>
              <w:t>4</w:t>
            </w:r>
            <w:r>
              <w:noBreakHyphen/>
            </w:r>
            <w:r>
              <w:rPr>
                <w:noProof/>
              </w:rPr>
              <w:t>54</w:t>
            </w:r>
            <w:r>
              <w:fldChar w:fldCharType="end"/>
            </w:r>
          </w:p>
        </w:tc>
        <w:tc>
          <w:tcPr>
            <w:tcW w:w="6868" w:type="dxa"/>
          </w:tcPr>
          <w:p w14:paraId="6981579B" w14:textId="7BB8372E" w:rsidR="001E48CF" w:rsidRDefault="001E48CF" w:rsidP="00112FD0">
            <w:pPr>
              <w:spacing w:line="360" w:lineRule="auto"/>
              <w:ind w:left="-116"/>
              <w:rPr>
                <w:spacing w:val="-8"/>
              </w:rPr>
            </w:pPr>
            <w:r>
              <w:rPr>
                <w:spacing w:val="-8"/>
              </w:rPr>
              <w:fldChar w:fldCharType="begin" w:fldLock="1"/>
            </w:r>
            <w:r>
              <w:rPr>
                <w:spacing w:val="-8"/>
              </w:rPr>
              <w:instrText xml:space="preserve"> REF _Ref76937017 \h </w:instrText>
            </w:r>
            <w:r>
              <w:rPr>
                <w:spacing w:val="-8"/>
              </w:rPr>
            </w:r>
            <w:r>
              <w:rPr>
                <w:spacing w:val="-8"/>
              </w:rPr>
              <w:fldChar w:fldCharType="separate"/>
            </w:r>
            <w:r w:rsidR="00C31D92" w:rsidRPr="009F6850">
              <w:t>XDS Document Repository prompt for health document number to register</w:t>
            </w:r>
            <w:r>
              <w:rPr>
                <w:spacing w:val="-8"/>
              </w:rPr>
              <w:fldChar w:fldCharType="end"/>
            </w:r>
          </w:p>
        </w:tc>
        <w:tc>
          <w:tcPr>
            <w:tcW w:w="753" w:type="dxa"/>
          </w:tcPr>
          <w:p w14:paraId="220ACDB8" w14:textId="24866F0D" w:rsidR="001E48CF" w:rsidRDefault="001E48CF" w:rsidP="00112FD0">
            <w:pPr>
              <w:spacing w:line="360" w:lineRule="auto"/>
              <w:jc w:val="thaiDistribute"/>
            </w:pPr>
            <w:r>
              <w:fldChar w:fldCharType="begin" w:fldLock="1"/>
            </w:r>
            <w:r>
              <w:instrText xml:space="preserve"> PAGEREF _Ref76937147 \h </w:instrText>
            </w:r>
            <w:r>
              <w:fldChar w:fldCharType="separate"/>
            </w:r>
            <w:r w:rsidR="000E05C7">
              <w:rPr>
                <w:noProof/>
              </w:rPr>
              <w:t>125</w:t>
            </w:r>
            <w:r>
              <w:fldChar w:fldCharType="end"/>
            </w:r>
          </w:p>
        </w:tc>
      </w:tr>
      <w:tr w:rsidR="001E48CF" w:rsidRPr="00112FD0" w14:paraId="19AC0DEE" w14:textId="77777777" w:rsidTr="00C31D92">
        <w:tc>
          <w:tcPr>
            <w:tcW w:w="895" w:type="dxa"/>
          </w:tcPr>
          <w:p w14:paraId="3AD8DE26" w14:textId="4D11F704" w:rsidR="001E48CF" w:rsidRDefault="001E48CF" w:rsidP="00112FD0">
            <w:pPr>
              <w:spacing w:line="360" w:lineRule="auto"/>
              <w:jc w:val="thaiDistribute"/>
            </w:pPr>
            <w:r>
              <w:fldChar w:fldCharType="begin" w:fldLock="1"/>
            </w:r>
            <w:r>
              <w:instrText xml:space="preserve"> REF _Ref76908399 \h </w:instrText>
            </w:r>
            <w:r>
              <w:fldChar w:fldCharType="separate"/>
            </w:r>
            <w:r>
              <w:t xml:space="preserve"> </w:t>
            </w:r>
            <w:r>
              <w:rPr>
                <w:noProof/>
              </w:rPr>
              <w:t>4</w:t>
            </w:r>
            <w:r>
              <w:noBreakHyphen/>
            </w:r>
            <w:r>
              <w:rPr>
                <w:noProof/>
              </w:rPr>
              <w:t>55</w:t>
            </w:r>
            <w:r>
              <w:fldChar w:fldCharType="end"/>
            </w:r>
          </w:p>
        </w:tc>
        <w:tc>
          <w:tcPr>
            <w:tcW w:w="6868" w:type="dxa"/>
          </w:tcPr>
          <w:p w14:paraId="2CCF38D7" w14:textId="2139EF04" w:rsidR="001E48CF" w:rsidRDefault="001E48CF" w:rsidP="00112FD0">
            <w:pPr>
              <w:spacing w:line="360" w:lineRule="auto"/>
              <w:ind w:left="-116"/>
              <w:rPr>
                <w:spacing w:val="-8"/>
              </w:rPr>
            </w:pPr>
            <w:r>
              <w:rPr>
                <w:spacing w:val="-8"/>
              </w:rPr>
              <w:fldChar w:fldCharType="begin" w:fldLock="1"/>
            </w:r>
            <w:r>
              <w:rPr>
                <w:spacing w:val="-8"/>
              </w:rPr>
              <w:instrText xml:space="preserve"> REF _Ref76937020 \h </w:instrText>
            </w:r>
            <w:r>
              <w:rPr>
                <w:spacing w:val="-8"/>
              </w:rPr>
            </w:r>
            <w:r>
              <w:rPr>
                <w:spacing w:val="-8"/>
              </w:rPr>
              <w:fldChar w:fldCharType="separate"/>
            </w:r>
            <w:r w:rsidR="00C31D92" w:rsidRPr="009F6850">
              <w:t>XDS</w:t>
            </w:r>
            <w:r w:rsidR="00C31D92" w:rsidRPr="009F6850">
              <w:rPr>
                <w:noProof/>
              </w:rPr>
              <w:t xml:space="preserve"> Document Repository sent ITI-42 transaction to XDS Document Registry</w:t>
            </w:r>
            <w:r>
              <w:rPr>
                <w:spacing w:val="-8"/>
              </w:rPr>
              <w:fldChar w:fldCharType="end"/>
            </w:r>
          </w:p>
        </w:tc>
        <w:tc>
          <w:tcPr>
            <w:tcW w:w="753" w:type="dxa"/>
          </w:tcPr>
          <w:p w14:paraId="24C44C33" w14:textId="5BBD0D6D" w:rsidR="001E48CF" w:rsidRDefault="001E48CF" w:rsidP="00112FD0">
            <w:pPr>
              <w:spacing w:line="360" w:lineRule="auto"/>
              <w:jc w:val="thaiDistribute"/>
            </w:pPr>
            <w:r>
              <w:fldChar w:fldCharType="begin" w:fldLock="1"/>
            </w:r>
            <w:r>
              <w:instrText xml:space="preserve"> PAGEREF _Ref76937153 \h </w:instrText>
            </w:r>
            <w:r>
              <w:fldChar w:fldCharType="separate"/>
            </w:r>
            <w:r w:rsidR="000E05C7">
              <w:rPr>
                <w:noProof/>
              </w:rPr>
              <w:t>125</w:t>
            </w:r>
            <w:r>
              <w:fldChar w:fldCharType="end"/>
            </w:r>
          </w:p>
        </w:tc>
      </w:tr>
      <w:tr w:rsidR="001E48CF" w:rsidRPr="00112FD0" w14:paraId="77E72DCF" w14:textId="77777777" w:rsidTr="00C31D92">
        <w:tc>
          <w:tcPr>
            <w:tcW w:w="895" w:type="dxa"/>
          </w:tcPr>
          <w:p w14:paraId="51BBB1FD" w14:textId="453E3004" w:rsidR="001E48CF" w:rsidRDefault="001E48CF" w:rsidP="00112FD0">
            <w:pPr>
              <w:spacing w:line="360" w:lineRule="auto"/>
              <w:jc w:val="thaiDistribute"/>
            </w:pPr>
            <w:r>
              <w:fldChar w:fldCharType="begin" w:fldLock="1"/>
            </w:r>
            <w:r>
              <w:instrText xml:space="preserve"> REF _Ref76908408 \h </w:instrText>
            </w:r>
            <w:r>
              <w:fldChar w:fldCharType="separate"/>
            </w:r>
            <w:r>
              <w:t xml:space="preserve"> </w:t>
            </w:r>
            <w:r>
              <w:rPr>
                <w:noProof/>
              </w:rPr>
              <w:t>4</w:t>
            </w:r>
            <w:r>
              <w:noBreakHyphen/>
            </w:r>
            <w:r>
              <w:rPr>
                <w:noProof/>
              </w:rPr>
              <w:t>56</w:t>
            </w:r>
            <w:r>
              <w:fldChar w:fldCharType="end"/>
            </w:r>
          </w:p>
        </w:tc>
        <w:tc>
          <w:tcPr>
            <w:tcW w:w="6868" w:type="dxa"/>
          </w:tcPr>
          <w:p w14:paraId="28A80F41" w14:textId="07B0481F" w:rsidR="001E48CF" w:rsidRDefault="001E48CF" w:rsidP="00112FD0">
            <w:pPr>
              <w:spacing w:line="360" w:lineRule="auto"/>
              <w:ind w:left="-116"/>
              <w:rPr>
                <w:spacing w:val="-8"/>
              </w:rPr>
            </w:pPr>
            <w:r>
              <w:rPr>
                <w:spacing w:val="-8"/>
              </w:rPr>
              <w:fldChar w:fldCharType="begin" w:fldLock="1"/>
            </w:r>
            <w:r>
              <w:rPr>
                <w:spacing w:val="-8"/>
              </w:rPr>
              <w:instrText xml:space="preserve"> REF _Ref76937023 \h </w:instrText>
            </w:r>
            <w:r>
              <w:rPr>
                <w:spacing w:val="-8"/>
              </w:rPr>
            </w:r>
            <w:r>
              <w:rPr>
                <w:spacing w:val="-8"/>
              </w:rPr>
              <w:fldChar w:fldCharType="separate"/>
            </w:r>
            <w:r w:rsidR="00C31D92" w:rsidRPr="009F6850">
              <w:t>XDS Document Registry received ITI-42 transaction and</w:t>
            </w:r>
            <w:r>
              <w:rPr>
                <w:spacing w:val="-8"/>
              </w:rPr>
              <w:fldChar w:fldCharType="end"/>
            </w:r>
            <w:r>
              <w:rPr>
                <w:spacing w:val="-8"/>
              </w:rPr>
              <w:t xml:space="preserve"> </w:t>
            </w:r>
            <w:r w:rsidRPr="001E48CF">
              <w:rPr>
                <w:spacing w:val="-8"/>
              </w:rPr>
              <w:t>successfully registered the metadata set into the Blockchain while wait for other XML Messages</w:t>
            </w:r>
          </w:p>
        </w:tc>
        <w:tc>
          <w:tcPr>
            <w:tcW w:w="753" w:type="dxa"/>
          </w:tcPr>
          <w:p w14:paraId="525DEA02" w14:textId="1701BF21" w:rsidR="001E48CF" w:rsidRDefault="001E48CF" w:rsidP="00112FD0">
            <w:pPr>
              <w:spacing w:line="360" w:lineRule="auto"/>
              <w:jc w:val="thaiDistribute"/>
            </w:pPr>
            <w:r>
              <w:fldChar w:fldCharType="begin" w:fldLock="1"/>
            </w:r>
            <w:r>
              <w:instrText xml:space="preserve"> PAGEREF _Ref76937156 \h </w:instrText>
            </w:r>
            <w:r>
              <w:fldChar w:fldCharType="separate"/>
            </w:r>
            <w:r w:rsidR="000E05C7">
              <w:rPr>
                <w:noProof/>
              </w:rPr>
              <w:t>125</w:t>
            </w:r>
            <w:r>
              <w:fldChar w:fldCharType="end"/>
            </w:r>
          </w:p>
        </w:tc>
      </w:tr>
      <w:tr w:rsidR="001E48CF" w:rsidRPr="00112FD0" w14:paraId="373FC4C8" w14:textId="77777777" w:rsidTr="00C31D92">
        <w:tc>
          <w:tcPr>
            <w:tcW w:w="895" w:type="dxa"/>
          </w:tcPr>
          <w:p w14:paraId="7CA9A96B" w14:textId="7DC4E1F1" w:rsidR="001E48CF" w:rsidRDefault="001E48CF" w:rsidP="00112FD0">
            <w:pPr>
              <w:spacing w:line="360" w:lineRule="auto"/>
              <w:jc w:val="thaiDistribute"/>
            </w:pPr>
            <w:r>
              <w:fldChar w:fldCharType="begin" w:fldLock="1"/>
            </w:r>
            <w:r>
              <w:instrText xml:space="preserve"> REF _Ref76908423 \h </w:instrText>
            </w:r>
            <w:r>
              <w:fldChar w:fldCharType="separate"/>
            </w:r>
            <w:r>
              <w:t xml:space="preserve"> </w:t>
            </w:r>
            <w:r>
              <w:rPr>
                <w:noProof/>
              </w:rPr>
              <w:t>4</w:t>
            </w:r>
            <w:r>
              <w:noBreakHyphen/>
            </w:r>
            <w:r>
              <w:rPr>
                <w:noProof/>
              </w:rPr>
              <w:t>57</w:t>
            </w:r>
            <w:r>
              <w:fldChar w:fldCharType="end"/>
            </w:r>
          </w:p>
        </w:tc>
        <w:tc>
          <w:tcPr>
            <w:tcW w:w="6868" w:type="dxa"/>
          </w:tcPr>
          <w:p w14:paraId="13D5604A" w14:textId="69E79CB5" w:rsidR="001E48CF" w:rsidRDefault="001E48CF" w:rsidP="00112FD0">
            <w:pPr>
              <w:spacing w:line="360" w:lineRule="auto"/>
              <w:ind w:left="-116"/>
              <w:rPr>
                <w:spacing w:val="-8"/>
              </w:rPr>
            </w:pPr>
            <w:r>
              <w:rPr>
                <w:spacing w:val="-8"/>
              </w:rPr>
              <w:fldChar w:fldCharType="begin" w:fldLock="1"/>
            </w:r>
            <w:r>
              <w:rPr>
                <w:spacing w:val="-8"/>
              </w:rPr>
              <w:instrText xml:space="preserve"> REF _Ref76937032 \h </w:instrText>
            </w:r>
            <w:r>
              <w:rPr>
                <w:spacing w:val="-8"/>
              </w:rPr>
            </w:r>
            <w:r>
              <w:rPr>
                <w:spacing w:val="-8"/>
              </w:rPr>
              <w:fldChar w:fldCharType="separate"/>
            </w:r>
            <w:r w:rsidR="00C31D92" w:rsidRPr="009F6850">
              <w:t>XDS Document Repository received response from XDS Document Registry</w:t>
            </w:r>
            <w:r>
              <w:rPr>
                <w:spacing w:val="-8"/>
              </w:rPr>
              <w:fldChar w:fldCharType="end"/>
            </w:r>
          </w:p>
        </w:tc>
        <w:tc>
          <w:tcPr>
            <w:tcW w:w="753" w:type="dxa"/>
          </w:tcPr>
          <w:p w14:paraId="7BDBB871" w14:textId="6C27FABA" w:rsidR="001E48CF" w:rsidRDefault="001E48CF" w:rsidP="00112FD0">
            <w:pPr>
              <w:spacing w:line="360" w:lineRule="auto"/>
              <w:jc w:val="thaiDistribute"/>
            </w:pPr>
            <w:r>
              <w:fldChar w:fldCharType="begin" w:fldLock="1"/>
            </w:r>
            <w:r>
              <w:instrText xml:space="preserve"> PAGEREF _Ref76937158 \h </w:instrText>
            </w:r>
            <w:r>
              <w:fldChar w:fldCharType="separate"/>
            </w:r>
            <w:r w:rsidR="000E05C7">
              <w:rPr>
                <w:noProof/>
              </w:rPr>
              <w:t>126</w:t>
            </w:r>
            <w:r>
              <w:fldChar w:fldCharType="end"/>
            </w:r>
          </w:p>
        </w:tc>
      </w:tr>
      <w:tr w:rsidR="001E48CF" w:rsidRPr="00112FD0" w14:paraId="1338738A" w14:textId="77777777" w:rsidTr="00C31D92">
        <w:tc>
          <w:tcPr>
            <w:tcW w:w="895" w:type="dxa"/>
          </w:tcPr>
          <w:p w14:paraId="66D70E4F" w14:textId="051CC840" w:rsidR="001E48CF" w:rsidRDefault="001E48CF" w:rsidP="00112FD0">
            <w:pPr>
              <w:spacing w:line="360" w:lineRule="auto"/>
              <w:jc w:val="thaiDistribute"/>
            </w:pPr>
            <w:r>
              <w:fldChar w:fldCharType="begin" w:fldLock="1"/>
            </w:r>
            <w:r>
              <w:instrText xml:space="preserve"> REF _Ref76908512 \h </w:instrText>
            </w:r>
            <w:r>
              <w:fldChar w:fldCharType="separate"/>
            </w:r>
            <w:r>
              <w:t xml:space="preserve"> </w:t>
            </w:r>
            <w:r>
              <w:rPr>
                <w:noProof/>
              </w:rPr>
              <w:t>4</w:t>
            </w:r>
            <w:r>
              <w:noBreakHyphen/>
            </w:r>
            <w:r>
              <w:rPr>
                <w:noProof/>
              </w:rPr>
              <w:t>58</w:t>
            </w:r>
            <w:r>
              <w:fldChar w:fldCharType="end"/>
            </w:r>
          </w:p>
        </w:tc>
        <w:tc>
          <w:tcPr>
            <w:tcW w:w="6868" w:type="dxa"/>
          </w:tcPr>
          <w:p w14:paraId="634CCA95" w14:textId="18003623" w:rsidR="001E48CF" w:rsidRDefault="001E48CF" w:rsidP="00112FD0">
            <w:pPr>
              <w:spacing w:line="360" w:lineRule="auto"/>
              <w:ind w:left="-116"/>
              <w:rPr>
                <w:spacing w:val="-8"/>
              </w:rPr>
            </w:pPr>
            <w:r>
              <w:rPr>
                <w:spacing w:val="-8"/>
              </w:rPr>
              <w:fldChar w:fldCharType="begin" w:fldLock="1"/>
            </w:r>
            <w:r>
              <w:rPr>
                <w:spacing w:val="-8"/>
              </w:rPr>
              <w:instrText xml:space="preserve"> REF _Ref76937037 \h </w:instrText>
            </w:r>
            <w:r>
              <w:rPr>
                <w:spacing w:val="-8"/>
              </w:rPr>
            </w:r>
            <w:r>
              <w:rPr>
                <w:spacing w:val="-8"/>
              </w:rPr>
              <w:fldChar w:fldCharType="separate"/>
            </w:r>
            <w:r w:rsidR="00C31D92" w:rsidRPr="009F6850">
              <w:t>XDS Document consumer Actor prompt the user for input</w:t>
            </w:r>
            <w:r>
              <w:rPr>
                <w:spacing w:val="-8"/>
              </w:rPr>
              <w:fldChar w:fldCharType="end"/>
            </w:r>
          </w:p>
        </w:tc>
        <w:tc>
          <w:tcPr>
            <w:tcW w:w="753" w:type="dxa"/>
          </w:tcPr>
          <w:p w14:paraId="1404B24A" w14:textId="7AA63DA1" w:rsidR="001E48CF" w:rsidRDefault="001E48CF" w:rsidP="00112FD0">
            <w:pPr>
              <w:spacing w:line="360" w:lineRule="auto"/>
              <w:jc w:val="thaiDistribute"/>
            </w:pPr>
            <w:r>
              <w:fldChar w:fldCharType="begin" w:fldLock="1"/>
            </w:r>
            <w:r>
              <w:instrText xml:space="preserve"> PAGEREF _Ref76937161 \h </w:instrText>
            </w:r>
            <w:r>
              <w:fldChar w:fldCharType="separate"/>
            </w:r>
            <w:r w:rsidR="000E05C7">
              <w:rPr>
                <w:noProof/>
              </w:rPr>
              <w:t>127</w:t>
            </w:r>
            <w:r>
              <w:fldChar w:fldCharType="end"/>
            </w:r>
          </w:p>
        </w:tc>
      </w:tr>
      <w:tr w:rsidR="001E48CF" w:rsidRPr="00112FD0" w14:paraId="0AD7BF96" w14:textId="77777777" w:rsidTr="00C31D92">
        <w:tc>
          <w:tcPr>
            <w:tcW w:w="895" w:type="dxa"/>
          </w:tcPr>
          <w:p w14:paraId="59A7EDD3" w14:textId="3C3AEFBB" w:rsidR="001E48CF" w:rsidRDefault="001E48CF" w:rsidP="00112FD0">
            <w:pPr>
              <w:spacing w:line="360" w:lineRule="auto"/>
              <w:jc w:val="thaiDistribute"/>
            </w:pPr>
            <w:r>
              <w:fldChar w:fldCharType="begin" w:fldLock="1"/>
            </w:r>
            <w:r>
              <w:instrText xml:space="preserve"> REF _Ref76908829 \h </w:instrText>
            </w:r>
            <w:r>
              <w:fldChar w:fldCharType="separate"/>
            </w:r>
            <w:r>
              <w:t xml:space="preserve"> </w:t>
            </w:r>
            <w:r>
              <w:rPr>
                <w:noProof/>
              </w:rPr>
              <w:t>4</w:t>
            </w:r>
            <w:r>
              <w:noBreakHyphen/>
            </w:r>
            <w:r>
              <w:rPr>
                <w:noProof/>
              </w:rPr>
              <w:t>59</w:t>
            </w:r>
            <w:r>
              <w:fldChar w:fldCharType="end"/>
            </w:r>
          </w:p>
        </w:tc>
        <w:tc>
          <w:tcPr>
            <w:tcW w:w="6868" w:type="dxa"/>
          </w:tcPr>
          <w:p w14:paraId="1A5BADBE" w14:textId="79B04868" w:rsidR="001E48CF" w:rsidRDefault="001E48CF" w:rsidP="00112FD0">
            <w:pPr>
              <w:spacing w:line="360" w:lineRule="auto"/>
              <w:ind w:left="-116"/>
              <w:rPr>
                <w:spacing w:val="-8"/>
              </w:rPr>
            </w:pPr>
            <w:r>
              <w:rPr>
                <w:spacing w:val="-8"/>
              </w:rPr>
              <w:fldChar w:fldCharType="begin" w:fldLock="1"/>
            </w:r>
            <w:r>
              <w:rPr>
                <w:spacing w:val="-8"/>
              </w:rPr>
              <w:instrText xml:space="preserve"> REF _Ref76937041 \h </w:instrText>
            </w:r>
            <w:r>
              <w:rPr>
                <w:spacing w:val="-8"/>
              </w:rPr>
            </w:r>
            <w:r>
              <w:rPr>
                <w:spacing w:val="-8"/>
              </w:rPr>
              <w:fldChar w:fldCharType="separate"/>
            </w:r>
            <w:r w:rsidR="00C31D92" w:rsidRPr="009F6850">
              <w:t>XDS Document Consumer Actor prompt for essential search keyword values</w:t>
            </w:r>
            <w:r>
              <w:rPr>
                <w:spacing w:val="-8"/>
              </w:rPr>
              <w:fldChar w:fldCharType="end"/>
            </w:r>
          </w:p>
        </w:tc>
        <w:tc>
          <w:tcPr>
            <w:tcW w:w="753" w:type="dxa"/>
          </w:tcPr>
          <w:p w14:paraId="4A250FB0" w14:textId="020A5E79" w:rsidR="001E48CF" w:rsidRDefault="001E48CF" w:rsidP="00112FD0">
            <w:pPr>
              <w:spacing w:line="360" w:lineRule="auto"/>
              <w:jc w:val="thaiDistribute"/>
            </w:pPr>
            <w:r>
              <w:fldChar w:fldCharType="begin" w:fldLock="1"/>
            </w:r>
            <w:r>
              <w:instrText xml:space="preserve"> PAGEREF _Ref76937163 \h </w:instrText>
            </w:r>
            <w:r>
              <w:fldChar w:fldCharType="separate"/>
            </w:r>
            <w:r w:rsidR="000E05C7">
              <w:rPr>
                <w:noProof/>
              </w:rPr>
              <w:t>127</w:t>
            </w:r>
            <w:r>
              <w:fldChar w:fldCharType="end"/>
            </w:r>
          </w:p>
        </w:tc>
      </w:tr>
      <w:tr w:rsidR="001E48CF" w:rsidRPr="00112FD0" w14:paraId="3E3CC654" w14:textId="77777777" w:rsidTr="00C31D92">
        <w:tc>
          <w:tcPr>
            <w:tcW w:w="895" w:type="dxa"/>
          </w:tcPr>
          <w:p w14:paraId="6A467F57" w14:textId="3C0BA06A" w:rsidR="001E48CF" w:rsidRDefault="001E48CF" w:rsidP="00112FD0">
            <w:pPr>
              <w:spacing w:line="360" w:lineRule="auto"/>
              <w:jc w:val="thaiDistribute"/>
            </w:pPr>
            <w:r>
              <w:fldChar w:fldCharType="begin" w:fldLock="1"/>
            </w:r>
            <w:r>
              <w:instrText xml:space="preserve"> REF _Ref76908959 \h </w:instrText>
            </w:r>
            <w:r>
              <w:fldChar w:fldCharType="separate"/>
            </w:r>
            <w:r>
              <w:t xml:space="preserve"> </w:t>
            </w:r>
            <w:r>
              <w:rPr>
                <w:noProof/>
              </w:rPr>
              <w:t>4</w:t>
            </w:r>
            <w:r>
              <w:noBreakHyphen/>
            </w:r>
            <w:r>
              <w:rPr>
                <w:noProof/>
              </w:rPr>
              <w:t>60</w:t>
            </w:r>
            <w:r>
              <w:fldChar w:fldCharType="end"/>
            </w:r>
          </w:p>
        </w:tc>
        <w:tc>
          <w:tcPr>
            <w:tcW w:w="6868" w:type="dxa"/>
          </w:tcPr>
          <w:p w14:paraId="2D9016EE" w14:textId="0811A99F" w:rsidR="001E48CF" w:rsidRDefault="001E48CF" w:rsidP="00112FD0">
            <w:pPr>
              <w:spacing w:line="360" w:lineRule="auto"/>
              <w:ind w:left="-116"/>
              <w:rPr>
                <w:spacing w:val="-8"/>
              </w:rPr>
            </w:pPr>
            <w:r>
              <w:rPr>
                <w:spacing w:val="-8"/>
              </w:rPr>
              <w:fldChar w:fldCharType="begin" w:fldLock="1"/>
            </w:r>
            <w:r>
              <w:rPr>
                <w:spacing w:val="-8"/>
              </w:rPr>
              <w:instrText xml:space="preserve"> REF _Ref76937045 \h </w:instrText>
            </w:r>
            <w:r>
              <w:rPr>
                <w:spacing w:val="-8"/>
              </w:rPr>
            </w:r>
            <w:r>
              <w:rPr>
                <w:spacing w:val="-8"/>
              </w:rPr>
              <w:fldChar w:fldCharType="separate"/>
            </w:r>
            <w:r w:rsidR="00C31D92" w:rsidRPr="009F6850">
              <w:t>XDS Document Consumer Actor prompt for optional search keyword values</w:t>
            </w:r>
            <w:r>
              <w:rPr>
                <w:spacing w:val="-8"/>
              </w:rPr>
              <w:fldChar w:fldCharType="end"/>
            </w:r>
          </w:p>
        </w:tc>
        <w:tc>
          <w:tcPr>
            <w:tcW w:w="753" w:type="dxa"/>
          </w:tcPr>
          <w:p w14:paraId="0BCC78A3" w14:textId="6B61CF8A" w:rsidR="001E48CF" w:rsidRDefault="001E48CF" w:rsidP="00112FD0">
            <w:pPr>
              <w:spacing w:line="360" w:lineRule="auto"/>
              <w:jc w:val="thaiDistribute"/>
            </w:pPr>
            <w:r>
              <w:fldChar w:fldCharType="begin" w:fldLock="1"/>
            </w:r>
            <w:r>
              <w:instrText xml:space="preserve"> PAGEREF _Ref76937166 \h </w:instrText>
            </w:r>
            <w:r>
              <w:fldChar w:fldCharType="separate"/>
            </w:r>
            <w:r w:rsidR="000E05C7">
              <w:rPr>
                <w:noProof/>
              </w:rPr>
              <w:t>127</w:t>
            </w:r>
            <w:r>
              <w:fldChar w:fldCharType="end"/>
            </w:r>
          </w:p>
        </w:tc>
      </w:tr>
      <w:tr w:rsidR="001E48CF" w:rsidRPr="00112FD0" w14:paraId="7B0BF99F" w14:textId="77777777" w:rsidTr="00C31D92">
        <w:tc>
          <w:tcPr>
            <w:tcW w:w="895" w:type="dxa"/>
          </w:tcPr>
          <w:p w14:paraId="16867DA5" w14:textId="2515E74A" w:rsidR="001E48CF" w:rsidRDefault="001E48CF" w:rsidP="00112FD0">
            <w:pPr>
              <w:spacing w:line="360" w:lineRule="auto"/>
              <w:jc w:val="thaiDistribute"/>
            </w:pPr>
            <w:r>
              <w:fldChar w:fldCharType="begin" w:fldLock="1"/>
            </w:r>
            <w:r>
              <w:instrText xml:space="preserve"> REF _Ref76908518 \h </w:instrText>
            </w:r>
            <w:r>
              <w:fldChar w:fldCharType="separate"/>
            </w:r>
            <w:r>
              <w:t xml:space="preserve"> </w:t>
            </w:r>
            <w:r>
              <w:rPr>
                <w:noProof/>
              </w:rPr>
              <w:t>4</w:t>
            </w:r>
            <w:r>
              <w:noBreakHyphen/>
            </w:r>
            <w:r>
              <w:rPr>
                <w:noProof/>
              </w:rPr>
              <w:t>61</w:t>
            </w:r>
            <w:r>
              <w:fldChar w:fldCharType="end"/>
            </w:r>
          </w:p>
        </w:tc>
        <w:tc>
          <w:tcPr>
            <w:tcW w:w="6868" w:type="dxa"/>
          </w:tcPr>
          <w:p w14:paraId="408EE2EE" w14:textId="1AD96A16" w:rsidR="001E48CF" w:rsidRDefault="001E48CF" w:rsidP="00112FD0">
            <w:pPr>
              <w:spacing w:line="360" w:lineRule="auto"/>
              <w:ind w:left="-116"/>
              <w:rPr>
                <w:spacing w:val="-8"/>
              </w:rPr>
            </w:pPr>
            <w:r>
              <w:rPr>
                <w:spacing w:val="-8"/>
              </w:rPr>
              <w:fldChar w:fldCharType="begin" w:fldLock="1"/>
            </w:r>
            <w:r>
              <w:rPr>
                <w:spacing w:val="-8"/>
              </w:rPr>
              <w:instrText xml:space="preserve"> REF _Ref76937049 \h </w:instrText>
            </w:r>
            <w:r>
              <w:rPr>
                <w:spacing w:val="-8"/>
              </w:rPr>
            </w:r>
            <w:r>
              <w:rPr>
                <w:spacing w:val="-8"/>
              </w:rPr>
              <w:fldChar w:fldCharType="separate"/>
            </w:r>
            <w:r w:rsidR="00C31D92" w:rsidRPr="009F6850">
              <w:t>XDS Document Consumer Actor sent ITI-18 transaction</w:t>
            </w:r>
            <w:r>
              <w:rPr>
                <w:spacing w:val="-8"/>
              </w:rPr>
              <w:fldChar w:fldCharType="end"/>
            </w:r>
          </w:p>
        </w:tc>
        <w:tc>
          <w:tcPr>
            <w:tcW w:w="753" w:type="dxa"/>
          </w:tcPr>
          <w:p w14:paraId="44A4A2F2" w14:textId="6CD3F178" w:rsidR="001E48CF" w:rsidRDefault="001E48CF" w:rsidP="00112FD0">
            <w:pPr>
              <w:spacing w:line="360" w:lineRule="auto"/>
              <w:jc w:val="thaiDistribute"/>
            </w:pPr>
            <w:r>
              <w:fldChar w:fldCharType="begin" w:fldLock="1"/>
            </w:r>
            <w:r>
              <w:instrText xml:space="preserve"> PAGEREF _Ref76937168 \h </w:instrText>
            </w:r>
            <w:r>
              <w:fldChar w:fldCharType="separate"/>
            </w:r>
            <w:r w:rsidR="000E05C7">
              <w:rPr>
                <w:noProof/>
              </w:rPr>
              <w:t>128</w:t>
            </w:r>
            <w:r>
              <w:fldChar w:fldCharType="end"/>
            </w:r>
          </w:p>
        </w:tc>
      </w:tr>
      <w:tr w:rsidR="001E48CF" w:rsidRPr="00112FD0" w14:paraId="18A84A77" w14:textId="77777777" w:rsidTr="00C31D92">
        <w:tc>
          <w:tcPr>
            <w:tcW w:w="895" w:type="dxa"/>
          </w:tcPr>
          <w:p w14:paraId="7837A552" w14:textId="5456C11F" w:rsidR="001E48CF" w:rsidRDefault="001E48CF" w:rsidP="00112FD0">
            <w:pPr>
              <w:spacing w:line="360" w:lineRule="auto"/>
              <w:jc w:val="thaiDistribute"/>
            </w:pPr>
            <w:r>
              <w:lastRenderedPageBreak/>
              <w:fldChar w:fldCharType="begin" w:fldLock="1"/>
            </w:r>
            <w:r>
              <w:instrText xml:space="preserve"> REF _Ref76908524 \h </w:instrText>
            </w:r>
            <w:r>
              <w:fldChar w:fldCharType="separate"/>
            </w:r>
            <w:r>
              <w:t xml:space="preserve"> </w:t>
            </w:r>
            <w:r>
              <w:rPr>
                <w:noProof/>
              </w:rPr>
              <w:t>4</w:t>
            </w:r>
            <w:r>
              <w:noBreakHyphen/>
            </w:r>
            <w:r>
              <w:rPr>
                <w:noProof/>
              </w:rPr>
              <w:t>62</w:t>
            </w:r>
            <w:r>
              <w:fldChar w:fldCharType="end"/>
            </w:r>
          </w:p>
        </w:tc>
        <w:tc>
          <w:tcPr>
            <w:tcW w:w="6868" w:type="dxa"/>
          </w:tcPr>
          <w:p w14:paraId="09CE353A" w14:textId="2102BA19" w:rsidR="001E48CF" w:rsidRDefault="001E48CF" w:rsidP="00112FD0">
            <w:pPr>
              <w:spacing w:line="360" w:lineRule="auto"/>
              <w:ind w:left="-116"/>
              <w:rPr>
                <w:spacing w:val="-8"/>
              </w:rPr>
            </w:pPr>
            <w:r>
              <w:rPr>
                <w:spacing w:val="-8"/>
              </w:rPr>
              <w:fldChar w:fldCharType="begin" w:fldLock="1"/>
            </w:r>
            <w:r>
              <w:rPr>
                <w:spacing w:val="-8"/>
              </w:rPr>
              <w:instrText xml:space="preserve"> REF _Ref76937053 \h </w:instrText>
            </w:r>
            <w:r>
              <w:rPr>
                <w:spacing w:val="-8"/>
              </w:rPr>
            </w:r>
            <w:r>
              <w:rPr>
                <w:spacing w:val="-8"/>
              </w:rPr>
              <w:fldChar w:fldCharType="separate"/>
            </w:r>
            <w:r w:rsidR="00C31D92" w:rsidRPr="009F6850">
              <w:t>XDS Document Registry received ITI-18 transaction then interpret the message</w:t>
            </w:r>
            <w:r>
              <w:rPr>
                <w:spacing w:val="-8"/>
              </w:rPr>
              <w:fldChar w:fldCharType="end"/>
            </w:r>
          </w:p>
        </w:tc>
        <w:tc>
          <w:tcPr>
            <w:tcW w:w="753" w:type="dxa"/>
          </w:tcPr>
          <w:p w14:paraId="46DC9E0E" w14:textId="47857D22" w:rsidR="001E48CF" w:rsidRDefault="001E48CF" w:rsidP="00112FD0">
            <w:pPr>
              <w:spacing w:line="360" w:lineRule="auto"/>
              <w:jc w:val="thaiDistribute"/>
            </w:pPr>
            <w:r>
              <w:fldChar w:fldCharType="begin" w:fldLock="1"/>
            </w:r>
            <w:r>
              <w:instrText xml:space="preserve"> PAGEREF _Ref76937171 \h </w:instrText>
            </w:r>
            <w:r>
              <w:fldChar w:fldCharType="separate"/>
            </w:r>
            <w:r w:rsidR="000E05C7">
              <w:rPr>
                <w:noProof/>
              </w:rPr>
              <w:t>128</w:t>
            </w:r>
            <w:r>
              <w:fldChar w:fldCharType="end"/>
            </w:r>
          </w:p>
        </w:tc>
      </w:tr>
      <w:tr w:rsidR="001E48CF" w:rsidRPr="00112FD0" w14:paraId="6D5850A4" w14:textId="77777777" w:rsidTr="00C31D92">
        <w:tc>
          <w:tcPr>
            <w:tcW w:w="895" w:type="dxa"/>
          </w:tcPr>
          <w:p w14:paraId="21006995" w14:textId="1F3BA7CB" w:rsidR="001E48CF" w:rsidRDefault="001E48CF" w:rsidP="00112FD0">
            <w:pPr>
              <w:spacing w:line="360" w:lineRule="auto"/>
              <w:jc w:val="thaiDistribute"/>
            </w:pPr>
            <w:r>
              <w:fldChar w:fldCharType="begin" w:fldLock="1"/>
            </w:r>
            <w:r>
              <w:instrText xml:space="preserve"> REF _Ref76910725 \h </w:instrText>
            </w:r>
            <w:r>
              <w:fldChar w:fldCharType="separate"/>
            </w:r>
            <w:r>
              <w:t xml:space="preserve"> </w:t>
            </w:r>
            <w:r>
              <w:rPr>
                <w:noProof/>
              </w:rPr>
              <w:t>4</w:t>
            </w:r>
            <w:r>
              <w:noBreakHyphen/>
            </w:r>
            <w:r>
              <w:rPr>
                <w:noProof/>
              </w:rPr>
              <w:t>63</w:t>
            </w:r>
            <w:r>
              <w:fldChar w:fldCharType="end"/>
            </w:r>
          </w:p>
        </w:tc>
        <w:tc>
          <w:tcPr>
            <w:tcW w:w="6868" w:type="dxa"/>
          </w:tcPr>
          <w:p w14:paraId="27DF3DB1" w14:textId="4430FE81" w:rsidR="001E48CF" w:rsidRDefault="001E48CF" w:rsidP="00112FD0">
            <w:pPr>
              <w:spacing w:line="360" w:lineRule="auto"/>
              <w:ind w:left="-116"/>
              <w:rPr>
                <w:spacing w:val="-8"/>
              </w:rPr>
            </w:pPr>
            <w:r>
              <w:rPr>
                <w:spacing w:val="-8"/>
              </w:rPr>
              <w:fldChar w:fldCharType="begin" w:fldLock="1"/>
            </w:r>
            <w:r>
              <w:rPr>
                <w:spacing w:val="-8"/>
              </w:rPr>
              <w:instrText xml:space="preserve"> REF _Ref76937057 \h </w:instrText>
            </w:r>
            <w:r>
              <w:rPr>
                <w:spacing w:val="-8"/>
              </w:rPr>
            </w:r>
            <w:r>
              <w:rPr>
                <w:spacing w:val="-8"/>
              </w:rPr>
              <w:fldChar w:fldCharType="separate"/>
            </w:r>
            <w:r w:rsidR="00C31D92" w:rsidRPr="009F6850">
              <w:t xml:space="preserve">XDS Document Registry then begin search operation over </w:t>
            </w:r>
            <w:proofErr w:type="spellStart"/>
            <w:r w:rsidR="00C31D92" w:rsidRPr="009F6850">
              <w:t>Smartcontract</w:t>
            </w:r>
            <w:proofErr w:type="spellEnd"/>
            <w:r>
              <w:rPr>
                <w:spacing w:val="-8"/>
              </w:rPr>
              <w:fldChar w:fldCharType="end"/>
            </w:r>
          </w:p>
        </w:tc>
        <w:tc>
          <w:tcPr>
            <w:tcW w:w="753" w:type="dxa"/>
          </w:tcPr>
          <w:p w14:paraId="3A4E6A7F" w14:textId="10897067" w:rsidR="001E48CF" w:rsidRDefault="001E48CF" w:rsidP="00112FD0">
            <w:pPr>
              <w:spacing w:line="360" w:lineRule="auto"/>
              <w:jc w:val="thaiDistribute"/>
            </w:pPr>
            <w:r>
              <w:fldChar w:fldCharType="begin" w:fldLock="1"/>
            </w:r>
            <w:r>
              <w:instrText xml:space="preserve"> PAGEREF _Ref76937176 \h </w:instrText>
            </w:r>
            <w:r>
              <w:fldChar w:fldCharType="separate"/>
            </w:r>
            <w:r w:rsidR="000E05C7">
              <w:rPr>
                <w:noProof/>
              </w:rPr>
              <w:t>130</w:t>
            </w:r>
            <w:r>
              <w:fldChar w:fldCharType="end"/>
            </w:r>
          </w:p>
        </w:tc>
      </w:tr>
      <w:tr w:rsidR="001E48CF" w:rsidRPr="00112FD0" w14:paraId="5672433F" w14:textId="77777777" w:rsidTr="00C31D92">
        <w:tc>
          <w:tcPr>
            <w:tcW w:w="895" w:type="dxa"/>
          </w:tcPr>
          <w:p w14:paraId="4BF49403" w14:textId="4EA0CEF1" w:rsidR="001E48CF" w:rsidRDefault="001E48CF" w:rsidP="00112FD0">
            <w:pPr>
              <w:spacing w:line="360" w:lineRule="auto"/>
              <w:jc w:val="thaiDistribute"/>
            </w:pPr>
            <w:r>
              <w:fldChar w:fldCharType="begin" w:fldLock="1"/>
            </w:r>
            <w:r>
              <w:instrText xml:space="preserve"> REF _Ref76910731 \h </w:instrText>
            </w:r>
            <w:r>
              <w:fldChar w:fldCharType="separate"/>
            </w:r>
            <w:r>
              <w:t xml:space="preserve"> </w:t>
            </w:r>
            <w:r>
              <w:rPr>
                <w:noProof/>
              </w:rPr>
              <w:t>4</w:t>
            </w:r>
            <w:r>
              <w:noBreakHyphen/>
            </w:r>
            <w:r>
              <w:rPr>
                <w:noProof/>
              </w:rPr>
              <w:t>64</w:t>
            </w:r>
            <w:r>
              <w:fldChar w:fldCharType="end"/>
            </w:r>
          </w:p>
        </w:tc>
        <w:tc>
          <w:tcPr>
            <w:tcW w:w="6868" w:type="dxa"/>
          </w:tcPr>
          <w:p w14:paraId="00DF1820" w14:textId="6AA428EC" w:rsidR="001E48CF" w:rsidRDefault="001E48CF" w:rsidP="00112FD0">
            <w:pPr>
              <w:spacing w:line="360" w:lineRule="auto"/>
              <w:ind w:left="-116"/>
              <w:rPr>
                <w:spacing w:val="-8"/>
              </w:rPr>
            </w:pPr>
            <w:r>
              <w:rPr>
                <w:spacing w:val="-8"/>
              </w:rPr>
              <w:fldChar w:fldCharType="begin" w:fldLock="1"/>
            </w:r>
            <w:r>
              <w:rPr>
                <w:spacing w:val="-8"/>
              </w:rPr>
              <w:instrText xml:space="preserve"> REF _Ref76937062 \h </w:instrText>
            </w:r>
            <w:r>
              <w:rPr>
                <w:spacing w:val="-8"/>
              </w:rPr>
            </w:r>
            <w:r>
              <w:rPr>
                <w:spacing w:val="-8"/>
              </w:rPr>
              <w:fldChar w:fldCharType="separate"/>
            </w:r>
            <w:r w:rsidR="00C31D92" w:rsidRPr="009F6850">
              <w:t>XDS Document Registry responding search result back to XDS Document Consumer</w:t>
            </w:r>
            <w:r>
              <w:rPr>
                <w:spacing w:val="-8"/>
              </w:rPr>
              <w:fldChar w:fldCharType="end"/>
            </w:r>
          </w:p>
        </w:tc>
        <w:tc>
          <w:tcPr>
            <w:tcW w:w="753" w:type="dxa"/>
          </w:tcPr>
          <w:p w14:paraId="09AD3FB9" w14:textId="2440560C" w:rsidR="001E48CF" w:rsidRDefault="001E48CF" w:rsidP="00112FD0">
            <w:pPr>
              <w:spacing w:line="360" w:lineRule="auto"/>
              <w:jc w:val="thaiDistribute"/>
            </w:pPr>
            <w:r>
              <w:fldChar w:fldCharType="begin" w:fldLock="1"/>
            </w:r>
            <w:r>
              <w:instrText xml:space="preserve"> PAGEREF _Ref76937178 \h </w:instrText>
            </w:r>
            <w:r>
              <w:fldChar w:fldCharType="separate"/>
            </w:r>
            <w:r w:rsidR="000E05C7">
              <w:rPr>
                <w:noProof/>
              </w:rPr>
              <w:t>131</w:t>
            </w:r>
            <w:r>
              <w:fldChar w:fldCharType="end"/>
            </w:r>
          </w:p>
        </w:tc>
      </w:tr>
      <w:tr w:rsidR="001E48CF" w:rsidRPr="00112FD0" w14:paraId="1E3944EE" w14:textId="77777777" w:rsidTr="00C31D92">
        <w:tc>
          <w:tcPr>
            <w:tcW w:w="895" w:type="dxa"/>
          </w:tcPr>
          <w:p w14:paraId="63112372" w14:textId="0A2FD63C" w:rsidR="001E48CF" w:rsidRDefault="001E48CF" w:rsidP="00112FD0">
            <w:pPr>
              <w:spacing w:line="360" w:lineRule="auto"/>
              <w:jc w:val="thaiDistribute"/>
            </w:pPr>
            <w:r>
              <w:fldChar w:fldCharType="begin" w:fldLock="1"/>
            </w:r>
            <w:r>
              <w:instrText xml:space="preserve"> REF _Ref76910735 \h </w:instrText>
            </w:r>
            <w:r>
              <w:fldChar w:fldCharType="separate"/>
            </w:r>
            <w:r>
              <w:t xml:space="preserve"> </w:t>
            </w:r>
            <w:r>
              <w:rPr>
                <w:noProof/>
              </w:rPr>
              <w:t>4</w:t>
            </w:r>
            <w:r>
              <w:noBreakHyphen/>
            </w:r>
            <w:r>
              <w:rPr>
                <w:noProof/>
              </w:rPr>
              <w:t>65</w:t>
            </w:r>
            <w:r>
              <w:fldChar w:fldCharType="end"/>
            </w:r>
          </w:p>
        </w:tc>
        <w:tc>
          <w:tcPr>
            <w:tcW w:w="6868" w:type="dxa"/>
          </w:tcPr>
          <w:p w14:paraId="2389ABBA" w14:textId="503F87D5" w:rsidR="001E48CF" w:rsidRDefault="001E48CF" w:rsidP="00112FD0">
            <w:pPr>
              <w:spacing w:line="360" w:lineRule="auto"/>
              <w:ind w:left="-116"/>
              <w:rPr>
                <w:spacing w:val="-8"/>
              </w:rPr>
            </w:pPr>
            <w:r>
              <w:rPr>
                <w:spacing w:val="-8"/>
              </w:rPr>
              <w:fldChar w:fldCharType="begin" w:fldLock="1"/>
            </w:r>
            <w:r>
              <w:rPr>
                <w:spacing w:val="-8"/>
              </w:rPr>
              <w:instrText xml:space="preserve"> REF _Ref76937065 \h </w:instrText>
            </w:r>
            <w:r>
              <w:rPr>
                <w:spacing w:val="-8"/>
              </w:rPr>
            </w:r>
            <w:r>
              <w:rPr>
                <w:spacing w:val="-8"/>
              </w:rPr>
              <w:fldChar w:fldCharType="separate"/>
            </w:r>
            <w:r w:rsidR="00C31D92" w:rsidRPr="009F6850">
              <w:t>XDS Document Consumer received search result and display it to the user</w:t>
            </w:r>
            <w:r>
              <w:rPr>
                <w:spacing w:val="-8"/>
              </w:rPr>
              <w:fldChar w:fldCharType="end"/>
            </w:r>
          </w:p>
        </w:tc>
        <w:tc>
          <w:tcPr>
            <w:tcW w:w="753" w:type="dxa"/>
          </w:tcPr>
          <w:p w14:paraId="738DB3D7" w14:textId="39D603AD" w:rsidR="001E48CF" w:rsidRDefault="001E48CF" w:rsidP="00112FD0">
            <w:pPr>
              <w:spacing w:line="360" w:lineRule="auto"/>
              <w:jc w:val="thaiDistribute"/>
            </w:pPr>
            <w:r>
              <w:fldChar w:fldCharType="begin" w:fldLock="1"/>
            </w:r>
            <w:r>
              <w:instrText xml:space="preserve"> PAGEREF _Ref76937181 \h </w:instrText>
            </w:r>
            <w:r>
              <w:fldChar w:fldCharType="separate"/>
            </w:r>
            <w:r w:rsidR="000E05C7">
              <w:rPr>
                <w:noProof/>
              </w:rPr>
              <w:t>132</w:t>
            </w:r>
            <w:r>
              <w:fldChar w:fldCharType="end"/>
            </w:r>
          </w:p>
        </w:tc>
      </w:tr>
      <w:tr w:rsidR="00182FA3" w:rsidRPr="00112FD0" w14:paraId="427059A1" w14:textId="77777777" w:rsidTr="00C31D92">
        <w:tc>
          <w:tcPr>
            <w:tcW w:w="895" w:type="dxa"/>
          </w:tcPr>
          <w:p w14:paraId="02D20C0F" w14:textId="37582DC8" w:rsidR="00182FA3" w:rsidRDefault="00182FA3" w:rsidP="00112FD0">
            <w:pPr>
              <w:spacing w:line="360" w:lineRule="auto"/>
              <w:jc w:val="thaiDistribute"/>
            </w:pPr>
            <w:r>
              <w:fldChar w:fldCharType="begin" w:fldLock="1"/>
            </w:r>
            <w:r>
              <w:instrText xml:space="preserve"> REF _Ref74279169 \h </w:instrText>
            </w:r>
            <w:r>
              <w:fldChar w:fldCharType="separate"/>
            </w:r>
            <w:r w:rsidR="00CF6494">
              <w:t xml:space="preserve"> </w:t>
            </w:r>
            <w:r w:rsidR="00CF6494">
              <w:rPr>
                <w:noProof/>
              </w:rPr>
              <w:t>4</w:t>
            </w:r>
            <w:r w:rsidR="00CF6494">
              <w:noBreakHyphen/>
            </w:r>
            <w:r w:rsidR="00CF6494">
              <w:rPr>
                <w:noProof/>
              </w:rPr>
              <w:t>66</w:t>
            </w:r>
            <w:r>
              <w:fldChar w:fldCharType="end"/>
            </w:r>
          </w:p>
        </w:tc>
        <w:tc>
          <w:tcPr>
            <w:tcW w:w="6868" w:type="dxa"/>
          </w:tcPr>
          <w:p w14:paraId="4F254A5B" w14:textId="03C7A5C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4 \h </w:instrText>
            </w:r>
            <w:r>
              <w:rPr>
                <w:spacing w:val="-8"/>
              </w:rPr>
            </w:r>
            <w:r>
              <w:rPr>
                <w:spacing w:val="-8"/>
              </w:rPr>
              <w:fldChar w:fldCharType="separate"/>
            </w:r>
            <w:r w:rsidR="00C31D92" w:rsidRPr="009F6850">
              <w:t xml:space="preserve">Part of transaction samples content </w:t>
            </w:r>
            <w:r>
              <w:rPr>
                <w:spacing w:val="-8"/>
              </w:rPr>
              <w:fldChar w:fldCharType="end"/>
            </w:r>
          </w:p>
        </w:tc>
        <w:tc>
          <w:tcPr>
            <w:tcW w:w="753" w:type="dxa"/>
          </w:tcPr>
          <w:p w14:paraId="64A253A9" w14:textId="60BDD0A6" w:rsidR="00182FA3" w:rsidRPr="00112FD0" w:rsidRDefault="00182FA3" w:rsidP="00112FD0">
            <w:pPr>
              <w:spacing w:line="360" w:lineRule="auto"/>
              <w:jc w:val="thaiDistribute"/>
            </w:pPr>
            <w:r>
              <w:fldChar w:fldCharType="begin" w:fldLock="1"/>
            </w:r>
            <w:r>
              <w:instrText xml:space="preserve"> PAGEREF _Ref74284974 \h </w:instrText>
            </w:r>
            <w:r>
              <w:fldChar w:fldCharType="separate"/>
            </w:r>
            <w:r w:rsidR="000E05C7">
              <w:rPr>
                <w:noProof/>
              </w:rPr>
              <w:t>134</w:t>
            </w:r>
            <w:r>
              <w:fldChar w:fldCharType="end"/>
            </w:r>
          </w:p>
        </w:tc>
      </w:tr>
      <w:tr w:rsidR="00182FA3" w:rsidRPr="00112FD0" w14:paraId="577B645D" w14:textId="77777777" w:rsidTr="00C31D92">
        <w:tc>
          <w:tcPr>
            <w:tcW w:w="895" w:type="dxa"/>
          </w:tcPr>
          <w:p w14:paraId="32ACAA32" w14:textId="4CE1231A" w:rsidR="00182FA3" w:rsidRDefault="00182FA3" w:rsidP="00112FD0">
            <w:pPr>
              <w:spacing w:line="360" w:lineRule="auto"/>
              <w:jc w:val="thaiDistribute"/>
            </w:pPr>
            <w:r>
              <w:fldChar w:fldCharType="begin" w:fldLock="1"/>
            </w:r>
            <w:r>
              <w:instrText xml:space="preserve"> REF _Ref74279421 \h </w:instrText>
            </w:r>
            <w:r>
              <w:fldChar w:fldCharType="separate"/>
            </w:r>
            <w:r w:rsidR="00CF6494">
              <w:t xml:space="preserve"> </w:t>
            </w:r>
            <w:r w:rsidR="00CF6494">
              <w:rPr>
                <w:noProof/>
              </w:rPr>
              <w:t>4</w:t>
            </w:r>
            <w:r w:rsidR="00CF6494">
              <w:noBreakHyphen/>
            </w:r>
            <w:r w:rsidR="00CF6494">
              <w:rPr>
                <w:noProof/>
              </w:rPr>
              <w:t>67</w:t>
            </w:r>
            <w:r>
              <w:fldChar w:fldCharType="end"/>
            </w:r>
          </w:p>
        </w:tc>
        <w:tc>
          <w:tcPr>
            <w:tcW w:w="6868" w:type="dxa"/>
          </w:tcPr>
          <w:p w14:paraId="250A1B94" w14:textId="586935B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7 \h </w:instrText>
            </w:r>
            <w:r>
              <w:rPr>
                <w:spacing w:val="-8"/>
              </w:rPr>
            </w:r>
            <w:r>
              <w:rPr>
                <w:spacing w:val="-8"/>
              </w:rPr>
              <w:fldChar w:fldCharType="separate"/>
            </w:r>
            <w:r w:rsidR="00C31D92" w:rsidRPr="009F6850">
              <w:t>Ten of mockup transactions generated for the experiment</w:t>
            </w:r>
            <w:r>
              <w:rPr>
                <w:spacing w:val="-8"/>
              </w:rPr>
              <w:fldChar w:fldCharType="end"/>
            </w:r>
          </w:p>
        </w:tc>
        <w:tc>
          <w:tcPr>
            <w:tcW w:w="753" w:type="dxa"/>
          </w:tcPr>
          <w:p w14:paraId="0FD0C753" w14:textId="5D1A2FA6" w:rsidR="00182FA3" w:rsidRPr="00112FD0" w:rsidRDefault="00182FA3" w:rsidP="00112FD0">
            <w:pPr>
              <w:spacing w:line="360" w:lineRule="auto"/>
              <w:jc w:val="thaiDistribute"/>
            </w:pPr>
            <w:r>
              <w:fldChar w:fldCharType="begin" w:fldLock="1"/>
            </w:r>
            <w:r>
              <w:instrText xml:space="preserve"> PAGEREF _Ref74284977 \h </w:instrText>
            </w:r>
            <w:r>
              <w:fldChar w:fldCharType="separate"/>
            </w:r>
            <w:r w:rsidR="000E05C7">
              <w:rPr>
                <w:noProof/>
              </w:rPr>
              <w:t>134</w:t>
            </w:r>
            <w:r>
              <w:fldChar w:fldCharType="end"/>
            </w:r>
          </w:p>
        </w:tc>
      </w:tr>
      <w:tr w:rsidR="00182FA3" w:rsidRPr="00112FD0" w14:paraId="68DD38ED" w14:textId="77777777" w:rsidTr="00C31D92">
        <w:tc>
          <w:tcPr>
            <w:tcW w:w="895" w:type="dxa"/>
          </w:tcPr>
          <w:p w14:paraId="66292596" w14:textId="740C874A" w:rsidR="00182FA3" w:rsidRDefault="00802CE7" w:rsidP="00112FD0">
            <w:pPr>
              <w:spacing w:line="360" w:lineRule="auto"/>
              <w:jc w:val="thaiDistribute"/>
            </w:pPr>
            <w:r>
              <w:fldChar w:fldCharType="begin" w:fldLock="1"/>
            </w:r>
            <w:r>
              <w:instrText xml:space="preserve"> REF _Ref76309841 \h </w:instrText>
            </w:r>
            <w:r>
              <w:fldChar w:fldCharType="separate"/>
            </w:r>
            <w:r w:rsidR="00CF6494">
              <w:t xml:space="preserve"> </w:t>
            </w:r>
            <w:r w:rsidR="00CF6494">
              <w:rPr>
                <w:noProof/>
              </w:rPr>
              <w:t>4</w:t>
            </w:r>
            <w:r w:rsidR="00CF6494">
              <w:noBreakHyphen/>
            </w:r>
            <w:r w:rsidR="00CF6494">
              <w:rPr>
                <w:noProof/>
              </w:rPr>
              <w:t>68</w:t>
            </w:r>
            <w:r>
              <w:fldChar w:fldCharType="end"/>
            </w:r>
          </w:p>
        </w:tc>
        <w:tc>
          <w:tcPr>
            <w:tcW w:w="6868" w:type="dxa"/>
          </w:tcPr>
          <w:p w14:paraId="5393CE06" w14:textId="73DE6E97" w:rsidR="00182FA3" w:rsidRPr="00112FD0" w:rsidRDefault="00802CE7" w:rsidP="00112FD0">
            <w:pPr>
              <w:spacing w:line="360" w:lineRule="auto"/>
              <w:ind w:left="-116"/>
              <w:rPr>
                <w:spacing w:val="-8"/>
              </w:rPr>
            </w:pPr>
            <w:r>
              <w:rPr>
                <w:spacing w:val="-8"/>
              </w:rPr>
              <w:fldChar w:fldCharType="begin" w:fldLock="1"/>
            </w:r>
            <w:r>
              <w:rPr>
                <w:spacing w:val="-8"/>
              </w:rPr>
              <w:instrText xml:space="preserve"> REF _Ref76935781 \h </w:instrText>
            </w:r>
            <w:r>
              <w:rPr>
                <w:spacing w:val="-8"/>
              </w:rPr>
            </w:r>
            <w:r>
              <w:rPr>
                <w:spacing w:val="-8"/>
              </w:rPr>
              <w:fldChar w:fldCharType="separate"/>
            </w:r>
            <w:r w:rsidR="00C31D92" w:rsidRPr="009F6850">
              <w:t>Content of "permissioned-</w:t>
            </w:r>
            <w:proofErr w:type="spellStart"/>
            <w:proofErr w:type="gramStart"/>
            <w:r w:rsidR="00C31D92" w:rsidRPr="009F6850">
              <w:t>nodes.json</w:t>
            </w:r>
            <w:proofErr w:type="spellEnd"/>
            <w:proofErr w:type="gramEnd"/>
            <w:r w:rsidR="00C31D92" w:rsidRPr="009F6850">
              <w:t>" file define active nodes</w:t>
            </w:r>
            <w:r w:rsidR="00C31D92" w:rsidRPr="009F6850">
              <w:br/>
              <w:t>(node ids truncated for simpler explanation)</w:t>
            </w:r>
            <w:r>
              <w:rPr>
                <w:spacing w:val="-8"/>
              </w:rPr>
              <w:fldChar w:fldCharType="end"/>
            </w:r>
          </w:p>
        </w:tc>
        <w:tc>
          <w:tcPr>
            <w:tcW w:w="753" w:type="dxa"/>
          </w:tcPr>
          <w:p w14:paraId="6853908C" w14:textId="13E6709D" w:rsidR="00182FA3" w:rsidRPr="00112FD0" w:rsidRDefault="00CF6494" w:rsidP="00112FD0">
            <w:pPr>
              <w:spacing w:line="360" w:lineRule="auto"/>
              <w:jc w:val="thaiDistribute"/>
            </w:pPr>
            <w:r>
              <w:fldChar w:fldCharType="begin" w:fldLock="1"/>
            </w:r>
            <w:r>
              <w:instrText xml:space="preserve"> PAGEREF _Ref76935833 \h </w:instrText>
            </w:r>
            <w:r>
              <w:fldChar w:fldCharType="separate"/>
            </w:r>
            <w:r w:rsidR="000E05C7">
              <w:rPr>
                <w:noProof/>
              </w:rPr>
              <w:t>135</w:t>
            </w:r>
            <w:r>
              <w:fldChar w:fldCharType="end"/>
            </w:r>
          </w:p>
        </w:tc>
      </w:tr>
      <w:tr w:rsidR="00182FA3" w:rsidRPr="00112FD0" w14:paraId="616FCE53" w14:textId="77777777" w:rsidTr="00C31D92">
        <w:tc>
          <w:tcPr>
            <w:tcW w:w="895" w:type="dxa"/>
          </w:tcPr>
          <w:p w14:paraId="6C266F76" w14:textId="1FAF22D6" w:rsidR="00182FA3" w:rsidRDefault="00802CE7" w:rsidP="00112FD0">
            <w:pPr>
              <w:spacing w:line="360" w:lineRule="auto"/>
              <w:jc w:val="thaiDistribute"/>
            </w:pPr>
            <w:r>
              <w:fldChar w:fldCharType="begin" w:fldLock="1"/>
            </w:r>
            <w:r>
              <w:instrText xml:space="preserve"> REF _Ref76309851 \h </w:instrText>
            </w:r>
            <w:r>
              <w:fldChar w:fldCharType="separate"/>
            </w:r>
            <w:r w:rsidR="00CF6494">
              <w:t xml:space="preserve"> </w:t>
            </w:r>
            <w:r w:rsidR="00CF6494">
              <w:rPr>
                <w:noProof/>
              </w:rPr>
              <w:t>4</w:t>
            </w:r>
            <w:r w:rsidR="00CF6494">
              <w:noBreakHyphen/>
            </w:r>
            <w:r w:rsidR="00CF6494">
              <w:rPr>
                <w:noProof/>
              </w:rPr>
              <w:t>69</w:t>
            </w:r>
            <w:r>
              <w:fldChar w:fldCharType="end"/>
            </w:r>
          </w:p>
        </w:tc>
        <w:tc>
          <w:tcPr>
            <w:tcW w:w="6868" w:type="dxa"/>
          </w:tcPr>
          <w:p w14:paraId="198EF376" w14:textId="42201971" w:rsidR="00182FA3" w:rsidRPr="00112FD0" w:rsidRDefault="00CF6494" w:rsidP="00112FD0">
            <w:pPr>
              <w:spacing w:line="360" w:lineRule="auto"/>
              <w:ind w:left="-116"/>
              <w:rPr>
                <w:spacing w:val="-8"/>
              </w:rPr>
            </w:pPr>
            <w:r>
              <w:rPr>
                <w:spacing w:val="-8"/>
              </w:rPr>
              <w:fldChar w:fldCharType="begin" w:fldLock="1"/>
            </w:r>
            <w:r>
              <w:rPr>
                <w:spacing w:val="-8"/>
              </w:rPr>
              <w:instrText xml:space="preserve"> REF _Ref76935787 \h </w:instrText>
            </w:r>
            <w:r>
              <w:rPr>
                <w:spacing w:val="-8"/>
              </w:rPr>
            </w:r>
            <w:r>
              <w:rPr>
                <w:spacing w:val="-8"/>
              </w:rPr>
              <w:fldChar w:fldCharType="separate"/>
            </w:r>
            <w:r w:rsidR="00C31D92" w:rsidRPr="009F6850">
              <w:t xml:space="preserve">Single node id </w:t>
            </w:r>
            <w:proofErr w:type="gramStart"/>
            <w:r w:rsidR="00C31D92" w:rsidRPr="009F6850">
              <w:t>represent</w:t>
            </w:r>
            <w:proofErr w:type="gramEnd"/>
            <w:r w:rsidR="00C31D92" w:rsidRPr="009F6850">
              <w:t xml:space="preserve"> single active node</w:t>
            </w:r>
            <w:r>
              <w:rPr>
                <w:spacing w:val="-8"/>
              </w:rPr>
              <w:fldChar w:fldCharType="end"/>
            </w:r>
          </w:p>
        </w:tc>
        <w:tc>
          <w:tcPr>
            <w:tcW w:w="753" w:type="dxa"/>
          </w:tcPr>
          <w:p w14:paraId="1C1EB76F" w14:textId="27920020" w:rsidR="00182FA3" w:rsidRPr="00112FD0" w:rsidRDefault="00CF6494" w:rsidP="00112FD0">
            <w:pPr>
              <w:spacing w:line="360" w:lineRule="auto"/>
              <w:jc w:val="thaiDistribute"/>
            </w:pPr>
            <w:r>
              <w:fldChar w:fldCharType="begin" w:fldLock="1"/>
            </w:r>
            <w:r>
              <w:instrText xml:space="preserve"> PAGEREF _Ref76935836 \h </w:instrText>
            </w:r>
            <w:r>
              <w:fldChar w:fldCharType="separate"/>
            </w:r>
            <w:r w:rsidR="000E05C7">
              <w:rPr>
                <w:noProof/>
              </w:rPr>
              <w:t>135</w:t>
            </w:r>
            <w:r>
              <w:fldChar w:fldCharType="end"/>
            </w:r>
          </w:p>
        </w:tc>
      </w:tr>
      <w:tr w:rsidR="00182FA3" w:rsidRPr="00112FD0" w14:paraId="6B5296F6" w14:textId="77777777" w:rsidTr="00C31D92">
        <w:tc>
          <w:tcPr>
            <w:tcW w:w="895" w:type="dxa"/>
          </w:tcPr>
          <w:p w14:paraId="07047DF7" w14:textId="1CD83673" w:rsidR="00182FA3" w:rsidRDefault="00802CE7" w:rsidP="00112FD0">
            <w:pPr>
              <w:spacing w:line="360" w:lineRule="auto"/>
              <w:jc w:val="thaiDistribute"/>
            </w:pPr>
            <w:r>
              <w:fldChar w:fldCharType="begin" w:fldLock="1"/>
            </w:r>
            <w:r>
              <w:instrText xml:space="preserve"> REF _Ref76319758 \h </w:instrText>
            </w:r>
            <w:r>
              <w:fldChar w:fldCharType="separate"/>
            </w:r>
            <w:r w:rsidR="00CF6494">
              <w:t xml:space="preserve"> </w:t>
            </w:r>
            <w:r w:rsidR="00CF6494">
              <w:rPr>
                <w:noProof/>
              </w:rPr>
              <w:t>4</w:t>
            </w:r>
            <w:r w:rsidR="00CF6494">
              <w:noBreakHyphen/>
            </w:r>
            <w:r w:rsidR="00CF6494">
              <w:rPr>
                <w:noProof/>
              </w:rPr>
              <w:t>70</w:t>
            </w:r>
            <w:r>
              <w:fldChar w:fldCharType="end"/>
            </w:r>
          </w:p>
        </w:tc>
        <w:tc>
          <w:tcPr>
            <w:tcW w:w="6868" w:type="dxa"/>
          </w:tcPr>
          <w:p w14:paraId="52610EBF" w14:textId="493C76BB" w:rsidR="00182FA3" w:rsidRPr="00112FD0" w:rsidRDefault="00CF6494" w:rsidP="00112FD0">
            <w:pPr>
              <w:spacing w:line="360" w:lineRule="auto"/>
              <w:ind w:left="-116"/>
              <w:rPr>
                <w:spacing w:val="-8"/>
              </w:rPr>
            </w:pPr>
            <w:r>
              <w:rPr>
                <w:spacing w:val="-8"/>
              </w:rPr>
              <w:fldChar w:fldCharType="begin" w:fldLock="1"/>
            </w:r>
            <w:r>
              <w:rPr>
                <w:spacing w:val="-8"/>
              </w:rPr>
              <w:instrText xml:space="preserve"> REF _Ref76935817 \h </w:instrText>
            </w:r>
            <w:r>
              <w:rPr>
                <w:spacing w:val="-8"/>
              </w:rPr>
            </w:r>
            <w:r>
              <w:rPr>
                <w:spacing w:val="-8"/>
              </w:rPr>
              <w:fldChar w:fldCharType="separate"/>
            </w:r>
            <w:r w:rsidR="00C31D92" w:rsidRPr="009F6850">
              <w:t>"</w:t>
            </w:r>
            <w:proofErr w:type="spellStart"/>
            <w:r w:rsidR="00C31D92" w:rsidRPr="009F6850">
              <w:t>numNodes</w:t>
            </w:r>
            <w:proofErr w:type="spellEnd"/>
            <w:r w:rsidR="00C31D92" w:rsidRPr="009F6850">
              <w:t>" variable in "istanbul-init.sh" file reassigned with new value</w:t>
            </w:r>
            <w:r>
              <w:rPr>
                <w:spacing w:val="-8"/>
              </w:rPr>
              <w:fldChar w:fldCharType="end"/>
            </w:r>
          </w:p>
        </w:tc>
        <w:tc>
          <w:tcPr>
            <w:tcW w:w="753" w:type="dxa"/>
          </w:tcPr>
          <w:p w14:paraId="707FA10E" w14:textId="6AB8D720" w:rsidR="00182FA3" w:rsidRPr="00112FD0" w:rsidRDefault="00CF6494" w:rsidP="00112FD0">
            <w:pPr>
              <w:spacing w:line="360" w:lineRule="auto"/>
              <w:jc w:val="thaiDistribute"/>
            </w:pPr>
            <w:r>
              <w:fldChar w:fldCharType="begin" w:fldLock="1"/>
            </w:r>
            <w:r>
              <w:instrText xml:space="preserve"> PAGEREF _Ref76935840 \h </w:instrText>
            </w:r>
            <w:r>
              <w:fldChar w:fldCharType="separate"/>
            </w:r>
            <w:r w:rsidR="000E05C7">
              <w:rPr>
                <w:noProof/>
              </w:rPr>
              <w:t>136</w:t>
            </w:r>
            <w:r>
              <w:fldChar w:fldCharType="end"/>
            </w:r>
          </w:p>
        </w:tc>
      </w:tr>
      <w:tr w:rsidR="00182FA3" w:rsidRPr="00112FD0" w14:paraId="0F0ABA28" w14:textId="77777777" w:rsidTr="00C31D92">
        <w:tc>
          <w:tcPr>
            <w:tcW w:w="895" w:type="dxa"/>
          </w:tcPr>
          <w:p w14:paraId="0166C354" w14:textId="2DAD90ED" w:rsidR="00182FA3" w:rsidRDefault="00802CE7" w:rsidP="00112FD0">
            <w:pPr>
              <w:spacing w:line="360" w:lineRule="auto"/>
              <w:jc w:val="thaiDistribute"/>
            </w:pPr>
            <w:r>
              <w:fldChar w:fldCharType="begin" w:fldLock="1"/>
            </w:r>
            <w:r>
              <w:instrText xml:space="preserve"> REF _Ref76732523 \h </w:instrText>
            </w:r>
            <w:r>
              <w:fldChar w:fldCharType="separate"/>
            </w:r>
            <w:r w:rsidR="00CF6494">
              <w:t xml:space="preserve"> </w:t>
            </w:r>
            <w:r w:rsidR="00CF6494">
              <w:rPr>
                <w:noProof/>
              </w:rPr>
              <w:t>4</w:t>
            </w:r>
            <w:r w:rsidR="00CF6494">
              <w:noBreakHyphen/>
            </w:r>
            <w:r w:rsidR="00CF6494">
              <w:rPr>
                <w:noProof/>
              </w:rPr>
              <w:t>71</w:t>
            </w:r>
            <w:r>
              <w:fldChar w:fldCharType="end"/>
            </w:r>
          </w:p>
        </w:tc>
        <w:tc>
          <w:tcPr>
            <w:tcW w:w="6868" w:type="dxa"/>
          </w:tcPr>
          <w:p w14:paraId="5E6019DF" w14:textId="4C5EA6F5" w:rsidR="00182FA3" w:rsidRPr="00112FD0" w:rsidRDefault="00CF6494" w:rsidP="00112FD0">
            <w:pPr>
              <w:spacing w:line="360" w:lineRule="auto"/>
              <w:ind w:left="-116"/>
              <w:rPr>
                <w:spacing w:val="-8"/>
              </w:rPr>
            </w:pPr>
            <w:r>
              <w:rPr>
                <w:spacing w:val="-8"/>
              </w:rPr>
              <w:fldChar w:fldCharType="begin" w:fldLock="1"/>
            </w:r>
            <w:r>
              <w:rPr>
                <w:spacing w:val="-8"/>
              </w:rPr>
              <w:instrText xml:space="preserve"> REF _Ref76755194 \h </w:instrText>
            </w:r>
            <w:r>
              <w:rPr>
                <w:spacing w:val="-8"/>
              </w:rPr>
            </w:r>
            <w:r>
              <w:rPr>
                <w:spacing w:val="-8"/>
              </w:rPr>
              <w:fldChar w:fldCharType="separate"/>
            </w:r>
            <w:r w:rsidR="00C31D92" w:rsidRPr="009F6850">
              <w:t>The 7-Node Example system log</w:t>
            </w:r>
            <w:r>
              <w:rPr>
                <w:spacing w:val="-8"/>
              </w:rPr>
              <w:fldChar w:fldCharType="end"/>
            </w:r>
          </w:p>
        </w:tc>
        <w:tc>
          <w:tcPr>
            <w:tcW w:w="753" w:type="dxa"/>
          </w:tcPr>
          <w:p w14:paraId="27CD6E3C" w14:textId="3BDB5024" w:rsidR="00182FA3" w:rsidRPr="00112FD0" w:rsidRDefault="00CF6494" w:rsidP="00112FD0">
            <w:pPr>
              <w:spacing w:line="360" w:lineRule="auto"/>
              <w:jc w:val="thaiDistribute"/>
            </w:pPr>
            <w:r>
              <w:fldChar w:fldCharType="begin" w:fldLock="1"/>
            </w:r>
            <w:r>
              <w:instrText xml:space="preserve"> PAGEREF _Ref76755316 \h </w:instrText>
            </w:r>
            <w:r>
              <w:fldChar w:fldCharType="separate"/>
            </w:r>
            <w:r w:rsidR="000E05C7">
              <w:rPr>
                <w:noProof/>
              </w:rPr>
              <w:t>138</w:t>
            </w:r>
            <w:r>
              <w:fldChar w:fldCharType="end"/>
            </w:r>
          </w:p>
        </w:tc>
      </w:tr>
      <w:tr w:rsidR="000845E1" w:rsidRPr="00112FD0" w14:paraId="3E3F891E" w14:textId="77777777" w:rsidTr="00C31D92">
        <w:tc>
          <w:tcPr>
            <w:tcW w:w="895" w:type="dxa"/>
          </w:tcPr>
          <w:p w14:paraId="14833AD1" w14:textId="1F0018E3" w:rsidR="000845E1" w:rsidRDefault="000845E1" w:rsidP="00112FD0">
            <w:pPr>
              <w:spacing w:line="360" w:lineRule="auto"/>
              <w:jc w:val="thaiDistribute"/>
            </w:pPr>
            <w:r>
              <w:fldChar w:fldCharType="begin" w:fldLock="1"/>
            </w:r>
            <w:r>
              <w:instrText xml:space="preserve"> REF _Ref76734885 \h </w:instrText>
            </w:r>
            <w:r>
              <w:fldChar w:fldCharType="separate"/>
            </w:r>
            <w:r w:rsidR="00AA7B26" w:rsidRPr="009F6850">
              <w:t xml:space="preserve"> </w:t>
            </w:r>
            <w:r w:rsidR="00AA7B26">
              <w:rPr>
                <w:noProof/>
              </w:rPr>
              <w:t>4</w:t>
            </w:r>
            <w:r w:rsidR="00AA7B26" w:rsidRPr="009F6850">
              <w:noBreakHyphen/>
            </w:r>
            <w:r w:rsidR="00AA7B26">
              <w:rPr>
                <w:noProof/>
              </w:rPr>
              <w:t>72</w:t>
            </w:r>
            <w:r>
              <w:fldChar w:fldCharType="end"/>
            </w:r>
          </w:p>
        </w:tc>
        <w:tc>
          <w:tcPr>
            <w:tcW w:w="6868" w:type="dxa"/>
          </w:tcPr>
          <w:p w14:paraId="09743082" w14:textId="44E47630" w:rsidR="000845E1" w:rsidRDefault="000845E1" w:rsidP="00112FD0">
            <w:pPr>
              <w:spacing w:line="360" w:lineRule="auto"/>
              <w:ind w:left="-116"/>
              <w:rPr>
                <w:spacing w:val="-8"/>
              </w:rPr>
            </w:pPr>
            <w:r>
              <w:rPr>
                <w:spacing w:val="-8"/>
              </w:rPr>
              <w:fldChar w:fldCharType="begin" w:fldLock="1"/>
            </w:r>
            <w:r>
              <w:rPr>
                <w:spacing w:val="-8"/>
              </w:rPr>
              <w:instrText xml:space="preserve"> REF _Ref76755212 \h </w:instrText>
            </w:r>
            <w:r>
              <w:rPr>
                <w:spacing w:val="-8"/>
              </w:rPr>
            </w:r>
            <w:r>
              <w:rPr>
                <w:spacing w:val="-8"/>
              </w:rPr>
              <w:fldChar w:fldCharType="separate"/>
            </w:r>
            <w:r w:rsidR="00C31D92">
              <w:t xml:space="preserve">Single </w:t>
            </w:r>
            <w:proofErr w:type="gramStart"/>
            <w:r w:rsidR="00C31D92">
              <w:t>node</w:t>
            </w:r>
            <w:proofErr w:type="gramEnd"/>
            <w:r w:rsidR="00C31D92">
              <w:t xml:space="preserve"> perform </w:t>
            </w:r>
            <w:r w:rsidR="00C31D92" w:rsidRPr="009F6850">
              <w:t>Document Register</w:t>
            </w:r>
            <w:r w:rsidR="00C31D92">
              <w:t xml:space="preserve"> function</w:t>
            </w:r>
            <w:r w:rsidR="00C31D92" w:rsidRPr="009F6850">
              <w:t xml:space="preserve"> on node number variation setup</w:t>
            </w:r>
            <w:r>
              <w:rPr>
                <w:spacing w:val="-8"/>
              </w:rPr>
              <w:fldChar w:fldCharType="end"/>
            </w:r>
          </w:p>
        </w:tc>
        <w:tc>
          <w:tcPr>
            <w:tcW w:w="753" w:type="dxa"/>
          </w:tcPr>
          <w:p w14:paraId="497590C4" w14:textId="3FBF199D" w:rsidR="000845E1" w:rsidDel="000845E1" w:rsidRDefault="00897D78" w:rsidP="00112FD0">
            <w:pPr>
              <w:spacing w:line="360" w:lineRule="auto"/>
              <w:jc w:val="thaiDistribute"/>
            </w:pPr>
            <w:r>
              <w:fldChar w:fldCharType="begin" w:fldLock="1"/>
            </w:r>
            <w:r>
              <w:instrText xml:space="preserve"> PAGEREF _Ref76755329 \h </w:instrText>
            </w:r>
            <w:r>
              <w:fldChar w:fldCharType="separate"/>
            </w:r>
            <w:r w:rsidR="000E05C7">
              <w:rPr>
                <w:noProof/>
              </w:rPr>
              <w:t>141</w:t>
            </w:r>
            <w:r>
              <w:fldChar w:fldCharType="end"/>
            </w:r>
          </w:p>
        </w:tc>
      </w:tr>
      <w:tr w:rsidR="000845E1" w:rsidRPr="00112FD0" w14:paraId="627179AA" w14:textId="77777777" w:rsidTr="00C31D92">
        <w:tc>
          <w:tcPr>
            <w:tcW w:w="895" w:type="dxa"/>
          </w:tcPr>
          <w:p w14:paraId="37D7750D" w14:textId="61C78CA3" w:rsidR="000845E1" w:rsidRDefault="000845E1" w:rsidP="00112FD0">
            <w:pPr>
              <w:spacing w:line="360" w:lineRule="auto"/>
              <w:jc w:val="thaiDistribute"/>
            </w:pPr>
            <w:r>
              <w:fldChar w:fldCharType="begin" w:fldLock="1"/>
            </w:r>
            <w:r>
              <w:instrText xml:space="preserve"> REF _Ref76736002 \h </w:instrText>
            </w:r>
            <w:r>
              <w:fldChar w:fldCharType="separate"/>
            </w:r>
            <w:r w:rsidR="00AA7B26" w:rsidRPr="009F6850">
              <w:t xml:space="preserve"> </w:t>
            </w:r>
            <w:r w:rsidR="00AA7B26">
              <w:rPr>
                <w:noProof/>
              </w:rPr>
              <w:t>4</w:t>
            </w:r>
            <w:r w:rsidR="00AA7B26" w:rsidRPr="009F6850">
              <w:noBreakHyphen/>
            </w:r>
            <w:r w:rsidR="00AA7B26">
              <w:rPr>
                <w:noProof/>
              </w:rPr>
              <w:t>73</w:t>
            </w:r>
            <w:r>
              <w:fldChar w:fldCharType="end"/>
            </w:r>
          </w:p>
        </w:tc>
        <w:tc>
          <w:tcPr>
            <w:tcW w:w="6868" w:type="dxa"/>
          </w:tcPr>
          <w:p w14:paraId="5FB24219" w14:textId="40BCBD1F" w:rsidR="000845E1" w:rsidRDefault="000845E1" w:rsidP="00112FD0">
            <w:pPr>
              <w:spacing w:line="360" w:lineRule="auto"/>
              <w:ind w:left="-116"/>
              <w:rPr>
                <w:spacing w:val="-8"/>
              </w:rPr>
            </w:pPr>
            <w:r>
              <w:rPr>
                <w:spacing w:val="-8"/>
              </w:rPr>
              <w:fldChar w:fldCharType="begin" w:fldLock="1"/>
            </w:r>
            <w:r>
              <w:rPr>
                <w:spacing w:val="-8"/>
              </w:rPr>
              <w:instrText xml:space="preserve"> REF _Ref76755218 \h </w:instrText>
            </w:r>
            <w:r>
              <w:rPr>
                <w:spacing w:val="-8"/>
              </w:rPr>
            </w:r>
            <w:r>
              <w:rPr>
                <w:spacing w:val="-8"/>
              </w:rPr>
              <w:fldChar w:fldCharType="separate"/>
            </w:r>
            <w:r w:rsidR="00C31D92">
              <w:t>All nodes p</w:t>
            </w:r>
            <w:r w:rsidR="00C31D92" w:rsidRPr="009F6850">
              <w:t xml:space="preserve">erform </w:t>
            </w:r>
            <w:r w:rsidR="00C31D92">
              <w:t>Document Register</w:t>
            </w:r>
            <w:r w:rsidR="00C31D92" w:rsidRPr="009F6850">
              <w:t xml:space="preserve"> in 7 Nodes setup</w:t>
            </w:r>
            <w:r>
              <w:rPr>
                <w:spacing w:val="-8"/>
              </w:rPr>
              <w:fldChar w:fldCharType="end"/>
            </w:r>
          </w:p>
        </w:tc>
        <w:tc>
          <w:tcPr>
            <w:tcW w:w="753" w:type="dxa"/>
          </w:tcPr>
          <w:p w14:paraId="549E92C5" w14:textId="242286B5" w:rsidR="000845E1" w:rsidDel="000845E1" w:rsidRDefault="00897D78" w:rsidP="00112FD0">
            <w:pPr>
              <w:spacing w:line="360" w:lineRule="auto"/>
              <w:jc w:val="thaiDistribute"/>
            </w:pPr>
            <w:r>
              <w:fldChar w:fldCharType="begin" w:fldLock="1"/>
            </w:r>
            <w:r>
              <w:instrText xml:space="preserve"> PAGEREF _Ref76755332 \h </w:instrText>
            </w:r>
            <w:r>
              <w:fldChar w:fldCharType="separate"/>
            </w:r>
            <w:r w:rsidR="000E05C7">
              <w:rPr>
                <w:noProof/>
              </w:rPr>
              <w:t>142</w:t>
            </w:r>
            <w:r>
              <w:fldChar w:fldCharType="end"/>
            </w:r>
          </w:p>
        </w:tc>
      </w:tr>
      <w:tr w:rsidR="000845E1" w:rsidRPr="00112FD0" w14:paraId="277F7BB0" w14:textId="77777777" w:rsidTr="00C31D92">
        <w:tc>
          <w:tcPr>
            <w:tcW w:w="895" w:type="dxa"/>
          </w:tcPr>
          <w:p w14:paraId="5FAAC3AD" w14:textId="3F6B30B1" w:rsidR="000845E1" w:rsidRDefault="000845E1" w:rsidP="00112FD0">
            <w:pPr>
              <w:spacing w:line="360" w:lineRule="auto"/>
              <w:jc w:val="thaiDistribute"/>
            </w:pPr>
            <w:r>
              <w:fldChar w:fldCharType="begin" w:fldLock="1"/>
            </w:r>
            <w:r>
              <w:instrText xml:space="preserve"> REF _Ref76755108 \h </w:instrText>
            </w:r>
            <w:r>
              <w:fldChar w:fldCharType="separate"/>
            </w:r>
            <w:r w:rsidR="00AA7B26" w:rsidRPr="009F6850">
              <w:t xml:space="preserve"> </w:t>
            </w:r>
            <w:r w:rsidR="00AA7B26">
              <w:rPr>
                <w:noProof/>
              </w:rPr>
              <w:t>4</w:t>
            </w:r>
            <w:r w:rsidR="00AA7B26" w:rsidRPr="009F6850">
              <w:noBreakHyphen/>
            </w:r>
            <w:r w:rsidR="00AA7B26">
              <w:rPr>
                <w:noProof/>
              </w:rPr>
              <w:t>74</w:t>
            </w:r>
            <w:r>
              <w:fldChar w:fldCharType="end"/>
            </w:r>
          </w:p>
        </w:tc>
        <w:tc>
          <w:tcPr>
            <w:tcW w:w="6868" w:type="dxa"/>
          </w:tcPr>
          <w:p w14:paraId="3521B7FD" w14:textId="0F789887" w:rsidR="000845E1" w:rsidRDefault="00C31D92" w:rsidP="00112FD0">
            <w:pPr>
              <w:spacing w:line="360" w:lineRule="auto"/>
              <w:ind w:left="-116"/>
              <w:rPr>
                <w:spacing w:val="-8"/>
              </w:rPr>
            </w:pPr>
            <w:r>
              <w:rPr>
                <w:spacing w:val="-8"/>
              </w:rPr>
              <w:fldChar w:fldCharType="begin" w:fldLock="1"/>
            </w:r>
            <w:r>
              <w:rPr>
                <w:spacing w:val="-8"/>
              </w:rPr>
              <w:instrText xml:space="preserve"> REF _Ref78708585 \h </w:instrText>
            </w:r>
            <w:r>
              <w:rPr>
                <w:spacing w:val="-8"/>
              </w:rPr>
            </w:r>
            <w:r>
              <w:rPr>
                <w:spacing w:val="-8"/>
              </w:rPr>
              <w:fldChar w:fldCharType="separate"/>
            </w:r>
            <w:r>
              <w:t>All nodes p</w:t>
            </w:r>
            <w:r w:rsidRPr="009F6850">
              <w:t xml:space="preserve">erform </w:t>
            </w:r>
            <w:r>
              <w:t>Document Register</w:t>
            </w:r>
            <w:r w:rsidRPr="009F6850">
              <w:t xml:space="preserve"> in </w:t>
            </w:r>
            <w:r>
              <w:t>6</w:t>
            </w:r>
            <w:r w:rsidRPr="009F6850">
              <w:t xml:space="preserve"> Nodes setup</w:t>
            </w:r>
            <w:r>
              <w:t xml:space="preserve"> (inspected from each node)</w:t>
            </w:r>
            <w:r>
              <w:rPr>
                <w:spacing w:val="-8"/>
              </w:rPr>
              <w:fldChar w:fldCharType="end"/>
            </w:r>
          </w:p>
        </w:tc>
        <w:tc>
          <w:tcPr>
            <w:tcW w:w="753" w:type="dxa"/>
          </w:tcPr>
          <w:p w14:paraId="699C2D37" w14:textId="3C6092A2" w:rsidR="000845E1" w:rsidDel="000845E1" w:rsidRDefault="00897D78" w:rsidP="00112FD0">
            <w:pPr>
              <w:spacing w:line="360" w:lineRule="auto"/>
              <w:jc w:val="thaiDistribute"/>
            </w:pPr>
            <w:r>
              <w:fldChar w:fldCharType="begin" w:fldLock="1"/>
            </w:r>
            <w:r>
              <w:instrText xml:space="preserve"> PAGEREF _Ref76755335 \h </w:instrText>
            </w:r>
            <w:r>
              <w:fldChar w:fldCharType="separate"/>
            </w:r>
            <w:r w:rsidR="000E05C7">
              <w:rPr>
                <w:noProof/>
              </w:rPr>
              <w:t>143</w:t>
            </w:r>
            <w:r>
              <w:fldChar w:fldCharType="end"/>
            </w:r>
          </w:p>
        </w:tc>
      </w:tr>
      <w:tr w:rsidR="000845E1" w:rsidRPr="00112FD0" w14:paraId="7A162E7B" w14:textId="77777777" w:rsidTr="00C31D92">
        <w:tc>
          <w:tcPr>
            <w:tcW w:w="895" w:type="dxa"/>
          </w:tcPr>
          <w:p w14:paraId="1A1DE4A6" w14:textId="0E37CA39" w:rsidR="000845E1" w:rsidRDefault="000845E1" w:rsidP="00112FD0">
            <w:pPr>
              <w:spacing w:line="360" w:lineRule="auto"/>
              <w:jc w:val="thaiDistribute"/>
            </w:pPr>
            <w:r>
              <w:fldChar w:fldCharType="begin" w:fldLock="1"/>
            </w:r>
            <w:r>
              <w:instrText xml:space="preserve"> REF _Ref76736011 \h </w:instrText>
            </w:r>
            <w:r>
              <w:fldChar w:fldCharType="separate"/>
            </w:r>
            <w:r w:rsidR="00AA7B26" w:rsidRPr="009F6850">
              <w:t xml:space="preserve"> </w:t>
            </w:r>
            <w:r w:rsidR="00AA7B26">
              <w:rPr>
                <w:noProof/>
              </w:rPr>
              <w:t>4</w:t>
            </w:r>
            <w:r w:rsidR="00AA7B26" w:rsidRPr="009F6850">
              <w:noBreakHyphen/>
            </w:r>
            <w:r w:rsidR="00AA7B26">
              <w:rPr>
                <w:noProof/>
              </w:rPr>
              <w:t>75</w:t>
            </w:r>
            <w:r>
              <w:fldChar w:fldCharType="end"/>
            </w:r>
          </w:p>
        </w:tc>
        <w:tc>
          <w:tcPr>
            <w:tcW w:w="6868" w:type="dxa"/>
          </w:tcPr>
          <w:p w14:paraId="07D984DB" w14:textId="176814A5" w:rsidR="000845E1" w:rsidRDefault="00C31D92" w:rsidP="00112FD0">
            <w:pPr>
              <w:spacing w:line="360" w:lineRule="auto"/>
              <w:ind w:left="-116"/>
              <w:rPr>
                <w:spacing w:val="-8"/>
              </w:rPr>
            </w:pPr>
            <w:r>
              <w:rPr>
                <w:spacing w:val="-8"/>
              </w:rPr>
              <w:fldChar w:fldCharType="begin" w:fldLock="1"/>
            </w:r>
            <w:r>
              <w:rPr>
                <w:spacing w:val="-8"/>
              </w:rPr>
              <w:instrText xml:space="preserve"> REF _Ref78708593 \h </w:instrText>
            </w:r>
            <w:r>
              <w:rPr>
                <w:spacing w:val="-8"/>
              </w:rPr>
            </w:r>
            <w:r>
              <w:rPr>
                <w:spacing w:val="-8"/>
              </w:rPr>
              <w:fldChar w:fldCharType="separate"/>
            </w:r>
            <w:r>
              <w:t>All nodes p</w:t>
            </w:r>
            <w:r w:rsidRPr="009F6850">
              <w:t xml:space="preserve">erform </w:t>
            </w:r>
            <w:r>
              <w:t>Document Register</w:t>
            </w:r>
            <w:r w:rsidRPr="009F6850">
              <w:t xml:space="preserve"> in </w:t>
            </w:r>
            <w:r>
              <w:t>5</w:t>
            </w:r>
            <w:r w:rsidRPr="009F6850">
              <w:t xml:space="preserve"> Nodes setup</w:t>
            </w:r>
            <w:r>
              <w:t xml:space="preserve"> (inspected from each node)</w:t>
            </w:r>
            <w:r>
              <w:rPr>
                <w:spacing w:val="-8"/>
              </w:rPr>
              <w:fldChar w:fldCharType="end"/>
            </w:r>
          </w:p>
        </w:tc>
        <w:tc>
          <w:tcPr>
            <w:tcW w:w="753" w:type="dxa"/>
          </w:tcPr>
          <w:p w14:paraId="3ECA8326" w14:textId="1D598A75" w:rsidR="000845E1" w:rsidDel="000845E1" w:rsidRDefault="00897D78" w:rsidP="00112FD0">
            <w:pPr>
              <w:spacing w:line="360" w:lineRule="auto"/>
              <w:jc w:val="thaiDistribute"/>
            </w:pPr>
            <w:r>
              <w:fldChar w:fldCharType="begin" w:fldLock="1"/>
            </w:r>
            <w:r>
              <w:instrText xml:space="preserve"> PAGEREF _Ref76755338 \h </w:instrText>
            </w:r>
            <w:r>
              <w:fldChar w:fldCharType="separate"/>
            </w:r>
            <w:r w:rsidR="000E05C7">
              <w:rPr>
                <w:noProof/>
              </w:rPr>
              <w:t>143</w:t>
            </w:r>
            <w:r>
              <w:fldChar w:fldCharType="end"/>
            </w:r>
          </w:p>
        </w:tc>
      </w:tr>
      <w:tr w:rsidR="000845E1" w:rsidRPr="00112FD0" w14:paraId="459EA9CB" w14:textId="77777777" w:rsidTr="00C31D92">
        <w:tc>
          <w:tcPr>
            <w:tcW w:w="895" w:type="dxa"/>
          </w:tcPr>
          <w:p w14:paraId="6ABBE6B4" w14:textId="0D55B0F8" w:rsidR="000845E1" w:rsidRDefault="000845E1" w:rsidP="00112FD0">
            <w:pPr>
              <w:spacing w:line="360" w:lineRule="auto"/>
              <w:jc w:val="thaiDistribute"/>
            </w:pPr>
            <w:r>
              <w:fldChar w:fldCharType="begin" w:fldLock="1"/>
            </w:r>
            <w:r>
              <w:instrText xml:space="preserve"> REF _Ref76736744 \h </w:instrText>
            </w:r>
            <w:r>
              <w:fldChar w:fldCharType="separate"/>
            </w:r>
            <w:r w:rsidR="00AA7B26" w:rsidRPr="009F6850">
              <w:t xml:space="preserve"> </w:t>
            </w:r>
            <w:r w:rsidR="00AA7B26">
              <w:rPr>
                <w:noProof/>
              </w:rPr>
              <w:t>4</w:t>
            </w:r>
            <w:r w:rsidR="00AA7B26" w:rsidRPr="009F6850">
              <w:noBreakHyphen/>
            </w:r>
            <w:r w:rsidR="00AA7B26">
              <w:rPr>
                <w:noProof/>
              </w:rPr>
              <w:t>76</w:t>
            </w:r>
            <w:r>
              <w:fldChar w:fldCharType="end"/>
            </w:r>
          </w:p>
        </w:tc>
        <w:tc>
          <w:tcPr>
            <w:tcW w:w="6868" w:type="dxa"/>
          </w:tcPr>
          <w:p w14:paraId="458E7EFA" w14:textId="1534246C" w:rsidR="000845E1" w:rsidRDefault="000845E1" w:rsidP="00112FD0">
            <w:pPr>
              <w:spacing w:line="360" w:lineRule="auto"/>
              <w:ind w:left="-116"/>
              <w:rPr>
                <w:spacing w:val="-8"/>
              </w:rPr>
            </w:pPr>
            <w:r>
              <w:rPr>
                <w:spacing w:val="-8"/>
              </w:rPr>
              <w:fldChar w:fldCharType="begin" w:fldLock="1"/>
            </w:r>
            <w:r>
              <w:rPr>
                <w:spacing w:val="-8"/>
              </w:rPr>
              <w:instrText xml:space="preserve"> REF _Ref76755230 \h </w:instrText>
            </w:r>
            <w:r>
              <w:rPr>
                <w:spacing w:val="-8"/>
              </w:rPr>
            </w:r>
            <w:r>
              <w:rPr>
                <w:spacing w:val="-8"/>
              </w:rPr>
              <w:fldChar w:fldCharType="separate"/>
            </w:r>
            <w:r w:rsidR="00C31D92" w:rsidRPr="009F6850">
              <w:t xml:space="preserve">Performance comparison of average process time </w:t>
            </w:r>
            <w:r w:rsidR="00C31D92">
              <w:t>between 7, 6, and 5</w:t>
            </w:r>
            <w:r w:rsidR="00C31D92" w:rsidRPr="009F6850">
              <w:t xml:space="preserve"> node</w:t>
            </w:r>
            <w:r w:rsidR="00C31D92">
              <w:t>s</w:t>
            </w:r>
            <w:r w:rsidR="00C31D92" w:rsidRPr="009F6850">
              <w:t xml:space="preserve"> setup</w:t>
            </w:r>
            <w:r>
              <w:rPr>
                <w:spacing w:val="-8"/>
              </w:rPr>
              <w:fldChar w:fldCharType="end"/>
            </w:r>
          </w:p>
        </w:tc>
        <w:tc>
          <w:tcPr>
            <w:tcW w:w="753" w:type="dxa"/>
          </w:tcPr>
          <w:p w14:paraId="06AA12C4" w14:textId="0EAEF164" w:rsidR="000845E1" w:rsidDel="000845E1" w:rsidRDefault="00897D78" w:rsidP="00112FD0">
            <w:pPr>
              <w:spacing w:line="360" w:lineRule="auto"/>
              <w:jc w:val="thaiDistribute"/>
            </w:pPr>
            <w:r>
              <w:fldChar w:fldCharType="begin" w:fldLock="1"/>
            </w:r>
            <w:r>
              <w:instrText xml:space="preserve"> PAGEREF _Ref76755340 \h </w:instrText>
            </w:r>
            <w:r>
              <w:fldChar w:fldCharType="separate"/>
            </w:r>
            <w:r w:rsidR="000E05C7">
              <w:rPr>
                <w:noProof/>
              </w:rPr>
              <w:t>144</w:t>
            </w:r>
            <w:r>
              <w:fldChar w:fldCharType="end"/>
            </w:r>
          </w:p>
        </w:tc>
      </w:tr>
      <w:tr w:rsidR="00953A5A" w:rsidRPr="00112FD0" w14:paraId="72529BA9" w14:textId="77777777" w:rsidTr="00C31D92">
        <w:tc>
          <w:tcPr>
            <w:tcW w:w="895" w:type="dxa"/>
          </w:tcPr>
          <w:p w14:paraId="589D79D7" w14:textId="2B72DFC7" w:rsidR="00953A5A" w:rsidRDefault="00802CE7" w:rsidP="00112FD0">
            <w:pPr>
              <w:spacing w:line="360" w:lineRule="auto"/>
              <w:jc w:val="thaiDistribute"/>
            </w:pPr>
            <w:r>
              <w:fldChar w:fldCharType="begin" w:fldLock="1"/>
            </w:r>
            <w:r>
              <w:instrText xml:space="preserve"> REF _Ref76927450 \h </w:instrText>
            </w:r>
            <w:r>
              <w:fldChar w:fldCharType="separate"/>
            </w:r>
            <w:r w:rsidR="00AA7B26" w:rsidRPr="009F6850">
              <w:t xml:space="preserve"> </w:t>
            </w:r>
            <w:r w:rsidR="00AA7B26">
              <w:rPr>
                <w:noProof/>
              </w:rPr>
              <w:t>4</w:t>
            </w:r>
            <w:r w:rsidR="00AA7B26" w:rsidRPr="009F6850">
              <w:noBreakHyphen/>
            </w:r>
            <w:r w:rsidR="00AA7B26">
              <w:rPr>
                <w:noProof/>
              </w:rPr>
              <w:t>77</w:t>
            </w:r>
            <w:r>
              <w:fldChar w:fldCharType="end"/>
            </w:r>
          </w:p>
        </w:tc>
        <w:tc>
          <w:tcPr>
            <w:tcW w:w="6868" w:type="dxa"/>
          </w:tcPr>
          <w:p w14:paraId="2C582332" w14:textId="2CC89643" w:rsidR="00953A5A" w:rsidRDefault="00CF6494" w:rsidP="00112FD0">
            <w:pPr>
              <w:spacing w:line="360" w:lineRule="auto"/>
              <w:ind w:left="-116"/>
              <w:rPr>
                <w:spacing w:val="-8"/>
              </w:rPr>
            </w:pPr>
            <w:r>
              <w:rPr>
                <w:spacing w:val="-8"/>
              </w:rPr>
              <w:fldChar w:fldCharType="begin" w:fldLock="1"/>
            </w:r>
            <w:r>
              <w:rPr>
                <w:spacing w:val="-8"/>
              </w:rPr>
              <w:instrText xml:space="preserve"> REF _Ref76935880 \h </w:instrText>
            </w:r>
            <w:r>
              <w:rPr>
                <w:spacing w:val="-8"/>
              </w:rPr>
            </w:r>
            <w:r>
              <w:rPr>
                <w:spacing w:val="-8"/>
              </w:rPr>
              <w:fldChar w:fldCharType="separate"/>
            </w:r>
            <w:r w:rsidR="00C31D92" w:rsidRPr="009F6850">
              <w:t xml:space="preserve">Performance comparison between </w:t>
            </w:r>
            <w:r w:rsidR="00C31D92" w:rsidRPr="009F6850">
              <w:br/>
              <w:t xml:space="preserve">when only a single node performs the Document Register </w:t>
            </w:r>
            <w:r w:rsidR="00C31D92" w:rsidRPr="009F6850">
              <w:br/>
              <w:t>and when all nodes perform the Document Register at the same time</w:t>
            </w:r>
            <w:r>
              <w:rPr>
                <w:spacing w:val="-8"/>
              </w:rPr>
              <w:fldChar w:fldCharType="end"/>
            </w:r>
          </w:p>
        </w:tc>
        <w:tc>
          <w:tcPr>
            <w:tcW w:w="753" w:type="dxa"/>
          </w:tcPr>
          <w:p w14:paraId="4C4AF2D4" w14:textId="1208D3A5" w:rsidR="00953A5A" w:rsidRDefault="00CF6494" w:rsidP="00112FD0">
            <w:pPr>
              <w:spacing w:line="360" w:lineRule="auto"/>
              <w:jc w:val="thaiDistribute"/>
            </w:pPr>
            <w:r>
              <w:fldChar w:fldCharType="begin" w:fldLock="1"/>
            </w:r>
            <w:r>
              <w:instrText xml:space="preserve"> PAGEREF _Ref76935886 \h </w:instrText>
            </w:r>
            <w:r>
              <w:fldChar w:fldCharType="separate"/>
            </w:r>
            <w:r w:rsidR="000E05C7">
              <w:rPr>
                <w:noProof/>
              </w:rPr>
              <w:t>146</w:t>
            </w:r>
            <w:r>
              <w:fldChar w:fldCharType="end"/>
            </w:r>
          </w:p>
        </w:tc>
      </w:tr>
      <w:tr w:rsidR="000845E1" w:rsidRPr="00112FD0" w14:paraId="0703EF3A" w14:textId="77777777" w:rsidTr="00C31D92">
        <w:tc>
          <w:tcPr>
            <w:tcW w:w="895" w:type="dxa"/>
          </w:tcPr>
          <w:p w14:paraId="0C8F7455" w14:textId="70FFAC48" w:rsidR="000845E1" w:rsidRDefault="000845E1" w:rsidP="00112FD0">
            <w:pPr>
              <w:spacing w:line="360" w:lineRule="auto"/>
              <w:jc w:val="thaiDistribute"/>
            </w:pPr>
            <w:r>
              <w:fldChar w:fldCharType="begin" w:fldLock="1"/>
            </w:r>
            <w:r>
              <w:instrText xml:space="preserve"> REF _Ref76739775 \h </w:instrText>
            </w:r>
            <w:r>
              <w:fldChar w:fldCharType="separate"/>
            </w:r>
            <w:r w:rsidR="00AA7B26" w:rsidRPr="009F6850">
              <w:t xml:space="preserve"> </w:t>
            </w:r>
            <w:r w:rsidR="00AA7B26">
              <w:rPr>
                <w:noProof/>
              </w:rPr>
              <w:t>4</w:t>
            </w:r>
            <w:r w:rsidR="00AA7B26" w:rsidRPr="009F6850">
              <w:noBreakHyphen/>
            </w:r>
            <w:r w:rsidR="00AA7B26">
              <w:rPr>
                <w:noProof/>
              </w:rPr>
              <w:t>78</w:t>
            </w:r>
            <w:r>
              <w:fldChar w:fldCharType="end"/>
            </w:r>
          </w:p>
        </w:tc>
        <w:tc>
          <w:tcPr>
            <w:tcW w:w="6868" w:type="dxa"/>
          </w:tcPr>
          <w:p w14:paraId="766E86B7" w14:textId="6A9CCEF0" w:rsidR="000845E1" w:rsidRDefault="00C31D92" w:rsidP="00112FD0">
            <w:pPr>
              <w:spacing w:line="360" w:lineRule="auto"/>
              <w:ind w:left="-116"/>
              <w:rPr>
                <w:spacing w:val="-8"/>
              </w:rPr>
            </w:pPr>
            <w:r>
              <w:rPr>
                <w:spacing w:val="-8"/>
              </w:rPr>
              <w:fldChar w:fldCharType="begin" w:fldLock="1"/>
            </w:r>
            <w:r>
              <w:rPr>
                <w:spacing w:val="-8"/>
              </w:rPr>
              <w:instrText xml:space="preserve"> REF _Hlk78707606 \h </w:instrText>
            </w:r>
            <w:r>
              <w:rPr>
                <w:spacing w:val="-8"/>
              </w:rPr>
            </w:r>
            <w:r>
              <w:rPr>
                <w:spacing w:val="-8"/>
              </w:rPr>
              <w:fldChar w:fldCharType="separate"/>
            </w:r>
            <w:r>
              <w:t>All nodes perform both Document Register and Document Query in 7 Nodes setup</w:t>
            </w:r>
            <w:r>
              <w:br/>
              <w:t>(Measure processing time to complete Document Register)</w:t>
            </w:r>
            <w:r>
              <w:rPr>
                <w:spacing w:val="-8"/>
              </w:rPr>
              <w:fldChar w:fldCharType="end"/>
            </w:r>
          </w:p>
        </w:tc>
        <w:tc>
          <w:tcPr>
            <w:tcW w:w="753" w:type="dxa"/>
          </w:tcPr>
          <w:p w14:paraId="09331045" w14:textId="1FD75BB3" w:rsidR="000845E1" w:rsidDel="000845E1" w:rsidRDefault="00897D78" w:rsidP="00112FD0">
            <w:pPr>
              <w:spacing w:line="360" w:lineRule="auto"/>
              <w:jc w:val="thaiDistribute"/>
            </w:pPr>
            <w:r>
              <w:fldChar w:fldCharType="begin" w:fldLock="1"/>
            </w:r>
            <w:r>
              <w:instrText xml:space="preserve"> PAGEREF _Ref76755343 \h </w:instrText>
            </w:r>
            <w:r>
              <w:fldChar w:fldCharType="separate"/>
            </w:r>
            <w:r w:rsidR="000E05C7">
              <w:rPr>
                <w:noProof/>
              </w:rPr>
              <w:t>148</w:t>
            </w:r>
            <w:r>
              <w:fldChar w:fldCharType="end"/>
            </w:r>
          </w:p>
        </w:tc>
      </w:tr>
      <w:tr w:rsidR="000845E1" w:rsidRPr="00112FD0" w14:paraId="13186E96" w14:textId="77777777" w:rsidTr="00C31D92">
        <w:tc>
          <w:tcPr>
            <w:tcW w:w="895" w:type="dxa"/>
          </w:tcPr>
          <w:p w14:paraId="2BAFD906" w14:textId="1B8141F1" w:rsidR="000845E1" w:rsidRDefault="000845E1" w:rsidP="00112FD0">
            <w:pPr>
              <w:spacing w:line="360" w:lineRule="auto"/>
              <w:jc w:val="thaiDistribute"/>
            </w:pPr>
            <w:r>
              <w:lastRenderedPageBreak/>
              <w:fldChar w:fldCharType="begin" w:fldLock="1"/>
            </w:r>
            <w:r>
              <w:instrText xml:space="preserve"> REF _Ref76755121 \h </w:instrText>
            </w:r>
            <w:r>
              <w:fldChar w:fldCharType="separate"/>
            </w:r>
            <w:r w:rsidR="00AA7B26" w:rsidRPr="009F6850">
              <w:t xml:space="preserve"> </w:t>
            </w:r>
            <w:r w:rsidR="00AA7B26">
              <w:rPr>
                <w:noProof/>
              </w:rPr>
              <w:t>4</w:t>
            </w:r>
            <w:r w:rsidR="00AA7B26" w:rsidRPr="009F6850">
              <w:noBreakHyphen/>
            </w:r>
            <w:r w:rsidR="00AA7B26">
              <w:rPr>
                <w:noProof/>
              </w:rPr>
              <w:t>79</w:t>
            </w:r>
            <w:r>
              <w:fldChar w:fldCharType="end"/>
            </w:r>
          </w:p>
        </w:tc>
        <w:tc>
          <w:tcPr>
            <w:tcW w:w="6868" w:type="dxa"/>
          </w:tcPr>
          <w:p w14:paraId="14257DDE" w14:textId="7595F685" w:rsidR="000845E1" w:rsidRDefault="00C31D92" w:rsidP="00112FD0">
            <w:pPr>
              <w:spacing w:line="360" w:lineRule="auto"/>
              <w:ind w:left="-116"/>
              <w:rPr>
                <w:spacing w:val="-8"/>
              </w:rPr>
            </w:pPr>
            <w:r>
              <w:rPr>
                <w:spacing w:val="-8"/>
              </w:rPr>
              <w:fldChar w:fldCharType="begin" w:fldLock="1"/>
            </w:r>
            <w:r>
              <w:rPr>
                <w:spacing w:val="-8"/>
              </w:rPr>
              <w:instrText xml:space="preserve"> REF _Ref78708609 \h </w:instrText>
            </w:r>
            <w:r>
              <w:rPr>
                <w:spacing w:val="-8"/>
              </w:rPr>
            </w:r>
            <w:r>
              <w:rPr>
                <w:spacing w:val="-8"/>
              </w:rPr>
              <w:fldChar w:fldCharType="separate"/>
            </w:r>
            <w:r>
              <w:t>All nodes perform both Document Register and Document Query in 6 Nodes setup</w:t>
            </w:r>
            <w:r>
              <w:br/>
              <w:t>(Measure processing time to complete Document Register)</w:t>
            </w:r>
            <w:r>
              <w:rPr>
                <w:spacing w:val="-8"/>
              </w:rPr>
              <w:fldChar w:fldCharType="end"/>
            </w:r>
          </w:p>
        </w:tc>
        <w:tc>
          <w:tcPr>
            <w:tcW w:w="753" w:type="dxa"/>
          </w:tcPr>
          <w:p w14:paraId="7D5A7A72" w14:textId="3D3D1E27" w:rsidR="000845E1" w:rsidDel="000845E1" w:rsidRDefault="00897D78" w:rsidP="00112FD0">
            <w:pPr>
              <w:spacing w:line="360" w:lineRule="auto"/>
              <w:jc w:val="thaiDistribute"/>
            </w:pPr>
            <w:r>
              <w:fldChar w:fldCharType="begin" w:fldLock="1"/>
            </w:r>
            <w:r>
              <w:instrText xml:space="preserve"> PAGEREF _Ref76755350 \h </w:instrText>
            </w:r>
            <w:r>
              <w:fldChar w:fldCharType="separate"/>
            </w:r>
            <w:r w:rsidR="000E05C7">
              <w:rPr>
                <w:noProof/>
              </w:rPr>
              <w:t>148</w:t>
            </w:r>
            <w:r>
              <w:fldChar w:fldCharType="end"/>
            </w:r>
          </w:p>
        </w:tc>
      </w:tr>
      <w:tr w:rsidR="000845E1" w:rsidRPr="00112FD0" w14:paraId="549C4137" w14:textId="77777777" w:rsidTr="00C31D92">
        <w:tc>
          <w:tcPr>
            <w:tcW w:w="895" w:type="dxa"/>
          </w:tcPr>
          <w:p w14:paraId="041FB603" w14:textId="48CB70B9" w:rsidR="000845E1" w:rsidRDefault="000845E1" w:rsidP="00112FD0">
            <w:pPr>
              <w:spacing w:line="360" w:lineRule="auto"/>
              <w:jc w:val="thaiDistribute"/>
            </w:pPr>
            <w:r>
              <w:fldChar w:fldCharType="begin" w:fldLock="1"/>
            </w:r>
            <w:r>
              <w:instrText xml:space="preserve"> REF _Ref76739784 \h </w:instrText>
            </w:r>
            <w:r>
              <w:fldChar w:fldCharType="separate"/>
            </w:r>
            <w:r w:rsidR="00AA7B26" w:rsidRPr="009F6850">
              <w:t xml:space="preserve"> </w:t>
            </w:r>
            <w:r w:rsidR="00AA7B26">
              <w:rPr>
                <w:noProof/>
              </w:rPr>
              <w:t>4</w:t>
            </w:r>
            <w:r w:rsidR="00AA7B26" w:rsidRPr="009F6850">
              <w:noBreakHyphen/>
            </w:r>
            <w:r w:rsidR="00AA7B26">
              <w:rPr>
                <w:noProof/>
              </w:rPr>
              <w:t>80</w:t>
            </w:r>
            <w:r>
              <w:fldChar w:fldCharType="end"/>
            </w:r>
          </w:p>
        </w:tc>
        <w:tc>
          <w:tcPr>
            <w:tcW w:w="6868" w:type="dxa"/>
          </w:tcPr>
          <w:p w14:paraId="4F963894" w14:textId="281DB335" w:rsidR="000845E1" w:rsidRDefault="00C31D92" w:rsidP="00112FD0">
            <w:pPr>
              <w:spacing w:line="360" w:lineRule="auto"/>
              <w:ind w:left="-116"/>
              <w:rPr>
                <w:spacing w:val="-8"/>
              </w:rPr>
            </w:pPr>
            <w:r>
              <w:rPr>
                <w:spacing w:val="-8"/>
              </w:rPr>
              <w:fldChar w:fldCharType="begin" w:fldLock="1"/>
            </w:r>
            <w:r>
              <w:rPr>
                <w:spacing w:val="-8"/>
              </w:rPr>
              <w:instrText xml:space="preserve"> REF _Ref78708614 \h </w:instrText>
            </w:r>
            <w:r>
              <w:rPr>
                <w:spacing w:val="-8"/>
              </w:rPr>
            </w:r>
            <w:r>
              <w:rPr>
                <w:spacing w:val="-8"/>
              </w:rPr>
              <w:fldChar w:fldCharType="separate"/>
            </w:r>
            <w:r>
              <w:t>All nodes perform both Document Register and Document Query in 5 Nodes setup</w:t>
            </w:r>
            <w:r>
              <w:br/>
              <w:t>(Measure processing time to complete Document Register)</w:t>
            </w:r>
            <w:r>
              <w:rPr>
                <w:spacing w:val="-8"/>
              </w:rPr>
              <w:fldChar w:fldCharType="end"/>
            </w:r>
          </w:p>
        </w:tc>
        <w:tc>
          <w:tcPr>
            <w:tcW w:w="753" w:type="dxa"/>
          </w:tcPr>
          <w:p w14:paraId="5105550A" w14:textId="4B2D3001" w:rsidR="000845E1" w:rsidDel="000845E1" w:rsidRDefault="00897D78" w:rsidP="00112FD0">
            <w:pPr>
              <w:spacing w:line="360" w:lineRule="auto"/>
              <w:jc w:val="thaiDistribute"/>
            </w:pPr>
            <w:r>
              <w:fldChar w:fldCharType="begin" w:fldLock="1"/>
            </w:r>
            <w:r>
              <w:instrText xml:space="preserve"> PAGEREF _Ref76755354 \h </w:instrText>
            </w:r>
            <w:r>
              <w:fldChar w:fldCharType="separate"/>
            </w:r>
            <w:r w:rsidR="000E05C7">
              <w:rPr>
                <w:noProof/>
              </w:rPr>
              <w:t>149</w:t>
            </w:r>
            <w:r>
              <w:fldChar w:fldCharType="end"/>
            </w:r>
          </w:p>
        </w:tc>
      </w:tr>
      <w:tr w:rsidR="000845E1" w:rsidRPr="00112FD0" w14:paraId="01CF1B6A" w14:textId="77777777" w:rsidTr="00C31D92">
        <w:tc>
          <w:tcPr>
            <w:tcW w:w="895" w:type="dxa"/>
          </w:tcPr>
          <w:p w14:paraId="479271B1" w14:textId="3FB04F8F" w:rsidR="000845E1" w:rsidRDefault="000845E1" w:rsidP="00112FD0">
            <w:pPr>
              <w:spacing w:line="360" w:lineRule="auto"/>
              <w:jc w:val="thaiDistribute"/>
            </w:pPr>
            <w:r>
              <w:fldChar w:fldCharType="begin" w:fldLock="1"/>
            </w:r>
            <w:r>
              <w:instrText xml:space="preserve"> REF _Ref76740145 \h </w:instrText>
            </w:r>
            <w:r>
              <w:fldChar w:fldCharType="separate"/>
            </w:r>
            <w:r w:rsidR="00AA7B26" w:rsidRPr="009F6850">
              <w:t xml:space="preserve"> </w:t>
            </w:r>
            <w:r w:rsidR="00AA7B26">
              <w:rPr>
                <w:noProof/>
              </w:rPr>
              <w:t>4</w:t>
            </w:r>
            <w:r w:rsidR="00AA7B26" w:rsidRPr="009F6850">
              <w:noBreakHyphen/>
            </w:r>
            <w:r w:rsidR="00AA7B26">
              <w:rPr>
                <w:noProof/>
              </w:rPr>
              <w:t>81</w:t>
            </w:r>
            <w:r>
              <w:fldChar w:fldCharType="end"/>
            </w:r>
          </w:p>
        </w:tc>
        <w:tc>
          <w:tcPr>
            <w:tcW w:w="6868" w:type="dxa"/>
          </w:tcPr>
          <w:p w14:paraId="5820789A" w14:textId="09B516C1" w:rsidR="000845E1" w:rsidRDefault="000845E1" w:rsidP="00112FD0">
            <w:pPr>
              <w:spacing w:line="360" w:lineRule="auto"/>
              <w:ind w:left="-116"/>
              <w:rPr>
                <w:spacing w:val="-8"/>
              </w:rPr>
            </w:pPr>
            <w:r>
              <w:rPr>
                <w:spacing w:val="-8"/>
              </w:rPr>
              <w:fldChar w:fldCharType="begin" w:fldLock="1"/>
            </w:r>
            <w:r>
              <w:rPr>
                <w:spacing w:val="-8"/>
              </w:rPr>
              <w:instrText xml:space="preserve"> REF _Ref76755249 \h </w:instrText>
            </w:r>
            <w:r>
              <w:rPr>
                <w:spacing w:val="-8"/>
              </w:rPr>
            </w:r>
            <w:r>
              <w:rPr>
                <w:spacing w:val="-8"/>
              </w:rPr>
              <w:fldChar w:fldCharType="separate"/>
            </w:r>
            <w:r w:rsidR="00C31D92" w:rsidRPr="009F6850">
              <w:t xml:space="preserve">Performance comparison of average process time </w:t>
            </w:r>
            <w:r w:rsidR="00C31D92">
              <w:t>between 7, 6, and 5 nodes</w:t>
            </w:r>
            <w:r w:rsidR="00C31D92" w:rsidRPr="009F6850">
              <w:t xml:space="preserve"> setup</w:t>
            </w:r>
            <w:r>
              <w:rPr>
                <w:spacing w:val="-8"/>
              </w:rPr>
              <w:fldChar w:fldCharType="end"/>
            </w:r>
          </w:p>
        </w:tc>
        <w:tc>
          <w:tcPr>
            <w:tcW w:w="753" w:type="dxa"/>
          </w:tcPr>
          <w:p w14:paraId="70BF9BF6" w14:textId="1133BB7F" w:rsidR="000845E1" w:rsidDel="000845E1" w:rsidRDefault="00897D78" w:rsidP="00112FD0">
            <w:pPr>
              <w:spacing w:line="360" w:lineRule="auto"/>
              <w:jc w:val="thaiDistribute"/>
            </w:pPr>
            <w:r>
              <w:fldChar w:fldCharType="begin" w:fldLock="1"/>
            </w:r>
            <w:r>
              <w:instrText xml:space="preserve"> PAGEREF _Ref76755364 \h </w:instrText>
            </w:r>
            <w:r>
              <w:fldChar w:fldCharType="separate"/>
            </w:r>
            <w:r w:rsidR="000E05C7">
              <w:rPr>
                <w:noProof/>
              </w:rPr>
              <w:t>150</w:t>
            </w:r>
            <w:r>
              <w:fldChar w:fldCharType="end"/>
            </w:r>
          </w:p>
        </w:tc>
      </w:tr>
      <w:tr w:rsidR="00AA7B26" w:rsidRPr="00112FD0" w14:paraId="43C8FDC7" w14:textId="77777777" w:rsidTr="00C31D92">
        <w:tc>
          <w:tcPr>
            <w:tcW w:w="895" w:type="dxa"/>
          </w:tcPr>
          <w:p w14:paraId="320B6CD7" w14:textId="69E8FF6E" w:rsidR="00AA7B26" w:rsidRDefault="00AA7B26" w:rsidP="00AA7B26">
            <w:pPr>
              <w:spacing w:line="360" w:lineRule="auto"/>
              <w:jc w:val="thaiDistribute"/>
            </w:pPr>
            <w:r>
              <w:fldChar w:fldCharType="begin" w:fldLock="1"/>
            </w:r>
            <w:r>
              <w:instrText xml:space="preserve"> REF _Ref76741656 \h </w:instrText>
            </w:r>
            <w:r>
              <w:fldChar w:fldCharType="separate"/>
            </w:r>
            <w:r w:rsidRPr="009F6850">
              <w:t xml:space="preserve"> </w:t>
            </w:r>
            <w:r>
              <w:rPr>
                <w:noProof/>
              </w:rPr>
              <w:t>4</w:t>
            </w:r>
            <w:r w:rsidRPr="009F6850">
              <w:noBreakHyphen/>
            </w:r>
            <w:r>
              <w:rPr>
                <w:noProof/>
              </w:rPr>
              <w:t>82</w:t>
            </w:r>
            <w:r>
              <w:fldChar w:fldCharType="end"/>
            </w:r>
          </w:p>
        </w:tc>
        <w:tc>
          <w:tcPr>
            <w:tcW w:w="6868" w:type="dxa"/>
          </w:tcPr>
          <w:p w14:paraId="7B5B41BA" w14:textId="7F616D2F" w:rsidR="00AA7B26" w:rsidRDefault="00AA7B26" w:rsidP="00AA7B26">
            <w:pPr>
              <w:spacing w:line="360" w:lineRule="auto"/>
              <w:ind w:left="-116"/>
              <w:rPr>
                <w:spacing w:val="-8"/>
              </w:rPr>
            </w:pPr>
            <w:r>
              <w:rPr>
                <w:spacing w:val="-8"/>
              </w:rPr>
              <w:fldChar w:fldCharType="begin" w:fldLock="1"/>
            </w:r>
            <w:r>
              <w:rPr>
                <w:spacing w:val="-8"/>
              </w:rPr>
              <w:instrText xml:space="preserve"> REF _Ref76755252 \h </w:instrText>
            </w:r>
            <w:r>
              <w:rPr>
                <w:spacing w:val="-8"/>
              </w:rPr>
            </w:r>
            <w:r>
              <w:rPr>
                <w:spacing w:val="-8"/>
              </w:rPr>
              <w:fldChar w:fldCharType="separate"/>
            </w:r>
            <w:r w:rsidR="00C31D92" w:rsidRPr="009F6850">
              <w:t xml:space="preserve">Performance comparison between </w:t>
            </w:r>
            <w:r w:rsidR="00C31D92">
              <w:br/>
            </w:r>
            <w:r w:rsidR="00C31D92" w:rsidRPr="009F6850">
              <w:t>trigger the Document Register function</w:t>
            </w:r>
            <w:r w:rsidR="00C31D92">
              <w:t xml:space="preserve"> without Document Query and</w:t>
            </w:r>
            <w:r w:rsidR="00C31D92" w:rsidRPr="009F6850">
              <w:t xml:space="preserve"> </w:t>
            </w:r>
            <w:r w:rsidR="00C31D92" w:rsidRPr="009F6850">
              <w:rPr>
                <w:cs/>
              </w:rPr>
              <w:br/>
            </w:r>
            <w:r>
              <w:rPr>
                <w:spacing w:val="-8"/>
              </w:rPr>
              <w:fldChar w:fldCharType="end"/>
            </w:r>
          </w:p>
        </w:tc>
        <w:tc>
          <w:tcPr>
            <w:tcW w:w="753" w:type="dxa"/>
          </w:tcPr>
          <w:p w14:paraId="76F583AA" w14:textId="62006761" w:rsidR="00AA7B26" w:rsidRDefault="00AA7B26" w:rsidP="00AA7B26">
            <w:pPr>
              <w:spacing w:line="360" w:lineRule="auto"/>
              <w:jc w:val="thaiDistribute"/>
            </w:pPr>
            <w:r>
              <w:fldChar w:fldCharType="begin" w:fldLock="1"/>
            </w:r>
            <w:r>
              <w:instrText xml:space="preserve"> PAGEREF _Ref76755367 \h </w:instrText>
            </w:r>
            <w:r>
              <w:fldChar w:fldCharType="separate"/>
            </w:r>
            <w:r w:rsidR="000E05C7">
              <w:rPr>
                <w:noProof/>
              </w:rPr>
              <w:t>151</w:t>
            </w:r>
            <w:r>
              <w:fldChar w:fldCharType="end"/>
            </w:r>
          </w:p>
        </w:tc>
      </w:tr>
      <w:tr w:rsidR="00AA7B26" w:rsidRPr="00112FD0" w14:paraId="2448AF79" w14:textId="77777777" w:rsidTr="00C31D92">
        <w:tc>
          <w:tcPr>
            <w:tcW w:w="895" w:type="dxa"/>
          </w:tcPr>
          <w:p w14:paraId="48BAD861" w14:textId="2A9C210A" w:rsidR="00AA7B26" w:rsidRDefault="00AA7B26" w:rsidP="00AA7B26">
            <w:pPr>
              <w:spacing w:line="360" w:lineRule="auto"/>
              <w:jc w:val="thaiDistribute"/>
            </w:pPr>
            <w:r>
              <w:fldChar w:fldCharType="begin" w:fldLock="1"/>
            </w:r>
            <w:r>
              <w:instrText xml:space="preserve"> REF _Ref76733852 \h </w:instrText>
            </w:r>
            <w:r>
              <w:fldChar w:fldCharType="separate"/>
            </w:r>
            <w:r w:rsidRPr="009F6850">
              <w:t xml:space="preserve"> </w:t>
            </w:r>
            <w:r>
              <w:rPr>
                <w:noProof/>
              </w:rPr>
              <w:t>4</w:t>
            </w:r>
            <w:r w:rsidRPr="009F6850">
              <w:noBreakHyphen/>
            </w:r>
            <w:r>
              <w:rPr>
                <w:noProof/>
              </w:rPr>
              <w:t>83</w:t>
            </w:r>
            <w:r>
              <w:fldChar w:fldCharType="end"/>
            </w:r>
          </w:p>
        </w:tc>
        <w:tc>
          <w:tcPr>
            <w:tcW w:w="6868" w:type="dxa"/>
          </w:tcPr>
          <w:p w14:paraId="430BE4BE" w14:textId="55845663" w:rsidR="00AA7B26" w:rsidRDefault="00AA7B26" w:rsidP="00AA7B26">
            <w:pPr>
              <w:spacing w:line="360" w:lineRule="auto"/>
              <w:ind w:left="-116"/>
              <w:rPr>
                <w:spacing w:val="-8"/>
              </w:rPr>
            </w:pPr>
            <w:r>
              <w:rPr>
                <w:spacing w:val="-8"/>
              </w:rPr>
              <w:fldChar w:fldCharType="begin" w:fldLock="1"/>
            </w:r>
            <w:r>
              <w:rPr>
                <w:spacing w:val="-8"/>
              </w:rPr>
              <w:instrText xml:space="preserve"> REF _Ref76935866 \h </w:instrText>
            </w:r>
            <w:r>
              <w:rPr>
                <w:spacing w:val="-8"/>
              </w:rPr>
            </w:r>
            <w:r>
              <w:rPr>
                <w:spacing w:val="-8"/>
              </w:rPr>
              <w:fldChar w:fldCharType="separate"/>
            </w:r>
            <w:r w:rsidR="00C31D92" w:rsidRPr="009F6850">
              <w:t>Process</w:t>
            </w:r>
            <w:r w:rsidR="00C31D92">
              <w:t>ing</w:t>
            </w:r>
            <w:r w:rsidR="00C31D92" w:rsidRPr="009F6850">
              <w:t xml:space="preserve"> time to complete Document Query</w:t>
            </w:r>
            <w:r>
              <w:rPr>
                <w:spacing w:val="-8"/>
              </w:rPr>
              <w:fldChar w:fldCharType="end"/>
            </w:r>
          </w:p>
        </w:tc>
        <w:tc>
          <w:tcPr>
            <w:tcW w:w="753" w:type="dxa"/>
          </w:tcPr>
          <w:p w14:paraId="3A532F41" w14:textId="1F0784CC" w:rsidR="00AA7B26" w:rsidRDefault="00AA7B26" w:rsidP="00AA7B26">
            <w:pPr>
              <w:spacing w:line="360" w:lineRule="auto"/>
              <w:jc w:val="thaiDistribute"/>
            </w:pPr>
            <w:r>
              <w:fldChar w:fldCharType="begin" w:fldLock="1"/>
            </w:r>
            <w:r>
              <w:instrText xml:space="preserve"> PAGEREF _Ref76755321 \h </w:instrText>
            </w:r>
            <w:r>
              <w:fldChar w:fldCharType="separate"/>
            </w:r>
            <w:r w:rsidR="000E05C7">
              <w:rPr>
                <w:noProof/>
              </w:rPr>
              <w:t>152</w:t>
            </w:r>
            <w:r>
              <w:fldChar w:fldCharType="end"/>
            </w:r>
          </w:p>
        </w:tc>
      </w:tr>
      <w:tr w:rsidR="000845E1" w:rsidRPr="00112FD0" w14:paraId="10B5F45B" w14:textId="77777777" w:rsidTr="00C31D92">
        <w:tc>
          <w:tcPr>
            <w:tcW w:w="895" w:type="dxa"/>
          </w:tcPr>
          <w:p w14:paraId="5012B0E9" w14:textId="42AC3CB2" w:rsidR="000845E1" w:rsidRDefault="000845E1" w:rsidP="00112FD0">
            <w:pPr>
              <w:spacing w:line="360" w:lineRule="auto"/>
              <w:jc w:val="thaiDistribute"/>
            </w:pPr>
            <w:r>
              <w:fldChar w:fldCharType="begin" w:fldLock="1"/>
            </w:r>
            <w:r>
              <w:instrText xml:space="preserve"> REF _Ref76742881 \h </w:instrText>
            </w:r>
            <w:r>
              <w:fldChar w:fldCharType="separate"/>
            </w:r>
            <w:r w:rsidR="00AA7B26" w:rsidRPr="009F6850">
              <w:t xml:space="preserve"> </w:t>
            </w:r>
            <w:r w:rsidR="00AA7B26" w:rsidRPr="009F6850">
              <w:rPr>
                <w:noProof/>
              </w:rPr>
              <w:t>4</w:t>
            </w:r>
            <w:r w:rsidR="00AA7B26" w:rsidRPr="009F6850">
              <w:noBreakHyphen/>
            </w:r>
            <w:r w:rsidR="00AA7B26" w:rsidRPr="009F6850">
              <w:rPr>
                <w:noProof/>
              </w:rPr>
              <w:t>84</w:t>
            </w:r>
            <w:r>
              <w:fldChar w:fldCharType="end"/>
            </w:r>
          </w:p>
        </w:tc>
        <w:tc>
          <w:tcPr>
            <w:tcW w:w="6868" w:type="dxa"/>
          </w:tcPr>
          <w:p w14:paraId="7819CB12" w14:textId="7DAE8214" w:rsidR="000845E1" w:rsidRDefault="000845E1" w:rsidP="00112FD0">
            <w:pPr>
              <w:spacing w:line="360" w:lineRule="auto"/>
              <w:ind w:left="-116"/>
              <w:rPr>
                <w:spacing w:val="-8"/>
              </w:rPr>
            </w:pPr>
            <w:r>
              <w:rPr>
                <w:spacing w:val="-8"/>
              </w:rPr>
              <w:fldChar w:fldCharType="begin" w:fldLock="1"/>
            </w:r>
            <w:r>
              <w:rPr>
                <w:spacing w:val="-8"/>
              </w:rPr>
              <w:instrText xml:space="preserve"> REF _Ref76755260 \h </w:instrText>
            </w:r>
            <w:r>
              <w:rPr>
                <w:spacing w:val="-8"/>
              </w:rPr>
            </w:r>
            <w:r>
              <w:rPr>
                <w:spacing w:val="-8"/>
              </w:rPr>
              <w:fldChar w:fldCharType="separate"/>
            </w:r>
            <w:r w:rsidR="00C31D92" w:rsidRPr="009F6850">
              <w:t>P</w:t>
            </w:r>
            <w:r w:rsidR="00C31D92">
              <w:t>rocessing time to complete</w:t>
            </w:r>
            <w:r w:rsidR="00C31D92" w:rsidRPr="009F6850">
              <w:t xml:space="preserve"> Document Query </w:t>
            </w:r>
            <w:r w:rsidR="00C31D92">
              <w:t>on 7, 6, and 5 nodes</w:t>
            </w:r>
            <w:r w:rsidR="00C31D92" w:rsidRPr="009F6850">
              <w:t xml:space="preserve"> setup</w:t>
            </w:r>
            <w:r w:rsidR="00C31D92" w:rsidRPr="009F6850">
              <w:br/>
            </w:r>
            <w:r w:rsidR="00C31D92">
              <w:t>(</w:t>
            </w:r>
            <w:r w:rsidR="00C31D92" w:rsidRPr="009F6850">
              <w:t xml:space="preserve">without trigger Document </w:t>
            </w:r>
            <w:r w:rsidR="00C31D92">
              <w:t>R</w:t>
            </w:r>
            <w:r w:rsidR="00C31D92" w:rsidRPr="009F6850">
              <w:t>egister</w:t>
            </w:r>
            <w:r>
              <w:rPr>
                <w:spacing w:val="-8"/>
              </w:rPr>
              <w:fldChar w:fldCharType="end"/>
            </w:r>
          </w:p>
        </w:tc>
        <w:tc>
          <w:tcPr>
            <w:tcW w:w="753" w:type="dxa"/>
          </w:tcPr>
          <w:p w14:paraId="109073C5" w14:textId="4F119785" w:rsidR="000845E1" w:rsidDel="000845E1" w:rsidRDefault="00897D78" w:rsidP="00112FD0">
            <w:pPr>
              <w:spacing w:line="360" w:lineRule="auto"/>
              <w:jc w:val="thaiDistribute"/>
            </w:pPr>
            <w:r>
              <w:fldChar w:fldCharType="begin" w:fldLock="1"/>
            </w:r>
            <w:r>
              <w:instrText xml:space="preserve"> PAGEREF _Ref76755375 \h </w:instrText>
            </w:r>
            <w:r>
              <w:fldChar w:fldCharType="separate"/>
            </w:r>
            <w:r w:rsidR="000E05C7">
              <w:rPr>
                <w:noProof/>
              </w:rPr>
              <w:t>154</w:t>
            </w:r>
            <w:r>
              <w:fldChar w:fldCharType="end"/>
            </w:r>
          </w:p>
        </w:tc>
      </w:tr>
      <w:tr w:rsidR="000845E1" w:rsidRPr="00112FD0" w14:paraId="6DD4334D" w14:textId="77777777" w:rsidTr="00C31D92">
        <w:tc>
          <w:tcPr>
            <w:tcW w:w="895" w:type="dxa"/>
          </w:tcPr>
          <w:p w14:paraId="03CB871E" w14:textId="64A15E1D" w:rsidR="000845E1" w:rsidRDefault="000845E1" w:rsidP="00112FD0">
            <w:pPr>
              <w:spacing w:line="360" w:lineRule="auto"/>
              <w:jc w:val="thaiDistribute"/>
            </w:pPr>
            <w:r>
              <w:fldChar w:fldCharType="begin" w:fldLock="1"/>
            </w:r>
            <w:r>
              <w:instrText xml:space="preserve"> REF _Ref76742893 \h </w:instrText>
            </w:r>
            <w:r>
              <w:fldChar w:fldCharType="separate"/>
            </w:r>
            <w:r w:rsidR="00AA7B26" w:rsidRPr="009F6850">
              <w:t xml:space="preserve"> </w:t>
            </w:r>
            <w:r w:rsidR="00AA7B26" w:rsidRPr="009F6850">
              <w:rPr>
                <w:noProof/>
              </w:rPr>
              <w:t>4</w:t>
            </w:r>
            <w:r w:rsidR="00AA7B26" w:rsidRPr="009F6850">
              <w:noBreakHyphen/>
            </w:r>
            <w:r w:rsidR="00AA7B26" w:rsidRPr="009F6850">
              <w:rPr>
                <w:noProof/>
              </w:rPr>
              <w:t>85</w:t>
            </w:r>
            <w:r>
              <w:fldChar w:fldCharType="end"/>
            </w:r>
          </w:p>
        </w:tc>
        <w:tc>
          <w:tcPr>
            <w:tcW w:w="6868" w:type="dxa"/>
          </w:tcPr>
          <w:p w14:paraId="320B4DC9" w14:textId="60959DBB" w:rsidR="000845E1" w:rsidRDefault="00C31D92" w:rsidP="00112FD0">
            <w:pPr>
              <w:spacing w:line="360" w:lineRule="auto"/>
              <w:ind w:left="-116"/>
              <w:rPr>
                <w:spacing w:val="-8"/>
              </w:rPr>
            </w:pPr>
            <w:r>
              <w:rPr>
                <w:spacing w:val="-8"/>
              </w:rPr>
              <w:fldChar w:fldCharType="begin" w:fldLock="1"/>
            </w:r>
            <w:r>
              <w:rPr>
                <w:spacing w:val="-8"/>
              </w:rPr>
              <w:instrText xml:space="preserve"> REF _Ref78708623 \h </w:instrText>
            </w:r>
            <w:r>
              <w:rPr>
                <w:spacing w:val="-8"/>
              </w:rPr>
            </w:r>
            <w:r>
              <w:rPr>
                <w:spacing w:val="-8"/>
              </w:rPr>
              <w:fldChar w:fldCharType="separate"/>
            </w:r>
            <w:r w:rsidRPr="009F6850">
              <w:t>P</w:t>
            </w:r>
            <w:r>
              <w:t>rocessing time to complete</w:t>
            </w:r>
            <w:r w:rsidRPr="009F6850">
              <w:t xml:space="preserve"> Document Query </w:t>
            </w:r>
            <w:r>
              <w:t>on 7, 6, and 5 nodes</w:t>
            </w:r>
            <w:r w:rsidRPr="009F6850">
              <w:t xml:space="preserve"> setup</w:t>
            </w:r>
            <w:r w:rsidRPr="009F6850">
              <w:br/>
            </w:r>
            <w:r>
              <w:t>(perform together with</w:t>
            </w:r>
            <w:r w:rsidRPr="009F6850">
              <w:t xml:space="preserve"> Document </w:t>
            </w:r>
            <w:r>
              <w:t>R</w:t>
            </w:r>
            <w:r w:rsidRPr="009F6850">
              <w:t>egister</w:t>
            </w:r>
            <w:r>
              <w:t>)</w:t>
            </w:r>
            <w:r>
              <w:rPr>
                <w:spacing w:val="-8"/>
              </w:rPr>
              <w:fldChar w:fldCharType="end"/>
            </w:r>
          </w:p>
        </w:tc>
        <w:tc>
          <w:tcPr>
            <w:tcW w:w="753" w:type="dxa"/>
          </w:tcPr>
          <w:p w14:paraId="76B3E139" w14:textId="10406CD3" w:rsidR="000845E1" w:rsidDel="000845E1" w:rsidRDefault="00897D78" w:rsidP="00112FD0">
            <w:pPr>
              <w:spacing w:line="360" w:lineRule="auto"/>
              <w:jc w:val="thaiDistribute"/>
            </w:pPr>
            <w:r>
              <w:fldChar w:fldCharType="begin" w:fldLock="1"/>
            </w:r>
            <w:r>
              <w:instrText xml:space="preserve"> PAGEREF _Ref76755379 \h </w:instrText>
            </w:r>
            <w:r>
              <w:fldChar w:fldCharType="separate"/>
            </w:r>
            <w:r w:rsidR="000E05C7">
              <w:rPr>
                <w:noProof/>
              </w:rPr>
              <w:t>154</w:t>
            </w:r>
            <w:r>
              <w:fldChar w:fldCharType="end"/>
            </w:r>
          </w:p>
        </w:tc>
      </w:tr>
      <w:tr w:rsidR="000845E1" w:rsidRPr="00112FD0" w14:paraId="2A463189" w14:textId="77777777" w:rsidTr="00C31D92">
        <w:tc>
          <w:tcPr>
            <w:tcW w:w="895" w:type="dxa"/>
          </w:tcPr>
          <w:p w14:paraId="4CB0DDD7" w14:textId="1DA47C7E" w:rsidR="000845E1" w:rsidRDefault="000845E1" w:rsidP="00112FD0">
            <w:pPr>
              <w:spacing w:line="360" w:lineRule="auto"/>
              <w:jc w:val="thaiDistribute"/>
            </w:pPr>
            <w:r>
              <w:fldChar w:fldCharType="begin" w:fldLock="1"/>
            </w:r>
            <w:r>
              <w:instrText xml:space="preserve"> REF _Ref76743757 \h </w:instrText>
            </w:r>
            <w:r>
              <w:fldChar w:fldCharType="separate"/>
            </w:r>
            <w:r w:rsidR="00AA7B26" w:rsidRPr="009F6850">
              <w:t xml:space="preserve"> </w:t>
            </w:r>
            <w:r w:rsidR="00AA7B26" w:rsidRPr="009F6850">
              <w:rPr>
                <w:noProof/>
              </w:rPr>
              <w:t>4</w:t>
            </w:r>
            <w:r w:rsidR="00AA7B26" w:rsidRPr="009F6850">
              <w:noBreakHyphen/>
            </w:r>
            <w:r w:rsidR="00AA7B26" w:rsidRPr="009F6850">
              <w:rPr>
                <w:noProof/>
              </w:rPr>
              <w:t>86</w:t>
            </w:r>
            <w:r>
              <w:fldChar w:fldCharType="end"/>
            </w:r>
          </w:p>
        </w:tc>
        <w:tc>
          <w:tcPr>
            <w:tcW w:w="6868" w:type="dxa"/>
          </w:tcPr>
          <w:p w14:paraId="383B50E8" w14:textId="7EDB0B0C" w:rsidR="000845E1" w:rsidRDefault="00C31D92" w:rsidP="00112FD0">
            <w:pPr>
              <w:spacing w:line="360" w:lineRule="auto"/>
              <w:ind w:left="-116"/>
              <w:rPr>
                <w:spacing w:val="-8"/>
              </w:rPr>
            </w:pPr>
            <w:r>
              <w:rPr>
                <w:spacing w:val="-8"/>
              </w:rPr>
              <w:fldChar w:fldCharType="begin" w:fldLock="1"/>
            </w:r>
            <w:r>
              <w:rPr>
                <w:spacing w:val="-8"/>
              </w:rPr>
              <w:instrText xml:space="preserve"> REF _Ref78708629 \h </w:instrText>
            </w:r>
            <w:r>
              <w:rPr>
                <w:spacing w:val="-8"/>
              </w:rPr>
            </w:r>
            <w:r>
              <w:rPr>
                <w:spacing w:val="-8"/>
              </w:rPr>
              <w:fldChar w:fldCharType="separate"/>
            </w:r>
            <w:r w:rsidRPr="009F6850">
              <w:t xml:space="preserve">Performance comparison between </w:t>
            </w:r>
            <w:r>
              <w:br/>
            </w:r>
            <w:r w:rsidRPr="009F6850">
              <w:t xml:space="preserve">trigger the Document </w:t>
            </w:r>
            <w:r>
              <w:t>Query</w:t>
            </w:r>
            <w:r w:rsidRPr="009F6850">
              <w:t xml:space="preserve"> function</w:t>
            </w:r>
            <w:r>
              <w:t xml:space="preserve"> without Document Register and</w:t>
            </w:r>
            <w:r w:rsidRPr="009F6850">
              <w:t xml:space="preserve"> </w:t>
            </w:r>
            <w:r w:rsidRPr="009F6850">
              <w:rPr>
                <w:cs/>
              </w:rPr>
              <w:br/>
            </w:r>
            <w:r>
              <w:t>trigger both the Document Query and Document Register at the same time</w:t>
            </w:r>
            <w:r>
              <w:br/>
              <w:t>(measure only processing time to complete Document Query)</w:t>
            </w:r>
            <w:r>
              <w:rPr>
                <w:spacing w:val="-8"/>
              </w:rPr>
              <w:fldChar w:fldCharType="end"/>
            </w:r>
          </w:p>
        </w:tc>
        <w:tc>
          <w:tcPr>
            <w:tcW w:w="753" w:type="dxa"/>
          </w:tcPr>
          <w:p w14:paraId="569B98EA" w14:textId="751B547C" w:rsidR="000845E1" w:rsidDel="000845E1" w:rsidRDefault="00897D78" w:rsidP="00112FD0">
            <w:pPr>
              <w:spacing w:line="360" w:lineRule="auto"/>
              <w:jc w:val="thaiDistribute"/>
            </w:pPr>
            <w:r>
              <w:fldChar w:fldCharType="begin" w:fldLock="1"/>
            </w:r>
            <w:r>
              <w:instrText xml:space="preserve"> PAGEREF _Ref76755382 \h </w:instrText>
            </w:r>
            <w:r>
              <w:fldChar w:fldCharType="separate"/>
            </w:r>
            <w:r w:rsidR="000E05C7">
              <w:rPr>
                <w:noProof/>
              </w:rPr>
              <w:t>155</w:t>
            </w:r>
            <w:r>
              <w:fldChar w:fldCharType="end"/>
            </w:r>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bookmarkStart w:id="6" w:name="ListOfAbbreviation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353FA1B5" wp14:editId="1B77B41A">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bookmarkEnd w:id="6"/>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proofErr w:type="spellStart"/>
            <w:r w:rsidRPr="006C6196">
              <w:t>XDS.b</w:t>
            </w:r>
            <w:proofErr w:type="spellEnd"/>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r w:rsidR="00182FA3" w:rsidRPr="006C6196" w14:paraId="1773AFA7" w14:textId="77777777" w:rsidTr="00571CE5">
        <w:tc>
          <w:tcPr>
            <w:tcW w:w="1350" w:type="dxa"/>
          </w:tcPr>
          <w:p w14:paraId="0B92D65B" w14:textId="33ECE1E7" w:rsidR="00182FA3" w:rsidRPr="006C6196" w:rsidRDefault="00182FA3" w:rsidP="00453D7C">
            <w:pPr>
              <w:spacing w:line="360" w:lineRule="auto"/>
              <w:jc w:val="center"/>
            </w:pPr>
            <w:r>
              <w:t>IDE</w:t>
            </w:r>
          </w:p>
        </w:tc>
        <w:tc>
          <w:tcPr>
            <w:tcW w:w="6413" w:type="dxa"/>
          </w:tcPr>
          <w:p w14:paraId="1B362219" w14:textId="7CDBC5D1" w:rsidR="00182FA3" w:rsidRPr="006C6196" w:rsidRDefault="00182FA3" w:rsidP="00453D7C">
            <w:pPr>
              <w:spacing w:line="360" w:lineRule="auto"/>
              <w:ind w:left="-116"/>
              <w:jc w:val="both"/>
              <w:rPr>
                <w:spacing w:val="-8"/>
              </w:rPr>
            </w:pPr>
            <w:r>
              <w:rPr>
                <w:spacing w:val="-8"/>
              </w:rPr>
              <w:t>Integrated Development Environment</w:t>
            </w:r>
          </w:p>
        </w:tc>
        <w:tc>
          <w:tcPr>
            <w:tcW w:w="753" w:type="dxa"/>
          </w:tcPr>
          <w:p w14:paraId="06C6E60A" w14:textId="50848FAF" w:rsidR="00182FA3" w:rsidRPr="006C6196" w:rsidRDefault="00182FA3" w:rsidP="00453D7C">
            <w:pPr>
              <w:spacing w:line="360" w:lineRule="auto"/>
              <w:jc w:val="right"/>
            </w:pPr>
            <w:r>
              <w:t>44</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4AA91027" w14:textId="592598A5" w:rsidR="00BB309F" w:rsidRDefault="00BB309F" w:rsidP="009C7F08">
      <w:pPr>
        <w:pStyle w:val="Heading1"/>
      </w:pPr>
    </w:p>
    <w:p w14:paraId="4F7C4EBF" w14:textId="674133BD" w:rsidR="00BD1489" w:rsidRPr="00485A4D" w:rsidRDefault="00BD1489" w:rsidP="00112FD0">
      <w:pPr>
        <w:pStyle w:val="Title"/>
      </w:pPr>
      <w:bookmarkStart w:id="7" w:name="CHAPTERI"/>
      <w:r w:rsidRPr="00485A4D">
        <w:t>CHAPTER I</w:t>
      </w:r>
    </w:p>
    <w:p w14:paraId="125DE7E2" w14:textId="6D96DBD4" w:rsidR="009C7F08" w:rsidRPr="009C7F08" w:rsidRDefault="009C7F08" w:rsidP="00112FD0">
      <w:pPr>
        <w:pStyle w:val="Title"/>
      </w:pPr>
      <w:r w:rsidRPr="00112FD0">
        <w:t>INTRODUCTION</w:t>
      </w:r>
    </w:p>
    <w:bookmarkEnd w:id="7"/>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4C280AC8" w14:textId="091AE1F8" w:rsidR="00E854F3" w:rsidRDefault="00E83ED0" w:rsidP="00E854F3">
      <w:pPr>
        <w:spacing w:line="360" w:lineRule="auto"/>
        <w:jc w:val="thaiDistribute"/>
        <w:rPr>
          <w:color w:val="7F7F7F" w:themeColor="text1" w:themeTint="80"/>
        </w:rPr>
      </w:pPr>
      <w:r w:rsidRPr="00EC2EB5">
        <w:tab/>
      </w:r>
      <w:bookmarkStart w:id="8" w:name="_Toc349141726"/>
      <w:bookmarkStart w:id="9" w:name="_Toc349142266"/>
      <w:r w:rsidR="00BB54AE" w:rsidRPr="00BB54AE">
        <w:t>With the transition from the age of paperwork to digital records, the healthcare industry is now undergoing digital transformation. Efficiency and continuity are the main factors that driven the healthcare industry to change. Paperwork starts falling behind when a huge amount of data is produced by healthcare service operations from day to day. Health information undeniably has become an important component in developing efficient healthcare services</w:t>
      </w:r>
      <w:r w:rsidR="00EE72AE" w:rsidRPr="00EE72AE">
        <w:t xml:space="preserve"> </w:t>
      </w:r>
      <w:r w:rsidR="00EE72AE" w:rsidRPr="00EE72AE">
        <w:fldChar w:fldCharType="begin" w:fldLock="1"/>
      </w:r>
      <w:r w:rsidR="00572A37">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572A37" w:rsidRPr="00572A37">
        <w:rPr>
          <w:noProof/>
        </w:rPr>
        <w:t>[1–6]</w:t>
      </w:r>
      <w:r w:rsidR="00EE72AE" w:rsidRPr="00EE72AE">
        <w:fldChar w:fldCharType="end"/>
      </w:r>
      <w:r w:rsidR="00873A06">
        <w:t>.</w:t>
      </w:r>
      <w:r w:rsidR="00BB54AE" w:rsidRPr="00BB54AE">
        <w:t xml:space="preserve"> 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 has its own method to process and handle healthcare information. This makes it hard for one healthcare piece of information to interoperate with other.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w:t>
      </w:r>
      <w:r w:rsidR="00E854F3">
        <w:rPr>
          <w:color w:val="7F7F7F" w:themeColor="text1" w:themeTint="80"/>
        </w:rPr>
        <w:t xml:space="preserve"> </w:t>
      </w:r>
    </w:p>
    <w:p w14:paraId="157B260C" w14:textId="123CCCDD" w:rsidR="001F0AF0" w:rsidRPr="00112FD0" w:rsidRDefault="00E854F3" w:rsidP="00E854F3">
      <w:pPr>
        <w:spacing w:line="360" w:lineRule="auto"/>
        <w:jc w:val="thaiDistribute"/>
      </w:pPr>
      <w:r>
        <w:rPr>
          <w:color w:val="7F7F7F" w:themeColor="text1" w:themeTint="80"/>
        </w:rPr>
        <w:tab/>
      </w:r>
      <w:r w:rsidRPr="00112FD0">
        <w:t xml:space="preserve">To enable health information sharing from just one organization with another can cost much more than the benefit they can gain. Sharing health information with not fully-trusted party exposing vulnerabilities to the business model. </w:t>
      </w:r>
      <w:r w:rsidR="00B24860" w:rsidRPr="00B24860">
        <w:t>The risks and benefits to the organization from sharing their patient information with others may not be worth it as compared to the risk. For example, health information sharing allows the physician to access a patient's health history in other hospitals give decent improvement to service quality, in turn, exposing the information access to cyber-criminal and provide a chance for business competitors to gain an advantage.</w:t>
      </w:r>
      <w:r w:rsidR="00B24860">
        <w:t xml:space="preserve"> </w:t>
      </w:r>
      <w:r w:rsidRPr="00112FD0">
        <w:t xml:space="preserve">This creates high friction for one </w:t>
      </w:r>
      <w:r w:rsidRPr="00112FD0">
        <w:lastRenderedPageBreak/>
        <w:t>organization to share their information with others. It was even more difficult for an individual patient to integrate their healthcare with different providers.</w:t>
      </w:r>
      <w:r>
        <w:t xml:space="preserve"> </w:t>
      </w:r>
      <w:r w:rsidRPr="00112FD0">
        <w:t xml:space="preserve">This makes the interoperability issue to be extremely difficult for every single organization to solve on its own. It revealed that these interoperation problems cause a huge decrease in inefficiency in healthcare operations and result in lower quality of healthcare service </w:t>
      </w:r>
      <w:r w:rsidR="001C3F96" w:rsidRPr="00EC2EB5">
        <w:rPr>
          <w:color w:val="000000" w:themeColor="text1"/>
        </w:rPr>
        <w:fldChar w:fldCharType="begin" w:fldLock="1"/>
      </w:r>
      <w:r w:rsidR="00572A37">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572A37" w:rsidRPr="00572A37">
        <w:rPr>
          <w:noProof/>
          <w:color w:val="000000" w:themeColor="text1"/>
        </w:rPr>
        <w:t>[7–14]</w:t>
      </w:r>
      <w:r w:rsidR="001C3F96" w:rsidRPr="00EC2EB5">
        <w:rPr>
          <w:color w:val="000000" w:themeColor="text1"/>
        </w:rPr>
        <w:fldChar w:fldCharType="end"/>
      </w:r>
      <w:r w:rsidR="001C3F96" w:rsidRPr="00EC2EB5">
        <w:rPr>
          <w:color w:val="000000" w:themeColor="text1"/>
        </w:rPr>
        <w:t>.</w:t>
      </w:r>
      <w:r w:rsidR="00A47532">
        <w:rPr>
          <w:color w:val="000000" w:themeColor="text1"/>
        </w:rPr>
        <w:t xml:space="preserve"> </w:t>
      </w:r>
      <w:r w:rsidR="00733D63" w:rsidRPr="00733D63">
        <w:rPr>
          <w:color w:val="000000" w:themeColor="text1"/>
        </w:rPr>
        <w:t>However, there is still no effective approach to tackle the problem</w:t>
      </w:r>
      <w:r w:rsidR="00A47532" w:rsidRPr="00A47532">
        <w:rPr>
          <w:color w:val="000000" w:themeColor="text1"/>
        </w:rPr>
        <w:t>. That means there still have an open issue on how to solve interoperability in the field of healthcare.</w:t>
      </w:r>
      <w:r w:rsidR="00A47532">
        <w:rPr>
          <w:color w:val="000000" w:themeColor="text1"/>
        </w:rPr>
        <w:t xml:space="preserve"> </w:t>
      </w:r>
      <w:r w:rsidR="00BB54AE" w:rsidRPr="00E33EBB">
        <w:rPr>
          <w:color w:val="000000" w:themeColor="text1"/>
        </w:rPr>
        <w:t>[7,9–11]</w:t>
      </w:r>
    </w:p>
    <w:p w14:paraId="629001E1" w14:textId="5303D691" w:rsidR="00E426D5" w:rsidRPr="007B5752" w:rsidRDefault="0064508F" w:rsidP="006733E4">
      <w:pPr>
        <w:spacing w:line="360" w:lineRule="auto"/>
        <w:jc w:val="thaiDistribute"/>
        <w:rPr>
          <w:color w:val="000000" w:themeColor="text1"/>
        </w:rPr>
      </w:pPr>
      <w:r>
        <w:rPr>
          <w:color w:val="000000" w:themeColor="text1"/>
        </w:rPr>
        <w:tab/>
      </w:r>
      <w:r w:rsidR="00C6185A" w:rsidRPr="00C6185A">
        <w:rPr>
          <w:color w:val="000000" w:themeColor="text1"/>
        </w:rPr>
        <w:t>That way many initiatives start to standardize healthcare information technology to allow healthcare organizations to be able to interoperate with each other. Integrating Healthcare Enterprise (IHE) is one of the well-known initiatives that provide specifications for using healthcare informatics standardization. IHE provides an implementation framework and guideline for developing a health informatics system. For health document sharing between different organizations, IHE provides a Cross-Enterprise Document Sharing (</w:t>
      </w:r>
      <w:proofErr w:type="spellStart"/>
      <w:r w:rsidR="00C6185A" w:rsidRPr="00C6185A">
        <w:rPr>
          <w:color w:val="000000" w:themeColor="text1"/>
        </w:rPr>
        <w:t>XDS.b</w:t>
      </w:r>
      <w:proofErr w:type="spellEnd"/>
      <w:r w:rsidR="00C6185A" w:rsidRPr="00C6185A">
        <w:rPr>
          <w:color w:val="000000" w:themeColor="text1"/>
        </w:rPr>
        <w:t xml:space="preserve">) profile. The profile act as a guideline for the system developer to implement their system to meet the requirement where the system can share health document with other organizations. This profile will be the </w:t>
      </w:r>
      <w:proofErr w:type="gramStart"/>
      <w:r w:rsidR="00C6185A" w:rsidRPr="00C6185A">
        <w:rPr>
          <w:color w:val="000000" w:themeColor="text1"/>
        </w:rPr>
        <w:t>main focus</w:t>
      </w:r>
      <w:proofErr w:type="gramEnd"/>
      <w:r w:rsidR="00C6185A" w:rsidRPr="00C6185A">
        <w:rPr>
          <w:color w:val="000000" w:themeColor="text1"/>
        </w:rPr>
        <w:t xml:space="preserve"> of this work, to deal with the health information sharing problem.</w:t>
      </w:r>
    </w:p>
    <w:p w14:paraId="10859418" w14:textId="0281F47E" w:rsidR="0064508F" w:rsidRPr="00EC2EB5" w:rsidRDefault="004F76C9" w:rsidP="006733E4">
      <w:pPr>
        <w:spacing w:line="360" w:lineRule="auto"/>
        <w:jc w:val="thaiDistribute"/>
        <w:rPr>
          <w:color w:val="000000" w:themeColor="text1"/>
        </w:rPr>
      </w:pPr>
      <w:r w:rsidRPr="006A7D30">
        <w:rPr>
          <w:color w:val="000000" w:themeColor="text1"/>
          <w:szCs w:val="22"/>
        </w:rPr>
        <w:tab/>
      </w:r>
      <w:r w:rsidR="00111BB6" w:rsidRPr="00111BB6">
        <w:rPr>
          <w:color w:val="000000" w:themeColor="text1"/>
          <w:szCs w:val="22"/>
        </w:rPr>
        <w:t>In the current age of information digitalization, cybersecurity has become an important issue for many organizations and individuals. Anyone can become a target of cyber-attacks. The healthcare industry is one of the major targets that become a victim of cyber-attacks each year</w:t>
      </w:r>
      <w:r w:rsidR="00615290" w:rsidRPr="00615290">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111BB6" w:rsidRPr="00111BB6">
        <w:rPr>
          <w:color w:val="000000" w:themeColor="text1"/>
        </w:rPr>
        <w:t>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that cause damage in various kinds. It may cost the hospital more than a million, or even cost individuals’ life because of the incident for the worst.</w:t>
      </w:r>
      <w:r w:rsidR="008E2488" w:rsidRPr="00EC2EB5">
        <w:rPr>
          <w:color w:val="000000" w:themeColor="text1"/>
        </w:rPr>
        <w:t xml:space="preserve"> </w:t>
      </w:r>
    </w:p>
    <w:p w14:paraId="7E48F19B" w14:textId="41A8648D" w:rsidR="001F0AF0" w:rsidRPr="00EC2EB5" w:rsidRDefault="00483422" w:rsidP="006733E4">
      <w:pPr>
        <w:spacing w:line="360" w:lineRule="auto"/>
        <w:jc w:val="thaiDistribute"/>
        <w:rPr>
          <w:color w:val="000000" w:themeColor="text1"/>
        </w:rPr>
      </w:pPr>
      <w:r w:rsidRPr="00EC2EB5">
        <w:rPr>
          <w:color w:val="000000" w:themeColor="text1"/>
        </w:rPr>
        <w:tab/>
      </w:r>
      <w:r w:rsidR="006B7B27" w:rsidRPr="006B7B27">
        <w:rPr>
          <w:color w:val="000000" w:themeColor="text1"/>
        </w:rPr>
        <w:t xml:space="preserve">There are many kinds of incidents targeting the healthcare industry. In recent years, one of the major incidents found throughout the industry is a hospital data breach. Data breaches often appeared in the form that hospital data got compromised by hackers. The compromised data can be valuable in the criminal world as it can be used for various kinds of criminal activities like identity theft, blackmailing, or social engineering </w:t>
      </w:r>
      <w:r w:rsidR="006B7B27" w:rsidRPr="006B7B27">
        <w:rPr>
          <w:color w:val="000000" w:themeColor="text1"/>
        </w:rPr>
        <w:lastRenderedPageBreak/>
        <w:t>because the data may include patients’ personal information and their health condition. This kind of incident can potentially cost hospitals ‘a trust’ issues from their patients, as individuals’ medical conditions and privacy are being exploited. Also, there is the case that not just gain unauthorized access to patient’s private data but, take over the data or even wipe all important data out of existence. ‘Ransomware’ and ‘</w:t>
      </w:r>
      <w:proofErr w:type="spellStart"/>
      <w:r w:rsidR="006B7B27" w:rsidRPr="006B7B27">
        <w:rPr>
          <w:color w:val="000000" w:themeColor="text1"/>
        </w:rPr>
        <w:t>Wipeware</w:t>
      </w:r>
      <w:proofErr w:type="spellEnd"/>
      <w:r w:rsidR="006B7B27" w:rsidRPr="006B7B27">
        <w:rPr>
          <w:color w:val="000000" w:themeColor="text1"/>
        </w:rPr>
        <w:t xml:space="preserve">’ are the main cause of these threats. Ransomware takes over ownership over data away from the hospital system and encrypts all the data which often takes an important role in hospital operation. At the same time, </w:t>
      </w:r>
      <w:proofErr w:type="spellStart"/>
      <w:r w:rsidR="006B7B27" w:rsidRPr="006B7B27">
        <w:rPr>
          <w:color w:val="000000" w:themeColor="text1"/>
        </w:rPr>
        <w:t>Wipeware</w:t>
      </w:r>
      <w:proofErr w:type="spellEnd"/>
      <w:r w:rsidR="006B7B27" w:rsidRPr="006B7B27">
        <w:rPr>
          <w:color w:val="000000" w:themeColor="text1"/>
        </w:rPr>
        <w:t xml:space="preserve"> will delete all the data from the victim machine. This mostly causes great disruption in hospital operation as consequence. Incidents that showed up in recent years seem to target healthcare organization more frequently, as the industry still have poor cybersecurity practices</w:t>
      </w:r>
      <w:r w:rsidR="00AB71A8" w:rsidRPr="00EC2EB5">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572A37" w:rsidRPr="00572A37">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6B7B27" w:rsidRPr="006B7B27">
        <w:rPr>
          <w:color w:val="000000" w:themeColor="text1"/>
        </w:rPr>
        <w:t>showed that social engineering launched on healthcare employees is on rising. The threat has the potential to seamlessly blend into hospital workflow and made it hard to be noticed. However, follow these incidents, many stakeholders in the healthcare domain start to implement cyber-security to their organization infrastructure.</w:t>
      </w:r>
      <w:r w:rsidR="00D93FF2" w:rsidRPr="00EC2EB5">
        <w:rPr>
          <w:color w:val="000000" w:themeColor="text1"/>
        </w:rPr>
        <w:t xml:space="preserve"> </w:t>
      </w:r>
    </w:p>
    <w:p w14:paraId="3E9263F1" w14:textId="1BDB4EBF" w:rsidR="00FA684E" w:rsidRPr="00EC2EB5" w:rsidRDefault="00FA684E" w:rsidP="006733E4">
      <w:pPr>
        <w:spacing w:line="360" w:lineRule="auto"/>
        <w:jc w:val="thaiDistribute"/>
        <w:rPr>
          <w:color w:val="000000" w:themeColor="text1"/>
        </w:rPr>
      </w:pPr>
      <w:r>
        <w:rPr>
          <w:color w:val="000000" w:themeColor="text1"/>
        </w:rPr>
        <w:tab/>
      </w:r>
      <w:r w:rsidR="00AF6EDA" w:rsidRPr="00AF6EDA">
        <w:rPr>
          <w:color w:val="000000" w:themeColor="text1"/>
        </w:rPr>
        <w:t>At the foundation, each organization must start with educating their employees on cyber-security awareness to reduce the risk of cyber-incident that may cause by human error or human vulnerabilities. Next, define organization policy and management plan that help prepare against cyber-incident. When employees and management level of organization have prepared cyber-security, the organization will focus on cybersecurity of the technology layer. There is various kind of tools and technology that was invented to mitigate cyber-incidents. Some may have been made to prevent exploitation of existing technology while some may have been made to directly deal with known and upcoming threats.</w:t>
      </w:r>
      <w:r w:rsidR="008965DB" w:rsidRPr="00EC2EB5">
        <w:rPr>
          <w:color w:val="000000" w:themeColor="text1"/>
        </w:rPr>
        <w:t xml:space="preserve"> </w:t>
      </w:r>
    </w:p>
    <w:p w14:paraId="282BDD82" w14:textId="69100857" w:rsidR="002C760E" w:rsidRPr="00EC2EB5" w:rsidRDefault="00FA684E" w:rsidP="006733E4">
      <w:pPr>
        <w:spacing w:line="360" w:lineRule="auto"/>
        <w:jc w:val="thaiDistribute"/>
        <w:rPr>
          <w:color w:val="000000" w:themeColor="text1"/>
        </w:rPr>
      </w:pPr>
      <w:r>
        <w:rPr>
          <w:color w:val="000000" w:themeColor="text1"/>
        </w:rPr>
        <w:tab/>
      </w:r>
      <w:r w:rsidR="009F01BC" w:rsidRPr="009F01BC">
        <w:rPr>
          <w:color w:val="000000" w:themeColor="text1"/>
        </w:rPr>
        <w:t xml:space="preserve">One of many concepts invented to mitigate these threats is the decentralization of data. The concept of decentralization was made to mitigate most incidents and threats that involve single-point of failure vulnerability. In the case of the healthcare industry where the loss of patient data can cause many major damages to the affected organization and their patient, decentralization of data can help reduce damage caused by the case. There is more than one benefit that healthcare document data can gain from decentralization. Decentralization allows patient data that scattered across healthcare domains in different organizations to link to each other. As healthcare document data </w:t>
      </w:r>
      <w:r w:rsidR="009F01BC" w:rsidRPr="009F01BC">
        <w:rPr>
          <w:color w:val="000000" w:themeColor="text1"/>
        </w:rPr>
        <w:lastRenderedPageBreak/>
        <w:t>can be scattered across the different organizations within the healthcare industry, it also increases the chance that its copies can survive cyber-incidents. Even in case, that document in one organization got compromised, there is a chance that copies of compromised data also exist in other organizations. The survived copies can make a substitute for the original that got compromised. However, this only possible if there is a point that lets every organization in the network known which document exists in which organization. This is where the concept of the IHE Cross-Enterprise Document Sharing Profile fits in. Combined with Blockchain technology that makes the Document Registry entry persist and immutable, this ensures that every organization in the network will always know the whereabouts of document they need within the network while the entry itself cannot be tempered or deleted by any actor with ill intention.</w:t>
      </w:r>
      <w:r w:rsidR="00A02519" w:rsidRPr="00EC2EB5">
        <w:rPr>
          <w:color w:val="000000" w:themeColor="text1"/>
        </w:rPr>
        <w:t xml:space="preserve"> </w:t>
      </w:r>
    </w:p>
    <w:p w14:paraId="52E720F7" w14:textId="3AFEBF15" w:rsidR="00AE0403" w:rsidRPr="005A4B24" w:rsidRDefault="0025271D" w:rsidP="006733E4">
      <w:pPr>
        <w:spacing w:after="240" w:line="360" w:lineRule="auto"/>
        <w:jc w:val="thaiDistribute"/>
        <w:rPr>
          <w:color w:val="000000" w:themeColor="text1"/>
          <w:cs/>
        </w:rPr>
      </w:pPr>
      <w:r w:rsidRPr="00EC2EB5">
        <w:rPr>
          <w:color w:val="000000" w:themeColor="text1"/>
        </w:rPr>
        <w:tab/>
      </w:r>
      <w:r w:rsidR="00CA7437" w:rsidRPr="00CA7437">
        <w:rPr>
          <w:color w:val="000000" w:themeColor="text1"/>
        </w:rPr>
        <w:t>This work will introduce another way to allow health document sharing between healthcare organizations with increased protection against cyber-threats, by using a combination of Blockchain and IHE Cross-Enterprise Document Sharing (</w:t>
      </w:r>
      <w:proofErr w:type="spellStart"/>
      <w:r w:rsidR="00CA7437" w:rsidRPr="00CA7437">
        <w:rPr>
          <w:color w:val="000000" w:themeColor="text1"/>
        </w:rPr>
        <w:t>XDS.b</w:t>
      </w:r>
      <w:proofErr w:type="spellEnd"/>
      <w:r w:rsidR="00CA7437" w:rsidRPr="00CA7437">
        <w:rPr>
          <w:color w:val="000000" w:themeColor="text1"/>
        </w:rPr>
        <w:t>) Profile.</w:t>
      </w:r>
      <w:bookmarkEnd w:id="8"/>
      <w:bookmarkEnd w:id="9"/>
    </w:p>
    <w:p w14:paraId="07E88C42" w14:textId="04399283"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bookmarkStart w:id="10" w:name="CHAPTERI_ProblemStatement"/>
      <w:r w:rsidR="001920CB" w:rsidRPr="006733E4">
        <w:rPr>
          <w:b/>
          <w:bCs/>
          <w:color w:val="000000" w:themeColor="text1"/>
          <w:sz w:val="28"/>
          <w:szCs w:val="28"/>
        </w:rPr>
        <w:t xml:space="preserve">Problem </w:t>
      </w:r>
      <w:r w:rsidR="00D4511C">
        <w:rPr>
          <w:b/>
          <w:bCs/>
          <w:color w:val="000000" w:themeColor="text1"/>
          <w:sz w:val="28"/>
          <w:szCs w:val="28"/>
        </w:rPr>
        <w:t>S</w:t>
      </w:r>
      <w:r w:rsidR="001920CB" w:rsidRPr="006733E4">
        <w:rPr>
          <w:b/>
          <w:bCs/>
          <w:color w:val="000000" w:themeColor="text1"/>
          <w:sz w:val="28"/>
          <w:szCs w:val="28"/>
        </w:rPr>
        <w:t>tatement</w:t>
      </w:r>
      <w:bookmarkEnd w:id="10"/>
    </w:p>
    <w:p w14:paraId="7D952744" w14:textId="5FE6932B" w:rsidR="00EE0D83" w:rsidRDefault="0070670A" w:rsidP="006733E4">
      <w:pPr>
        <w:spacing w:after="240" w:line="360" w:lineRule="auto"/>
        <w:jc w:val="thaiDistribute"/>
      </w:pPr>
      <w:r w:rsidRPr="00EC2EB5">
        <w:tab/>
      </w:r>
      <w:r w:rsidR="004929AF" w:rsidRPr="004929AF">
        <w:t xml:space="preserve">There is no reliable software platform that supports securely and confidentially sharing healthcare documents between healthcare systems and organizations. The platform must allow sharing of healthcare documents between different healthcare organizations while still maintaining the confidentiality of data </w:t>
      </w:r>
      <w:proofErr w:type="gramStart"/>
      <w:r w:rsidR="004929AF" w:rsidRPr="004929AF">
        <w:t>and also</w:t>
      </w:r>
      <w:proofErr w:type="gramEnd"/>
      <w:r w:rsidR="004929AF" w:rsidRPr="004929AF">
        <w:t xml:space="preserve"> help mitigate emerging cyber-threats in the healthcare domain that tend to tamper with integrity and availability of data. The platform must act as the health document exchange medium that has distributed, decentralized, persistent, confidential, and immutable availability characteristics.</w:t>
      </w:r>
    </w:p>
    <w:p w14:paraId="5E105516" w14:textId="37AB1212" w:rsidR="00BD0FAB" w:rsidRPr="006733E4" w:rsidRDefault="006733E4" w:rsidP="006733E4">
      <w:pPr>
        <w:spacing w:line="360" w:lineRule="auto"/>
        <w:rPr>
          <w:b/>
          <w:bCs/>
          <w:sz w:val="28"/>
          <w:szCs w:val="28"/>
        </w:rPr>
      </w:pPr>
      <w:r>
        <w:rPr>
          <w:b/>
          <w:bCs/>
          <w:sz w:val="28"/>
          <w:szCs w:val="28"/>
        </w:rPr>
        <w:t xml:space="preserve">1.3 </w:t>
      </w:r>
      <w:bookmarkStart w:id="11" w:name="CHAPTERI_Objective"/>
      <w:r w:rsidR="001920CB" w:rsidRPr="006733E4">
        <w:rPr>
          <w:b/>
          <w:bCs/>
          <w:sz w:val="28"/>
          <w:szCs w:val="28"/>
        </w:rPr>
        <w:t>Objective</w:t>
      </w:r>
      <w:bookmarkEnd w:id="11"/>
    </w:p>
    <w:p w14:paraId="339D10B9" w14:textId="5A431271"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 xml:space="preserve">Design and implement Document Registry Blockchain </w:t>
      </w:r>
      <w:r w:rsidR="000B7310">
        <w:t>shall</w:t>
      </w:r>
      <w:r w:rsidR="00B67105" w:rsidRPr="00B67105">
        <w:t xml:space="preserve"> follow the requirement for document registry defined in the </w:t>
      </w:r>
      <w:proofErr w:type="spellStart"/>
      <w:r w:rsidR="00B67105" w:rsidRPr="00B67105">
        <w:t>XDS.b</w:t>
      </w:r>
      <w:proofErr w:type="spellEnd"/>
      <w:r w:rsidR="00B67105" w:rsidRPr="00B67105">
        <w:t xml:space="preserve"> integration profile from IHE.</w:t>
      </w:r>
    </w:p>
    <w:p w14:paraId="567D2086" w14:textId="305D8C49" w:rsidR="003D701F" w:rsidRPr="00EC2EB5" w:rsidRDefault="00B757CB" w:rsidP="006733E4">
      <w:pPr>
        <w:spacing w:after="240" w:line="360" w:lineRule="auto"/>
      </w:pPr>
      <w:r w:rsidRPr="00EC2EB5">
        <w:tab/>
        <w:t>1.3</w:t>
      </w:r>
      <w:r w:rsidR="00B058C0" w:rsidRPr="00EC2EB5">
        <w:t xml:space="preserve">.2 </w:t>
      </w:r>
      <w:r w:rsidR="000F6A4F" w:rsidRPr="000F6A4F">
        <w:t xml:space="preserve">Design and implement Blockchain smart contract shall provide the main function to Document Registry Blockchain as healthcare document registry which comprises of health document registering function and health document search </w:t>
      </w:r>
      <w:r w:rsidR="000F6A4F" w:rsidRPr="000F6A4F">
        <w:lastRenderedPageBreak/>
        <w:t>function.</w:t>
      </w:r>
      <w:r w:rsidRPr="00EC2EB5">
        <w:br/>
      </w:r>
      <w:r w:rsidRPr="00EC2EB5">
        <w:tab/>
        <w:t>1.3</w:t>
      </w:r>
      <w:r w:rsidR="006B6899" w:rsidRPr="00EC2EB5">
        <w:t xml:space="preserve">.3 </w:t>
      </w:r>
      <w:r w:rsidR="00B67105" w:rsidRPr="00B67105">
        <w:t xml:space="preserve">Design and implement Blockchain smart contract </w:t>
      </w:r>
      <w:r w:rsidR="00913202">
        <w:t>shall have</w:t>
      </w:r>
      <w:r w:rsidR="00B67105" w:rsidRPr="00B67105">
        <w:t xml:space="preserve">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w:t>
      </w:r>
      <w:r w:rsidR="00913202">
        <w:t xml:space="preserve"> on </w:t>
      </w:r>
      <w:r w:rsidR="00B67105" w:rsidRPr="00B67105">
        <w:t>Blockchain</w:t>
      </w:r>
      <w:r w:rsidR="00E209BB" w:rsidRPr="00EC2EB5">
        <w:t>.</w:t>
      </w:r>
    </w:p>
    <w:p w14:paraId="1955A24D" w14:textId="7EDA1ADD"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bookmarkStart w:id="12" w:name="CHAPTERI_Scopeofproject"/>
      <w:r w:rsidR="001920CB" w:rsidRPr="006733E4">
        <w:rPr>
          <w:b/>
          <w:bCs/>
          <w:sz w:val="28"/>
          <w:szCs w:val="28"/>
        </w:rPr>
        <w:t xml:space="preserve">Scope of </w:t>
      </w:r>
      <w:r w:rsidR="00D4511C">
        <w:rPr>
          <w:b/>
          <w:bCs/>
          <w:sz w:val="28"/>
          <w:szCs w:val="28"/>
        </w:rPr>
        <w:t>P</w:t>
      </w:r>
      <w:r w:rsidR="001920CB" w:rsidRPr="006733E4">
        <w:rPr>
          <w:b/>
          <w:bCs/>
          <w:sz w:val="28"/>
          <w:szCs w:val="28"/>
        </w:rPr>
        <w:t>roject</w:t>
      </w:r>
      <w:bookmarkEnd w:id="12"/>
    </w:p>
    <w:p w14:paraId="054033DA" w14:textId="776A7606"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 xml:space="preserve">Design and implementation of Document Registry Blockchain </w:t>
      </w:r>
      <w:r w:rsidR="002B41A8">
        <w:rPr>
          <w:color w:val="000000" w:themeColor="text1"/>
        </w:rPr>
        <w:t>shall</w:t>
      </w:r>
      <w:r w:rsidR="00063F2C" w:rsidRPr="00063F2C">
        <w:rPr>
          <w:color w:val="000000" w:themeColor="text1"/>
        </w:rPr>
        <w:t xml:space="preserve"> follow requirements defined in </w:t>
      </w:r>
      <w:proofErr w:type="spellStart"/>
      <w:r w:rsidR="00063F2C" w:rsidRPr="00063F2C">
        <w:rPr>
          <w:color w:val="000000" w:themeColor="text1"/>
        </w:rPr>
        <w:t>XDS.b</w:t>
      </w:r>
      <w:proofErr w:type="spellEnd"/>
      <w:r w:rsidR="00063F2C" w:rsidRPr="00063F2C">
        <w:rPr>
          <w:color w:val="000000" w:themeColor="text1"/>
        </w:rPr>
        <w:t xml:space="preserve">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1C9667E9" w:rsidR="00177817" w:rsidRDefault="00177817" w:rsidP="00597D24">
      <w:pPr>
        <w:pStyle w:val="Heading1"/>
      </w:pPr>
    </w:p>
    <w:p w14:paraId="511D2332" w14:textId="2EAC9E6F" w:rsidR="00BD1489" w:rsidRPr="00BD1489" w:rsidRDefault="00BD1489" w:rsidP="00BD1489">
      <w:pPr>
        <w:jc w:val="center"/>
        <w:rPr>
          <w:b/>
          <w:bCs/>
          <w:sz w:val="28"/>
          <w:szCs w:val="28"/>
        </w:rPr>
      </w:pPr>
      <w:bookmarkStart w:id="13" w:name="CHAPTERII"/>
      <w:r w:rsidRPr="00BD1489">
        <w:rPr>
          <w:b/>
          <w:bCs/>
          <w:sz w:val="28"/>
          <w:szCs w:val="28"/>
        </w:rPr>
        <w:t>CHAPTER II</w:t>
      </w:r>
    </w:p>
    <w:p w14:paraId="1D792C03" w14:textId="7D5364AD" w:rsidR="00177817" w:rsidRDefault="00177817" w:rsidP="006733E4">
      <w:pPr>
        <w:jc w:val="center"/>
        <w:rPr>
          <w:b/>
          <w:bCs/>
          <w:sz w:val="28"/>
          <w:szCs w:val="28"/>
        </w:rPr>
      </w:pPr>
      <w:r w:rsidRPr="006733E4">
        <w:rPr>
          <w:b/>
          <w:bCs/>
          <w:sz w:val="28"/>
          <w:szCs w:val="28"/>
        </w:rPr>
        <w:t>LITERATURE REVIEWS</w:t>
      </w:r>
    </w:p>
    <w:bookmarkEnd w:id="13"/>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560E1E" w:rsidRDefault="00A81ED3" w:rsidP="00D118CE">
      <w:pPr>
        <w:pStyle w:val="ListParagraph"/>
        <w:spacing w:line="360" w:lineRule="auto"/>
        <w:ind w:left="0"/>
        <w:rPr>
          <w:rFonts w:ascii="Times New Roman" w:hAnsi="Times New Roman" w:cs="Times New Roman"/>
          <w:b/>
          <w:bCs/>
          <w:sz w:val="24"/>
          <w:szCs w:val="24"/>
        </w:rPr>
      </w:pP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00177817" w:rsidRPr="00560E1E">
        <w:rPr>
          <w:rFonts w:ascii="Times New Roman" w:hAnsi="Times New Roman" w:cs="Times New Roman"/>
          <w:b/>
          <w:bCs/>
          <w:sz w:val="24"/>
          <w:szCs w:val="24"/>
        </w:rPr>
        <w:t xml:space="preserve"> </w:t>
      </w:r>
      <w:bookmarkStart w:id="14" w:name="CHAPTERII_21"/>
      <w:r w:rsidR="00177817" w:rsidRPr="00560E1E">
        <w:rPr>
          <w:rFonts w:ascii="Times New Roman" w:hAnsi="Times New Roman" w:cs="Times New Roman"/>
          <w:b/>
          <w:bCs/>
          <w:sz w:val="24"/>
          <w:szCs w:val="24"/>
        </w:rPr>
        <w:t>Integrating the Healthcare Enterprise (IHE)</w:t>
      </w:r>
      <w:bookmarkEnd w:id="14"/>
    </w:p>
    <w:p w14:paraId="2DB54AB3" w14:textId="3D0FFB0A" w:rsidR="00D163C1" w:rsidRPr="00560E1E" w:rsidRDefault="00D51A56" w:rsidP="00D163C1">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00421C20" w:rsidRPr="00560E1E">
        <w:rPr>
          <w:rFonts w:ascii="Times New Roman" w:hAnsi="Times New Roman" w:cs="Times New Roman"/>
          <w:sz w:val="24"/>
          <w:szCs w:val="24"/>
        </w:rPr>
        <w:t xml:space="preserve">Integrating Healthcare Enterprise initiative (IHE) is an initiative founded by RSNA and HIMSS </w:t>
      </w:r>
      <w:r w:rsidR="001E5AC8" w:rsidRPr="001E5AC8">
        <w:rPr>
          <w:rFonts w:ascii="Times New Roman" w:hAnsi="Times New Roman" w:cs="Times New Roman"/>
          <w:sz w:val="24"/>
          <w:szCs w:val="24"/>
        </w:rPr>
        <w:t>that works closely with the healthcare industry to improve the integration, exchange, and sharing of information technology systems in the healthcare sector</w:t>
      </w:r>
      <w:r w:rsidR="00421C20" w:rsidRPr="00560E1E">
        <w:rPr>
          <w:rFonts w:ascii="Times New Roman" w:hAnsi="Times New Roman" w:cs="Times New Roman"/>
          <w:sz w:val="24"/>
          <w:szCs w:val="24"/>
        </w:rPr>
        <w:t xml:space="preserve">. </w:t>
      </w:r>
      <w:r w:rsidR="006A1E4D" w:rsidRPr="006A1E4D">
        <w:rPr>
          <w:rFonts w:ascii="Times New Roman" w:hAnsi="Times New Roman" w:cs="Times New Roman"/>
          <w:sz w:val="24"/>
          <w:szCs w:val="24"/>
        </w:rPr>
        <w:t xml:space="preserve">IHE supports the use of standard practices like HL7 or DICOM to satisfy special demands or clinical needs </w:t>
      </w:r>
      <w:proofErr w:type="gramStart"/>
      <w:r w:rsidR="006A1E4D" w:rsidRPr="006A1E4D">
        <w:rPr>
          <w:rFonts w:ascii="Times New Roman" w:hAnsi="Times New Roman" w:cs="Times New Roman"/>
          <w:sz w:val="24"/>
          <w:szCs w:val="24"/>
        </w:rPr>
        <w:t>in order to</w:t>
      </w:r>
      <w:proofErr w:type="gramEnd"/>
      <w:r w:rsidR="006A1E4D" w:rsidRPr="006A1E4D">
        <w:rPr>
          <w:rFonts w:ascii="Times New Roman" w:hAnsi="Times New Roman" w:cs="Times New Roman"/>
          <w:sz w:val="24"/>
          <w:szCs w:val="24"/>
        </w:rPr>
        <w:t xml:space="preserve"> provide the best possible patient care.</w:t>
      </w:r>
      <w:r w:rsidR="00421C20" w:rsidRPr="00560E1E">
        <w:rPr>
          <w:rFonts w:ascii="Times New Roman" w:hAnsi="Times New Roman" w:cs="Times New Roman"/>
          <w:sz w:val="24"/>
          <w:szCs w:val="24"/>
        </w:rPr>
        <w:t xml:space="preserve"> </w:t>
      </w:r>
      <w:r w:rsidR="00583094" w:rsidRPr="00583094">
        <w:rPr>
          <w:rFonts w:ascii="Times New Roman" w:hAnsi="Times New Roman" w:cs="Times New Roman"/>
          <w:sz w:val="24"/>
          <w:szCs w:val="24"/>
        </w:rPr>
        <w:t>A system created in accordance with IHE will be able to interact more efficiently with one another, will be easier to set up, and will allow health care practitioners to use health data more efficiently.</w:t>
      </w:r>
      <w:r w:rsidR="00421C20" w:rsidRPr="00560E1E">
        <w:rPr>
          <w:rFonts w:ascii="Times New Roman" w:hAnsi="Times New Roman" w:cs="Times New Roman"/>
          <w:sz w:val="24"/>
          <w:szCs w:val="24"/>
        </w:rPr>
        <w:t xml:space="preserve"> This helps enables accessibility to the information which enables usability whenever and wherever it is needed. The initiative is responsible for providing services for interoperability, specifications, and tools. </w:t>
      </w:r>
      <w:r w:rsidR="00232E34" w:rsidRPr="00232E34">
        <w:rPr>
          <w:rFonts w:ascii="Times New Roman" w:hAnsi="Times New Roman" w:cs="Times New Roman"/>
          <w:sz w:val="24"/>
          <w:szCs w:val="24"/>
        </w:rPr>
        <w:t>They also collaborate with industries, health organizations, physicians, and users to design, test, and deploy solutions that satisfy important health information demands while adhering to defined protocols</w:t>
      </w:r>
      <w:r w:rsidR="00421C20" w:rsidRPr="00560E1E">
        <w:rPr>
          <w:rFonts w:ascii="Times New Roman" w:hAnsi="Times New Roman" w:cs="Times New Roman"/>
          <w:sz w:val="24"/>
          <w:szCs w:val="24"/>
        </w:rPr>
        <w:t xml:space="preserve"> </w:t>
      </w:r>
      <w:r w:rsidR="00865FB4"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19]</w:t>
      </w:r>
      <w:r w:rsidR="00865FB4" w:rsidRPr="00560E1E">
        <w:rPr>
          <w:rFonts w:ascii="Times New Roman" w:hAnsi="Times New Roman" w:cs="Times New Roman"/>
          <w:sz w:val="24"/>
          <w:szCs w:val="24"/>
        </w:rPr>
        <w:fldChar w:fldCharType="end"/>
      </w:r>
      <w:r w:rsidR="009D599E" w:rsidRPr="00560E1E">
        <w:rPr>
          <w:rFonts w:ascii="Times New Roman" w:hAnsi="Times New Roman" w:cs="Times New Roman"/>
          <w:sz w:val="24"/>
          <w:szCs w:val="24"/>
        </w:rPr>
        <w:t>.</w:t>
      </w:r>
    </w:p>
    <w:p w14:paraId="03FB307F" w14:textId="609C7FAD" w:rsidR="00A57102" w:rsidRPr="00560E1E" w:rsidRDefault="00A57102" w:rsidP="00D163C1">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sz w:val="24"/>
          <w:szCs w:val="24"/>
        </w:rPr>
        <w:tab/>
      </w: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 xml:space="preserve">.1 </w:t>
      </w:r>
      <w:bookmarkStart w:id="15" w:name="CHAPTERII_211"/>
      <w:r w:rsidRPr="00560E1E">
        <w:rPr>
          <w:rFonts w:ascii="Times New Roman" w:hAnsi="Times New Roman" w:cs="Times New Roman"/>
          <w:b/>
          <w:bCs/>
          <w:sz w:val="24"/>
          <w:szCs w:val="24"/>
        </w:rPr>
        <w:t>IHE Process</w:t>
      </w:r>
      <w:bookmarkEnd w:id="15"/>
    </w:p>
    <w:p w14:paraId="09B681CE" w14:textId="398C3653" w:rsidR="008A4C8A" w:rsidRPr="00560E1E" w:rsidRDefault="00D163C1" w:rsidP="001D16B5">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Pr="00560E1E">
        <w:rPr>
          <w:rFonts w:ascii="Times New Roman" w:hAnsi="Times New Roman" w:cs="Times New Roman"/>
          <w:sz w:val="24"/>
          <w:szCs w:val="24"/>
          <w:cs/>
        </w:rPr>
        <w:fldChar w:fldCharType="begin" w:fldLock="1"/>
      </w:r>
      <w:r w:rsidRPr="00560E1E">
        <w:rPr>
          <w:rFonts w:ascii="Times New Roman" w:hAnsi="Times New Roman" w:cs="Times New Roman"/>
          <w:sz w:val="24"/>
          <w:szCs w:val="24"/>
          <w:cs/>
        </w:rPr>
        <w:instrText xml:space="preserve"> </w:instrText>
      </w:r>
      <w:r w:rsidRPr="00560E1E">
        <w:rPr>
          <w:rFonts w:ascii="Times New Roman" w:hAnsi="Times New Roman" w:cs="Times New Roman"/>
          <w:sz w:val="24"/>
          <w:szCs w:val="24"/>
        </w:rPr>
        <w:instrText>REF _Ref</w:instrText>
      </w:r>
      <w:r w:rsidRPr="00560E1E">
        <w:rPr>
          <w:rFonts w:ascii="Times New Roman" w:hAnsi="Times New Roman" w:cs="Times New Roman"/>
          <w:sz w:val="24"/>
          <w:szCs w:val="24"/>
          <w:cs/>
        </w:rPr>
        <w:instrText xml:space="preserve">69270806 </w:instrText>
      </w:r>
      <w:r w:rsidRPr="00560E1E">
        <w:rPr>
          <w:rFonts w:ascii="Times New Roman" w:hAnsi="Times New Roman" w:cs="Times New Roman"/>
          <w:sz w:val="24"/>
          <w:szCs w:val="24"/>
        </w:rPr>
        <w:instrText>\h</w:instrText>
      </w:r>
      <w:r w:rsidRPr="00560E1E">
        <w:rPr>
          <w:rFonts w:ascii="Times New Roman" w:hAnsi="Times New Roman" w:cs="Times New Roman"/>
          <w:sz w:val="24"/>
          <w:szCs w:val="24"/>
          <w:cs/>
        </w:rPr>
        <w:instrText xml:space="preserve"> </w:instrText>
      </w:r>
      <w:r w:rsidRPr="00560E1E">
        <w:rPr>
          <w:rFonts w:ascii="Times New Roman" w:hAnsi="Times New Roman" w:cs="Times New Roman"/>
          <w:sz w:val="24"/>
          <w:szCs w:val="24"/>
        </w:rPr>
        <w:instrText xml:space="preserve"> \* MERGEFORMAT </w:instrText>
      </w:r>
      <w:r w:rsidRPr="00560E1E">
        <w:rPr>
          <w:rFonts w:ascii="Times New Roman" w:hAnsi="Times New Roman" w:cs="Times New Roman"/>
          <w:sz w:val="24"/>
          <w:szCs w:val="24"/>
          <w:cs/>
        </w:rPr>
      </w:r>
      <w:r w:rsidRPr="00560E1E">
        <w:rPr>
          <w:rFonts w:ascii="Times New Roman" w:hAnsi="Times New Roman" w:cs="Times New Roman"/>
          <w:sz w:val="24"/>
          <w:szCs w:val="24"/>
          <w:cs/>
        </w:rPr>
        <w:fldChar w:fldCharType="separate"/>
      </w:r>
      <w:r w:rsidR="00454CE9" w:rsidRPr="00560E1E">
        <w:rPr>
          <w:rFonts w:ascii="Times New Roman" w:hAnsi="Times New Roman" w:cs="Times New Roman"/>
          <w:spacing w:val="-12"/>
          <w:sz w:val="24"/>
          <w:szCs w:val="24"/>
        </w:rPr>
        <w:t xml:space="preserve">Figure </w:t>
      </w:r>
      <w:r w:rsidR="00454CE9" w:rsidRPr="00560E1E">
        <w:rPr>
          <w:rFonts w:ascii="Times New Roman" w:hAnsi="Times New Roman" w:cs="Times New Roman"/>
          <w:noProof/>
          <w:spacing w:val="-12"/>
          <w:sz w:val="24"/>
          <w:szCs w:val="24"/>
        </w:rPr>
        <w:t>2</w:t>
      </w:r>
      <w:r w:rsidR="00454CE9" w:rsidRPr="00560E1E">
        <w:rPr>
          <w:rFonts w:ascii="Times New Roman" w:hAnsi="Times New Roman" w:cs="Times New Roman"/>
          <w:noProof/>
          <w:spacing w:val="-12"/>
          <w:sz w:val="24"/>
          <w:szCs w:val="24"/>
        </w:rPr>
        <w:noBreakHyphen/>
        <w:t>1</w:t>
      </w:r>
      <w:r w:rsidRPr="00560E1E">
        <w:rPr>
          <w:rFonts w:ascii="Times New Roman" w:hAnsi="Times New Roman" w:cs="Times New Roman"/>
          <w:sz w:val="24"/>
          <w:szCs w:val="24"/>
          <w:cs/>
        </w:rPr>
        <w:fldChar w:fldCharType="end"/>
      </w:r>
      <w:r w:rsidRPr="00560E1E">
        <w:rPr>
          <w:rFonts w:ascii="Times New Roman" w:hAnsi="Times New Roman" w:cs="Times New Roman"/>
          <w:sz w:val="24"/>
          <w:szCs w:val="24"/>
          <w:cs/>
        </w:rPr>
        <w:t xml:space="preserve"> </w:t>
      </w:r>
      <w:r w:rsidR="008672A0" w:rsidRPr="00560E1E">
        <w:rPr>
          <w:rFonts w:ascii="Times New Roman" w:hAnsi="Times New Roman" w:cs="Times New Roman"/>
          <w:sz w:val="24"/>
          <w:szCs w:val="24"/>
        </w:rPr>
        <w:t xml:space="preserve">shows the IHE Process where the initiative gathers developers and users of healthcare information technology in a recurring four-step process. </w:t>
      </w:r>
      <w:r w:rsidR="005A5930" w:rsidRPr="005A5930">
        <w:rPr>
          <w:rFonts w:ascii="Times New Roman" w:hAnsi="Times New Roman" w:cs="Times New Roman"/>
          <w:sz w:val="24"/>
          <w:szCs w:val="24"/>
        </w:rPr>
        <w:t>Technical and clinical experts develop critical usage scenarios for health information exchange in this phase, and then generate specifications for system communication to solve the use scenarios.</w:t>
      </w:r>
      <w:r w:rsidR="008672A0" w:rsidRPr="00560E1E">
        <w:rPr>
          <w:rFonts w:ascii="Times New Roman" w:hAnsi="Times New Roman" w:cs="Times New Roman"/>
          <w:sz w:val="24"/>
          <w:szCs w:val="24"/>
        </w:rPr>
        <w:t xml:space="preserve"> IHE participants also select and optimize established standards during this step. After that, the industry implements the defined specifications which would be called “IHE Profile” into their healthcare information technology system. The initiative then tests implemented systems to ensure that the resulting implementation of IHE Profiles will provide benefit for the implementer and make their works compatible with others in the healthcare industry. The initiative committees follow the process as shown in </w:t>
      </w:r>
      <w:r w:rsidR="008F7005" w:rsidRPr="00560E1E">
        <w:rPr>
          <w:rFonts w:ascii="Times New Roman" w:hAnsi="Times New Roman" w:cs="Times New Roman"/>
          <w:sz w:val="24"/>
          <w:szCs w:val="24"/>
        </w:rPr>
        <w:fldChar w:fldCharType="begin" w:fldLock="1"/>
      </w:r>
      <w:r w:rsidR="008F7005" w:rsidRPr="00560E1E">
        <w:rPr>
          <w:rFonts w:ascii="Times New Roman" w:hAnsi="Times New Roman" w:cs="Times New Roman"/>
          <w:sz w:val="24"/>
          <w:szCs w:val="24"/>
        </w:rPr>
        <w:instrText xml:space="preserve"> REF _Ref69270806 \h </w:instrText>
      </w:r>
      <w:r w:rsidR="008672A0" w:rsidRPr="00560E1E">
        <w:rPr>
          <w:rFonts w:ascii="Times New Roman" w:hAnsi="Times New Roman" w:cs="Times New Roman"/>
          <w:sz w:val="24"/>
          <w:szCs w:val="24"/>
        </w:rPr>
        <w:instrText xml:space="preserve"> \* MERGEFORMAT </w:instrText>
      </w:r>
      <w:r w:rsidR="008F7005" w:rsidRPr="00560E1E">
        <w:rPr>
          <w:rFonts w:ascii="Times New Roman" w:hAnsi="Times New Roman" w:cs="Times New Roman"/>
          <w:sz w:val="24"/>
          <w:szCs w:val="24"/>
        </w:rPr>
      </w:r>
      <w:r w:rsidR="008F7005" w:rsidRPr="00560E1E">
        <w:rPr>
          <w:rFonts w:ascii="Times New Roman" w:hAnsi="Times New Roman" w:cs="Times New Roman"/>
          <w:sz w:val="24"/>
          <w:szCs w:val="24"/>
        </w:rPr>
        <w:fldChar w:fldCharType="separate"/>
      </w:r>
      <w:r w:rsidR="00454CE9" w:rsidRPr="00560E1E">
        <w:rPr>
          <w:rFonts w:ascii="Times New Roman" w:hAnsi="Times New Roman" w:cs="Times New Roman"/>
          <w:sz w:val="24"/>
          <w:szCs w:val="24"/>
        </w:rPr>
        <w:t xml:space="preserve">Figure </w:t>
      </w:r>
      <w:r w:rsidR="00454CE9" w:rsidRPr="00560E1E">
        <w:rPr>
          <w:rFonts w:ascii="Times New Roman" w:hAnsi="Times New Roman" w:cs="Times New Roman"/>
          <w:noProof/>
          <w:sz w:val="24"/>
          <w:szCs w:val="24"/>
        </w:rPr>
        <w:t>2</w:t>
      </w:r>
      <w:r w:rsidR="00454CE9" w:rsidRPr="00560E1E">
        <w:rPr>
          <w:rFonts w:ascii="Times New Roman" w:hAnsi="Times New Roman" w:cs="Times New Roman"/>
          <w:sz w:val="24"/>
          <w:szCs w:val="24"/>
        </w:rPr>
        <w:noBreakHyphen/>
      </w:r>
      <w:r w:rsidR="00454CE9" w:rsidRPr="00560E1E">
        <w:rPr>
          <w:rFonts w:ascii="Times New Roman" w:hAnsi="Times New Roman" w:cs="Times New Roman"/>
          <w:noProof/>
          <w:sz w:val="24"/>
          <w:szCs w:val="24"/>
        </w:rPr>
        <w:t>1</w:t>
      </w:r>
      <w:r w:rsidR="008F7005" w:rsidRPr="00560E1E">
        <w:rPr>
          <w:rFonts w:ascii="Times New Roman" w:hAnsi="Times New Roman" w:cs="Times New Roman"/>
          <w:sz w:val="24"/>
          <w:szCs w:val="24"/>
        </w:rPr>
        <w:fldChar w:fldCharType="end"/>
      </w:r>
      <w:r w:rsidR="008F7005" w:rsidRPr="00560E1E">
        <w:rPr>
          <w:rFonts w:ascii="Times New Roman" w:hAnsi="Times New Roman" w:cs="Times New Roman"/>
          <w:sz w:val="24"/>
          <w:szCs w:val="24"/>
        </w:rPr>
        <w:t xml:space="preserve"> </w:t>
      </w:r>
      <w:r w:rsidR="008672A0" w:rsidRPr="00560E1E">
        <w:rPr>
          <w:rFonts w:ascii="Times New Roman" w:hAnsi="Times New Roman" w:cs="Times New Roman"/>
          <w:sz w:val="24"/>
          <w:szCs w:val="24"/>
        </w:rPr>
        <w:t>to address interoperability in various healthcare service areas including Information Technology Infrastructure.</w:t>
      </w:r>
    </w:p>
    <w:p w14:paraId="744E53BC" w14:textId="71E5C4A2" w:rsidR="002B083F" w:rsidRPr="00560E1E" w:rsidRDefault="002B083F" w:rsidP="00212F19">
      <w:pPr>
        <w:keepNext/>
        <w:shd w:val="clear" w:color="auto" w:fill="FFFFFF"/>
        <w:spacing w:before="100" w:beforeAutospacing="1" w:after="100" w:afterAutospacing="1" w:line="360" w:lineRule="auto"/>
        <w:jc w:val="thaiDistribute"/>
      </w:pPr>
      <w:r w:rsidRPr="00560E1E">
        <w:rPr>
          <w:noProof/>
          <w:highlight w:val="yellow"/>
        </w:rPr>
        <w:lastRenderedPageBreak/>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6C4A9A64" w:rsidR="00237839" w:rsidRPr="00560E1E" w:rsidRDefault="002B083F" w:rsidP="00FB772F">
      <w:pPr>
        <w:pStyle w:val="Caption"/>
        <w:jc w:val="center"/>
        <w:rPr>
          <w:i/>
          <w:iCs/>
        </w:rPr>
      </w:pPr>
      <w:bookmarkStart w:id="16" w:name="_Ref69270806"/>
      <w:bookmarkStart w:id="17" w:name="_Toc74189599"/>
      <w:bookmarkStart w:id="18" w:name="_Ref74190501"/>
      <w:r w:rsidRPr="00560E1E">
        <w:t xml:space="preserve">Figure </w:t>
      </w:r>
      <w:fldSimple w:instr=" STYLEREF 1 \s " w:fldLock="1">
        <w:r w:rsidR="0096498E" w:rsidRPr="00560E1E">
          <w:rPr>
            <w:noProof/>
          </w:rPr>
          <w:t>2</w:t>
        </w:r>
      </w:fldSimple>
      <w:r w:rsidR="0096498E" w:rsidRPr="00560E1E">
        <w:noBreakHyphen/>
      </w:r>
      <w:fldSimple w:instr=" SEQ Figure \* ARABIC \s 1 " w:fldLock="1">
        <w:r w:rsidR="0096498E" w:rsidRPr="00560E1E">
          <w:rPr>
            <w:noProof/>
          </w:rPr>
          <w:t>1</w:t>
        </w:r>
      </w:fldSimple>
      <w:bookmarkEnd w:id="16"/>
      <w:r w:rsidR="004623E8" w:rsidRPr="00560E1E">
        <w:t xml:space="preserve"> </w:t>
      </w:r>
      <w:bookmarkStart w:id="19" w:name="_Ref74190468"/>
      <w:r w:rsidRPr="00560E1E">
        <w:t>IHE Process to create guid</w:t>
      </w:r>
      <w:r w:rsidR="004623E8" w:rsidRPr="00560E1E">
        <w:t>e</w:t>
      </w:r>
      <w:r w:rsidRPr="00560E1E">
        <w:t>line for implementation of health information technology</w:t>
      </w:r>
      <w:r w:rsidR="004A1626" w:rsidRPr="00560E1E">
        <w:t xml:space="preserve"> </w:t>
      </w:r>
      <w:r w:rsidR="004A1626" w:rsidRPr="00560E1E">
        <w:rPr>
          <w:i/>
          <w:iCs/>
        </w:rPr>
        <w:fldChar w:fldCharType="begin" w:fldLock="1"/>
      </w:r>
      <w:r w:rsidR="00572A37" w:rsidRPr="00560E1E">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560E1E">
        <w:rPr>
          <w:i/>
          <w:iCs/>
        </w:rPr>
        <w:fldChar w:fldCharType="separate"/>
      </w:r>
      <w:r w:rsidR="00572A37" w:rsidRPr="00560E1E">
        <w:rPr>
          <w:noProof/>
        </w:rPr>
        <w:t>[20]</w:t>
      </w:r>
      <w:bookmarkEnd w:id="17"/>
      <w:r w:rsidR="004A1626" w:rsidRPr="00560E1E">
        <w:rPr>
          <w:i/>
          <w:iCs/>
        </w:rPr>
        <w:fldChar w:fldCharType="end"/>
      </w:r>
      <w:bookmarkEnd w:id="18"/>
      <w:bookmarkEnd w:id="19"/>
    </w:p>
    <w:p w14:paraId="082D23DC" w14:textId="6085C820" w:rsidR="00A57102" w:rsidRPr="00560E1E" w:rsidRDefault="00A57102" w:rsidP="00742C82">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sz w:val="24"/>
          <w:szCs w:val="24"/>
        </w:rPr>
        <w:tab/>
      </w: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 xml:space="preserve">.2 </w:t>
      </w:r>
      <w:bookmarkStart w:id="20" w:name="CHAPTERII_212"/>
      <w:r w:rsidRPr="00560E1E">
        <w:rPr>
          <w:rFonts w:ascii="Times New Roman" w:hAnsi="Times New Roman" w:cs="Times New Roman"/>
          <w:b/>
          <w:bCs/>
          <w:sz w:val="24"/>
          <w:szCs w:val="24"/>
        </w:rPr>
        <w:t>IHE Integration Profiles</w:t>
      </w:r>
      <w:bookmarkEnd w:id="20"/>
    </w:p>
    <w:p w14:paraId="0CAEEAD4" w14:textId="655B5803" w:rsidR="00742C82" w:rsidRPr="00560E1E" w:rsidRDefault="00742C82" w:rsidP="001E4BE0">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r>
      <w:r w:rsidR="001E4BE0" w:rsidRPr="001E4BE0">
        <w:rPr>
          <w:rFonts w:ascii="Times New Roman" w:hAnsi="Times New Roman" w:cs="Times New Roman"/>
          <w:sz w:val="24"/>
          <w:szCs w:val="24"/>
        </w:rPr>
        <w:t>IHE Integration Profiles or IHE Profile are products of the IHE Process which provide a framework based on standards for sharing health information within the sites for healthcare services and across the networks. The framework address interoperability issues related to information access for the healthcare given to providers and patients in an area of clinical workflow, administration,</w:t>
      </w:r>
      <w:r w:rsidR="001E4BE0">
        <w:rPr>
          <w:rFonts w:ascii="Times New Roman" w:hAnsi="Times New Roman" w:cs="Times New Roman"/>
          <w:sz w:val="24"/>
          <w:szCs w:val="24"/>
        </w:rPr>
        <w:t xml:space="preserve"> </w:t>
      </w:r>
      <w:r w:rsidR="001E4BE0" w:rsidRPr="001E4BE0">
        <w:rPr>
          <w:rFonts w:ascii="Times New Roman" w:hAnsi="Times New Roman" w:cs="Times New Roman"/>
          <w:sz w:val="24"/>
          <w:szCs w:val="24"/>
        </w:rPr>
        <w:t xml:space="preserve">information infrastructure, and security, etc. IHE Profile was purposely designed to offer a clear implementation path for IT developers to develop and implement IT systems for a healthcare organization that meets the needs and is compatible with the environment of the healthcare industry while also aiding them in dealing with various kinds of communication standards existing within the healthcare IT domain. </w:t>
      </w:r>
      <w:r w:rsidR="00433825" w:rsidRPr="00433825">
        <w:rPr>
          <w:rFonts w:ascii="Times New Roman" w:hAnsi="Times New Roman" w:cs="Times New Roman"/>
          <w:sz w:val="24"/>
          <w:szCs w:val="24"/>
        </w:rPr>
        <w:t>These profiles arrange integrated functions through the coordinated execution of defined health information sharing standards (including HL7 W3C, DICOM, and safety standards).</w:t>
      </w:r>
      <w:r w:rsidR="001E4BE0" w:rsidRPr="001E4BE0">
        <w:rPr>
          <w:rFonts w:ascii="Times New Roman" w:hAnsi="Times New Roman" w:cs="Times New Roman"/>
          <w:sz w:val="24"/>
          <w:szCs w:val="24"/>
        </w:rPr>
        <w:t xml:space="preserve"> IHE Profiles also provide definitions for implementing standards to meet the clinical needs and demands.</w:t>
      </w:r>
      <w:r w:rsidRPr="00560E1E">
        <w:rPr>
          <w:rFonts w:ascii="Times New Roman" w:hAnsi="Times New Roman" w:cs="Times New Roman"/>
          <w:sz w:val="24"/>
          <w:szCs w:val="24"/>
        </w:rPr>
        <w:t xml:space="preserve"> </w:t>
      </w:r>
      <w:r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21]</w:t>
      </w:r>
      <w:r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w:t>
      </w:r>
      <w:r w:rsidR="004D69E2" w:rsidRPr="004D69E2">
        <w:rPr>
          <w:rFonts w:ascii="Times New Roman" w:hAnsi="Times New Roman" w:cs="Times New Roman"/>
          <w:sz w:val="24"/>
          <w:szCs w:val="24"/>
        </w:rPr>
        <w:t>By referencing the associated standards, each profile outlines the participants (actors), transactions, and availability of information needed for implementing to address the scenario.</w:t>
      </w:r>
      <w:r w:rsidR="001E4BE0" w:rsidRPr="001E4BE0">
        <w:rPr>
          <w:rFonts w:ascii="Times New Roman" w:hAnsi="Times New Roman" w:cs="Times New Roman"/>
          <w:sz w:val="24"/>
          <w:szCs w:val="24"/>
        </w:rPr>
        <w:t xml:space="preserve"> IHE Profiles that have undergone IHE Process, tested, and deployment in real-world settings and have reached the approved status, will be published in documents called "IHE </w:t>
      </w:r>
      <w:r w:rsidR="001E4BE0" w:rsidRPr="001E4BE0">
        <w:rPr>
          <w:rFonts w:ascii="Times New Roman" w:hAnsi="Times New Roman" w:cs="Times New Roman"/>
          <w:sz w:val="24"/>
          <w:szCs w:val="24"/>
        </w:rPr>
        <w:lastRenderedPageBreak/>
        <w:t>Technical Frameworks" (IHE TF). Each IHE clinical domain has one corresponding framework, with each framework may be comprised of multiple volumes. The Technical Frameworks provide detailed explanations for each IHE Profile specified by their interoperability issues and dependencies among the Integration Profile.</w:t>
      </w:r>
    </w:p>
    <w:p w14:paraId="696739A3" w14:textId="547E227D" w:rsidR="00237839" w:rsidRPr="00560E1E" w:rsidRDefault="00A57102" w:rsidP="00B30CF3">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b/>
          <w:bCs/>
          <w:sz w:val="24"/>
          <w:szCs w:val="24"/>
        </w:rPr>
        <w:tab/>
      </w:r>
      <w:r w:rsidR="00237839" w:rsidRPr="00560E1E">
        <w:rPr>
          <w:rFonts w:ascii="Times New Roman" w:hAnsi="Times New Roman" w:cs="Times New Roman"/>
          <w:b/>
          <w:bCs/>
          <w:sz w:val="24"/>
          <w:szCs w:val="24"/>
        </w:rPr>
        <w:t>2</w:t>
      </w:r>
      <w:r w:rsidRPr="00560E1E">
        <w:rPr>
          <w:rFonts w:ascii="Times New Roman" w:hAnsi="Times New Roman" w:cs="Times New Roman"/>
          <w:b/>
          <w:bCs/>
          <w:sz w:val="24"/>
          <w:szCs w:val="24"/>
        </w:rPr>
        <w:t>.</w:t>
      </w:r>
      <w:r w:rsidR="00E426D5" w:rsidRPr="00560E1E">
        <w:rPr>
          <w:rFonts w:ascii="Times New Roman" w:hAnsi="Times New Roman" w:cs="Times New Roman"/>
          <w:b/>
          <w:bCs/>
          <w:sz w:val="24"/>
          <w:szCs w:val="24"/>
        </w:rPr>
        <w:t>1</w:t>
      </w:r>
      <w:r w:rsidR="00237839" w:rsidRPr="00560E1E">
        <w:rPr>
          <w:rFonts w:ascii="Times New Roman" w:hAnsi="Times New Roman" w:cs="Times New Roman"/>
          <w:b/>
          <w:bCs/>
          <w:sz w:val="24"/>
          <w:szCs w:val="24"/>
        </w:rPr>
        <w:t xml:space="preserve">.3 </w:t>
      </w:r>
      <w:bookmarkStart w:id="21" w:name="CHAPTERII_213"/>
      <w:r w:rsidR="00F65230" w:rsidRPr="00560E1E">
        <w:rPr>
          <w:rFonts w:ascii="Times New Roman" w:hAnsi="Times New Roman" w:cs="Times New Roman"/>
          <w:b/>
          <w:bCs/>
          <w:sz w:val="24"/>
          <w:szCs w:val="24"/>
        </w:rPr>
        <w:t>IHE Information Technology Infrastructure</w:t>
      </w:r>
      <w:r w:rsidRPr="00560E1E">
        <w:rPr>
          <w:rFonts w:ascii="Times New Roman" w:hAnsi="Times New Roman" w:cs="Times New Roman"/>
          <w:b/>
          <w:bCs/>
          <w:sz w:val="24"/>
          <w:szCs w:val="24"/>
        </w:rPr>
        <w:t xml:space="preserve"> Technical Framework</w:t>
      </w:r>
      <w:r w:rsidR="00E94B7F" w:rsidRPr="00560E1E">
        <w:rPr>
          <w:rFonts w:ascii="Times New Roman" w:hAnsi="Times New Roman" w:cs="Times New Roman"/>
          <w:b/>
          <w:bCs/>
          <w:sz w:val="24"/>
          <w:szCs w:val="24"/>
        </w:rPr>
        <w:t xml:space="preserve"> </w:t>
      </w:r>
      <w:bookmarkEnd w:id="21"/>
    </w:p>
    <w:p w14:paraId="0F333C06" w14:textId="3F8A4200" w:rsidR="005B00EA" w:rsidRPr="00560E1E" w:rsidRDefault="005B00EA" w:rsidP="007B5752">
      <w:pPr>
        <w:pStyle w:val="ListParagraph"/>
        <w:spacing w:line="360" w:lineRule="auto"/>
        <w:ind w:left="0"/>
        <w:jc w:val="thaiDistribute"/>
        <w:rPr>
          <w:rFonts w:ascii="Times New Roman" w:hAnsi="Times New Roman" w:cs="Times New Roman"/>
          <w:sz w:val="24"/>
          <w:szCs w:val="24"/>
          <w:cs/>
        </w:rPr>
      </w:pPr>
      <w:r w:rsidRPr="00560E1E">
        <w:rPr>
          <w:rFonts w:ascii="Times New Roman" w:hAnsi="Times New Roman" w:cs="Times New Roman"/>
          <w:sz w:val="24"/>
          <w:szCs w:val="24"/>
        </w:rPr>
        <w:tab/>
      </w:r>
      <w:r w:rsidR="000A14AC" w:rsidRPr="000A14AC">
        <w:rPr>
          <w:rFonts w:ascii="Times New Roman" w:hAnsi="Times New Roman" w:cs="Times New Roman"/>
          <w:sz w:val="24"/>
          <w:szCs w:val="24"/>
        </w:rPr>
        <w:t>The IHE IT Infrastructure Technical Framework (ITI TF) defines the implementation of existing standards to establish medical information sharing that supports the best patient care</w:t>
      </w:r>
      <w:r w:rsidR="00576011" w:rsidRPr="00576011">
        <w:rPr>
          <w:rFonts w:ascii="Times New Roman" w:hAnsi="Times New Roman" w:cs="Times New Roman"/>
          <w:sz w:val="24"/>
          <w:szCs w:val="24"/>
        </w:rPr>
        <w:t xml:space="preserve">. </w:t>
      </w:r>
      <w:r w:rsidR="004557CA" w:rsidRPr="004557CA">
        <w:rPr>
          <w:rFonts w:ascii="Times New Roman" w:hAnsi="Times New Roman" w:cs="Times New Roman"/>
          <w:sz w:val="24"/>
          <w:szCs w:val="24"/>
        </w:rPr>
        <w:t>After the public review phase, the framework is expanded every year, and it is maintained regularly by detection and corrections through errors.</w:t>
      </w:r>
      <w:r w:rsidR="00576011" w:rsidRPr="00576011">
        <w:rPr>
          <w:rFonts w:ascii="Times New Roman" w:hAnsi="Times New Roman" w:cs="Times New Roman"/>
          <w:sz w:val="24"/>
          <w:szCs w:val="24"/>
        </w:rPr>
        <w:t xml:space="preserve"> </w:t>
      </w:r>
      <w:r w:rsidR="00D4431A" w:rsidRPr="00D4431A">
        <w:rPr>
          <w:rFonts w:ascii="Times New Roman" w:hAnsi="Times New Roman" w:cs="Times New Roman"/>
          <w:sz w:val="24"/>
          <w:szCs w:val="24"/>
        </w:rPr>
        <w:t>IHE ITI TF identifies a subset of the functional components of healthcare companies, called "IHE Participants", and uses "transactions" to illustrate their interactions based on a set of standards-based coordination</w:t>
      </w:r>
      <w:r w:rsidR="00576011" w:rsidRPr="00576011">
        <w:rPr>
          <w:rFonts w:ascii="Times New Roman" w:hAnsi="Times New Roman" w:cs="Times New Roman"/>
          <w:sz w:val="24"/>
          <w:szCs w:val="24"/>
        </w:rPr>
        <w:t>. The body of transactions was described within the framework in detail. The IHE ITI TF is divided into four volumes. The first volume describes the concept detail of IHE ITI Integration Profiles. The second volume is divided into four sub-volumes; a, b, c, and x which describe the concept detail of all transactions present in the framework. The third volume provides a further explanation of the specifications of cross-transaction and content used in Document Sharing Profiles. The fourth volume provides additional national extensions related to the framework.</w:t>
      </w:r>
    </w:p>
    <w:p w14:paraId="22BAD975" w14:textId="7A9972DE" w:rsidR="00216751" w:rsidRPr="00560E1E" w:rsidRDefault="007D2FD5" w:rsidP="00737723">
      <w:pPr>
        <w:pStyle w:val="ListParagraph"/>
        <w:spacing w:line="360" w:lineRule="auto"/>
        <w:ind w:left="0"/>
        <w:rPr>
          <w:rFonts w:ascii="Times New Roman" w:hAnsi="Times New Roman" w:cs="Times New Roman"/>
          <w:b/>
          <w:bCs/>
          <w:sz w:val="24"/>
          <w:szCs w:val="24"/>
        </w:rPr>
      </w:pPr>
      <w:r w:rsidRPr="00560E1E">
        <w:rPr>
          <w:rFonts w:ascii="Times New Roman" w:hAnsi="Times New Roman" w:cs="Times New Roman"/>
          <w:b/>
          <w:bCs/>
          <w:sz w:val="24"/>
          <w:szCs w:val="24"/>
        </w:rPr>
        <w:tab/>
      </w:r>
      <w:r w:rsidR="001A52B5"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w:t>
      </w:r>
      <w:r w:rsidR="00487370" w:rsidRPr="00560E1E">
        <w:rPr>
          <w:rFonts w:ascii="Times New Roman" w:hAnsi="Times New Roman" w:cs="Times New Roman"/>
          <w:b/>
          <w:bCs/>
          <w:sz w:val="24"/>
          <w:szCs w:val="24"/>
        </w:rPr>
        <w:t>4</w:t>
      </w:r>
      <w:r w:rsidR="00737723" w:rsidRPr="00560E1E">
        <w:rPr>
          <w:rFonts w:ascii="Times New Roman" w:hAnsi="Times New Roman" w:cs="Times New Roman"/>
          <w:b/>
          <w:bCs/>
          <w:sz w:val="24"/>
          <w:szCs w:val="24"/>
        </w:rPr>
        <w:t xml:space="preserve"> </w:t>
      </w:r>
      <w:bookmarkStart w:id="22" w:name="CHAPTERII_214"/>
      <w:r w:rsidR="00002F8B" w:rsidRPr="00560E1E">
        <w:rPr>
          <w:rFonts w:ascii="Times New Roman" w:hAnsi="Times New Roman" w:cs="Times New Roman"/>
          <w:b/>
          <w:bCs/>
          <w:sz w:val="24"/>
          <w:szCs w:val="24"/>
        </w:rPr>
        <w:t>Cross-Enterprise Document Sharing</w:t>
      </w:r>
      <w:r w:rsidR="003409E1" w:rsidRPr="00560E1E">
        <w:rPr>
          <w:rFonts w:ascii="Times New Roman" w:hAnsi="Times New Roman" w:cs="Times New Roman"/>
          <w:b/>
          <w:bCs/>
          <w:sz w:val="24"/>
          <w:szCs w:val="24"/>
        </w:rPr>
        <w:t xml:space="preserve"> Set-b</w:t>
      </w:r>
      <w:r w:rsidR="00002F8B" w:rsidRPr="00560E1E">
        <w:rPr>
          <w:rFonts w:ascii="Times New Roman" w:hAnsi="Times New Roman" w:cs="Times New Roman"/>
          <w:b/>
          <w:bCs/>
          <w:sz w:val="24"/>
          <w:szCs w:val="24"/>
        </w:rPr>
        <w:t xml:space="preserve"> (</w:t>
      </w:r>
      <w:proofErr w:type="spellStart"/>
      <w:r w:rsidR="00002F8B" w:rsidRPr="00560E1E">
        <w:rPr>
          <w:rFonts w:ascii="Times New Roman" w:hAnsi="Times New Roman" w:cs="Times New Roman"/>
          <w:b/>
          <w:bCs/>
          <w:sz w:val="24"/>
          <w:szCs w:val="24"/>
        </w:rPr>
        <w:t>XDS</w:t>
      </w:r>
      <w:r w:rsidR="003409E1" w:rsidRPr="00560E1E">
        <w:rPr>
          <w:rFonts w:ascii="Times New Roman" w:hAnsi="Times New Roman" w:cs="Times New Roman"/>
          <w:b/>
          <w:bCs/>
          <w:sz w:val="24"/>
          <w:szCs w:val="24"/>
        </w:rPr>
        <w:t>.b</w:t>
      </w:r>
      <w:proofErr w:type="spellEnd"/>
      <w:r w:rsidR="00002F8B" w:rsidRPr="00560E1E">
        <w:rPr>
          <w:rFonts w:ascii="Times New Roman" w:hAnsi="Times New Roman" w:cs="Times New Roman"/>
          <w:b/>
          <w:bCs/>
          <w:sz w:val="24"/>
          <w:szCs w:val="24"/>
        </w:rPr>
        <w:t xml:space="preserve">) Profile </w:t>
      </w:r>
      <w:bookmarkEnd w:id="22"/>
    </w:p>
    <w:p w14:paraId="0FCADF81" w14:textId="782BD0D4" w:rsidR="000D3ED4" w:rsidRPr="00560E1E" w:rsidRDefault="0082250F"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00D61DAE" w:rsidRPr="00D61DAE">
        <w:rPr>
          <w:rFonts w:ascii="Times New Roman" w:hAnsi="Times New Roman" w:cs="Times New Roman"/>
          <w:sz w:val="24"/>
          <w:szCs w:val="24"/>
        </w:rPr>
        <w:t xml:space="preserve">The configuration file </w:t>
      </w:r>
      <w:proofErr w:type="spellStart"/>
      <w:r w:rsidR="00D61DAE" w:rsidRPr="00D61DAE">
        <w:rPr>
          <w:rFonts w:ascii="Times New Roman" w:hAnsi="Times New Roman" w:cs="Times New Roman"/>
          <w:sz w:val="24"/>
          <w:szCs w:val="24"/>
        </w:rPr>
        <w:t>XDS.b</w:t>
      </w:r>
      <w:proofErr w:type="spellEnd"/>
      <w:r w:rsidR="00D61DAE" w:rsidRPr="00D61DAE">
        <w:rPr>
          <w:rFonts w:ascii="Times New Roman" w:hAnsi="Times New Roman" w:cs="Times New Roman"/>
          <w:sz w:val="24"/>
          <w:szCs w:val="24"/>
        </w:rPr>
        <w:t xml:space="preserve"> (Cross-enterprise document sharing set-b) </w:t>
      </w:r>
      <w:r w:rsidR="00D61DAE" w:rsidRPr="00FB58D6">
        <w:rPr>
          <w:rFonts w:ascii="Times New Roman" w:hAnsi="Times New Roman" w:cs="Times New Roman"/>
          <w:spacing w:val="-2"/>
          <w:sz w:val="24"/>
          <w:szCs w:val="24"/>
        </w:rPr>
        <w:t>makes it easier to register, distribute, and access patient EHR (Electronic Health Records) </w:t>
      </w:r>
      <w:r w:rsidR="00FB58D6">
        <w:rPr>
          <w:rFonts w:ascii="Times New Roman" w:hAnsi="Times New Roman" w:cs="Times New Roman"/>
          <w:spacing w:val="-2"/>
          <w:sz w:val="24"/>
          <w:szCs w:val="24"/>
        </w:rPr>
        <w:br/>
      </w:r>
      <w:r w:rsidR="00D61DAE" w:rsidRPr="00D61DAE">
        <w:rPr>
          <w:rFonts w:ascii="Times New Roman" w:hAnsi="Times New Roman" w:cs="Times New Roman"/>
          <w:sz w:val="24"/>
          <w:szCs w:val="24"/>
        </w:rPr>
        <w:t>across the healthcare corporate network</w:t>
      </w:r>
      <w:r w:rsidRPr="00560E1E">
        <w:rPr>
          <w:rFonts w:ascii="Times New Roman" w:hAnsi="Times New Roman" w:cs="Times New Roman"/>
          <w:sz w:val="24"/>
          <w:szCs w:val="24"/>
        </w:rPr>
        <w:t xml:space="preserve"> </w:t>
      </w:r>
      <w:r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22]</w:t>
      </w:r>
      <w:r w:rsidRPr="00560E1E">
        <w:rPr>
          <w:rFonts w:ascii="Times New Roman" w:hAnsi="Times New Roman" w:cs="Times New Roman"/>
          <w:sz w:val="24"/>
          <w:szCs w:val="24"/>
        </w:rPr>
        <w:fldChar w:fldCharType="end"/>
      </w:r>
      <w:r w:rsidR="0065030A">
        <w:rPr>
          <w:rFonts w:ascii="Times New Roman" w:hAnsi="Times New Roman" w:cs="Times New Roman"/>
          <w:sz w:val="24"/>
          <w:szCs w:val="24"/>
        </w:rPr>
        <w:t>.</w:t>
      </w:r>
      <w:r w:rsidRPr="00560E1E">
        <w:rPr>
          <w:rFonts w:ascii="Times New Roman" w:hAnsi="Times New Roman" w:cs="Times New Roman"/>
          <w:sz w:val="24"/>
          <w:szCs w:val="24"/>
        </w:rPr>
        <w:t xml:space="preserve"> </w:t>
      </w:r>
      <w:r w:rsidR="005906B2" w:rsidRPr="005906B2">
        <w:rPr>
          <w:rFonts w:ascii="Times New Roman" w:hAnsi="Times New Roman" w:cs="Times New Roman"/>
          <w:sz w:val="24"/>
          <w:szCs w:val="24"/>
        </w:rPr>
        <w:t>The profile aims at providing a description for handling the exchange of health documents among any healthcare organization, extending from doctors' hospital rooms to acute treatment in psychiatric wards, in compliance with standards.</w:t>
      </w:r>
      <w:r w:rsidR="0065030A" w:rsidRPr="0065030A">
        <w:rPr>
          <w:rFonts w:ascii="Times New Roman" w:hAnsi="Times New Roman" w:cs="Times New Roman"/>
          <w:sz w:val="24"/>
          <w:szCs w:val="24"/>
        </w:rPr>
        <w:t xml:space="preserve"> XDS is a generic term to reference all XDS profiles which are Cross-Enterprise Document Sharing Profiles</w:t>
      </w:r>
      <w:r w:rsidR="00824867" w:rsidRPr="00560E1E">
        <w:rPr>
          <w:rFonts w:ascii="Times New Roman" w:hAnsi="Times New Roman" w:cs="Times New Roman"/>
          <w:sz w:val="24"/>
          <w:szCs w:val="24"/>
        </w:rPr>
        <w:t xml:space="preserve"> </w:t>
      </w:r>
      <w:r w:rsidR="00824867" w:rsidRPr="00560E1E">
        <w:rPr>
          <w:rFonts w:ascii="Times New Roman" w:hAnsi="Times New Roman" w:cs="Times New Roman"/>
          <w:sz w:val="24"/>
          <w:szCs w:val="24"/>
        </w:rPr>
        <w:fldChar w:fldCharType="begin" w:fldLock="1"/>
      </w:r>
      <w:r w:rsidR="00824867" w:rsidRPr="00560E1E">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00824867" w:rsidRPr="00560E1E">
        <w:rPr>
          <w:rFonts w:ascii="Times New Roman" w:hAnsi="Times New Roman" w:cs="Times New Roman"/>
          <w:sz w:val="24"/>
          <w:szCs w:val="24"/>
        </w:rPr>
        <w:fldChar w:fldCharType="separate"/>
      </w:r>
      <w:r w:rsidR="00824867" w:rsidRPr="00560E1E">
        <w:rPr>
          <w:rFonts w:ascii="Times New Roman" w:hAnsi="Times New Roman" w:cs="Times New Roman"/>
          <w:noProof/>
          <w:sz w:val="24"/>
          <w:szCs w:val="24"/>
        </w:rPr>
        <w:t>[23]</w:t>
      </w:r>
      <w:r w:rsidR="00824867"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w:t>
      </w:r>
      <w:r w:rsidR="003B371F" w:rsidRPr="003B371F">
        <w:rPr>
          <w:rFonts w:ascii="Times New Roman" w:hAnsi="Times New Roman" w:cs="Times New Roman"/>
          <w:sz w:val="24"/>
          <w:szCs w:val="24"/>
        </w:rPr>
        <w:t xml:space="preserve">In IHE ITI TF Vol.1 declared that the term XDS within the IHE ITI TF currently refers only to </w:t>
      </w:r>
      <w:proofErr w:type="spellStart"/>
      <w:r w:rsidR="003B371F" w:rsidRPr="003B371F">
        <w:rPr>
          <w:rFonts w:ascii="Times New Roman" w:hAnsi="Times New Roman" w:cs="Times New Roman"/>
          <w:sz w:val="24"/>
          <w:szCs w:val="24"/>
        </w:rPr>
        <w:t>XDS.b</w:t>
      </w:r>
      <w:proofErr w:type="spellEnd"/>
      <w:r w:rsidRPr="00560E1E">
        <w:rPr>
          <w:rFonts w:ascii="Times New Roman" w:hAnsi="Times New Roman" w:cs="Times New Roman"/>
          <w:sz w:val="24"/>
          <w:szCs w:val="24"/>
        </w:rPr>
        <w:t xml:space="preserve">. </w:t>
      </w:r>
      <w:r w:rsidR="003B371F" w:rsidRPr="003B371F">
        <w:rPr>
          <w:rFonts w:ascii="Times New Roman" w:hAnsi="Times New Roman" w:cs="Times New Roman"/>
          <w:sz w:val="24"/>
          <w:szCs w:val="24"/>
        </w:rPr>
        <w:t xml:space="preserve">The main goal of the </w:t>
      </w:r>
      <w:proofErr w:type="spellStart"/>
      <w:r w:rsidR="003B371F" w:rsidRPr="003B371F">
        <w:rPr>
          <w:rFonts w:ascii="Times New Roman" w:hAnsi="Times New Roman" w:cs="Times New Roman"/>
          <w:sz w:val="24"/>
          <w:szCs w:val="24"/>
        </w:rPr>
        <w:t>XDS.b</w:t>
      </w:r>
      <w:proofErr w:type="spellEnd"/>
      <w:r w:rsidR="003B371F" w:rsidRPr="003B371F">
        <w:rPr>
          <w:rFonts w:ascii="Times New Roman" w:hAnsi="Times New Roman" w:cs="Times New Roman"/>
          <w:sz w:val="24"/>
          <w:szCs w:val="24"/>
        </w:rPr>
        <w:t xml:space="preserve"> profile is to allow XDS Affinity Domain members to share health documents via XDS Document Registry. That means, its process mainly about makes metadata of documents within the XDS Document Repository available on XDS Document Registry entry. This allows any XDS Document Consumer to visit XDS Document Registry and </w:t>
      </w:r>
      <w:r w:rsidR="003B371F" w:rsidRPr="003B371F">
        <w:rPr>
          <w:rFonts w:ascii="Times New Roman" w:hAnsi="Times New Roman" w:cs="Times New Roman"/>
          <w:sz w:val="24"/>
          <w:szCs w:val="24"/>
        </w:rPr>
        <w:lastRenderedPageBreak/>
        <w:t>seek the document they need before retrieve it from the XDS Document Repository that the document belongs to.</w:t>
      </w:r>
    </w:p>
    <w:p w14:paraId="1C7E5DAA" w14:textId="576E19AC" w:rsidR="00580BFC" w:rsidRPr="00560E1E" w:rsidRDefault="0013465C"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The process overview of Cross-Enterprise Document Sharing (</w:t>
      </w:r>
      <w:proofErr w:type="spellStart"/>
      <w:r w:rsidRPr="00560E1E">
        <w:rPr>
          <w:rFonts w:ascii="Times New Roman" w:hAnsi="Times New Roman" w:cs="Times New Roman"/>
          <w:sz w:val="24"/>
          <w:szCs w:val="24"/>
        </w:rPr>
        <w:t>XDS.b</w:t>
      </w:r>
      <w:proofErr w:type="spellEnd"/>
      <w:r w:rsidRPr="00560E1E">
        <w:rPr>
          <w:rFonts w:ascii="Times New Roman" w:hAnsi="Times New Roman" w:cs="Times New Roman"/>
          <w:sz w:val="24"/>
          <w:szCs w:val="24"/>
        </w:rPr>
        <w:t xml:space="preserve">) profile is described in </w:t>
      </w:r>
      <w:r w:rsidRPr="00560E1E">
        <w:rPr>
          <w:rFonts w:ascii="Times New Roman" w:hAnsi="Times New Roman" w:cs="Times New Roman"/>
          <w:sz w:val="24"/>
          <w:szCs w:val="24"/>
        </w:rPr>
        <w:fldChar w:fldCharType="begin" w:fldLock="1"/>
      </w:r>
      <w:r w:rsidRPr="00560E1E">
        <w:rPr>
          <w:rFonts w:ascii="Times New Roman" w:hAnsi="Times New Roman" w:cs="Times New Roman"/>
          <w:sz w:val="24"/>
          <w:szCs w:val="24"/>
        </w:rPr>
        <w:instrText xml:space="preserve"> REF _Ref7291759 \h </w:instrText>
      </w:r>
      <w:r w:rsidR="006A7D30" w:rsidRPr="00560E1E">
        <w:rPr>
          <w:rFonts w:ascii="Times New Roman" w:hAnsi="Times New Roman" w:cs="Times New Roman"/>
          <w:sz w:val="24"/>
          <w:szCs w:val="24"/>
        </w:rPr>
        <w:instrText xml:space="preserve"> \* MERGEFORMAT </w:instrText>
      </w:r>
      <w:r w:rsidRPr="00560E1E">
        <w:rPr>
          <w:rFonts w:ascii="Times New Roman" w:hAnsi="Times New Roman" w:cs="Times New Roman"/>
          <w:sz w:val="24"/>
          <w:szCs w:val="24"/>
        </w:rPr>
      </w:r>
      <w:r w:rsidRPr="00560E1E">
        <w:rPr>
          <w:rFonts w:ascii="Times New Roman" w:hAnsi="Times New Roman" w:cs="Times New Roman"/>
          <w:sz w:val="24"/>
          <w:szCs w:val="24"/>
        </w:rPr>
        <w:fldChar w:fldCharType="separate"/>
      </w:r>
      <w:r w:rsidR="00454CE9" w:rsidRPr="00560E1E">
        <w:rPr>
          <w:rFonts w:ascii="Times New Roman" w:hAnsi="Times New Roman" w:cs="Times New Roman"/>
          <w:sz w:val="24"/>
          <w:szCs w:val="24"/>
        </w:rPr>
        <w:t xml:space="preserve">Figure </w:t>
      </w:r>
      <w:r w:rsidR="00454CE9" w:rsidRPr="00560E1E">
        <w:rPr>
          <w:rFonts w:ascii="Times New Roman" w:hAnsi="Times New Roman" w:cs="Times New Roman"/>
          <w:noProof/>
          <w:sz w:val="24"/>
          <w:szCs w:val="24"/>
        </w:rPr>
        <w:t>2</w:t>
      </w:r>
      <w:r w:rsidR="00454CE9" w:rsidRPr="00560E1E">
        <w:rPr>
          <w:rFonts w:ascii="Times New Roman" w:hAnsi="Times New Roman" w:cs="Times New Roman"/>
          <w:noProof/>
          <w:sz w:val="24"/>
          <w:szCs w:val="24"/>
        </w:rPr>
        <w:noBreakHyphen/>
        <w:t>2</w:t>
      </w:r>
      <w:r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The figure also showed sequence of process along with involving XDS actors and XDS transaction format. </w:t>
      </w:r>
      <w:r w:rsidR="00403839" w:rsidRPr="00560E1E">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560E1E">
        <w:rPr>
          <w:rFonts w:ascii="Times New Roman" w:hAnsi="Times New Roman" w:cs="Times New Roman"/>
          <w:sz w:val="24"/>
          <w:szCs w:val="24"/>
        </w:rPr>
        <w:t xml:space="preserve"> actor</w:t>
      </w:r>
      <w:r w:rsidR="00403839"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which can be any machine involved in healthcare service</w:t>
      </w:r>
      <w:r w:rsidR="00AB600B"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w:t>
      </w:r>
      <w:r w:rsidR="00AB600B" w:rsidRPr="00560E1E">
        <w:rPr>
          <w:rFonts w:ascii="Times New Roman" w:hAnsi="Times New Roman" w:cs="Times New Roman"/>
          <w:sz w:val="24"/>
          <w:szCs w:val="24"/>
        </w:rPr>
        <w:t>f</w:t>
      </w:r>
      <w:r w:rsidR="00C35565" w:rsidRPr="00560E1E">
        <w:rPr>
          <w:rFonts w:ascii="Times New Roman" w:hAnsi="Times New Roman" w:cs="Times New Roman"/>
          <w:sz w:val="24"/>
          <w:szCs w:val="24"/>
        </w:rPr>
        <w:t xml:space="preserve">or </w:t>
      </w:r>
      <w:proofErr w:type="gramStart"/>
      <w:r w:rsidR="00C35565" w:rsidRPr="00560E1E">
        <w:rPr>
          <w:rFonts w:ascii="Times New Roman" w:hAnsi="Times New Roman" w:cs="Times New Roman"/>
          <w:sz w:val="24"/>
          <w:szCs w:val="24"/>
        </w:rPr>
        <w:t>example</w:t>
      </w:r>
      <w:r w:rsidR="00AB600B" w:rsidRPr="00560E1E">
        <w:rPr>
          <w:rFonts w:ascii="Times New Roman" w:hAnsi="Times New Roman" w:cs="Times New Roman"/>
          <w:sz w:val="24"/>
          <w:szCs w:val="24"/>
        </w:rPr>
        <w:t>;</w:t>
      </w:r>
      <w:proofErr w:type="gramEnd"/>
      <w:r w:rsidR="00C35565" w:rsidRPr="00560E1E">
        <w:rPr>
          <w:rFonts w:ascii="Times New Roman" w:hAnsi="Times New Roman" w:cs="Times New Roman"/>
          <w:sz w:val="24"/>
          <w:szCs w:val="24"/>
        </w:rPr>
        <w:t xml:space="preserve"> CT scanner, laptop in each physician office, or central computer in medical lab. Next, these created documents along with its metadata will be sent to data storage</w:t>
      </w:r>
      <w:r w:rsidR="00E03986" w:rsidRPr="00560E1E">
        <w:rPr>
          <w:rFonts w:ascii="Times New Roman" w:hAnsi="Times New Roman" w:cs="Times New Roman"/>
          <w:sz w:val="24"/>
          <w:szCs w:val="24"/>
        </w:rPr>
        <w:t xml:space="preserve"> which act as document repository</w:t>
      </w:r>
      <w:r w:rsidR="00C35565" w:rsidRPr="00560E1E">
        <w:rPr>
          <w:rFonts w:ascii="Times New Roman" w:hAnsi="Times New Roman" w:cs="Times New Roman"/>
          <w:sz w:val="24"/>
          <w:szCs w:val="24"/>
        </w:rPr>
        <w:t>.</w:t>
      </w:r>
      <w:r w:rsidR="00E03986" w:rsidRPr="00560E1E">
        <w:rPr>
          <w:rFonts w:ascii="Times New Roman" w:hAnsi="Times New Roman" w:cs="Times New Roman"/>
          <w:sz w:val="24"/>
          <w:szCs w:val="24"/>
        </w:rPr>
        <w:t xml:space="preserve"> These repositories will be called ‘XDS Document Repository actor’ which usually be </w:t>
      </w:r>
      <w:proofErr w:type="gramStart"/>
      <w:r w:rsidR="00E03986" w:rsidRPr="00560E1E">
        <w:rPr>
          <w:rFonts w:ascii="Times New Roman" w:hAnsi="Times New Roman" w:cs="Times New Roman"/>
          <w:sz w:val="24"/>
          <w:szCs w:val="24"/>
        </w:rPr>
        <w:t>some kind of computer</w:t>
      </w:r>
      <w:proofErr w:type="gramEnd"/>
      <w:r w:rsidR="00E03986" w:rsidRPr="00560E1E">
        <w:rPr>
          <w:rFonts w:ascii="Times New Roman" w:hAnsi="Times New Roman" w:cs="Times New Roman"/>
          <w:sz w:val="24"/>
          <w:szCs w:val="24"/>
        </w:rPr>
        <w:t xml:space="preserve"> or server that was assigned to keep medical document available for use.</w:t>
      </w:r>
      <w:r w:rsidR="00F82623" w:rsidRPr="00560E1E">
        <w:rPr>
          <w:rFonts w:ascii="Times New Roman" w:hAnsi="Times New Roman" w:cs="Times New Roman"/>
          <w:sz w:val="24"/>
          <w:szCs w:val="24"/>
        </w:rPr>
        <w:t xml:space="preserve"> According to </w:t>
      </w:r>
      <w:proofErr w:type="spellStart"/>
      <w:r w:rsidR="00F82623" w:rsidRPr="00560E1E">
        <w:rPr>
          <w:rFonts w:ascii="Times New Roman" w:hAnsi="Times New Roman" w:cs="Times New Roman"/>
          <w:sz w:val="24"/>
          <w:szCs w:val="24"/>
        </w:rPr>
        <w:t>XDS.b</w:t>
      </w:r>
      <w:proofErr w:type="spellEnd"/>
      <w:r w:rsidR="00F82623" w:rsidRPr="00560E1E">
        <w:rPr>
          <w:rFonts w:ascii="Times New Roman" w:hAnsi="Times New Roman" w:cs="Times New Roman"/>
          <w:sz w:val="24"/>
          <w:szCs w:val="24"/>
        </w:rPr>
        <w:t xml:space="preserve"> profile, XDS Document Source will send document metadata in the format of Provi</w:t>
      </w:r>
      <w:r w:rsidR="00171FD3" w:rsidRPr="00560E1E">
        <w:rPr>
          <w:rFonts w:ascii="Times New Roman" w:hAnsi="Times New Roman" w:cs="Times New Roman"/>
          <w:sz w:val="24"/>
          <w:szCs w:val="24"/>
        </w:rPr>
        <w:t>de and Register Document Set-b (ITI-41)</w:t>
      </w:r>
      <w:r w:rsidR="00F82623" w:rsidRPr="00560E1E">
        <w:rPr>
          <w:rFonts w:ascii="Times New Roman" w:hAnsi="Times New Roman" w:cs="Times New Roman"/>
          <w:sz w:val="24"/>
          <w:szCs w:val="24"/>
        </w:rPr>
        <w:t xml:space="preserve"> format.</w:t>
      </w:r>
      <w:r w:rsidR="00E03986" w:rsidRPr="00560E1E">
        <w:rPr>
          <w:rFonts w:ascii="Times New Roman" w:hAnsi="Times New Roman" w:cs="Times New Roman"/>
          <w:sz w:val="24"/>
          <w:szCs w:val="24"/>
        </w:rPr>
        <w:t xml:space="preserve"> In some case, XDS Document Source and XDS Document Repository may integrated together. </w:t>
      </w:r>
      <w:r w:rsidR="00051658" w:rsidRPr="00560E1E">
        <w:rPr>
          <w:rFonts w:ascii="Times New Roman" w:hAnsi="Times New Roman" w:cs="Times New Roman"/>
          <w:sz w:val="24"/>
          <w:szCs w:val="24"/>
        </w:rPr>
        <w:t xml:space="preserve">This </w:t>
      </w:r>
      <w:r w:rsidR="0017444E" w:rsidRPr="00560E1E">
        <w:rPr>
          <w:rFonts w:ascii="Times New Roman" w:hAnsi="Times New Roman" w:cs="Times New Roman"/>
          <w:sz w:val="24"/>
          <w:szCs w:val="24"/>
        </w:rPr>
        <w:t>is</w:t>
      </w:r>
      <w:r w:rsidR="00051658" w:rsidRPr="00560E1E">
        <w:rPr>
          <w:rFonts w:ascii="Times New Roman" w:hAnsi="Times New Roman" w:cs="Times New Roman"/>
          <w:sz w:val="24"/>
          <w:szCs w:val="24"/>
        </w:rPr>
        <w:t xml:space="preserve"> called ‘XDS Integrated Document Source Repository actor’. The XDS Integrated Document Source Repository function</w:t>
      </w:r>
      <w:r w:rsidR="0017444E" w:rsidRPr="00560E1E">
        <w:rPr>
          <w:rFonts w:ascii="Times New Roman" w:hAnsi="Times New Roman" w:cs="Times New Roman"/>
          <w:sz w:val="24"/>
          <w:szCs w:val="24"/>
        </w:rPr>
        <w:t>s</w:t>
      </w:r>
      <w:r w:rsidR="00051658" w:rsidRPr="00560E1E">
        <w:rPr>
          <w:rFonts w:ascii="Times New Roman" w:hAnsi="Times New Roman" w:cs="Times New Roman"/>
          <w:sz w:val="24"/>
          <w:szCs w:val="24"/>
        </w:rPr>
        <w:t xml:space="preserve"> the same</w:t>
      </w:r>
      <w:r w:rsidR="00403839" w:rsidRPr="00560E1E">
        <w:rPr>
          <w:rFonts w:ascii="Times New Roman" w:hAnsi="Times New Roman" w:cs="Times New Roman"/>
          <w:sz w:val="24"/>
          <w:szCs w:val="24"/>
        </w:rPr>
        <w:t xml:space="preserve"> </w:t>
      </w:r>
      <w:r w:rsidR="00051658" w:rsidRPr="00560E1E">
        <w:rPr>
          <w:rFonts w:ascii="Times New Roman" w:hAnsi="Times New Roman" w:cs="Times New Roman"/>
          <w:sz w:val="24"/>
          <w:szCs w:val="24"/>
        </w:rPr>
        <w:t xml:space="preserve">way as XDS Document Source and XDS Document Repository will do </w:t>
      </w:r>
      <w:r w:rsidR="002A1524" w:rsidRPr="00560E1E">
        <w:rPr>
          <w:rFonts w:ascii="Times New Roman" w:hAnsi="Times New Roman" w:cs="Times New Roman"/>
          <w:sz w:val="24"/>
          <w:szCs w:val="24"/>
        </w:rPr>
        <w:t>but</w:t>
      </w:r>
      <w:r w:rsidR="00051658" w:rsidRPr="00560E1E">
        <w:rPr>
          <w:rFonts w:ascii="Times New Roman" w:hAnsi="Times New Roman" w:cs="Times New Roman"/>
          <w:sz w:val="24"/>
          <w:szCs w:val="24"/>
        </w:rPr>
        <w:t xml:space="preserve"> </w:t>
      </w:r>
      <w:proofErr w:type="gramStart"/>
      <w:r w:rsidR="00051658" w:rsidRPr="00560E1E">
        <w:rPr>
          <w:rFonts w:ascii="Times New Roman" w:hAnsi="Times New Roman" w:cs="Times New Roman"/>
          <w:sz w:val="24"/>
          <w:szCs w:val="24"/>
        </w:rPr>
        <w:t>combined together</w:t>
      </w:r>
      <w:proofErr w:type="gramEnd"/>
      <w:r w:rsidR="00051658" w:rsidRPr="00560E1E">
        <w:rPr>
          <w:rFonts w:ascii="Times New Roman" w:hAnsi="Times New Roman" w:cs="Times New Roman"/>
          <w:sz w:val="24"/>
          <w:szCs w:val="24"/>
        </w:rPr>
        <w:t xml:space="preserve">. </w:t>
      </w:r>
    </w:p>
    <w:p w14:paraId="36DC030C" w14:textId="6DBFB64B" w:rsidR="00580BFC" w:rsidRPr="00560E1E" w:rsidRDefault="008F7502" w:rsidP="007B5752">
      <w:pPr>
        <w:pStyle w:val="ListParagraph"/>
        <w:spacing w:line="360" w:lineRule="auto"/>
        <w:ind w:left="0" w:firstLine="720"/>
        <w:jc w:val="thaiDistribute"/>
        <w:rPr>
          <w:rFonts w:ascii="Times New Roman" w:hAnsi="Times New Roman" w:cs="Times New Roman"/>
          <w:sz w:val="24"/>
          <w:szCs w:val="24"/>
        </w:rPr>
      </w:pPr>
      <w:r w:rsidRPr="008F7502">
        <w:rPr>
          <w:rFonts w:ascii="Times New Roman" w:hAnsi="Times New Roman" w:cs="Times New Roman"/>
          <w:sz w:val="24"/>
          <w:szCs w:val="24"/>
        </w:rPr>
        <w:t>The XDS Document Repository will index and make the document available for use after receiving the document and associated metadata.</w:t>
      </w:r>
      <w:r w:rsidR="00051658" w:rsidRPr="00560E1E">
        <w:rPr>
          <w:rFonts w:ascii="Times New Roman" w:hAnsi="Times New Roman" w:cs="Times New Roman"/>
          <w:sz w:val="24"/>
          <w:szCs w:val="24"/>
        </w:rPr>
        <w:t xml:space="preserve"> At the same time, XDS Document Repository register</w:t>
      </w:r>
      <w:r w:rsidR="0017444E" w:rsidRPr="00560E1E">
        <w:rPr>
          <w:rFonts w:ascii="Times New Roman" w:hAnsi="Times New Roman" w:cs="Times New Roman"/>
          <w:sz w:val="24"/>
          <w:szCs w:val="24"/>
        </w:rPr>
        <w:t>s</w:t>
      </w:r>
      <w:r w:rsidR="00051658" w:rsidRPr="00560E1E">
        <w:rPr>
          <w:rFonts w:ascii="Times New Roman" w:hAnsi="Times New Roman" w:cs="Times New Roman"/>
          <w:sz w:val="24"/>
          <w:szCs w:val="24"/>
        </w:rPr>
        <w:t xml:space="preserve"> metadata along with identifier and locator of the repository itself to local document registry.</w:t>
      </w:r>
      <w:r w:rsidR="00F82623" w:rsidRPr="00560E1E">
        <w:rPr>
          <w:rFonts w:ascii="Times New Roman" w:hAnsi="Times New Roman" w:cs="Times New Roman"/>
          <w:sz w:val="24"/>
          <w:szCs w:val="24"/>
          <w:cs/>
        </w:rPr>
        <w:t xml:space="preserve"> </w:t>
      </w:r>
      <w:r w:rsidR="00F82623" w:rsidRPr="00560E1E">
        <w:rPr>
          <w:rFonts w:ascii="Times New Roman" w:hAnsi="Times New Roman" w:cs="Times New Roman"/>
          <w:sz w:val="24"/>
          <w:szCs w:val="24"/>
        </w:rPr>
        <w:t>The message transaction in this process will follow for</w:t>
      </w:r>
      <w:r w:rsidR="00171FD3" w:rsidRPr="00560E1E">
        <w:rPr>
          <w:rFonts w:ascii="Times New Roman" w:hAnsi="Times New Roman" w:cs="Times New Roman"/>
          <w:sz w:val="24"/>
          <w:szCs w:val="24"/>
        </w:rPr>
        <w:t>mat of Register Document Set-b (</w:t>
      </w:r>
      <w:r w:rsidR="00F82623" w:rsidRPr="00560E1E">
        <w:rPr>
          <w:rFonts w:ascii="Times New Roman" w:hAnsi="Times New Roman" w:cs="Times New Roman"/>
          <w:sz w:val="24"/>
          <w:szCs w:val="24"/>
        </w:rPr>
        <w:t>ITI-42</w:t>
      </w:r>
      <w:r w:rsidR="00171FD3" w:rsidRPr="00560E1E">
        <w:rPr>
          <w:rFonts w:ascii="Times New Roman" w:hAnsi="Times New Roman" w:cs="Times New Roman"/>
          <w:sz w:val="24"/>
          <w:szCs w:val="24"/>
        </w:rPr>
        <w:t>)</w:t>
      </w:r>
      <w:r w:rsidR="00A2570C">
        <w:rPr>
          <w:rFonts w:ascii="Times New Roman" w:hAnsi="Times New Roman" w:cs="Times New Roman"/>
          <w:sz w:val="24"/>
          <w:szCs w:val="24"/>
        </w:rPr>
        <w:t xml:space="preserve"> transaction</w:t>
      </w:r>
      <w:r w:rsidR="009F03D0" w:rsidRPr="00560E1E">
        <w:rPr>
          <w:rFonts w:ascii="Times New Roman" w:hAnsi="Times New Roman" w:cs="Times New Roman"/>
          <w:sz w:val="24"/>
          <w:szCs w:val="24"/>
        </w:rPr>
        <w:t>.</w:t>
      </w:r>
      <w:r w:rsidR="00051658" w:rsidRPr="00560E1E">
        <w:rPr>
          <w:rFonts w:ascii="Times New Roman" w:hAnsi="Times New Roman" w:cs="Times New Roman"/>
          <w:sz w:val="24"/>
          <w:szCs w:val="24"/>
        </w:rPr>
        <w:t xml:space="preserve"> </w:t>
      </w:r>
      <w:r w:rsidR="0037799D" w:rsidRPr="0037799D">
        <w:rPr>
          <w:rFonts w:ascii="Times New Roman" w:hAnsi="Times New Roman" w:cs="Times New Roman"/>
          <w:sz w:val="24"/>
          <w:szCs w:val="24"/>
        </w:rPr>
        <w:t>"XDS document registry participant" will be the name of the document registry.</w:t>
      </w:r>
      <w:r w:rsidR="00051658" w:rsidRPr="00560E1E">
        <w:rPr>
          <w:rFonts w:ascii="Times New Roman" w:hAnsi="Times New Roman" w:cs="Times New Roman"/>
          <w:sz w:val="24"/>
          <w:szCs w:val="24"/>
        </w:rPr>
        <w:t xml:space="preserve"> XDS Document Registry is software or machine that keep</w:t>
      </w:r>
      <w:r w:rsidR="00DC6E77" w:rsidRPr="00560E1E">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560E1E">
        <w:rPr>
          <w:rFonts w:ascii="Times New Roman" w:hAnsi="Times New Roman" w:cs="Times New Roman"/>
          <w:sz w:val="24"/>
          <w:szCs w:val="24"/>
        </w:rPr>
        <w:t xml:space="preserve"> However, there are no restriction from </w:t>
      </w:r>
      <w:proofErr w:type="spellStart"/>
      <w:r w:rsidR="000C05DB" w:rsidRPr="00560E1E">
        <w:rPr>
          <w:rFonts w:ascii="Times New Roman" w:hAnsi="Times New Roman" w:cs="Times New Roman"/>
          <w:sz w:val="24"/>
          <w:szCs w:val="24"/>
        </w:rPr>
        <w:t>XDS.b</w:t>
      </w:r>
      <w:proofErr w:type="spellEnd"/>
      <w:r w:rsidR="000C05DB" w:rsidRPr="00560E1E">
        <w:rPr>
          <w:rFonts w:ascii="Times New Roman" w:hAnsi="Times New Roman" w:cs="Times New Roman"/>
          <w:sz w:val="24"/>
          <w:szCs w:val="24"/>
        </w:rPr>
        <w:t xml:space="preserve"> profile for method to keep these data and how to discover each document metadata using specified document metadata attributes. There </w:t>
      </w:r>
      <w:proofErr w:type="gramStart"/>
      <w:r w:rsidR="000C05DB" w:rsidRPr="00560E1E">
        <w:rPr>
          <w:rFonts w:ascii="Times New Roman" w:hAnsi="Times New Roman" w:cs="Times New Roman"/>
          <w:sz w:val="24"/>
          <w:szCs w:val="24"/>
        </w:rPr>
        <w:t>are</w:t>
      </w:r>
      <w:proofErr w:type="gramEnd"/>
      <w:r w:rsidR="000C05DB" w:rsidRPr="00560E1E">
        <w:rPr>
          <w:rFonts w:ascii="Times New Roman" w:hAnsi="Times New Roman" w:cs="Times New Roman"/>
          <w:sz w:val="24"/>
          <w:szCs w:val="24"/>
        </w:rPr>
        <w:t xml:space="preserve"> just requirement that require XDS Document Registry to be able to accept value of specified </w:t>
      </w:r>
      <w:r w:rsidR="000C05DB" w:rsidRPr="00560E1E">
        <w:rPr>
          <w:rFonts w:ascii="Times New Roman" w:hAnsi="Times New Roman" w:cs="Times New Roman"/>
          <w:sz w:val="24"/>
          <w:szCs w:val="24"/>
        </w:rPr>
        <w:lastRenderedPageBreak/>
        <w:t xml:space="preserve">document attributes from XDS Document Consumer and return the matched document to the consumer. </w:t>
      </w:r>
    </w:p>
    <w:p w14:paraId="316DB75B" w14:textId="3F4FE13E" w:rsidR="00325F0B" w:rsidRPr="00560E1E" w:rsidRDefault="000C05DB" w:rsidP="007B5752">
      <w:pPr>
        <w:pStyle w:val="ListParagraph"/>
        <w:spacing w:line="360" w:lineRule="auto"/>
        <w:ind w:left="0" w:firstLine="720"/>
        <w:jc w:val="thaiDistribute"/>
        <w:rPr>
          <w:rFonts w:ascii="Times New Roman" w:hAnsi="Times New Roman" w:cs="Times New Roman"/>
          <w:sz w:val="24"/>
          <w:szCs w:val="24"/>
          <w:cs/>
        </w:rPr>
      </w:pPr>
      <w:r w:rsidRPr="00560E1E">
        <w:rPr>
          <w:rFonts w:ascii="Times New Roman" w:hAnsi="Times New Roman" w:cs="Times New Roman"/>
          <w:sz w:val="24"/>
          <w:szCs w:val="24"/>
        </w:rPr>
        <w:t xml:space="preserve">In </w:t>
      </w:r>
      <w:proofErr w:type="spellStart"/>
      <w:r w:rsidRPr="00560E1E">
        <w:rPr>
          <w:rFonts w:ascii="Times New Roman" w:hAnsi="Times New Roman" w:cs="Times New Roman"/>
          <w:sz w:val="24"/>
          <w:szCs w:val="24"/>
        </w:rPr>
        <w:t>XDS.b</w:t>
      </w:r>
      <w:proofErr w:type="spellEnd"/>
      <w:r w:rsidRPr="00560E1E">
        <w:rPr>
          <w:rFonts w:ascii="Times New Roman" w:hAnsi="Times New Roman" w:cs="Times New Roman"/>
          <w:sz w:val="24"/>
          <w:szCs w:val="24"/>
        </w:rPr>
        <w:t xml:space="preserve"> profile, </w:t>
      </w:r>
      <w:r w:rsidR="00D7390A" w:rsidRPr="00560E1E">
        <w:rPr>
          <w:rFonts w:ascii="Times New Roman" w:hAnsi="Times New Roman" w:cs="Times New Roman"/>
          <w:sz w:val="24"/>
          <w:szCs w:val="24"/>
        </w:rPr>
        <w:t>‘</w:t>
      </w:r>
      <w:r w:rsidRPr="00560E1E">
        <w:rPr>
          <w:rFonts w:ascii="Times New Roman" w:hAnsi="Times New Roman" w:cs="Times New Roman"/>
          <w:sz w:val="24"/>
          <w:szCs w:val="24"/>
        </w:rPr>
        <w:t>XDS Document Consumer</w:t>
      </w:r>
      <w:r w:rsidR="00D7390A" w:rsidRPr="00560E1E">
        <w:rPr>
          <w:rFonts w:ascii="Times New Roman" w:hAnsi="Times New Roman" w:cs="Times New Roman"/>
          <w:sz w:val="24"/>
          <w:szCs w:val="24"/>
        </w:rPr>
        <w:t xml:space="preserve"> actor’</w:t>
      </w:r>
      <w:r w:rsidRPr="00560E1E">
        <w:rPr>
          <w:rFonts w:ascii="Times New Roman" w:hAnsi="Times New Roman" w:cs="Times New Roman"/>
          <w:sz w:val="24"/>
          <w:szCs w:val="24"/>
        </w:rPr>
        <w:t xml:space="preserve"> can be any kind of software or machine that allow user like healthcare employees to access health </w:t>
      </w:r>
      <w:r w:rsidR="002231AB" w:rsidRPr="00560E1E">
        <w:rPr>
          <w:rFonts w:ascii="Times New Roman" w:hAnsi="Times New Roman" w:cs="Times New Roman"/>
          <w:sz w:val="24"/>
          <w:szCs w:val="24"/>
        </w:rPr>
        <w:t xml:space="preserve">document </w:t>
      </w:r>
      <w:r w:rsidRPr="00560E1E">
        <w:rPr>
          <w:rFonts w:ascii="Times New Roman" w:hAnsi="Times New Roman" w:cs="Times New Roman"/>
          <w:sz w:val="24"/>
          <w:szCs w:val="24"/>
        </w:rPr>
        <w:t>or medical document they need.</w:t>
      </w:r>
      <w:r w:rsidR="00772B15" w:rsidRPr="00560E1E">
        <w:rPr>
          <w:rFonts w:ascii="Times New Roman" w:hAnsi="Times New Roman" w:cs="Times New Roman"/>
          <w:sz w:val="24"/>
          <w:szCs w:val="24"/>
        </w:rPr>
        <w:t xml:space="preserve"> There </w:t>
      </w:r>
      <w:proofErr w:type="gramStart"/>
      <w:r w:rsidR="00772B15" w:rsidRPr="00560E1E">
        <w:rPr>
          <w:rFonts w:ascii="Times New Roman" w:hAnsi="Times New Roman" w:cs="Times New Roman"/>
          <w:sz w:val="24"/>
          <w:szCs w:val="24"/>
        </w:rPr>
        <w:t>are</w:t>
      </w:r>
      <w:proofErr w:type="gramEnd"/>
      <w:r w:rsidR="00772B15" w:rsidRPr="00560E1E">
        <w:rPr>
          <w:rFonts w:ascii="Times New Roman" w:hAnsi="Times New Roman" w:cs="Times New Roman"/>
          <w:sz w:val="24"/>
          <w:szCs w:val="24"/>
        </w:rPr>
        <w:t xml:space="preserve"> no restriction in </w:t>
      </w:r>
      <w:proofErr w:type="spellStart"/>
      <w:r w:rsidR="00772B15" w:rsidRPr="00560E1E">
        <w:rPr>
          <w:rFonts w:ascii="Times New Roman" w:hAnsi="Times New Roman" w:cs="Times New Roman"/>
          <w:sz w:val="24"/>
          <w:szCs w:val="24"/>
        </w:rPr>
        <w:t>XDS.b</w:t>
      </w:r>
      <w:proofErr w:type="spellEnd"/>
      <w:r w:rsidR="00772B15" w:rsidRPr="00560E1E">
        <w:rPr>
          <w:rFonts w:ascii="Times New Roman" w:hAnsi="Times New Roman" w:cs="Times New Roman"/>
          <w:sz w:val="24"/>
          <w:szCs w:val="24"/>
        </w:rPr>
        <w:t xml:space="preserve">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560E1E">
        <w:rPr>
          <w:rFonts w:ascii="Times New Roman" w:hAnsi="Times New Roman" w:cs="Times New Roman"/>
          <w:sz w:val="24"/>
          <w:szCs w:val="24"/>
        </w:rPr>
        <w:t xml:space="preserve"> This message transaction will follow f</w:t>
      </w:r>
      <w:r w:rsidR="00171FD3" w:rsidRPr="00560E1E">
        <w:rPr>
          <w:rFonts w:ascii="Times New Roman" w:hAnsi="Times New Roman" w:cs="Times New Roman"/>
          <w:sz w:val="24"/>
          <w:szCs w:val="24"/>
        </w:rPr>
        <w:t>ormat of Registry Stored Query (ITI-18)</w:t>
      </w:r>
      <w:r w:rsidR="00EA6924" w:rsidRPr="00560E1E">
        <w:rPr>
          <w:rFonts w:ascii="Times New Roman" w:hAnsi="Times New Roman" w:cs="Times New Roman"/>
          <w:sz w:val="24"/>
          <w:szCs w:val="24"/>
        </w:rPr>
        <w:t>.</w:t>
      </w:r>
      <w:r w:rsidR="00772B15" w:rsidRPr="00560E1E">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560E1E">
        <w:rPr>
          <w:rFonts w:ascii="Times New Roman" w:hAnsi="Times New Roman" w:cs="Times New Roman"/>
          <w:sz w:val="24"/>
          <w:szCs w:val="24"/>
        </w:rPr>
        <w:t>XDS Document Consumer actor show founded result to its user.</w:t>
      </w:r>
      <w:r w:rsidR="002A543D" w:rsidRPr="00560E1E">
        <w:rPr>
          <w:rFonts w:ascii="Times New Roman" w:hAnsi="Times New Roman" w:cs="Times New Roman"/>
          <w:sz w:val="24"/>
          <w:szCs w:val="24"/>
        </w:rPr>
        <w:t xml:space="preserve"> The user </w:t>
      </w:r>
      <w:proofErr w:type="gramStart"/>
      <w:r w:rsidR="002A543D" w:rsidRPr="00560E1E">
        <w:rPr>
          <w:rFonts w:ascii="Times New Roman" w:hAnsi="Times New Roman" w:cs="Times New Roman"/>
          <w:sz w:val="24"/>
          <w:szCs w:val="24"/>
        </w:rPr>
        <w:t>pick</w:t>
      </w:r>
      <w:proofErr w:type="gramEnd"/>
      <w:r w:rsidR="002A543D" w:rsidRPr="00560E1E">
        <w:rPr>
          <w:rFonts w:ascii="Times New Roman" w:hAnsi="Times New Roman" w:cs="Times New Roman"/>
          <w:sz w:val="24"/>
          <w:szCs w:val="24"/>
        </w:rPr>
        <w:t xml:space="preserve"> the right document they need and issue to XDS Document Repository corresponding to the document for document retrieval via XDS Document Consumer actor.</w:t>
      </w:r>
      <w:r w:rsidR="00EA6924" w:rsidRPr="00560E1E">
        <w:rPr>
          <w:rFonts w:ascii="Times New Roman" w:hAnsi="Times New Roman" w:cs="Times New Roman"/>
          <w:sz w:val="24"/>
          <w:szCs w:val="24"/>
        </w:rPr>
        <w:t xml:space="preserve"> XDS Document Consumer will send document retrieval request transaction in the for</w:t>
      </w:r>
      <w:r w:rsidR="00171FD3" w:rsidRPr="00560E1E">
        <w:rPr>
          <w:rFonts w:ascii="Times New Roman" w:hAnsi="Times New Roman" w:cs="Times New Roman"/>
          <w:sz w:val="24"/>
          <w:szCs w:val="24"/>
        </w:rPr>
        <w:t>mat of Retrieve Document Set-b (ITI-43)</w:t>
      </w:r>
      <w:r w:rsidR="00EA6924" w:rsidRPr="00560E1E">
        <w:rPr>
          <w:rFonts w:ascii="Times New Roman" w:hAnsi="Times New Roman" w:cs="Times New Roman"/>
          <w:sz w:val="24"/>
          <w:szCs w:val="24"/>
        </w:rPr>
        <w:t>.</w:t>
      </w:r>
      <w:r w:rsidR="000F1A85" w:rsidRPr="00560E1E">
        <w:rPr>
          <w:rFonts w:ascii="Times New Roman" w:hAnsi="Times New Roman" w:cs="Times New Roman"/>
          <w:sz w:val="24"/>
          <w:szCs w:val="24"/>
        </w:rPr>
        <w:t xml:space="preserve"> After XDS Document Repository received </w:t>
      </w:r>
      <w:r w:rsidR="001F7244">
        <w:rPr>
          <w:rFonts w:ascii="Times New Roman" w:hAnsi="Times New Roman" w:cs="Times New Roman"/>
          <w:sz w:val="24"/>
          <w:szCs w:val="24"/>
        </w:rPr>
        <w:t xml:space="preserve">health </w:t>
      </w:r>
      <w:r w:rsidR="000F1A85" w:rsidRPr="00560E1E">
        <w:rPr>
          <w:rFonts w:ascii="Times New Roman" w:hAnsi="Times New Roman" w:cs="Times New Roman"/>
          <w:sz w:val="24"/>
          <w:szCs w:val="24"/>
        </w:rPr>
        <w:t>document retrieval request from XDS Document Consumer, the repository will seek for the specified document and return the document to XDS Document Consumer.</w:t>
      </w:r>
      <w:r w:rsidR="00C7561B" w:rsidRPr="00560E1E">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560E1E" w:rsidRDefault="003A26E0" w:rsidP="007B5752">
      <w:pPr>
        <w:pStyle w:val="ListParagraph"/>
        <w:keepNext/>
        <w:spacing w:line="360" w:lineRule="auto"/>
        <w:ind w:left="0"/>
        <w:jc w:val="thaiDistribute"/>
        <w:rPr>
          <w:rFonts w:ascii="Times New Roman" w:hAnsi="Times New Roman" w:cs="Times New Roman"/>
          <w:sz w:val="24"/>
          <w:szCs w:val="24"/>
        </w:rPr>
      </w:pPr>
      <w:r w:rsidRPr="00560E1E">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5CEA55C7" w14:textId="05B97C78" w:rsidR="003A26E0" w:rsidRPr="00560E1E" w:rsidRDefault="003A26E0" w:rsidP="00FB772F">
      <w:pPr>
        <w:pStyle w:val="Caption"/>
        <w:jc w:val="center"/>
        <w:rPr>
          <w:i/>
          <w:iCs/>
          <w:noProof/>
        </w:rPr>
      </w:pPr>
      <w:bookmarkStart w:id="23" w:name="_Ref7291759"/>
      <w:bookmarkStart w:id="24" w:name="_Toc74189600"/>
      <w:bookmarkStart w:id="25" w:name="_Ref7291652"/>
      <w:r w:rsidRPr="00560E1E">
        <w:t xml:space="preserve">Figure </w:t>
      </w:r>
      <w:fldSimple w:instr=" STYLEREF 1 \s " w:fldLock="1">
        <w:r w:rsidR="0096498E" w:rsidRPr="00560E1E">
          <w:rPr>
            <w:noProof/>
          </w:rPr>
          <w:t>2</w:t>
        </w:r>
      </w:fldSimple>
      <w:r w:rsidR="0096498E" w:rsidRPr="00560E1E">
        <w:noBreakHyphen/>
      </w:r>
      <w:fldSimple w:instr=" SEQ Figure \* ARABIC \s 1 " w:fldLock="1">
        <w:r w:rsidR="0096498E" w:rsidRPr="00560E1E">
          <w:rPr>
            <w:noProof/>
          </w:rPr>
          <w:t>2</w:t>
        </w:r>
      </w:fldSimple>
      <w:bookmarkEnd w:id="23"/>
      <w:r w:rsidRPr="00560E1E">
        <w:rPr>
          <w:noProof/>
        </w:rPr>
        <w:t xml:space="preserve"> </w:t>
      </w:r>
      <w:bookmarkStart w:id="26" w:name="_Ref74190808"/>
      <w:r w:rsidRPr="00560E1E">
        <w:rPr>
          <w:noProof/>
        </w:rPr>
        <w:t xml:space="preserve">Cross-Enterprise Document Sharing - b Diagram </w:t>
      </w:r>
      <w:r w:rsidRPr="00560E1E">
        <w:rPr>
          <w:i/>
          <w:iCs/>
          <w:noProof/>
        </w:rPr>
        <w:fldChar w:fldCharType="begin" w:fldLock="1"/>
      </w:r>
      <w:r w:rsidR="00572A37" w:rsidRPr="00560E1E">
        <w:rPr>
          <w:noProof/>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560E1E">
        <w:rPr>
          <w:i/>
          <w:iCs/>
          <w:noProof/>
        </w:rPr>
        <w:fldChar w:fldCharType="separate"/>
      </w:r>
      <w:r w:rsidR="00572A37" w:rsidRPr="00560E1E">
        <w:rPr>
          <w:noProof/>
        </w:rPr>
        <w:t>[22]</w:t>
      </w:r>
      <w:bookmarkEnd w:id="24"/>
      <w:r w:rsidRPr="00560E1E">
        <w:rPr>
          <w:i/>
          <w:iCs/>
          <w:noProof/>
        </w:rPr>
        <w:fldChar w:fldCharType="end"/>
      </w:r>
      <w:bookmarkEnd w:id="25"/>
      <w:bookmarkEnd w:id="26"/>
    </w:p>
    <w:p w14:paraId="49CF36AE" w14:textId="77777777" w:rsidR="004B4F40" w:rsidRPr="00560E1E" w:rsidRDefault="004B4F40" w:rsidP="004B4F40"/>
    <w:p w14:paraId="24E9AB8E" w14:textId="7F8EB61F" w:rsidR="00695F0C" w:rsidRPr="00560E1E" w:rsidRDefault="001A52B5" w:rsidP="007B5752">
      <w:pPr>
        <w:pStyle w:val="ListParagraph"/>
        <w:spacing w:line="360" w:lineRule="auto"/>
        <w:jc w:val="thaiDistribute"/>
        <w:rPr>
          <w:rFonts w:ascii="Times New Roman" w:hAnsi="Times New Roman" w:cs="Times New Roman"/>
          <w:b/>
          <w:bCs/>
          <w:sz w:val="24"/>
          <w:szCs w:val="24"/>
        </w:rPr>
      </w:pPr>
      <w:r w:rsidRPr="00560E1E">
        <w:rPr>
          <w:rFonts w:ascii="Times New Roman" w:hAnsi="Times New Roman" w:cs="Times New Roman"/>
          <w:b/>
          <w:bCs/>
          <w:sz w:val="24"/>
          <w:szCs w:val="24"/>
        </w:rPr>
        <w:t>2.</w:t>
      </w:r>
      <w:r w:rsidR="006E4122" w:rsidRPr="00560E1E">
        <w:rPr>
          <w:rFonts w:ascii="Times New Roman" w:hAnsi="Times New Roman" w:cs="Times New Roman"/>
          <w:b/>
          <w:bCs/>
          <w:sz w:val="24"/>
          <w:szCs w:val="24"/>
        </w:rPr>
        <w:t>1</w:t>
      </w:r>
      <w:r w:rsidR="00BA27B5" w:rsidRPr="00560E1E">
        <w:rPr>
          <w:rFonts w:ascii="Times New Roman" w:hAnsi="Times New Roman" w:cs="Times New Roman"/>
          <w:b/>
          <w:bCs/>
          <w:sz w:val="24"/>
          <w:szCs w:val="24"/>
          <w:cs/>
        </w:rPr>
        <w:t>.5</w:t>
      </w:r>
      <w:r w:rsidR="00695F0C" w:rsidRPr="00560E1E">
        <w:rPr>
          <w:rFonts w:ascii="Times New Roman" w:hAnsi="Times New Roman" w:cs="Times New Roman"/>
          <w:b/>
          <w:bCs/>
          <w:sz w:val="24"/>
          <w:szCs w:val="24"/>
        </w:rPr>
        <w:t xml:space="preserve"> </w:t>
      </w:r>
      <w:bookmarkStart w:id="27" w:name="CHAPTERII_215"/>
      <w:r w:rsidR="00695F0C" w:rsidRPr="00560E1E">
        <w:rPr>
          <w:rFonts w:ascii="Times New Roman" w:hAnsi="Times New Roman" w:cs="Times New Roman"/>
          <w:b/>
          <w:bCs/>
          <w:sz w:val="24"/>
          <w:szCs w:val="24"/>
        </w:rPr>
        <w:t>XDS Transaction Format Types</w:t>
      </w:r>
      <w:bookmarkEnd w:id="27"/>
    </w:p>
    <w:p w14:paraId="33672E85" w14:textId="77777777" w:rsidR="007832FE" w:rsidRPr="00560E1E" w:rsidRDefault="007832FE"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 xml:space="preserve">In </w:t>
      </w:r>
      <w:proofErr w:type="spellStart"/>
      <w:r w:rsidRPr="00560E1E">
        <w:rPr>
          <w:rFonts w:ascii="Times New Roman" w:hAnsi="Times New Roman" w:cs="Times New Roman"/>
          <w:sz w:val="24"/>
          <w:szCs w:val="24"/>
        </w:rPr>
        <w:t>XDS.b</w:t>
      </w:r>
      <w:proofErr w:type="spellEnd"/>
      <w:r w:rsidRPr="00560E1E">
        <w:rPr>
          <w:rFonts w:ascii="Times New Roman" w:hAnsi="Times New Roman" w:cs="Times New Roman"/>
          <w:sz w:val="24"/>
          <w:szCs w:val="24"/>
        </w:rPr>
        <w:t xml:space="preserve"> profile, all messaging transaction will be in the form of XML format with schema depend on each </w:t>
      </w:r>
      <w:proofErr w:type="gramStart"/>
      <w:r w:rsidRPr="00560E1E">
        <w:rPr>
          <w:rFonts w:ascii="Times New Roman" w:hAnsi="Times New Roman" w:cs="Times New Roman"/>
          <w:sz w:val="24"/>
          <w:szCs w:val="24"/>
        </w:rPr>
        <w:t>types</w:t>
      </w:r>
      <w:proofErr w:type="gramEnd"/>
      <w:r w:rsidRPr="00560E1E">
        <w:rPr>
          <w:rFonts w:ascii="Times New Roman" w:hAnsi="Times New Roman" w:cs="Times New Roman"/>
          <w:sz w:val="24"/>
          <w:szCs w:val="24"/>
        </w:rPr>
        <w:t xml:space="preserve"> of transaction. Types of XDS transaction format vary upon involving actor</w:t>
      </w:r>
      <w:r w:rsidR="00DF37EC" w:rsidRPr="00560E1E">
        <w:rPr>
          <w:rFonts w:ascii="Times New Roman" w:hAnsi="Times New Roman" w:cs="Times New Roman"/>
          <w:sz w:val="24"/>
          <w:szCs w:val="24"/>
        </w:rPr>
        <w:t>s</w:t>
      </w:r>
      <w:r w:rsidRPr="00560E1E">
        <w:rPr>
          <w:rFonts w:ascii="Times New Roman" w:hAnsi="Times New Roman" w:cs="Times New Roman"/>
          <w:sz w:val="24"/>
          <w:szCs w:val="24"/>
        </w:rPr>
        <w:t xml:space="preserve"> and its purpose.</w:t>
      </w:r>
    </w:p>
    <w:p w14:paraId="1870662E" w14:textId="22AD5860"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1 Provide</w:t>
      </w:r>
      <w:r w:rsidR="00171FD3" w:rsidRPr="00560E1E">
        <w:rPr>
          <w:rFonts w:ascii="Times New Roman" w:hAnsi="Times New Roman" w:cs="Times New Roman"/>
          <w:sz w:val="24"/>
          <w:szCs w:val="24"/>
        </w:rPr>
        <w:t xml:space="preserve"> and Register Document Set – b (ITI-41)</w:t>
      </w:r>
    </w:p>
    <w:p w14:paraId="2B0CBF97" w14:textId="164BCF10" w:rsidR="007832FE" w:rsidRPr="00560E1E" w:rsidRDefault="007832FE"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 xml:space="preserve">Provide </w:t>
      </w:r>
      <w:r w:rsidR="00171FD3" w:rsidRPr="00560E1E">
        <w:rPr>
          <w:rFonts w:ascii="Times New Roman" w:hAnsi="Times New Roman" w:cs="Times New Roman"/>
          <w:sz w:val="24"/>
          <w:szCs w:val="24"/>
        </w:rPr>
        <w:t xml:space="preserve">and Register </w:t>
      </w:r>
      <w:proofErr w:type="spellStart"/>
      <w:r w:rsidR="00171FD3" w:rsidRPr="00560E1E">
        <w:rPr>
          <w:rFonts w:ascii="Times New Roman" w:hAnsi="Times New Roman" w:cs="Times New Roman"/>
          <w:sz w:val="24"/>
          <w:szCs w:val="24"/>
        </w:rPr>
        <w:t>Doccument</w:t>
      </w:r>
      <w:proofErr w:type="spellEnd"/>
      <w:r w:rsidR="00171FD3" w:rsidRPr="00560E1E">
        <w:rPr>
          <w:rFonts w:ascii="Times New Roman" w:hAnsi="Times New Roman" w:cs="Times New Roman"/>
          <w:sz w:val="24"/>
          <w:szCs w:val="24"/>
        </w:rPr>
        <w:t xml:space="preserve"> Set – b (ITI-41)</w:t>
      </w:r>
      <w:r w:rsidRPr="00560E1E">
        <w:rPr>
          <w:rFonts w:ascii="Times New Roman" w:hAnsi="Times New Roman" w:cs="Times New Roman"/>
          <w:sz w:val="24"/>
          <w:szCs w:val="24"/>
        </w:rPr>
        <w:t xml:space="preserve"> trans</w:t>
      </w:r>
      <w:r w:rsidR="00F053A9" w:rsidRPr="00560E1E">
        <w:rPr>
          <w:rFonts w:ascii="Times New Roman" w:hAnsi="Times New Roman" w:cs="Times New Roman"/>
          <w:sz w:val="24"/>
          <w:szCs w:val="24"/>
        </w:rPr>
        <w:t xml:space="preserve">action format </w:t>
      </w:r>
      <w:r w:rsidR="00D40AED" w:rsidRPr="00560E1E">
        <w:rPr>
          <w:rFonts w:ascii="Times New Roman" w:hAnsi="Times New Roman" w:cs="Times New Roman"/>
          <w:sz w:val="24"/>
          <w:szCs w:val="24"/>
        </w:rPr>
        <w:t>defines</w:t>
      </w:r>
      <w:r w:rsidR="00F053A9" w:rsidRPr="00560E1E">
        <w:rPr>
          <w:rFonts w:ascii="Times New Roman" w:hAnsi="Times New Roman" w:cs="Times New Roman"/>
          <w:sz w:val="24"/>
          <w:szCs w:val="24"/>
        </w:rPr>
        <w:t xml:space="preserve"> XML schema</w:t>
      </w:r>
      <w:r w:rsidRPr="00560E1E">
        <w:rPr>
          <w:rFonts w:ascii="Times New Roman" w:hAnsi="Times New Roman" w:cs="Times New Roman"/>
          <w:sz w:val="24"/>
          <w:szCs w:val="24"/>
        </w:rPr>
        <w:t xml:space="preserve"> for message that send</w:t>
      </w:r>
      <w:r w:rsidR="00D40AED" w:rsidRPr="00560E1E">
        <w:rPr>
          <w:rFonts w:ascii="Times New Roman" w:hAnsi="Times New Roman" w:cs="Times New Roman"/>
          <w:sz w:val="24"/>
          <w:szCs w:val="24"/>
        </w:rPr>
        <w:t>s</w:t>
      </w:r>
      <w:r w:rsidR="00F053A9" w:rsidRPr="00560E1E">
        <w:rPr>
          <w:rFonts w:ascii="Times New Roman" w:hAnsi="Times New Roman" w:cs="Times New Roman"/>
          <w:sz w:val="24"/>
          <w:szCs w:val="24"/>
        </w:rPr>
        <w:t xml:space="preserve"> metadata of document</w:t>
      </w:r>
      <w:r w:rsidRPr="00560E1E">
        <w:rPr>
          <w:rFonts w:ascii="Times New Roman" w:hAnsi="Times New Roman" w:cs="Times New Roman"/>
          <w:sz w:val="24"/>
          <w:szCs w:val="24"/>
        </w:rPr>
        <w:t xml:space="preserve"> from XDS Document Source actor to XDS Document Repository actor</w:t>
      </w:r>
      <w:r w:rsidR="00F053A9" w:rsidRPr="00560E1E">
        <w:rPr>
          <w:rFonts w:ascii="Times New Roman" w:hAnsi="Times New Roman" w:cs="Times New Roman"/>
          <w:sz w:val="24"/>
          <w:szCs w:val="24"/>
        </w:rPr>
        <w:t xml:space="preserve"> for store into document repository</w:t>
      </w:r>
      <w:r w:rsidRPr="00560E1E">
        <w:rPr>
          <w:rFonts w:ascii="Times New Roman" w:hAnsi="Times New Roman" w:cs="Times New Roman"/>
          <w:sz w:val="24"/>
          <w:szCs w:val="24"/>
        </w:rPr>
        <w:t>.</w:t>
      </w:r>
      <w:r w:rsidR="006232C7" w:rsidRPr="00560E1E">
        <w:rPr>
          <w:rFonts w:ascii="Times New Roman" w:hAnsi="Times New Roman" w:cs="Times New Roman"/>
          <w:sz w:val="24"/>
          <w:szCs w:val="24"/>
        </w:rPr>
        <w:t xml:space="preserve"> This type of transaction mainly require</w:t>
      </w:r>
      <w:r w:rsidR="00D40AED" w:rsidRPr="00560E1E">
        <w:rPr>
          <w:rFonts w:ascii="Times New Roman" w:hAnsi="Times New Roman" w:cs="Times New Roman"/>
          <w:sz w:val="24"/>
          <w:szCs w:val="24"/>
        </w:rPr>
        <w:t>s</w:t>
      </w:r>
      <w:r w:rsidR="006232C7" w:rsidRPr="00560E1E">
        <w:rPr>
          <w:rFonts w:ascii="Times New Roman" w:hAnsi="Times New Roman" w:cs="Times New Roman"/>
          <w:sz w:val="24"/>
          <w:szCs w:val="24"/>
        </w:rPr>
        <w:t xml:space="preserve"> XDS Document Source to include all available metadata attributes of created document for other XDS actor.</w:t>
      </w:r>
      <w:r w:rsidR="00694053" w:rsidRPr="00560E1E">
        <w:rPr>
          <w:rFonts w:ascii="Times New Roman" w:hAnsi="Times New Roman" w:cs="Times New Roman"/>
          <w:sz w:val="24"/>
          <w:szCs w:val="24"/>
        </w:rPr>
        <w:t xml:space="preserve"> XDS Document Repository actor </w:t>
      </w:r>
      <w:r w:rsidR="00D40AED" w:rsidRPr="00560E1E">
        <w:rPr>
          <w:rFonts w:ascii="Times New Roman" w:hAnsi="Times New Roman" w:cs="Times New Roman"/>
          <w:sz w:val="24"/>
          <w:szCs w:val="24"/>
        </w:rPr>
        <w:t>would</w:t>
      </w:r>
      <w:r w:rsidR="00694053" w:rsidRPr="00560E1E">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171FD3" w:rsidRPr="00560E1E">
        <w:rPr>
          <w:rFonts w:ascii="Times New Roman" w:hAnsi="Times New Roman" w:cs="Times New Roman"/>
          <w:sz w:val="24"/>
          <w:szCs w:val="24"/>
        </w:rPr>
        <w:t>.2 Register Document Set – b (ITI-42)</w:t>
      </w:r>
    </w:p>
    <w:p w14:paraId="6E82B17E" w14:textId="17EA0E63" w:rsidR="009527CF" w:rsidRPr="00560E1E" w:rsidRDefault="00FF5DA4" w:rsidP="007B5752">
      <w:pPr>
        <w:pStyle w:val="ListParagraph"/>
        <w:spacing w:line="360" w:lineRule="auto"/>
        <w:ind w:left="0" w:firstLine="720"/>
        <w:jc w:val="thaiDistribute"/>
        <w:rPr>
          <w:rFonts w:ascii="Times New Roman" w:hAnsi="Times New Roman" w:cs="Times New Roman"/>
          <w:sz w:val="24"/>
          <w:szCs w:val="24"/>
        </w:rPr>
      </w:pPr>
      <w:r w:rsidRPr="00FF5DA4">
        <w:rPr>
          <w:rFonts w:ascii="Times New Roman" w:hAnsi="Times New Roman" w:cs="Times New Roman"/>
          <w:sz w:val="24"/>
          <w:szCs w:val="24"/>
        </w:rPr>
        <w:t>Registering a document set-b (ITI-42) defines an XML schema for a message that sends the metadata of the documents available in the repository from the XDS Document Repository participant to the XDS Document Registry participant to register the document to the Document Registry entry</w:t>
      </w:r>
      <w:r w:rsidR="009527CF" w:rsidRPr="00560E1E">
        <w:rPr>
          <w:rFonts w:ascii="Times New Roman" w:hAnsi="Times New Roman" w:cs="Times New Roman"/>
          <w:sz w:val="24"/>
          <w:szCs w:val="24"/>
        </w:rPr>
        <w:t>.</w:t>
      </w:r>
      <w:r w:rsidR="00034E18" w:rsidRPr="00560E1E">
        <w:rPr>
          <w:rFonts w:ascii="Times New Roman" w:hAnsi="Times New Roman" w:cs="Times New Roman"/>
          <w:sz w:val="24"/>
          <w:szCs w:val="24"/>
        </w:rPr>
        <w:t xml:space="preserve"> </w:t>
      </w:r>
      <w:r w:rsidR="003C1569" w:rsidRPr="003C1569">
        <w:rPr>
          <w:rFonts w:ascii="Times New Roman" w:hAnsi="Times New Roman" w:cs="Times New Roman"/>
          <w:sz w:val="24"/>
          <w:szCs w:val="24"/>
        </w:rPr>
        <w:t xml:space="preserve">The main goal of this form of transaction </w:t>
      </w:r>
      <w:r w:rsidR="003C1569" w:rsidRPr="003C1569">
        <w:rPr>
          <w:rFonts w:ascii="Times New Roman" w:hAnsi="Times New Roman" w:cs="Times New Roman"/>
          <w:sz w:val="24"/>
          <w:szCs w:val="24"/>
        </w:rPr>
        <w:lastRenderedPageBreak/>
        <w:t>is to send document metadata from the repository to the XDS Document Registry actor, along with repository properties.</w:t>
      </w:r>
      <w:r w:rsidR="007B39E1" w:rsidRPr="00560E1E">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 xml:space="preserve">.3 Registry Stored Query </w:t>
      </w:r>
      <w:r w:rsidR="00171FD3" w:rsidRPr="00560E1E">
        <w:rPr>
          <w:rFonts w:ascii="Times New Roman" w:hAnsi="Times New Roman" w:cs="Times New Roman"/>
          <w:sz w:val="24"/>
          <w:szCs w:val="24"/>
        </w:rPr>
        <w:t>(ITI-18)</w:t>
      </w:r>
    </w:p>
    <w:p w14:paraId="01827E0E" w14:textId="621A205C" w:rsidR="00773B9E" w:rsidRPr="00560E1E" w:rsidRDefault="00171FD3"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Register Stored Query (ITI-18)</w:t>
      </w:r>
      <w:r w:rsidR="00E37421" w:rsidRPr="00560E1E">
        <w:rPr>
          <w:rFonts w:ascii="Times New Roman" w:hAnsi="Times New Roman" w:cs="Times New Roman"/>
          <w:sz w:val="24"/>
          <w:szCs w:val="24"/>
        </w:rPr>
        <w:t xml:space="preserve"> is general XML schema format that used by one actor to query for data from </w:t>
      </w:r>
      <w:r w:rsidR="008452DB" w:rsidRPr="00560E1E">
        <w:rPr>
          <w:rFonts w:ascii="Times New Roman" w:hAnsi="Times New Roman" w:cs="Times New Roman"/>
          <w:sz w:val="24"/>
          <w:szCs w:val="24"/>
        </w:rPr>
        <w:t>another</w:t>
      </w:r>
      <w:r w:rsidR="00E37421" w:rsidRPr="00560E1E">
        <w:rPr>
          <w:rFonts w:ascii="Times New Roman" w:hAnsi="Times New Roman" w:cs="Times New Roman"/>
          <w:sz w:val="24"/>
          <w:szCs w:val="24"/>
        </w:rPr>
        <w:t xml:space="preserve"> actor in</w:t>
      </w:r>
      <w:r w:rsidR="002F640A" w:rsidRPr="00560E1E">
        <w:rPr>
          <w:rFonts w:ascii="Times New Roman" w:hAnsi="Times New Roman" w:cs="Times New Roman"/>
          <w:sz w:val="24"/>
          <w:szCs w:val="24"/>
        </w:rPr>
        <w:t xml:space="preserve"> entire</w:t>
      </w:r>
      <w:r w:rsidR="00E37421" w:rsidRPr="00560E1E">
        <w:rPr>
          <w:rFonts w:ascii="Times New Roman" w:hAnsi="Times New Roman" w:cs="Times New Roman"/>
          <w:sz w:val="24"/>
          <w:szCs w:val="24"/>
        </w:rPr>
        <w:t xml:space="preserve"> IHE IT Infrastructure Framework.</w:t>
      </w:r>
      <w:r w:rsidR="00913691" w:rsidRPr="00560E1E">
        <w:rPr>
          <w:rFonts w:ascii="Times New Roman" w:hAnsi="Times New Roman" w:cs="Times New Roman"/>
          <w:sz w:val="24"/>
          <w:szCs w:val="24"/>
        </w:rPr>
        <w:t xml:space="preserve"> </w:t>
      </w:r>
      <w:r w:rsidR="00173662" w:rsidRPr="00173662">
        <w:rPr>
          <w:rFonts w:ascii="Times New Roman" w:hAnsi="Times New Roman" w:cs="Times New Roman"/>
          <w:sz w:val="24"/>
          <w:szCs w:val="24"/>
        </w:rPr>
        <w:t>The transaction will be used by the XDS Document Consumer actor to request document metadata from the XDS Document Registry actor in this operation.</w:t>
      </w:r>
      <w:r w:rsidR="00607C07" w:rsidRPr="00560E1E">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560E1E">
        <w:rPr>
          <w:rFonts w:ascii="Times New Roman" w:hAnsi="Times New Roman" w:cs="Times New Roman"/>
          <w:sz w:val="24"/>
          <w:szCs w:val="24"/>
        </w:rPr>
        <w:t xml:space="preserve"> XDS Document Registry will need to respond to XDS Document Consumer actor that it received the request. XDS Document Registry also need</w:t>
      </w:r>
      <w:r w:rsidR="00B4253D" w:rsidRPr="00560E1E">
        <w:rPr>
          <w:rFonts w:ascii="Times New Roman" w:hAnsi="Times New Roman" w:cs="Times New Roman"/>
          <w:sz w:val="24"/>
          <w:szCs w:val="24"/>
        </w:rPr>
        <w:t>s</w:t>
      </w:r>
      <w:r w:rsidR="0001063B" w:rsidRPr="00560E1E">
        <w:rPr>
          <w:rFonts w:ascii="Times New Roman" w:hAnsi="Times New Roman" w:cs="Times New Roman"/>
          <w:sz w:val="24"/>
          <w:szCs w:val="24"/>
        </w:rPr>
        <w:t xml:space="preserve"> to return search result to XDS Document Consumer.</w:t>
      </w:r>
    </w:p>
    <w:p w14:paraId="062A889A" w14:textId="33504ABB" w:rsidR="00695F0C" w:rsidRPr="00560E1E" w:rsidRDefault="001A52B5"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4 Retrieve Document S</w:t>
      </w:r>
      <w:r w:rsidR="00171FD3" w:rsidRPr="00560E1E">
        <w:rPr>
          <w:rFonts w:ascii="Times New Roman" w:hAnsi="Times New Roman" w:cs="Times New Roman"/>
          <w:sz w:val="24"/>
          <w:szCs w:val="24"/>
        </w:rPr>
        <w:t>et (ITI-43)</w:t>
      </w:r>
    </w:p>
    <w:p w14:paraId="28C72130" w14:textId="79EDFEA4" w:rsidR="0030269B" w:rsidRPr="00560E1E" w:rsidRDefault="00171FD3"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Retrieve Document Set (ITI-43)</w:t>
      </w:r>
      <w:r w:rsidR="0030269B" w:rsidRPr="00560E1E">
        <w:rPr>
          <w:rFonts w:ascii="Times New Roman" w:hAnsi="Times New Roman" w:cs="Times New Roman"/>
          <w:sz w:val="24"/>
          <w:szCs w:val="24"/>
        </w:rPr>
        <w:t xml:space="preserve"> define XML schema for XDS Document Consumer to request document retrieval from XDS Document Repository. Different to other transactions involved in </w:t>
      </w:r>
      <w:proofErr w:type="spellStart"/>
      <w:r w:rsidR="0030269B" w:rsidRPr="00560E1E">
        <w:rPr>
          <w:rFonts w:ascii="Times New Roman" w:hAnsi="Times New Roman" w:cs="Times New Roman"/>
          <w:sz w:val="24"/>
          <w:szCs w:val="24"/>
        </w:rPr>
        <w:t>XDS.b</w:t>
      </w:r>
      <w:proofErr w:type="spellEnd"/>
      <w:r w:rsidR="0030269B" w:rsidRPr="00560E1E">
        <w:rPr>
          <w:rFonts w:ascii="Times New Roman" w:hAnsi="Times New Roman" w:cs="Times New Roman"/>
          <w:sz w:val="24"/>
          <w:szCs w:val="24"/>
        </w:rPr>
        <w:t xml:space="preserve">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560E1E" w:rsidRDefault="001A52B5" w:rsidP="007B5752">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b/>
          <w:bCs/>
          <w:sz w:val="24"/>
          <w:szCs w:val="24"/>
        </w:rPr>
        <w:tab/>
        <w:t>2.</w:t>
      </w:r>
      <w:r w:rsidR="006E4122" w:rsidRPr="00560E1E">
        <w:rPr>
          <w:rFonts w:ascii="Times New Roman" w:hAnsi="Times New Roman" w:cs="Times New Roman"/>
          <w:b/>
          <w:bCs/>
          <w:sz w:val="24"/>
          <w:szCs w:val="24"/>
        </w:rPr>
        <w:t>1</w:t>
      </w:r>
      <w:r w:rsidR="00580BFC" w:rsidRPr="00560E1E">
        <w:rPr>
          <w:rFonts w:ascii="Times New Roman" w:hAnsi="Times New Roman" w:cs="Times New Roman"/>
          <w:b/>
          <w:bCs/>
          <w:sz w:val="24"/>
          <w:szCs w:val="24"/>
        </w:rPr>
        <w:t>.</w:t>
      </w:r>
      <w:r w:rsidR="002C64EB" w:rsidRPr="00560E1E">
        <w:rPr>
          <w:rFonts w:ascii="Times New Roman" w:hAnsi="Times New Roman" w:cs="Times New Roman"/>
          <w:b/>
          <w:bCs/>
          <w:sz w:val="24"/>
          <w:szCs w:val="24"/>
        </w:rPr>
        <w:t>6</w:t>
      </w:r>
      <w:r w:rsidR="0063766C" w:rsidRPr="00560E1E">
        <w:rPr>
          <w:rFonts w:ascii="Times New Roman" w:hAnsi="Times New Roman" w:cs="Times New Roman"/>
          <w:b/>
          <w:bCs/>
          <w:sz w:val="24"/>
          <w:szCs w:val="24"/>
        </w:rPr>
        <w:t xml:space="preserve"> </w:t>
      </w:r>
      <w:bookmarkStart w:id="28" w:name="CHAPTERII_216"/>
      <w:r w:rsidR="0063766C" w:rsidRPr="00560E1E">
        <w:rPr>
          <w:rFonts w:ascii="Times New Roman" w:hAnsi="Times New Roman" w:cs="Times New Roman"/>
          <w:b/>
          <w:bCs/>
          <w:sz w:val="24"/>
          <w:szCs w:val="24"/>
        </w:rPr>
        <w:t xml:space="preserve">Transaction Object Type and </w:t>
      </w:r>
      <w:r w:rsidR="002C64EB" w:rsidRPr="00560E1E">
        <w:rPr>
          <w:rFonts w:ascii="Times New Roman" w:hAnsi="Times New Roman" w:cs="Times New Roman"/>
          <w:b/>
          <w:bCs/>
          <w:sz w:val="24"/>
          <w:szCs w:val="24"/>
        </w:rPr>
        <w:t>M</w:t>
      </w:r>
      <w:r w:rsidR="00BC0A08" w:rsidRPr="00560E1E">
        <w:rPr>
          <w:rFonts w:ascii="Times New Roman" w:hAnsi="Times New Roman" w:cs="Times New Roman"/>
          <w:b/>
          <w:bCs/>
          <w:sz w:val="24"/>
          <w:szCs w:val="24"/>
        </w:rPr>
        <w:t>etadata</w:t>
      </w:r>
      <w:r w:rsidR="002C64EB" w:rsidRPr="00560E1E">
        <w:rPr>
          <w:rFonts w:ascii="Times New Roman" w:hAnsi="Times New Roman" w:cs="Times New Roman"/>
          <w:b/>
          <w:bCs/>
          <w:sz w:val="24"/>
          <w:szCs w:val="24"/>
        </w:rPr>
        <w:t xml:space="preserve"> </w:t>
      </w:r>
      <w:r w:rsidR="0063766C" w:rsidRPr="00560E1E">
        <w:rPr>
          <w:rFonts w:ascii="Times New Roman" w:hAnsi="Times New Roman" w:cs="Times New Roman"/>
          <w:b/>
          <w:bCs/>
          <w:sz w:val="24"/>
          <w:szCs w:val="24"/>
        </w:rPr>
        <w:t>Attributes</w:t>
      </w:r>
      <w:bookmarkEnd w:id="28"/>
    </w:p>
    <w:p w14:paraId="05EAE93F" w14:textId="2373A42B" w:rsidR="004C30DD" w:rsidRPr="00560E1E" w:rsidRDefault="003A511B" w:rsidP="00BC7839">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 xml:space="preserve">In each transaction, there are set of </w:t>
      </w:r>
      <w:r w:rsidR="00A97F26" w:rsidRPr="00560E1E">
        <w:rPr>
          <w:rFonts w:ascii="Times New Roman" w:hAnsi="Times New Roman" w:cs="Times New Roman"/>
          <w:sz w:val="24"/>
          <w:szCs w:val="24"/>
        </w:rPr>
        <w:t>meta</w:t>
      </w:r>
      <w:r w:rsidRPr="00560E1E">
        <w:rPr>
          <w:rFonts w:ascii="Times New Roman" w:hAnsi="Times New Roman" w:cs="Times New Roman"/>
          <w:sz w:val="24"/>
          <w:szCs w:val="24"/>
        </w:rPr>
        <w:t xml:space="preserve">data attributes that represent the document. These </w:t>
      </w:r>
      <w:r w:rsidR="00A97F26" w:rsidRPr="00560E1E">
        <w:rPr>
          <w:rFonts w:ascii="Times New Roman" w:hAnsi="Times New Roman" w:cs="Times New Roman"/>
          <w:sz w:val="24"/>
          <w:szCs w:val="24"/>
        </w:rPr>
        <w:t>metadata</w:t>
      </w:r>
      <w:r w:rsidRPr="00560E1E">
        <w:rPr>
          <w:rFonts w:ascii="Times New Roman" w:hAnsi="Times New Roman" w:cs="Times New Roman"/>
          <w:sz w:val="24"/>
          <w:szCs w:val="24"/>
        </w:rPr>
        <w:t xml:space="preserve"> attributes are categorized to three sections. </w:t>
      </w:r>
      <w:proofErr w:type="spellStart"/>
      <w:r w:rsidRPr="00560E1E">
        <w:rPr>
          <w:rFonts w:ascii="Times New Roman" w:hAnsi="Times New Roman" w:cs="Times New Roman"/>
          <w:sz w:val="24"/>
          <w:szCs w:val="24"/>
        </w:rPr>
        <w:t>SubmissionSet</w:t>
      </w:r>
      <w:proofErr w:type="spellEnd"/>
      <w:r w:rsidRPr="00560E1E">
        <w:rPr>
          <w:rFonts w:ascii="Times New Roman" w:hAnsi="Times New Roman" w:cs="Times New Roman"/>
          <w:sz w:val="24"/>
          <w:szCs w:val="24"/>
        </w:rPr>
        <w:t xml:space="preserve"> </w:t>
      </w:r>
      <w:r w:rsidR="00F53902" w:rsidRPr="00560E1E">
        <w:rPr>
          <w:rFonts w:ascii="Times New Roman" w:hAnsi="Times New Roman" w:cs="Times New Roman"/>
          <w:sz w:val="24"/>
          <w:szCs w:val="24"/>
        </w:rPr>
        <w:t>(</w:t>
      </w:r>
      <w:r w:rsidR="00D92A9C">
        <w:rPr>
          <w:rFonts w:ascii="Times New Roman" w:hAnsi="Times New Roman" w:cs="Times New Roman"/>
          <w:sz w:val="24"/>
          <w:szCs w:val="24"/>
        </w:rPr>
        <w:t>Table A-1</w:t>
      </w:r>
      <w:r w:rsidR="00F53902" w:rsidRPr="00560E1E">
        <w:rPr>
          <w:rFonts w:ascii="Times New Roman" w:hAnsi="Times New Roman" w:cs="Times New Roman"/>
          <w:sz w:val="24"/>
          <w:szCs w:val="24"/>
        </w:rPr>
        <w:t xml:space="preserve">) </w:t>
      </w:r>
      <w:r w:rsidRPr="00560E1E">
        <w:rPr>
          <w:rFonts w:ascii="Times New Roman" w:hAnsi="Times New Roman" w:cs="Times New Roman"/>
          <w:sz w:val="24"/>
          <w:szCs w:val="24"/>
        </w:rPr>
        <w:t>represent information associated with submission of document since it was created by the source. Folder</w:t>
      </w:r>
      <w:r w:rsidR="00F53902" w:rsidRPr="00560E1E">
        <w:rPr>
          <w:rFonts w:ascii="Times New Roman" w:hAnsi="Times New Roman" w:cs="Times New Roman"/>
          <w:sz w:val="24"/>
          <w:szCs w:val="24"/>
        </w:rPr>
        <w:t xml:space="preserve"> (</w:t>
      </w:r>
      <w:r w:rsidR="00D92A9C">
        <w:rPr>
          <w:rFonts w:ascii="Times New Roman" w:hAnsi="Times New Roman" w:cs="Times New Roman"/>
          <w:sz w:val="24"/>
          <w:szCs w:val="24"/>
        </w:rPr>
        <w:t>Table A-2</w:t>
      </w:r>
      <w:r w:rsidR="00F53902" w:rsidRPr="00560E1E">
        <w:rPr>
          <w:rFonts w:ascii="Times New Roman" w:hAnsi="Times New Roman" w:cs="Times New Roman"/>
          <w:sz w:val="24"/>
          <w:szCs w:val="24"/>
        </w:rPr>
        <w:t>)</w:t>
      </w:r>
      <w:r w:rsidRPr="00560E1E">
        <w:rPr>
          <w:rFonts w:ascii="Times New Roman" w:hAnsi="Times New Roman" w:cs="Times New Roman"/>
          <w:sz w:val="24"/>
          <w:szCs w:val="24"/>
        </w:rPr>
        <w:t xml:space="preserve"> represent group that the document </w:t>
      </w:r>
      <w:r w:rsidR="00F53902" w:rsidRPr="00560E1E">
        <w:rPr>
          <w:rFonts w:ascii="Times New Roman" w:hAnsi="Times New Roman" w:cs="Times New Roman"/>
          <w:sz w:val="24"/>
          <w:szCs w:val="24"/>
        </w:rPr>
        <w:t>belongs</w:t>
      </w:r>
      <w:r w:rsidRPr="00560E1E">
        <w:rPr>
          <w:rFonts w:ascii="Times New Roman" w:hAnsi="Times New Roman" w:cs="Times New Roman"/>
          <w:sz w:val="24"/>
          <w:szCs w:val="24"/>
        </w:rPr>
        <w:t xml:space="preserve"> to. </w:t>
      </w:r>
      <w:proofErr w:type="spellStart"/>
      <w:r w:rsidRPr="00560E1E">
        <w:rPr>
          <w:rFonts w:ascii="Times New Roman" w:hAnsi="Times New Roman" w:cs="Times New Roman"/>
          <w:sz w:val="24"/>
          <w:szCs w:val="24"/>
        </w:rPr>
        <w:t>DocumentEntry</w:t>
      </w:r>
      <w:proofErr w:type="spellEnd"/>
      <w:r w:rsidR="00F53902" w:rsidRPr="00560E1E">
        <w:rPr>
          <w:rFonts w:ascii="Times New Roman" w:hAnsi="Times New Roman" w:cs="Times New Roman"/>
          <w:sz w:val="24"/>
          <w:szCs w:val="24"/>
        </w:rPr>
        <w:t xml:space="preserve"> (</w:t>
      </w:r>
      <w:r w:rsidR="00D92A9C">
        <w:rPr>
          <w:rFonts w:ascii="Times New Roman" w:hAnsi="Times New Roman" w:cs="Times New Roman"/>
          <w:sz w:val="24"/>
          <w:szCs w:val="24"/>
        </w:rPr>
        <w:t>Table A-3</w:t>
      </w:r>
      <w:r w:rsidR="00F53902" w:rsidRPr="00560E1E">
        <w:rPr>
          <w:rFonts w:ascii="Times New Roman" w:hAnsi="Times New Roman" w:cs="Times New Roman"/>
          <w:sz w:val="24"/>
          <w:szCs w:val="24"/>
        </w:rPr>
        <w:t>)</w:t>
      </w:r>
      <w:r w:rsidRPr="00560E1E">
        <w:rPr>
          <w:rFonts w:ascii="Times New Roman" w:hAnsi="Times New Roman" w:cs="Times New Roman"/>
          <w:sz w:val="24"/>
          <w:szCs w:val="24"/>
        </w:rPr>
        <w:t xml:space="preserve"> represent</w:t>
      </w:r>
      <w:r w:rsidR="007E34EF" w:rsidRPr="00560E1E">
        <w:rPr>
          <w:rFonts w:ascii="Times New Roman" w:hAnsi="Times New Roman" w:cs="Times New Roman"/>
          <w:sz w:val="24"/>
          <w:szCs w:val="24"/>
        </w:rPr>
        <w:t xml:space="preserve"> the document itself.</w:t>
      </w:r>
      <w:r w:rsidR="00BC7839">
        <w:rPr>
          <w:rFonts w:ascii="Times New Roman" w:hAnsi="Times New Roman" w:cs="Times New Roman"/>
          <w:sz w:val="24"/>
          <w:szCs w:val="24"/>
        </w:rPr>
        <w:t xml:space="preserve"> </w:t>
      </w:r>
      <w:r w:rsidR="00BC7839" w:rsidRPr="00BC7839">
        <w:rPr>
          <w:rFonts w:ascii="Times New Roman" w:hAnsi="Times New Roman" w:cs="Times New Roman"/>
          <w:sz w:val="24"/>
          <w:szCs w:val="24"/>
        </w:rPr>
        <w:t xml:space="preserve">The table containing all metadata attributes can be further inspected in the Appendix </w:t>
      </w:r>
      <w:r w:rsidR="00D57328">
        <w:rPr>
          <w:rFonts w:ascii="Times New Roman" w:hAnsi="Times New Roman" w:cs="Times New Roman"/>
          <w:sz w:val="24"/>
          <w:szCs w:val="24"/>
        </w:rPr>
        <w:t>S</w:t>
      </w:r>
      <w:r w:rsidR="00BC7839" w:rsidRPr="00BC7839">
        <w:rPr>
          <w:rFonts w:ascii="Times New Roman" w:hAnsi="Times New Roman" w:cs="Times New Roman"/>
          <w:sz w:val="24"/>
          <w:szCs w:val="24"/>
        </w:rPr>
        <w:t>ection</w:t>
      </w:r>
      <w:r w:rsidR="00D57328">
        <w:rPr>
          <w:rFonts w:ascii="Times New Roman" w:hAnsi="Times New Roman" w:cs="Times New Roman"/>
          <w:sz w:val="24"/>
          <w:szCs w:val="24"/>
        </w:rPr>
        <w:t xml:space="preserve"> </w:t>
      </w:r>
      <w:r w:rsidR="00A11B88">
        <w:rPr>
          <w:rFonts w:ascii="Times New Roman" w:hAnsi="Times New Roman" w:cs="Times New Roman"/>
          <w:sz w:val="24"/>
          <w:szCs w:val="24"/>
        </w:rPr>
        <w:t>A</w:t>
      </w:r>
      <w:r w:rsidR="00BC7839" w:rsidRPr="00BC7839">
        <w:rPr>
          <w:rFonts w:ascii="Times New Roman" w:hAnsi="Times New Roman" w:cs="Times New Roman"/>
          <w:sz w:val="24"/>
          <w:szCs w:val="24"/>
        </w:rPr>
        <w:t>.</w:t>
      </w: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w:t>
      </w:r>
      <w:bookmarkStart w:id="29" w:name="CHAPTERII_22"/>
      <w:r w:rsidR="00CB551C" w:rsidRPr="006A7D30">
        <w:rPr>
          <w:rFonts w:ascii="Times New Roman" w:hAnsi="Times New Roman" w:cs="Times New Roman"/>
          <w:b/>
          <w:bCs/>
          <w:sz w:val="28"/>
          <w:szCs w:val="32"/>
        </w:rPr>
        <w:t>Blockchain Technology</w:t>
      </w:r>
      <w:bookmarkEnd w:id="29"/>
    </w:p>
    <w:p w14:paraId="4D0B917B" w14:textId="78ED177C" w:rsidR="00E85ED8" w:rsidRPr="00E00D29" w:rsidRDefault="00E85ED8" w:rsidP="00E85ED8">
      <w:pPr>
        <w:pStyle w:val="ListParagraph"/>
        <w:spacing w:line="360" w:lineRule="auto"/>
        <w:jc w:val="thaiDistribute"/>
        <w:rPr>
          <w:rFonts w:ascii="Times New Roman" w:hAnsi="Times New Roman" w:cs="Times New Roman"/>
          <w:b/>
          <w:bCs/>
          <w:sz w:val="24"/>
          <w:szCs w:val="24"/>
        </w:rPr>
      </w:pPr>
      <w:r w:rsidRPr="00E00D29">
        <w:rPr>
          <w:rFonts w:ascii="Times New Roman" w:hAnsi="Times New Roman" w:cs="Times New Roman"/>
          <w:b/>
          <w:bCs/>
          <w:sz w:val="24"/>
          <w:szCs w:val="24"/>
        </w:rPr>
        <w:t>2.2</w:t>
      </w:r>
      <w:r w:rsidRPr="00E00D29">
        <w:rPr>
          <w:rFonts w:ascii="Times New Roman" w:hAnsi="Times New Roman" w:cs="Times New Roman"/>
          <w:b/>
          <w:bCs/>
          <w:sz w:val="24"/>
          <w:szCs w:val="24"/>
          <w:cs/>
        </w:rPr>
        <w:t>.</w:t>
      </w:r>
      <w:r w:rsidRPr="00E00D29">
        <w:rPr>
          <w:rFonts w:ascii="Times New Roman" w:hAnsi="Times New Roman" w:cs="Times New Roman"/>
          <w:b/>
          <w:bCs/>
          <w:sz w:val="24"/>
          <w:szCs w:val="24"/>
        </w:rPr>
        <w:t xml:space="preserve">1 </w:t>
      </w:r>
      <w:bookmarkStart w:id="30" w:name="CHAPTERII_221"/>
      <w:r w:rsidRPr="00E00D29">
        <w:rPr>
          <w:rFonts w:ascii="Times New Roman" w:hAnsi="Times New Roman" w:cs="Times New Roman"/>
          <w:b/>
          <w:bCs/>
          <w:sz w:val="24"/>
          <w:szCs w:val="24"/>
        </w:rPr>
        <w:t>Definition of Blockchain</w:t>
      </w:r>
      <w:bookmarkEnd w:id="30"/>
    </w:p>
    <w:p w14:paraId="1A53961B" w14:textId="51D42C4C" w:rsidR="00784FF7" w:rsidRPr="00E00D29" w:rsidRDefault="00CB551C"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8B0AB4" w:rsidRPr="008B0AB4">
        <w:rPr>
          <w:rFonts w:ascii="Times New Roman" w:hAnsi="Times New Roman" w:cs="Times New Roman"/>
          <w:sz w:val="24"/>
          <w:szCs w:val="24"/>
        </w:rPr>
        <w:t>The blockchain is a list of records, called "blocks", which are linked to each other in an encrypted manner and have security features</w:t>
      </w:r>
      <w:r w:rsidR="00AE4408" w:rsidRPr="00AE4408">
        <w:rPr>
          <w:rFonts w:ascii="Times New Roman" w:hAnsi="Times New Roman" w:cs="Times New Roman"/>
          <w:sz w:val="24"/>
          <w:szCs w:val="24"/>
        </w:rPr>
        <w:t xml:space="preserve"> </w:t>
      </w:r>
      <w:r w:rsidR="00114A11"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4]</w:t>
      </w:r>
      <w:r w:rsidR="00114A11" w:rsidRPr="00E00D29">
        <w:rPr>
          <w:rFonts w:ascii="Times New Roman" w:hAnsi="Times New Roman" w:cs="Times New Roman"/>
          <w:sz w:val="24"/>
          <w:szCs w:val="24"/>
        </w:rPr>
        <w:fldChar w:fldCharType="end"/>
      </w:r>
      <w:r w:rsidR="00114A11" w:rsidRPr="00E00D29">
        <w:rPr>
          <w:rFonts w:ascii="Times New Roman" w:hAnsi="Times New Roman" w:cs="Times New Roman"/>
          <w:sz w:val="24"/>
          <w:szCs w:val="24"/>
        </w:rPr>
        <w:t>.</w:t>
      </w:r>
      <w:r w:rsidR="00797408" w:rsidRPr="00E00D29">
        <w:rPr>
          <w:rFonts w:ascii="Times New Roman" w:hAnsi="Times New Roman" w:cs="Times New Roman"/>
          <w:sz w:val="24"/>
          <w:szCs w:val="24"/>
        </w:rPr>
        <w:t xml:space="preserve"> </w:t>
      </w:r>
      <w:r w:rsidR="00AE4408" w:rsidRPr="00AE4408">
        <w:rPr>
          <w:rFonts w:ascii="Times New Roman" w:hAnsi="Times New Roman" w:cs="Times New Roman"/>
          <w:sz w:val="24"/>
          <w:szCs w:val="24"/>
        </w:rPr>
        <w:t>Blockchain technology allows data to be stored and exchanged based on peer-to-peer levels. Blockchain data can be structurally shared, consulted, and secured relied on consensus-based algorithms (generally called "Consensus")</w:t>
      </w:r>
      <w:r w:rsidR="009E302D" w:rsidRPr="00E00D29">
        <w:rPr>
          <w:rFonts w:ascii="Times New Roman" w:hAnsi="Times New Roman" w:cs="Times New Roman"/>
          <w:sz w:val="24"/>
          <w:szCs w:val="24"/>
        </w:rPr>
        <w:t xml:space="preserve"> </w:t>
      </w:r>
      <w:r w:rsidR="009E302D"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5]</w:t>
      </w:r>
      <w:r w:rsidR="009E302D" w:rsidRPr="00E00D29">
        <w:rPr>
          <w:rFonts w:ascii="Times New Roman" w:hAnsi="Times New Roman" w:cs="Times New Roman"/>
          <w:sz w:val="24"/>
          <w:szCs w:val="24"/>
        </w:rPr>
        <w:fldChar w:fldCharType="end"/>
      </w:r>
      <w:r w:rsidR="00A70561" w:rsidRPr="00E00D29">
        <w:rPr>
          <w:rFonts w:ascii="Times New Roman" w:hAnsi="Times New Roman" w:cs="Times New Roman"/>
          <w:sz w:val="24"/>
          <w:szCs w:val="24"/>
        </w:rPr>
        <w:t>.</w:t>
      </w:r>
      <w:r w:rsidR="009E302D" w:rsidRPr="00E00D29">
        <w:rPr>
          <w:rFonts w:ascii="Times New Roman" w:hAnsi="Times New Roman" w:cs="Times New Roman"/>
          <w:sz w:val="24"/>
          <w:szCs w:val="24"/>
        </w:rPr>
        <w:t xml:space="preserve"> </w:t>
      </w:r>
      <w:r w:rsidR="00CE32EB" w:rsidRPr="00CE32EB">
        <w:rPr>
          <w:rFonts w:ascii="Times New Roman" w:hAnsi="Times New Roman" w:cs="Times New Roman"/>
          <w:sz w:val="24"/>
          <w:szCs w:val="24"/>
        </w:rPr>
        <w:t>It is a succession of blocks in the blockchain ledger that include a list of transaction records, similar to a standard public ledger.</w:t>
      </w:r>
      <w:r w:rsidR="009E302D" w:rsidRPr="00E00D29">
        <w:rPr>
          <w:rFonts w:ascii="Times New Roman" w:hAnsi="Times New Roman" w:cs="Times New Roman"/>
          <w:sz w:val="24"/>
          <w:szCs w:val="24"/>
        </w:rPr>
        <w:t xml:space="preserve"> </w:t>
      </w:r>
      <w:r w:rsidR="009E302D"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6]</w:t>
      </w:r>
      <w:r w:rsidR="009E302D" w:rsidRPr="00E00D29">
        <w:rPr>
          <w:rFonts w:ascii="Times New Roman" w:hAnsi="Times New Roman" w:cs="Times New Roman"/>
          <w:sz w:val="24"/>
          <w:szCs w:val="24"/>
        </w:rPr>
        <w:fldChar w:fldCharType="end"/>
      </w:r>
      <w:r w:rsidR="009E302D" w:rsidRPr="00E00D29">
        <w:rPr>
          <w:rFonts w:ascii="Times New Roman" w:hAnsi="Times New Roman" w:cs="Times New Roman"/>
          <w:sz w:val="24"/>
          <w:szCs w:val="24"/>
        </w:rPr>
        <w:t>.</w:t>
      </w:r>
      <w:r w:rsidR="007A7F47" w:rsidRPr="00E00D29">
        <w:rPr>
          <w:rFonts w:ascii="Times New Roman" w:hAnsi="Times New Roman" w:cs="Times New Roman"/>
          <w:sz w:val="24"/>
          <w:szCs w:val="24"/>
        </w:rPr>
        <w:t xml:space="preserve"> </w:t>
      </w:r>
      <w:r w:rsidR="004C6C50" w:rsidRPr="004C6C50">
        <w:rPr>
          <w:rFonts w:ascii="Times New Roman" w:hAnsi="Times New Roman" w:cs="Times New Roman"/>
          <w:sz w:val="24"/>
          <w:szCs w:val="24"/>
        </w:rPr>
        <w:t xml:space="preserve">Participants in a Blockchain network have records of all blocks and transactions with these records stored locally on the computers that belong to each participant in the Blockchain network. Any kind of change made to the Blockchain requires consensus between the participants of the network. </w:t>
      </w:r>
      <w:r w:rsidR="00846039" w:rsidRPr="00846039">
        <w:rPr>
          <w:rFonts w:ascii="Times New Roman" w:hAnsi="Times New Roman" w:cs="Times New Roman"/>
          <w:sz w:val="24"/>
          <w:szCs w:val="24"/>
        </w:rPr>
        <w:t>The idea of ​​blockchain was later combined with other technologies and computing concepts to create modern digital currencies (called "cryptocurrencies"), which protect electronic cash through the encryption mechanism components of the Blockchain, replacing the central repository or authority.</w:t>
      </w:r>
    </w:p>
    <w:p w14:paraId="386A253E" w14:textId="6D1E3591" w:rsidR="00114A11" w:rsidRPr="00905342" w:rsidRDefault="00784FF7" w:rsidP="00A24A12">
      <w:pPr>
        <w:pStyle w:val="ListParagraph"/>
        <w:spacing w:line="360" w:lineRule="auto"/>
        <w:ind w:left="0"/>
        <w:jc w:val="thaiDistribute"/>
        <w:rPr>
          <w:rFonts w:ascii="Times New Roman" w:hAnsi="Times New Roman"/>
          <w:sz w:val="24"/>
          <w:szCs w:val="24"/>
        </w:rPr>
      </w:pPr>
      <w:r w:rsidRPr="00E00D29">
        <w:rPr>
          <w:rFonts w:ascii="Times New Roman" w:hAnsi="Times New Roman" w:cs="Times New Roman"/>
          <w:sz w:val="24"/>
          <w:szCs w:val="24"/>
        </w:rPr>
        <w:tab/>
      </w:r>
      <w:r w:rsidR="00846039" w:rsidRPr="00846039">
        <w:rPr>
          <w:rFonts w:ascii="Times New Roman" w:hAnsi="Times New Roman" w:cs="Times New Roman"/>
          <w:sz w:val="24"/>
          <w:szCs w:val="24"/>
        </w:rPr>
        <w:t xml:space="preserve">In 2009, with the launch of a cryptocurrency network called "Bitcoin",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 xml:space="preserve">lockchain technology became widely known to the public. This was the first widely known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 xml:space="preserve">lockchain network, and its purpose was to serve as a new type of digital currency, followed by </w:t>
      </w:r>
      <w:r w:rsidR="00846039">
        <w:rPr>
          <w:rFonts w:ascii="Times New Roman" w:hAnsi="Times New Roman" w:cs="Times New Roman"/>
          <w:sz w:val="24"/>
          <w:szCs w:val="24"/>
        </w:rPr>
        <w:t>m</w:t>
      </w:r>
      <w:r w:rsidR="00846039" w:rsidRPr="00846039">
        <w:rPr>
          <w:rFonts w:ascii="Times New Roman" w:hAnsi="Times New Roman" w:cs="Times New Roman"/>
          <w:sz w:val="24"/>
          <w:szCs w:val="24"/>
        </w:rPr>
        <w:t xml:space="preserve">ultifunctional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lockchain such as Ethereum has its own application platform</w:t>
      </w:r>
      <w:r w:rsidR="004F417A" w:rsidRPr="004F417A">
        <w:rPr>
          <w:rFonts w:ascii="Times New Roman" w:hAnsi="Times New Roman" w:cs="Times New Roman"/>
          <w:sz w:val="24"/>
          <w:szCs w:val="24"/>
        </w:rPr>
        <w:t xml:space="preserve">. </w:t>
      </w:r>
      <w:r w:rsidR="000128F8" w:rsidRPr="000128F8">
        <w:rPr>
          <w:rFonts w:ascii="Times New Roman" w:hAnsi="Times New Roman" w:cs="Times New Roman"/>
          <w:sz w:val="24"/>
          <w:szCs w:val="24"/>
        </w:rPr>
        <w:t xml:space="preserve">For cryptocurrency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 xml:space="preserve">lockchains like Bitcoin, the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chain is used to record the transmission of digital information representing electronic cash that occurs in a distributed system</w:t>
      </w:r>
      <w:r w:rsidR="004F417A" w:rsidRPr="004F417A">
        <w:rPr>
          <w:rFonts w:ascii="Times New Roman" w:hAnsi="Times New Roman" w:cs="Times New Roman"/>
          <w:sz w:val="24"/>
          <w:szCs w:val="24"/>
        </w:rPr>
        <w:t xml:space="preserve">. These transactions act as digital evidence which allows Bitcoin users to transfer their rights over each unit of Bitcoin currencies to others, the distributed nature of the Blockchain ledger makes them available for public verification. Blockchain was designed to defy the concept of having a single centralized system as the host of the network which subsequently allows the concept of decentralization to take the place by having many members of the network equally maintain the replicated distributed ledger. </w:t>
      </w:r>
      <w:r w:rsidR="000128F8" w:rsidRPr="000128F8">
        <w:rPr>
          <w:rFonts w:ascii="Times New Roman" w:hAnsi="Times New Roman" w:cs="Times New Roman"/>
          <w:sz w:val="24"/>
          <w:szCs w:val="24"/>
        </w:rPr>
        <w:t>Combining the concepts of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 and “</w:t>
      </w:r>
      <w:r w:rsidR="000128F8">
        <w:rPr>
          <w:rFonts w:ascii="Times New Roman" w:hAnsi="Times New Roman" w:cs="Times New Roman"/>
          <w:sz w:val="24"/>
          <w:szCs w:val="24"/>
        </w:rPr>
        <w:t>C</w:t>
      </w:r>
      <w:r w:rsidR="000128F8" w:rsidRPr="000128F8">
        <w:rPr>
          <w:rFonts w:ascii="Times New Roman" w:hAnsi="Times New Roman" w:cs="Times New Roman"/>
          <w:sz w:val="24"/>
          <w:szCs w:val="24"/>
        </w:rPr>
        <w:t xml:space="preserve">hain” of encrypted hashing, the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chain will be durable for any attempt to change the information recorded in the distributed ledger</w:t>
      </w:r>
      <w:r w:rsidR="004F417A" w:rsidRPr="004F417A">
        <w:rPr>
          <w:rFonts w:ascii="Times New Roman" w:hAnsi="Times New Roman" w:cs="Times New Roman"/>
          <w:sz w:val="24"/>
          <w:szCs w:val="24"/>
        </w:rPr>
        <w:t xml:space="preserve">. </w:t>
      </w:r>
      <w:r w:rsidR="00433410" w:rsidRPr="00433410">
        <w:rPr>
          <w:rFonts w:ascii="Times New Roman" w:hAnsi="Times New Roman" w:cs="Times New Roman"/>
          <w:sz w:val="24"/>
          <w:szCs w:val="24"/>
        </w:rPr>
        <w:t xml:space="preserve">With the contribution of the </w:t>
      </w:r>
      <w:r w:rsidR="00433410">
        <w:rPr>
          <w:rFonts w:ascii="Times New Roman" w:hAnsi="Times New Roman" w:cs="Times New Roman"/>
          <w:sz w:val="24"/>
          <w:szCs w:val="24"/>
        </w:rPr>
        <w:t>B</w:t>
      </w:r>
      <w:r w:rsidR="00433410" w:rsidRPr="00433410">
        <w:rPr>
          <w:rFonts w:ascii="Times New Roman" w:hAnsi="Times New Roman" w:cs="Times New Roman"/>
          <w:sz w:val="24"/>
          <w:szCs w:val="24"/>
        </w:rPr>
        <w:t>lockchain developer community, the technology can now be used in various applications and is being studied for further use in many industries</w:t>
      </w:r>
      <w:r w:rsidR="00BF7E9A" w:rsidRPr="00E00D29">
        <w:rPr>
          <w:rFonts w:ascii="Times New Roman" w:hAnsi="Times New Roman" w:cs="Times New Roman"/>
          <w:sz w:val="24"/>
          <w:szCs w:val="24"/>
        </w:rPr>
        <w:t xml:space="preserve"> </w:t>
      </w:r>
      <w:r w:rsidR="00BF7E9A"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7]</w:t>
      </w:r>
      <w:r w:rsidR="00BF7E9A" w:rsidRPr="00E00D29">
        <w:rPr>
          <w:rFonts w:ascii="Times New Roman" w:hAnsi="Times New Roman" w:cs="Times New Roman"/>
          <w:sz w:val="24"/>
          <w:szCs w:val="24"/>
        </w:rPr>
        <w:fldChar w:fldCharType="end"/>
      </w:r>
      <w:r w:rsidR="004F417A">
        <w:rPr>
          <w:rFonts w:ascii="Times New Roman" w:hAnsi="Times New Roman" w:cs="Times New Roman"/>
          <w:sz w:val="24"/>
          <w:szCs w:val="24"/>
        </w:rPr>
        <w:t>.</w:t>
      </w:r>
    </w:p>
    <w:p w14:paraId="70AE06B2" w14:textId="57BE2277" w:rsidR="00BC4E14" w:rsidRPr="00E00D29" w:rsidRDefault="00BC4E14" w:rsidP="00BC4E14">
      <w:pPr>
        <w:pStyle w:val="ListParagraph"/>
        <w:spacing w:line="360" w:lineRule="auto"/>
        <w:jc w:val="thaiDistribute"/>
        <w:rPr>
          <w:rFonts w:ascii="Times New Roman" w:hAnsi="Times New Roman" w:cs="Times New Roman"/>
          <w:b/>
          <w:bCs/>
          <w:sz w:val="24"/>
          <w:szCs w:val="24"/>
        </w:rPr>
      </w:pPr>
      <w:r w:rsidRPr="00E00D29">
        <w:rPr>
          <w:rFonts w:ascii="Times New Roman" w:hAnsi="Times New Roman" w:cs="Times New Roman"/>
          <w:b/>
          <w:bCs/>
          <w:sz w:val="24"/>
          <w:szCs w:val="24"/>
        </w:rPr>
        <w:lastRenderedPageBreak/>
        <w:t>2.2</w:t>
      </w:r>
      <w:r w:rsidRPr="00E00D29">
        <w:rPr>
          <w:rFonts w:ascii="Times New Roman" w:hAnsi="Times New Roman" w:cs="Times New Roman"/>
          <w:b/>
          <w:bCs/>
          <w:sz w:val="24"/>
          <w:szCs w:val="24"/>
          <w:cs/>
        </w:rPr>
        <w:t>.</w:t>
      </w:r>
      <w:r w:rsidRPr="00E00D29">
        <w:rPr>
          <w:rFonts w:ascii="Times New Roman" w:hAnsi="Times New Roman" w:cs="Times New Roman"/>
          <w:b/>
          <w:bCs/>
          <w:sz w:val="24"/>
          <w:szCs w:val="24"/>
        </w:rPr>
        <w:t xml:space="preserve">2 </w:t>
      </w:r>
      <w:bookmarkStart w:id="31" w:name="CHAPTERII_222"/>
      <w:r w:rsidRPr="00E00D29">
        <w:rPr>
          <w:rFonts w:ascii="Times New Roman" w:hAnsi="Times New Roman" w:cs="Times New Roman"/>
          <w:b/>
          <w:bCs/>
          <w:sz w:val="24"/>
          <w:szCs w:val="24"/>
        </w:rPr>
        <w:t>Benefit of Blockchain</w:t>
      </w:r>
      <w:bookmarkEnd w:id="31"/>
    </w:p>
    <w:p w14:paraId="7A5381F8" w14:textId="2A30B989" w:rsidR="00BC4E14" w:rsidRPr="00E00D29" w:rsidRDefault="00BC4E14"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A43CDD" w:rsidRPr="00A43CDD">
        <w:rPr>
          <w:rFonts w:ascii="Times New Roman" w:hAnsi="Times New Roman" w:cs="Times New Roman"/>
          <w:sz w:val="24"/>
          <w:szCs w:val="24"/>
        </w:rPr>
        <w:t>Blockchain is tamper-proof</w:t>
      </w:r>
      <w:r w:rsidR="008257F0" w:rsidRPr="008257F0">
        <w:rPr>
          <w:rFonts w:ascii="Times New Roman" w:hAnsi="Times New Roman" w:cs="Times New Roman"/>
          <w:sz w:val="24"/>
          <w:szCs w:val="24"/>
        </w:rPr>
        <w:t xml:space="preserve">. </w:t>
      </w:r>
      <w:r w:rsidR="00A43CDD" w:rsidRPr="00A43CDD">
        <w:rPr>
          <w:rFonts w:ascii="Times New Roman" w:hAnsi="Times New Roman" w:cs="Times New Roman"/>
          <w:sz w:val="24"/>
          <w:szCs w:val="24"/>
        </w:rPr>
        <w:t>Blockchain ledgers are implemented in a distributed manner, giving them natural data distribution</w:t>
      </w:r>
      <w:r w:rsidR="008257F0" w:rsidRPr="008257F0">
        <w:rPr>
          <w:rFonts w:ascii="Times New Roman" w:hAnsi="Times New Roman" w:cs="Times New Roman"/>
          <w:sz w:val="24"/>
          <w:szCs w:val="24"/>
        </w:rPr>
        <w:t xml:space="preserve">. </w:t>
      </w:r>
      <w:r w:rsidR="00EC2EB8" w:rsidRPr="00EC2EB8">
        <w:rPr>
          <w:rFonts w:ascii="Times New Roman" w:hAnsi="Times New Roman" w:cs="Times New Roman"/>
          <w:sz w:val="24"/>
          <w:szCs w:val="24"/>
        </w:rPr>
        <w:t>Decentralization is also a feature of the technology, which reduces any need for a central body. The Blockchain allows the Blockchain user community to keep track of transactions in a shared ledger. Any transaction that has been released cannot be modified under the regular conditions of the blockchain network</w:t>
      </w:r>
      <w:r w:rsidR="008257F0">
        <w:rPr>
          <w:rFonts w:ascii="Times New Roman" w:hAnsi="Times New Roman" w:cs="Times New Roman"/>
          <w:sz w:val="24"/>
          <w:szCs w:val="24"/>
        </w:rPr>
        <w:t xml:space="preserve"> </w:t>
      </w:r>
      <w:r w:rsidR="00BA0FEE"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7]</w:t>
      </w:r>
      <w:r w:rsidR="00BA0FEE" w:rsidRPr="00E00D29">
        <w:rPr>
          <w:rFonts w:ascii="Times New Roman" w:hAnsi="Times New Roman" w:cs="Times New Roman"/>
          <w:sz w:val="24"/>
          <w:szCs w:val="24"/>
        </w:rPr>
        <w:fldChar w:fldCharType="end"/>
      </w:r>
      <w:r w:rsidR="00BA0FEE" w:rsidRPr="00E00D29">
        <w:rPr>
          <w:rFonts w:ascii="Times New Roman" w:hAnsi="Times New Roman" w:cs="Times New Roman"/>
          <w:sz w:val="24"/>
          <w:szCs w:val="24"/>
        </w:rPr>
        <w:t>.</w:t>
      </w:r>
    </w:p>
    <w:p w14:paraId="246CED83" w14:textId="07765AF3" w:rsidR="009E6047" w:rsidRPr="00D46118" w:rsidRDefault="009E6047" w:rsidP="009E6047">
      <w:pPr>
        <w:pStyle w:val="ListParagraph"/>
        <w:spacing w:line="360" w:lineRule="auto"/>
        <w:ind w:left="0"/>
        <w:jc w:val="thaiDistribute"/>
        <w:rPr>
          <w:rFonts w:ascii="Times New Roman" w:hAnsi="Times New Roman"/>
          <w:b/>
          <w:bCs/>
          <w:sz w:val="24"/>
          <w:szCs w:val="24"/>
          <w:cs/>
        </w:rPr>
      </w:pPr>
      <w:bookmarkStart w:id="32" w:name="CHAPTERII_223"/>
      <w:r w:rsidRPr="00E00D29">
        <w:rPr>
          <w:rFonts w:ascii="Times New Roman" w:hAnsi="Times New Roman" w:cs="Times New Roman"/>
          <w:b/>
          <w:bCs/>
          <w:sz w:val="24"/>
          <w:szCs w:val="24"/>
        </w:rPr>
        <w:tab/>
        <w:t>2.2.3 Blockchain Characteristics</w:t>
      </w:r>
    </w:p>
    <w:bookmarkEnd w:id="32"/>
    <w:p w14:paraId="01E07018"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1A38F05C" w14:textId="2D624928"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1 Decentralization</w:t>
      </w:r>
    </w:p>
    <w:p w14:paraId="1569B046"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s the compromised database become single point of failure which prevent follower system to operate. Decentralization of data was proposed to scatter the chance of single database from getting compromise. This makes decentralized database network have more resistant against incident threatening centralized data. Even hit by incident that aims to compromise the data. If at least half of decentralized network survived the incident, the data survives the attack.</w:t>
      </w:r>
    </w:p>
    <w:p w14:paraId="129C366A" w14:textId="3A05693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2 Immutable</w:t>
      </w:r>
    </w:p>
    <w:p w14:paraId="0DE030D7"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cs/>
        </w:rPr>
      </w:pPr>
      <w:r w:rsidRPr="00E00D29">
        <w:rPr>
          <w:rFonts w:ascii="Times New Roman" w:hAnsi="Times New Roman" w:cs="Times New Roman"/>
          <w:sz w:val="24"/>
          <w:szCs w:val="24"/>
        </w:rPr>
        <w:tab/>
        <w:t>With utilization of cryptographically hashed chain combined with decentralized network, the Blockchain technology ensures that any data published on Blockchain cannot be deleted or modified. If there are any modification made to content of published data, it will cause change on the hash chain and detected the network. Any action that causes change to hash chain will be negate by majority of the network. This mean if anyone want to temper with published data on Blockchain, they will need to compromise the entire network at once. Any survived node has chance to notify the abnormal to the entire network.</w:t>
      </w:r>
    </w:p>
    <w:p w14:paraId="4BB02226" w14:textId="77777777" w:rsidR="005B190C" w:rsidRDefault="005B190C" w:rsidP="009E6047">
      <w:pPr>
        <w:pStyle w:val="ListParagraph"/>
        <w:spacing w:line="360" w:lineRule="auto"/>
        <w:ind w:left="0"/>
        <w:jc w:val="thaiDistribute"/>
        <w:rPr>
          <w:rFonts w:ascii="Times New Roman" w:hAnsi="Times New Roman"/>
          <w:sz w:val="24"/>
          <w:szCs w:val="24"/>
        </w:rPr>
      </w:pPr>
    </w:p>
    <w:p w14:paraId="6CBE61A6" w14:textId="659CCEA3"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2.2.3.3 Transparency</w:t>
      </w:r>
    </w:p>
    <w:p w14:paraId="5EB50A53"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As the foundation of Blockchain is to have all participant nodes have the exact same copy of Blockchain ledger, it passively gives transparency to published data. It is impossible for anyone to secretly hide something inside Blockchain without let other participants in the Blockchain network know.</w:t>
      </w:r>
    </w:p>
    <w:p w14:paraId="6259F714" w14:textId="3DC41C3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4 Distributed</w:t>
      </w:r>
    </w:p>
    <w:p w14:paraId="3068ADCE"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Blockchain has distributed characteristic by design. All nodes will have the same Blockchain ledger. Any contents published to Blockchain ledger are passively distributed to all Blockchain node. With consensus algorithm, it requires that the publishing content</w:t>
      </w:r>
      <w:r w:rsidRPr="00E00D29">
        <w:rPr>
          <w:rFonts w:ascii="Times New Roman" w:hAnsi="Times New Roman" w:cs="Times New Roman"/>
          <w:sz w:val="24"/>
          <w:szCs w:val="24"/>
          <w:cs/>
        </w:rPr>
        <w:t xml:space="preserve"> </w:t>
      </w:r>
      <w:r w:rsidRPr="00E00D29">
        <w:rPr>
          <w:rFonts w:ascii="Times New Roman" w:hAnsi="Times New Roman" w:cs="Times New Roman"/>
          <w:sz w:val="24"/>
          <w:szCs w:val="24"/>
        </w:rPr>
        <w:t>either sent to all nodes before accepting to publish or being accepted then send to all node, to complete consensus. So, Blockchain ensures that any data published to the chain are distributed to all connected nodes.</w:t>
      </w:r>
    </w:p>
    <w:p w14:paraId="3AE0951F" w14:textId="2032C4A5"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5 Trusted</w:t>
      </w:r>
    </w:p>
    <w:p w14:paraId="54C5A592"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is met. It can rely either on randomness or specially designed algorithm depend on each consensus method. When none of any single node can have absolute control over publishing data on the Blockchain, made it extremely difficult for someone to temper with target data. Many consensus methods ensure that it will much more expensive for anyone to attempt on tempering with publishing data when compared to benefit they can get. This passively establishes trust between all participant nodes.</w:t>
      </w:r>
    </w:p>
    <w:p w14:paraId="33ACA54F" w14:textId="011C70D0" w:rsidR="009E6047" w:rsidRPr="00E00D29" w:rsidRDefault="0010098E" w:rsidP="009E6047">
      <w:pPr>
        <w:pStyle w:val="ListParagraph"/>
        <w:spacing w:line="360" w:lineRule="auto"/>
        <w:ind w:left="0"/>
        <w:jc w:val="thaiDistribute"/>
        <w:rPr>
          <w:rFonts w:ascii="Times New Roman" w:hAnsi="Times New Roman" w:cs="Times New Roman"/>
          <w:b/>
          <w:bCs/>
          <w:sz w:val="24"/>
          <w:szCs w:val="24"/>
        </w:rPr>
      </w:pPr>
      <w:bookmarkStart w:id="33" w:name="CHAPTERII_224"/>
      <w:r>
        <w:rPr>
          <w:rFonts w:ascii="Times New Roman" w:hAnsi="Times New Roman" w:cs="Times New Roman"/>
          <w:sz w:val="24"/>
          <w:szCs w:val="24"/>
        </w:rPr>
        <w:tab/>
      </w:r>
      <w:r w:rsidR="009E6047" w:rsidRPr="00E00D29">
        <w:rPr>
          <w:rFonts w:ascii="Times New Roman" w:hAnsi="Times New Roman" w:cs="Times New Roman"/>
          <w:b/>
          <w:bCs/>
          <w:sz w:val="24"/>
          <w:szCs w:val="24"/>
        </w:rPr>
        <w:t xml:space="preserve">2.2.4 Blockchain Types </w:t>
      </w:r>
      <w:bookmarkEnd w:id="33"/>
    </w:p>
    <w:p w14:paraId="014E8AEA" w14:textId="7BDB2029" w:rsidR="009E6047"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b/>
          <w:bCs/>
          <w:sz w:val="24"/>
          <w:szCs w:val="24"/>
        </w:rPr>
        <w:tab/>
      </w:r>
      <w:r w:rsidR="00B2741A" w:rsidRPr="00B2741A">
        <w:rPr>
          <w:rFonts w:ascii="Times New Roman" w:hAnsi="Times New Roman" w:cs="Times New Roman"/>
          <w:sz w:val="24"/>
          <w:szCs w:val="24"/>
        </w:rPr>
        <w:t>When considering the scope of participants who can participate in a specific Blockchain network, Blockchain can be classified into three types of Blockchain networks.</w:t>
      </w:r>
    </w:p>
    <w:p w14:paraId="6958F89C" w14:textId="2D275034" w:rsidR="0010098E" w:rsidRDefault="0010098E" w:rsidP="009E6047">
      <w:pPr>
        <w:pStyle w:val="ListParagraph"/>
        <w:spacing w:line="360" w:lineRule="auto"/>
        <w:ind w:left="0"/>
        <w:jc w:val="thaiDistribute"/>
        <w:rPr>
          <w:rFonts w:ascii="Times New Roman" w:hAnsi="Times New Roman" w:cs="Times New Roman"/>
          <w:sz w:val="24"/>
          <w:szCs w:val="24"/>
        </w:rPr>
      </w:pPr>
    </w:p>
    <w:p w14:paraId="583C9FF9" w14:textId="77777777" w:rsidR="0010098E" w:rsidRPr="00E00D29" w:rsidRDefault="0010098E" w:rsidP="009E6047">
      <w:pPr>
        <w:pStyle w:val="ListParagraph"/>
        <w:spacing w:line="360" w:lineRule="auto"/>
        <w:ind w:left="0"/>
        <w:jc w:val="thaiDistribute"/>
        <w:rPr>
          <w:rFonts w:ascii="Times New Roman" w:hAnsi="Times New Roman" w:cs="Times New Roman"/>
          <w:sz w:val="24"/>
          <w:szCs w:val="24"/>
        </w:rPr>
      </w:pPr>
    </w:p>
    <w:p w14:paraId="06B4D36F" w14:textId="77777777" w:rsidR="005B190C" w:rsidRDefault="005B190C" w:rsidP="009E6047">
      <w:pPr>
        <w:pStyle w:val="ListParagraph"/>
        <w:spacing w:line="360" w:lineRule="auto"/>
        <w:ind w:left="0"/>
        <w:jc w:val="thaiDistribute"/>
        <w:rPr>
          <w:rFonts w:ascii="Times New Roman" w:hAnsi="Times New Roman"/>
          <w:sz w:val="24"/>
          <w:szCs w:val="24"/>
        </w:rPr>
      </w:pPr>
    </w:p>
    <w:p w14:paraId="0245DE39" w14:textId="77777777" w:rsidR="005B190C" w:rsidRDefault="005B190C" w:rsidP="009E6047">
      <w:pPr>
        <w:pStyle w:val="ListParagraph"/>
        <w:spacing w:line="360" w:lineRule="auto"/>
        <w:ind w:left="0"/>
        <w:jc w:val="thaiDistribute"/>
        <w:rPr>
          <w:rFonts w:ascii="Times New Roman" w:hAnsi="Times New Roman"/>
          <w:sz w:val="24"/>
          <w:szCs w:val="24"/>
        </w:rPr>
      </w:pPr>
    </w:p>
    <w:p w14:paraId="3D33E3DD" w14:textId="62200AA9"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2.2.4.1 Public Chain</w:t>
      </w:r>
    </w:p>
    <w:p w14:paraId="0AB95940"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ublic Blockchain is the type that allows anyone to participate in the network either participating as client/user node or miner/validator node. This type of Blockchain mostly has no specific rule, policy, or agreement for participants to enter the network. The type is suited best with the network environment where its data is not required to be kept confidential from the public.</w:t>
      </w:r>
    </w:p>
    <w:p w14:paraId="03A1A187" w14:textId="340981A4"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4.2 Private Chain</w:t>
      </w:r>
    </w:p>
    <w:p w14:paraId="6ABE7123"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2707354A" w14:textId="77613B43"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4.3 Permissioned Chain</w:t>
      </w:r>
    </w:p>
    <w:p w14:paraId="01DFBC69" w14:textId="0D54CA2F"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ermissioned Blockchain is the type that allows only selected members of a specific community or affinity domain to participat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7F4BB1F3" w14:textId="7F1755E7" w:rsidR="009E6047" w:rsidRPr="00E00D29" w:rsidRDefault="009E6047" w:rsidP="009E6047">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b/>
          <w:bCs/>
          <w:sz w:val="24"/>
          <w:szCs w:val="24"/>
        </w:rPr>
        <w:tab/>
      </w:r>
      <w:bookmarkStart w:id="34" w:name="CHAPTERII_225"/>
      <w:r w:rsidRPr="00E00D29">
        <w:rPr>
          <w:rFonts w:ascii="Times New Roman" w:hAnsi="Times New Roman" w:cs="Times New Roman"/>
          <w:b/>
          <w:bCs/>
          <w:sz w:val="24"/>
          <w:szCs w:val="24"/>
        </w:rPr>
        <w:t>2.2.5 Blockchain Components</w:t>
      </w:r>
      <w:bookmarkEnd w:id="34"/>
    </w:p>
    <w:p w14:paraId="15F6C51F" w14:textId="456379E1"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1 Transaction and ‘Block’</w:t>
      </w:r>
    </w:p>
    <w:p w14:paraId="36F4FAD2"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Each of individual information represent change or cause of actions in information system are stored within Blockchain as “Transaction”. Several transactions being publish to Blockchain within the same time interval are put in the same “Block”. To form each single block, miner or validator needs to hash transaction together. The resulting hash value represents integrity of each block. If there are any change apply to transaction in the block, it will cause hash value of the block to change. Format of block vary depends on each Blockchain platform and its use case. Some platforms may publish in a form of plaintext just to act as the source of truth for every participating node to look without constraint. Some platforms may bound transaction or block to unique address to extend variation in accessibility. Some platforms may encrypt block to </w:t>
      </w:r>
      <w:r w:rsidRPr="00E00D29">
        <w:rPr>
          <w:rFonts w:ascii="Times New Roman" w:hAnsi="Times New Roman" w:cs="Times New Roman"/>
          <w:sz w:val="24"/>
          <w:szCs w:val="24"/>
        </w:rPr>
        <w:lastRenderedPageBreak/>
        <w:t xml:space="preserve">maintain confidentiality of data. Transaction and Block are the key component which determine purpose and application of Blockchain. </w:t>
      </w:r>
    </w:p>
    <w:p w14:paraId="6F472BD8" w14:textId="1A229DC4"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2 Cryptographically hashed ‘Chain’</w:t>
      </w:r>
    </w:p>
    <w:p w14:paraId="1869EA58"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blocks together. This can be done by include hash value of block formed in previous time interval into the current block to generate its hash value. Any changes made to any one single block will alter hash value of the entire chain that come after. This makes it harder to alter data that published within Blockchain. It requires anyone who want to alter the data to apply change to all blocks that come after the target block until the current one to make the change valid. Combined with decentralization characteristic of Blockchain network, this makes data exist in Blockchain nearly impossible to alter.</w:t>
      </w:r>
    </w:p>
    <w:p w14:paraId="324FE299" w14:textId="543707DC"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3 Distributed network of participate ‘Node’</w:t>
      </w:r>
    </w:p>
    <w:p w14:paraId="3DB4DD00" w14:textId="63EE55FB"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e devp2p protocol which allows each Ethereum node to connect with others at a peer-to-peer level </w:t>
      </w:r>
      <w:r w:rsidRPr="00E00D29">
        <w:rPr>
          <w:rFonts w:ascii="Times New Roman" w:hAnsi="Times New Roman" w:cs="Times New Roman"/>
          <w:sz w:val="24"/>
          <w:szCs w:val="24"/>
        </w:rPr>
        <w:fldChar w:fldCharType="begin" w:fldLock="1"/>
      </w:r>
      <w:r w:rsidR="00793CA8">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8]","plainTextFormattedCitation":"[28]","previouslyFormattedCitation":"[28]"},"properties":{"noteIndex":0},"schema":"https://github.com/citation-style-language/schema/raw/master/csl-citation.json"}</w:instrText>
      </w:r>
      <w:r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8]</w:t>
      </w:r>
      <w:r w:rsidRPr="00E00D29">
        <w:rPr>
          <w:rFonts w:ascii="Times New Roman" w:hAnsi="Times New Roman" w:cs="Times New Roman"/>
          <w:sz w:val="24"/>
          <w:szCs w:val="24"/>
        </w:rPr>
        <w:fldChar w:fldCharType="end"/>
      </w:r>
      <w:r w:rsidRPr="00E00D29">
        <w:rPr>
          <w:rFonts w:ascii="Times New Roman" w:hAnsi="Times New Roman" w:cs="Times New Roman"/>
          <w:sz w:val="24"/>
          <w:szCs w:val="24"/>
        </w:rPr>
        <w:t>. If there are any differences in data between nodes, the version of data is being held by a minority of participating nodes. They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they are at least one participating node to maintain the Blockchain, while the strength of its characteristics depends on the number of participating nodes. In most cases, more participating nodes mean stronger Blockchain.</w:t>
      </w:r>
    </w:p>
    <w:p w14:paraId="5E8F2589"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p>
    <w:p w14:paraId="349FDF1F" w14:textId="77777777" w:rsidR="009E6047" w:rsidRPr="00E00D29" w:rsidRDefault="009E6047" w:rsidP="009E6047">
      <w:pPr>
        <w:pStyle w:val="ListParagraph"/>
        <w:spacing w:line="360" w:lineRule="auto"/>
        <w:ind w:left="0"/>
        <w:jc w:val="center"/>
        <w:rPr>
          <w:rFonts w:ascii="Times New Roman" w:hAnsi="Times New Roman" w:cs="Times New Roman"/>
          <w:sz w:val="24"/>
          <w:szCs w:val="24"/>
        </w:rPr>
      </w:pPr>
      <w:r w:rsidRPr="00E00D29">
        <w:rPr>
          <w:rFonts w:ascii="Times New Roman" w:hAnsi="Times New Roman" w:cs="Times New Roman"/>
          <w:noProof/>
          <w:sz w:val="24"/>
          <w:szCs w:val="24"/>
        </w:rPr>
        <w:lastRenderedPageBreak/>
        <w:drawing>
          <wp:inline distT="0" distB="0" distL="0" distR="0" wp14:anchorId="75D6CABD" wp14:editId="4C2CBA7B">
            <wp:extent cx="2169994" cy="210175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79646" cy="2111104"/>
                    </a:xfrm>
                    <a:prstGeom prst="rect">
                      <a:avLst/>
                    </a:prstGeom>
                  </pic:spPr>
                </pic:pic>
              </a:graphicData>
            </a:graphic>
          </wp:inline>
        </w:drawing>
      </w:r>
    </w:p>
    <w:p w14:paraId="743F86BE" w14:textId="386CDF5F" w:rsidR="009E6047" w:rsidRPr="00E00D29" w:rsidRDefault="009E6047" w:rsidP="009E6047">
      <w:pPr>
        <w:pStyle w:val="Caption"/>
        <w:jc w:val="center"/>
        <w:rPr>
          <w:i/>
          <w:iCs/>
        </w:rPr>
      </w:pPr>
      <w:bookmarkStart w:id="35" w:name="_Ref74190571"/>
      <w:bookmarkStart w:id="36" w:name="_Toc74189601"/>
      <w:bookmarkStart w:id="37" w:name="_Ref74191028"/>
      <w:r w:rsidRPr="00E00D29">
        <w:t xml:space="preserve">Figure </w:t>
      </w:r>
      <w:fldSimple w:instr=" STYLEREF 1 \s " w:fldLock="1">
        <w:r w:rsidR="0096498E" w:rsidRPr="00E00D29">
          <w:rPr>
            <w:noProof/>
          </w:rPr>
          <w:t>2</w:t>
        </w:r>
      </w:fldSimple>
      <w:r w:rsidR="0096498E" w:rsidRPr="00E00D29">
        <w:noBreakHyphen/>
      </w:r>
      <w:fldSimple w:instr=" SEQ Figure \* ARABIC \s 1 " w:fldLock="1">
        <w:r w:rsidR="0096498E" w:rsidRPr="00E00D29">
          <w:rPr>
            <w:noProof/>
          </w:rPr>
          <w:t>3</w:t>
        </w:r>
      </w:fldSimple>
      <w:bookmarkEnd w:id="35"/>
      <w:r w:rsidRPr="00E00D29">
        <w:t xml:space="preserve"> </w:t>
      </w:r>
      <w:bookmarkStart w:id="38" w:name="_Ref74190815"/>
      <w:r w:rsidRPr="00E00D29">
        <w:t>Blockchain network formed from the participation of Blockchain nodes</w:t>
      </w:r>
      <w:bookmarkEnd w:id="36"/>
      <w:bookmarkEnd w:id="37"/>
      <w:bookmarkEnd w:id="38"/>
    </w:p>
    <w:p w14:paraId="44212919" w14:textId="77777777" w:rsidR="009E6047" w:rsidRPr="00E00D29" w:rsidRDefault="009E6047" w:rsidP="009E6047"/>
    <w:p w14:paraId="47328A82" w14:textId="78EA430A"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2.2.5.4 Consensus </w:t>
      </w:r>
    </w:p>
    <w:p w14:paraId="78F882AD" w14:textId="059EA792"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Each Blockchain network must have its own consensus within the network. Specifically, it is not just the consensus between the member but the built-in consensus mechanism within the communication protocol connects each member in the network. </w:t>
      </w:r>
      <w:r w:rsidR="00B159CF" w:rsidRPr="00B159CF">
        <w:rPr>
          <w:rFonts w:ascii="Times New Roman" w:hAnsi="Times New Roman" w:cs="Times New Roman"/>
          <w:sz w:val="24"/>
          <w:szCs w:val="24"/>
        </w:rPr>
        <w:t>The consensus mechanism is critical for maintaining the integrity of the Blockchain ledger because it ensures that everyone in the network has the same replica of the Blockchain ledger so no one has complete control over data added to the Blockchain ledger or the ability to choose which version of the Blockchain ledger the network should maintain.</w:t>
      </w:r>
      <w:r w:rsidRPr="00E00D29">
        <w:rPr>
          <w:rFonts w:ascii="Times New Roman" w:hAnsi="Times New Roman" w:cs="Times New Roman"/>
          <w:sz w:val="24"/>
          <w:szCs w:val="24"/>
        </w:rPr>
        <w:t xml:space="preserve"> There are many variations of consensus invented since the beginning of Blockchain technology. Each has its own method of investing resources to achieve complete consensus. The existing consensus concept at the time can be divided into three major types based on the participation of Blockchain members who declared to act as maintainers of the Blockchain ledger.</w:t>
      </w:r>
    </w:p>
    <w:p w14:paraId="70BA24CD" w14:textId="5444C072"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1 Competition-based consensus</w:t>
      </w:r>
    </w:p>
    <w:p w14:paraId="3022B35A" w14:textId="18B2681C"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The type was the first to introduced along with the beginning of Bitcoin Blockchain which called "Proof of Work" (</w:t>
      </w:r>
      <w:proofErr w:type="spellStart"/>
      <w:r w:rsidRPr="00E00D29">
        <w:rPr>
          <w:rFonts w:ascii="Times New Roman" w:hAnsi="Times New Roman" w:cs="Times New Roman"/>
          <w:sz w:val="24"/>
          <w:szCs w:val="24"/>
        </w:rPr>
        <w:t>PoW</w:t>
      </w:r>
      <w:proofErr w:type="spellEnd"/>
      <w:r w:rsidRPr="00E00D29">
        <w:rPr>
          <w:rFonts w:ascii="Times New Roman" w:hAnsi="Times New Roman" w:cs="Times New Roman"/>
          <w:sz w:val="24"/>
          <w:szCs w:val="24"/>
        </w:rPr>
        <w:t xml:space="preserve">). </w:t>
      </w:r>
      <w:r w:rsidR="009C0871" w:rsidRPr="009C0871">
        <w:rPr>
          <w:rFonts w:ascii="Times New Roman" w:hAnsi="Times New Roman" w:cs="Times New Roman"/>
          <w:sz w:val="24"/>
          <w:szCs w:val="24"/>
        </w:rPr>
        <w:t xml:space="preserve">Competition-based consensus, such as </w:t>
      </w:r>
      <w:proofErr w:type="spellStart"/>
      <w:r w:rsidR="009C0871" w:rsidRPr="009C0871">
        <w:rPr>
          <w:rFonts w:ascii="Times New Roman" w:hAnsi="Times New Roman" w:cs="Times New Roman"/>
          <w:sz w:val="24"/>
          <w:szCs w:val="24"/>
        </w:rPr>
        <w:t>PoW</w:t>
      </w:r>
      <w:proofErr w:type="spellEnd"/>
      <w:r w:rsidR="009C0871" w:rsidRPr="009C0871">
        <w:rPr>
          <w:rFonts w:ascii="Times New Roman" w:hAnsi="Times New Roman" w:cs="Times New Roman"/>
          <w:sz w:val="24"/>
          <w:szCs w:val="24"/>
        </w:rPr>
        <w:t>, forces Blockchain maintainer nodes (also known as "miners") to invest computational resources in competing with other miners to solve a specific mathematical puzzle that can only be solved with computational power</w:t>
      </w:r>
      <w:r w:rsidRPr="00E00D29">
        <w:rPr>
          <w:rFonts w:ascii="Times New Roman" w:hAnsi="Times New Roman" w:cs="Times New Roman"/>
          <w:sz w:val="24"/>
          <w:szCs w:val="24"/>
        </w:rPr>
        <w:t xml:space="preserve">. The first miner who can solve the puzzle will have the right to add the adding Block to the Blockchain ledger and receive a reward declared by the network which would compensate the </w:t>
      </w:r>
      <w:r w:rsidRPr="00E00D29">
        <w:rPr>
          <w:rFonts w:ascii="Times New Roman" w:hAnsi="Times New Roman" w:cs="Times New Roman"/>
          <w:sz w:val="24"/>
          <w:szCs w:val="24"/>
        </w:rPr>
        <w:lastRenderedPageBreak/>
        <w:t xml:space="preserve">investment. </w:t>
      </w:r>
      <w:r w:rsidR="007A39B1" w:rsidRPr="007A39B1">
        <w:rPr>
          <w:rFonts w:ascii="Times New Roman" w:hAnsi="Times New Roman" w:cs="Times New Roman"/>
          <w:sz w:val="24"/>
          <w:szCs w:val="24"/>
        </w:rPr>
        <w:t xml:space="preserve">In the case of </w:t>
      </w:r>
      <w:proofErr w:type="spellStart"/>
      <w:r w:rsidR="007A39B1" w:rsidRPr="007A39B1">
        <w:rPr>
          <w:rFonts w:ascii="Times New Roman" w:hAnsi="Times New Roman" w:cs="Times New Roman"/>
          <w:sz w:val="24"/>
          <w:szCs w:val="24"/>
        </w:rPr>
        <w:t>PoW</w:t>
      </w:r>
      <w:proofErr w:type="spellEnd"/>
      <w:r w:rsidR="007A39B1" w:rsidRPr="007A39B1">
        <w:rPr>
          <w:rFonts w:ascii="Times New Roman" w:hAnsi="Times New Roman" w:cs="Times New Roman"/>
          <w:sz w:val="24"/>
          <w:szCs w:val="24"/>
        </w:rPr>
        <w:t>, a miner must generate a valid "nonce" number at random, which, when hashed with the hash value of the added Block, yields a hash value beginning with the digit "0" as required by the network</w:t>
      </w:r>
      <w:r w:rsidRPr="00E00D29">
        <w:rPr>
          <w:rFonts w:ascii="Times New Roman" w:hAnsi="Times New Roman" w:cs="Times New Roman"/>
          <w:sz w:val="24"/>
          <w:szCs w:val="24"/>
        </w:rPr>
        <w:t xml:space="preserve">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not be compatible with this type of consensus.</w:t>
      </w:r>
    </w:p>
    <w:p w14:paraId="3E47464F" w14:textId="0E3B60CB"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2 Randomness-based consensus</w:t>
      </w:r>
    </w:p>
    <w:p w14:paraId="4F610A88" w14:textId="221632EE"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The type was originally introduced as an alternative to a competition-based consensus like </w:t>
      </w:r>
      <w:proofErr w:type="spellStart"/>
      <w:r w:rsidRPr="00E00D29">
        <w:rPr>
          <w:rFonts w:ascii="Times New Roman" w:hAnsi="Times New Roman" w:cs="Times New Roman"/>
          <w:sz w:val="24"/>
          <w:szCs w:val="24"/>
        </w:rPr>
        <w:t>PoW</w:t>
      </w:r>
      <w:proofErr w:type="spellEnd"/>
      <w:r w:rsidRPr="00E00D29">
        <w:rPr>
          <w:rFonts w:ascii="Times New Roman" w:hAnsi="Times New Roman" w:cs="Times New Roman"/>
          <w:sz w:val="24"/>
          <w:szCs w:val="24"/>
        </w:rPr>
        <w:t xml:space="preserve"> and to address the problem where major computational power will be wasted in achieving consensus. The concept proposes utilizing randomness to aid in the selection of the Blockchain maintainer at a certain time. Widely known consensus mechanisms that can be categorized to this type are "Proof of Stake" (</w:t>
      </w:r>
      <w:proofErr w:type="spellStart"/>
      <w:r w:rsidRPr="00E00D29">
        <w:rPr>
          <w:rFonts w:ascii="Times New Roman" w:hAnsi="Times New Roman" w:cs="Times New Roman"/>
          <w:sz w:val="24"/>
          <w:szCs w:val="24"/>
        </w:rPr>
        <w:t>PoS</w:t>
      </w:r>
      <w:proofErr w:type="spellEnd"/>
      <w:r w:rsidRPr="00E00D29">
        <w:rPr>
          <w:rFonts w:ascii="Times New Roman" w:hAnsi="Times New Roman" w:cs="Times New Roman"/>
          <w:sz w:val="24"/>
          <w:szCs w:val="24"/>
        </w:rPr>
        <w:t>) and "Proof of Authority" (</w:t>
      </w:r>
      <w:proofErr w:type="spellStart"/>
      <w:r w:rsidRPr="00E00D29">
        <w:rPr>
          <w:rFonts w:ascii="Times New Roman" w:hAnsi="Times New Roman" w:cs="Times New Roman"/>
          <w:sz w:val="24"/>
          <w:szCs w:val="24"/>
        </w:rPr>
        <w:t>PoA</w:t>
      </w:r>
      <w:proofErr w:type="spellEnd"/>
      <w:r w:rsidRPr="00E00D29">
        <w:rPr>
          <w:rFonts w:ascii="Times New Roman" w:hAnsi="Times New Roman" w:cs="Times New Roman"/>
          <w:sz w:val="24"/>
          <w:szCs w:val="24"/>
        </w:rPr>
        <w:t xml:space="preserve">) which using pseudo-random algorithm combined with additional factor to determine for the node that has the right to add Block to the Blockchain ledger at a certain time (which would be called "validator). Both </w:t>
      </w:r>
      <w:proofErr w:type="spellStart"/>
      <w:r w:rsidRPr="00E00D29">
        <w:rPr>
          <w:rFonts w:ascii="Times New Roman" w:hAnsi="Times New Roman" w:cs="Times New Roman"/>
          <w:sz w:val="24"/>
          <w:szCs w:val="24"/>
        </w:rPr>
        <w:t>PoS</w:t>
      </w:r>
      <w:proofErr w:type="spellEnd"/>
      <w:r w:rsidRPr="00E00D29">
        <w:rPr>
          <w:rFonts w:ascii="Times New Roman" w:hAnsi="Times New Roman" w:cs="Times New Roman"/>
          <w:sz w:val="24"/>
          <w:szCs w:val="24"/>
        </w:rPr>
        <w:t xml:space="preserve"> and </w:t>
      </w:r>
      <w:proofErr w:type="spellStart"/>
      <w:r w:rsidRPr="00E00D29">
        <w:rPr>
          <w:rFonts w:ascii="Times New Roman" w:hAnsi="Times New Roman" w:cs="Times New Roman"/>
          <w:sz w:val="24"/>
          <w:szCs w:val="24"/>
        </w:rPr>
        <w:t>PoA</w:t>
      </w:r>
      <w:proofErr w:type="spellEnd"/>
      <w:r w:rsidRPr="00E00D29">
        <w:rPr>
          <w:rFonts w:ascii="Times New Roman" w:hAnsi="Times New Roman" w:cs="Times New Roman"/>
          <w:sz w:val="24"/>
          <w:szCs w:val="24"/>
        </w:rPr>
        <w:t xml:space="preserve"> require validator candidate to place "the bet" on "the stake" which would mostly be cryptocurrency circulating in the network. </w:t>
      </w:r>
      <w:r w:rsidR="00D247E9" w:rsidRPr="00D247E9">
        <w:rPr>
          <w:rFonts w:ascii="Times New Roman" w:hAnsi="Times New Roman" w:cs="Times New Roman"/>
          <w:sz w:val="24"/>
          <w:szCs w:val="24"/>
        </w:rPr>
        <w:t>The person who has placed a larger bet on a stake will have a better probability of being chosen as the time validator</w:t>
      </w:r>
      <w:r w:rsidRPr="00E00D29">
        <w:rPr>
          <w:rFonts w:ascii="Times New Roman" w:hAnsi="Times New Roman" w:cs="Times New Roman"/>
          <w:sz w:val="24"/>
          <w:szCs w:val="24"/>
        </w:rPr>
        <w:t xml:space="preserve">. However, there is still a chance that 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w:t>
      </w:r>
    </w:p>
    <w:p w14:paraId="5426F86B" w14:textId="7234E51A"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As this type of consensus act as an alternative to competition-based consensus, that means the environment best suited with this type of consensus is where its member cannot effort to lose computational power in competition-based consensus altogether.</w:t>
      </w:r>
    </w:p>
    <w:p w14:paraId="7614FE27" w14:textId="2E57FA1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3 Majority-based consensus</w:t>
      </w:r>
    </w:p>
    <w:p w14:paraId="5280709C" w14:textId="0012F45B" w:rsidR="009E6047" w:rsidRPr="00E00D29" w:rsidRDefault="009E6047"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This type of consensus was also introduced as another alternative to a competition-based consensus like </w:t>
      </w:r>
      <w:proofErr w:type="spellStart"/>
      <w:r w:rsidRPr="00E00D29">
        <w:rPr>
          <w:rFonts w:ascii="Times New Roman" w:hAnsi="Times New Roman" w:cs="Times New Roman"/>
          <w:sz w:val="24"/>
          <w:szCs w:val="24"/>
        </w:rPr>
        <w:t>PoW</w:t>
      </w:r>
      <w:proofErr w:type="spellEnd"/>
      <w:r w:rsidRPr="00E00D29">
        <w:rPr>
          <w:rFonts w:ascii="Times New Roman" w:hAnsi="Times New Roman" w:cs="Times New Roman"/>
          <w:sz w:val="24"/>
          <w:szCs w:val="24"/>
        </w:rPr>
        <w:t xml:space="preserve">. The original concept of this consensus type was originated from the "Practical-Byzantine False Tolerance" (PBFT) method. The method was invented for the traditional logic systems to determine for decision the system would take in the assumption that </w:t>
      </w:r>
      <w:proofErr w:type="gramStart"/>
      <w:r w:rsidRPr="00E00D29">
        <w:rPr>
          <w:rFonts w:ascii="Times New Roman" w:hAnsi="Times New Roman" w:cs="Times New Roman"/>
          <w:sz w:val="24"/>
          <w:szCs w:val="24"/>
        </w:rPr>
        <w:t>the majority of</w:t>
      </w:r>
      <w:proofErr w:type="gramEnd"/>
      <w:r w:rsidRPr="00E00D29">
        <w:rPr>
          <w:rFonts w:ascii="Times New Roman" w:hAnsi="Times New Roman" w:cs="Times New Roman"/>
          <w:sz w:val="24"/>
          <w:szCs w:val="24"/>
        </w:rPr>
        <w:t xml:space="preserve"> its members are on the "good side" and will take responsibility to help the system achieve the best decision. Implement to Blockchain, the consensus mechanism requires all participate node to act in a similar fashion to the validator. The network will only accept the adding Block to the Blockchain ledger when the adding version is the similar version in </w:t>
      </w:r>
      <w:proofErr w:type="gramStart"/>
      <w:r w:rsidRPr="00E00D29">
        <w:rPr>
          <w:rFonts w:ascii="Times New Roman" w:hAnsi="Times New Roman" w:cs="Times New Roman"/>
          <w:sz w:val="24"/>
          <w:szCs w:val="24"/>
        </w:rPr>
        <w:t>a majority of</w:t>
      </w:r>
      <w:proofErr w:type="gramEnd"/>
      <w:r w:rsidRPr="00E00D29">
        <w:rPr>
          <w:rFonts w:ascii="Times New Roman" w:hAnsi="Times New Roman" w:cs="Times New Roman"/>
          <w:sz w:val="24"/>
          <w:szCs w:val="24"/>
        </w:rPr>
        <w:t xml:space="preserve">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rivate and Permissioned Blockchain.</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bookmarkStart w:id="39" w:name="CHAPTERII_23"/>
      <w:r w:rsidR="00CB551C" w:rsidRPr="006A7D30">
        <w:rPr>
          <w:b/>
          <w:bCs/>
          <w:sz w:val="28"/>
        </w:rPr>
        <w:t>Ethereum</w:t>
      </w:r>
      <w:r w:rsidR="00A75F2D">
        <w:rPr>
          <w:b/>
          <w:bCs/>
          <w:sz w:val="28"/>
        </w:rPr>
        <w:t xml:space="preserve"> and Smart-Contract</w:t>
      </w:r>
      <w:bookmarkEnd w:id="39"/>
    </w:p>
    <w:p w14:paraId="0154AF3F" w14:textId="7A0EFB2D" w:rsidR="001A1F39" w:rsidRPr="00E00D2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E00D29">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sidRPr="00E00D29">
        <w:rPr>
          <w:rFonts w:ascii="Times New Roman" w:hAnsi="Times New Roman" w:cs="Times New Roman"/>
          <w:sz w:val="24"/>
          <w:szCs w:val="24"/>
        </w:rPr>
        <w:t xml:space="preserve"> </w:t>
      </w:r>
      <w:r w:rsidR="00666C5A" w:rsidRPr="00E00D29">
        <w:rPr>
          <w:rFonts w:ascii="Times New Roman" w:hAnsi="Times New Roman" w:cs="Times New Roman"/>
          <w:sz w:val="24"/>
          <w:szCs w:val="24"/>
        </w:rPr>
        <w:fldChar w:fldCharType="begin" w:fldLock="1"/>
      </w:r>
      <w:r w:rsidR="00793CA8">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9]","plainTextFormattedCitation":"[29]","previouslyFormattedCitation":"[29]"},"properties":{"noteIndex":0},"schema":"https://github.com/citation-style-language/schema/raw/master/csl-citation.json"}</w:instrText>
      </w:r>
      <w:r w:rsidR="00666C5A"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9]</w:t>
      </w:r>
      <w:r w:rsidR="00666C5A" w:rsidRPr="00E00D29">
        <w:rPr>
          <w:rFonts w:ascii="Times New Roman" w:hAnsi="Times New Roman" w:cs="Times New Roman"/>
          <w:sz w:val="24"/>
          <w:szCs w:val="24"/>
        </w:rPr>
        <w:fldChar w:fldCharType="end"/>
      </w:r>
      <w:r w:rsidRPr="00E00D29">
        <w:rPr>
          <w:rFonts w:ascii="Times New Roman" w:hAnsi="Times New Roman" w:cs="Times New Roman"/>
          <w:sz w:val="24"/>
          <w:szCs w:val="24"/>
        </w:rPr>
        <w:t>.</w:t>
      </w:r>
      <w:r w:rsidR="00F82E8E" w:rsidRPr="00E00D29">
        <w:rPr>
          <w:rFonts w:ascii="Times New Roman" w:hAnsi="Times New Roman" w:cs="Times New Roman"/>
          <w:sz w:val="24"/>
          <w:szCs w:val="24"/>
        </w:rPr>
        <w:t xml:space="preserve"> </w:t>
      </w:r>
      <w:r w:rsidR="00D8770A" w:rsidRPr="00E00D29">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29C8A9C5" w14:textId="77777777"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4CEFA6D5" w14:textId="77777777"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51D7BFCA" w14:textId="2EE9D42B"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5B7D3BFA" w14:textId="6E72D529" w:rsidR="002E1D60" w:rsidRDefault="002E1D60" w:rsidP="00EC2CCA">
      <w:pPr>
        <w:pStyle w:val="ListParagraph"/>
        <w:spacing w:line="360" w:lineRule="auto"/>
        <w:ind w:left="0"/>
        <w:jc w:val="thaiDistribute"/>
        <w:rPr>
          <w:rFonts w:ascii="Times New Roman" w:hAnsi="Times New Roman" w:cs="Times New Roman"/>
          <w:b/>
          <w:bCs/>
          <w:sz w:val="24"/>
          <w:szCs w:val="24"/>
        </w:rPr>
      </w:pPr>
    </w:p>
    <w:p w14:paraId="466882F3" w14:textId="77777777" w:rsidR="002E1D60" w:rsidRDefault="002E1D60" w:rsidP="00EC2CCA">
      <w:pPr>
        <w:pStyle w:val="ListParagraph"/>
        <w:spacing w:line="360" w:lineRule="auto"/>
        <w:ind w:left="0"/>
        <w:jc w:val="thaiDistribute"/>
        <w:rPr>
          <w:rFonts w:ascii="Times New Roman" w:hAnsi="Times New Roman" w:cs="Times New Roman"/>
          <w:b/>
          <w:bCs/>
          <w:sz w:val="24"/>
          <w:szCs w:val="24"/>
        </w:rPr>
      </w:pPr>
    </w:p>
    <w:p w14:paraId="28D3BDF5" w14:textId="20E02427" w:rsidR="00CB551C" w:rsidRPr="00E00D29" w:rsidRDefault="00580BFC" w:rsidP="00EC2CCA">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b/>
          <w:bCs/>
          <w:sz w:val="24"/>
          <w:szCs w:val="24"/>
        </w:rPr>
        <w:lastRenderedPageBreak/>
        <w:tab/>
      </w:r>
      <w:bookmarkStart w:id="40" w:name="CHAPTERII_231"/>
      <w:r w:rsidRPr="00E00D29">
        <w:rPr>
          <w:rFonts w:ascii="Times New Roman" w:hAnsi="Times New Roman" w:cs="Times New Roman"/>
          <w:b/>
          <w:bCs/>
          <w:sz w:val="24"/>
          <w:szCs w:val="24"/>
        </w:rPr>
        <w:t>2.</w:t>
      </w:r>
      <w:r w:rsidR="00E66868" w:rsidRPr="00E00D29">
        <w:rPr>
          <w:rFonts w:ascii="Times New Roman" w:hAnsi="Times New Roman" w:cs="Times New Roman"/>
          <w:b/>
          <w:bCs/>
          <w:sz w:val="24"/>
          <w:szCs w:val="24"/>
        </w:rPr>
        <w:t>3</w:t>
      </w:r>
      <w:r w:rsidR="00114A11" w:rsidRPr="00E00D29">
        <w:rPr>
          <w:rFonts w:ascii="Times New Roman" w:hAnsi="Times New Roman" w:cs="Times New Roman"/>
          <w:b/>
          <w:bCs/>
          <w:sz w:val="24"/>
          <w:szCs w:val="24"/>
        </w:rPr>
        <w:t>.</w:t>
      </w:r>
      <w:r w:rsidR="009E6047" w:rsidRPr="00E00D29">
        <w:rPr>
          <w:rFonts w:ascii="Times New Roman" w:hAnsi="Times New Roman" w:cs="Times New Roman"/>
          <w:b/>
          <w:bCs/>
          <w:sz w:val="24"/>
          <w:szCs w:val="24"/>
        </w:rPr>
        <w:t>1</w:t>
      </w:r>
      <w:r w:rsidR="00CB551C" w:rsidRPr="00E00D29">
        <w:rPr>
          <w:rFonts w:ascii="Times New Roman" w:hAnsi="Times New Roman" w:cs="Times New Roman"/>
          <w:b/>
          <w:bCs/>
          <w:sz w:val="24"/>
          <w:szCs w:val="24"/>
        </w:rPr>
        <w:t xml:space="preserve"> Smart Contract</w:t>
      </w:r>
      <w:bookmarkEnd w:id="40"/>
    </w:p>
    <w:p w14:paraId="5E2B3113" w14:textId="20773297" w:rsidR="00D64851" w:rsidRPr="00E00D29" w:rsidRDefault="00D64851" w:rsidP="00EC2CCA">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2E1D60" w:rsidRPr="002E1D60">
        <w:rPr>
          <w:rFonts w:ascii="Times New Roman" w:hAnsi="Times New Roman" w:cs="Times New Roman"/>
          <w:sz w:val="24"/>
          <w:szCs w:val="24"/>
        </w:rPr>
        <w:t>Ethereum was the first to propose the concept of a smart contract</w:t>
      </w:r>
      <w:r w:rsidR="00666C5A" w:rsidRPr="00E00D29">
        <w:rPr>
          <w:rFonts w:ascii="Times New Roman" w:hAnsi="Times New Roman" w:cs="Times New Roman"/>
          <w:sz w:val="24"/>
          <w:szCs w:val="24"/>
        </w:rPr>
        <w:t xml:space="preserve"> </w:t>
      </w:r>
      <w:r w:rsidR="00666C5A" w:rsidRPr="00E00D29">
        <w:rPr>
          <w:rFonts w:ascii="Times New Roman" w:hAnsi="Times New Roman" w:cs="Times New Roman"/>
          <w:sz w:val="24"/>
          <w:szCs w:val="24"/>
        </w:rPr>
        <w:fldChar w:fldCharType="begin" w:fldLock="1"/>
      </w:r>
      <w:r w:rsidR="00793CA8">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9, 30]","plainTextFormattedCitation":"[29, 30]","previouslyFormattedCitation":"[29, 30]"},"properties":{"noteIndex":0},"schema":"https://github.com/citation-style-language/schema/raw/master/csl-citation.json"}</w:instrText>
      </w:r>
      <w:r w:rsidR="00666C5A"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9, 30]</w:t>
      </w:r>
      <w:r w:rsidR="00666C5A" w:rsidRPr="00E00D29">
        <w:rPr>
          <w:rFonts w:ascii="Times New Roman" w:hAnsi="Times New Roman" w:cs="Times New Roman"/>
          <w:sz w:val="24"/>
          <w:szCs w:val="24"/>
        </w:rPr>
        <w:fldChar w:fldCharType="end"/>
      </w:r>
      <w:r w:rsidRPr="00E00D29">
        <w:rPr>
          <w:rFonts w:ascii="Times New Roman" w:hAnsi="Times New Roman" w:cs="Times New Roman"/>
          <w:sz w:val="24"/>
          <w:szCs w:val="24"/>
        </w:rPr>
        <w:t>. N</w:t>
      </w:r>
      <w:r w:rsidR="00F15C6A" w:rsidRPr="00E00D29">
        <w:rPr>
          <w:rFonts w:ascii="Times New Roman" w:hAnsi="Times New Roman" w:cs="Times New Roman"/>
          <w:sz w:val="24"/>
          <w:szCs w:val="24"/>
        </w:rPr>
        <w:t>ow the word ‘smart contract’</w:t>
      </w:r>
      <w:r w:rsidRPr="00E00D29">
        <w:rPr>
          <w:rFonts w:ascii="Times New Roman" w:hAnsi="Times New Roman" w:cs="Times New Roman"/>
          <w:sz w:val="24"/>
          <w:szCs w:val="24"/>
        </w:rPr>
        <w:t xml:space="preserve"> become common word to describe feature that allow</w:t>
      </w:r>
      <w:r w:rsidR="001517E0" w:rsidRPr="00E00D29">
        <w:rPr>
          <w:rFonts w:ascii="Times New Roman" w:hAnsi="Times New Roman" w:cs="Times New Roman"/>
          <w:sz w:val="24"/>
          <w:szCs w:val="24"/>
        </w:rPr>
        <w:t>s</w:t>
      </w:r>
      <w:r w:rsidRPr="00E00D29">
        <w:rPr>
          <w:rFonts w:ascii="Times New Roman" w:hAnsi="Times New Roman" w:cs="Times New Roman"/>
          <w:sz w:val="24"/>
          <w:szCs w:val="24"/>
        </w:rPr>
        <w:t xml:space="preserve"> developer to design the content that publish</w:t>
      </w:r>
      <w:r w:rsidR="00D55CF4" w:rsidRPr="00E00D29">
        <w:rPr>
          <w:rFonts w:ascii="Times New Roman" w:hAnsi="Times New Roman" w:cs="Times New Roman"/>
          <w:sz w:val="24"/>
          <w:szCs w:val="24"/>
        </w:rPr>
        <w:t>es</w:t>
      </w:r>
      <w:r w:rsidRPr="00E00D29">
        <w:rPr>
          <w:rFonts w:ascii="Times New Roman" w:hAnsi="Times New Roman" w:cs="Times New Roman"/>
          <w:sz w:val="24"/>
          <w:szCs w:val="24"/>
        </w:rPr>
        <w:t xml:space="preserve"> to Blockchain and its computational behavior.</w:t>
      </w:r>
      <w:r w:rsidR="00F15C6A" w:rsidRPr="00E00D29">
        <w:rPr>
          <w:rFonts w:ascii="Times New Roman" w:hAnsi="Times New Roman" w:cs="Times New Roman"/>
          <w:sz w:val="24"/>
          <w:szCs w:val="24"/>
        </w:rPr>
        <w:t xml:space="preserve"> In Ethereum, smart contract code</w:t>
      </w:r>
      <w:r w:rsidR="00D55CF4" w:rsidRPr="00E00D29">
        <w:rPr>
          <w:rFonts w:ascii="Times New Roman" w:hAnsi="Times New Roman" w:cs="Times New Roman"/>
          <w:sz w:val="24"/>
          <w:szCs w:val="24"/>
        </w:rPr>
        <w:t xml:space="preserve"> is</w:t>
      </w:r>
      <w:r w:rsidR="00F15C6A" w:rsidRPr="00E00D29">
        <w:rPr>
          <w:rFonts w:ascii="Times New Roman" w:hAnsi="Times New Roman" w:cs="Times New Roman"/>
          <w:sz w:val="24"/>
          <w:szCs w:val="24"/>
        </w:rPr>
        <w:t xml:space="preserve"> written with Solidity programming language. Smart </w:t>
      </w:r>
      <w:r w:rsidR="00F520B1" w:rsidRPr="00E00D29">
        <w:rPr>
          <w:rFonts w:ascii="Times New Roman" w:hAnsi="Times New Roman" w:cs="Times New Roman"/>
          <w:sz w:val="24"/>
          <w:szCs w:val="24"/>
        </w:rPr>
        <w:t>contracts</w:t>
      </w:r>
      <w:r w:rsidR="00F15C6A" w:rsidRPr="00E00D29">
        <w:rPr>
          <w:rFonts w:ascii="Times New Roman" w:hAnsi="Times New Roman" w:cs="Times New Roman"/>
          <w:sz w:val="24"/>
          <w:szCs w:val="24"/>
        </w:rPr>
        <w:t xml:space="preserve"> define what behavior</w:t>
      </w:r>
      <w:r w:rsidR="00E33BF2" w:rsidRPr="00E00D29">
        <w:rPr>
          <w:rFonts w:ascii="Times New Roman" w:hAnsi="Times New Roman" w:cs="Times New Roman"/>
          <w:sz w:val="24"/>
          <w:szCs w:val="24"/>
        </w:rPr>
        <w:t xml:space="preserve"> the contract will do when open/view by user. Smart </w:t>
      </w:r>
      <w:r w:rsidR="00F520B1" w:rsidRPr="00E00D29">
        <w:rPr>
          <w:rFonts w:ascii="Times New Roman" w:hAnsi="Times New Roman" w:cs="Times New Roman"/>
          <w:sz w:val="24"/>
          <w:szCs w:val="24"/>
        </w:rPr>
        <w:t>contracts</w:t>
      </w:r>
      <w:r w:rsidR="00E33BF2" w:rsidRPr="00E00D29">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00D29">
        <w:rPr>
          <w:rFonts w:ascii="Times New Roman" w:hAnsi="Times New Roman" w:cs="Times New Roman"/>
          <w:sz w:val="24"/>
          <w:szCs w:val="24"/>
        </w:rPr>
        <w:t xml:space="preserve"> Now there are many interface tools developed by Ethereum community that allow Ethereum client</w:t>
      </w:r>
      <w:r w:rsidR="00E33BF2" w:rsidRPr="00E00D29">
        <w:rPr>
          <w:rFonts w:ascii="Times New Roman" w:hAnsi="Times New Roman" w:cs="Times New Roman"/>
          <w:sz w:val="24"/>
          <w:szCs w:val="24"/>
        </w:rPr>
        <w:t xml:space="preserve"> </w:t>
      </w:r>
      <w:r w:rsidR="007E61AC" w:rsidRPr="00E00D29">
        <w:rPr>
          <w:rFonts w:ascii="Times New Roman" w:hAnsi="Times New Roman" w:cs="Times New Roman"/>
          <w:sz w:val="24"/>
          <w:szCs w:val="24"/>
        </w:rPr>
        <w:t>to work with major programming languages. This further extend usage of smart contract to infinite possibilities.</w:t>
      </w:r>
    </w:p>
    <w:p w14:paraId="2B3EC2FB" w14:textId="0482CFDB" w:rsidR="00005783" w:rsidRPr="00E00D29" w:rsidRDefault="005C0802" w:rsidP="00EC2CCA">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Solidity is </w:t>
      </w:r>
      <w:proofErr w:type="spellStart"/>
      <w:r w:rsidR="00F520B1" w:rsidRPr="00E00D29">
        <w:rPr>
          <w:rFonts w:ascii="Times New Roman" w:hAnsi="Times New Roman" w:cs="Times New Roman"/>
          <w:sz w:val="24"/>
          <w:szCs w:val="24"/>
        </w:rPr>
        <w:t>J</w:t>
      </w:r>
      <w:r w:rsidRPr="00E00D29">
        <w:rPr>
          <w:rFonts w:ascii="Times New Roman" w:hAnsi="Times New Roman" w:cs="Times New Roman"/>
          <w:sz w:val="24"/>
          <w:szCs w:val="24"/>
        </w:rPr>
        <w:t>avascript</w:t>
      </w:r>
      <w:proofErr w:type="spellEnd"/>
      <w:r w:rsidRPr="00E00D29">
        <w:rPr>
          <w:rFonts w:ascii="Times New Roman" w:hAnsi="Times New Roman" w:cs="Times New Roman"/>
          <w:sz w:val="24"/>
          <w:szCs w:val="24"/>
        </w:rPr>
        <w:t xml:space="preserve">-like programming language that </w:t>
      </w:r>
      <w:r w:rsidR="0071321C" w:rsidRPr="00E00D29">
        <w:rPr>
          <w:rFonts w:ascii="Times New Roman" w:hAnsi="Times New Roman" w:cs="Times New Roman"/>
          <w:sz w:val="24"/>
          <w:szCs w:val="24"/>
        </w:rPr>
        <w:t xml:space="preserve">is </w:t>
      </w:r>
      <w:r w:rsidRPr="00E00D29">
        <w:rPr>
          <w:rFonts w:ascii="Times New Roman" w:hAnsi="Times New Roman" w:cs="Times New Roman"/>
          <w:sz w:val="24"/>
          <w:szCs w:val="24"/>
        </w:rPr>
        <w:t>specifically design</w:t>
      </w:r>
      <w:r w:rsidR="0071321C" w:rsidRPr="00E00D29">
        <w:rPr>
          <w:rFonts w:ascii="Times New Roman" w:hAnsi="Times New Roman" w:cs="Times New Roman"/>
          <w:sz w:val="24"/>
          <w:szCs w:val="24"/>
        </w:rPr>
        <w:t>ed</w:t>
      </w:r>
      <w:r w:rsidRPr="00E00D29">
        <w:rPr>
          <w:rFonts w:ascii="Times New Roman" w:hAnsi="Times New Roman" w:cs="Times New Roman"/>
          <w:sz w:val="24"/>
          <w:szCs w:val="24"/>
        </w:rPr>
        <w:t xml:space="preserve"> to use with Ethereum smart contract</w:t>
      </w:r>
      <w:r w:rsidR="009E6047" w:rsidRPr="00E00D29">
        <w:rPr>
          <w:rFonts w:ascii="Times New Roman" w:hAnsi="Times New Roman" w:cs="Times New Roman"/>
          <w:sz w:val="24"/>
          <w:szCs w:val="24"/>
        </w:rPr>
        <w:t xml:space="preserve"> </w:t>
      </w:r>
      <w:r w:rsidR="009E6047" w:rsidRPr="00E00D29">
        <w:rPr>
          <w:rFonts w:ascii="Times New Roman" w:hAnsi="Times New Roman" w:cs="Times New Roman"/>
          <w:sz w:val="24"/>
          <w:szCs w:val="24"/>
        </w:rPr>
        <w:fldChar w:fldCharType="begin" w:fldLock="1"/>
      </w:r>
      <w:r w:rsidR="009E6047" w:rsidRPr="00E00D29">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sidR="009E6047" w:rsidRPr="00E00D29">
        <w:rPr>
          <w:rFonts w:ascii="Times New Roman" w:hAnsi="Times New Roman" w:cs="Times New Roman"/>
          <w:sz w:val="24"/>
          <w:szCs w:val="24"/>
        </w:rPr>
        <w:fldChar w:fldCharType="separate"/>
      </w:r>
      <w:r w:rsidR="009E6047" w:rsidRPr="00E00D29">
        <w:rPr>
          <w:rFonts w:ascii="Times New Roman" w:hAnsi="Times New Roman" w:cs="Times New Roman"/>
          <w:noProof/>
          <w:sz w:val="24"/>
          <w:szCs w:val="24"/>
        </w:rPr>
        <w:t>[30]</w:t>
      </w:r>
      <w:r w:rsidR="009E6047" w:rsidRPr="00E00D29">
        <w:rPr>
          <w:rFonts w:ascii="Times New Roman" w:hAnsi="Times New Roman" w:cs="Times New Roman"/>
          <w:sz w:val="24"/>
          <w:szCs w:val="24"/>
        </w:rPr>
        <w:fldChar w:fldCharType="end"/>
      </w:r>
      <w:r w:rsidRPr="00E00D29">
        <w:rPr>
          <w:rFonts w:ascii="Times New Roman" w:hAnsi="Times New Roman" w:cs="Times New Roman"/>
          <w:sz w:val="24"/>
          <w:szCs w:val="24"/>
        </w:rPr>
        <w:t xml:space="preserve">. The main purpose of the programming language is to act as the middle between human-understandable language and computer language. It </w:t>
      </w:r>
      <w:r w:rsidR="00F520B1" w:rsidRPr="00E00D29">
        <w:rPr>
          <w:rFonts w:ascii="Times New Roman" w:hAnsi="Times New Roman" w:cs="Times New Roman"/>
          <w:sz w:val="24"/>
          <w:szCs w:val="24"/>
        </w:rPr>
        <w:t>reduces</w:t>
      </w:r>
      <w:r w:rsidRPr="00E00D29">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43084D2D" w:rsidR="00560417" w:rsidRPr="00E00D29" w:rsidRDefault="00560417" w:rsidP="00EC2CCA">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color w:val="7F7F7F" w:themeColor="text1" w:themeTint="80"/>
          <w:sz w:val="24"/>
          <w:szCs w:val="24"/>
        </w:rPr>
        <w:tab/>
      </w:r>
      <w:bookmarkStart w:id="41" w:name="CHAPTERII_232"/>
      <w:r w:rsidRPr="00E00D29">
        <w:rPr>
          <w:rFonts w:ascii="Times New Roman" w:hAnsi="Times New Roman" w:cs="Times New Roman"/>
          <w:b/>
          <w:bCs/>
          <w:sz w:val="24"/>
          <w:szCs w:val="24"/>
        </w:rPr>
        <w:t>2.3.</w:t>
      </w:r>
      <w:r w:rsidR="009E6047" w:rsidRPr="00E00D29">
        <w:rPr>
          <w:rFonts w:ascii="Times New Roman" w:hAnsi="Times New Roman" w:cs="Times New Roman"/>
          <w:b/>
          <w:bCs/>
          <w:sz w:val="24"/>
          <w:szCs w:val="24"/>
        </w:rPr>
        <w:t>2</w:t>
      </w:r>
      <w:r w:rsidRPr="00E00D29">
        <w:rPr>
          <w:rFonts w:ascii="Times New Roman" w:hAnsi="Times New Roman" w:cs="Times New Roman"/>
          <w:b/>
          <w:bCs/>
          <w:sz w:val="24"/>
          <w:szCs w:val="24"/>
        </w:rPr>
        <w:t xml:space="preserve"> Quorum</w:t>
      </w:r>
      <w:r w:rsidR="00005783" w:rsidRPr="00E00D29">
        <w:rPr>
          <w:rFonts w:ascii="Times New Roman" w:hAnsi="Times New Roman" w:cs="Times New Roman"/>
          <w:b/>
          <w:bCs/>
          <w:sz w:val="24"/>
          <w:szCs w:val="24"/>
        </w:rPr>
        <w:t xml:space="preserve"> </w:t>
      </w:r>
      <w:r w:rsidR="00005783" w:rsidRPr="00E00D29">
        <w:rPr>
          <w:rFonts w:ascii="Times New Roman" w:hAnsi="Times New Roman" w:cs="Times New Roman"/>
          <w:b/>
          <w:bCs/>
          <w:sz w:val="24"/>
          <w:szCs w:val="24"/>
        </w:rPr>
        <w:fldChar w:fldCharType="begin" w:fldLock="1"/>
      </w:r>
      <w:r w:rsidR="008349FF" w:rsidRPr="00E00D29">
        <w:rPr>
          <w:rFonts w:ascii="Times New Roman" w:hAnsi="Times New Roman" w:cs="Times New Roman"/>
          <w:b/>
          <w:bCs/>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id":"ITEM-2","itemData":{"abstract":"Advancing Blockchain Technology iconDownload Quorum /*media screen*/ .btn-danger, .btn-danger:hover, .btn-danger:focus, .btn-danger:active, .active.btn-danger, .open &gt; .btn-danger.dropdown-toggle { background-color: #f67900; border-radius: 10px; padding: 11px; border-color: #d26800; color: #ffffff; } div#1320553510217.headerBanner { height: 25%; } .qoverlaybox { -webkit-text-stroke-width: 1px; -webkit-text-stroke-color: #6f6f6f; text-shadow: -1px -1px 0 #6f6f6f, 1px -1px 0 #6f6f6f, -1px 1px 0 #6f6f6f, 1px 1px 0 #6f6f6f; } .qboverlaybox { -webkit-text-stroke-width: 2px; -webkit-text-stroke-color: white; text-shadow: -2px -2px 0 #fff, 2px -2px 0 #fff, -2px 2px 0 #fff, 2px 2px 0 #fff; }","author":[{"dropping-particle":"","family":"Morgan","given":"J P","non-dropping-particle":"","parse-names":false,"suffix":""}],"id":"ITEM-2","issued":{"date-parts":[["2017"]]},"title":"Quorum | J.P. Morgan","type":"article"},"uris":["http://www.mendeley.com/documents/?uuid=8789f216-803d-3ef4-90c6-529a6033f627"]}],"mendeley":{"formattedCitation":"[31, 32]","plainTextFormattedCitation":"[31, 32]","previouslyFormattedCitation":"[31, 32]"},"properties":{"noteIndex":0},"schema":"https://github.com/citation-style-language/schema/raw/master/csl-citation.json"}</w:instrText>
      </w:r>
      <w:r w:rsidR="00005783" w:rsidRPr="00E00D29">
        <w:rPr>
          <w:rFonts w:ascii="Times New Roman" w:hAnsi="Times New Roman" w:cs="Times New Roman"/>
          <w:b/>
          <w:bCs/>
          <w:sz w:val="24"/>
          <w:szCs w:val="24"/>
        </w:rPr>
        <w:fldChar w:fldCharType="separate"/>
      </w:r>
      <w:r w:rsidR="00491932" w:rsidRPr="00E00D29">
        <w:rPr>
          <w:rFonts w:ascii="Times New Roman" w:hAnsi="Times New Roman" w:cs="Times New Roman"/>
          <w:b/>
          <w:bCs/>
          <w:noProof/>
          <w:sz w:val="24"/>
          <w:szCs w:val="24"/>
        </w:rPr>
        <w:t>[31, 32]</w:t>
      </w:r>
      <w:r w:rsidR="00005783" w:rsidRPr="00E00D29">
        <w:rPr>
          <w:rFonts w:ascii="Times New Roman" w:hAnsi="Times New Roman" w:cs="Times New Roman"/>
          <w:b/>
          <w:bCs/>
          <w:sz w:val="24"/>
          <w:szCs w:val="24"/>
        </w:rPr>
        <w:fldChar w:fldCharType="end"/>
      </w:r>
      <w:bookmarkEnd w:id="41"/>
    </w:p>
    <w:p w14:paraId="433459C0" w14:textId="305C84D9" w:rsidR="005C3562" w:rsidRPr="00E00D29"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sidRPr="00E00D29">
        <w:rPr>
          <w:rFonts w:ascii="Times New Roman" w:hAnsi="Times New Roman" w:cs="Times New Roman"/>
          <w:sz w:val="24"/>
          <w:szCs w:val="24"/>
        </w:rPr>
        <w:tab/>
      </w:r>
      <w:r w:rsidR="00005783" w:rsidRPr="00E00D29">
        <w:rPr>
          <w:rFonts w:ascii="Times New Roman" w:hAnsi="Times New Roman" w:cs="Times New Roman"/>
          <w:sz w:val="24"/>
          <w:szCs w:val="24"/>
        </w:rPr>
        <w:t xml:space="preserve">Quorum (or later renamed as </w:t>
      </w:r>
      <w:proofErr w:type="spellStart"/>
      <w:r w:rsidR="00005783" w:rsidRPr="00E00D29">
        <w:rPr>
          <w:rFonts w:ascii="Times New Roman" w:hAnsi="Times New Roman" w:cs="Times New Roman"/>
          <w:sz w:val="24"/>
          <w:szCs w:val="24"/>
        </w:rPr>
        <w:t>GoQuorum</w:t>
      </w:r>
      <w:proofErr w:type="spellEnd"/>
      <w:r w:rsidR="00005783" w:rsidRPr="00E00D29">
        <w:rPr>
          <w:rFonts w:ascii="Times New Roman" w:hAnsi="Times New Roman" w:cs="Times New Roman"/>
          <w:sz w:val="24"/>
          <w:szCs w:val="24"/>
        </w:rPr>
        <w:t>) is an Ethereum-based distributed ledger protocol forked of go-</w:t>
      </w:r>
      <w:proofErr w:type="spellStart"/>
      <w:r w:rsidR="00005783" w:rsidRPr="00E00D29">
        <w:rPr>
          <w:rFonts w:ascii="Times New Roman" w:hAnsi="Times New Roman" w:cs="Times New Roman"/>
          <w:sz w:val="24"/>
          <w:szCs w:val="24"/>
        </w:rPr>
        <w:t>ethereum</w:t>
      </w:r>
      <w:proofErr w:type="spellEnd"/>
      <w:r w:rsidR="00005783" w:rsidRPr="00E00D29">
        <w:rPr>
          <w:rFonts w:ascii="Times New Roman" w:hAnsi="Times New Roman" w:cs="Times New Roman"/>
          <w:sz w:val="24"/>
          <w:szCs w:val="24"/>
        </w:rPr>
        <w:t xml:space="preserve"> enabled for transaction/contract privacy and a wider range of majority-based consensus mechanisms compatibility.</w:t>
      </w:r>
      <w:r w:rsidR="00DE2D04" w:rsidRPr="00E00D29">
        <w:rPr>
          <w:rFonts w:ascii="Times New Roman" w:hAnsi="Times New Roman" w:cs="Times New Roman"/>
          <w:sz w:val="24"/>
          <w:szCs w:val="24"/>
        </w:rPr>
        <w:t xml:space="preserve"> The platform was initially developed by "JPMorgan" and further developed and maintained by the Quorum community.</w:t>
      </w:r>
      <w:r w:rsidR="00005783" w:rsidRPr="00E00D29">
        <w:rPr>
          <w:rFonts w:ascii="Times New Roman" w:hAnsi="Times New Roman" w:cs="Times New Roman"/>
          <w:sz w:val="24"/>
          <w:szCs w:val="24"/>
        </w:rPr>
        <w:t xml:space="preserve"> Quorum enables the usage of PBFT by inventing a PBFT-inspired consensus algorithm called Istanbul BFT which was adapted to be compatible with the Ethereum Blockchain environment. The platform also offers the </w:t>
      </w:r>
      <w:r w:rsidR="00D4159F" w:rsidRPr="00E00D29">
        <w:rPr>
          <w:rFonts w:ascii="Times New Roman" w:hAnsi="Times New Roman" w:cs="Times New Roman"/>
          <w:sz w:val="24"/>
          <w:szCs w:val="24"/>
        </w:rPr>
        <w:t>“</w:t>
      </w:r>
      <w:r w:rsidR="00005783" w:rsidRPr="00E00D29">
        <w:rPr>
          <w:rFonts w:ascii="Times New Roman" w:hAnsi="Times New Roman" w:cs="Times New Roman"/>
          <w:sz w:val="24"/>
          <w:szCs w:val="24"/>
        </w:rPr>
        <w:t>7-Nodes Example</w:t>
      </w:r>
      <w:r w:rsidR="00D4159F" w:rsidRPr="00E00D29">
        <w:rPr>
          <w:rFonts w:ascii="Times New Roman" w:hAnsi="Times New Roman" w:cs="Times New Roman"/>
          <w:sz w:val="24"/>
          <w:szCs w:val="24"/>
        </w:rPr>
        <w:t>”</w:t>
      </w:r>
      <w:r w:rsidR="00A35415" w:rsidRPr="00E00D29">
        <w:rPr>
          <w:rFonts w:ascii="Times New Roman" w:hAnsi="Times New Roman" w:cs="Times New Roman"/>
          <w:sz w:val="24"/>
          <w:szCs w:val="24"/>
        </w:rPr>
        <w:t xml:space="preserve"> </w:t>
      </w:r>
      <w:r w:rsidR="00A35415" w:rsidRPr="00E00D29">
        <w:rPr>
          <w:rFonts w:ascii="Times New Roman" w:hAnsi="Times New Roman" w:cs="Times New Roman"/>
          <w:sz w:val="24"/>
          <w:szCs w:val="24"/>
        </w:rPr>
        <w:fldChar w:fldCharType="begin" w:fldLock="1"/>
      </w:r>
      <w:r w:rsidR="008349FF" w:rsidRPr="00E00D29">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A35415" w:rsidRPr="00E00D29">
        <w:rPr>
          <w:rFonts w:ascii="Times New Roman" w:hAnsi="Times New Roman" w:cs="Times New Roman"/>
          <w:sz w:val="24"/>
          <w:szCs w:val="24"/>
        </w:rPr>
        <w:fldChar w:fldCharType="separate"/>
      </w:r>
      <w:r w:rsidR="00491932" w:rsidRPr="00E00D29">
        <w:rPr>
          <w:rFonts w:ascii="Times New Roman" w:hAnsi="Times New Roman" w:cs="Times New Roman"/>
          <w:noProof/>
          <w:sz w:val="24"/>
          <w:szCs w:val="24"/>
        </w:rPr>
        <w:t>[33]</w:t>
      </w:r>
      <w:r w:rsidR="00A35415" w:rsidRPr="00E00D29">
        <w:rPr>
          <w:rFonts w:ascii="Times New Roman" w:hAnsi="Times New Roman" w:cs="Times New Roman"/>
          <w:sz w:val="24"/>
          <w:szCs w:val="24"/>
        </w:rPr>
        <w:fldChar w:fldCharType="end"/>
      </w:r>
      <w:r w:rsidR="00A35415" w:rsidRPr="00E00D29">
        <w:rPr>
          <w:rFonts w:ascii="Times New Roman" w:hAnsi="Times New Roman" w:cs="Times New Roman"/>
          <w:sz w:val="24"/>
          <w:szCs w:val="24"/>
        </w:rPr>
        <w:t xml:space="preserve"> </w:t>
      </w:r>
      <w:r w:rsidR="00005783" w:rsidRPr="00E00D29">
        <w:rPr>
          <w:rFonts w:ascii="Times New Roman" w:hAnsi="Times New Roman" w:cs="Times New Roman"/>
          <w:sz w:val="24"/>
          <w:szCs w:val="24"/>
        </w:rPr>
        <w:t>for developers to invent and test their Blockchain concept which is useful for the development with the limited computational resources available.</w:t>
      </w:r>
    </w:p>
    <w:p w14:paraId="04F12880"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6F057C3"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9743F9F"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FBD71F1" w14:textId="7D63D1CA"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36C74DF1" w14:textId="2D1A35F8" w:rsidR="00CE6EF4" w:rsidRPr="006A7D30" w:rsidRDefault="00580BFC" w:rsidP="0012549F">
      <w:pPr>
        <w:spacing w:line="360" w:lineRule="auto"/>
        <w:rPr>
          <w:b/>
          <w:bCs/>
          <w:sz w:val="28"/>
        </w:rPr>
      </w:pPr>
      <w:bookmarkStart w:id="42" w:name="CHAPTERII_24"/>
      <w:r w:rsidRPr="006A7D30">
        <w:rPr>
          <w:b/>
          <w:bCs/>
          <w:sz w:val="28"/>
        </w:rPr>
        <w:lastRenderedPageBreak/>
        <w:t>2.</w:t>
      </w:r>
      <w:r w:rsidR="00982427">
        <w:rPr>
          <w:b/>
          <w:bCs/>
          <w:sz w:val="28"/>
          <w:szCs w:val="35"/>
        </w:rPr>
        <w:t>4</w:t>
      </w:r>
      <w:r w:rsidR="0012549F" w:rsidRPr="006A7D30">
        <w:rPr>
          <w:b/>
          <w:bCs/>
          <w:sz w:val="28"/>
        </w:rPr>
        <w:t xml:space="preserve"> </w:t>
      </w:r>
      <w:r w:rsidRPr="006A7D30">
        <w:rPr>
          <w:b/>
          <w:bCs/>
          <w:sz w:val="28"/>
        </w:rPr>
        <w:t>Related Work</w:t>
      </w:r>
    </w:p>
    <w:bookmarkEnd w:id="42"/>
    <w:p w14:paraId="1705D92A" w14:textId="7D2CA8E2" w:rsidR="0012549F" w:rsidRPr="00FC11BF" w:rsidRDefault="00CE6EF4" w:rsidP="0091085F">
      <w:pPr>
        <w:spacing w:line="360" w:lineRule="auto"/>
        <w:jc w:val="thaiDistribute"/>
      </w:pPr>
      <w:r w:rsidRPr="00FC11BF">
        <w:rPr>
          <w:b/>
          <w:bCs/>
        </w:rPr>
        <w:tab/>
      </w:r>
      <w:r w:rsidRPr="00FC11BF">
        <w:t xml:space="preserve">There </w:t>
      </w:r>
      <w:proofErr w:type="gramStart"/>
      <w:r w:rsidRPr="00FC11BF">
        <w:t>are</w:t>
      </w:r>
      <w:proofErr w:type="gramEnd"/>
      <w:r w:rsidRPr="00FC11BF">
        <w:t xml:space="preserve"> many </w:t>
      </w:r>
      <w:r w:rsidR="00DE6449" w:rsidRPr="00FC11BF">
        <w:t>research</w:t>
      </w:r>
      <w:r w:rsidRPr="00FC11BF">
        <w:t xml:space="preserve"> proposing about decentralize healthcare information with Blockchain technology. The goal of decentralization and implementation of each work have many </w:t>
      </w:r>
      <w:r w:rsidR="00DE6449" w:rsidRPr="00FC11BF">
        <w:t>variants</w:t>
      </w:r>
      <w:r w:rsidRPr="00FC11BF">
        <w:t>. These are several work</w:t>
      </w:r>
      <w:r w:rsidR="00462E57" w:rsidRPr="00FC11BF">
        <w:t>s</w:t>
      </w:r>
      <w:r w:rsidRPr="00FC11BF">
        <w:t xml:space="preserve"> that proposed interesting idea and concept about implement healthcare informatics system based on Blockchain technology.</w:t>
      </w:r>
    </w:p>
    <w:p w14:paraId="5668E617" w14:textId="5F1752F7" w:rsidR="00230D7F" w:rsidRPr="00FC11BF" w:rsidRDefault="00580BFC" w:rsidP="00C41FD3">
      <w:pPr>
        <w:spacing w:line="360" w:lineRule="auto"/>
        <w:jc w:val="thaiDistribute"/>
        <w:rPr>
          <w:b/>
          <w:bCs/>
        </w:rPr>
      </w:pPr>
      <w:r w:rsidRPr="00FC11BF">
        <w:tab/>
      </w:r>
      <w:bookmarkStart w:id="43" w:name="CHAPTERII_241"/>
      <w:r w:rsidRPr="00FC11BF">
        <w:rPr>
          <w:b/>
          <w:bCs/>
        </w:rPr>
        <w:t>2.</w:t>
      </w:r>
      <w:r w:rsidR="00041FDB" w:rsidRPr="00FC11BF">
        <w:rPr>
          <w:b/>
          <w:bCs/>
        </w:rPr>
        <w:t>4</w:t>
      </w:r>
      <w:r w:rsidR="00462E57" w:rsidRPr="00FC11BF">
        <w:rPr>
          <w:b/>
          <w:bCs/>
        </w:rPr>
        <w:t>.1 A Blockchain-Based Approach to Health Information Exchange Networks</w:t>
      </w:r>
      <w:r w:rsidR="00B72463" w:rsidRPr="00FC11BF">
        <w:rPr>
          <w:b/>
          <w:bCs/>
        </w:rPr>
        <w:t xml:space="preserve"> </w:t>
      </w:r>
      <w:r w:rsidR="00B72463" w:rsidRPr="00FC11BF">
        <w:rPr>
          <w:b/>
          <w:bCs/>
        </w:rPr>
        <w:fldChar w:fldCharType="begin" w:fldLock="1"/>
      </w:r>
      <w:r w:rsidR="008349FF" w:rsidRPr="00FC11BF">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4]","plainTextFormattedCitation":"[34]","previouslyFormattedCitation":"[34]"},"properties":{"noteIndex":0},"schema":"https://github.com/citation-style-language/schema/raw/master/csl-citation.json"}</w:instrText>
      </w:r>
      <w:r w:rsidR="00B72463" w:rsidRPr="00FC11BF">
        <w:rPr>
          <w:b/>
          <w:bCs/>
        </w:rPr>
        <w:fldChar w:fldCharType="separate"/>
      </w:r>
      <w:r w:rsidR="00491932" w:rsidRPr="00FC11BF">
        <w:rPr>
          <w:bCs/>
          <w:noProof/>
        </w:rPr>
        <w:t>[34]</w:t>
      </w:r>
      <w:r w:rsidR="00B72463" w:rsidRPr="00FC11BF">
        <w:rPr>
          <w:b/>
          <w:bCs/>
        </w:rPr>
        <w:fldChar w:fldCharType="end"/>
      </w:r>
      <w:bookmarkEnd w:id="43"/>
    </w:p>
    <w:p w14:paraId="114FE549" w14:textId="02FD0F74" w:rsidR="00A715CA" w:rsidRPr="00FC11BF" w:rsidRDefault="00230D7F" w:rsidP="0091085F">
      <w:pPr>
        <w:spacing w:line="360" w:lineRule="auto"/>
        <w:jc w:val="thaiDistribute"/>
      </w:pPr>
      <w:r w:rsidRPr="00FC11BF">
        <w:tab/>
      </w:r>
      <w:r w:rsidR="008745B9" w:rsidRPr="008745B9">
        <w:t>The study advocated that Blockchain be used as a single center for health data exchange</w:t>
      </w:r>
      <w:r w:rsidR="00AA4821" w:rsidRPr="00FC11BF">
        <w:t xml:space="preserve">. </w:t>
      </w:r>
      <w:r w:rsidR="00B11765" w:rsidRPr="00FC11BF">
        <w:t>The main goal of this Blockchain concept is to</w:t>
      </w:r>
      <w:r w:rsidR="00443B91" w:rsidRPr="00FC11BF">
        <w:t xml:space="preserve"> connect all bread and crumb of patient health information together by</w:t>
      </w:r>
      <w:r w:rsidR="00B11765" w:rsidRPr="00FC11BF">
        <w:t xml:space="preserve"> allow participate node to discover health information data they seek and its location within Blockchain ledger</w:t>
      </w:r>
      <w:r w:rsidR="00AC7336" w:rsidRPr="00FC11BF">
        <w:t>,</w:t>
      </w:r>
      <w:r w:rsidR="00016091" w:rsidRPr="00FC11BF">
        <w:t xml:space="preserve"> </w:t>
      </w:r>
      <w:r w:rsidR="00AC7336" w:rsidRPr="00FC11BF">
        <w:t>i</w:t>
      </w:r>
      <w:r w:rsidR="00016091" w:rsidRPr="00FC11BF">
        <w:t>ncrease interoperability in health information exchange.</w:t>
      </w:r>
      <w:r w:rsidR="00B11765" w:rsidRPr="00FC11BF">
        <w:t xml:space="preserve"> </w:t>
      </w:r>
      <w:r w:rsidRPr="00FC11BF">
        <w:t xml:space="preserve">Their main contribution is </w:t>
      </w:r>
      <w:r w:rsidR="00B2574D" w:rsidRPr="00FC11BF">
        <w:t>the concept that suggest</w:t>
      </w:r>
      <w:r w:rsidR="00AC7336" w:rsidRPr="00FC11BF">
        <w:t>s the</w:t>
      </w:r>
      <w:r w:rsidR="00B2574D" w:rsidRPr="00FC11BF">
        <w:t xml:space="preserve"> use of</w:t>
      </w:r>
      <w:r w:rsidRPr="00FC11BF">
        <w:t xml:space="preserve"> FHIR health information exchange standard</w:t>
      </w:r>
      <w:r w:rsidR="00B2574D" w:rsidRPr="00FC11BF">
        <w:t xml:space="preserve"> combine with B</w:t>
      </w:r>
      <w:r w:rsidRPr="00FC11BF">
        <w:t>lockchain</w:t>
      </w:r>
      <w:r w:rsidR="00B2574D" w:rsidRPr="00FC11BF">
        <w:t xml:space="preserve"> technology</w:t>
      </w:r>
      <w:r w:rsidRPr="00FC11BF">
        <w:t xml:space="preserve">. </w:t>
      </w:r>
      <w:r w:rsidR="00C31E98" w:rsidRPr="00FC11BF">
        <w:t>Each t</w:t>
      </w:r>
      <w:r w:rsidRPr="00FC11BF">
        <w:t xml:space="preserve">ransaction on Blockchain will contain FHIR locator of actual data along with its index which make each transaction available for search. Due to the limit of health information that it </w:t>
      </w:r>
      <w:r w:rsidR="00DE6449" w:rsidRPr="00FC11BF">
        <w:t>requires</w:t>
      </w:r>
      <w:r w:rsidRPr="00FC11BF">
        <w:t xml:space="preserve"> certain amount of confidentiality, this </w:t>
      </w:r>
      <w:r w:rsidR="00AC7336" w:rsidRPr="00FC11BF">
        <w:t>makes</w:t>
      </w:r>
      <w:r w:rsidRPr="00FC11BF">
        <w:t xml:space="preserve"> it not </w:t>
      </w:r>
      <w:proofErr w:type="gramStart"/>
      <w:r w:rsidRPr="00FC11BF">
        <w:t>really compatible</w:t>
      </w:r>
      <w:proofErr w:type="gramEnd"/>
      <w:r w:rsidRPr="00FC11BF">
        <w:t xml:space="preserve"> with platform open to public like Blockchain.</w:t>
      </w:r>
      <w:r w:rsidR="00A715CA" w:rsidRPr="00FC11BF">
        <w:t xml:space="preserve"> Store actual data somewhere else outside Blockchain and put its locator into Blockchain for use.</w:t>
      </w:r>
      <w:r w:rsidR="00D83AB0" w:rsidRPr="00FC11BF">
        <w:t xml:space="preserve"> With known secure index, this Blockchain help</w:t>
      </w:r>
      <w:r w:rsidR="00B12973" w:rsidRPr="00FC11BF">
        <w:t>s</w:t>
      </w:r>
      <w:r w:rsidR="00D83AB0" w:rsidRPr="00FC11BF">
        <w:t xml:space="preserve"> connect patient information that</w:t>
      </w:r>
      <w:r w:rsidR="00B12973" w:rsidRPr="00FC11BF">
        <w:t xml:space="preserve"> is</w:t>
      </w:r>
      <w:r w:rsidR="00D83AB0" w:rsidRPr="00FC11BF">
        <w:t xml:space="preserve"> scattered across healthcare industry together.</w:t>
      </w:r>
      <w:r w:rsidR="00005414" w:rsidRPr="00FC11BF">
        <w:t xml:space="preserve"> The work also gave suggestion about how health information Blockchain should look like and what it should have by common. There also other major contributions that us</w:t>
      </w:r>
      <w:r w:rsidR="004930CF" w:rsidRPr="00FC11BF">
        <w:t>e</w:t>
      </w:r>
      <w:r w:rsidR="00005414" w:rsidRPr="00FC11BF">
        <w:t xml:space="preserve"> secure index for searching on encrypted data a</w:t>
      </w:r>
      <w:r w:rsidR="00B70ABC" w:rsidRPr="00FC11BF">
        <w:t xml:space="preserve">nd ‘Proof of Interoperability’. </w:t>
      </w:r>
      <w:r w:rsidR="00005414" w:rsidRPr="00FC11BF">
        <w:t xml:space="preserve">This work </w:t>
      </w:r>
      <w:r w:rsidR="00DE6449" w:rsidRPr="00FC11BF">
        <w:t>suggests</w:t>
      </w:r>
      <w:r w:rsidR="00005414" w:rsidRPr="00FC11BF">
        <w:t xml:space="preserve"> that if health information </w:t>
      </w:r>
      <w:r w:rsidR="004930CF" w:rsidRPr="00FC11BF">
        <w:t>is</w:t>
      </w:r>
      <w:r w:rsidR="00005414" w:rsidRPr="00FC11BF">
        <w:t xml:space="preserve"> kept within Blockchain in encrypted form, it should also contain secure index which will allow data search even the data is encrypted. This should reduce the difficulty of implementing health information with Blockchain. </w:t>
      </w:r>
      <w:r w:rsidR="00912756" w:rsidRPr="00FC11BF">
        <w:t xml:space="preserve">And other major concept proposed in this work is ‘Proof of Interoperability’. Based on Proof of Work consensus, the work suggest that computational resource should not be wasted unnecessarily. </w:t>
      </w:r>
      <w:r w:rsidR="0096263F" w:rsidRPr="00FC11BF">
        <w:t xml:space="preserve">Instead of </w:t>
      </w:r>
      <w:r w:rsidR="004930CF" w:rsidRPr="00FC11BF">
        <w:t>putting</w:t>
      </w:r>
      <w:r w:rsidR="0096263F" w:rsidRPr="00FC11BF">
        <w:t xml:space="preserve"> computational resource to competition for consensus, it should be used to verify interoperability of participate health data</w:t>
      </w:r>
      <w:r w:rsidR="003C20D4" w:rsidRPr="00FC11BF">
        <w:t xml:space="preserve"> instead</w:t>
      </w:r>
      <w:r w:rsidR="0096263F" w:rsidRPr="00FC11BF">
        <w:t>. However, they did</w:t>
      </w:r>
      <w:r w:rsidR="006E35AA">
        <w:t xml:space="preserve"> not</w:t>
      </w:r>
      <w:r w:rsidR="0096263F" w:rsidRPr="00FC11BF">
        <w:t xml:space="preserve"> </w:t>
      </w:r>
      <w:r w:rsidR="004930CF" w:rsidRPr="00FC11BF">
        <w:t>propose</w:t>
      </w:r>
      <w:r w:rsidR="0096263F" w:rsidRPr="00FC11BF">
        <w:t xml:space="preserve"> about how the consensus should work in detail.</w:t>
      </w:r>
      <w:r w:rsidR="00F111D4" w:rsidRPr="00FC11BF">
        <w:t xml:space="preserve"> This work gave a good example of how </w:t>
      </w:r>
      <w:r w:rsidR="00F111D4" w:rsidRPr="00FC11BF">
        <w:lastRenderedPageBreak/>
        <w:t>Blockchain can have potential to solve issue that common in healthcare industry like interoperability.</w:t>
      </w:r>
      <w:r w:rsidR="00CE0F9C" w:rsidRPr="00FC11BF">
        <w:t xml:space="preserve"> Additionally, they also proposed many concepts that can be a good foundation for using Blockchain technology with health information.</w:t>
      </w:r>
    </w:p>
    <w:p w14:paraId="67A0FFF3" w14:textId="68BD7588" w:rsidR="00462E57" w:rsidRPr="00FC11BF" w:rsidRDefault="00580BFC" w:rsidP="00C41FD3">
      <w:pPr>
        <w:spacing w:line="360" w:lineRule="auto"/>
        <w:jc w:val="thaiDistribute"/>
        <w:rPr>
          <w:b/>
          <w:bCs/>
        </w:rPr>
      </w:pPr>
      <w:r w:rsidRPr="00FC11BF">
        <w:rPr>
          <w:b/>
          <w:bCs/>
        </w:rPr>
        <w:tab/>
      </w:r>
      <w:bookmarkStart w:id="44" w:name="CHAPTERII_242"/>
      <w:r w:rsidRPr="00FC11BF">
        <w:rPr>
          <w:b/>
          <w:bCs/>
        </w:rPr>
        <w:t>2.</w:t>
      </w:r>
      <w:r w:rsidR="00041FDB" w:rsidRPr="00FC11BF">
        <w:rPr>
          <w:b/>
          <w:bCs/>
        </w:rPr>
        <w:t>4</w:t>
      </w:r>
      <w:r w:rsidR="00462E57" w:rsidRPr="00FC11BF">
        <w:rPr>
          <w:b/>
          <w:bCs/>
        </w:rPr>
        <w:t>.2 A Case Study for Blockchain in Healthcare: “</w:t>
      </w:r>
      <w:proofErr w:type="spellStart"/>
      <w:r w:rsidR="00462E57" w:rsidRPr="00FC11BF">
        <w:rPr>
          <w:b/>
          <w:bCs/>
        </w:rPr>
        <w:t>MedRec</w:t>
      </w:r>
      <w:proofErr w:type="spellEnd"/>
      <w:r w:rsidR="00462E57" w:rsidRPr="00FC11BF">
        <w:rPr>
          <w:b/>
          <w:bCs/>
        </w:rPr>
        <w:t xml:space="preserve">” </w:t>
      </w:r>
      <w:r w:rsidR="009D49C0" w:rsidRPr="00FC11BF">
        <w:rPr>
          <w:b/>
          <w:bCs/>
        </w:rPr>
        <w:t>P</w:t>
      </w:r>
      <w:r w:rsidR="00462E57" w:rsidRPr="00FC11BF">
        <w:rPr>
          <w:b/>
          <w:bCs/>
        </w:rPr>
        <w:t xml:space="preserve">rototype for </w:t>
      </w:r>
      <w:r w:rsidR="009D49C0" w:rsidRPr="00FC11BF">
        <w:rPr>
          <w:b/>
          <w:bCs/>
        </w:rPr>
        <w:t>E</w:t>
      </w:r>
      <w:r w:rsidR="00462E57" w:rsidRPr="00FC11BF">
        <w:rPr>
          <w:b/>
          <w:bCs/>
        </w:rPr>
        <w:t xml:space="preserve">lectronic </w:t>
      </w:r>
      <w:r w:rsidR="009D49C0" w:rsidRPr="00FC11BF">
        <w:rPr>
          <w:b/>
          <w:bCs/>
        </w:rPr>
        <w:t>H</w:t>
      </w:r>
      <w:r w:rsidR="00462E57" w:rsidRPr="00FC11BF">
        <w:rPr>
          <w:b/>
          <w:bCs/>
        </w:rPr>
        <w:t xml:space="preserve">ealth </w:t>
      </w:r>
      <w:r w:rsidR="009D49C0" w:rsidRPr="00FC11BF">
        <w:rPr>
          <w:b/>
          <w:bCs/>
        </w:rPr>
        <w:t>R</w:t>
      </w:r>
      <w:r w:rsidR="00462E57" w:rsidRPr="00FC11BF">
        <w:rPr>
          <w:b/>
          <w:bCs/>
        </w:rPr>
        <w:t xml:space="preserve">ecords and </w:t>
      </w:r>
      <w:r w:rsidR="009D49C0" w:rsidRPr="00FC11BF">
        <w:rPr>
          <w:b/>
          <w:bCs/>
        </w:rPr>
        <w:t>M</w:t>
      </w:r>
      <w:r w:rsidR="00462E57" w:rsidRPr="00FC11BF">
        <w:rPr>
          <w:b/>
          <w:bCs/>
        </w:rPr>
        <w:t xml:space="preserve">edical </w:t>
      </w:r>
      <w:r w:rsidR="009D49C0" w:rsidRPr="00FC11BF">
        <w:rPr>
          <w:b/>
          <w:bCs/>
        </w:rPr>
        <w:t>R</w:t>
      </w:r>
      <w:r w:rsidR="00462E57" w:rsidRPr="00FC11BF">
        <w:rPr>
          <w:b/>
          <w:bCs/>
        </w:rPr>
        <w:t xml:space="preserve">esearch </w:t>
      </w:r>
      <w:r w:rsidR="009D49C0" w:rsidRPr="00FC11BF">
        <w:rPr>
          <w:b/>
          <w:bCs/>
        </w:rPr>
        <w:t>D</w:t>
      </w:r>
      <w:r w:rsidR="00462E57" w:rsidRPr="00FC11BF">
        <w:rPr>
          <w:b/>
          <w:bCs/>
        </w:rPr>
        <w:t>ata</w:t>
      </w:r>
      <w:r w:rsidR="00B72463" w:rsidRPr="00FC11BF">
        <w:rPr>
          <w:b/>
          <w:bCs/>
        </w:rPr>
        <w:t xml:space="preserve"> </w:t>
      </w:r>
      <w:r w:rsidR="00B72463" w:rsidRPr="00FC11BF">
        <w:rPr>
          <w:b/>
          <w:bCs/>
        </w:rPr>
        <w:fldChar w:fldCharType="begin" w:fldLock="1"/>
      </w:r>
      <w:r w:rsidR="008349FF" w:rsidRPr="00FC11BF">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5]","plainTextFormattedCitation":"[35]","previouslyFormattedCitation":"[35]"},"properties":{"noteIndex":0},"schema":"https://github.com/citation-style-language/schema/raw/master/csl-citation.json"}</w:instrText>
      </w:r>
      <w:r w:rsidR="00B72463" w:rsidRPr="00FC11BF">
        <w:rPr>
          <w:b/>
          <w:bCs/>
        </w:rPr>
        <w:fldChar w:fldCharType="separate"/>
      </w:r>
      <w:r w:rsidR="00491932" w:rsidRPr="00FC11BF">
        <w:rPr>
          <w:bCs/>
          <w:noProof/>
        </w:rPr>
        <w:t>[35]</w:t>
      </w:r>
      <w:r w:rsidR="00B72463" w:rsidRPr="00FC11BF">
        <w:rPr>
          <w:b/>
          <w:bCs/>
        </w:rPr>
        <w:fldChar w:fldCharType="end"/>
      </w:r>
      <w:bookmarkEnd w:id="44"/>
    </w:p>
    <w:p w14:paraId="2687EC97" w14:textId="55C87241" w:rsidR="005F4DD3" w:rsidRPr="00FC11BF" w:rsidRDefault="00C83058" w:rsidP="0091085F">
      <w:pPr>
        <w:spacing w:line="360" w:lineRule="auto"/>
        <w:jc w:val="thaiDistribute"/>
      </w:pPr>
      <w:r w:rsidRPr="00FC11BF">
        <w:tab/>
        <w:t xml:space="preserve">Main goal of </w:t>
      </w:r>
      <w:proofErr w:type="spellStart"/>
      <w:r w:rsidRPr="00FC11BF">
        <w:t>MedRec</w:t>
      </w:r>
      <w:proofErr w:type="spellEnd"/>
      <w:r w:rsidRPr="00FC11BF">
        <w:t xml:space="preserve"> is to provide Blockchain that act</w:t>
      </w:r>
      <w:r w:rsidR="0023134A" w:rsidRPr="00FC11BF">
        <w:t>s</w:t>
      </w:r>
      <w:r w:rsidRPr="00FC11BF">
        <w:t xml:space="preserve"> as a middle for health information exchange while allow Blockchain participants to gain benefit from participation. </w:t>
      </w:r>
      <w:r w:rsidR="00E75AED" w:rsidRPr="00FC11BF">
        <w:t xml:space="preserve">They chose Ethereum as Blockchain platform for the system. Ethereum provide smart contract and address based access for the work. </w:t>
      </w:r>
      <w:r w:rsidR="00D82274" w:rsidRPr="00FC11BF">
        <w:t>This work assume</w:t>
      </w:r>
      <w:r w:rsidR="0023134A" w:rsidRPr="00FC11BF">
        <w:t>s</w:t>
      </w:r>
      <w:r w:rsidR="00D82274" w:rsidRPr="00FC11BF">
        <w:t xml:space="preserve"> that miner/validator nodes are health institution that have demand for large amount of health information data to use in their research. M</w:t>
      </w:r>
      <w:r w:rsidRPr="00FC11BF">
        <w:t xml:space="preserve">iner/validator node will be rewarded with anonymized health data which can be used in research involve health data analysis. </w:t>
      </w:r>
      <w:r w:rsidR="00EE2354" w:rsidRPr="00FC11BF">
        <w:t xml:space="preserve">Additionally, </w:t>
      </w:r>
      <w:proofErr w:type="spellStart"/>
      <w:r w:rsidR="00EE2354" w:rsidRPr="00FC11BF">
        <w:t>MedRec</w:t>
      </w:r>
      <w:proofErr w:type="spellEnd"/>
      <w:r w:rsidRPr="00FC11BF">
        <w:t xml:space="preserve"> proposed about allowing patient to have consent about usage on their data. Give more control over individual health data.</w:t>
      </w:r>
      <w:r w:rsidR="002C5458" w:rsidRPr="00FC11BF">
        <w:t xml:space="preserve"> The work also adopted crypt</w:t>
      </w:r>
      <w:r w:rsidR="00BF0DC1" w:rsidRPr="00FC11BF">
        <w:t xml:space="preserve">ographic key scheme proposed by </w:t>
      </w:r>
      <w:proofErr w:type="spellStart"/>
      <w:r w:rsidR="00BF0DC1" w:rsidRPr="00FC11BF">
        <w:t>Zyskin</w:t>
      </w:r>
      <w:proofErr w:type="spellEnd"/>
      <w:r w:rsidR="00BF0DC1" w:rsidRPr="00FC11BF">
        <w:t xml:space="preserve"> et al. </w:t>
      </w:r>
      <w:r w:rsidR="00B70ABC" w:rsidRPr="00FC11BF">
        <w:fldChar w:fldCharType="begin" w:fldLock="1"/>
      </w:r>
      <w:r w:rsidR="008349FF" w:rsidRPr="00FC11BF">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6]","plainTextFormattedCitation":"[36]","previouslyFormattedCitation":"[36]"},"properties":{"noteIndex":0},"schema":"https://github.com/citation-style-language/schema/raw/master/csl-citation.json"}</w:instrText>
      </w:r>
      <w:r w:rsidR="00B70ABC" w:rsidRPr="00FC11BF">
        <w:fldChar w:fldCharType="separate"/>
      </w:r>
      <w:r w:rsidR="00491932" w:rsidRPr="00FC11BF">
        <w:rPr>
          <w:noProof/>
        </w:rPr>
        <w:t>[36]</w:t>
      </w:r>
      <w:r w:rsidR="00B70ABC" w:rsidRPr="00FC11BF">
        <w:fldChar w:fldCharType="end"/>
      </w:r>
      <w:r w:rsidR="002C5458" w:rsidRPr="00FC11BF">
        <w:t>, to ensure that only authorized party can access patient health information published on Blockchain.</w:t>
      </w:r>
      <w:r w:rsidR="00D074FE" w:rsidRPr="00FC11BF">
        <w:t xml:space="preserve"> Additional to these main contributions, they also gave suggestions about factor that should keep </w:t>
      </w:r>
      <w:r w:rsidR="00C3315E" w:rsidRPr="00FC11BF">
        <w:t>continuity of Blockchain</w:t>
      </w:r>
      <w:r w:rsidR="00D074FE" w:rsidRPr="00FC11BF">
        <w:t xml:space="preserve"> and how Blockchain element provided by platform like Ethereum can be useful.</w:t>
      </w:r>
      <w:r w:rsidR="00BF0DC1" w:rsidRPr="00FC11BF">
        <w:t xml:space="preserve"> One of interesting concept is about using Ethereum address as patient identifier. Due to all identit</w:t>
      </w:r>
      <w:r w:rsidR="0023134A" w:rsidRPr="00FC11BF">
        <w:t>ies</w:t>
      </w:r>
      <w:r w:rsidR="00BF0DC1" w:rsidRPr="00FC11BF">
        <w:t xml:space="preserve"> exist on Ethereum Blockchain are assigned with unique address, </w:t>
      </w:r>
      <w:r w:rsidR="00C41FD3" w:rsidRPr="00FC11BF">
        <w:t>these unique addresses</w:t>
      </w:r>
      <w:r w:rsidR="00BF0DC1" w:rsidRPr="00FC11BF">
        <w:t xml:space="preserve"> can reduce complexity in patient identifier management if designed properly.</w:t>
      </w:r>
      <w:r w:rsidR="00496C40" w:rsidRPr="00FC11BF">
        <w:t xml:space="preserve"> </w:t>
      </w:r>
      <w:proofErr w:type="spellStart"/>
      <w:r w:rsidR="00496C40" w:rsidRPr="00FC11BF">
        <w:t>MedRec</w:t>
      </w:r>
      <w:proofErr w:type="spellEnd"/>
      <w:r w:rsidR="00496C40" w:rsidRPr="00FC11BF">
        <w:t xml:space="preserve"> gave a good example of concept that needed to maintain continuity of </w:t>
      </w:r>
      <w:r w:rsidR="00A853E1" w:rsidRPr="00FC11BF">
        <w:t>Blockchain network by allow</w:t>
      </w:r>
      <w:r w:rsidR="0023134A" w:rsidRPr="00FC11BF">
        <w:t>ing</w:t>
      </w:r>
      <w:r w:rsidR="00496C40" w:rsidRPr="00FC11BF">
        <w:t xml:space="preserve"> participant to gain benefit from participation in some way. At the same time, </w:t>
      </w:r>
      <w:proofErr w:type="spellStart"/>
      <w:r w:rsidR="00496C40" w:rsidRPr="00FC11BF">
        <w:t>MedRec</w:t>
      </w:r>
      <w:proofErr w:type="spellEnd"/>
      <w:r w:rsidR="00496C40" w:rsidRPr="00FC11BF">
        <w:t xml:space="preserve"> is another good example that using Blockchain technology to aid health information exchange issue.</w:t>
      </w:r>
      <w:r w:rsidR="00F63466" w:rsidRPr="00FC11BF">
        <w:t xml:space="preserve"> And the last, </w:t>
      </w:r>
      <w:proofErr w:type="spellStart"/>
      <w:r w:rsidR="00F63466" w:rsidRPr="00FC11BF">
        <w:t>MedRec</w:t>
      </w:r>
      <w:proofErr w:type="spellEnd"/>
      <w:r w:rsidR="00F63466" w:rsidRPr="00FC11BF">
        <w:t xml:space="preserve"> have shown flexibility of smart contract and how it can be useful when implement with healthcare information.</w:t>
      </w:r>
    </w:p>
    <w:p w14:paraId="478C1221" w14:textId="6B167C15" w:rsidR="009547D8" w:rsidRPr="00FC11BF" w:rsidRDefault="00580BFC" w:rsidP="00C41FD3">
      <w:pPr>
        <w:spacing w:line="360" w:lineRule="auto"/>
        <w:jc w:val="thaiDistribute"/>
        <w:rPr>
          <w:b/>
          <w:bCs/>
        </w:rPr>
      </w:pPr>
      <w:r w:rsidRPr="00FC11BF">
        <w:rPr>
          <w:b/>
          <w:bCs/>
        </w:rPr>
        <w:tab/>
      </w:r>
      <w:bookmarkStart w:id="45" w:name="CHAPTERII_243"/>
      <w:r w:rsidRPr="00FC11BF">
        <w:rPr>
          <w:b/>
          <w:bCs/>
        </w:rPr>
        <w:t>2.</w:t>
      </w:r>
      <w:r w:rsidR="00041FDB" w:rsidRPr="00FC11BF">
        <w:rPr>
          <w:b/>
          <w:bCs/>
        </w:rPr>
        <w:t>4</w:t>
      </w:r>
      <w:r w:rsidR="009547D8" w:rsidRPr="00FC11BF">
        <w:rPr>
          <w:b/>
          <w:bCs/>
        </w:rPr>
        <w:t>.3</w:t>
      </w:r>
      <w:r w:rsidR="009547D8" w:rsidRPr="00FC11BF">
        <w:rPr>
          <w:b/>
          <w:bCs/>
          <w:spacing w:val="-12"/>
        </w:rPr>
        <w:t xml:space="preserve"> </w:t>
      </w:r>
      <w:r w:rsidR="009547D8" w:rsidRPr="00FC11BF">
        <w:rPr>
          <w:b/>
          <w:bCs/>
        </w:rPr>
        <w:t>Blockchain-Based Data Preservation System for Medical Data</w:t>
      </w:r>
      <w:r w:rsidR="00C41FD3" w:rsidRPr="00FC11BF">
        <w:rPr>
          <w:b/>
          <w:bCs/>
        </w:rPr>
        <w:t xml:space="preserve"> </w:t>
      </w:r>
      <w:r w:rsidR="00B72463" w:rsidRPr="00FC11BF">
        <w:rPr>
          <w:b/>
          <w:bCs/>
        </w:rPr>
        <w:fldChar w:fldCharType="begin" w:fldLock="1"/>
      </w:r>
      <w:r w:rsidR="008349FF" w:rsidRPr="00FC11BF">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7]","plainTextFormattedCitation":"[37]","previouslyFormattedCitation":"[37]"},"properties":{"noteIndex":0},"schema":"https://github.com/citation-style-language/schema/raw/master/csl-citation.json"}</w:instrText>
      </w:r>
      <w:r w:rsidR="00B72463" w:rsidRPr="00FC11BF">
        <w:rPr>
          <w:b/>
          <w:bCs/>
        </w:rPr>
        <w:fldChar w:fldCharType="separate"/>
      </w:r>
      <w:r w:rsidR="00491932" w:rsidRPr="00FC11BF">
        <w:rPr>
          <w:bCs/>
          <w:noProof/>
        </w:rPr>
        <w:t>[37]</w:t>
      </w:r>
      <w:r w:rsidR="00B72463" w:rsidRPr="00FC11BF">
        <w:rPr>
          <w:b/>
          <w:bCs/>
        </w:rPr>
        <w:fldChar w:fldCharType="end"/>
      </w:r>
      <w:bookmarkEnd w:id="45"/>
    </w:p>
    <w:p w14:paraId="466130F3" w14:textId="0D08AA63" w:rsidR="00802803" w:rsidRPr="00FC11BF" w:rsidRDefault="00B57D3F" w:rsidP="0091085F">
      <w:pPr>
        <w:spacing w:line="360" w:lineRule="auto"/>
        <w:jc w:val="thaiDistribute"/>
      </w:pPr>
      <w:r w:rsidRPr="00FC11BF">
        <w:tab/>
      </w:r>
      <w:r w:rsidR="00B66745" w:rsidRPr="00FC11BF">
        <w:t xml:space="preserve">This work </w:t>
      </w:r>
      <w:r w:rsidR="009B266F" w:rsidRPr="00FC11BF">
        <w:t>used</w:t>
      </w:r>
      <w:r w:rsidR="00B66745" w:rsidRPr="00FC11BF">
        <w:t xml:space="preserve"> Blockchain to keep data that need to have confidentiality preserved. Regardless of what kind of data, this Blockchain allow</w:t>
      </w:r>
      <w:r w:rsidR="00F35A1B" w:rsidRPr="00FC11BF">
        <w:t>s</w:t>
      </w:r>
      <w:r w:rsidR="00B66745" w:rsidRPr="00FC11BF">
        <w:t xml:space="preserve"> user to design what data they want to keep in Blockchain. The chosen data will be encrypted before </w:t>
      </w:r>
      <w:r w:rsidR="00DB5B3B" w:rsidRPr="00FC11BF">
        <w:t>publishing</w:t>
      </w:r>
      <w:r w:rsidR="00B66745" w:rsidRPr="00FC11BF">
        <w:t xml:space="preserve"> into Blockchain.</w:t>
      </w:r>
      <w:r w:rsidR="00B17E87" w:rsidRPr="00FC11BF">
        <w:t xml:space="preserve"> The goal of this Blockchain concept is to preserve medical </w:t>
      </w:r>
      <w:r w:rsidR="00B17E87" w:rsidRPr="00FC11BF">
        <w:lastRenderedPageBreak/>
        <w:t>data inside Blockchain away from any tempering attempt while keep it secret and always available for its owner.</w:t>
      </w:r>
      <w:r w:rsidR="00A3629E" w:rsidRPr="00FC11BF">
        <w:t xml:space="preserve"> Instead of let data available to public, this work </w:t>
      </w:r>
      <w:r w:rsidR="00DB5B3B" w:rsidRPr="00FC11BF">
        <w:t>has</w:t>
      </w:r>
      <w:r w:rsidR="00A3629E" w:rsidRPr="00FC11BF">
        <w:t xml:space="preserve"> demonstrated how Blockchain technology can be used in different approach like keeping medical data available to only authorized entity.</w:t>
      </w:r>
    </w:p>
    <w:p w14:paraId="63A05B72" w14:textId="532FD9BE" w:rsidR="0017069B" w:rsidRPr="00FC11BF" w:rsidRDefault="00C41FD3" w:rsidP="0091085F">
      <w:pPr>
        <w:spacing w:line="360" w:lineRule="auto"/>
        <w:jc w:val="thaiDistribute"/>
        <w:rPr>
          <w:b/>
          <w:bCs/>
        </w:rPr>
      </w:pPr>
      <w:r w:rsidRPr="00FC11BF">
        <w:tab/>
      </w:r>
      <w:bookmarkStart w:id="46" w:name="CHAPTERII_244"/>
      <w:r w:rsidR="00802803" w:rsidRPr="00FC11BF">
        <w:rPr>
          <w:b/>
          <w:bCs/>
        </w:rPr>
        <w:t>2.</w:t>
      </w:r>
      <w:r w:rsidR="00041FDB" w:rsidRPr="00FC11BF">
        <w:rPr>
          <w:b/>
          <w:bCs/>
        </w:rPr>
        <w:t>4</w:t>
      </w:r>
      <w:r w:rsidR="00802803" w:rsidRPr="00FC11BF">
        <w:rPr>
          <w:b/>
          <w:bCs/>
        </w:rPr>
        <w:t xml:space="preserve">.4 </w:t>
      </w:r>
      <w:r w:rsidR="003168F6" w:rsidRPr="00FC11BF">
        <w:rPr>
          <w:b/>
          <w:bCs/>
        </w:rPr>
        <w:t>Blockchain-</w:t>
      </w:r>
      <w:r w:rsidR="00CE4759" w:rsidRPr="00FC11BF">
        <w:rPr>
          <w:b/>
          <w:bCs/>
        </w:rPr>
        <w:t>B</w:t>
      </w:r>
      <w:r w:rsidR="003168F6" w:rsidRPr="00FC11BF">
        <w:rPr>
          <w:b/>
          <w:bCs/>
        </w:rPr>
        <w:t xml:space="preserve">ased </w:t>
      </w:r>
      <w:r w:rsidR="00CE4759" w:rsidRPr="00FC11BF">
        <w:rPr>
          <w:b/>
          <w:bCs/>
        </w:rPr>
        <w:t>E</w:t>
      </w:r>
      <w:r w:rsidR="003168F6" w:rsidRPr="00FC11BF">
        <w:rPr>
          <w:b/>
          <w:bCs/>
        </w:rPr>
        <w:t xml:space="preserve">lectronic </w:t>
      </w:r>
      <w:r w:rsidR="00CE4759" w:rsidRPr="00FC11BF">
        <w:rPr>
          <w:b/>
          <w:bCs/>
        </w:rPr>
        <w:t>H</w:t>
      </w:r>
      <w:r w:rsidR="003168F6" w:rsidRPr="00FC11BF">
        <w:rPr>
          <w:b/>
          <w:bCs/>
        </w:rPr>
        <w:t xml:space="preserve">ealthcare </w:t>
      </w:r>
      <w:r w:rsidR="00CE4759" w:rsidRPr="00FC11BF">
        <w:rPr>
          <w:b/>
          <w:bCs/>
        </w:rPr>
        <w:t>R</w:t>
      </w:r>
      <w:r w:rsidR="003168F6" w:rsidRPr="00FC11BF">
        <w:rPr>
          <w:b/>
          <w:bCs/>
        </w:rPr>
        <w:t xml:space="preserve">ecord </w:t>
      </w:r>
      <w:r w:rsidR="00CE4759" w:rsidRPr="00FC11BF">
        <w:rPr>
          <w:b/>
          <w:bCs/>
        </w:rPr>
        <w:t>S</w:t>
      </w:r>
      <w:r w:rsidR="003168F6" w:rsidRPr="00FC11BF">
        <w:rPr>
          <w:b/>
          <w:bCs/>
        </w:rPr>
        <w:t xml:space="preserve">ystem for </w:t>
      </w:r>
      <w:r w:rsidR="00CE4759" w:rsidRPr="00FC11BF">
        <w:rPr>
          <w:b/>
          <w:bCs/>
        </w:rPr>
        <w:t>H</w:t>
      </w:r>
      <w:r w:rsidR="003168F6" w:rsidRPr="00FC11BF">
        <w:rPr>
          <w:b/>
          <w:bCs/>
        </w:rPr>
        <w:t xml:space="preserve">ealthcare 4.0 </w:t>
      </w:r>
      <w:r w:rsidR="00CE4759" w:rsidRPr="00FC11BF">
        <w:rPr>
          <w:b/>
          <w:bCs/>
        </w:rPr>
        <w:t>A</w:t>
      </w:r>
      <w:r w:rsidR="003168F6" w:rsidRPr="00FC11BF">
        <w:rPr>
          <w:b/>
          <w:bCs/>
        </w:rPr>
        <w:t>pplications</w:t>
      </w:r>
      <w:r w:rsidR="00A3629E" w:rsidRPr="00FC11BF">
        <w:rPr>
          <w:b/>
          <w:bCs/>
        </w:rPr>
        <w:t xml:space="preserve"> </w:t>
      </w:r>
      <w:r w:rsidRPr="00FC11BF">
        <w:rPr>
          <w:b/>
          <w:bCs/>
        </w:rPr>
        <w:fldChar w:fldCharType="begin" w:fldLock="1"/>
      </w:r>
      <w:r w:rsidR="008349FF" w:rsidRPr="00FC11BF">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8]","plainTextFormattedCitation":"[38]","previouslyFormattedCitation":"[38]"},"properties":{"noteIndex":0},"schema":"https://github.com/citation-style-language/schema/raw/master/csl-citation.json"}</w:instrText>
      </w:r>
      <w:r w:rsidRPr="00FC11BF">
        <w:rPr>
          <w:b/>
          <w:bCs/>
        </w:rPr>
        <w:fldChar w:fldCharType="separate"/>
      </w:r>
      <w:r w:rsidR="00491932" w:rsidRPr="00FC11BF">
        <w:rPr>
          <w:bCs/>
          <w:noProof/>
        </w:rPr>
        <w:t>[38]</w:t>
      </w:r>
      <w:r w:rsidRPr="00FC11BF">
        <w:rPr>
          <w:b/>
          <w:bCs/>
        </w:rPr>
        <w:fldChar w:fldCharType="end"/>
      </w:r>
      <w:bookmarkEnd w:id="46"/>
    </w:p>
    <w:p w14:paraId="2B4E9674" w14:textId="4943E90B" w:rsidR="00802803" w:rsidRPr="00FC11BF" w:rsidRDefault="001D4135" w:rsidP="003B134A">
      <w:pPr>
        <w:spacing w:line="360" w:lineRule="auto"/>
        <w:jc w:val="thaiDistribute"/>
      </w:pPr>
      <w:r w:rsidRPr="00FC11BF">
        <w:tab/>
      </w:r>
      <w:r w:rsidR="00AE7452" w:rsidRPr="00FC11BF">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w:t>
      </w:r>
      <w:proofErr w:type="spellStart"/>
      <w:r w:rsidR="00AE7452" w:rsidRPr="00FC11BF">
        <w:t>MedRec</w:t>
      </w:r>
      <w:proofErr w:type="spellEnd"/>
      <w:r w:rsidR="00AE7452" w:rsidRPr="00FC11BF">
        <w:t xml:space="preserve"> which prioritize efficiency in handling huge </w:t>
      </w:r>
      <w:r w:rsidR="00BE56DA" w:rsidRPr="00FC11BF">
        <w:t>number</w:t>
      </w:r>
      <w:r w:rsidR="00AE7452" w:rsidRPr="00FC11BF">
        <w:t xml:space="preserve"> of transactions in the meantime.</w:t>
      </w:r>
      <w:r w:rsidR="00DB5B3B" w:rsidRPr="00FC11BF">
        <w:t xml:space="preserve"> </w:t>
      </w:r>
      <w:r w:rsidR="00AE066D" w:rsidRPr="00FC11BF">
        <w:t xml:space="preserve">The contribution in the work inspires and encourages the idea of enhancing the existing EHR system with Blockchain technology as it </w:t>
      </w:r>
      <w:r w:rsidR="00A71577" w:rsidRPr="00FC11BF">
        <w:t>provides</w:t>
      </w:r>
      <w:r w:rsidR="00AE066D" w:rsidRPr="00FC11BF">
        <w:t xml:space="preserve"> the characteristics of distribution and decentralization.</w:t>
      </w:r>
    </w:p>
    <w:p w14:paraId="19E10DFE" w14:textId="29F5DC4A" w:rsidR="00802803" w:rsidRPr="006A7D30" w:rsidRDefault="00802803" w:rsidP="00D118CE">
      <w:pPr>
        <w:spacing w:line="360" w:lineRule="auto"/>
        <w:sectPr w:rsidR="00802803" w:rsidRPr="006A7D30" w:rsidSect="008C5EA2">
          <w:headerReference w:type="even" r:id="rId19"/>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p>
    <w:p w14:paraId="37E0B441" w14:textId="4A489D0D" w:rsidR="00177817" w:rsidRPr="003B134A" w:rsidRDefault="00BD1489" w:rsidP="003B134A">
      <w:pPr>
        <w:jc w:val="center"/>
        <w:rPr>
          <w:b/>
          <w:bCs/>
          <w:sz w:val="28"/>
          <w:szCs w:val="28"/>
        </w:rPr>
      </w:pPr>
      <w:bookmarkStart w:id="47" w:name="CHAPTERIII"/>
      <w:r>
        <w:rPr>
          <w:b/>
          <w:bCs/>
          <w:sz w:val="28"/>
          <w:szCs w:val="28"/>
        </w:rPr>
        <w:t>CHAPTER III</w:t>
      </w:r>
      <w:r>
        <w:rPr>
          <w:b/>
          <w:bCs/>
          <w:sz w:val="28"/>
          <w:szCs w:val="28"/>
        </w:rPr>
        <w:br/>
      </w:r>
      <w:r w:rsidR="00560417" w:rsidRPr="003B134A">
        <w:rPr>
          <w:b/>
          <w:bCs/>
          <w:sz w:val="28"/>
          <w:szCs w:val="28"/>
        </w:rPr>
        <w:t xml:space="preserve">PROPOSED </w:t>
      </w:r>
      <w:r w:rsidR="00177817" w:rsidRPr="003B134A">
        <w:rPr>
          <w:b/>
          <w:bCs/>
          <w:sz w:val="28"/>
          <w:szCs w:val="28"/>
        </w:rPr>
        <w:t>METHOD</w:t>
      </w:r>
    </w:p>
    <w:bookmarkEnd w:id="47"/>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16658D1F" w:rsidR="000F0242" w:rsidRDefault="009536DA" w:rsidP="007C3BEB">
      <w:pPr>
        <w:tabs>
          <w:tab w:val="left" w:pos="709"/>
        </w:tabs>
        <w:spacing w:line="360" w:lineRule="auto"/>
        <w:jc w:val="thaiDistribute"/>
      </w:pPr>
      <w:r w:rsidRPr="006A7D30">
        <w:rPr>
          <w:b/>
          <w:bCs/>
          <w:cs/>
        </w:rPr>
        <w:tab/>
      </w:r>
      <w:r w:rsidR="00AE52C7" w:rsidRPr="00AE52C7">
        <w:t xml:space="preserve">This chapter explains the proposed method. The first section introduces the use case scenario of the proposing concept. The second section explains the main concept design of this work. </w:t>
      </w:r>
      <w:r w:rsidR="004E065A" w:rsidRPr="004E065A">
        <w:t xml:space="preserve">The third section explains how to construct Blockchain infrastructure that is compatible with the IHE </w:t>
      </w:r>
      <w:proofErr w:type="spellStart"/>
      <w:r w:rsidR="004E065A" w:rsidRPr="004E065A">
        <w:t>XDS.b</w:t>
      </w:r>
      <w:proofErr w:type="spellEnd"/>
      <w:r w:rsidR="004E065A" w:rsidRPr="004E065A">
        <w:t xml:space="preserve"> Profile's implementation</w:t>
      </w:r>
      <w:r w:rsidR="00AE52C7" w:rsidRPr="00AE52C7">
        <w:t xml:space="preserve">. </w:t>
      </w:r>
      <w:r w:rsidR="00B77D7A" w:rsidRPr="00B77D7A">
        <w:t xml:space="preserve">The fourth section explains how Blockchain technology is integrated into the IHE </w:t>
      </w:r>
      <w:proofErr w:type="spellStart"/>
      <w:r w:rsidR="00B77D7A" w:rsidRPr="00B77D7A">
        <w:t>XDS.b</w:t>
      </w:r>
      <w:proofErr w:type="spellEnd"/>
      <w:r w:rsidR="00B77D7A" w:rsidRPr="00B77D7A">
        <w:t xml:space="preserve"> Profile</w:t>
      </w:r>
      <w:r w:rsidR="00AE52C7" w:rsidRPr="00AE52C7">
        <w:t>. The fifth section further explain the detail regarding the main function of our implementation. The last section shows the process flow of the XDS Document Registry Actor as an interface between the XDS system and the Blockchain ledger.</w:t>
      </w:r>
    </w:p>
    <w:p w14:paraId="6879CC18" w14:textId="1F407DFE" w:rsidR="00296127" w:rsidRDefault="00296127" w:rsidP="00C73D70">
      <w:pPr>
        <w:pStyle w:val="Heading2"/>
        <w:rPr>
          <w:rFonts w:cstheme="minorBidi"/>
        </w:rPr>
      </w:pPr>
      <w:r w:rsidRPr="00296127">
        <w:t>3.1</w:t>
      </w:r>
      <w:r>
        <w:t xml:space="preserve"> </w:t>
      </w:r>
      <w:bookmarkStart w:id="48" w:name="CHAPTERIII_31"/>
      <w:r>
        <w:t xml:space="preserve">Use </w:t>
      </w:r>
      <w:r w:rsidR="00BE028C">
        <w:t>C</w:t>
      </w:r>
      <w:r>
        <w:t xml:space="preserve">ase </w:t>
      </w:r>
      <w:r w:rsidR="00BE028C">
        <w:t>S</w:t>
      </w:r>
      <w:r>
        <w:t>cenario</w:t>
      </w:r>
      <w:bookmarkEnd w:id="48"/>
    </w:p>
    <w:p w14:paraId="1FAE2B4F" w14:textId="1AEFE6B2" w:rsidR="00FE40BE" w:rsidRPr="00FC11BF" w:rsidRDefault="00C73D70" w:rsidP="00181982">
      <w:pPr>
        <w:tabs>
          <w:tab w:val="left" w:pos="709"/>
        </w:tabs>
        <w:spacing w:after="240" w:line="360" w:lineRule="auto"/>
        <w:jc w:val="thaiDistribute"/>
      </w:pPr>
      <w:r w:rsidRPr="00FC11BF">
        <w:rPr>
          <w:color w:val="FF0000"/>
        </w:rPr>
        <w:tab/>
      </w:r>
      <w:r w:rsidR="00824A00" w:rsidRPr="00FC11BF">
        <w:t xml:space="preserve">Imagine the example case, </w:t>
      </w:r>
      <w:r w:rsidR="00862D81" w:rsidRPr="00FC11BF">
        <w:t xml:space="preserve">Mr. Peter Parker is a normal person. One day he got bit by a strange spider. Mr. Parker then visits Hospital A located in Bangkok for diagnosis. A doctor at Hospital A diagnosed that there is no unusual effect on Mr. Parker and heal the bite wound for him. The event and diagnosis result were recorded within Hospital A. Later, during his travel to Chiang Mai, Mr. Parker found an unusual effect from the bite. He then pays a visit to Hospital B for diagnosis. Without the health information sharing standard implemented, A doctor at Hospital B will have difficulty accessing the last diagnosis result for Mr. Parker, which is unknown to them that it can </w:t>
      </w:r>
      <w:proofErr w:type="gramStart"/>
      <w:r w:rsidR="00862D81" w:rsidRPr="00FC11BF">
        <w:t>be located in</w:t>
      </w:r>
      <w:proofErr w:type="gramEnd"/>
      <w:r w:rsidR="00862D81" w:rsidRPr="00FC11BF">
        <w:t xml:space="preserve"> Hospital A. The situation becomes even worse when the health information system of Hospital B was hit by ransomware and went down. That means a doctor at Hospital B cannot know that what happened to Mr. Parker. On the other hand, with IHE XDS Blockchain implemented, even Hospital B hit by ransomware, a doctor at Hospital B can use an alternate machine to access the XDS Blockchain ledger and discover that there is the latest diagnosis result for Mr. Parker available at Hospital A. A doctor then gains access to the diagnosis result and able to identify that Mr. Parker was afflicted by unknown genetic mutated symptom caused by the spider bite. Allow the doctor to prevent a further harmful consequence.</w:t>
      </w:r>
    </w:p>
    <w:p w14:paraId="20B4BE0D" w14:textId="733C75DE" w:rsidR="00ED3105" w:rsidRPr="00A91D58" w:rsidRDefault="00ED3105" w:rsidP="00C73D70">
      <w:pPr>
        <w:pStyle w:val="Heading2"/>
      </w:pPr>
      <w:r w:rsidRPr="00ED3105">
        <w:lastRenderedPageBreak/>
        <w:t>3.</w:t>
      </w:r>
      <w:r w:rsidR="00C73D70">
        <w:t>2</w:t>
      </w:r>
      <w:r w:rsidRPr="00ED3105">
        <w:t xml:space="preserve"> </w:t>
      </w:r>
      <w:bookmarkStart w:id="49" w:name="CHAPTERIII_32"/>
      <w:r w:rsidR="00212F19" w:rsidRPr="00212F19">
        <w:t>Concept Design</w:t>
      </w:r>
      <w:bookmarkEnd w:id="49"/>
    </w:p>
    <w:p w14:paraId="2C6FF2B7" w14:textId="0E1482FC" w:rsidR="00ED3105" w:rsidRPr="00FC11BF" w:rsidRDefault="00A91D58" w:rsidP="00ED3105">
      <w:pPr>
        <w:tabs>
          <w:tab w:val="left" w:pos="709"/>
        </w:tabs>
        <w:spacing w:line="360" w:lineRule="auto"/>
        <w:jc w:val="thaiDistribute"/>
      </w:pPr>
      <w:r w:rsidRPr="00FC11BF">
        <w:tab/>
      </w:r>
      <w:r w:rsidR="008A0B7E" w:rsidRPr="00FC11BF">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FC11BF">
        <w:t xml:space="preserve"> </w:t>
      </w:r>
      <w:r w:rsidR="00ED3105" w:rsidRPr="00FC11BF">
        <w:fldChar w:fldCharType="begin" w:fldLock="1"/>
      </w:r>
      <w:r w:rsidR="008349FF" w:rsidRPr="00FC11BF">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 27, 39]","plainTextFormattedCitation":"[26, 27, 39]","previouslyFormattedCitation":"[26, 27, 39]"},"properties":{"noteIndex":0},"schema":"https://github.com/citation-style-language/schema/raw/master/csl-citation.json"}</w:instrText>
      </w:r>
      <w:r w:rsidR="00ED3105" w:rsidRPr="00FC11BF">
        <w:fldChar w:fldCharType="separate"/>
      </w:r>
      <w:r w:rsidR="00491932" w:rsidRPr="00FC11BF">
        <w:rPr>
          <w:noProof/>
        </w:rPr>
        <w:t>[26, 27, 39]</w:t>
      </w:r>
      <w:r w:rsidR="00ED3105" w:rsidRPr="00FC11BF">
        <w:fldChar w:fldCharType="end"/>
      </w:r>
      <w:r w:rsidR="00ED3105" w:rsidRPr="00FC11BF">
        <w:t xml:space="preserve">. </w:t>
      </w:r>
      <w:r w:rsidR="00F06BAF" w:rsidRPr="00FC11BF">
        <w:t xml:space="preserve">So instead of risk confidentiality of healthcare data by publishing it directly into the Blockchain network, we propose using IHE </w:t>
      </w:r>
      <w:proofErr w:type="spellStart"/>
      <w:r w:rsidR="00F06BAF" w:rsidRPr="00FC11BF">
        <w:t>XDS.b</w:t>
      </w:r>
      <w:proofErr w:type="spellEnd"/>
      <w:r w:rsidR="00F06BAF" w:rsidRPr="00FC11BF">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p>
    <w:p w14:paraId="67E9C4D9" w14:textId="388A5A4F" w:rsidR="005542CD" w:rsidRPr="00FC11BF" w:rsidRDefault="00E17EDA" w:rsidP="00E17EDA">
      <w:pPr>
        <w:spacing w:line="360" w:lineRule="auto"/>
        <w:jc w:val="thaiDistribute"/>
      </w:pPr>
      <w:r w:rsidRPr="00FC11BF">
        <w:tab/>
        <w:t xml:space="preserve">Following </w:t>
      </w:r>
      <w:r w:rsidRPr="00FC11BF">
        <w:fldChar w:fldCharType="begin" w:fldLock="1"/>
      </w:r>
      <w:r w:rsidRPr="00FC11BF">
        <w:instrText xml:space="preserve"> REF _Ref7291759 \h </w:instrText>
      </w:r>
      <w:r w:rsidR="00FC11BF" w:rsidRPr="00FC11BF">
        <w:instrText xml:space="preserve"> \* MERGEFORMAT </w:instrText>
      </w:r>
      <w:r w:rsidRPr="00FC11BF">
        <w:fldChar w:fldCharType="separate"/>
      </w:r>
      <w:r w:rsidR="00454CE9" w:rsidRPr="00FC11BF">
        <w:t xml:space="preserve">Figure </w:t>
      </w:r>
      <w:r w:rsidR="00454CE9" w:rsidRPr="00FC11BF">
        <w:rPr>
          <w:noProof/>
        </w:rPr>
        <w:t>2</w:t>
      </w:r>
      <w:r w:rsidR="00454CE9" w:rsidRPr="00FC11BF">
        <w:noBreakHyphen/>
      </w:r>
      <w:r w:rsidR="00454CE9" w:rsidRPr="00FC11BF">
        <w:rPr>
          <w:noProof/>
        </w:rPr>
        <w:t>2</w:t>
      </w:r>
      <w:r w:rsidRPr="00FC11BF">
        <w:fldChar w:fldCharType="end"/>
      </w:r>
      <w:r w:rsidRPr="00FC11BF">
        <w:t xml:space="preserve">,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depend on each XDS Affinity network. In adaptation for this work, we propose 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w:t>
      </w:r>
      <w:r w:rsidRPr="00FC11BF">
        <w:lastRenderedPageBreak/>
        <w:t>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4354EF5B" w14:textId="65781637" w:rsidR="00C312FF" w:rsidRPr="00C73D70" w:rsidRDefault="00ED71A4" w:rsidP="00C73D70">
      <w:pPr>
        <w:pStyle w:val="Heading2"/>
      </w:pPr>
      <w:r w:rsidRPr="00ED71A4">
        <w:t>3.</w:t>
      </w:r>
      <w:r w:rsidR="00C73D70">
        <w:t>3</w:t>
      </w:r>
      <w:r w:rsidRPr="00ED71A4">
        <w:t xml:space="preserve"> </w:t>
      </w:r>
      <w:bookmarkStart w:id="50" w:name="CHAPTERIII_33"/>
      <w:r w:rsidR="00F03869" w:rsidRPr="004C461D">
        <w:t>Blockchain Design</w:t>
      </w:r>
      <w:bookmarkEnd w:id="50"/>
    </w:p>
    <w:p w14:paraId="0A08F128" w14:textId="77777777" w:rsidR="00C83C4E" w:rsidRPr="00FC11BF" w:rsidRDefault="001137B5" w:rsidP="00B94CD0">
      <w:pPr>
        <w:spacing w:line="360" w:lineRule="auto"/>
        <w:jc w:val="thaiDistribute"/>
      </w:pPr>
      <w:r w:rsidRPr="00FC11BF">
        <w:tab/>
      </w:r>
      <w:r w:rsidR="00A15432" w:rsidRPr="00FC11BF">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rsidRPr="00FC11BF">
        <w:t>2.3.2</w:t>
      </w:r>
      <w:r w:rsidR="00A15432" w:rsidRPr="00FC11BF">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FC11BF" w:rsidRDefault="00C83C4E" w:rsidP="00B94CD0">
      <w:pPr>
        <w:spacing w:line="360" w:lineRule="auto"/>
        <w:jc w:val="thaiDistribute"/>
        <w:rPr>
          <w:cs/>
        </w:rPr>
      </w:pPr>
      <w:r w:rsidRPr="00FC11BF">
        <w:rPr>
          <w:cs/>
        </w:rPr>
        <w:tab/>
      </w:r>
      <w:r w:rsidR="00A15432" w:rsidRPr="00FC11BF">
        <w:t>Meanwhile, following the Blockchain consensus mentioned</w:t>
      </w:r>
      <w:r w:rsidR="00B94CD0" w:rsidRPr="00FC11BF">
        <w:t xml:space="preserve"> in 2.3.3.4</w:t>
      </w:r>
      <w:r w:rsidR="00A15432" w:rsidRPr="00FC11BF">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rsidRPr="00FC11BF">
        <w:t xml:space="preserve"> choice</w:t>
      </w:r>
      <w:r w:rsidR="00A15432" w:rsidRPr="00FC11BF">
        <w:t xml:space="preserve"> available. The start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w:t>
      </w:r>
      <w:r w:rsidR="009936BD" w:rsidRPr="00FC11BF">
        <w:t xml:space="preserve"> consecutively</w:t>
      </w:r>
      <w:r w:rsidR="00A15432" w:rsidRPr="00FC11BF">
        <w:t>.</w:t>
      </w:r>
    </w:p>
    <w:p w14:paraId="29EF3346" w14:textId="77777777" w:rsidR="001D7277" w:rsidRPr="00FC11BF" w:rsidRDefault="001D7277" w:rsidP="00C312FF">
      <w:pPr>
        <w:jc w:val="thaiDistribute"/>
      </w:pPr>
    </w:p>
    <w:p w14:paraId="3CF633CE" w14:textId="2EC57228" w:rsidR="00041250" w:rsidRPr="007A2ED9" w:rsidRDefault="006B0C46" w:rsidP="00C73D70">
      <w:pPr>
        <w:pStyle w:val="Heading2"/>
      </w:pPr>
      <w:r w:rsidRPr="008A6DD2">
        <w:lastRenderedPageBreak/>
        <w:t>3</w:t>
      </w:r>
      <w:r w:rsidR="008A6DD2" w:rsidRPr="008A6DD2">
        <w:rPr>
          <w:rFonts w:cstheme="minorBidi"/>
        </w:rPr>
        <w:t>.</w:t>
      </w:r>
      <w:r w:rsidR="00C73D70">
        <w:rPr>
          <w:rFonts w:cstheme="minorBidi"/>
        </w:rPr>
        <w:t>4</w:t>
      </w:r>
      <w:r w:rsidRPr="008A6DD2">
        <w:t xml:space="preserve"> </w:t>
      </w:r>
      <w:bookmarkStart w:id="51" w:name="CHAPTERIII_34"/>
      <w:r w:rsidR="00C312FF" w:rsidRPr="008A6DD2">
        <w:t xml:space="preserve">Integrating Blockchain with </w:t>
      </w:r>
      <w:proofErr w:type="spellStart"/>
      <w:r w:rsidR="00C312FF" w:rsidRPr="008A6DD2">
        <w:t>XDS.b</w:t>
      </w:r>
      <w:proofErr w:type="spellEnd"/>
      <w:r w:rsidR="008A6DD2">
        <w:t xml:space="preserve"> Profile</w:t>
      </w:r>
      <w:bookmarkEnd w:id="51"/>
    </w:p>
    <w:p w14:paraId="3A45E57B" w14:textId="7AEE06AA"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fldLock="1"/>
      </w:r>
      <w:r>
        <w:instrText xml:space="preserve"> REF _Ref7291759 \h </w:instrText>
      </w:r>
      <w:r>
        <w:fldChar w:fldCharType="separate"/>
      </w:r>
      <w:r w:rsidR="00454CE9" w:rsidRPr="00695B3C">
        <w:t xml:space="preserve">Figure </w:t>
      </w:r>
      <w:r w:rsidR="00454CE9">
        <w:rPr>
          <w:noProof/>
        </w:rPr>
        <w:t>2</w:t>
      </w:r>
      <w:r w:rsidR="00454CE9">
        <w:noBreakHyphen/>
      </w:r>
      <w:r w:rsidR="00454CE9">
        <w:rPr>
          <w:noProof/>
        </w:rPr>
        <w:t>2</w:t>
      </w:r>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fldLock="1"/>
      </w:r>
      <w:r>
        <w:instrText xml:space="preserve"> REF _Ref69271471 \h </w:instrText>
      </w:r>
      <w:r>
        <w:fldChar w:fldCharType="separate"/>
      </w:r>
      <w:r w:rsidR="00454CE9" w:rsidRPr="00FA336C">
        <w:t xml:space="preserve">Figure </w:t>
      </w:r>
      <w:r w:rsidR="00454CE9">
        <w:rPr>
          <w:noProof/>
        </w:rPr>
        <w:t>3</w:t>
      </w:r>
      <w:r w:rsidR="00454CE9">
        <w:noBreakHyphen/>
      </w:r>
      <w:r w:rsidR="00454CE9">
        <w:rPr>
          <w:noProof/>
        </w:rPr>
        <w:t>1</w:t>
      </w:r>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20">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3B927621" w:rsidR="00AD58D0" w:rsidRPr="00A9644A" w:rsidRDefault="00AD58D0" w:rsidP="00FB772F">
      <w:pPr>
        <w:pStyle w:val="Caption"/>
        <w:jc w:val="center"/>
        <w:rPr>
          <w:rFonts w:cs="Angsana New"/>
          <w:i/>
          <w:iCs/>
          <w:szCs w:val="30"/>
        </w:rPr>
      </w:pPr>
      <w:bookmarkStart w:id="52" w:name="_Ref69271471"/>
      <w:bookmarkStart w:id="53" w:name="_Toc74189602"/>
      <w:bookmarkStart w:id="54" w:name="_Ref74191032"/>
      <w:r w:rsidRPr="00FA336C">
        <w:t xml:space="preserve">Figure </w:t>
      </w:r>
      <w:fldSimple w:instr=" STYLEREF 1 \s " w:fldLock="1">
        <w:r w:rsidR="0096498E">
          <w:rPr>
            <w:noProof/>
          </w:rPr>
          <w:t>3</w:t>
        </w:r>
      </w:fldSimple>
      <w:r w:rsidR="0096498E">
        <w:noBreakHyphen/>
      </w:r>
      <w:fldSimple w:instr=" SEQ Figure \* ARABIC \s 1 " w:fldLock="1">
        <w:r w:rsidR="0096498E">
          <w:rPr>
            <w:noProof/>
          </w:rPr>
          <w:t>1</w:t>
        </w:r>
      </w:fldSimple>
      <w:bookmarkEnd w:id="52"/>
      <w:r w:rsidRPr="00FA336C">
        <w:t xml:space="preserve"> </w:t>
      </w:r>
      <w:bookmarkStart w:id="55" w:name="_Ref74190820"/>
      <w:r w:rsidR="00A9644A" w:rsidRPr="00A9644A">
        <w:t>XDS Profile within the scope of interest for this work</w:t>
      </w:r>
      <w:bookmarkEnd w:id="53"/>
      <w:bookmarkEnd w:id="54"/>
      <w:bookmarkEnd w:id="55"/>
    </w:p>
    <w:p w14:paraId="75807C6C" w14:textId="77777777" w:rsidR="00AD58D0" w:rsidRDefault="00AD58D0" w:rsidP="003A3F86">
      <w:pPr>
        <w:spacing w:line="360" w:lineRule="auto"/>
        <w:jc w:val="thaiDistribute"/>
      </w:pPr>
    </w:p>
    <w:p w14:paraId="6DA8F0EC" w14:textId="2EB74DA2" w:rsidR="003A3F86" w:rsidRPr="00FC11BF" w:rsidRDefault="00AD58D0" w:rsidP="003A3F86">
      <w:pPr>
        <w:spacing w:line="360" w:lineRule="auto"/>
        <w:jc w:val="thaiDistribute"/>
      </w:pPr>
      <w:r w:rsidRPr="00FC11BF">
        <w:tab/>
      </w:r>
      <w:r w:rsidR="003A3F86" w:rsidRPr="00FC11BF">
        <w:t>Following</w:t>
      </w:r>
      <w:r w:rsidR="003058F9" w:rsidRPr="00FC11BF">
        <w:t xml:space="preserve"> Section</w:t>
      </w:r>
      <w:r w:rsidR="003A3F86" w:rsidRPr="00FC11BF">
        <w:t xml:space="preserve"> 2.1.4, all Blockchain nodes will receive ITI-42 transactions from their local XDS Document Repository Actor as normal XDS Document Registry Actor would do, before transitioning the transaction into Blockchain </w:t>
      </w:r>
      <w:proofErr w:type="spellStart"/>
      <w:r w:rsidR="003A3F86" w:rsidRPr="00FC11BF">
        <w:t>Smartcontract</w:t>
      </w:r>
      <w:proofErr w:type="spellEnd"/>
      <w:r w:rsidR="003A3F86" w:rsidRPr="00FC11BF">
        <w:t xml:space="preserve"> and publish into the Blockchain ledger. </w:t>
      </w:r>
      <w:r w:rsidR="005E2259" w:rsidRPr="00FC11BF">
        <w:t xml:space="preserve">Likewise, the health document query via ITI-18 transactions from local XDS Document Consumer will be interpreted and interact with </w:t>
      </w:r>
      <w:proofErr w:type="spellStart"/>
      <w:r w:rsidR="005E2259" w:rsidRPr="00FC11BF">
        <w:t>Smartcontract</w:t>
      </w:r>
      <w:proofErr w:type="spellEnd"/>
      <w:r w:rsidR="005E2259" w:rsidRPr="00FC11BF">
        <w:t xml:space="preserve"> consecutively. Note that the XDS Document Consumer Actor will still be required to directly issue ITI-43 transaction to the XDS Document Repository Actor hosting the health document to retrieve it. The </w:t>
      </w:r>
      <w:proofErr w:type="spellStart"/>
      <w:r w:rsidR="005E2259" w:rsidRPr="00FC11BF">
        <w:t>Smartcontract</w:t>
      </w:r>
      <w:proofErr w:type="spellEnd"/>
      <w:r w:rsidR="005E2259" w:rsidRPr="00FC11BF">
        <w:t xml:space="preserve"> will act as a medium for each node to perform the task to add data, read data, and search for data within the Blockchain ledger (as shown in </w:t>
      </w:r>
      <w:r w:rsidR="005E2259" w:rsidRPr="00FC11BF">
        <w:fldChar w:fldCharType="begin" w:fldLock="1"/>
      </w:r>
      <w:r w:rsidR="005E2259" w:rsidRPr="00FC11BF">
        <w:instrText xml:space="preserve"> REF _Ref69271717 \h </w:instrText>
      </w:r>
      <w:r w:rsidR="00FC11BF" w:rsidRPr="00FC11BF">
        <w:instrText xml:space="preserve"> \* MERGEFORMAT </w:instrText>
      </w:r>
      <w:r w:rsidR="005E2259" w:rsidRPr="00FC11BF">
        <w:fldChar w:fldCharType="separate"/>
      </w:r>
      <w:r w:rsidR="00454CE9" w:rsidRPr="00FC11BF">
        <w:t xml:space="preserve">Figure </w:t>
      </w:r>
      <w:r w:rsidR="00454CE9" w:rsidRPr="00FC11BF">
        <w:rPr>
          <w:noProof/>
        </w:rPr>
        <w:t>3</w:t>
      </w:r>
      <w:r w:rsidR="00454CE9" w:rsidRPr="00FC11BF">
        <w:noBreakHyphen/>
      </w:r>
      <w:r w:rsidR="00454CE9" w:rsidRPr="00FC11BF">
        <w:rPr>
          <w:noProof/>
        </w:rPr>
        <w:t>2</w:t>
      </w:r>
      <w:r w:rsidR="005E2259" w:rsidRPr="00FC11BF">
        <w:fldChar w:fldCharType="end"/>
      </w:r>
      <w:r w:rsidR="005E2259" w:rsidRPr="00FC11BF">
        <w:t>) allow the Blockchain technology to effectively integrated into the XDS system.</w:t>
      </w:r>
    </w:p>
    <w:p w14:paraId="08968DB4" w14:textId="77777777" w:rsidR="003A3F86" w:rsidRPr="00FC11BF" w:rsidRDefault="003A3F86" w:rsidP="00A3569C">
      <w:pPr>
        <w:rPr>
          <w:color w:val="FF0000"/>
        </w:rPr>
      </w:pPr>
    </w:p>
    <w:p w14:paraId="49277AD9" w14:textId="5AFC9BD4" w:rsidR="00413557" w:rsidRDefault="00422BAE" w:rsidP="00353469">
      <w:pPr>
        <w:keepNext/>
        <w:jc w:val="center"/>
      </w:pPr>
      <w:r w:rsidRPr="00422BAE">
        <w:rPr>
          <w:noProof/>
        </w:rPr>
        <w:lastRenderedPageBreak/>
        <w:drawing>
          <wp:inline distT="0" distB="0" distL="0" distR="0" wp14:anchorId="17C6115B" wp14:editId="09E57585">
            <wp:extent cx="5534447" cy="28783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58088" cy="2890668"/>
                    </a:xfrm>
                    <a:prstGeom prst="rect">
                      <a:avLst/>
                    </a:prstGeom>
                  </pic:spPr>
                </pic:pic>
              </a:graphicData>
            </a:graphic>
          </wp:inline>
        </w:drawing>
      </w:r>
    </w:p>
    <w:p w14:paraId="27F2EBE9" w14:textId="77777777" w:rsidR="0086423C" w:rsidRDefault="0086423C" w:rsidP="00353469">
      <w:pPr>
        <w:keepNext/>
        <w:jc w:val="center"/>
      </w:pPr>
    </w:p>
    <w:p w14:paraId="4371AABC" w14:textId="259F49F0" w:rsidR="00C312FF" w:rsidRPr="00731799" w:rsidRDefault="00413557" w:rsidP="00FB772F">
      <w:pPr>
        <w:pStyle w:val="Caption"/>
        <w:jc w:val="center"/>
        <w:rPr>
          <w:i/>
          <w:iCs/>
        </w:rPr>
      </w:pPr>
      <w:bookmarkStart w:id="56" w:name="_Ref69271717"/>
      <w:bookmarkStart w:id="57" w:name="_Toc74189603"/>
      <w:bookmarkStart w:id="58" w:name="_Ref74191037"/>
      <w:r w:rsidRPr="00413557">
        <w:t xml:space="preserve">Figure </w:t>
      </w:r>
      <w:fldSimple w:instr=" STYLEREF 1 \s " w:fldLock="1">
        <w:r w:rsidR="0096498E">
          <w:rPr>
            <w:noProof/>
          </w:rPr>
          <w:t>3</w:t>
        </w:r>
      </w:fldSimple>
      <w:r w:rsidR="0096498E">
        <w:noBreakHyphen/>
      </w:r>
      <w:fldSimple w:instr=" SEQ Figure \* ARABIC \s 1 " w:fldLock="1">
        <w:r w:rsidR="0096498E">
          <w:rPr>
            <w:noProof/>
          </w:rPr>
          <w:t>2</w:t>
        </w:r>
      </w:fldSimple>
      <w:bookmarkEnd w:id="56"/>
      <w:r w:rsidRPr="00413557">
        <w:t xml:space="preserve"> </w:t>
      </w:r>
      <w:bookmarkStart w:id="59" w:name="_Ref74190824"/>
      <w:r w:rsidR="00606802">
        <w:t>I</w:t>
      </w:r>
      <w:r w:rsidRPr="00413557">
        <w:t>ntegrat</w:t>
      </w:r>
      <w:r w:rsidR="00606802">
        <w:t>ing</w:t>
      </w:r>
      <w:r w:rsidRPr="00413557">
        <w:t xml:space="preserve"> Blockchain </w:t>
      </w:r>
      <w:r w:rsidR="00606802">
        <w:t>into</w:t>
      </w:r>
      <w:r w:rsidRPr="00413557">
        <w:t xml:space="preserve"> </w:t>
      </w:r>
      <w:proofErr w:type="spellStart"/>
      <w:r w:rsidRPr="00413557">
        <w:t>XDS.b</w:t>
      </w:r>
      <w:proofErr w:type="spellEnd"/>
      <w:r w:rsidRPr="00413557">
        <w:t xml:space="preserve"> Profile</w:t>
      </w:r>
      <w:bookmarkEnd w:id="57"/>
      <w:bookmarkEnd w:id="58"/>
      <w:bookmarkEnd w:id="59"/>
    </w:p>
    <w:p w14:paraId="52D41F6A" w14:textId="0EBD173F" w:rsidR="00B369FB" w:rsidRDefault="00B369FB" w:rsidP="00006734">
      <w:pPr>
        <w:pStyle w:val="Heading2"/>
      </w:pPr>
      <w:bookmarkStart w:id="60" w:name="CHAPTERIII_35"/>
      <w:r w:rsidRPr="001039FE">
        <w:t>3.</w:t>
      </w:r>
      <w:r w:rsidR="00006734">
        <w:t>5</w:t>
      </w:r>
      <w:r w:rsidRPr="001039FE">
        <w:t xml:space="preserve"> </w:t>
      </w:r>
      <w:r w:rsidR="00C93592">
        <w:t>Design</w:t>
      </w:r>
      <w:r w:rsidR="001039FE" w:rsidRPr="001039FE">
        <w:t xml:space="preserve"> Functions</w:t>
      </w:r>
      <w:r w:rsidRPr="001039FE">
        <w:t xml:space="preserve"> </w:t>
      </w:r>
    </w:p>
    <w:bookmarkEnd w:id="60"/>
    <w:p w14:paraId="6CDC0BF3" w14:textId="6F841A7F" w:rsidR="001039FE" w:rsidRPr="00FC11BF" w:rsidRDefault="00826AC7" w:rsidP="00B369FB">
      <w:pPr>
        <w:spacing w:line="360" w:lineRule="auto"/>
        <w:jc w:val="thaiDistribute"/>
        <w:rPr>
          <w:b/>
          <w:bCs/>
        </w:rPr>
      </w:pPr>
      <w:r w:rsidRPr="00FC11BF">
        <w:tab/>
      </w:r>
      <w:bookmarkStart w:id="61" w:name="CHAPTERIII_351"/>
      <w:r w:rsidR="001039FE" w:rsidRPr="00FC11BF">
        <w:rPr>
          <w:b/>
          <w:bCs/>
        </w:rPr>
        <w:t>3.</w:t>
      </w:r>
      <w:r w:rsidR="00006734" w:rsidRPr="00FC11BF">
        <w:rPr>
          <w:b/>
          <w:bCs/>
        </w:rPr>
        <w:t>5</w:t>
      </w:r>
      <w:r w:rsidR="001039FE" w:rsidRPr="00FC11BF">
        <w:rPr>
          <w:b/>
          <w:bCs/>
        </w:rPr>
        <w:t xml:space="preserve">.1 Document </w:t>
      </w:r>
      <w:r w:rsidR="00B369FB" w:rsidRPr="00FC11BF">
        <w:rPr>
          <w:b/>
          <w:bCs/>
        </w:rPr>
        <w:t>Register</w:t>
      </w:r>
      <w:bookmarkEnd w:id="61"/>
    </w:p>
    <w:p w14:paraId="10587924" w14:textId="0F5E4342" w:rsidR="002C00ED" w:rsidRPr="00FC11BF" w:rsidRDefault="001039FE" w:rsidP="002C00ED">
      <w:pPr>
        <w:spacing w:line="360" w:lineRule="auto"/>
        <w:jc w:val="thaiDistribute"/>
      </w:pPr>
      <w:r w:rsidRPr="00FC11BF">
        <w:tab/>
      </w:r>
      <w:r w:rsidR="002C00ED" w:rsidRPr="00FC11BF">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w:t>
      </w:r>
      <w:proofErr w:type="spellStart"/>
      <w:r w:rsidR="002C00ED" w:rsidRPr="00FC11BF">
        <w:t>Smartcontract</w:t>
      </w:r>
      <w:proofErr w:type="spellEnd"/>
      <w:r w:rsidR="002C00ED" w:rsidRPr="00FC11BF">
        <w:t xml:space="preserve"> functions related.</w:t>
      </w:r>
    </w:p>
    <w:p w14:paraId="71AE45A0" w14:textId="1497CDBC" w:rsidR="00EF7BF8" w:rsidRPr="00FC11BF" w:rsidRDefault="00EF7BF8" w:rsidP="002C00ED">
      <w:pPr>
        <w:spacing w:line="360" w:lineRule="auto"/>
        <w:jc w:val="thaiDistribute"/>
      </w:pPr>
      <w:r w:rsidRPr="00FC11BF">
        <w:tab/>
      </w:r>
      <w:r w:rsidR="002C00ED" w:rsidRPr="00FC11BF">
        <w:t>The first</w:t>
      </w:r>
      <w:r w:rsidR="00CB21DB" w:rsidRPr="00FC11BF">
        <w:t xml:space="preserve"> function</w:t>
      </w:r>
      <w:r w:rsidR="002C00ED" w:rsidRPr="00FC11BF">
        <w:t xml:space="preserve"> is the document registering function, the function act as part of the XDS Document Registry Actor to store the value of health document metadata interprets from ITI-42 transaction into the Blockchain ledger. This function act in a fashion </w:t>
      </w:r>
      <w:proofErr w:type="gramStart"/>
      <w:r w:rsidR="002C00ED" w:rsidRPr="00FC11BF">
        <w:t>similar to</w:t>
      </w:r>
      <w:proofErr w:type="gramEnd"/>
      <w:r w:rsidR="002C00ED" w:rsidRPr="00FC11BF">
        <w:t xml:space="preserve"> a programming variable where certain values were assigned to a specific variable for usage within the program, a whole set of metadata value is assigned into single </w:t>
      </w:r>
      <w:proofErr w:type="spellStart"/>
      <w:r w:rsidR="002C00ED" w:rsidRPr="00FC11BF">
        <w:t>Smartcontract</w:t>
      </w:r>
      <w:proofErr w:type="spellEnd"/>
      <w:r w:rsidR="002C00ED" w:rsidRPr="00FC11BF">
        <w:t xml:space="preserve"> function transaction. The function also automatically assigns each set of metadata with an identification number to be used for common understanding amongst the </w:t>
      </w:r>
      <w:proofErr w:type="spellStart"/>
      <w:r w:rsidR="002C00ED" w:rsidRPr="00FC11BF">
        <w:t>Smartcontract</w:t>
      </w:r>
      <w:proofErr w:type="spellEnd"/>
      <w:r w:rsidR="002C00ED" w:rsidRPr="00FC11BF">
        <w:t xml:space="preserve"> to differentiate each set of metadata belong to each health document. The identification number also essential for search operation which would be further explained later</w:t>
      </w:r>
      <w:r w:rsidRPr="00FC11BF">
        <w:t xml:space="preserve">. </w:t>
      </w:r>
    </w:p>
    <w:p w14:paraId="45B20D6D" w14:textId="7B5AF636" w:rsidR="00EF7BF8" w:rsidRPr="00FC11BF" w:rsidRDefault="00EF7BF8" w:rsidP="00EF7BF8">
      <w:pPr>
        <w:spacing w:line="360" w:lineRule="auto"/>
        <w:jc w:val="thaiDistribute"/>
      </w:pPr>
      <w:r w:rsidRPr="00FC11BF">
        <w:tab/>
      </w:r>
      <w:r w:rsidR="00285C87" w:rsidRPr="00FC11BF">
        <w:t>The second</w:t>
      </w:r>
      <w:r w:rsidR="00CB21DB" w:rsidRPr="00FC11BF">
        <w:t xml:space="preserve"> function</w:t>
      </w:r>
      <w:r w:rsidR="00285C87" w:rsidRPr="00FC11BF">
        <w:t xml:space="preserve"> is the checker function which will check for the last identification number assigned to the published set of metadata. This function allows </w:t>
      </w:r>
      <w:proofErr w:type="spellStart"/>
      <w:r w:rsidR="00285C87" w:rsidRPr="00FC11BF">
        <w:lastRenderedPageBreak/>
        <w:t>Smartcontract</w:t>
      </w:r>
      <w:proofErr w:type="spellEnd"/>
      <w:r w:rsidR="00285C87" w:rsidRPr="00FC11BF">
        <w:t xml:space="preserve"> to keep track of the identification number previously used and prevent duplication. Each time a new set of metadata entering the Blockchain ledger, the identification number which would be assigned to the metadata set will be additively increased by 1 from the previous</w:t>
      </w:r>
      <w:r w:rsidRPr="00FC11BF">
        <w:t xml:space="preserve">. </w:t>
      </w:r>
    </w:p>
    <w:p w14:paraId="3D0B065F" w14:textId="3372665F" w:rsidR="001039FE" w:rsidRPr="00FC11BF" w:rsidRDefault="008B4BBD" w:rsidP="00B369FB">
      <w:pPr>
        <w:spacing w:line="360" w:lineRule="auto"/>
        <w:jc w:val="thaiDistribute"/>
        <w:rPr>
          <w:b/>
          <w:bCs/>
        </w:rPr>
      </w:pPr>
      <w:r w:rsidRPr="00FC11BF">
        <w:tab/>
      </w:r>
      <w:bookmarkStart w:id="62" w:name="CHAPTERIII_352"/>
      <w:r w:rsidR="001039FE" w:rsidRPr="00FC11BF">
        <w:rPr>
          <w:b/>
          <w:bCs/>
        </w:rPr>
        <w:t>3.</w:t>
      </w:r>
      <w:r w:rsidR="00006734" w:rsidRPr="00FC11BF">
        <w:rPr>
          <w:b/>
          <w:bCs/>
        </w:rPr>
        <w:t>5</w:t>
      </w:r>
      <w:r w:rsidR="001039FE" w:rsidRPr="00FC11BF">
        <w:rPr>
          <w:b/>
          <w:bCs/>
        </w:rPr>
        <w:t>.2 Document</w:t>
      </w:r>
      <w:r w:rsidR="00B369FB" w:rsidRPr="00FC11BF">
        <w:rPr>
          <w:b/>
          <w:bCs/>
        </w:rPr>
        <w:t xml:space="preserve"> Search</w:t>
      </w:r>
      <w:bookmarkEnd w:id="62"/>
    </w:p>
    <w:p w14:paraId="30CF1520" w14:textId="4712B335" w:rsidR="00681704" w:rsidRPr="00FC11BF" w:rsidRDefault="00903289" w:rsidP="00EF7BF8">
      <w:pPr>
        <w:spacing w:line="360" w:lineRule="auto"/>
        <w:jc w:val="thaiDistribute"/>
      </w:pPr>
      <w:r w:rsidRPr="00FC11BF">
        <w:tab/>
        <w:t xml:space="preserve">The search operation allows members of XDS Affinity Domain Blockchain to discover health documents existing in the network by searching for registered metadata set belong to the document within the Blockchain ledger and gain access to actual documents using access information provided in the metadata. There are 2 </w:t>
      </w:r>
      <w:proofErr w:type="spellStart"/>
      <w:r w:rsidRPr="00FC11BF">
        <w:t>Smartcontract</w:t>
      </w:r>
      <w:proofErr w:type="spellEnd"/>
      <w:r w:rsidRPr="00FC11BF">
        <w:t xml:space="preserve"> functions related.</w:t>
      </w:r>
    </w:p>
    <w:p w14:paraId="3371C954" w14:textId="403751AE" w:rsidR="00903289" w:rsidRPr="00FC11BF" w:rsidRDefault="00903289" w:rsidP="00EF7BF8">
      <w:pPr>
        <w:spacing w:line="360" w:lineRule="auto"/>
        <w:jc w:val="thaiDistribute"/>
      </w:pPr>
      <w:r w:rsidRPr="00FC11BF">
        <w:tab/>
        <w:t xml:space="preserve">The first function is the read function where </w:t>
      </w:r>
      <w:proofErr w:type="spellStart"/>
      <w:r w:rsidRPr="00FC11BF">
        <w:t>Smartcontract</w:t>
      </w:r>
      <w:proofErr w:type="spellEnd"/>
      <w:r w:rsidRPr="00FC11BF">
        <w:t xml:space="preserve"> allows the XDS Document Registry Actor to read the value of metadata stored within the Blockchain ledger. This function only needs identification number input to return metadata value to the XDS Document Registry Actor program.</w:t>
      </w:r>
    </w:p>
    <w:p w14:paraId="25456106" w14:textId="62491A28" w:rsidR="00903289" w:rsidRPr="00FC11BF" w:rsidRDefault="00903289" w:rsidP="00EF7BF8">
      <w:pPr>
        <w:spacing w:line="360" w:lineRule="auto"/>
        <w:jc w:val="thaiDistribute"/>
      </w:pPr>
      <w:r w:rsidRPr="00FC11BF">
        <w:tab/>
        <w:t>During the search operation, the XDS Document Registry Actor will be the one to handle the search keyword. The Actor performs sequential searches on each set of registered metadata using the assigned identification number for iteration until the matching result was found or reached the end of the iteration. The Actor then triggers the return query result function.</w:t>
      </w:r>
    </w:p>
    <w:p w14:paraId="297D504B" w14:textId="0B705BEE" w:rsidR="00903289" w:rsidRPr="00FC11BF" w:rsidRDefault="00903289" w:rsidP="00EF7BF8">
      <w:pPr>
        <w:spacing w:line="360" w:lineRule="auto"/>
        <w:jc w:val="thaiDistribute"/>
      </w:pPr>
      <w:r w:rsidRPr="00FC11BF">
        <w:tab/>
        <w:t xml:space="preserve">The second </w:t>
      </w:r>
      <w:proofErr w:type="spellStart"/>
      <w:r w:rsidRPr="00FC11BF">
        <w:t>Smartcontract</w:t>
      </w:r>
      <w:proofErr w:type="spellEnd"/>
      <w:r w:rsidRPr="00FC11BF">
        <w:t xml:space="preserve"> function is the return query result function where the </w:t>
      </w:r>
      <w:proofErr w:type="spellStart"/>
      <w:r w:rsidRPr="00FC11BF">
        <w:t>Smartcontract</w:t>
      </w:r>
      <w:proofErr w:type="spellEnd"/>
      <w:r w:rsidRPr="00FC11BF">
        <w:t xml:space="preserve"> returns the whole set of metadata specified as the search result to the XDS Document Registry Actor. The version of the return value omitted by this function is different from the read function in terms of compatibility with the ITI-18 transaction format. The XDS Document Registry Actor then sorts the result into an ITI-18 transaction and return it to the XDS Document Consumer Actor.</w:t>
      </w:r>
    </w:p>
    <w:p w14:paraId="708375C7" w14:textId="79C1B770" w:rsidR="00903289" w:rsidRPr="00FC11BF" w:rsidRDefault="00903289" w:rsidP="00EF7BF8">
      <w:pPr>
        <w:spacing w:line="360" w:lineRule="auto"/>
        <w:jc w:val="thaiDistribute"/>
      </w:pPr>
      <w:r w:rsidRPr="00FC11BF">
        <w:tab/>
        <w:t xml:space="preserve">Following the normal process of IHE </w:t>
      </w:r>
      <w:proofErr w:type="spellStart"/>
      <w:r w:rsidRPr="00FC11BF">
        <w:t>XDS.b</w:t>
      </w:r>
      <w:proofErr w:type="spellEnd"/>
      <w:r w:rsidRPr="00FC11BF">
        <w:t xml:space="preserve"> Profile</w:t>
      </w:r>
      <w:r w:rsidR="008856A7" w:rsidRPr="00FC11BF">
        <w:t xml:space="preserve"> in Section</w:t>
      </w:r>
      <w:r w:rsidRPr="00FC11BF">
        <w:t xml:space="preserve"> 2.1.4, the XDS Document Consumer will then use health document access information provided within the search result metadata to gain access to the XDS Document Repository hosting the document. Then negotiate for document exchange using the ITI-43 transactions outside the Blockchain network.</w:t>
      </w:r>
    </w:p>
    <w:p w14:paraId="1326850E" w14:textId="17A74BFC" w:rsidR="00903289" w:rsidRPr="00FC11BF" w:rsidRDefault="00903289" w:rsidP="00BF45BB">
      <w:pPr>
        <w:spacing w:line="360" w:lineRule="auto"/>
        <w:jc w:val="thaiDistribute"/>
        <w:rPr>
          <w:cs/>
        </w:rPr>
      </w:pPr>
      <w:r w:rsidRPr="00FC11BF">
        <w:tab/>
        <w:t>As mentioned</w:t>
      </w:r>
      <w:r w:rsidR="008856A7" w:rsidRPr="00FC11BF">
        <w:t xml:space="preserve"> in Section</w:t>
      </w:r>
      <w:r w:rsidRPr="00FC11BF">
        <w:t xml:space="preserve"> 3.</w:t>
      </w:r>
      <w:r w:rsidR="00C73D70" w:rsidRPr="00FC11BF">
        <w:t>2</w:t>
      </w:r>
      <w:r w:rsidRPr="00FC11BF">
        <w:t xml:space="preserve">, after receiving the document shared from its original source, the shared peer will also want to register the document into the XDS </w:t>
      </w:r>
      <w:r w:rsidRPr="00FC11BF">
        <w:lastRenderedPageBreak/>
        <w:t>Document Registry to let the network know that now they can act as an alternative source of the document for the network.</w:t>
      </w:r>
      <w:r w:rsidR="00BF45BB" w:rsidRPr="00FC11BF">
        <w:rPr>
          <w:cs/>
        </w:rPr>
        <w:t xml:space="preserve"> </w:t>
      </w:r>
    </w:p>
    <w:p w14:paraId="0A6420E4" w14:textId="23F39481" w:rsidR="006D3A08" w:rsidRDefault="006D3A08" w:rsidP="006D3A08">
      <w:pPr>
        <w:keepNext/>
        <w:spacing w:line="360" w:lineRule="auto"/>
        <w:jc w:val="center"/>
      </w:pPr>
    </w:p>
    <w:p w14:paraId="5476FE33" w14:textId="0EE43E3B" w:rsidR="0086312C" w:rsidRPr="0021241B" w:rsidRDefault="00681704" w:rsidP="0086312C">
      <w:pPr>
        <w:pStyle w:val="Heading2"/>
        <w:rPr>
          <w:rFonts w:cstheme="minorBidi"/>
        </w:rPr>
      </w:pPr>
      <w:bookmarkStart w:id="63" w:name="CHAPTERIII_36"/>
      <w:r w:rsidRPr="0086312C">
        <w:rPr>
          <w:rStyle w:val="Heading2Char"/>
          <w:b/>
          <w:bCs/>
        </w:rPr>
        <w:t>3.</w:t>
      </w:r>
      <w:r w:rsidR="0086312C" w:rsidRPr="0086312C">
        <w:rPr>
          <w:rStyle w:val="Heading2Char"/>
          <w:b/>
          <w:bCs/>
        </w:rPr>
        <w:t>6</w:t>
      </w:r>
      <w:r w:rsidRPr="0086312C">
        <w:rPr>
          <w:rStyle w:val="Heading2Char"/>
          <w:b/>
          <w:bCs/>
        </w:rPr>
        <w:t xml:space="preserve"> </w:t>
      </w:r>
      <w:r w:rsidR="0072745C" w:rsidRPr="0086312C">
        <w:rPr>
          <w:rStyle w:val="Heading2Char"/>
          <w:b/>
          <w:bCs/>
        </w:rPr>
        <w:t>P</w:t>
      </w:r>
      <w:r w:rsidR="00A154FA" w:rsidRPr="0086312C">
        <w:rPr>
          <w:rStyle w:val="Heading2Char"/>
          <w:b/>
          <w:bCs/>
        </w:rPr>
        <w:t xml:space="preserve">rocess </w:t>
      </w:r>
      <w:r w:rsidR="0072745C" w:rsidRPr="0086312C">
        <w:rPr>
          <w:rStyle w:val="Heading2Char"/>
          <w:b/>
          <w:bCs/>
        </w:rPr>
        <w:t>Flow</w:t>
      </w:r>
      <w:r w:rsidR="008E39BF" w:rsidRPr="0086312C">
        <w:t xml:space="preserve"> </w:t>
      </w:r>
    </w:p>
    <w:bookmarkEnd w:id="63"/>
    <w:p w14:paraId="00C16ED7" w14:textId="7BADFCC6" w:rsidR="0072745C" w:rsidRPr="00FC11BF" w:rsidRDefault="0021241B" w:rsidP="00EF7BF8">
      <w:pPr>
        <w:spacing w:line="360" w:lineRule="auto"/>
        <w:jc w:val="thaiDistribute"/>
      </w:pPr>
      <w:r w:rsidRPr="00FC11BF">
        <w:tab/>
      </w:r>
      <w:r w:rsidR="00D22F28" w:rsidRPr="00FC11BF">
        <w:fldChar w:fldCharType="begin" w:fldLock="1"/>
      </w:r>
      <w:r w:rsidR="00D22F28" w:rsidRPr="00FC11BF">
        <w:instrText xml:space="preserve"> REF _Ref73664944 \h </w:instrText>
      </w:r>
      <w:r w:rsidR="00FC11BF" w:rsidRPr="00FC11BF">
        <w:instrText xml:space="preserve"> \* MERGEFORMAT </w:instrText>
      </w:r>
      <w:r w:rsidR="00D22F28" w:rsidRPr="00FC11BF">
        <w:fldChar w:fldCharType="separate"/>
      </w:r>
      <w:r w:rsidR="00454CE9" w:rsidRPr="00FC11BF">
        <w:t xml:space="preserve">Figure </w:t>
      </w:r>
      <w:r w:rsidR="00454CE9" w:rsidRPr="00FC11BF">
        <w:rPr>
          <w:noProof/>
        </w:rPr>
        <w:t>3</w:t>
      </w:r>
      <w:r w:rsidR="00454CE9" w:rsidRPr="00FC11BF">
        <w:noBreakHyphen/>
      </w:r>
      <w:r w:rsidR="00454CE9" w:rsidRPr="00FC11BF">
        <w:rPr>
          <w:noProof/>
        </w:rPr>
        <w:t>3</w:t>
      </w:r>
      <w:r w:rsidR="00D22F28" w:rsidRPr="00FC11BF">
        <w:fldChar w:fldCharType="end"/>
      </w:r>
      <w:r w:rsidRPr="00FC11BF">
        <w:t xml:space="preserve"> </w:t>
      </w:r>
      <w:r w:rsidR="00D22F28" w:rsidRPr="00FC11BF">
        <w:t>showing the process flow of the XDS Document Registry Actor which acts as a medium between the Blockchain ledger and XDS System</w:t>
      </w:r>
      <w:r w:rsidRPr="00FC11BF">
        <w:t>.</w:t>
      </w:r>
    </w:p>
    <w:p w14:paraId="7A9AFFDC" w14:textId="27569A60" w:rsidR="00EB632C" w:rsidRPr="00FC11BF" w:rsidRDefault="00EB632C" w:rsidP="00EF7BF8">
      <w:pPr>
        <w:spacing w:line="360" w:lineRule="auto"/>
        <w:jc w:val="thaiDistribute"/>
      </w:pPr>
    </w:p>
    <w:p w14:paraId="406D2DAA" w14:textId="377DB5F7" w:rsidR="00EB632C" w:rsidRDefault="00EB632C" w:rsidP="00EF7BF8">
      <w:pPr>
        <w:spacing w:line="360" w:lineRule="auto"/>
        <w:jc w:val="thaiDistribute"/>
      </w:pPr>
    </w:p>
    <w:p w14:paraId="6CBA8B16" w14:textId="68A4D93B" w:rsidR="00EB632C" w:rsidRPr="000C1AFA" w:rsidRDefault="000C1AFA" w:rsidP="00EB632C">
      <w:pPr>
        <w:spacing w:line="360" w:lineRule="auto"/>
        <w:jc w:val="center"/>
        <w:rPr>
          <w:sz w:val="28"/>
          <w:szCs w:val="28"/>
        </w:rPr>
      </w:pPr>
      <w:r w:rsidRPr="000C1AFA">
        <w:rPr>
          <w:sz w:val="28"/>
          <w:szCs w:val="28"/>
        </w:rPr>
        <w:t>Flowchart Symbols</w:t>
      </w:r>
    </w:p>
    <w:p w14:paraId="714FC5EC" w14:textId="2F88B295" w:rsidR="00EB632C" w:rsidRPr="00D22F28" w:rsidRDefault="00EB632C" w:rsidP="00EF7BF8">
      <w:pPr>
        <w:spacing w:line="360" w:lineRule="auto"/>
        <w:jc w:val="thaiDistribute"/>
      </w:pPr>
      <w:r>
        <w:rPr>
          <w:noProof/>
        </w:rPr>
        <w:drawing>
          <wp:inline distT="0" distB="0" distL="0" distR="0" wp14:anchorId="2A37BD12" wp14:editId="774DB28A">
            <wp:extent cx="5309870" cy="3270949"/>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2">
                      <a:extLst>
                        <a:ext uri="{28A0092B-C50C-407E-A947-70E740481C1C}">
                          <a14:useLocalDpi xmlns:a14="http://schemas.microsoft.com/office/drawing/2010/main" val="0"/>
                        </a:ext>
                      </a:extLst>
                    </a:blip>
                    <a:stretch>
                      <a:fillRect/>
                    </a:stretch>
                  </pic:blipFill>
                  <pic:spPr>
                    <a:xfrm>
                      <a:off x="0" y="0"/>
                      <a:ext cx="5309870" cy="3270949"/>
                    </a:xfrm>
                    <a:prstGeom prst="rect">
                      <a:avLst/>
                    </a:prstGeom>
                  </pic:spPr>
                </pic:pic>
              </a:graphicData>
            </a:graphic>
          </wp:inline>
        </w:drawing>
      </w:r>
    </w:p>
    <w:p w14:paraId="3BC04236" w14:textId="77777777" w:rsidR="00D22F28" w:rsidRDefault="00D22F28" w:rsidP="00D22F28">
      <w:pPr>
        <w:keepNext/>
        <w:spacing w:line="360" w:lineRule="auto"/>
        <w:ind w:hanging="450"/>
        <w:jc w:val="thaiDistribute"/>
      </w:pPr>
      <w:r>
        <w:rPr>
          <w:rFonts w:cstheme="minorBidi"/>
          <w:noProof/>
        </w:rPr>
        <w:lastRenderedPageBreak/>
        <w:drawing>
          <wp:inline distT="0" distB="0" distL="0" distR="0" wp14:anchorId="74056E60" wp14:editId="436DED6E">
            <wp:extent cx="5941960" cy="7879742"/>
            <wp:effectExtent l="0" t="0" r="1905" b="698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5881" cy="7884942"/>
                    </a:xfrm>
                    <a:prstGeom prst="rect">
                      <a:avLst/>
                    </a:prstGeom>
                  </pic:spPr>
                </pic:pic>
              </a:graphicData>
            </a:graphic>
          </wp:inline>
        </w:drawing>
      </w:r>
    </w:p>
    <w:p w14:paraId="6E40E290" w14:textId="48B54ABB" w:rsidR="00681704" w:rsidRDefault="00D22F28" w:rsidP="00FB772F">
      <w:pPr>
        <w:pStyle w:val="Caption"/>
        <w:jc w:val="center"/>
      </w:pPr>
      <w:bookmarkStart w:id="64" w:name="_Ref73664944"/>
      <w:bookmarkStart w:id="65" w:name="_Toc74189604"/>
      <w:bookmarkStart w:id="66" w:name="_Ref74191041"/>
      <w:r w:rsidRPr="00D22F28">
        <w:t xml:space="preserve">Figure </w:t>
      </w:r>
      <w:fldSimple w:instr=" STYLEREF 1 \s " w:fldLock="1">
        <w:r w:rsidR="0096498E">
          <w:rPr>
            <w:noProof/>
          </w:rPr>
          <w:t>3</w:t>
        </w:r>
      </w:fldSimple>
      <w:r w:rsidR="0096498E">
        <w:noBreakHyphen/>
      </w:r>
      <w:fldSimple w:instr=" SEQ Figure \* ARABIC \s 1 " w:fldLock="1">
        <w:r w:rsidR="0096498E">
          <w:rPr>
            <w:noProof/>
          </w:rPr>
          <w:t>3</w:t>
        </w:r>
      </w:fldSimple>
      <w:bookmarkEnd w:id="64"/>
      <w:r w:rsidRPr="00D22F28">
        <w:t xml:space="preserve"> </w:t>
      </w:r>
      <w:bookmarkStart w:id="67" w:name="_Ref74190852"/>
      <w:r w:rsidRPr="00D22F28">
        <w:t>The process Flow of XDS Document Registry Actor</w:t>
      </w:r>
      <w:bookmarkEnd w:id="65"/>
      <w:bookmarkEnd w:id="66"/>
      <w:bookmarkEnd w:id="67"/>
    </w:p>
    <w:p w14:paraId="75B60203" w14:textId="4A40B15D" w:rsidR="00C8224E" w:rsidRPr="00C312FF" w:rsidRDefault="00C8224E" w:rsidP="0086423C">
      <w:pPr>
        <w:spacing w:line="360" w:lineRule="auto"/>
        <w:jc w:val="thaiDistribute"/>
        <w:sectPr w:rsidR="00C8224E" w:rsidRPr="00C312FF" w:rsidSect="008C5EA2">
          <w:headerReference w:type="even" r:id="rId24"/>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p>
    <w:p w14:paraId="442E15C6" w14:textId="77777777" w:rsidR="00C8224E" w:rsidRDefault="00C8224E" w:rsidP="003B134A">
      <w:pPr>
        <w:jc w:val="center"/>
        <w:rPr>
          <w:b/>
          <w:bCs/>
          <w:sz w:val="28"/>
          <w:szCs w:val="28"/>
        </w:rPr>
      </w:pPr>
    </w:p>
    <w:p w14:paraId="37449D62" w14:textId="0A679E3C" w:rsidR="005930C1" w:rsidRPr="003B134A" w:rsidRDefault="00C8224E" w:rsidP="003B134A">
      <w:pPr>
        <w:jc w:val="center"/>
        <w:rPr>
          <w:rFonts w:eastAsiaTheme="minorEastAsia"/>
          <w:b/>
          <w:bCs/>
          <w:sz w:val="28"/>
        </w:rPr>
      </w:pPr>
      <w:bookmarkStart w:id="68" w:name="CHAPTERIV"/>
      <w:r>
        <w:rPr>
          <w:b/>
          <w:bCs/>
          <w:sz w:val="28"/>
          <w:szCs w:val="28"/>
        </w:rPr>
        <w:t>CHAPTER IV</w:t>
      </w:r>
      <w:r>
        <w:rPr>
          <w:b/>
          <w:bCs/>
          <w:sz w:val="28"/>
          <w:szCs w:val="28"/>
        </w:rPr>
        <w:br/>
      </w:r>
      <w:r w:rsidR="00EE29F5" w:rsidRPr="003B134A">
        <w:rPr>
          <w:b/>
          <w:bCs/>
          <w:sz w:val="28"/>
          <w:szCs w:val="28"/>
        </w:rPr>
        <w:t>IMPLEMENTATION</w:t>
      </w:r>
    </w:p>
    <w:bookmarkEnd w:id="68"/>
    <w:p w14:paraId="22FA7D70" w14:textId="37062CB0" w:rsidR="005930C1" w:rsidRDefault="005930C1" w:rsidP="005930C1">
      <w:pPr>
        <w:pStyle w:val="ListParagraph"/>
        <w:spacing w:line="360" w:lineRule="auto"/>
        <w:ind w:left="0"/>
        <w:jc w:val="center"/>
        <w:rPr>
          <w:rFonts w:ascii="Times New Roman" w:hAnsi="Times New Roman" w:cs="Times New Roman"/>
          <w:color w:val="FF0000"/>
          <w:sz w:val="28"/>
        </w:rPr>
      </w:pPr>
    </w:p>
    <w:p w14:paraId="02ED3B07" w14:textId="77777777" w:rsidR="00C8224E" w:rsidRPr="006A7D30" w:rsidRDefault="00C8224E" w:rsidP="005930C1">
      <w:pPr>
        <w:pStyle w:val="ListParagraph"/>
        <w:spacing w:line="360" w:lineRule="auto"/>
        <w:ind w:left="0"/>
        <w:jc w:val="center"/>
        <w:rPr>
          <w:rFonts w:ascii="Times New Roman" w:hAnsi="Times New Roman" w:cs="Times New Roman"/>
          <w:color w:val="FF0000"/>
          <w:sz w:val="28"/>
        </w:rPr>
      </w:pPr>
    </w:p>
    <w:p w14:paraId="724A8424" w14:textId="35DA39D2"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00701A23" w:rsidRPr="00701A23">
        <w:rPr>
          <w:rFonts w:ascii="Times New Roman" w:hAnsi="Times New Roman" w:cs="Times New Roman"/>
          <w:sz w:val="24"/>
          <w:szCs w:val="24"/>
        </w:rPr>
        <w:t xml:space="preserve">This chapter emphasizes the implementation step for this work. Begin with the setup method to establish a small Blockchain network for development which will describe the installation method and system specification. The second section then explains the implementation of each XDS Actor including its native programming code and corresponding </w:t>
      </w:r>
      <w:proofErr w:type="spellStart"/>
      <w:r w:rsidR="00701A23" w:rsidRPr="00701A23">
        <w:rPr>
          <w:rFonts w:ascii="Times New Roman" w:hAnsi="Times New Roman" w:cs="Times New Roman"/>
          <w:sz w:val="24"/>
          <w:szCs w:val="24"/>
        </w:rPr>
        <w:t>Smartcontract</w:t>
      </w:r>
      <w:proofErr w:type="spellEnd"/>
      <w:r w:rsidR="00701A23" w:rsidRPr="00701A23">
        <w:rPr>
          <w:rFonts w:ascii="Times New Roman" w:hAnsi="Times New Roman" w:cs="Times New Roman"/>
          <w:sz w:val="24"/>
          <w:szCs w:val="24"/>
        </w:rPr>
        <w:t xml:space="preserve"> detail. </w:t>
      </w:r>
      <w:r w:rsidR="00701A23" w:rsidRPr="008102F1">
        <w:rPr>
          <w:rFonts w:ascii="Times New Roman" w:hAnsi="Times New Roman" w:cs="Times New Roman"/>
          <w:sz w:val="24"/>
          <w:szCs w:val="24"/>
        </w:rPr>
        <w:t>After that, the third section will explain the setup for the performance evaluation experiment and following with the experiment result in the last section.</w:t>
      </w:r>
    </w:p>
    <w:p w14:paraId="73983143" w14:textId="64BC5193" w:rsidR="00D43C08" w:rsidRPr="00D43C08" w:rsidRDefault="00A34155" w:rsidP="00D43C08">
      <w:pPr>
        <w:pStyle w:val="Heading2"/>
      </w:pPr>
      <w:r>
        <w:t xml:space="preserve">4.1 </w:t>
      </w:r>
      <w:bookmarkStart w:id="69" w:name="CHAPTERIV_41"/>
      <w:r w:rsidR="00BC5A0F" w:rsidRPr="00A34155">
        <w:t xml:space="preserve">Blockchain setup </w:t>
      </w:r>
      <w:bookmarkEnd w:id="69"/>
    </w:p>
    <w:p w14:paraId="36C980D5" w14:textId="29E2BBEA" w:rsidR="000E07F3" w:rsidRPr="009C3625" w:rsidRDefault="00B57A8A" w:rsidP="00F81C49">
      <w:pPr>
        <w:pStyle w:val="ListParagraph"/>
        <w:spacing w:line="360" w:lineRule="auto"/>
        <w:ind w:left="0"/>
        <w:jc w:val="thaiDistribute"/>
        <w:rPr>
          <w:rFonts w:ascii="Times New Roman" w:hAnsi="Times New Roman" w:cs="Times New Roman"/>
          <w:b/>
          <w:bCs/>
          <w:color w:val="FF0000"/>
          <w:sz w:val="24"/>
          <w:szCs w:val="24"/>
        </w:rPr>
      </w:pPr>
      <w:r w:rsidRPr="009C3625">
        <w:rPr>
          <w:rFonts w:ascii="Times New Roman" w:hAnsi="Times New Roman" w:cs="Times New Roman"/>
          <w:color w:val="FF0000"/>
          <w:sz w:val="24"/>
          <w:szCs w:val="24"/>
        </w:rPr>
        <w:tab/>
      </w:r>
      <w:bookmarkStart w:id="70" w:name="CHAPTERIV_411"/>
      <w:r w:rsidR="000E07F3" w:rsidRPr="009C3625">
        <w:rPr>
          <w:rFonts w:ascii="Times New Roman" w:hAnsi="Times New Roman" w:cs="Times New Roman"/>
          <w:b/>
          <w:bCs/>
          <w:sz w:val="24"/>
          <w:szCs w:val="24"/>
        </w:rPr>
        <w:t xml:space="preserve">4.1.1 Machine </w:t>
      </w:r>
      <w:r w:rsidR="004415CF" w:rsidRPr="009C3625">
        <w:rPr>
          <w:rFonts w:ascii="Times New Roman" w:hAnsi="Times New Roman" w:cs="Times New Roman"/>
          <w:b/>
          <w:bCs/>
          <w:sz w:val="24"/>
          <w:szCs w:val="24"/>
        </w:rPr>
        <w:t>S</w:t>
      </w:r>
      <w:r w:rsidR="000E07F3" w:rsidRPr="009C3625">
        <w:rPr>
          <w:rFonts w:ascii="Times New Roman" w:hAnsi="Times New Roman" w:cs="Times New Roman"/>
          <w:b/>
          <w:bCs/>
          <w:sz w:val="24"/>
          <w:szCs w:val="24"/>
        </w:rPr>
        <w:t>pecifications</w:t>
      </w:r>
      <w:bookmarkEnd w:id="70"/>
    </w:p>
    <w:p w14:paraId="17307171" w14:textId="4BDF2D1D" w:rsidR="00B57A8A" w:rsidRPr="009C3625" w:rsidRDefault="000E07F3"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tab/>
      </w:r>
      <w:r w:rsidR="00033A67" w:rsidRPr="009C3625">
        <w:rPr>
          <w:rFonts w:ascii="Times New Roman" w:hAnsi="Times New Roman" w:cs="Times New Roman"/>
          <w:sz w:val="24"/>
          <w:szCs w:val="24"/>
        </w:rPr>
        <w:t>For the implementation, the main machine was the best machine available for the implementation and compatible workflow which will be used for the coding process, which is a laptop Alienware 17 R5, Intel Core i9</w:t>
      </w:r>
      <w:r w:rsidR="00932E79">
        <w:rPr>
          <w:rFonts w:ascii="Times New Roman" w:hAnsi="Times New Roman" w:cs="Times New Roman"/>
          <w:sz w:val="24"/>
          <w:szCs w:val="24"/>
        </w:rPr>
        <w:t xml:space="preserve"> with</w:t>
      </w:r>
      <w:r w:rsidR="00033A67" w:rsidRPr="009C3625">
        <w:rPr>
          <w:rFonts w:ascii="Times New Roman" w:hAnsi="Times New Roman" w:cs="Times New Roman"/>
          <w:sz w:val="24"/>
          <w:szCs w:val="24"/>
        </w:rPr>
        <w:t xml:space="preserve"> 32 GB installed RAM, running on Windows 10 operating system version Home Single Language (20H2) 64-bit, x64-based processor. The 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p>
    <w:p w14:paraId="20D5279D" w14:textId="4B8689E0" w:rsidR="000E07F3" w:rsidRPr="009C3625" w:rsidRDefault="000E07F3" w:rsidP="00F81C49">
      <w:pPr>
        <w:pStyle w:val="ListParagraph"/>
        <w:spacing w:line="360" w:lineRule="auto"/>
        <w:ind w:left="0"/>
        <w:jc w:val="thaiDistribute"/>
        <w:rPr>
          <w:rFonts w:ascii="Times New Roman" w:hAnsi="Times New Roman" w:cs="Times New Roman"/>
          <w:b/>
          <w:bCs/>
          <w:color w:val="FF0000"/>
          <w:sz w:val="24"/>
          <w:szCs w:val="24"/>
        </w:rPr>
      </w:pPr>
      <w:r w:rsidRPr="009C3625">
        <w:rPr>
          <w:rFonts w:ascii="Times New Roman" w:hAnsi="Times New Roman" w:cs="Times New Roman"/>
          <w:color w:val="FF0000"/>
          <w:sz w:val="24"/>
          <w:szCs w:val="24"/>
        </w:rPr>
        <w:tab/>
      </w:r>
      <w:bookmarkStart w:id="71" w:name="CHAPTERIV_412"/>
      <w:r w:rsidRPr="009C3625">
        <w:rPr>
          <w:rFonts w:ascii="Times New Roman" w:hAnsi="Times New Roman" w:cs="Times New Roman"/>
          <w:b/>
          <w:bCs/>
          <w:sz w:val="24"/>
          <w:szCs w:val="24"/>
        </w:rPr>
        <w:t xml:space="preserve">4.1.2 Go-Ethereum </w:t>
      </w:r>
      <w:bookmarkEnd w:id="71"/>
    </w:p>
    <w:p w14:paraId="3E498A57" w14:textId="40255B7F" w:rsidR="00057E6F" w:rsidRPr="009C3625" w:rsidRDefault="008B08C4"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E35C5D" w:rsidRPr="009C3625">
        <w:rPr>
          <w:rFonts w:ascii="Times New Roman" w:hAnsi="Times New Roman" w:cs="Times New Roman"/>
          <w:sz w:val="24"/>
          <w:szCs w:val="24"/>
        </w:rPr>
        <w:t>Go-Ethereum or "Geth" client is the open sources software engine requiring to operate Ethereum Blockchain within each node. The client allows the user to issue commands to the node like initiate the Blockchain, start-stop mining/validating process for the Blockchain, and activate devp2p protocol to sync Blockchain data with other nodes. The client is available at</w:t>
      </w:r>
      <w:r w:rsidR="00706851" w:rsidRPr="009C3625">
        <w:rPr>
          <w:rFonts w:ascii="Times New Roman" w:hAnsi="Times New Roman" w:cs="Times New Roman"/>
          <w:sz w:val="24"/>
          <w:szCs w:val="24"/>
        </w:rPr>
        <w:t xml:space="preserve"> </w:t>
      </w:r>
      <w:r w:rsidR="009938DB" w:rsidRPr="009C3625">
        <w:rPr>
          <w:rFonts w:ascii="Times New Roman" w:hAnsi="Times New Roman" w:cs="Times New Roman"/>
          <w:sz w:val="24"/>
          <w:szCs w:val="24"/>
        </w:rPr>
        <w:fldChar w:fldCharType="begin" w:fldLock="1"/>
      </w:r>
      <w:r w:rsidR="008349FF" w:rsidRPr="009C3625">
        <w:rPr>
          <w:rFonts w:ascii="Times New Roman" w:hAnsi="Times New Roman" w:cs="Times New Roman"/>
          <w:sz w:val="24"/>
          <w:szCs w:val="24"/>
        </w:rPr>
        <w:instrText>ADDIN CSL_CITATION {"citationItems":[{"id":"ITEM-1","itemData":{"URL":"https://github.com/ethereum/go-ethereum","accessed":{"date-parts":[["2021","6","5"]]},"id":"ITEM-1","issued":{"date-parts":[["0"]]},"title":"ethereum/go-ethereum: Official Go implementation of the Ethereum protocol","type":"webpage"},"uris":["http://www.mendeley.com/documents/?uuid=4adaec5f-86bc-382c-a419-0c2c529b7407"]}],"mendeley":{"formattedCitation":"[40]","plainTextFormattedCitation":"[40]","previouslyFormattedCitation":"[40]"},"properties":{"noteIndex":0},"schema":"https://github.com/citation-style-language/schema/raw/master/csl-citation.json"}</w:instrText>
      </w:r>
      <w:r w:rsidR="009938DB" w:rsidRPr="009C3625">
        <w:rPr>
          <w:rFonts w:ascii="Times New Roman" w:hAnsi="Times New Roman" w:cs="Times New Roman"/>
          <w:sz w:val="24"/>
          <w:szCs w:val="24"/>
        </w:rPr>
        <w:fldChar w:fldCharType="separate"/>
      </w:r>
      <w:r w:rsidR="00491932" w:rsidRPr="009C3625">
        <w:rPr>
          <w:rFonts w:ascii="Times New Roman" w:hAnsi="Times New Roman" w:cs="Times New Roman"/>
          <w:noProof/>
          <w:sz w:val="24"/>
          <w:szCs w:val="24"/>
        </w:rPr>
        <w:t>[40]</w:t>
      </w:r>
      <w:r w:rsidR="009938DB" w:rsidRPr="009C3625">
        <w:rPr>
          <w:rFonts w:ascii="Times New Roman" w:hAnsi="Times New Roman" w:cs="Times New Roman"/>
          <w:sz w:val="24"/>
          <w:szCs w:val="24"/>
        </w:rPr>
        <w:fldChar w:fldCharType="end"/>
      </w:r>
      <w:r w:rsidR="00387317" w:rsidRPr="009C3625">
        <w:rPr>
          <w:rFonts w:ascii="Times New Roman" w:hAnsi="Times New Roman" w:cs="Times New Roman"/>
          <w:sz w:val="24"/>
          <w:szCs w:val="24"/>
        </w:rPr>
        <w:t xml:space="preserve">. </w:t>
      </w:r>
      <w:r w:rsidR="00E35C5D" w:rsidRPr="009C3625">
        <w:rPr>
          <w:rFonts w:ascii="Times New Roman" w:hAnsi="Times New Roman" w:cs="Times New Roman"/>
          <w:sz w:val="24"/>
          <w:szCs w:val="24"/>
        </w:rPr>
        <w:t xml:space="preserve">Geth can be installed as standalone or included in the installation package of the Ethereum platform variant or other kinds of service </w:t>
      </w:r>
      <w:r w:rsidR="00E35C5D" w:rsidRPr="009C3625">
        <w:rPr>
          <w:rFonts w:ascii="Times New Roman" w:hAnsi="Times New Roman" w:cs="Times New Roman"/>
          <w:sz w:val="24"/>
          <w:szCs w:val="24"/>
        </w:rPr>
        <w:lastRenderedPageBreak/>
        <w:t>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s no restriction to any system but, as it is mostly integrated within another client, so it requires the machine to compatible with the main client for installation. In the implementation, the test machine has Geth globally installed by installing Quorum, so the client can be launched from anywhere regardless of environment path.</w:t>
      </w:r>
    </w:p>
    <w:p w14:paraId="7433DB78" w14:textId="07FA6C69" w:rsidR="007C21E0" w:rsidRPr="009C3625" w:rsidRDefault="007C21E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170412" w:rsidRPr="009C3625">
        <w:rPr>
          <w:rFonts w:ascii="Times New Roman" w:hAnsi="Times New Roman" w:cs="Times New Roman"/>
          <w:sz w:val="24"/>
          <w:szCs w:val="24"/>
        </w:rPr>
        <w:t xml:space="preserve">Geth can be installed as standalone for ready the machine for working with Ethereum Blockchain using Linux installation from source repository command i.e., “apt-get install </w:t>
      </w:r>
      <w:proofErr w:type="spellStart"/>
      <w:r w:rsidR="00170412" w:rsidRPr="009C3625">
        <w:rPr>
          <w:rFonts w:ascii="Times New Roman" w:hAnsi="Times New Roman" w:cs="Times New Roman"/>
          <w:sz w:val="24"/>
          <w:szCs w:val="24"/>
        </w:rPr>
        <w:t>ethereum</w:t>
      </w:r>
      <w:proofErr w:type="spellEnd"/>
      <w:r w:rsidR="00170412" w:rsidRPr="009C3625">
        <w:rPr>
          <w:rFonts w:ascii="Times New Roman" w:hAnsi="Times New Roman" w:cs="Times New Roman"/>
          <w:sz w:val="24"/>
          <w:szCs w:val="24"/>
        </w:rPr>
        <w:t xml:space="preserve">” in Ubuntu. The installation instruction can be located at </w:t>
      </w:r>
      <w:r w:rsidR="00485A4D" w:rsidRPr="009C3625">
        <w:rPr>
          <w:rFonts w:ascii="Times New Roman" w:hAnsi="Times New Roman" w:cs="Times New Roman"/>
          <w:sz w:val="24"/>
          <w:szCs w:val="24"/>
        </w:rPr>
        <w:fldChar w:fldCharType="begin" w:fldLock="1"/>
      </w:r>
      <w:r w:rsidR="00112FD0" w:rsidRPr="009C3625">
        <w:rPr>
          <w:rFonts w:ascii="Times New Roman" w:hAnsi="Times New Roman" w:cs="Times New Roman"/>
          <w:sz w:val="24"/>
          <w:szCs w:val="24"/>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00485A4D" w:rsidRPr="009C3625">
        <w:rPr>
          <w:rFonts w:ascii="Times New Roman" w:hAnsi="Times New Roman" w:cs="Times New Roman"/>
          <w:sz w:val="24"/>
          <w:szCs w:val="24"/>
        </w:rPr>
        <w:fldChar w:fldCharType="separate"/>
      </w:r>
      <w:r w:rsidR="00485A4D" w:rsidRPr="009C3625">
        <w:rPr>
          <w:rFonts w:ascii="Times New Roman" w:hAnsi="Times New Roman" w:cs="Times New Roman"/>
          <w:noProof/>
          <w:sz w:val="24"/>
          <w:szCs w:val="24"/>
        </w:rPr>
        <w:t>[41]</w:t>
      </w:r>
      <w:r w:rsidR="00485A4D" w:rsidRPr="009C3625">
        <w:rPr>
          <w:rFonts w:ascii="Times New Roman" w:hAnsi="Times New Roman" w:cs="Times New Roman"/>
          <w:sz w:val="24"/>
          <w:szCs w:val="24"/>
        </w:rPr>
        <w:fldChar w:fldCharType="end"/>
      </w:r>
      <w:r w:rsidR="00170412" w:rsidRPr="009C3625">
        <w:rPr>
          <w:rFonts w:ascii="Times New Roman" w:hAnsi="Times New Roman" w:cs="Times New Roman"/>
          <w:sz w:val="24"/>
          <w:szCs w:val="24"/>
        </w:rPr>
        <w:t xml:space="preserve">. </w:t>
      </w:r>
      <w:r w:rsidR="00485A4D" w:rsidRPr="009C3625">
        <w:rPr>
          <w:rFonts w:ascii="Times New Roman" w:hAnsi="Times New Roman" w:cs="Times New Roman"/>
          <w:sz w:val="24"/>
          <w:szCs w:val="24"/>
        </w:rPr>
        <w:fldChar w:fldCharType="begin" w:fldLock="1"/>
      </w:r>
      <w:r w:rsidR="00485A4D" w:rsidRPr="009C3625">
        <w:rPr>
          <w:rFonts w:ascii="Times New Roman" w:hAnsi="Times New Roman" w:cs="Times New Roman"/>
          <w:sz w:val="24"/>
          <w:szCs w:val="24"/>
        </w:rPr>
        <w:instrText xml:space="preserve"> REF _Ref74222324 \h </w:instrText>
      </w:r>
      <w:r w:rsidR="0023508D" w:rsidRPr="009C3625">
        <w:rPr>
          <w:rFonts w:ascii="Times New Roman" w:hAnsi="Times New Roman" w:cs="Times New Roman"/>
          <w:sz w:val="24"/>
          <w:szCs w:val="24"/>
        </w:rPr>
        <w:instrText xml:space="preserve"> \* MERGEFORMAT </w:instrText>
      </w:r>
      <w:r w:rsidR="00485A4D" w:rsidRPr="009C3625">
        <w:rPr>
          <w:rFonts w:ascii="Times New Roman" w:hAnsi="Times New Roman" w:cs="Times New Roman"/>
          <w:sz w:val="24"/>
          <w:szCs w:val="24"/>
        </w:rPr>
      </w:r>
      <w:r w:rsidR="00485A4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w:t>
      </w:r>
      <w:r w:rsidR="00485A4D" w:rsidRPr="009C3625">
        <w:rPr>
          <w:rFonts w:ascii="Times New Roman" w:hAnsi="Times New Roman" w:cs="Times New Roman"/>
          <w:sz w:val="24"/>
          <w:szCs w:val="24"/>
        </w:rPr>
        <w:fldChar w:fldCharType="end"/>
      </w:r>
      <w:r w:rsidR="00170412" w:rsidRPr="009C3625">
        <w:rPr>
          <w:rFonts w:ascii="Times New Roman" w:hAnsi="Times New Roman" w:cs="Times New Roman"/>
          <w:sz w:val="24"/>
          <w:szCs w:val="24"/>
        </w:rPr>
        <w:t xml:space="preserve"> showing installation method for Ubuntu.</w:t>
      </w:r>
      <w:r w:rsidR="00112FD0" w:rsidRPr="009C3625">
        <w:rPr>
          <w:rFonts w:ascii="Times New Roman" w:hAnsi="Times New Roman" w:cs="Times New Roman"/>
          <w:sz w:val="24"/>
          <w:szCs w:val="24"/>
        </w:rPr>
        <w:t xml:space="preserve"> All available command lines for Geth can be located at </w:t>
      </w:r>
      <w:r w:rsidR="00112FD0" w:rsidRPr="009C3625">
        <w:rPr>
          <w:rFonts w:ascii="Times New Roman" w:hAnsi="Times New Roman" w:cs="Times New Roman"/>
          <w:sz w:val="24"/>
          <w:szCs w:val="24"/>
        </w:rPr>
        <w:fldChar w:fldCharType="begin" w:fldLock="1"/>
      </w:r>
      <w:r w:rsidR="007A0863" w:rsidRPr="009C3625">
        <w:rPr>
          <w:rFonts w:ascii="Times New Roman" w:hAnsi="Times New Roman" w:cs="Times New Roman"/>
          <w:sz w:val="24"/>
          <w:szCs w:val="24"/>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2]","plainTextFormattedCitation":"[42]","previouslyFormattedCitation":"[42]"},"properties":{"noteIndex":0},"schema":"https://github.com/citation-style-language/schema/raw/master/csl-citation.json"}</w:instrText>
      </w:r>
      <w:r w:rsidR="00112FD0" w:rsidRPr="009C3625">
        <w:rPr>
          <w:rFonts w:ascii="Times New Roman" w:hAnsi="Times New Roman" w:cs="Times New Roman"/>
          <w:sz w:val="24"/>
          <w:szCs w:val="24"/>
        </w:rPr>
        <w:fldChar w:fldCharType="separate"/>
      </w:r>
      <w:r w:rsidR="00112FD0" w:rsidRPr="009C3625">
        <w:rPr>
          <w:rFonts w:ascii="Times New Roman" w:hAnsi="Times New Roman" w:cs="Times New Roman"/>
          <w:noProof/>
          <w:sz w:val="24"/>
          <w:szCs w:val="24"/>
        </w:rPr>
        <w:t>[42]</w:t>
      </w:r>
      <w:r w:rsidR="00112FD0" w:rsidRPr="009C3625">
        <w:rPr>
          <w:rFonts w:ascii="Times New Roman" w:hAnsi="Times New Roman" w:cs="Times New Roman"/>
          <w:sz w:val="24"/>
          <w:szCs w:val="24"/>
        </w:rPr>
        <w:fldChar w:fldCharType="end"/>
      </w:r>
      <w:r w:rsidR="00112FD0" w:rsidRPr="009C3625">
        <w:rPr>
          <w:rFonts w:ascii="Times New Roman" w:hAnsi="Times New Roman" w:cs="Times New Roman"/>
          <w:sz w:val="24"/>
          <w:szCs w:val="24"/>
        </w:rPr>
        <w:t>.</w:t>
      </w:r>
      <w:r w:rsidR="005E1D7C" w:rsidRPr="009C3625">
        <w:rPr>
          <w:rFonts w:ascii="Times New Roman" w:hAnsi="Times New Roman" w:cs="Times New Roman"/>
          <w:sz w:val="24"/>
          <w:szCs w:val="24"/>
          <w:cs/>
        </w:rPr>
        <w:t xml:space="preserve"> </w:t>
      </w:r>
      <w:r w:rsidR="005E1D7C" w:rsidRPr="009C3625">
        <w:rPr>
          <w:rFonts w:ascii="Times New Roman" w:hAnsi="Times New Roman" w:cs="Times New Roman"/>
          <w:sz w:val="24"/>
          <w:szCs w:val="24"/>
        </w:rPr>
        <w:t>The most used command is "</w:t>
      </w:r>
      <w:proofErr w:type="spellStart"/>
      <w:r w:rsidR="005E1D7C" w:rsidRPr="009C3625">
        <w:rPr>
          <w:rFonts w:ascii="Times New Roman" w:hAnsi="Times New Roman" w:cs="Times New Roman"/>
          <w:sz w:val="24"/>
          <w:szCs w:val="24"/>
        </w:rPr>
        <w:t>geth</w:t>
      </w:r>
      <w:proofErr w:type="spellEnd"/>
      <w:r w:rsidR="005E1D7C" w:rsidRPr="009C3625">
        <w:rPr>
          <w:rFonts w:ascii="Times New Roman" w:hAnsi="Times New Roman" w:cs="Times New Roman"/>
          <w:sz w:val="24"/>
          <w:szCs w:val="24"/>
        </w:rPr>
        <w:t xml:space="preserve"> attach &lt;IPC path or Link&gt;" which required for accessing Geth console of each active node</w:t>
      </w:r>
      <w:r w:rsidR="006A4838" w:rsidRPr="009C3625">
        <w:rPr>
          <w:rFonts w:ascii="Times New Roman" w:hAnsi="Times New Roman" w:cs="Times New Roman"/>
          <w:sz w:val="24"/>
          <w:szCs w:val="24"/>
        </w:rPr>
        <w:t xml:space="preserve">, as shown in  </w:t>
      </w:r>
      <w:r w:rsidR="00342C9E" w:rsidRPr="009C3625">
        <w:rPr>
          <w:rFonts w:ascii="Times New Roman" w:hAnsi="Times New Roman" w:cs="Times New Roman"/>
          <w:sz w:val="24"/>
          <w:szCs w:val="24"/>
        </w:rPr>
        <w:fldChar w:fldCharType="begin" w:fldLock="1"/>
      </w:r>
      <w:r w:rsidR="00342C9E" w:rsidRPr="009C3625">
        <w:rPr>
          <w:rFonts w:ascii="Times New Roman" w:hAnsi="Times New Roman" w:cs="Times New Roman"/>
          <w:sz w:val="24"/>
          <w:szCs w:val="24"/>
        </w:rPr>
        <w:instrText xml:space="preserve"> REF _Ref74223398 \h </w:instrText>
      </w:r>
      <w:r w:rsidR="0023508D" w:rsidRPr="009C3625">
        <w:rPr>
          <w:rFonts w:ascii="Times New Roman" w:hAnsi="Times New Roman" w:cs="Times New Roman"/>
          <w:sz w:val="24"/>
          <w:szCs w:val="24"/>
        </w:rPr>
        <w:instrText xml:space="preserve"> \* MERGEFORMAT </w:instrText>
      </w:r>
      <w:r w:rsidR="00342C9E" w:rsidRPr="009C3625">
        <w:rPr>
          <w:rFonts w:ascii="Times New Roman" w:hAnsi="Times New Roman" w:cs="Times New Roman"/>
          <w:sz w:val="24"/>
          <w:szCs w:val="24"/>
        </w:rPr>
      </w:r>
      <w:r w:rsidR="00342C9E"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w:t>
      </w:r>
      <w:r w:rsidR="00342C9E" w:rsidRPr="009C3625">
        <w:rPr>
          <w:rFonts w:ascii="Times New Roman" w:hAnsi="Times New Roman" w:cs="Times New Roman"/>
          <w:sz w:val="24"/>
          <w:szCs w:val="24"/>
        </w:rPr>
        <w:fldChar w:fldCharType="end"/>
      </w:r>
      <w:r w:rsidR="005E1D7C" w:rsidRPr="009C3625">
        <w:rPr>
          <w:rFonts w:ascii="Times New Roman" w:hAnsi="Times New Roman" w:cs="Times New Roman"/>
          <w:sz w:val="24"/>
          <w:szCs w:val="24"/>
        </w:rPr>
        <w:t>.</w:t>
      </w:r>
      <w:r w:rsidR="00B6453E" w:rsidRPr="009C3625">
        <w:rPr>
          <w:rFonts w:ascii="Times New Roman" w:hAnsi="Times New Roman" w:cs="Times New Roman"/>
          <w:sz w:val="24"/>
          <w:szCs w:val="24"/>
        </w:rPr>
        <w:t xml:space="preserve"> The console is where the user can input the command line to directly control the behavior of each Ethereum Node</w:t>
      </w:r>
      <w:r w:rsidR="00A77734" w:rsidRPr="009C3625">
        <w:rPr>
          <w:rFonts w:ascii="Times New Roman" w:hAnsi="Times New Roman" w:cs="Times New Roman"/>
          <w:sz w:val="24"/>
          <w:szCs w:val="24"/>
        </w:rPr>
        <w:t>.</w:t>
      </w:r>
    </w:p>
    <w:p w14:paraId="753B13E3" w14:textId="77777777" w:rsidR="004E2051" w:rsidRPr="009C3625" w:rsidRDefault="004E2051" w:rsidP="00F81C49">
      <w:pPr>
        <w:pStyle w:val="ListParagraph"/>
        <w:spacing w:line="360" w:lineRule="auto"/>
        <w:ind w:left="0"/>
        <w:jc w:val="thaiDistribute"/>
        <w:rPr>
          <w:rFonts w:ascii="Times New Roman" w:hAnsi="Times New Roman" w:cs="Times New Roman"/>
          <w:sz w:val="24"/>
          <w:szCs w:val="24"/>
        </w:rPr>
      </w:pPr>
    </w:p>
    <w:p w14:paraId="06B214BD" w14:textId="77777777" w:rsidR="00485A4D" w:rsidRPr="009C3625" w:rsidRDefault="00485A4D" w:rsidP="006A4838">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4238DA68" wp14:editId="46B90E5A">
            <wp:extent cx="4253948" cy="119492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4278625" cy="1201860"/>
                    </a:xfrm>
                    <a:prstGeom prst="rect">
                      <a:avLst/>
                    </a:prstGeom>
                  </pic:spPr>
                </pic:pic>
              </a:graphicData>
            </a:graphic>
          </wp:inline>
        </w:drawing>
      </w:r>
    </w:p>
    <w:p w14:paraId="15BE5784" w14:textId="07E1FB64" w:rsidR="00485A4D" w:rsidRPr="009C3625" w:rsidRDefault="00485A4D" w:rsidP="00112FD0">
      <w:pPr>
        <w:pStyle w:val="Caption"/>
        <w:jc w:val="center"/>
      </w:pPr>
      <w:bookmarkStart w:id="72" w:name="_Ref74222324"/>
      <w:bookmarkStart w:id="73" w:name="_Ref74284814"/>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w:t>
        </w:r>
      </w:fldSimple>
      <w:bookmarkEnd w:id="72"/>
      <w:r w:rsidRPr="009C3625">
        <w:t xml:space="preserve"> </w:t>
      </w:r>
      <w:bookmarkStart w:id="74" w:name="_Ref74284402"/>
      <w:r w:rsidRPr="009C3625">
        <w:t xml:space="preserve">Installation </w:t>
      </w:r>
      <w:r w:rsidR="004E2051" w:rsidRPr="009C3625">
        <w:t>command-line</w:t>
      </w:r>
      <w:r w:rsidRPr="009C3625">
        <w:t xml:space="preserve"> for Go-Ethereum on Ubuntu </w:t>
      </w:r>
      <w:r w:rsidRPr="009C3625">
        <w:fldChar w:fldCharType="begin" w:fldLock="1"/>
      </w:r>
      <w:r w:rsidR="00112FD0" w:rsidRPr="009C3625">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Pr="009C3625">
        <w:fldChar w:fldCharType="separate"/>
      </w:r>
      <w:r w:rsidRPr="009C3625">
        <w:rPr>
          <w:noProof/>
        </w:rPr>
        <w:t>[41]</w:t>
      </w:r>
      <w:r w:rsidRPr="009C3625">
        <w:fldChar w:fldCharType="end"/>
      </w:r>
      <w:bookmarkEnd w:id="73"/>
      <w:bookmarkEnd w:id="74"/>
    </w:p>
    <w:p w14:paraId="0EE7FD57" w14:textId="77777777" w:rsidR="006A4838" w:rsidRPr="009C3625" w:rsidRDefault="006A4838" w:rsidP="006A4838">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5F56E08D" wp14:editId="187A4B30">
            <wp:extent cx="5309870" cy="2301875"/>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09870" cy="2301875"/>
                    </a:xfrm>
                    <a:prstGeom prst="rect">
                      <a:avLst/>
                    </a:prstGeom>
                  </pic:spPr>
                </pic:pic>
              </a:graphicData>
            </a:graphic>
          </wp:inline>
        </w:drawing>
      </w:r>
    </w:p>
    <w:p w14:paraId="23FF3A05" w14:textId="6425063F" w:rsidR="00CE0D73" w:rsidRPr="009C3625" w:rsidRDefault="006A4838" w:rsidP="006A4838">
      <w:pPr>
        <w:pStyle w:val="Caption"/>
        <w:spacing w:after="240"/>
        <w:jc w:val="center"/>
        <w:rPr>
          <w:color w:val="FF0000"/>
        </w:rPr>
      </w:pPr>
      <w:bookmarkStart w:id="75" w:name="_Ref74223398"/>
      <w:bookmarkStart w:id="76" w:name="_Ref74284818"/>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w:t>
        </w:r>
      </w:fldSimple>
      <w:bookmarkEnd w:id="75"/>
      <w:r w:rsidRPr="009C3625">
        <w:t xml:space="preserve"> </w:t>
      </w:r>
      <w:bookmarkStart w:id="77" w:name="_Ref74284407"/>
      <w:r w:rsidRPr="009C3625">
        <w:t>Geth console accessed using "</w:t>
      </w:r>
      <w:proofErr w:type="spellStart"/>
      <w:r w:rsidRPr="009C3625">
        <w:t>geth</w:t>
      </w:r>
      <w:proofErr w:type="spellEnd"/>
      <w:r w:rsidRPr="009C3625">
        <w:t xml:space="preserve"> attach" command</w:t>
      </w:r>
      <w:bookmarkEnd w:id="76"/>
      <w:bookmarkEnd w:id="77"/>
    </w:p>
    <w:p w14:paraId="2B621E06" w14:textId="05B44A62" w:rsidR="007C21E0" w:rsidRPr="009C3625" w:rsidRDefault="007C21E0" w:rsidP="00F81C49">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tab/>
      </w:r>
      <w:bookmarkStart w:id="78" w:name="CHAPTERIV_413"/>
      <w:r w:rsidRPr="009C3625">
        <w:rPr>
          <w:rFonts w:ascii="Times New Roman" w:hAnsi="Times New Roman" w:cs="Times New Roman"/>
          <w:b/>
          <w:bCs/>
          <w:sz w:val="24"/>
          <w:szCs w:val="24"/>
        </w:rPr>
        <w:t>4.1.3 Quorum Installation</w:t>
      </w:r>
      <w:bookmarkEnd w:id="78"/>
    </w:p>
    <w:p w14:paraId="3702662B" w14:textId="5E1F4F9B" w:rsidR="00164883" w:rsidRPr="009C3625" w:rsidRDefault="00164883" w:rsidP="00164883">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Pr="009C3625">
        <w:rPr>
          <w:rFonts w:ascii="Times New Roman" w:hAnsi="Times New Roman" w:cs="Times New Roman"/>
          <w:sz w:val="24"/>
          <w:szCs w:val="24"/>
        </w:rPr>
        <w:t xml:space="preserve">As mentioned in </w:t>
      </w:r>
      <w:r w:rsidR="000E6A45" w:rsidRPr="009C3625">
        <w:rPr>
          <w:rFonts w:ascii="Times New Roman" w:hAnsi="Times New Roman" w:cs="Times New Roman"/>
          <w:sz w:val="24"/>
          <w:szCs w:val="24"/>
        </w:rPr>
        <w:t>S</w:t>
      </w:r>
      <w:r w:rsidRPr="009C3625">
        <w:rPr>
          <w:rFonts w:ascii="Times New Roman" w:hAnsi="Times New Roman" w:cs="Times New Roman"/>
          <w:sz w:val="24"/>
          <w:szCs w:val="24"/>
        </w:rPr>
        <w:t xml:space="preserve">ection 2.3.4.2, Quorum is an Ethereum-forked that allows the Blockchain to adopt a consensus mechanism other than </w:t>
      </w:r>
      <w:proofErr w:type="spellStart"/>
      <w:r w:rsidRPr="009C3625">
        <w:rPr>
          <w:rFonts w:ascii="Times New Roman" w:hAnsi="Times New Roman" w:cs="Times New Roman"/>
          <w:sz w:val="24"/>
          <w:szCs w:val="24"/>
        </w:rPr>
        <w:t>PoW</w:t>
      </w:r>
      <w:proofErr w:type="spellEnd"/>
      <w:r w:rsidRPr="009C3625">
        <w:rPr>
          <w:rFonts w:ascii="Times New Roman" w:hAnsi="Times New Roman" w:cs="Times New Roman"/>
          <w:sz w:val="24"/>
          <w:szCs w:val="24"/>
        </w:rPr>
        <w:t xml:space="preserve"> and </w:t>
      </w:r>
      <w:proofErr w:type="spellStart"/>
      <w:r w:rsidRPr="009C3625">
        <w:rPr>
          <w:rFonts w:ascii="Times New Roman" w:hAnsi="Times New Roman" w:cs="Times New Roman"/>
          <w:sz w:val="24"/>
          <w:szCs w:val="24"/>
        </w:rPr>
        <w:t>PoS</w:t>
      </w:r>
      <w:proofErr w:type="spellEnd"/>
      <w:r w:rsidRPr="009C3625">
        <w:rPr>
          <w:rFonts w:ascii="Times New Roman" w:hAnsi="Times New Roman" w:cs="Times New Roman"/>
          <w:sz w:val="24"/>
          <w:szCs w:val="24"/>
        </w:rPr>
        <w:t xml:space="preserve"> which default to Ethereum Blockchain. Quorum's source code and installation package can be accessed at </w:t>
      </w:r>
      <w:r w:rsidR="008349FF" w:rsidRPr="009C3625">
        <w:rPr>
          <w:rFonts w:ascii="Times New Roman" w:hAnsi="Times New Roman" w:cs="Times New Roman"/>
          <w:sz w:val="24"/>
          <w:szCs w:val="24"/>
        </w:rPr>
        <w:fldChar w:fldCharType="begin" w:fldLock="1"/>
      </w:r>
      <w:r w:rsidR="002B755B" w:rsidRPr="009C3625">
        <w:rPr>
          <w:rFonts w:ascii="Times New Roman" w:hAnsi="Times New Roman" w:cs="Times New Roman"/>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31]","plainTextFormattedCitation":"[31]","previouslyFormattedCitation":"[31]"},"properties":{"noteIndex":0},"schema":"https://github.com/citation-style-language/schema/raw/master/csl-citation.json"}</w:instrText>
      </w:r>
      <w:r w:rsidR="008349FF" w:rsidRPr="009C3625">
        <w:rPr>
          <w:rFonts w:ascii="Times New Roman" w:hAnsi="Times New Roman" w:cs="Times New Roman"/>
          <w:sz w:val="24"/>
          <w:szCs w:val="24"/>
        </w:rPr>
        <w:fldChar w:fldCharType="separate"/>
      </w:r>
      <w:r w:rsidR="008349FF" w:rsidRPr="009C3625">
        <w:rPr>
          <w:rFonts w:ascii="Times New Roman" w:hAnsi="Times New Roman" w:cs="Times New Roman"/>
          <w:noProof/>
          <w:sz w:val="24"/>
          <w:szCs w:val="24"/>
        </w:rPr>
        <w:t>[31]</w:t>
      </w:r>
      <w:r w:rsidR="008349FF"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7A0863" w:rsidRPr="009C3625">
        <w:rPr>
          <w:rFonts w:ascii="Times New Roman" w:hAnsi="Times New Roman" w:cs="Times New Roman"/>
          <w:sz w:val="24"/>
          <w:szCs w:val="24"/>
        </w:rPr>
        <w:t xml:space="preserve"> The installation method for the latest stable release is located at </w:t>
      </w:r>
      <w:r w:rsidR="007A0863"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3]","plainTextFormattedCitation":"[43]","previouslyFormattedCitation":"[43]"},"properties":{"noteIndex":0},"schema":"https://github.com/citation-style-language/schema/raw/master/csl-citation.json"}</w:instrText>
      </w:r>
      <w:r w:rsidR="007A0863"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3]</w:t>
      </w:r>
      <w:r w:rsidR="007A0863" w:rsidRPr="009C3625">
        <w:rPr>
          <w:rFonts w:ascii="Times New Roman" w:hAnsi="Times New Roman" w:cs="Times New Roman"/>
          <w:sz w:val="24"/>
          <w:szCs w:val="24"/>
        </w:rPr>
        <w:fldChar w:fldCharType="end"/>
      </w:r>
      <w:r w:rsidR="007A0863" w:rsidRPr="009C3625">
        <w:rPr>
          <w:rFonts w:ascii="Times New Roman" w:hAnsi="Times New Roman" w:cs="Times New Roman"/>
          <w:sz w:val="24"/>
          <w:szCs w:val="24"/>
        </w:rPr>
        <w:t>.</w:t>
      </w:r>
      <w:r w:rsidRPr="009C3625">
        <w:rPr>
          <w:rFonts w:ascii="Times New Roman" w:hAnsi="Times New Roman" w:cs="Times New Roman"/>
          <w:sz w:val="24"/>
          <w:szCs w:val="24"/>
        </w:rPr>
        <w:t xml:space="preserve"> The platform was designed to specifically operate with a Linux-based interface and can be compatible with non-Linux OS with the aid of 3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r w:rsidR="008B08C4" w:rsidRPr="009C3625">
        <w:rPr>
          <w:rFonts w:ascii="Times New Roman" w:hAnsi="Times New Roman" w:cs="Times New Roman"/>
          <w:sz w:val="24"/>
          <w:szCs w:val="24"/>
        </w:rPr>
        <w:tab/>
      </w:r>
    </w:p>
    <w:p w14:paraId="34FF46A3" w14:textId="731F98E8" w:rsidR="000E07F3" w:rsidRPr="009C3625" w:rsidRDefault="000E07F3" w:rsidP="00164883">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sz w:val="24"/>
          <w:szCs w:val="24"/>
        </w:rPr>
        <w:tab/>
      </w:r>
      <w:r w:rsidR="002766BE" w:rsidRPr="009C3625">
        <w:rPr>
          <w:rFonts w:ascii="Times New Roman" w:hAnsi="Times New Roman" w:cs="Times New Roman"/>
          <w:sz w:val="24"/>
          <w:szCs w:val="24"/>
        </w:rPr>
        <w:fldChar w:fldCharType="begin" w:fldLock="1"/>
      </w:r>
      <w:r w:rsidR="002766BE" w:rsidRPr="009C3625">
        <w:rPr>
          <w:rFonts w:ascii="Times New Roman" w:hAnsi="Times New Roman" w:cs="Times New Roman"/>
          <w:sz w:val="24"/>
          <w:szCs w:val="24"/>
        </w:rPr>
        <w:instrText xml:space="preserve"> REF _Ref74223927 \h  \* MERGEFORMAT </w:instrText>
      </w:r>
      <w:r w:rsidR="002766BE" w:rsidRPr="009C3625">
        <w:rPr>
          <w:rFonts w:ascii="Times New Roman" w:hAnsi="Times New Roman" w:cs="Times New Roman"/>
          <w:sz w:val="24"/>
          <w:szCs w:val="24"/>
        </w:rPr>
      </w:r>
      <w:r w:rsidR="002766BE"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noProof/>
          <w:sz w:val="24"/>
          <w:szCs w:val="24"/>
        </w:rPr>
        <w:noBreakHyphen/>
        <w:t>3</w:t>
      </w:r>
      <w:r w:rsidR="002766BE" w:rsidRPr="009C3625">
        <w:rPr>
          <w:rFonts w:ascii="Times New Roman" w:hAnsi="Times New Roman" w:cs="Times New Roman"/>
          <w:sz w:val="24"/>
          <w:szCs w:val="24"/>
        </w:rPr>
        <w:fldChar w:fldCharType="end"/>
      </w:r>
      <w:r w:rsidR="002766BE" w:rsidRPr="009C3625">
        <w:rPr>
          <w:rFonts w:ascii="Times New Roman" w:hAnsi="Times New Roman" w:cs="Times New Roman"/>
          <w:sz w:val="24"/>
          <w:szCs w:val="24"/>
        </w:rPr>
        <w:t xml:space="preserve"> showing the installation method for Quorum from its source which was used to install the latest stable Quorum released available at the time for the implementation.</w:t>
      </w:r>
      <w:r w:rsidR="001521E6" w:rsidRPr="009C3625">
        <w:rPr>
          <w:rFonts w:ascii="Times New Roman" w:hAnsi="Times New Roman" w:cs="Times New Roman"/>
          <w:sz w:val="24"/>
          <w:szCs w:val="24"/>
        </w:rPr>
        <w:t xml:space="preserve"> Some parts or functions used in the implementation may differ from the current released due to the version difference.</w:t>
      </w:r>
    </w:p>
    <w:p w14:paraId="5DC6D465" w14:textId="77777777" w:rsidR="00D91E46" w:rsidRPr="009C3625" w:rsidRDefault="00D91E46" w:rsidP="004565F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381E74D2" wp14:editId="407DCAC3">
            <wp:extent cx="3905900" cy="16061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extLst>
                        <a:ext uri="{28A0092B-C50C-407E-A947-70E740481C1C}">
                          <a14:useLocalDpi xmlns:a14="http://schemas.microsoft.com/office/drawing/2010/main" val="0"/>
                        </a:ext>
                      </a:extLst>
                    </a:blip>
                    <a:stretch>
                      <a:fillRect/>
                    </a:stretch>
                  </pic:blipFill>
                  <pic:spPr>
                    <a:xfrm>
                      <a:off x="0" y="0"/>
                      <a:ext cx="3927894" cy="1615207"/>
                    </a:xfrm>
                    <a:prstGeom prst="rect">
                      <a:avLst/>
                    </a:prstGeom>
                  </pic:spPr>
                </pic:pic>
              </a:graphicData>
            </a:graphic>
          </wp:inline>
        </w:drawing>
      </w:r>
    </w:p>
    <w:p w14:paraId="29F7EF3A" w14:textId="0D650E09" w:rsidR="00D91E46" w:rsidRPr="009C3625" w:rsidRDefault="00D91E46" w:rsidP="00D91E46">
      <w:pPr>
        <w:pStyle w:val="Caption"/>
        <w:spacing w:after="240"/>
        <w:jc w:val="center"/>
        <w:rPr>
          <w:color w:val="FF0000"/>
        </w:rPr>
      </w:pPr>
      <w:bookmarkStart w:id="79" w:name="_Ref74223927"/>
      <w:bookmarkStart w:id="80" w:name="_Ref74284821"/>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w:t>
        </w:r>
      </w:fldSimple>
      <w:bookmarkEnd w:id="79"/>
      <w:r w:rsidRPr="009C3625">
        <w:t xml:space="preserve"> </w:t>
      </w:r>
      <w:bookmarkStart w:id="81" w:name="_Ref74284411"/>
      <w:r w:rsidRPr="009C3625">
        <w:t>Installing Quorum directly from its source</w:t>
      </w:r>
      <w:bookmarkEnd w:id="80"/>
      <w:bookmarkEnd w:id="81"/>
    </w:p>
    <w:p w14:paraId="7791330F" w14:textId="2D1DA6C0" w:rsidR="00D33368" w:rsidRPr="009C3625" w:rsidRDefault="00F80AA4" w:rsidP="00164883">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Other than the Blockchain platform, Quorum also offers the "7-Nodes Example" for developers to locally deploy in their machine to test the functionality and performance of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during the development. The source code can be cloned directly from its repository available in </w:t>
      </w:r>
      <w:proofErr w:type="spellStart"/>
      <w:r w:rsidRPr="009C3625">
        <w:rPr>
          <w:rFonts w:ascii="Times New Roman" w:hAnsi="Times New Roman" w:cs="Times New Roman"/>
          <w:sz w:val="24"/>
          <w:szCs w:val="24"/>
        </w:rPr>
        <w:t>Github</w:t>
      </w:r>
      <w:proofErr w:type="spellEnd"/>
      <w:r w:rsidR="002B755B"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fldChar w:fldCharType="begin" w:fldLock="1"/>
      </w:r>
      <w:r w:rsidR="002B755B" w:rsidRPr="009C3625">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2B755B" w:rsidRPr="009C3625">
        <w:rPr>
          <w:rFonts w:ascii="Times New Roman" w:hAnsi="Times New Roman" w:cs="Times New Roman"/>
          <w:noProof/>
          <w:sz w:val="24"/>
          <w:szCs w:val="24"/>
        </w:rPr>
        <w:t>[33]</w:t>
      </w:r>
      <w:r w:rsidR="002B755B" w:rsidRPr="009C3625">
        <w:rPr>
          <w:rFonts w:ascii="Times New Roman" w:hAnsi="Times New Roman" w:cs="Times New Roman"/>
          <w:sz w:val="24"/>
          <w:szCs w:val="24"/>
        </w:rPr>
        <w:fldChar w:fldCharType="end"/>
      </w:r>
      <w:r w:rsidR="00874216" w:rsidRPr="009C3625">
        <w:rPr>
          <w:rFonts w:ascii="Times New Roman" w:hAnsi="Times New Roman" w:cs="Times New Roman"/>
          <w:sz w:val="24"/>
          <w:szCs w:val="24"/>
        </w:rPr>
        <w:t xml:space="preserve"> as shown in </w:t>
      </w:r>
      <w:r w:rsidR="00874216" w:rsidRPr="009C3625">
        <w:rPr>
          <w:rFonts w:ascii="Times New Roman" w:hAnsi="Times New Roman" w:cs="Times New Roman"/>
          <w:sz w:val="24"/>
          <w:szCs w:val="24"/>
        </w:rPr>
        <w:fldChar w:fldCharType="begin" w:fldLock="1"/>
      </w:r>
      <w:r w:rsidR="00874216" w:rsidRPr="009C3625">
        <w:rPr>
          <w:rFonts w:ascii="Times New Roman" w:hAnsi="Times New Roman" w:cs="Times New Roman"/>
          <w:sz w:val="24"/>
          <w:szCs w:val="24"/>
        </w:rPr>
        <w:instrText xml:space="preserve"> REF _Ref74224502 \h </w:instrText>
      </w:r>
      <w:r w:rsidR="0023508D" w:rsidRPr="009C3625">
        <w:rPr>
          <w:rFonts w:ascii="Times New Roman" w:hAnsi="Times New Roman" w:cs="Times New Roman"/>
          <w:sz w:val="24"/>
          <w:szCs w:val="24"/>
        </w:rPr>
        <w:instrText xml:space="preserve"> \* MERGEFORMAT </w:instrText>
      </w:r>
      <w:r w:rsidR="00874216" w:rsidRPr="009C3625">
        <w:rPr>
          <w:rFonts w:ascii="Times New Roman" w:hAnsi="Times New Roman" w:cs="Times New Roman"/>
          <w:sz w:val="24"/>
          <w:szCs w:val="24"/>
        </w:rPr>
      </w:r>
      <w:r w:rsidR="00874216"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w:t>
      </w:r>
      <w:r w:rsidR="00874216"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 "7-Nodes" will simulate seven Blockchain nodes in the host machine in a similar fashion to a virtual machine using the required library called "</w:t>
      </w:r>
      <w:proofErr w:type="spellStart"/>
      <w:r w:rsidRPr="009C3625">
        <w:rPr>
          <w:rFonts w:ascii="Times New Roman" w:hAnsi="Times New Roman" w:cs="Times New Roman"/>
          <w:sz w:val="24"/>
          <w:szCs w:val="24"/>
        </w:rPr>
        <w:t>Tessera</w:t>
      </w:r>
      <w:proofErr w:type="spellEnd"/>
      <w:r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4]","plainTextFormattedCitation":"[44]","previouslyFormattedCitation":"[44]"},"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4]</w:t>
      </w:r>
      <w:r w:rsidR="002B755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t>and</w:t>
      </w:r>
      <w:r w:rsidRPr="009C3625">
        <w:rPr>
          <w:rFonts w:ascii="Times New Roman" w:hAnsi="Times New Roman" w:cs="Times New Roman"/>
          <w:sz w:val="24"/>
          <w:szCs w:val="24"/>
        </w:rPr>
        <w:t xml:space="preserve"> "Constellation" </w:t>
      </w:r>
      <w:r w:rsidR="002B755B"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5]","plainTextFormattedCitation":"[45]","previouslyFormattedCitation":"[45]"},"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5]</w:t>
      </w:r>
      <w:r w:rsidR="002B755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included in the package as a running engine. The source code can be initiate</w:t>
      </w:r>
      <w:r w:rsidR="003F4F0F" w:rsidRPr="009C3625">
        <w:rPr>
          <w:rFonts w:ascii="Times New Roman" w:hAnsi="Times New Roman" w:cs="Times New Roman"/>
          <w:sz w:val="24"/>
          <w:szCs w:val="24"/>
        </w:rPr>
        <w:t>d</w:t>
      </w:r>
      <w:r w:rsidRPr="009C3625">
        <w:rPr>
          <w:rFonts w:ascii="Times New Roman" w:hAnsi="Times New Roman" w:cs="Times New Roman"/>
          <w:sz w:val="24"/>
          <w:szCs w:val="24"/>
        </w:rPr>
        <w:t>, activate</w:t>
      </w:r>
      <w:r w:rsidR="003F4F0F" w:rsidRPr="009C3625">
        <w:rPr>
          <w:rFonts w:ascii="Times New Roman" w:hAnsi="Times New Roman" w:cs="Times New Roman"/>
          <w:sz w:val="24"/>
          <w:szCs w:val="24"/>
        </w:rPr>
        <w:t>d</w:t>
      </w:r>
      <w:r w:rsidRPr="009C3625">
        <w:rPr>
          <w:rFonts w:ascii="Times New Roman" w:hAnsi="Times New Roman" w:cs="Times New Roman"/>
          <w:sz w:val="24"/>
          <w:szCs w:val="24"/>
        </w:rPr>
        <w:t>, and simultaneously controlled using the control script provided within the example. Each node can be accessed using the Geth client. For the implementation, the control script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w:t>
      </w:r>
      <w:r w:rsidR="00630E3B" w:rsidRPr="009C3625">
        <w:rPr>
          <w:rFonts w:ascii="Times New Roman" w:hAnsi="Times New Roman" w:cs="Times New Roman"/>
          <w:sz w:val="24"/>
          <w:szCs w:val="24"/>
        </w:rPr>
        <w:t xml:space="preserve"> Actor</w:t>
      </w:r>
      <w:r w:rsidRPr="009C3625">
        <w:rPr>
          <w:rFonts w:ascii="Times New Roman" w:hAnsi="Times New Roman" w:cs="Times New Roman"/>
          <w:sz w:val="24"/>
          <w:szCs w:val="24"/>
        </w:rPr>
        <w:t xml:space="preserve"> and its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allow testing </w:t>
      </w:r>
      <w:r w:rsidR="000250B0" w:rsidRPr="009C3625">
        <w:rPr>
          <w:rFonts w:ascii="Times New Roman" w:hAnsi="Times New Roman" w:cs="Times New Roman"/>
          <w:sz w:val="24"/>
          <w:szCs w:val="24"/>
        </w:rPr>
        <w:t xml:space="preserve">and running </w:t>
      </w:r>
      <w:r w:rsidRPr="009C3625">
        <w:rPr>
          <w:rFonts w:ascii="Times New Roman" w:hAnsi="Times New Roman" w:cs="Times New Roman"/>
          <w:sz w:val="24"/>
          <w:szCs w:val="24"/>
        </w:rPr>
        <w:t>of XDS Document registry-related code on the 7-Nodes.</w:t>
      </w:r>
      <w:r w:rsidR="00793C59" w:rsidRPr="009C3625">
        <w:rPr>
          <w:rFonts w:ascii="Times New Roman" w:hAnsi="Times New Roman" w:cs="Times New Roman"/>
          <w:sz w:val="24"/>
          <w:szCs w:val="24"/>
        </w:rPr>
        <w:t xml:space="preserve"> It must be noted that transaction-related scripts only operate on specified single nodes amongst the seven, not the entire set of the seven nodes. That means the activity of each node is independent.</w:t>
      </w:r>
    </w:p>
    <w:p w14:paraId="471CBA33" w14:textId="77777777" w:rsidR="00D33368" w:rsidRPr="009C3625" w:rsidRDefault="00D33368" w:rsidP="00164883">
      <w:pPr>
        <w:pStyle w:val="ListParagraph"/>
        <w:spacing w:line="360" w:lineRule="auto"/>
        <w:ind w:left="0"/>
        <w:jc w:val="thaiDistribute"/>
        <w:rPr>
          <w:rFonts w:ascii="Times New Roman" w:hAnsi="Times New Roman" w:cs="Times New Roman"/>
          <w:sz w:val="24"/>
          <w:szCs w:val="24"/>
        </w:rPr>
      </w:pPr>
    </w:p>
    <w:p w14:paraId="00A94F77" w14:textId="77777777" w:rsidR="0091637F" w:rsidRPr="009C3625" w:rsidRDefault="0091637F" w:rsidP="00920599">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4CD846D8" wp14:editId="0F3A0599">
            <wp:extent cx="4842345" cy="6327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a:extLst>
                        <a:ext uri="{28A0092B-C50C-407E-A947-70E740481C1C}">
                          <a14:useLocalDpi xmlns:a14="http://schemas.microsoft.com/office/drawing/2010/main" val="0"/>
                        </a:ext>
                      </a:extLst>
                    </a:blip>
                    <a:stretch>
                      <a:fillRect/>
                    </a:stretch>
                  </pic:blipFill>
                  <pic:spPr>
                    <a:xfrm>
                      <a:off x="0" y="0"/>
                      <a:ext cx="4877733" cy="637380"/>
                    </a:xfrm>
                    <a:prstGeom prst="rect">
                      <a:avLst/>
                    </a:prstGeom>
                  </pic:spPr>
                </pic:pic>
              </a:graphicData>
            </a:graphic>
          </wp:inline>
        </w:drawing>
      </w:r>
    </w:p>
    <w:p w14:paraId="0D9DBFD8" w14:textId="54EDEDEB" w:rsidR="0091637F" w:rsidRPr="009C3625" w:rsidRDefault="0091637F" w:rsidP="0091637F">
      <w:pPr>
        <w:pStyle w:val="Caption"/>
        <w:spacing w:after="240"/>
        <w:jc w:val="center"/>
      </w:pPr>
      <w:bookmarkStart w:id="82" w:name="_Ref74224502"/>
      <w:bookmarkStart w:id="83" w:name="_Ref74284824"/>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w:t>
        </w:r>
      </w:fldSimple>
      <w:bookmarkEnd w:id="82"/>
      <w:r w:rsidRPr="009C3625">
        <w:t xml:space="preserve"> </w:t>
      </w:r>
      <w:bookmarkStart w:id="84" w:name="_Ref74284434"/>
      <w:r w:rsidRPr="009C3625">
        <w:t xml:space="preserve">Cloning "7-Nodes" Quorum example from its repository available on </w:t>
      </w:r>
      <w:proofErr w:type="spellStart"/>
      <w:r w:rsidRPr="009C3625">
        <w:t>Github</w:t>
      </w:r>
      <w:bookmarkEnd w:id="83"/>
      <w:bookmarkEnd w:id="84"/>
      <w:proofErr w:type="spellEnd"/>
    </w:p>
    <w:p w14:paraId="1C3F9275" w14:textId="6592ECD6" w:rsidR="00E752FF" w:rsidRPr="009C3625" w:rsidRDefault="008D12BC" w:rsidP="008E02EA">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r>
      <w:r w:rsidR="008E02EA" w:rsidRPr="009C3625">
        <w:rPr>
          <w:rFonts w:ascii="Times New Roman" w:hAnsi="Times New Roman" w:cs="Times New Roman"/>
          <w:sz w:val="24"/>
          <w:szCs w:val="24"/>
        </w:rPr>
        <w:t xml:space="preserve">All initial configuration instructions are available at </w:t>
      </w:r>
      <w:r w:rsidR="00E752FF"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46]","plainTextFormattedCitation":"[46]","previouslyFormattedCitation":"[46]"},"properties":{"noteIndex":0},"schema":"https://github.com/citation-style-language/schema/raw/master/csl-citation.json"}</w:instrText>
      </w:r>
      <w:r w:rsidR="00E752FF" w:rsidRPr="009C3625">
        <w:rPr>
          <w:rFonts w:ascii="Times New Roman" w:hAnsi="Times New Roman" w:cs="Times New Roman"/>
          <w:sz w:val="24"/>
          <w:szCs w:val="24"/>
        </w:rPr>
        <w:fldChar w:fldCharType="separate"/>
      </w:r>
      <w:r w:rsidR="00E752FF" w:rsidRPr="009C3625">
        <w:rPr>
          <w:rFonts w:ascii="Times New Roman" w:hAnsi="Times New Roman" w:cs="Times New Roman"/>
          <w:noProof/>
          <w:sz w:val="24"/>
          <w:szCs w:val="24"/>
        </w:rPr>
        <w:t>[46]</w:t>
      </w:r>
      <w:r w:rsidR="00E752FF" w:rsidRPr="009C3625">
        <w:rPr>
          <w:rFonts w:ascii="Times New Roman" w:hAnsi="Times New Roman" w:cs="Times New Roman"/>
          <w:sz w:val="24"/>
          <w:szCs w:val="24"/>
        </w:rPr>
        <w:fldChar w:fldCharType="end"/>
      </w:r>
      <w:r w:rsidR="008E02EA" w:rsidRPr="009C3625">
        <w:rPr>
          <w:rFonts w:ascii="Times New Roman" w:hAnsi="Times New Roman" w:cs="Times New Roman"/>
          <w:sz w:val="24"/>
          <w:szCs w:val="24"/>
        </w:rPr>
        <w:t>. Primarily, it is required to configure the genesis Block for the Blockchain ledger and issue the initiation command using the script provided in the example</w:t>
      </w:r>
      <w:r w:rsidR="00C52E11" w:rsidRPr="009C3625">
        <w:rPr>
          <w:rFonts w:ascii="Times New Roman" w:hAnsi="Times New Roman" w:cs="Times New Roman"/>
          <w:sz w:val="24"/>
          <w:szCs w:val="24"/>
        </w:rPr>
        <w:t xml:space="preserve"> as shown in </w:t>
      </w:r>
      <w:r w:rsidR="00C52E11" w:rsidRPr="009C3625">
        <w:rPr>
          <w:rFonts w:ascii="Times New Roman" w:hAnsi="Times New Roman" w:cs="Times New Roman"/>
          <w:sz w:val="24"/>
          <w:szCs w:val="24"/>
        </w:rPr>
        <w:fldChar w:fldCharType="begin" w:fldLock="1"/>
      </w:r>
      <w:r w:rsidR="00C52E11" w:rsidRPr="009C3625">
        <w:rPr>
          <w:rFonts w:ascii="Times New Roman" w:hAnsi="Times New Roman" w:cs="Times New Roman"/>
          <w:sz w:val="24"/>
          <w:szCs w:val="24"/>
        </w:rPr>
        <w:instrText xml:space="preserve"> REF _Ref74226819 \h </w:instrText>
      </w:r>
      <w:r w:rsidR="0023508D" w:rsidRPr="009C3625">
        <w:rPr>
          <w:rFonts w:ascii="Times New Roman" w:hAnsi="Times New Roman" w:cs="Times New Roman"/>
          <w:sz w:val="24"/>
          <w:szCs w:val="24"/>
        </w:rPr>
        <w:instrText xml:space="preserve"> \* MERGEFORMAT </w:instrText>
      </w:r>
      <w:r w:rsidR="00C52E11" w:rsidRPr="009C3625">
        <w:rPr>
          <w:rFonts w:ascii="Times New Roman" w:hAnsi="Times New Roman" w:cs="Times New Roman"/>
          <w:sz w:val="24"/>
          <w:szCs w:val="24"/>
        </w:rPr>
      </w:r>
      <w:r w:rsidR="00C52E11"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w:t>
      </w:r>
      <w:r w:rsidR="00C52E11" w:rsidRPr="009C3625">
        <w:rPr>
          <w:rFonts w:ascii="Times New Roman" w:hAnsi="Times New Roman" w:cs="Times New Roman"/>
          <w:sz w:val="24"/>
          <w:szCs w:val="24"/>
        </w:rPr>
        <w:fldChar w:fldCharType="end"/>
      </w:r>
      <w:r w:rsidR="008E02EA" w:rsidRPr="009C3625">
        <w:rPr>
          <w:rFonts w:ascii="Times New Roman" w:hAnsi="Times New Roman" w:cs="Times New Roman"/>
          <w:sz w:val="24"/>
          <w:szCs w:val="24"/>
        </w:rPr>
        <w:t>.</w:t>
      </w:r>
      <w:r w:rsidR="008E02EA" w:rsidRPr="009C3625">
        <w:rPr>
          <w:rFonts w:ascii="Times New Roman" w:hAnsi="Times New Roman" w:cs="Times New Roman"/>
          <w:sz w:val="24"/>
          <w:szCs w:val="24"/>
          <w:cs/>
        </w:rPr>
        <w:t xml:space="preserve"> </w:t>
      </w:r>
      <w:r w:rsidR="008E02EA" w:rsidRPr="009C3625">
        <w:rPr>
          <w:rFonts w:ascii="Times New Roman" w:hAnsi="Times New Roman" w:cs="Times New Roman"/>
          <w:sz w:val="24"/>
          <w:szCs w:val="24"/>
        </w:rPr>
        <w:t xml:space="preserve">Each script is specific for each consensus mechanism. </w:t>
      </w:r>
    </w:p>
    <w:p w14:paraId="01BEA147" w14:textId="0B594961" w:rsidR="0054751C" w:rsidRPr="009C3625" w:rsidRDefault="00E752FF" w:rsidP="008E02EA">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tab/>
      </w:r>
    </w:p>
    <w:p w14:paraId="28B68284" w14:textId="77777777" w:rsidR="00E752FF" w:rsidRPr="009C3625" w:rsidRDefault="00E752FF" w:rsidP="00E752FF">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1043727C" wp14:editId="2B7FCBDE">
            <wp:extent cx="5352460" cy="1327868"/>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9">
                      <a:extLst>
                        <a:ext uri="{28A0092B-C50C-407E-A947-70E740481C1C}">
                          <a14:useLocalDpi xmlns:a14="http://schemas.microsoft.com/office/drawing/2010/main" val="0"/>
                        </a:ext>
                      </a:extLst>
                    </a:blip>
                    <a:stretch>
                      <a:fillRect/>
                    </a:stretch>
                  </pic:blipFill>
                  <pic:spPr>
                    <a:xfrm>
                      <a:off x="0" y="0"/>
                      <a:ext cx="5365283" cy="1331049"/>
                    </a:xfrm>
                    <a:prstGeom prst="rect">
                      <a:avLst/>
                    </a:prstGeom>
                  </pic:spPr>
                </pic:pic>
              </a:graphicData>
            </a:graphic>
          </wp:inline>
        </w:drawing>
      </w:r>
    </w:p>
    <w:p w14:paraId="45B6E63D" w14:textId="14A19A8E" w:rsidR="00E752FF" w:rsidRPr="009C3625" w:rsidRDefault="00E752FF" w:rsidP="00E752FF">
      <w:pPr>
        <w:pStyle w:val="Caption"/>
        <w:spacing w:after="240"/>
        <w:jc w:val="center"/>
      </w:pPr>
      <w:bookmarkStart w:id="85" w:name="_Ref74226819"/>
      <w:bookmarkStart w:id="86" w:name="_Ref74284828"/>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5</w:t>
        </w:r>
      </w:fldSimple>
      <w:bookmarkEnd w:id="85"/>
      <w:r w:rsidRPr="009C3625">
        <w:t xml:space="preserve"> </w:t>
      </w:r>
      <w:bookmarkStart w:id="87" w:name="_Ref74284463"/>
      <w:r w:rsidRPr="009C3625">
        <w:t>Initial configuration method for 7-</w:t>
      </w:r>
      <w:proofErr w:type="gramStart"/>
      <w:r w:rsidRPr="009C3625">
        <w:t>Nodes</w:t>
      </w:r>
      <w:proofErr w:type="gramEnd"/>
      <w:r w:rsidRPr="009C3625">
        <w:t xml:space="preserve"> example</w:t>
      </w:r>
      <w:bookmarkEnd w:id="86"/>
      <w:bookmarkEnd w:id="87"/>
    </w:p>
    <w:p w14:paraId="47F7920B" w14:textId="4C85F079" w:rsidR="00C52E11" w:rsidRPr="009C3625" w:rsidRDefault="00C52E11" w:rsidP="00BD765E">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In this implementation, we only use the script "istanbul-init.sh" (execute using Linux Bash syntax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26983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6</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o initiate the genesis Block for the Blockchain ledger as we going to use IBFT as its consensus mechanism. The script will generate "</w:t>
      </w:r>
      <w:proofErr w:type="spellStart"/>
      <w:r w:rsidRPr="009C3625">
        <w:rPr>
          <w:rFonts w:ascii="Times New Roman" w:hAnsi="Times New Roman" w:cs="Times New Roman"/>
          <w:sz w:val="24"/>
          <w:szCs w:val="24"/>
        </w:rPr>
        <w:t>istanbul-</w:t>
      </w:r>
      <w:proofErr w:type="gramStart"/>
      <w:r w:rsidRPr="009C3625">
        <w:rPr>
          <w:rFonts w:ascii="Times New Roman" w:hAnsi="Times New Roman" w:cs="Times New Roman"/>
          <w:sz w:val="24"/>
          <w:szCs w:val="24"/>
        </w:rPr>
        <w:t>genesis.json</w:t>
      </w:r>
      <w:proofErr w:type="spellEnd"/>
      <w:proofErr w:type="gramEnd"/>
      <w:r w:rsidRPr="009C3625">
        <w:rPr>
          <w:rFonts w:ascii="Times New Roman" w:hAnsi="Times New Roman" w:cs="Times New Roman"/>
          <w:sz w:val="24"/>
          <w:szCs w:val="24"/>
        </w:rPr>
        <w:t xml:space="preserve">" file as a configuration script for the genesis block which its content should be configured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27014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n the activation of the IBFT Blockchain can be done using "istanbul-start.sh" script as shown in </w:t>
      </w:r>
      <w:r w:rsidR="00435AEB" w:rsidRPr="009C3625">
        <w:rPr>
          <w:rFonts w:ascii="Times New Roman" w:hAnsi="Times New Roman" w:cs="Times New Roman"/>
          <w:sz w:val="24"/>
          <w:szCs w:val="24"/>
        </w:rPr>
        <w:fldChar w:fldCharType="begin" w:fldLock="1"/>
      </w:r>
      <w:r w:rsidR="00435AEB" w:rsidRPr="009C3625">
        <w:rPr>
          <w:rFonts w:ascii="Times New Roman" w:hAnsi="Times New Roman" w:cs="Times New Roman"/>
          <w:sz w:val="24"/>
          <w:szCs w:val="24"/>
        </w:rPr>
        <w:instrText xml:space="preserve"> REF _Ref74227242 \h </w:instrText>
      </w:r>
      <w:r w:rsidR="0023508D" w:rsidRPr="009C3625">
        <w:rPr>
          <w:rFonts w:ascii="Times New Roman" w:hAnsi="Times New Roman" w:cs="Times New Roman"/>
          <w:sz w:val="24"/>
          <w:szCs w:val="24"/>
        </w:rPr>
        <w:instrText xml:space="preserve"> \* MERGEFORMAT </w:instrText>
      </w:r>
      <w:r w:rsidR="00435AEB" w:rsidRPr="009C3625">
        <w:rPr>
          <w:rFonts w:ascii="Times New Roman" w:hAnsi="Times New Roman" w:cs="Times New Roman"/>
          <w:sz w:val="24"/>
          <w:szCs w:val="24"/>
        </w:rPr>
      </w:r>
      <w:r w:rsidR="00435AE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8</w:t>
      </w:r>
      <w:r w:rsidR="00435AE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ich will start the activation of all seven nodes and bring the 7-Nodes Blockchain network to become alive as shown in </w:t>
      </w:r>
      <w:r w:rsidR="00435AEB" w:rsidRPr="009C3625">
        <w:rPr>
          <w:rFonts w:ascii="Times New Roman" w:hAnsi="Times New Roman" w:cs="Times New Roman"/>
          <w:sz w:val="24"/>
          <w:szCs w:val="24"/>
        </w:rPr>
        <w:fldChar w:fldCharType="begin" w:fldLock="1"/>
      </w:r>
      <w:r w:rsidR="00435AEB" w:rsidRPr="009C3625">
        <w:rPr>
          <w:rFonts w:ascii="Times New Roman" w:hAnsi="Times New Roman" w:cs="Times New Roman"/>
          <w:sz w:val="24"/>
          <w:szCs w:val="24"/>
        </w:rPr>
        <w:instrText xml:space="preserve"> REF _Ref74227393 \h </w:instrText>
      </w:r>
      <w:r w:rsidR="0023508D" w:rsidRPr="009C3625">
        <w:rPr>
          <w:rFonts w:ascii="Times New Roman" w:hAnsi="Times New Roman" w:cs="Times New Roman"/>
          <w:sz w:val="24"/>
          <w:szCs w:val="24"/>
        </w:rPr>
        <w:instrText xml:space="preserve"> \* MERGEFORMAT </w:instrText>
      </w:r>
      <w:r w:rsidR="00435AEB" w:rsidRPr="009C3625">
        <w:rPr>
          <w:rFonts w:ascii="Times New Roman" w:hAnsi="Times New Roman" w:cs="Times New Roman"/>
          <w:sz w:val="24"/>
          <w:szCs w:val="24"/>
        </w:rPr>
      </w:r>
      <w:r w:rsidR="00435AE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9</w:t>
      </w:r>
      <w:r w:rsidR="00435AEB" w:rsidRPr="009C3625">
        <w:rPr>
          <w:rFonts w:ascii="Times New Roman" w:hAnsi="Times New Roman" w:cs="Times New Roman"/>
          <w:sz w:val="24"/>
          <w:szCs w:val="24"/>
        </w:rPr>
        <w:fldChar w:fldCharType="end"/>
      </w:r>
      <w:r w:rsidR="002C2ED3" w:rsidRPr="009C3625">
        <w:rPr>
          <w:rFonts w:ascii="Times New Roman" w:hAnsi="Times New Roman" w:cs="Times New Roman"/>
          <w:sz w:val="24"/>
          <w:szCs w:val="24"/>
        </w:rPr>
        <w:t xml:space="preserve"> and </w:t>
      </w:r>
      <w:r w:rsidR="002C2ED3" w:rsidRPr="009C3625">
        <w:rPr>
          <w:rFonts w:ascii="Times New Roman" w:hAnsi="Times New Roman" w:cs="Times New Roman"/>
          <w:sz w:val="24"/>
          <w:szCs w:val="24"/>
        </w:rPr>
        <w:fldChar w:fldCharType="begin" w:fldLock="1"/>
      </w:r>
      <w:r w:rsidR="002C2ED3" w:rsidRPr="009C3625">
        <w:rPr>
          <w:rFonts w:ascii="Times New Roman" w:hAnsi="Times New Roman" w:cs="Times New Roman"/>
          <w:sz w:val="24"/>
          <w:szCs w:val="24"/>
        </w:rPr>
        <w:instrText xml:space="preserve"> REF _Ref74227509 \h </w:instrText>
      </w:r>
      <w:r w:rsidR="0023508D" w:rsidRPr="009C3625">
        <w:rPr>
          <w:rFonts w:ascii="Times New Roman" w:hAnsi="Times New Roman" w:cs="Times New Roman"/>
          <w:sz w:val="24"/>
          <w:szCs w:val="24"/>
        </w:rPr>
        <w:instrText xml:space="preserve"> \* MERGEFORMAT </w:instrText>
      </w:r>
      <w:r w:rsidR="002C2ED3" w:rsidRPr="009C3625">
        <w:rPr>
          <w:rFonts w:ascii="Times New Roman" w:hAnsi="Times New Roman" w:cs="Times New Roman"/>
          <w:sz w:val="24"/>
          <w:szCs w:val="24"/>
        </w:rPr>
      </w:r>
      <w:r w:rsidR="002C2ED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0</w:t>
      </w:r>
      <w:r w:rsidR="002C2ED3"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5A284F" w:rsidRPr="009C3625">
        <w:rPr>
          <w:rFonts w:ascii="Times New Roman" w:hAnsi="Times New Roman" w:cs="Times New Roman"/>
          <w:sz w:val="24"/>
          <w:szCs w:val="24"/>
        </w:rPr>
        <w:t xml:space="preserve"> It must be noted that this activation process may take several minutes.</w:t>
      </w:r>
    </w:p>
    <w:p w14:paraId="1031DD50" w14:textId="77777777" w:rsidR="00C52E11" w:rsidRPr="009C3625" w:rsidRDefault="00C52E11" w:rsidP="00C52E11">
      <w:pPr>
        <w:keepNext/>
        <w:jc w:val="center"/>
      </w:pPr>
      <w:r w:rsidRPr="009C3625">
        <w:rPr>
          <w:noProof/>
        </w:rPr>
        <w:drawing>
          <wp:inline distT="0" distB="0" distL="0" distR="0" wp14:anchorId="03B7AAC9" wp14:editId="7ABBC2D0">
            <wp:extent cx="1561934" cy="269299"/>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76973" cy="271892"/>
                    </a:xfrm>
                    <a:prstGeom prst="rect">
                      <a:avLst/>
                    </a:prstGeom>
                  </pic:spPr>
                </pic:pic>
              </a:graphicData>
            </a:graphic>
          </wp:inline>
        </w:drawing>
      </w:r>
    </w:p>
    <w:p w14:paraId="1B2589DB" w14:textId="01CE93AD" w:rsidR="00C52E11" w:rsidRPr="009C3625" w:rsidRDefault="00C52E11" w:rsidP="00C52E11">
      <w:pPr>
        <w:pStyle w:val="Caption"/>
        <w:jc w:val="center"/>
      </w:pPr>
      <w:bookmarkStart w:id="88" w:name="_Ref74226983"/>
      <w:bookmarkStart w:id="89" w:name="_Ref74284832"/>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6</w:t>
        </w:r>
      </w:fldSimple>
      <w:bookmarkEnd w:id="88"/>
      <w:r w:rsidRPr="009C3625">
        <w:t xml:space="preserve"> </w:t>
      </w:r>
      <w:bookmarkStart w:id="90" w:name="_Ref74284468"/>
      <w:r w:rsidRPr="009C3625">
        <w:t>Executing "istanbul-init.sh" with Linux Bash syntax</w:t>
      </w:r>
      <w:bookmarkEnd w:id="89"/>
      <w:bookmarkEnd w:id="90"/>
    </w:p>
    <w:p w14:paraId="0612F7BB" w14:textId="77777777" w:rsidR="008D12BC" w:rsidRPr="009C3625" w:rsidRDefault="008D12BC" w:rsidP="008D12BC">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11754CF1" wp14:editId="0AE9001E">
            <wp:extent cx="5586839" cy="4094922"/>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92401" cy="4098998"/>
                    </a:xfrm>
                    <a:prstGeom prst="rect">
                      <a:avLst/>
                    </a:prstGeom>
                  </pic:spPr>
                </pic:pic>
              </a:graphicData>
            </a:graphic>
          </wp:inline>
        </w:drawing>
      </w:r>
    </w:p>
    <w:p w14:paraId="1750A35F" w14:textId="33BB75E2" w:rsidR="008D12BC" w:rsidRPr="009C3625" w:rsidRDefault="008D12BC" w:rsidP="008D12BC">
      <w:pPr>
        <w:pStyle w:val="Caption"/>
        <w:spacing w:after="240"/>
        <w:jc w:val="center"/>
      </w:pPr>
      <w:bookmarkStart w:id="91" w:name="_Ref74227014"/>
      <w:bookmarkStart w:id="92" w:name="_Ref74284838"/>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7</w:t>
        </w:r>
      </w:fldSimple>
      <w:bookmarkEnd w:id="91"/>
      <w:r w:rsidRPr="009C3625">
        <w:t xml:space="preserve"> </w:t>
      </w:r>
      <w:bookmarkStart w:id="93" w:name="_Ref74284483"/>
      <w:r w:rsidRPr="009C3625">
        <w:t>Content of "</w:t>
      </w:r>
      <w:proofErr w:type="spellStart"/>
      <w:r w:rsidRPr="009C3625">
        <w:t>istanbul</w:t>
      </w:r>
      <w:proofErr w:type="spellEnd"/>
      <w:r w:rsidRPr="009C3625">
        <w:t xml:space="preserve"> - </w:t>
      </w:r>
      <w:proofErr w:type="spellStart"/>
      <w:r w:rsidRPr="009C3625">
        <w:t>genesis.json</w:t>
      </w:r>
      <w:proofErr w:type="spellEnd"/>
      <w:r w:rsidRPr="009C3625">
        <w:t>" file</w:t>
      </w:r>
      <w:bookmarkEnd w:id="92"/>
      <w:bookmarkEnd w:id="93"/>
      <w:r w:rsidR="00793CA8">
        <w:t xml:space="preserve"> </w:t>
      </w:r>
      <w:r w:rsidR="00793CA8">
        <w:fldChar w:fldCharType="begin" w:fldLock="1"/>
      </w:r>
      <w:r w:rsidR="00793CA8">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793CA8">
        <w:fldChar w:fldCharType="separate"/>
      </w:r>
      <w:r w:rsidR="00793CA8" w:rsidRPr="00793CA8">
        <w:rPr>
          <w:noProof/>
        </w:rPr>
        <w:t>[33]</w:t>
      </w:r>
      <w:r w:rsidR="00793CA8">
        <w:fldChar w:fldCharType="end"/>
      </w:r>
    </w:p>
    <w:p w14:paraId="69C47C52" w14:textId="77777777" w:rsidR="00C52E11" w:rsidRPr="009C3625" w:rsidRDefault="00C52E11" w:rsidP="00C52E11">
      <w:pPr>
        <w:keepNext/>
        <w:jc w:val="center"/>
      </w:pPr>
      <w:r w:rsidRPr="009C3625">
        <w:rPr>
          <w:noProof/>
        </w:rPr>
        <w:drawing>
          <wp:inline distT="0" distB="0" distL="0" distR="0" wp14:anchorId="771D425F" wp14:editId="6654781C">
            <wp:extent cx="5309870" cy="587375"/>
            <wp:effectExtent l="0" t="0" r="508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09870" cy="587375"/>
                    </a:xfrm>
                    <a:prstGeom prst="rect">
                      <a:avLst/>
                    </a:prstGeom>
                  </pic:spPr>
                </pic:pic>
              </a:graphicData>
            </a:graphic>
          </wp:inline>
        </w:drawing>
      </w:r>
    </w:p>
    <w:p w14:paraId="41FDE4CC" w14:textId="3BAFC442" w:rsidR="00C52E11" w:rsidRPr="009C3625" w:rsidRDefault="00C52E11" w:rsidP="00C52E11">
      <w:pPr>
        <w:pStyle w:val="Caption"/>
        <w:jc w:val="center"/>
      </w:pPr>
      <w:bookmarkStart w:id="94" w:name="_Ref74227242"/>
      <w:bookmarkStart w:id="95" w:name="_Ref74284843"/>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8</w:t>
        </w:r>
      </w:fldSimple>
      <w:bookmarkEnd w:id="94"/>
      <w:r w:rsidRPr="009C3625">
        <w:t xml:space="preserve"> </w:t>
      </w:r>
      <w:bookmarkStart w:id="96" w:name="_Ref74284492"/>
      <w:r w:rsidRPr="009C3625">
        <w:t>IBFT 7-Nodes Blockchain activation script</w:t>
      </w:r>
      <w:bookmarkEnd w:id="95"/>
      <w:bookmarkEnd w:id="96"/>
    </w:p>
    <w:p w14:paraId="1786C1DE" w14:textId="77777777" w:rsidR="00435AEB" w:rsidRPr="009C3625" w:rsidRDefault="00435AEB" w:rsidP="00435AEB">
      <w:pPr>
        <w:keepNext/>
        <w:jc w:val="center"/>
      </w:pPr>
      <w:r w:rsidRPr="009C3625">
        <w:rPr>
          <w:noProof/>
        </w:rPr>
        <w:lastRenderedPageBreak/>
        <w:drawing>
          <wp:inline distT="0" distB="0" distL="0" distR="0" wp14:anchorId="5B308266" wp14:editId="41F22945">
            <wp:extent cx="4357315" cy="4575128"/>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74469" cy="4593140"/>
                    </a:xfrm>
                    <a:prstGeom prst="rect">
                      <a:avLst/>
                    </a:prstGeom>
                  </pic:spPr>
                </pic:pic>
              </a:graphicData>
            </a:graphic>
          </wp:inline>
        </w:drawing>
      </w:r>
    </w:p>
    <w:p w14:paraId="64CA9A29" w14:textId="238ED9FD" w:rsidR="00435AEB" w:rsidRPr="009C3625" w:rsidRDefault="00435AEB" w:rsidP="00435AEB">
      <w:pPr>
        <w:pStyle w:val="Caption"/>
        <w:jc w:val="center"/>
      </w:pPr>
      <w:bookmarkStart w:id="97" w:name="_Ref74227393"/>
      <w:bookmarkStart w:id="98" w:name="_Ref74284846"/>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9</w:t>
        </w:r>
      </w:fldSimple>
      <w:bookmarkEnd w:id="97"/>
      <w:r w:rsidRPr="009C3625">
        <w:t xml:space="preserve"> </w:t>
      </w:r>
      <w:bookmarkStart w:id="99" w:name="_Ref74284497"/>
      <w:r w:rsidRPr="009C3625">
        <w:t>The activation script activating all seven Blockchain nodes</w:t>
      </w:r>
      <w:bookmarkEnd w:id="98"/>
      <w:bookmarkEnd w:id="99"/>
    </w:p>
    <w:p w14:paraId="2B8273E3" w14:textId="77777777" w:rsidR="002C2ED3" w:rsidRPr="009C3625" w:rsidRDefault="002C2ED3" w:rsidP="002C2ED3"/>
    <w:p w14:paraId="5B933769" w14:textId="77777777" w:rsidR="002C2ED3" w:rsidRPr="009C3625" w:rsidRDefault="002C2ED3" w:rsidP="002C2ED3">
      <w:pPr>
        <w:keepNext/>
        <w:jc w:val="center"/>
      </w:pPr>
      <w:r w:rsidRPr="009C3625">
        <w:rPr>
          <w:noProof/>
        </w:rPr>
        <w:drawing>
          <wp:inline distT="0" distB="0" distL="0" distR="0" wp14:anchorId="49649FF9" wp14:editId="1A221ED4">
            <wp:extent cx="4372610" cy="28582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85743" cy="2866834"/>
                    </a:xfrm>
                    <a:prstGeom prst="rect">
                      <a:avLst/>
                    </a:prstGeom>
                  </pic:spPr>
                </pic:pic>
              </a:graphicData>
            </a:graphic>
          </wp:inline>
        </w:drawing>
      </w:r>
    </w:p>
    <w:p w14:paraId="57F14122" w14:textId="1DBA6F49" w:rsidR="002C2ED3" w:rsidRPr="009C3625" w:rsidRDefault="002C2ED3" w:rsidP="002C2ED3">
      <w:pPr>
        <w:pStyle w:val="Caption"/>
        <w:jc w:val="center"/>
      </w:pPr>
      <w:bookmarkStart w:id="100" w:name="_Ref74227509"/>
      <w:bookmarkStart w:id="101" w:name="_Ref7428484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0</w:t>
        </w:r>
      </w:fldSimple>
      <w:bookmarkEnd w:id="100"/>
      <w:r w:rsidRPr="009C3625">
        <w:t xml:space="preserve"> </w:t>
      </w:r>
      <w:bookmarkStart w:id="102" w:name="_Ref74284508"/>
      <w:r w:rsidRPr="009C3625">
        <w:t>All seven Blockchain nodes successfully activated</w:t>
      </w:r>
      <w:bookmarkEnd w:id="101"/>
      <w:bookmarkEnd w:id="102"/>
    </w:p>
    <w:p w14:paraId="6C5F51CC" w14:textId="77777777" w:rsidR="00BD765E" w:rsidRPr="009C3625" w:rsidRDefault="00BD765E" w:rsidP="00BD765E">
      <w:pPr>
        <w:rPr>
          <w:cs/>
        </w:rPr>
      </w:pPr>
    </w:p>
    <w:p w14:paraId="72F6134A" w14:textId="18CB22F8" w:rsidR="00DE2D04" w:rsidRPr="009C3625" w:rsidRDefault="00DE16C2"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as shown in </w:t>
      </w:r>
      <w:r w:rsidR="00600BDD" w:rsidRPr="009C3625">
        <w:rPr>
          <w:rFonts w:ascii="Times New Roman" w:hAnsi="Times New Roman" w:cs="Times New Roman"/>
          <w:sz w:val="24"/>
          <w:szCs w:val="24"/>
        </w:rPr>
        <w:fldChar w:fldCharType="begin" w:fldLock="1"/>
      </w:r>
      <w:r w:rsidR="00600BDD" w:rsidRPr="009C3625">
        <w:rPr>
          <w:rFonts w:ascii="Times New Roman" w:hAnsi="Times New Roman" w:cs="Times New Roman"/>
          <w:sz w:val="24"/>
          <w:szCs w:val="24"/>
        </w:rPr>
        <w:instrText xml:space="preserve"> REF _Ref74228412 \h </w:instrText>
      </w:r>
      <w:r w:rsidR="0023508D" w:rsidRPr="009C3625">
        <w:rPr>
          <w:rFonts w:ascii="Times New Roman" w:hAnsi="Times New Roman" w:cs="Times New Roman"/>
          <w:sz w:val="24"/>
          <w:szCs w:val="24"/>
        </w:rPr>
        <w:instrText xml:space="preserve"> \* MERGEFORMAT </w:instrText>
      </w:r>
      <w:r w:rsidR="00600BDD" w:rsidRPr="009C3625">
        <w:rPr>
          <w:rFonts w:ascii="Times New Roman" w:hAnsi="Times New Roman" w:cs="Times New Roman"/>
          <w:sz w:val="24"/>
          <w:szCs w:val="24"/>
        </w:rPr>
      </w:r>
      <w:r w:rsidR="00600BD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1</w:t>
      </w:r>
      <w:r w:rsidR="00600BDD"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script "runmy7nodes.sh" will issue the whole command line required for activating the 7-Nodes Blockchain, simplify the Blockchain activation process as shown in </w:t>
      </w:r>
      <w:r w:rsidR="00600BDD" w:rsidRPr="009C3625">
        <w:rPr>
          <w:rFonts w:ascii="Times New Roman" w:hAnsi="Times New Roman" w:cs="Times New Roman"/>
          <w:sz w:val="24"/>
          <w:szCs w:val="24"/>
        </w:rPr>
        <w:fldChar w:fldCharType="begin" w:fldLock="1"/>
      </w:r>
      <w:r w:rsidR="00600BDD" w:rsidRPr="009C3625">
        <w:rPr>
          <w:rFonts w:ascii="Times New Roman" w:hAnsi="Times New Roman" w:cs="Times New Roman"/>
          <w:sz w:val="24"/>
          <w:szCs w:val="24"/>
        </w:rPr>
        <w:instrText xml:space="preserve"> REF _Ref74228424 \h </w:instrText>
      </w:r>
      <w:r w:rsidR="0023508D" w:rsidRPr="009C3625">
        <w:rPr>
          <w:rFonts w:ascii="Times New Roman" w:hAnsi="Times New Roman" w:cs="Times New Roman"/>
          <w:sz w:val="24"/>
          <w:szCs w:val="24"/>
        </w:rPr>
        <w:instrText xml:space="preserve"> \* MERGEFORMAT </w:instrText>
      </w:r>
      <w:r w:rsidR="00600BDD" w:rsidRPr="009C3625">
        <w:rPr>
          <w:rFonts w:ascii="Times New Roman" w:hAnsi="Times New Roman" w:cs="Times New Roman"/>
          <w:sz w:val="24"/>
          <w:szCs w:val="24"/>
        </w:rPr>
      </w:r>
      <w:r w:rsidR="00600BD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2</w:t>
      </w:r>
      <w:r w:rsidR="00600BDD"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se scripts will help reduce the complexity of command-line manipulation during the implementation.</w:t>
      </w:r>
    </w:p>
    <w:p w14:paraId="79810C83" w14:textId="77777777" w:rsidR="00600BDD" w:rsidRPr="009C3625" w:rsidRDefault="00600BDD" w:rsidP="00F81C49">
      <w:pPr>
        <w:pStyle w:val="ListParagraph"/>
        <w:spacing w:line="360" w:lineRule="auto"/>
        <w:ind w:left="0"/>
        <w:jc w:val="thaiDistribute"/>
        <w:rPr>
          <w:rFonts w:ascii="Times New Roman" w:hAnsi="Times New Roman" w:cs="Times New Roman"/>
          <w:sz w:val="24"/>
          <w:szCs w:val="24"/>
        </w:rPr>
      </w:pPr>
    </w:p>
    <w:p w14:paraId="0FB1CF21" w14:textId="77777777" w:rsidR="00600BDD" w:rsidRPr="009C3625" w:rsidRDefault="00600BDD" w:rsidP="00600BD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03C73844" wp14:editId="3C908B70">
            <wp:extent cx="1617744" cy="1121134"/>
            <wp:effectExtent l="0" t="0" r="190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29011" cy="1128943"/>
                    </a:xfrm>
                    <a:prstGeom prst="rect">
                      <a:avLst/>
                    </a:prstGeom>
                  </pic:spPr>
                </pic:pic>
              </a:graphicData>
            </a:graphic>
          </wp:inline>
        </w:drawing>
      </w:r>
    </w:p>
    <w:p w14:paraId="0014C237" w14:textId="0DDE7580" w:rsidR="00600BDD" w:rsidRPr="009C3625" w:rsidRDefault="00600BDD" w:rsidP="00600BDD">
      <w:pPr>
        <w:pStyle w:val="Caption"/>
        <w:jc w:val="center"/>
      </w:pPr>
      <w:bookmarkStart w:id="103" w:name="_Ref74228412"/>
      <w:bookmarkStart w:id="104" w:name="_Ref74284853"/>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1</w:t>
        </w:r>
      </w:fldSimple>
      <w:bookmarkEnd w:id="103"/>
      <w:r w:rsidRPr="009C3625">
        <w:t xml:space="preserve"> </w:t>
      </w:r>
      <w:bookmarkStart w:id="105" w:name="_Ref74284516"/>
      <w:r w:rsidRPr="009C3625">
        <w:t>The content of "rebirth.sh" script</w:t>
      </w:r>
      <w:bookmarkEnd w:id="104"/>
      <w:bookmarkEnd w:id="105"/>
    </w:p>
    <w:p w14:paraId="6F03437E" w14:textId="77777777" w:rsidR="00600BDD" w:rsidRPr="009C3625" w:rsidRDefault="00600BDD" w:rsidP="00600BDD"/>
    <w:p w14:paraId="1870040E" w14:textId="77777777" w:rsidR="00600BDD" w:rsidRPr="009C3625" w:rsidRDefault="00600BDD" w:rsidP="00600BD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7721EF93" wp14:editId="0A5C068A">
            <wp:extent cx="5309870" cy="76332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22596"/>
                    <a:stretch/>
                  </pic:blipFill>
                  <pic:spPr bwMode="auto">
                    <a:xfrm>
                      <a:off x="0" y="0"/>
                      <a:ext cx="5309870" cy="763325"/>
                    </a:xfrm>
                    <a:prstGeom prst="rect">
                      <a:avLst/>
                    </a:prstGeom>
                    <a:ln>
                      <a:noFill/>
                    </a:ln>
                    <a:extLst>
                      <a:ext uri="{53640926-AAD7-44D8-BBD7-CCE9431645EC}">
                        <a14:shadowObscured xmlns:a14="http://schemas.microsoft.com/office/drawing/2010/main"/>
                      </a:ext>
                    </a:extLst>
                  </pic:spPr>
                </pic:pic>
              </a:graphicData>
            </a:graphic>
          </wp:inline>
        </w:drawing>
      </w:r>
    </w:p>
    <w:p w14:paraId="7C9CB62B" w14:textId="02CA7911" w:rsidR="00600BDD" w:rsidRPr="009C3625" w:rsidRDefault="00600BDD" w:rsidP="00600BDD">
      <w:pPr>
        <w:pStyle w:val="Caption"/>
        <w:jc w:val="center"/>
      </w:pPr>
      <w:bookmarkStart w:id="106" w:name="_Ref74228424"/>
      <w:bookmarkStart w:id="107" w:name="_Ref7428485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2</w:t>
        </w:r>
      </w:fldSimple>
      <w:bookmarkEnd w:id="106"/>
      <w:r w:rsidRPr="009C3625">
        <w:t xml:space="preserve"> </w:t>
      </w:r>
      <w:bookmarkStart w:id="108" w:name="_Ref74284522"/>
      <w:r w:rsidRPr="009C3625">
        <w:t>The content of "runmy7nodes.sh" script</w:t>
      </w:r>
      <w:bookmarkEnd w:id="107"/>
      <w:bookmarkEnd w:id="108"/>
    </w:p>
    <w:p w14:paraId="2DBA58AE" w14:textId="77777777" w:rsidR="00600BDD" w:rsidRPr="009C3625" w:rsidRDefault="00600BDD" w:rsidP="00F81C49">
      <w:pPr>
        <w:pStyle w:val="ListParagraph"/>
        <w:spacing w:line="360" w:lineRule="auto"/>
        <w:ind w:left="0"/>
        <w:jc w:val="thaiDistribute"/>
        <w:rPr>
          <w:rFonts w:ascii="Times New Roman" w:hAnsi="Times New Roman" w:cs="Times New Roman"/>
          <w:sz w:val="24"/>
          <w:szCs w:val="24"/>
        </w:rPr>
      </w:pPr>
    </w:p>
    <w:p w14:paraId="45561391" w14:textId="49E47796" w:rsidR="00134BA3" w:rsidRPr="009C3625" w:rsidRDefault="00134BA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sz w:val="24"/>
          <w:szCs w:val="24"/>
        </w:rPr>
        <w:tab/>
      </w:r>
      <w:bookmarkStart w:id="109" w:name="CHAPTERIV_414"/>
      <w:r w:rsidRPr="009C3625">
        <w:rPr>
          <w:rFonts w:ascii="Times New Roman" w:hAnsi="Times New Roman" w:cs="Times New Roman"/>
          <w:b/>
          <w:bCs/>
          <w:sz w:val="24"/>
          <w:szCs w:val="24"/>
        </w:rPr>
        <w:t xml:space="preserve">4.1.4 </w:t>
      </w:r>
      <w:r w:rsidR="00EA6CEB" w:rsidRPr="009C3625">
        <w:rPr>
          <w:rFonts w:ascii="Times New Roman" w:hAnsi="Times New Roman" w:cs="Times New Roman"/>
          <w:b/>
          <w:bCs/>
          <w:sz w:val="24"/>
          <w:szCs w:val="24"/>
        </w:rPr>
        <w:t xml:space="preserve">Compile and </w:t>
      </w:r>
      <w:r w:rsidR="004415CF" w:rsidRPr="009C3625">
        <w:rPr>
          <w:rFonts w:ascii="Times New Roman" w:hAnsi="Times New Roman" w:cs="Times New Roman"/>
          <w:b/>
          <w:bCs/>
          <w:sz w:val="24"/>
          <w:szCs w:val="24"/>
        </w:rPr>
        <w:t>D</w:t>
      </w:r>
      <w:r w:rsidR="00EA6CEB" w:rsidRPr="009C3625">
        <w:rPr>
          <w:rFonts w:ascii="Times New Roman" w:hAnsi="Times New Roman" w:cs="Times New Roman"/>
          <w:b/>
          <w:bCs/>
          <w:sz w:val="24"/>
          <w:szCs w:val="24"/>
        </w:rPr>
        <w:t xml:space="preserve">eploy </w:t>
      </w:r>
      <w:proofErr w:type="spellStart"/>
      <w:r w:rsidR="00EA6CEB" w:rsidRPr="009C3625">
        <w:rPr>
          <w:rFonts w:ascii="Times New Roman" w:hAnsi="Times New Roman" w:cs="Times New Roman"/>
          <w:b/>
          <w:bCs/>
          <w:sz w:val="24"/>
          <w:szCs w:val="24"/>
        </w:rPr>
        <w:t>Smartcontract</w:t>
      </w:r>
      <w:proofErr w:type="spellEnd"/>
      <w:r w:rsidR="00EA6CEB" w:rsidRPr="009C3625">
        <w:rPr>
          <w:rFonts w:ascii="Times New Roman" w:hAnsi="Times New Roman" w:cs="Times New Roman"/>
          <w:b/>
          <w:bCs/>
          <w:sz w:val="24"/>
          <w:szCs w:val="24"/>
        </w:rPr>
        <w:t xml:space="preserve"> Solidity </w:t>
      </w:r>
      <w:r w:rsidR="004415CF" w:rsidRPr="009C3625">
        <w:rPr>
          <w:rFonts w:ascii="Times New Roman" w:hAnsi="Times New Roman" w:cs="Times New Roman"/>
          <w:b/>
          <w:bCs/>
          <w:sz w:val="24"/>
          <w:szCs w:val="24"/>
        </w:rPr>
        <w:t>C</w:t>
      </w:r>
      <w:r w:rsidR="00EA6CEB" w:rsidRPr="009C3625">
        <w:rPr>
          <w:rFonts w:ascii="Times New Roman" w:hAnsi="Times New Roman" w:cs="Times New Roman"/>
          <w:b/>
          <w:bCs/>
          <w:sz w:val="24"/>
          <w:szCs w:val="24"/>
        </w:rPr>
        <w:t>ode</w:t>
      </w:r>
      <w:bookmarkEnd w:id="109"/>
    </w:p>
    <w:p w14:paraId="1A5A64CE" w14:textId="66D64C6A" w:rsidR="00D43C08" w:rsidRPr="009C3625" w:rsidRDefault="006045B1"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For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programming, Ethereum provid</w:t>
      </w:r>
      <w:r w:rsidR="003F4F0F" w:rsidRPr="009C3625">
        <w:rPr>
          <w:rFonts w:ascii="Times New Roman" w:hAnsi="Times New Roman" w:cs="Times New Roman"/>
          <w:sz w:val="24"/>
          <w:szCs w:val="24"/>
        </w:rPr>
        <w:t>es</w:t>
      </w:r>
      <w:r w:rsidRPr="009C3625">
        <w:rPr>
          <w:rFonts w:ascii="Times New Roman" w:hAnsi="Times New Roman" w:cs="Times New Roman"/>
          <w:sz w:val="24"/>
          <w:szCs w:val="24"/>
        </w:rPr>
        <w:t xml:space="preserve"> a web-based IDE for Solidity language that can compile, test, and deploy smart-contract to specific Ethereum node called “Remix” </w:t>
      </w:r>
      <w:r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sidRPr="009C3625">
        <w:rPr>
          <w:rFonts w:ascii="Times New Roman" w:hAnsi="Times New Roman" w:cs="Times New Roman"/>
          <w:sz w:val="24"/>
          <w:szCs w:val="24"/>
        </w:rPr>
        <w:fldChar w:fldCharType="separate"/>
      </w:r>
      <w:r w:rsidR="00E752FF" w:rsidRPr="009C3625">
        <w:rPr>
          <w:rFonts w:ascii="Times New Roman" w:hAnsi="Times New Roman" w:cs="Times New Roman"/>
          <w:noProof/>
          <w:sz w:val="24"/>
          <w:szCs w:val="24"/>
        </w:rPr>
        <w:t>[4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D43C08" w:rsidRPr="009C3625">
        <w:rPr>
          <w:rFonts w:ascii="Times New Roman" w:hAnsi="Times New Roman" w:cs="Times New Roman"/>
          <w:sz w:val="24"/>
          <w:szCs w:val="24"/>
        </w:rPr>
        <w:t xml:space="preserve"> </w:t>
      </w:r>
      <w:r w:rsidR="00E33F50" w:rsidRPr="009C3625">
        <w:rPr>
          <w:rFonts w:ascii="Times New Roman" w:hAnsi="Times New Roman" w:cs="Times New Roman"/>
          <w:sz w:val="24"/>
          <w:szCs w:val="24"/>
        </w:rPr>
        <w:t xml:space="preserve">In the implementation, Remix was accessed using Google Chrome from the main machine and the session was saved locally using Remix client to avoid unexpected issues on the Solidity code. Each </w:t>
      </w:r>
      <w:proofErr w:type="spellStart"/>
      <w:r w:rsidR="00E33F50" w:rsidRPr="009C3625">
        <w:rPr>
          <w:rFonts w:ascii="Times New Roman" w:hAnsi="Times New Roman" w:cs="Times New Roman"/>
          <w:sz w:val="24"/>
          <w:szCs w:val="24"/>
        </w:rPr>
        <w:t>Smartcontract</w:t>
      </w:r>
      <w:proofErr w:type="spellEnd"/>
      <w:r w:rsidR="00E33F50" w:rsidRPr="009C3625">
        <w:rPr>
          <w:rFonts w:ascii="Times New Roman" w:hAnsi="Times New Roman" w:cs="Times New Roman"/>
          <w:sz w:val="24"/>
          <w:szCs w:val="24"/>
        </w:rPr>
        <w:t xml:space="preserve"> is validated, and test deployed within the IDE before actual implementation on the test machine. The </w:t>
      </w:r>
      <w:proofErr w:type="spellStart"/>
      <w:r w:rsidR="00E33F50" w:rsidRPr="009C3625">
        <w:rPr>
          <w:rFonts w:ascii="Times New Roman" w:hAnsi="Times New Roman" w:cs="Times New Roman"/>
          <w:sz w:val="24"/>
          <w:szCs w:val="24"/>
        </w:rPr>
        <w:t>Smartcontract</w:t>
      </w:r>
      <w:proofErr w:type="spellEnd"/>
      <w:r w:rsidR="00E33F50" w:rsidRPr="009C3625">
        <w:rPr>
          <w:rFonts w:ascii="Times New Roman" w:hAnsi="Times New Roman" w:cs="Times New Roman"/>
          <w:sz w:val="24"/>
          <w:szCs w:val="24"/>
        </w:rPr>
        <w:t xml:space="preserve"> ready for implementation will be compiled using the Solidity compiler provided by Remix community-based plugin. Each compiled solidity code gives ABI code and Binary code which will be used on Web3js code to interact with the Blockchain </w:t>
      </w:r>
      <w:proofErr w:type="spellStart"/>
      <w:r w:rsidR="00E33F50" w:rsidRPr="009C3625">
        <w:rPr>
          <w:rFonts w:ascii="Times New Roman" w:hAnsi="Times New Roman" w:cs="Times New Roman"/>
          <w:sz w:val="24"/>
          <w:szCs w:val="24"/>
        </w:rPr>
        <w:t>Smartcontract</w:t>
      </w:r>
      <w:proofErr w:type="spellEnd"/>
      <w:r w:rsidR="00E33F50" w:rsidRPr="009C3625">
        <w:rPr>
          <w:rFonts w:ascii="Times New Roman" w:hAnsi="Times New Roman" w:cs="Times New Roman"/>
          <w:sz w:val="24"/>
          <w:szCs w:val="24"/>
        </w:rPr>
        <w:t>.</w:t>
      </w:r>
    </w:p>
    <w:p w14:paraId="47A9AF2C" w14:textId="6E3D1904" w:rsidR="00134BA3" w:rsidRPr="009C3625" w:rsidRDefault="00134BA3"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F50F1E" w:rsidRPr="009C3625">
        <w:rPr>
          <w:rFonts w:ascii="Times New Roman" w:hAnsi="Times New Roman" w:cs="Times New Roman"/>
          <w:sz w:val="24"/>
          <w:szCs w:val="24"/>
        </w:rPr>
        <w:t xml:space="preserve">After successfully compiled the Solidity </w:t>
      </w:r>
      <w:proofErr w:type="spellStart"/>
      <w:r w:rsidR="00F50F1E" w:rsidRPr="009C3625">
        <w:rPr>
          <w:rFonts w:ascii="Times New Roman" w:hAnsi="Times New Roman" w:cs="Times New Roman"/>
          <w:sz w:val="24"/>
          <w:szCs w:val="24"/>
        </w:rPr>
        <w:t>Smartcontract</w:t>
      </w:r>
      <w:proofErr w:type="spellEnd"/>
      <w:r w:rsidR="00F50F1E" w:rsidRPr="009C3625">
        <w:rPr>
          <w:rFonts w:ascii="Times New Roman" w:hAnsi="Times New Roman" w:cs="Times New Roman"/>
          <w:sz w:val="24"/>
          <w:szCs w:val="24"/>
        </w:rPr>
        <w:t xml:space="preserve"> code, the ABI code and Byte code will be automatically generated by the IDE as shown in </w:t>
      </w:r>
      <w:r w:rsidR="0007379C" w:rsidRPr="009C3625">
        <w:rPr>
          <w:rFonts w:ascii="Times New Roman" w:hAnsi="Times New Roman" w:cs="Times New Roman"/>
          <w:sz w:val="24"/>
          <w:szCs w:val="24"/>
        </w:rPr>
        <w:fldChar w:fldCharType="begin" w:fldLock="1"/>
      </w:r>
      <w:r w:rsidR="0007379C" w:rsidRPr="009C3625">
        <w:rPr>
          <w:rFonts w:ascii="Times New Roman" w:hAnsi="Times New Roman" w:cs="Times New Roman"/>
          <w:sz w:val="24"/>
          <w:szCs w:val="24"/>
        </w:rPr>
        <w:instrText xml:space="preserve"> REF _Ref74239181 \h </w:instrText>
      </w:r>
      <w:r w:rsidR="0023508D" w:rsidRPr="009C3625">
        <w:rPr>
          <w:rFonts w:ascii="Times New Roman" w:hAnsi="Times New Roman" w:cs="Times New Roman"/>
          <w:sz w:val="24"/>
          <w:szCs w:val="24"/>
        </w:rPr>
        <w:instrText xml:space="preserve"> \* MERGEFORMAT </w:instrText>
      </w:r>
      <w:r w:rsidR="0007379C" w:rsidRPr="009C3625">
        <w:rPr>
          <w:rFonts w:ascii="Times New Roman" w:hAnsi="Times New Roman" w:cs="Times New Roman"/>
          <w:sz w:val="24"/>
          <w:szCs w:val="24"/>
        </w:rPr>
      </w:r>
      <w:r w:rsidR="0007379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3</w:t>
      </w:r>
      <w:r w:rsidR="0007379C" w:rsidRPr="009C3625">
        <w:rPr>
          <w:rFonts w:ascii="Times New Roman" w:hAnsi="Times New Roman" w:cs="Times New Roman"/>
          <w:sz w:val="24"/>
          <w:szCs w:val="24"/>
        </w:rPr>
        <w:fldChar w:fldCharType="end"/>
      </w:r>
      <w:r w:rsidR="00F50F1E" w:rsidRPr="009C3625">
        <w:rPr>
          <w:rFonts w:ascii="Times New Roman" w:hAnsi="Times New Roman" w:cs="Times New Roman"/>
          <w:sz w:val="24"/>
          <w:szCs w:val="24"/>
        </w:rPr>
        <w:t xml:space="preserve">. These codes can be copied and passed into Web3js code by assigning a variable to store the code as its value like the example shown in </w:t>
      </w:r>
      <w:r w:rsidR="0007379C" w:rsidRPr="009C3625">
        <w:rPr>
          <w:rFonts w:ascii="Times New Roman" w:hAnsi="Times New Roman" w:cs="Times New Roman"/>
          <w:sz w:val="24"/>
          <w:szCs w:val="24"/>
        </w:rPr>
        <w:fldChar w:fldCharType="begin" w:fldLock="1"/>
      </w:r>
      <w:r w:rsidR="0007379C" w:rsidRPr="009C3625">
        <w:rPr>
          <w:rFonts w:ascii="Times New Roman" w:hAnsi="Times New Roman" w:cs="Times New Roman"/>
          <w:sz w:val="24"/>
          <w:szCs w:val="24"/>
        </w:rPr>
        <w:instrText xml:space="preserve"> REF _Ref74239197 \h </w:instrText>
      </w:r>
      <w:r w:rsidR="0023508D" w:rsidRPr="009C3625">
        <w:rPr>
          <w:rFonts w:ascii="Times New Roman" w:hAnsi="Times New Roman" w:cs="Times New Roman"/>
          <w:sz w:val="24"/>
          <w:szCs w:val="24"/>
        </w:rPr>
        <w:instrText xml:space="preserve"> \* MERGEFORMAT </w:instrText>
      </w:r>
      <w:r w:rsidR="0007379C" w:rsidRPr="009C3625">
        <w:rPr>
          <w:rFonts w:ascii="Times New Roman" w:hAnsi="Times New Roman" w:cs="Times New Roman"/>
          <w:sz w:val="24"/>
          <w:szCs w:val="24"/>
        </w:rPr>
      </w:r>
      <w:r w:rsidR="0007379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4</w:t>
      </w:r>
      <w:r w:rsidR="0007379C" w:rsidRPr="009C3625">
        <w:rPr>
          <w:rFonts w:ascii="Times New Roman" w:hAnsi="Times New Roman" w:cs="Times New Roman"/>
          <w:sz w:val="24"/>
          <w:szCs w:val="24"/>
        </w:rPr>
        <w:fldChar w:fldCharType="end"/>
      </w:r>
      <w:r w:rsidR="0085456C" w:rsidRPr="009C3625">
        <w:rPr>
          <w:rFonts w:ascii="Times New Roman" w:hAnsi="Times New Roman" w:cs="Times New Roman"/>
          <w:sz w:val="24"/>
          <w:szCs w:val="24"/>
        </w:rPr>
        <w:t xml:space="preserve"> and </w:t>
      </w:r>
      <w:r w:rsidR="0085456C" w:rsidRPr="009C3625">
        <w:rPr>
          <w:rFonts w:ascii="Times New Roman" w:hAnsi="Times New Roman" w:cs="Times New Roman"/>
          <w:sz w:val="24"/>
          <w:szCs w:val="24"/>
        </w:rPr>
        <w:fldChar w:fldCharType="begin" w:fldLock="1"/>
      </w:r>
      <w:r w:rsidR="0085456C" w:rsidRPr="009C3625">
        <w:rPr>
          <w:rFonts w:ascii="Times New Roman" w:hAnsi="Times New Roman" w:cs="Times New Roman"/>
          <w:sz w:val="24"/>
          <w:szCs w:val="24"/>
        </w:rPr>
        <w:instrText xml:space="preserve"> REF _Ref74239571 \h </w:instrText>
      </w:r>
      <w:r w:rsidR="0023508D" w:rsidRPr="009C3625">
        <w:rPr>
          <w:rFonts w:ascii="Times New Roman" w:hAnsi="Times New Roman" w:cs="Times New Roman"/>
          <w:sz w:val="24"/>
          <w:szCs w:val="24"/>
        </w:rPr>
        <w:instrText xml:space="preserve"> \* MERGEFORMAT </w:instrText>
      </w:r>
      <w:r w:rsidR="0085456C" w:rsidRPr="009C3625">
        <w:rPr>
          <w:rFonts w:ascii="Times New Roman" w:hAnsi="Times New Roman" w:cs="Times New Roman"/>
          <w:sz w:val="24"/>
          <w:szCs w:val="24"/>
        </w:rPr>
      </w:r>
      <w:r w:rsidR="0085456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5</w:t>
      </w:r>
      <w:r w:rsidR="0085456C" w:rsidRPr="009C3625">
        <w:rPr>
          <w:rFonts w:ascii="Times New Roman" w:hAnsi="Times New Roman" w:cs="Times New Roman"/>
          <w:sz w:val="24"/>
          <w:szCs w:val="24"/>
        </w:rPr>
        <w:fldChar w:fldCharType="end"/>
      </w:r>
      <w:r w:rsidR="00F50F1E" w:rsidRPr="009C3625">
        <w:rPr>
          <w:rFonts w:ascii="Times New Roman" w:hAnsi="Times New Roman" w:cs="Times New Roman"/>
          <w:sz w:val="24"/>
          <w:szCs w:val="24"/>
        </w:rPr>
        <w:t>.</w:t>
      </w:r>
      <w:r w:rsidR="008328F6" w:rsidRPr="009C3625">
        <w:rPr>
          <w:rFonts w:ascii="Times New Roman" w:hAnsi="Times New Roman" w:cs="Times New Roman"/>
          <w:sz w:val="24"/>
          <w:szCs w:val="24"/>
        </w:rPr>
        <w:t xml:space="preserve"> Noted that Byte code defines the behavior of the </w:t>
      </w:r>
      <w:proofErr w:type="spellStart"/>
      <w:r w:rsidR="008328F6" w:rsidRPr="009C3625">
        <w:rPr>
          <w:rFonts w:ascii="Times New Roman" w:hAnsi="Times New Roman" w:cs="Times New Roman"/>
          <w:sz w:val="24"/>
          <w:szCs w:val="24"/>
        </w:rPr>
        <w:t>Smartcontract</w:t>
      </w:r>
      <w:proofErr w:type="spellEnd"/>
      <w:r w:rsidR="008328F6" w:rsidRPr="009C3625">
        <w:rPr>
          <w:rFonts w:ascii="Times New Roman" w:hAnsi="Times New Roman" w:cs="Times New Roman"/>
          <w:sz w:val="24"/>
          <w:szCs w:val="24"/>
        </w:rPr>
        <w:t xml:space="preserve"> and only required on the first deployment of the </w:t>
      </w:r>
      <w:proofErr w:type="spellStart"/>
      <w:r w:rsidR="008328F6" w:rsidRPr="009C3625">
        <w:rPr>
          <w:rFonts w:ascii="Times New Roman" w:hAnsi="Times New Roman" w:cs="Times New Roman"/>
          <w:sz w:val="24"/>
          <w:szCs w:val="24"/>
        </w:rPr>
        <w:t>Smartcontract</w:t>
      </w:r>
      <w:proofErr w:type="spellEnd"/>
      <w:r w:rsidR="008328F6" w:rsidRPr="009C3625">
        <w:rPr>
          <w:rFonts w:ascii="Times New Roman" w:hAnsi="Times New Roman" w:cs="Times New Roman"/>
          <w:sz w:val="24"/>
          <w:szCs w:val="24"/>
        </w:rPr>
        <w:t xml:space="preserve"> which required only once in this implementation, while ABI code define interface for communicating with the </w:t>
      </w:r>
      <w:proofErr w:type="spellStart"/>
      <w:r w:rsidR="008328F6" w:rsidRPr="009C3625">
        <w:rPr>
          <w:rFonts w:ascii="Times New Roman" w:hAnsi="Times New Roman" w:cs="Times New Roman"/>
          <w:sz w:val="24"/>
          <w:szCs w:val="24"/>
        </w:rPr>
        <w:t>Smartcontract</w:t>
      </w:r>
      <w:proofErr w:type="spellEnd"/>
      <w:r w:rsidR="008328F6" w:rsidRPr="009C3625">
        <w:rPr>
          <w:rFonts w:ascii="Times New Roman" w:hAnsi="Times New Roman" w:cs="Times New Roman"/>
          <w:sz w:val="24"/>
          <w:szCs w:val="24"/>
        </w:rPr>
        <w:t xml:space="preserve"> and always required every time the native program communicate with </w:t>
      </w:r>
      <w:proofErr w:type="spellStart"/>
      <w:r w:rsidR="008328F6" w:rsidRPr="009C3625">
        <w:rPr>
          <w:rFonts w:ascii="Times New Roman" w:hAnsi="Times New Roman" w:cs="Times New Roman"/>
          <w:sz w:val="24"/>
          <w:szCs w:val="24"/>
        </w:rPr>
        <w:t>Smartcontract</w:t>
      </w:r>
      <w:proofErr w:type="spellEnd"/>
      <w:r w:rsidR="008328F6" w:rsidRPr="009C3625">
        <w:rPr>
          <w:rFonts w:ascii="Times New Roman" w:hAnsi="Times New Roman" w:cs="Times New Roman"/>
          <w:sz w:val="24"/>
          <w:szCs w:val="24"/>
        </w:rPr>
        <w:t>.</w:t>
      </w:r>
    </w:p>
    <w:p w14:paraId="26289971" w14:textId="77777777" w:rsidR="00A84F5B" w:rsidRPr="009C3625" w:rsidRDefault="00A84F5B" w:rsidP="00A84F5B">
      <w:pPr>
        <w:pStyle w:val="ListParagraph"/>
        <w:keepNext/>
        <w:spacing w:line="360" w:lineRule="auto"/>
        <w:ind w:left="0"/>
        <w:jc w:val="center"/>
        <w:rPr>
          <w:rFonts w:ascii="Times New Roman" w:hAnsi="Times New Roman" w:cs="Times New Roman"/>
          <w:sz w:val="24"/>
          <w:szCs w:val="24"/>
        </w:rPr>
      </w:pPr>
      <w:r w:rsidRPr="009C3625">
        <w:rPr>
          <w:rFonts w:ascii="Times New Roman" w:hAnsi="Times New Roman" w:cs="Times New Roman"/>
          <w:noProof/>
          <w:color w:val="FF0000"/>
          <w:sz w:val="24"/>
          <w:szCs w:val="24"/>
        </w:rPr>
        <w:drawing>
          <wp:inline distT="0" distB="0" distL="0" distR="0" wp14:anchorId="219F14BA" wp14:editId="7BCEB84C">
            <wp:extent cx="1804208" cy="4595854"/>
            <wp:effectExtent l="0" t="0" r="5715" b="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1811639" cy="4614782"/>
                    </a:xfrm>
                    <a:prstGeom prst="rect">
                      <a:avLst/>
                    </a:prstGeom>
                  </pic:spPr>
                </pic:pic>
              </a:graphicData>
            </a:graphic>
          </wp:inline>
        </w:drawing>
      </w:r>
    </w:p>
    <w:p w14:paraId="68A26B72" w14:textId="7B0D372D" w:rsidR="00A84F5B" w:rsidRPr="009C3625" w:rsidRDefault="00A84F5B" w:rsidP="00A84F5B">
      <w:pPr>
        <w:pStyle w:val="Caption"/>
        <w:jc w:val="center"/>
      </w:pPr>
      <w:bookmarkStart w:id="110" w:name="_Ref74239181"/>
      <w:bookmarkStart w:id="111" w:name="_Ref74284862"/>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3</w:t>
        </w:r>
      </w:fldSimple>
      <w:bookmarkEnd w:id="110"/>
      <w:r w:rsidRPr="009C3625">
        <w:t xml:space="preserve"> </w:t>
      </w:r>
      <w:bookmarkStart w:id="112" w:name="_Ref74284533"/>
      <w:r w:rsidRPr="009C3625">
        <w:t>ABI Code and Byte code generated can be copied and passed directly</w:t>
      </w:r>
      <w:bookmarkEnd w:id="111"/>
      <w:bookmarkEnd w:id="112"/>
      <w:r w:rsidRPr="009C3625">
        <w:t xml:space="preserve"> </w:t>
      </w:r>
    </w:p>
    <w:p w14:paraId="50B0C18E" w14:textId="5C82A05A" w:rsidR="002A554F" w:rsidRPr="009C3625" w:rsidRDefault="00A84F5B" w:rsidP="00793CA8">
      <w:pPr>
        <w:pStyle w:val="Caption"/>
        <w:jc w:val="center"/>
      </w:pPr>
      <w:r w:rsidRPr="009C3625">
        <w:t>(From red circle) into Web3js code</w:t>
      </w:r>
      <w:r w:rsidR="00793CA8">
        <w:t xml:space="preserve"> </w:t>
      </w:r>
      <w:r w:rsidR="00793CA8">
        <w:fldChar w:fldCharType="begin" w:fldLock="1"/>
      </w:r>
      <w:r w:rsidR="003662BA">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sidR="00793CA8">
        <w:fldChar w:fldCharType="separate"/>
      </w:r>
      <w:r w:rsidR="00793CA8" w:rsidRPr="00793CA8">
        <w:rPr>
          <w:noProof/>
        </w:rPr>
        <w:t>[47]</w:t>
      </w:r>
      <w:r w:rsidR="00793CA8">
        <w:fldChar w:fldCharType="end"/>
      </w:r>
    </w:p>
    <w:p w14:paraId="3EE11638" w14:textId="586F8162" w:rsidR="00A84F5B" w:rsidRPr="009C3625" w:rsidRDefault="00276007" w:rsidP="00A84F5B">
      <w:pPr>
        <w:keepNext/>
      </w:pPr>
      <w:r>
        <w:rPr>
          <w:noProof/>
        </w:rPr>
        <w:lastRenderedPageBreak/>
        <w:drawing>
          <wp:inline distT="0" distB="0" distL="0" distR="0" wp14:anchorId="0331D744" wp14:editId="2A1C0F4A">
            <wp:extent cx="4429125" cy="7677150"/>
            <wp:effectExtent l="0" t="0" r="9525" b="0"/>
            <wp:docPr id="74" name="Picture 7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graphical user interface&#10;&#10;Description automatically generated"/>
                    <pic:cNvPicPr/>
                  </pic:nvPicPr>
                  <pic:blipFill>
                    <a:blip r:embed="rId38"/>
                    <a:stretch>
                      <a:fillRect/>
                    </a:stretch>
                  </pic:blipFill>
                  <pic:spPr>
                    <a:xfrm>
                      <a:off x="0" y="0"/>
                      <a:ext cx="4429125" cy="7677150"/>
                    </a:xfrm>
                    <a:prstGeom prst="rect">
                      <a:avLst/>
                    </a:prstGeom>
                  </pic:spPr>
                </pic:pic>
              </a:graphicData>
            </a:graphic>
          </wp:inline>
        </w:drawing>
      </w:r>
      <w:r w:rsidRPr="009C3625">
        <w:t xml:space="preserve"> </w:t>
      </w:r>
      <w:r>
        <w:rPr>
          <w:noProof/>
        </w:rPr>
        <w:lastRenderedPageBreak/>
        <w:drawing>
          <wp:inline distT="0" distB="0" distL="0" distR="0" wp14:anchorId="6F273855" wp14:editId="4EA9100F">
            <wp:extent cx="3019425" cy="4991100"/>
            <wp:effectExtent l="0" t="0" r="9525" b="0"/>
            <wp:docPr id="75" name="Picture 7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A picture containing text&#10;&#10;Description automatically generated"/>
                    <pic:cNvPicPr/>
                  </pic:nvPicPr>
                  <pic:blipFill>
                    <a:blip r:embed="rId39"/>
                    <a:stretch>
                      <a:fillRect/>
                    </a:stretch>
                  </pic:blipFill>
                  <pic:spPr>
                    <a:xfrm>
                      <a:off x="0" y="0"/>
                      <a:ext cx="3019425" cy="4991100"/>
                    </a:xfrm>
                    <a:prstGeom prst="rect">
                      <a:avLst/>
                    </a:prstGeom>
                  </pic:spPr>
                </pic:pic>
              </a:graphicData>
            </a:graphic>
          </wp:inline>
        </w:drawing>
      </w:r>
    </w:p>
    <w:p w14:paraId="72A2E741" w14:textId="458BFF32" w:rsidR="00A84F5B" w:rsidRPr="009C3625" w:rsidRDefault="00A84F5B" w:rsidP="00A84F5B">
      <w:pPr>
        <w:pStyle w:val="Caption"/>
        <w:jc w:val="center"/>
      </w:pPr>
      <w:bookmarkStart w:id="113" w:name="_Ref74239197"/>
      <w:bookmarkStart w:id="114" w:name="_Ref74284865"/>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4</w:t>
        </w:r>
      </w:fldSimple>
      <w:bookmarkEnd w:id="113"/>
      <w:r w:rsidRPr="009C3625">
        <w:t xml:space="preserve"> </w:t>
      </w:r>
      <w:bookmarkStart w:id="115" w:name="_Ref74284538"/>
      <w:r w:rsidRPr="009C3625">
        <w:t>ABI code (brown color) assigned into variable "</w:t>
      </w:r>
      <w:proofErr w:type="spellStart"/>
      <w:r w:rsidRPr="009C3625">
        <w:t>abi</w:t>
      </w:r>
      <w:proofErr w:type="spellEnd"/>
      <w:r w:rsidRPr="009C3625">
        <w:t>"</w:t>
      </w:r>
      <w:bookmarkEnd w:id="114"/>
      <w:bookmarkEnd w:id="115"/>
    </w:p>
    <w:p w14:paraId="4A222EF7" w14:textId="10983B94" w:rsidR="0007379C" w:rsidRPr="009C3625" w:rsidRDefault="001B31C3" w:rsidP="001B31C3">
      <w:pPr>
        <w:keepNext/>
        <w:jc w:val="center"/>
      </w:pPr>
      <w:r>
        <w:rPr>
          <w:noProof/>
        </w:rPr>
        <w:lastRenderedPageBreak/>
        <w:drawing>
          <wp:inline distT="0" distB="0" distL="0" distR="0" wp14:anchorId="3B3260F3" wp14:editId="26AB6044">
            <wp:extent cx="5187013" cy="6219825"/>
            <wp:effectExtent l="0" t="0" r="0" b="0"/>
            <wp:docPr id="76" name="Picture 7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Background pattern&#10;&#10;Description automatically generated"/>
                    <pic:cNvPicPr/>
                  </pic:nvPicPr>
                  <pic:blipFill>
                    <a:blip r:embed="rId40"/>
                    <a:stretch>
                      <a:fillRect/>
                    </a:stretch>
                  </pic:blipFill>
                  <pic:spPr>
                    <a:xfrm>
                      <a:off x="0" y="0"/>
                      <a:ext cx="5193433" cy="6227524"/>
                    </a:xfrm>
                    <a:prstGeom prst="rect">
                      <a:avLst/>
                    </a:prstGeom>
                  </pic:spPr>
                </pic:pic>
              </a:graphicData>
            </a:graphic>
          </wp:inline>
        </w:drawing>
      </w:r>
    </w:p>
    <w:p w14:paraId="7B893FCA" w14:textId="236856DC" w:rsidR="0007379C" w:rsidRPr="009C3625" w:rsidRDefault="0007379C" w:rsidP="0007379C">
      <w:pPr>
        <w:pStyle w:val="Caption"/>
        <w:spacing w:after="240"/>
        <w:jc w:val="center"/>
        <w:rPr>
          <w:cs/>
        </w:rPr>
      </w:pPr>
      <w:bookmarkStart w:id="116" w:name="_Ref74239571"/>
      <w:bookmarkStart w:id="117" w:name="_Ref74284868"/>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5</w:t>
        </w:r>
      </w:fldSimple>
      <w:bookmarkEnd w:id="116"/>
      <w:r w:rsidRPr="009C3625">
        <w:t xml:space="preserve"> </w:t>
      </w:r>
      <w:bookmarkStart w:id="118" w:name="_Ref74284544"/>
      <w:r w:rsidRPr="009C3625">
        <w:t>Byte code (brown color) assigned into variable "bytecode"</w:t>
      </w:r>
      <w:bookmarkEnd w:id="117"/>
      <w:bookmarkEnd w:id="118"/>
    </w:p>
    <w:p w14:paraId="7D7C9FF7" w14:textId="77777777" w:rsidR="00616062" w:rsidRPr="009C3625" w:rsidRDefault="00616062" w:rsidP="008B08C4">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7B706369" w14:textId="41FF666B" w:rsidR="00C60253" w:rsidRPr="009C3625" w:rsidRDefault="00C6025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lastRenderedPageBreak/>
        <w:tab/>
      </w:r>
      <w:bookmarkStart w:id="119" w:name="CHAPTERIV_415"/>
      <w:r w:rsidRPr="009C3625">
        <w:rPr>
          <w:rFonts w:ascii="Times New Roman" w:hAnsi="Times New Roman" w:cs="Times New Roman"/>
          <w:b/>
          <w:bCs/>
          <w:sz w:val="24"/>
          <w:szCs w:val="24"/>
        </w:rPr>
        <w:t xml:space="preserve">4.1.5 Deploy </w:t>
      </w:r>
      <w:proofErr w:type="spellStart"/>
      <w:r w:rsidR="0052667A" w:rsidRPr="009C3625">
        <w:rPr>
          <w:rFonts w:ascii="Times New Roman" w:hAnsi="Times New Roman" w:cs="Times New Roman"/>
          <w:b/>
          <w:bCs/>
          <w:sz w:val="24"/>
          <w:szCs w:val="24"/>
        </w:rPr>
        <w:t>Smartcontract</w:t>
      </w:r>
      <w:proofErr w:type="spellEnd"/>
      <w:r w:rsidR="0052667A" w:rsidRPr="009C3625">
        <w:rPr>
          <w:rFonts w:ascii="Times New Roman" w:hAnsi="Times New Roman" w:cs="Times New Roman"/>
          <w:b/>
          <w:bCs/>
          <w:sz w:val="24"/>
          <w:szCs w:val="24"/>
        </w:rPr>
        <w:t xml:space="preserve"> into Blockchain</w:t>
      </w:r>
      <w:bookmarkEnd w:id="119"/>
    </w:p>
    <w:p w14:paraId="7E08EE29" w14:textId="38F59BD9" w:rsidR="00D71583" w:rsidRPr="009C3625" w:rsidRDefault="00D71583"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Before begin registering health documents metadata into Blockchain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th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must be first deployed to act as a contract format for the entire Blockchain ledger for the implementation. </w:t>
      </w:r>
      <w:r w:rsidR="00364A2A" w:rsidRPr="009C3625">
        <w:rPr>
          <w:rFonts w:ascii="Times New Roman" w:hAnsi="Times New Roman" w:cs="Times New Roman"/>
          <w:sz w:val="24"/>
          <w:szCs w:val="24"/>
        </w:rPr>
        <w:fldChar w:fldCharType="begin" w:fldLock="1"/>
      </w:r>
      <w:r w:rsidR="00364A2A" w:rsidRPr="009C3625">
        <w:rPr>
          <w:rFonts w:ascii="Times New Roman" w:hAnsi="Times New Roman" w:cs="Times New Roman"/>
          <w:sz w:val="24"/>
          <w:szCs w:val="24"/>
        </w:rPr>
        <w:instrText xml:space="preserve"> REF _Ref74241034 \h </w:instrText>
      </w:r>
      <w:r w:rsidR="0023508D" w:rsidRPr="009C3625">
        <w:rPr>
          <w:rFonts w:ascii="Times New Roman" w:hAnsi="Times New Roman" w:cs="Times New Roman"/>
          <w:sz w:val="24"/>
          <w:szCs w:val="24"/>
        </w:rPr>
        <w:instrText xml:space="preserve"> \* MERGEFORMAT </w:instrText>
      </w:r>
      <w:r w:rsidR="00364A2A" w:rsidRPr="009C3625">
        <w:rPr>
          <w:rFonts w:ascii="Times New Roman" w:hAnsi="Times New Roman" w:cs="Times New Roman"/>
          <w:sz w:val="24"/>
          <w:szCs w:val="24"/>
        </w:rPr>
      </w:r>
      <w:r w:rsidR="00364A2A"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6</w:t>
      </w:r>
      <w:r w:rsidR="00364A2A"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 the Web3js script that simply deploys th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into the Blockchain ledger. It required both the Byte code and ABI code received from the Solidity compiler to be completed. Once th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is deployed, any later communication with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will only need ABI code to act as an interface for </w:t>
      </w:r>
      <w:r w:rsidR="00446DA3" w:rsidRPr="009C3625">
        <w:rPr>
          <w:rFonts w:ascii="Times New Roman" w:hAnsi="Times New Roman" w:cs="Times New Roman"/>
          <w:sz w:val="24"/>
          <w:szCs w:val="24"/>
        </w:rPr>
        <w:t xml:space="preserve">the </w:t>
      </w:r>
      <w:r w:rsidRPr="009C3625">
        <w:rPr>
          <w:rFonts w:ascii="Times New Roman" w:hAnsi="Times New Roman" w:cs="Times New Roman"/>
          <w:sz w:val="24"/>
          <w:szCs w:val="24"/>
        </w:rPr>
        <w:t>communicati</w:t>
      </w:r>
      <w:r w:rsidR="00446DA3" w:rsidRPr="009C3625">
        <w:rPr>
          <w:rFonts w:ascii="Times New Roman" w:hAnsi="Times New Roman" w:cs="Times New Roman"/>
          <w:sz w:val="24"/>
          <w:szCs w:val="24"/>
        </w:rPr>
        <w:t>on</w:t>
      </w:r>
      <w:r w:rsidRPr="009C3625">
        <w:rPr>
          <w:rFonts w:ascii="Times New Roman" w:hAnsi="Times New Roman" w:cs="Times New Roman"/>
          <w:sz w:val="24"/>
          <w:szCs w:val="24"/>
        </w:rPr>
        <w:t xml:space="preserve">. This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deployment process only required once at the initiation of the Blockchain ledger and no longer needs to be performed </w:t>
      </w:r>
      <w:r w:rsidR="001D6997" w:rsidRPr="009C3625">
        <w:rPr>
          <w:rFonts w:ascii="Times New Roman" w:hAnsi="Times New Roman" w:cs="Times New Roman"/>
          <w:sz w:val="24"/>
          <w:szCs w:val="24"/>
        </w:rPr>
        <w:t xml:space="preserve">ever </w:t>
      </w:r>
      <w:r w:rsidRPr="009C3625">
        <w:rPr>
          <w:rFonts w:ascii="Times New Roman" w:hAnsi="Times New Roman" w:cs="Times New Roman"/>
          <w:sz w:val="24"/>
          <w:szCs w:val="24"/>
        </w:rPr>
        <w:t>again for the rest of the Blockchain ledger life cycle.</w:t>
      </w:r>
    </w:p>
    <w:p w14:paraId="046A8C2B" w14:textId="77777777" w:rsidR="001D5B4E" w:rsidRPr="009C3625" w:rsidRDefault="001D5B4E" w:rsidP="008B08C4">
      <w:pPr>
        <w:pStyle w:val="ListParagraph"/>
        <w:spacing w:line="360" w:lineRule="auto"/>
        <w:ind w:left="0"/>
        <w:jc w:val="thaiDistribute"/>
        <w:rPr>
          <w:rFonts w:ascii="Times New Roman" w:hAnsi="Times New Roman" w:cs="Times New Roman"/>
          <w:sz w:val="24"/>
          <w:szCs w:val="24"/>
        </w:rPr>
      </w:pPr>
    </w:p>
    <w:p w14:paraId="203463EE" w14:textId="79DE6A8C" w:rsidR="0063570F" w:rsidRPr="009C3625" w:rsidRDefault="006D1EE3" w:rsidP="0063570F">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64AA853A" wp14:editId="2DD4B00D">
            <wp:extent cx="5309870" cy="5035550"/>
            <wp:effectExtent l="0" t="0" r="5080" b="0"/>
            <wp:docPr id="101" name="Picture 101"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Text, application&#10;&#10;Description automatically generated"/>
                    <pic:cNvPicPr/>
                  </pic:nvPicPr>
                  <pic:blipFill>
                    <a:blip r:embed="rId41"/>
                    <a:stretch>
                      <a:fillRect/>
                    </a:stretch>
                  </pic:blipFill>
                  <pic:spPr>
                    <a:xfrm>
                      <a:off x="0" y="0"/>
                      <a:ext cx="5309870" cy="5035550"/>
                    </a:xfrm>
                    <a:prstGeom prst="rect">
                      <a:avLst/>
                    </a:prstGeom>
                  </pic:spPr>
                </pic:pic>
              </a:graphicData>
            </a:graphic>
          </wp:inline>
        </w:drawing>
      </w:r>
    </w:p>
    <w:p w14:paraId="1AE0F681" w14:textId="1D4FD165" w:rsidR="00A640F7" w:rsidRPr="009C3625" w:rsidRDefault="0063570F" w:rsidP="0063570F">
      <w:pPr>
        <w:pStyle w:val="Caption"/>
        <w:spacing w:after="240"/>
        <w:jc w:val="center"/>
        <w:rPr>
          <w:color w:val="FF0000"/>
        </w:rPr>
      </w:pPr>
      <w:bookmarkStart w:id="120" w:name="_Ref74241034"/>
      <w:bookmarkStart w:id="121" w:name="_Ref74284870"/>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6</w:t>
        </w:r>
      </w:fldSimple>
      <w:bookmarkEnd w:id="120"/>
      <w:r w:rsidRPr="009C3625">
        <w:t xml:space="preserve"> </w:t>
      </w:r>
      <w:bookmarkStart w:id="122" w:name="_Ref74284555"/>
      <w:r w:rsidRPr="009C3625">
        <w:t xml:space="preserve">The Web3js script for </w:t>
      </w:r>
      <w:proofErr w:type="spellStart"/>
      <w:r w:rsidRPr="009C3625">
        <w:t>Smartcontract</w:t>
      </w:r>
      <w:proofErr w:type="spellEnd"/>
      <w:r w:rsidRPr="009C3625">
        <w:t xml:space="preserve"> deploy</w:t>
      </w:r>
      <w:bookmarkEnd w:id="121"/>
      <w:bookmarkEnd w:id="122"/>
    </w:p>
    <w:p w14:paraId="7BA29441" w14:textId="180BD4DB" w:rsidR="00134BA3" w:rsidRPr="009C3625" w:rsidRDefault="00134BA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lastRenderedPageBreak/>
        <w:tab/>
      </w:r>
      <w:bookmarkStart w:id="123" w:name="CHAPTERIV_416"/>
      <w:r w:rsidRPr="009C3625">
        <w:rPr>
          <w:rFonts w:ascii="Times New Roman" w:hAnsi="Times New Roman" w:cs="Times New Roman"/>
          <w:b/>
          <w:bCs/>
          <w:sz w:val="24"/>
          <w:szCs w:val="24"/>
        </w:rPr>
        <w:t>4.1.</w:t>
      </w:r>
      <w:r w:rsidR="00C60253" w:rsidRPr="009C3625">
        <w:rPr>
          <w:rFonts w:ascii="Times New Roman" w:hAnsi="Times New Roman" w:cs="Times New Roman"/>
          <w:b/>
          <w:bCs/>
          <w:sz w:val="24"/>
          <w:szCs w:val="24"/>
        </w:rPr>
        <w:t>6</w:t>
      </w:r>
      <w:r w:rsidRPr="009C3625">
        <w:rPr>
          <w:rFonts w:ascii="Times New Roman" w:hAnsi="Times New Roman" w:cs="Times New Roman"/>
          <w:b/>
          <w:bCs/>
          <w:sz w:val="24"/>
          <w:szCs w:val="24"/>
        </w:rPr>
        <w:t xml:space="preserve"> Prepare NodeJS Coding </w:t>
      </w:r>
      <w:r w:rsidR="00E20EC8" w:rsidRPr="009C3625">
        <w:rPr>
          <w:rFonts w:ascii="Times New Roman" w:hAnsi="Times New Roman" w:cs="Times New Roman"/>
          <w:b/>
          <w:bCs/>
          <w:sz w:val="24"/>
          <w:szCs w:val="24"/>
        </w:rPr>
        <w:t>E</w:t>
      </w:r>
      <w:r w:rsidRPr="009C3625">
        <w:rPr>
          <w:rFonts w:ascii="Times New Roman" w:hAnsi="Times New Roman" w:cs="Times New Roman"/>
          <w:b/>
          <w:bCs/>
          <w:sz w:val="24"/>
          <w:szCs w:val="24"/>
        </w:rPr>
        <w:t>nvironment</w:t>
      </w:r>
      <w:bookmarkEnd w:id="123"/>
    </w:p>
    <w:p w14:paraId="4FE5F893" w14:textId="019940B9" w:rsidR="00BF7AF9" w:rsidRPr="009C3625" w:rsidRDefault="00BF7AF9"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For the coding process of all non-Blockchain native </w:t>
      </w:r>
      <w:proofErr w:type="spellStart"/>
      <w:r w:rsidRPr="009C3625">
        <w:rPr>
          <w:rFonts w:ascii="Times New Roman" w:hAnsi="Times New Roman" w:cs="Times New Roman"/>
          <w:sz w:val="24"/>
          <w:szCs w:val="24"/>
        </w:rPr>
        <w:t>Javascript</w:t>
      </w:r>
      <w:proofErr w:type="spellEnd"/>
      <w:r w:rsidRPr="009C3625">
        <w:rPr>
          <w:rFonts w:ascii="Times New Roman" w:hAnsi="Times New Roman" w:cs="Times New Roman"/>
          <w:sz w:val="24"/>
          <w:szCs w:val="24"/>
        </w:rPr>
        <w:t xml:space="preserve"> programs, the coding environment must be provided essential coding components. In this implementation, we use NodeJS as a compiler and coding environment for all </w:t>
      </w:r>
      <w:proofErr w:type="spellStart"/>
      <w:r w:rsidRPr="009C3625">
        <w:rPr>
          <w:rFonts w:ascii="Times New Roman" w:hAnsi="Times New Roman" w:cs="Times New Roman"/>
          <w:sz w:val="24"/>
          <w:szCs w:val="24"/>
        </w:rPr>
        <w:t>Javascript</w:t>
      </w:r>
      <w:proofErr w:type="spellEnd"/>
      <w:r w:rsidRPr="009C3625">
        <w:rPr>
          <w:rFonts w:ascii="Times New Roman" w:hAnsi="Times New Roman" w:cs="Times New Roman"/>
          <w:sz w:val="24"/>
          <w:szCs w:val="24"/>
        </w:rPr>
        <w:t xml:space="preserve"> programs. NodeJS is available at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nodejs.org/en/","accessed":{"date-parts":[["2021","6","10"]]},"id":"ITEM-1","issued":{"date-parts":[["0"]]},"title":"Node.js","type":"webpage"},"uris":["http://www.mendeley.com/documents/?uuid=4402469c-d174-38c9-8978-2acd7a2ef8cc"]}],"mendeley":{"formattedCitation":"[48]","plainTextFormattedCitation":"[48]","previouslyFormattedCitation":"[48]"},"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48]</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essential coding components node module can be installed using Node Package Manager (NPM) which comes together with NodeJ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accessed":{"date-parts":[["2021","6","10"]]},"id":"ITEM-1","issued":{"date-parts":[["0"]]},"title":"npm","type":"webpage"},"uris":["http://www.mendeley.com/documents/?uuid=20212789-1508-3f9d-82cf-8955f3b503ca"]}],"mendeley":{"formattedCitation":"[49]","plainTextFormattedCitation":"[49]","previouslyFormattedCitation":"[49]"},"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49]</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coding of program for native side of XDS Actor require node module name "Web3" (Web3j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web3","accessed":{"date-parts":[["2021","6","10"]]},"id":"ITEM-1","issued":{"date-parts":[["0"]]},"title":"web3 - npm","type":"webpage"},"uris":["http://www.mendeley.com/documents/?uuid=1af08d5e-a3a3-391a-90a5-4131426311a5"]}],"mendeley":{"formattedCitation":"[50]","plainTextFormattedCitation":"[50]","previouslyFormattedCitation":"[50]"},"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0]</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xml2j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xml2js","accessed":{"date-parts":[["2021","6","10"]]},"id":"ITEM-1","issued":{"date-parts":[["0"]]},"title":"xml2js - npm","type":"webpage"},"uris":["http://www.mendeley.com/documents/?uuid=e8537c52-b9a2-3275-b2e8-d1b94a39248b"]}],"mendeley":{"formattedCitation":"[51]","plainTextFormattedCitation":"[51]","previouslyFormattedCitation":"[51]"},"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1]</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f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fs","accessed":{"date-parts":[["2021","6","10"]]},"id":"ITEM-1","issued":{"date-parts":[["0"]]},"title":"fs - npm","type":"webpage"},"uris":["http://www.mendeley.com/documents/?uuid=d04fe5c1-706f-333b-9b18-70026bcf319e"]}],"mendeley":{"formattedCitation":"[52]","plainTextFormattedCitation":"[52]","previouslyFormattedCitation":"[52]"},"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2]</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net"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net","accessed":{"date-parts":[["2021","6","10"]]},"id":"ITEM-1","issued":{"date-parts":[["0"]]},"title":"net - npm","type":"webpage"},"uris":["http://www.mendeley.com/documents/?uuid=502c7bbb-ec31-38d8-a44b-1e64ed4b549f"]}],"mendeley":{"formattedCitation":"[53]","plainTextFormattedCitation":"[53]","previouslyFormattedCitation":"[53]"},"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3]</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util"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util","accessed":{"date-parts":[["2021","6","10"]]},"id":"ITEM-1","issued":{"date-parts":[["0"]]},"title":"util - npm","type":"webpage"},"uris":["http://www.mendeley.com/documents/?uuid=f3bf682b-91a9-39c2-a115-f28cb1550006"]}],"mendeley":{"formattedCitation":"[54]","plainTextFormattedCitation":"[54]","previouslyFormattedCitation":"[54]"},"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4]</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moment"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moment","accessed":{"date-parts":[["2021","6","10"]]},"id":"ITEM-1","issued":{"date-parts":[["0"]]},"title":"moment - npm","type":"webpage"},"uris":["http://www.mendeley.com/documents/?uuid=78c89f9f-d0e1-3d34-b0cf-105a390a4175"]}],"mendeley":{"formattedCitation":"[55]","plainTextFormattedCitation":"[55]","previouslyFormattedCitation":"[55]"},"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5]</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and "</w:t>
      </w:r>
      <w:proofErr w:type="spellStart"/>
      <w:r w:rsidRPr="009C3625">
        <w:rPr>
          <w:rFonts w:ascii="Times New Roman" w:hAnsi="Times New Roman" w:cs="Times New Roman"/>
          <w:sz w:val="24"/>
          <w:szCs w:val="24"/>
        </w:rPr>
        <w:t>cryptr</w:t>
      </w:r>
      <w:proofErr w:type="spellEnd"/>
      <w:r w:rsidRPr="009C3625">
        <w:rPr>
          <w:rFonts w:ascii="Times New Roman" w:hAnsi="Times New Roman" w:cs="Times New Roman"/>
          <w:sz w:val="24"/>
          <w:szCs w:val="24"/>
        </w:rPr>
        <w:t xml:space="preserve">"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cryptr","accessed":{"date-parts":[["2021","6","10"]]},"id":"ITEM-1","issued":{"date-parts":[["0"]]},"title":"cryptr - npm","type":"webpage"},"uris":["http://www.mendeley.com/documents/?uuid=b1a7f13c-b957-3d3a-a688-10443201bf93"]}],"mendeley":{"formattedCitation":"[56]","plainTextFormattedCitation":"[56]","previouslyFormattedCitation":"[56]"},"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6]</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ich can be installed using the command-line </w:t>
      </w:r>
      <w:r w:rsidR="00DA6677" w:rsidRPr="009C3625">
        <w:rPr>
          <w:rFonts w:ascii="Times New Roman" w:hAnsi="Times New Roman" w:cs="Times New Roman"/>
          <w:sz w:val="24"/>
          <w:szCs w:val="24"/>
        </w:rPr>
        <w:t>as shown</w:t>
      </w:r>
      <w:r w:rsidR="00DA6677" w:rsidRPr="000858EA">
        <w:rPr>
          <w:rFonts w:ascii="Times New Roman" w:hAnsi="Times New Roman" w:cs="Times New Roman"/>
          <w:sz w:val="24"/>
          <w:szCs w:val="24"/>
        </w:rPr>
        <w:t xml:space="preserve"> in </w:t>
      </w:r>
      <w:r w:rsidR="0036636A" w:rsidRPr="000858EA">
        <w:rPr>
          <w:rFonts w:ascii="Times New Roman" w:hAnsi="Times New Roman" w:cs="Times New Roman"/>
          <w:sz w:val="24"/>
          <w:szCs w:val="24"/>
        </w:rPr>
        <w:fldChar w:fldCharType="begin" w:fldLock="1"/>
      </w:r>
      <w:r w:rsidR="0036636A" w:rsidRPr="000858EA">
        <w:rPr>
          <w:rFonts w:ascii="Times New Roman" w:hAnsi="Times New Roman" w:cs="Times New Roman"/>
          <w:sz w:val="24"/>
          <w:szCs w:val="24"/>
        </w:rPr>
        <w:instrText xml:space="preserve"> REF _Ref74284095 \h </w:instrText>
      </w:r>
      <w:r w:rsidR="000858EA" w:rsidRPr="000858EA">
        <w:rPr>
          <w:rFonts w:ascii="Times New Roman" w:hAnsi="Times New Roman" w:cs="Times New Roman"/>
          <w:sz w:val="24"/>
          <w:szCs w:val="24"/>
        </w:rPr>
        <w:instrText xml:space="preserve"> \* MERGEFORMAT </w:instrText>
      </w:r>
      <w:r w:rsidR="0036636A" w:rsidRPr="000858EA">
        <w:rPr>
          <w:rFonts w:ascii="Times New Roman" w:hAnsi="Times New Roman" w:cs="Times New Roman"/>
          <w:sz w:val="24"/>
          <w:szCs w:val="24"/>
        </w:rPr>
      </w:r>
      <w:r w:rsidR="0036636A" w:rsidRPr="000858EA">
        <w:rPr>
          <w:rFonts w:ascii="Times New Roman" w:hAnsi="Times New Roman" w:cs="Times New Roman"/>
          <w:sz w:val="24"/>
          <w:szCs w:val="24"/>
        </w:rPr>
        <w:fldChar w:fldCharType="separate"/>
      </w:r>
      <w:r w:rsidR="0036636A" w:rsidRPr="000858EA">
        <w:rPr>
          <w:rFonts w:ascii="Times New Roman" w:hAnsi="Times New Roman" w:cs="Times New Roman"/>
          <w:sz w:val="24"/>
          <w:szCs w:val="24"/>
        </w:rPr>
        <w:t xml:space="preserve">Figure </w:t>
      </w:r>
      <w:r w:rsidR="0036636A" w:rsidRPr="000858EA">
        <w:rPr>
          <w:rFonts w:ascii="Times New Roman" w:hAnsi="Times New Roman" w:cs="Times New Roman"/>
          <w:noProof/>
          <w:sz w:val="24"/>
          <w:szCs w:val="24"/>
        </w:rPr>
        <w:t>4</w:t>
      </w:r>
      <w:r w:rsidR="0036636A" w:rsidRPr="000858EA">
        <w:rPr>
          <w:rFonts w:ascii="Times New Roman" w:hAnsi="Times New Roman" w:cs="Times New Roman"/>
          <w:sz w:val="24"/>
          <w:szCs w:val="24"/>
        </w:rPr>
        <w:noBreakHyphen/>
      </w:r>
      <w:r w:rsidR="0036636A" w:rsidRPr="000858EA">
        <w:rPr>
          <w:rFonts w:ascii="Times New Roman" w:hAnsi="Times New Roman" w:cs="Times New Roman"/>
          <w:noProof/>
          <w:sz w:val="24"/>
          <w:szCs w:val="24"/>
        </w:rPr>
        <w:t>17</w:t>
      </w:r>
      <w:r w:rsidR="0036636A" w:rsidRPr="000858EA">
        <w:rPr>
          <w:rFonts w:ascii="Times New Roman" w:hAnsi="Times New Roman" w:cs="Times New Roman"/>
          <w:sz w:val="24"/>
          <w:szCs w:val="24"/>
        </w:rPr>
        <w:fldChar w:fldCharType="end"/>
      </w:r>
      <w:r w:rsidRPr="000858EA">
        <w:rPr>
          <w:rFonts w:ascii="Times New Roman" w:hAnsi="Times New Roman" w:cs="Times New Roman"/>
          <w:sz w:val="24"/>
          <w:szCs w:val="24"/>
        </w:rPr>
        <w:t>.</w:t>
      </w:r>
    </w:p>
    <w:p w14:paraId="6067D27D" w14:textId="77777777" w:rsidR="004A58B0" w:rsidRPr="0023508D" w:rsidRDefault="004A58B0" w:rsidP="008B08C4">
      <w:pPr>
        <w:pStyle w:val="ListParagraph"/>
        <w:spacing w:line="360" w:lineRule="auto"/>
        <w:ind w:left="0"/>
        <w:jc w:val="thaiDistribute"/>
        <w:rPr>
          <w:rFonts w:ascii="Times New Roman" w:hAnsi="Times New Roman" w:cs="Times New Roman"/>
          <w:sz w:val="24"/>
          <w:szCs w:val="24"/>
        </w:rPr>
      </w:pPr>
    </w:p>
    <w:p w14:paraId="12970324" w14:textId="518F6814" w:rsidR="00DA6677" w:rsidRPr="0023508D" w:rsidRDefault="00523E19" w:rsidP="00DA6677">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0598B736" wp14:editId="46912186">
            <wp:extent cx="5309870" cy="2958465"/>
            <wp:effectExtent l="0" t="0" r="5080" b="0"/>
            <wp:docPr id="102" name="Picture 10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 letter&#10;&#10;Description automatically generated"/>
                    <pic:cNvPicPr/>
                  </pic:nvPicPr>
                  <pic:blipFill>
                    <a:blip r:embed="rId42"/>
                    <a:stretch>
                      <a:fillRect/>
                    </a:stretch>
                  </pic:blipFill>
                  <pic:spPr>
                    <a:xfrm>
                      <a:off x="0" y="0"/>
                      <a:ext cx="5309870" cy="2958465"/>
                    </a:xfrm>
                    <a:prstGeom prst="rect">
                      <a:avLst/>
                    </a:prstGeom>
                  </pic:spPr>
                </pic:pic>
              </a:graphicData>
            </a:graphic>
          </wp:inline>
        </w:drawing>
      </w:r>
    </w:p>
    <w:p w14:paraId="493984F7" w14:textId="7ADA5B03" w:rsidR="00DA6677" w:rsidRPr="0023508D" w:rsidRDefault="00DA6677" w:rsidP="00DA6677">
      <w:pPr>
        <w:pStyle w:val="Caption"/>
        <w:spacing w:after="240"/>
        <w:jc w:val="center"/>
      </w:pPr>
      <w:bookmarkStart w:id="124" w:name="_Ref74284095"/>
      <w:bookmarkStart w:id="125" w:name="_Ref74284873"/>
      <w:r w:rsidRPr="0023508D">
        <w:t xml:space="preserve">Figure </w:t>
      </w:r>
      <w:fldSimple w:instr=" STYLEREF 1 \s " w:fldLock="1">
        <w:r w:rsidR="0096498E" w:rsidRPr="0023508D">
          <w:rPr>
            <w:noProof/>
          </w:rPr>
          <w:t>4</w:t>
        </w:r>
      </w:fldSimple>
      <w:r w:rsidR="0096498E" w:rsidRPr="0023508D">
        <w:noBreakHyphen/>
      </w:r>
      <w:fldSimple w:instr=" SEQ Figure \* ARABIC \s 1 " w:fldLock="1">
        <w:r w:rsidR="0096498E" w:rsidRPr="0023508D">
          <w:rPr>
            <w:noProof/>
          </w:rPr>
          <w:t>17</w:t>
        </w:r>
      </w:fldSimple>
      <w:bookmarkEnd w:id="124"/>
      <w:r w:rsidRPr="0023508D">
        <w:t xml:space="preserve"> </w:t>
      </w:r>
      <w:bookmarkStart w:id="126" w:name="_Ref74284562"/>
      <w:r w:rsidRPr="0023508D">
        <w:t>"</w:t>
      </w:r>
      <w:proofErr w:type="spellStart"/>
      <w:r w:rsidRPr="0023508D">
        <w:t>npm</w:t>
      </w:r>
      <w:proofErr w:type="spellEnd"/>
      <w:r w:rsidRPr="0023508D">
        <w:t xml:space="preserve"> install" command-line</w:t>
      </w:r>
      <w:bookmarkEnd w:id="125"/>
      <w:bookmarkEnd w:id="126"/>
      <w:r w:rsidR="003662BA">
        <w:t xml:space="preserve"> </w:t>
      </w:r>
      <w:r w:rsidR="003662BA">
        <w:fldChar w:fldCharType="begin" w:fldLock="1"/>
      </w:r>
      <w:r w:rsidR="00CB68AC">
        <w:instrText>ADDIN CSL_CITATION {"citationItems":[{"id":"ITEM-1","itemData":{"URL":"https://www.npmjs.com/","accessed":{"date-parts":[["2021","6","10"]]},"id":"ITEM-1","issued":{"date-parts":[["0"]]},"title":"npm","type":"webpage"},"uris":["http://www.mendeley.com/documents/?uuid=20212789-1508-3f9d-82cf-8955f3b503ca"]}],"mendeley":{"formattedCitation":"[49]","plainTextFormattedCitation":"[49]","previouslyFormattedCitation":"[49]"},"properties":{"noteIndex":0},"schema":"https://github.com/citation-style-language/schema/raw/master/csl-citation.json"}</w:instrText>
      </w:r>
      <w:r w:rsidR="003662BA">
        <w:fldChar w:fldCharType="separate"/>
      </w:r>
      <w:r w:rsidR="003662BA" w:rsidRPr="003662BA">
        <w:rPr>
          <w:noProof/>
        </w:rPr>
        <w:t>[49]</w:t>
      </w:r>
      <w:r w:rsidR="003662BA">
        <w:fldChar w:fldCharType="end"/>
      </w:r>
    </w:p>
    <w:p w14:paraId="219F4077" w14:textId="77777777" w:rsidR="004A58B0" w:rsidRPr="0023508D" w:rsidRDefault="004A58B0" w:rsidP="00A34155">
      <w:pPr>
        <w:pStyle w:val="Heading2"/>
        <w:rPr>
          <w:sz w:val="24"/>
          <w:szCs w:val="24"/>
        </w:rPr>
      </w:pPr>
      <w:r w:rsidRPr="0023508D">
        <w:rPr>
          <w:sz w:val="24"/>
          <w:szCs w:val="24"/>
        </w:rPr>
        <w:br w:type="page"/>
      </w:r>
    </w:p>
    <w:p w14:paraId="3E11738E" w14:textId="51DCE08C" w:rsidR="00BC5A0F" w:rsidRPr="009C3625" w:rsidRDefault="00BC5A0F" w:rsidP="00A34155">
      <w:pPr>
        <w:pStyle w:val="Heading2"/>
        <w:rPr>
          <w:szCs w:val="28"/>
        </w:rPr>
      </w:pPr>
      <w:bookmarkStart w:id="127" w:name="CHAPTERIV_42"/>
      <w:r w:rsidRPr="009C3625">
        <w:rPr>
          <w:szCs w:val="28"/>
        </w:rPr>
        <w:lastRenderedPageBreak/>
        <w:t xml:space="preserve">4.2 XDS Actors </w:t>
      </w:r>
    </w:p>
    <w:bookmarkEnd w:id="127"/>
    <w:p w14:paraId="0C27EE37" w14:textId="42CCF804" w:rsidR="00F81C49" w:rsidRPr="009C3625" w:rsidRDefault="000B284B"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C00BA3" w:rsidRPr="009C3625">
        <w:rPr>
          <w:rFonts w:ascii="Times New Roman" w:hAnsi="Times New Roman" w:cs="Times New Roman"/>
          <w:sz w:val="24"/>
          <w:szCs w:val="24"/>
        </w:rPr>
        <w:t>As we have seen from HL7 and FHIR, current healthcare information exchanged related standards are</w:t>
      </w:r>
      <w:r w:rsidR="00807D0D" w:rsidRPr="009C3625">
        <w:rPr>
          <w:rFonts w:ascii="Times New Roman" w:hAnsi="Times New Roman" w:cs="Times New Roman"/>
          <w:sz w:val="24"/>
          <w:szCs w:val="24"/>
        </w:rPr>
        <w:t xml:space="preserve"> mostly</w:t>
      </w:r>
      <w:r w:rsidR="00C00BA3" w:rsidRPr="009C3625">
        <w:rPr>
          <w:rFonts w:ascii="Times New Roman" w:hAnsi="Times New Roman" w:cs="Times New Roman"/>
          <w:sz w:val="24"/>
          <w:szCs w:val="24"/>
        </w:rPr>
        <w:t xml:space="preserve">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00C00BA3" w:rsidRPr="009C3625">
        <w:rPr>
          <w:rFonts w:ascii="Times New Roman" w:hAnsi="Times New Roman" w:cs="Times New Roman"/>
          <w:sz w:val="24"/>
          <w:szCs w:val="24"/>
        </w:rPr>
        <w:t>Javascript</w:t>
      </w:r>
      <w:proofErr w:type="spellEnd"/>
      <w:r w:rsidR="00C00BA3" w:rsidRPr="009C3625">
        <w:rPr>
          <w:rFonts w:ascii="Times New Roman" w:hAnsi="Times New Roman" w:cs="Times New Roman"/>
          <w:sz w:val="24"/>
          <w:szCs w:val="24"/>
        </w:rPr>
        <w:t xml:space="preserve"> is one of the best choices for our implementation of this work. In this implementation, we adopt the "Node.js" variant of </w:t>
      </w:r>
      <w:proofErr w:type="spellStart"/>
      <w:r w:rsidR="00C00BA3" w:rsidRPr="009C3625">
        <w:rPr>
          <w:rFonts w:ascii="Times New Roman" w:hAnsi="Times New Roman" w:cs="Times New Roman"/>
          <w:sz w:val="24"/>
          <w:szCs w:val="24"/>
        </w:rPr>
        <w:t>Javascript</w:t>
      </w:r>
      <w:proofErr w:type="spellEnd"/>
      <w:r w:rsidR="00C00BA3" w:rsidRPr="009C3625">
        <w:rPr>
          <w:rFonts w:ascii="Times New Roman" w:hAnsi="Times New Roman" w:cs="Times New Roman"/>
          <w:sz w:val="24"/>
          <w:szCs w:val="24"/>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p>
    <w:p w14:paraId="272F9F5F" w14:textId="0C70D2E1" w:rsidR="00072CC5" w:rsidRPr="009C3625" w:rsidRDefault="0010200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Pr="009C3625">
        <w:rPr>
          <w:rFonts w:ascii="Times New Roman" w:hAnsi="Times New Roman" w:cs="Times New Roman"/>
          <w:sz w:val="24"/>
          <w:szCs w:val="24"/>
        </w:rPr>
        <w:t xml:space="preserve">All actors within IHE XDS Profile communicate with each other using XML message transaction. As we utilize </w:t>
      </w:r>
      <w:proofErr w:type="spellStart"/>
      <w:r w:rsidRPr="009C3625">
        <w:rPr>
          <w:rFonts w:ascii="Times New Roman" w:hAnsi="Times New Roman" w:cs="Times New Roman"/>
          <w:sz w:val="24"/>
          <w:szCs w:val="24"/>
        </w:rPr>
        <w:t>Javascript</w:t>
      </w:r>
      <w:proofErr w:type="spellEnd"/>
      <w:r w:rsidRPr="009C3625">
        <w:rPr>
          <w:rFonts w:ascii="Times New Roman" w:hAnsi="Times New Roman" w:cs="Times New Roman"/>
          <w:sz w:val="24"/>
          <w:szCs w:val="24"/>
        </w:rPr>
        <w:t xml:space="preserve"> as main programming language for the implementation, these XML messages need to be interpreted into programming object to allow simpler handling method within the program. </w:t>
      </w:r>
      <w:r w:rsidR="00EC1EC9" w:rsidRPr="00EC1EC9">
        <w:rPr>
          <w:rFonts w:ascii="Times New Roman" w:hAnsi="Times New Roman" w:cs="Times New Roman"/>
          <w:sz w:val="24"/>
          <w:szCs w:val="24"/>
        </w:rPr>
        <w:t>JSON (</w:t>
      </w:r>
      <w:proofErr w:type="spellStart"/>
      <w:r w:rsidR="00EC1EC9" w:rsidRPr="00EC1EC9">
        <w:rPr>
          <w:rFonts w:ascii="Times New Roman" w:hAnsi="Times New Roman" w:cs="Times New Roman"/>
          <w:sz w:val="24"/>
          <w:szCs w:val="24"/>
        </w:rPr>
        <w:t>Javascript</w:t>
      </w:r>
      <w:proofErr w:type="spellEnd"/>
      <w:r w:rsidR="00EC1EC9" w:rsidRPr="00EC1EC9">
        <w:rPr>
          <w:rFonts w:ascii="Times New Roman" w:hAnsi="Times New Roman" w:cs="Times New Roman"/>
          <w:sz w:val="24"/>
          <w:szCs w:val="24"/>
        </w:rPr>
        <w:t xml:space="preserve"> Object Notation) is a lightweight data-exchange format for programming objects that was created specifically for this purpose.</w:t>
      </w:r>
      <w:r w:rsidRPr="009C3625">
        <w:rPr>
          <w:rFonts w:ascii="Times New Roman" w:hAnsi="Times New Roman" w:cs="Times New Roman"/>
          <w:sz w:val="24"/>
          <w:szCs w:val="24"/>
        </w:rPr>
        <w:t xml:space="preserve"> </w:t>
      </w:r>
      <w:r w:rsidR="00520400" w:rsidRPr="00520400">
        <w:rPr>
          <w:rFonts w:ascii="Times New Roman" w:hAnsi="Times New Roman" w:cs="Times New Roman"/>
          <w:sz w:val="24"/>
          <w:szCs w:val="24"/>
        </w:rPr>
        <w:t>It is simple to read and write for humans, and it is simple to parse or generate for machines.</w:t>
      </w:r>
      <w:r w:rsidRPr="009C3625">
        <w:rPr>
          <w:rFonts w:ascii="Times New Roman" w:hAnsi="Times New Roman" w:cs="Times New Roman"/>
          <w:sz w:val="24"/>
          <w:szCs w:val="24"/>
        </w:rPr>
        <w:t xml:space="preserve"> That mean, all XML message transactions sent to XDS Document Registry actor program will be converted into JSON. For this implementation, we utilize NodeJS “xml2js” module for the task.</w:t>
      </w:r>
      <w:r w:rsidR="000B284B" w:rsidRPr="009C3625">
        <w:rPr>
          <w:rFonts w:ascii="Times New Roman" w:hAnsi="Times New Roman" w:cs="Times New Roman"/>
          <w:sz w:val="24"/>
          <w:szCs w:val="24"/>
        </w:rPr>
        <w:tab/>
      </w:r>
    </w:p>
    <w:p w14:paraId="7F7C975F" w14:textId="7882941D" w:rsidR="000B284B" w:rsidRPr="009C3625" w:rsidRDefault="00072CC5"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0B284B" w:rsidRPr="009C3625">
        <w:rPr>
          <w:rFonts w:ascii="Times New Roman" w:hAnsi="Times New Roman" w:cs="Times New Roman"/>
          <w:sz w:val="24"/>
          <w:szCs w:val="24"/>
        </w:rPr>
        <w:t xml:space="preserve">To </w:t>
      </w:r>
      <w:r w:rsidR="00632327" w:rsidRPr="009C3625">
        <w:rPr>
          <w:rFonts w:ascii="Times New Roman" w:hAnsi="Times New Roman" w:cs="Times New Roman"/>
          <w:sz w:val="24"/>
          <w:szCs w:val="24"/>
        </w:rPr>
        <w:t>connect</w:t>
      </w:r>
      <w:r w:rsidR="000B284B" w:rsidRPr="009C3625">
        <w:rPr>
          <w:rFonts w:ascii="Times New Roman" w:hAnsi="Times New Roman" w:cs="Times New Roman"/>
          <w:sz w:val="24"/>
          <w:szCs w:val="24"/>
        </w:rPr>
        <w:t xml:space="preserve"> our program to Ethereum smart contract, we can use Ethereum API tools which is Web3 </w:t>
      </w:r>
      <w:r w:rsidR="000B284B"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57]","plainTextFormattedCitation":"[57]","previouslyFormattedCitation":"[57]"},"properties":{"noteIndex":0},"schema":"https://github.com/citation-style-language/schema/raw/master/csl-citation.json"}</w:instrText>
      </w:r>
      <w:r w:rsidR="000B284B"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7]</w:t>
      </w:r>
      <w:r w:rsidR="000B284B" w:rsidRPr="009C3625">
        <w:rPr>
          <w:rFonts w:ascii="Times New Roman" w:hAnsi="Times New Roman" w:cs="Times New Roman"/>
          <w:sz w:val="24"/>
          <w:szCs w:val="24"/>
        </w:rPr>
        <w:fldChar w:fldCharType="end"/>
      </w:r>
      <w:r w:rsidR="000B284B" w:rsidRPr="009C3625">
        <w:rPr>
          <w:rFonts w:ascii="Times New Roman" w:hAnsi="Times New Roman" w:cs="Times New Roman"/>
          <w:sz w:val="24"/>
          <w:szCs w:val="24"/>
        </w:rPr>
        <w:t xml:space="preserve"> as a middle. Web3 allows smart contract control through preferred programming language and transitions logic and variables from the language to Solidity.</w:t>
      </w:r>
      <w:r w:rsidR="00C00BA3" w:rsidRPr="009C3625">
        <w:rPr>
          <w:rFonts w:ascii="Times New Roman" w:hAnsi="Times New Roman" w:cs="Times New Roman"/>
          <w:sz w:val="24"/>
          <w:szCs w:val="24"/>
        </w:rPr>
        <w:t xml:space="preserve"> Web3 provide</w:t>
      </w:r>
      <w:r w:rsidR="00E2682F" w:rsidRPr="009C3625">
        <w:rPr>
          <w:rFonts w:ascii="Times New Roman" w:hAnsi="Times New Roman" w:cs="Times New Roman"/>
          <w:sz w:val="24"/>
          <w:szCs w:val="24"/>
        </w:rPr>
        <w:t>s</w:t>
      </w:r>
      <w:r w:rsidR="00C00BA3" w:rsidRPr="009C3625">
        <w:rPr>
          <w:rFonts w:ascii="Times New Roman" w:hAnsi="Times New Roman" w:cs="Times New Roman"/>
          <w:sz w:val="24"/>
          <w:szCs w:val="24"/>
        </w:rPr>
        <w:t xml:space="preserve"> a programming API for </w:t>
      </w:r>
      <w:proofErr w:type="spellStart"/>
      <w:r w:rsidR="00C00BA3" w:rsidRPr="009C3625">
        <w:rPr>
          <w:rFonts w:ascii="Times New Roman" w:hAnsi="Times New Roman" w:cs="Times New Roman"/>
          <w:sz w:val="24"/>
          <w:szCs w:val="24"/>
        </w:rPr>
        <w:t>Javascript</w:t>
      </w:r>
      <w:proofErr w:type="spellEnd"/>
      <w:r w:rsidR="00C00BA3" w:rsidRPr="009C3625">
        <w:rPr>
          <w:rFonts w:ascii="Times New Roman" w:hAnsi="Times New Roman" w:cs="Times New Roman"/>
          <w:sz w:val="24"/>
          <w:szCs w:val="24"/>
        </w:rPr>
        <w:t xml:space="preserve"> called "Web3JS" which allows the </w:t>
      </w:r>
      <w:proofErr w:type="spellStart"/>
      <w:r w:rsidR="00C00BA3" w:rsidRPr="009C3625">
        <w:rPr>
          <w:rFonts w:ascii="Times New Roman" w:hAnsi="Times New Roman" w:cs="Times New Roman"/>
          <w:sz w:val="24"/>
          <w:szCs w:val="24"/>
        </w:rPr>
        <w:t>Javascript</w:t>
      </w:r>
      <w:proofErr w:type="spellEnd"/>
      <w:r w:rsidR="00C00BA3" w:rsidRPr="009C3625">
        <w:rPr>
          <w:rFonts w:ascii="Times New Roman" w:hAnsi="Times New Roman" w:cs="Times New Roman"/>
          <w:sz w:val="24"/>
          <w:szCs w:val="24"/>
        </w:rPr>
        <w:t xml:space="preserve"> program to interact with Ethereum based smart-contract. The API can be accessed using the node module provided via Node.js</w:t>
      </w:r>
      <w:r w:rsidR="00C00BA3" w:rsidRPr="009C3625">
        <w:rPr>
          <w:rFonts w:ascii="Times New Roman" w:hAnsi="Times New Roman" w:cs="Times New Roman"/>
          <w:sz w:val="24"/>
          <w:szCs w:val="24"/>
          <w:cs/>
        </w:rPr>
        <w:t>.</w:t>
      </w:r>
    </w:p>
    <w:p w14:paraId="293A008D" w14:textId="08425FD7" w:rsidR="00A34155" w:rsidRPr="009C3625" w:rsidRDefault="00BC5A0F" w:rsidP="0084619E">
      <w:pPr>
        <w:pStyle w:val="Heading3"/>
      </w:pPr>
      <w:bookmarkStart w:id="128" w:name="CHAPTERIV_421"/>
      <w:r w:rsidRPr="009C3625">
        <w:t>4.2.</w:t>
      </w:r>
      <w:r w:rsidR="00A34155" w:rsidRPr="009C3625">
        <w:t>1</w:t>
      </w:r>
      <w:r w:rsidRPr="009C3625">
        <w:t xml:space="preserve"> </w:t>
      </w:r>
      <w:r w:rsidR="00A34155" w:rsidRPr="009C3625">
        <w:t xml:space="preserve">XDS Document </w:t>
      </w:r>
      <w:r w:rsidRPr="009C3625">
        <w:t>Repository Actor</w:t>
      </w:r>
    </w:p>
    <w:bookmarkEnd w:id="128"/>
    <w:p w14:paraId="0A98114B" w14:textId="4E48A4BE" w:rsidR="00520F31"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520F31" w:rsidRPr="009C3625">
        <w:rPr>
          <w:rFonts w:ascii="Times New Roman" w:hAnsi="Times New Roman" w:cs="Times New Roman"/>
          <w:sz w:val="24"/>
          <w:szCs w:val="24"/>
        </w:rPr>
        <w:t xml:space="preserve">4.2.1.1 Interpret IHE ITI-42 </w:t>
      </w:r>
      <w:r w:rsidR="00E82136" w:rsidRPr="009C3625">
        <w:rPr>
          <w:rFonts w:ascii="Times New Roman" w:hAnsi="Times New Roman" w:cs="Times New Roman"/>
          <w:sz w:val="24"/>
          <w:szCs w:val="24"/>
        </w:rPr>
        <w:t>T</w:t>
      </w:r>
      <w:r w:rsidR="00520F31" w:rsidRPr="009C3625">
        <w:rPr>
          <w:rFonts w:ascii="Times New Roman" w:hAnsi="Times New Roman" w:cs="Times New Roman"/>
          <w:sz w:val="24"/>
          <w:szCs w:val="24"/>
        </w:rPr>
        <w:t>ransaction</w:t>
      </w:r>
    </w:p>
    <w:p w14:paraId="44F94AF8" w14:textId="637A543C" w:rsidR="0084619E"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 </w:t>
      </w:r>
      <w:r w:rsidR="00136A00" w:rsidRPr="009C3625">
        <w:rPr>
          <w:rFonts w:ascii="Times New Roman" w:hAnsi="Times New Roman" w:cs="Times New Roman"/>
          <w:sz w:val="24"/>
          <w:szCs w:val="24"/>
        </w:rPr>
        <w:fldChar w:fldCharType="begin" w:fldLock="1"/>
      </w:r>
      <w:r w:rsidR="00136A00" w:rsidRPr="009C3625">
        <w:rPr>
          <w:rFonts w:ascii="Times New Roman" w:hAnsi="Times New Roman" w:cs="Times New Roman"/>
          <w:sz w:val="24"/>
          <w:szCs w:val="24"/>
        </w:rPr>
        <w:instrText xml:space="preserve"> REF _Ref72083156 \h </w:instrText>
      </w:r>
      <w:r w:rsidR="0023508D" w:rsidRPr="009C3625">
        <w:rPr>
          <w:rFonts w:ascii="Times New Roman" w:hAnsi="Times New Roman" w:cs="Times New Roman"/>
          <w:sz w:val="24"/>
          <w:szCs w:val="24"/>
        </w:rPr>
        <w:instrText xml:space="preserve"> \* MERGEFORMAT </w:instrText>
      </w:r>
      <w:r w:rsidR="00136A00" w:rsidRPr="009C3625">
        <w:rPr>
          <w:rFonts w:ascii="Times New Roman" w:hAnsi="Times New Roman" w:cs="Times New Roman"/>
          <w:sz w:val="24"/>
          <w:szCs w:val="24"/>
        </w:rPr>
      </w:r>
      <w:r w:rsidR="00136A00"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8</w:t>
      </w:r>
      <w:r w:rsidR="00136A00"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ing XML language code snippet of Registry Document Set-b [ITI-42] transaction sample.  The code composing of </w:t>
      </w:r>
      <w:r w:rsidR="00B40F32" w:rsidRPr="009C3625">
        <w:rPr>
          <w:rFonts w:ascii="Times New Roman" w:hAnsi="Times New Roman" w:cs="Times New Roman"/>
          <w:sz w:val="24"/>
          <w:szCs w:val="24"/>
        </w:rPr>
        <w:t>two</w:t>
      </w:r>
      <w:r w:rsidRPr="009C3625">
        <w:rPr>
          <w:rFonts w:ascii="Times New Roman" w:hAnsi="Times New Roman" w:cs="Times New Roman"/>
          <w:sz w:val="24"/>
          <w:szCs w:val="24"/>
        </w:rPr>
        <w:t xml:space="preserve"> main sections. The first section </w:t>
      </w:r>
      <w:r w:rsidRPr="009C3625">
        <w:rPr>
          <w:rFonts w:ascii="Times New Roman" w:hAnsi="Times New Roman" w:cs="Times New Roman"/>
          <w:sz w:val="24"/>
          <w:szCs w:val="24"/>
        </w:rPr>
        <w:lastRenderedPageBreak/>
        <w:t>labeled with “</w:t>
      </w:r>
      <w:proofErr w:type="spellStart"/>
      <w:proofErr w:type="gramStart"/>
      <w:r w:rsidRPr="009C3625">
        <w:rPr>
          <w:rFonts w:ascii="Times New Roman" w:hAnsi="Times New Roman" w:cs="Times New Roman"/>
          <w:sz w:val="24"/>
          <w:szCs w:val="24"/>
        </w:rPr>
        <w:t>lcm:SubmitObjectRequest</w:t>
      </w:r>
      <w:proofErr w:type="spellEnd"/>
      <w:proofErr w:type="gramEnd"/>
      <w:r w:rsidRPr="009C3625">
        <w:rPr>
          <w:rFonts w:ascii="Times New Roman" w:hAnsi="Times New Roman" w:cs="Times New Roman"/>
          <w:sz w:val="24"/>
          <w:szCs w:val="24"/>
        </w:rPr>
        <w:t>” is where XML schematic information are located and the label also act as marker which tell interpreter program to recognize it as ITI-42 transaction. The second section start</w:t>
      </w:r>
      <w:r w:rsidR="00B40F32" w:rsidRPr="009C3625">
        <w:rPr>
          <w:rFonts w:ascii="Times New Roman" w:hAnsi="Times New Roman" w:cs="Times New Roman"/>
          <w:sz w:val="24"/>
          <w:szCs w:val="24"/>
        </w:rPr>
        <w:t>s</w:t>
      </w:r>
      <w:r w:rsidRPr="009C3625">
        <w:rPr>
          <w:rFonts w:ascii="Times New Roman" w:hAnsi="Times New Roman" w:cs="Times New Roman"/>
          <w:sz w:val="24"/>
          <w:szCs w:val="24"/>
        </w:rPr>
        <w:t xml:space="preserve"> from label “</w:t>
      </w:r>
      <w:proofErr w:type="spellStart"/>
      <w:proofErr w:type="gramStart"/>
      <w:r w:rsidRPr="009C3625">
        <w:rPr>
          <w:rFonts w:ascii="Times New Roman" w:hAnsi="Times New Roman" w:cs="Times New Roman"/>
          <w:sz w:val="24"/>
          <w:szCs w:val="24"/>
        </w:rPr>
        <w:t>rim:RegistryObjectList</w:t>
      </w:r>
      <w:proofErr w:type="spellEnd"/>
      <w:proofErr w:type="gramEnd"/>
      <w:r w:rsidRPr="009C3625">
        <w:rPr>
          <w:rFonts w:ascii="Times New Roman" w:hAnsi="Times New Roman" w:cs="Times New Roman"/>
          <w:sz w:val="24"/>
          <w:szCs w:val="24"/>
        </w:rPr>
        <w:t>” following with “</w:t>
      </w:r>
      <w:proofErr w:type="spellStart"/>
      <w:r w:rsidRPr="009C3625">
        <w:rPr>
          <w:rFonts w:ascii="Times New Roman" w:hAnsi="Times New Roman" w:cs="Times New Roman"/>
          <w:sz w:val="24"/>
          <w:szCs w:val="24"/>
        </w:rPr>
        <w:t>rim:ExtrinsicObject</w:t>
      </w:r>
      <w:proofErr w:type="spellEnd"/>
      <w:r w:rsidRPr="009C3625">
        <w:rPr>
          <w:rFonts w:ascii="Times New Roman" w:hAnsi="Times New Roman" w:cs="Times New Roman"/>
          <w:sz w:val="24"/>
          <w:szCs w:val="24"/>
        </w:rPr>
        <w:t>” contain all information regarding corresponding health document. This section is where all Metadata attributes of the document are located. If the Document Registry Actor successfully received the transaction, they must return response as shown in</w:t>
      </w:r>
      <w:r w:rsidR="00913992" w:rsidRPr="009C3625">
        <w:rPr>
          <w:rFonts w:ascii="Times New Roman" w:hAnsi="Times New Roman" w:cs="Times New Roman"/>
          <w:sz w:val="24"/>
          <w:szCs w:val="24"/>
        </w:rPr>
        <w:t xml:space="preserve"> </w:t>
      </w:r>
      <w:r w:rsidR="00913992" w:rsidRPr="009C3625">
        <w:rPr>
          <w:rFonts w:ascii="Times New Roman" w:hAnsi="Times New Roman" w:cs="Times New Roman"/>
          <w:sz w:val="24"/>
          <w:szCs w:val="24"/>
        </w:rPr>
        <w:fldChar w:fldCharType="begin" w:fldLock="1"/>
      </w:r>
      <w:r w:rsidR="00913992" w:rsidRPr="009C3625">
        <w:rPr>
          <w:rFonts w:ascii="Times New Roman" w:hAnsi="Times New Roman" w:cs="Times New Roman"/>
          <w:sz w:val="24"/>
          <w:szCs w:val="24"/>
        </w:rPr>
        <w:instrText xml:space="preserve"> REF _Ref72083156 \h </w:instrText>
      </w:r>
      <w:r w:rsidR="0023508D" w:rsidRPr="009C3625">
        <w:rPr>
          <w:rFonts w:ascii="Times New Roman" w:hAnsi="Times New Roman" w:cs="Times New Roman"/>
          <w:sz w:val="24"/>
          <w:szCs w:val="24"/>
        </w:rPr>
        <w:instrText xml:space="preserve"> \* MERGEFORMAT </w:instrText>
      </w:r>
      <w:r w:rsidR="00913992" w:rsidRPr="009C3625">
        <w:rPr>
          <w:rFonts w:ascii="Times New Roman" w:hAnsi="Times New Roman" w:cs="Times New Roman"/>
          <w:sz w:val="24"/>
          <w:szCs w:val="24"/>
        </w:rPr>
      </w:r>
      <w:r w:rsidR="0091399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8</w:t>
      </w:r>
      <w:r w:rsidR="00913992"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 response transaction included only XML schematic information, message UUID number, and status type “successful”</w:t>
      </w:r>
      <w:r w:rsidR="00913992" w:rsidRPr="009C3625">
        <w:rPr>
          <w:rFonts w:ascii="Times New Roman" w:hAnsi="Times New Roman" w:cs="Times New Roman"/>
          <w:sz w:val="24"/>
          <w:szCs w:val="24"/>
        </w:rPr>
        <w:t xml:space="preserve"> as shown in </w:t>
      </w:r>
      <w:r w:rsidR="00913992" w:rsidRPr="009C3625">
        <w:rPr>
          <w:rFonts w:ascii="Times New Roman" w:hAnsi="Times New Roman" w:cs="Times New Roman"/>
          <w:sz w:val="24"/>
          <w:szCs w:val="24"/>
        </w:rPr>
        <w:fldChar w:fldCharType="begin" w:fldLock="1"/>
      </w:r>
      <w:r w:rsidR="00913992" w:rsidRPr="009C3625">
        <w:rPr>
          <w:rFonts w:ascii="Times New Roman" w:hAnsi="Times New Roman" w:cs="Times New Roman"/>
          <w:sz w:val="24"/>
          <w:szCs w:val="24"/>
        </w:rPr>
        <w:instrText xml:space="preserve"> REF _Ref70913534 \h </w:instrText>
      </w:r>
      <w:r w:rsidR="0023508D" w:rsidRPr="009C3625">
        <w:rPr>
          <w:rFonts w:ascii="Times New Roman" w:hAnsi="Times New Roman" w:cs="Times New Roman"/>
          <w:sz w:val="24"/>
          <w:szCs w:val="24"/>
        </w:rPr>
        <w:instrText xml:space="preserve"> \* MERGEFORMAT </w:instrText>
      </w:r>
      <w:r w:rsidR="00913992" w:rsidRPr="009C3625">
        <w:rPr>
          <w:rFonts w:ascii="Times New Roman" w:hAnsi="Times New Roman" w:cs="Times New Roman"/>
          <w:sz w:val="24"/>
          <w:szCs w:val="24"/>
        </w:rPr>
      </w:r>
      <w:r w:rsidR="0091399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9</w:t>
      </w:r>
      <w:r w:rsidR="00913992"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is response will let the Repository finish its process and end messaging attempt.</w:t>
      </w:r>
      <w:r w:rsidR="003F2281" w:rsidRPr="009C3625">
        <w:rPr>
          <w:rFonts w:ascii="Times New Roman" w:hAnsi="Times New Roman" w:cs="Times New Roman"/>
          <w:sz w:val="24"/>
          <w:szCs w:val="24"/>
        </w:rPr>
        <w:t xml:space="preserve"> </w:t>
      </w:r>
      <w:r w:rsidR="003F2281" w:rsidRPr="009C3625">
        <w:rPr>
          <w:rFonts w:ascii="Times New Roman" w:hAnsi="Times New Roman" w:cs="Times New Roman"/>
          <w:sz w:val="24"/>
          <w:szCs w:val="24"/>
        </w:rPr>
        <w:fldChar w:fldCharType="begin" w:fldLock="1"/>
      </w:r>
      <w:r w:rsidR="003F2281" w:rsidRPr="009C3625">
        <w:rPr>
          <w:rFonts w:ascii="Times New Roman" w:hAnsi="Times New Roman" w:cs="Times New Roman"/>
          <w:sz w:val="24"/>
          <w:szCs w:val="24"/>
        </w:rPr>
        <w:instrText xml:space="preserve"> REF _Ref72083161 \h </w:instrText>
      </w:r>
      <w:r w:rsidR="0023508D" w:rsidRPr="009C3625">
        <w:rPr>
          <w:rFonts w:ascii="Times New Roman" w:hAnsi="Times New Roman" w:cs="Times New Roman"/>
          <w:sz w:val="24"/>
          <w:szCs w:val="24"/>
        </w:rPr>
        <w:instrText xml:space="preserve"> \* MERGEFORMAT </w:instrText>
      </w:r>
      <w:r w:rsidR="003F2281" w:rsidRPr="009C3625">
        <w:rPr>
          <w:rFonts w:ascii="Times New Roman" w:hAnsi="Times New Roman" w:cs="Times New Roman"/>
          <w:sz w:val="24"/>
          <w:szCs w:val="24"/>
        </w:rPr>
      </w:r>
      <w:r w:rsidR="003F2281"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0</w:t>
      </w:r>
      <w:r w:rsidR="003F2281" w:rsidRPr="009C3625">
        <w:rPr>
          <w:rFonts w:ascii="Times New Roman" w:hAnsi="Times New Roman" w:cs="Times New Roman"/>
          <w:sz w:val="24"/>
          <w:szCs w:val="24"/>
        </w:rPr>
        <w:fldChar w:fldCharType="end"/>
      </w:r>
      <w:r w:rsidR="003F2281" w:rsidRPr="009C3625">
        <w:rPr>
          <w:rFonts w:ascii="Times New Roman" w:hAnsi="Times New Roman" w:cs="Times New Roman"/>
          <w:sz w:val="24"/>
          <w:szCs w:val="24"/>
        </w:rPr>
        <w:t xml:space="preserve"> show the actual code snippet using for the implementation.</w:t>
      </w:r>
    </w:p>
    <w:p w14:paraId="6DC93675" w14:textId="76852E84" w:rsidR="00F42134" w:rsidRPr="009C3625" w:rsidRDefault="00754E90" w:rsidP="0005751D">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6E567C6E" wp14:editId="5AC8BD0F">
            <wp:extent cx="5347323" cy="4895850"/>
            <wp:effectExtent l="0" t="0" r="6350" b="0"/>
            <wp:docPr id="103" name="Picture 10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Text&#10;&#10;Description automatically generated"/>
                    <pic:cNvPicPr/>
                  </pic:nvPicPr>
                  <pic:blipFill>
                    <a:blip r:embed="rId43"/>
                    <a:stretch>
                      <a:fillRect/>
                    </a:stretch>
                  </pic:blipFill>
                  <pic:spPr>
                    <a:xfrm>
                      <a:off x="0" y="0"/>
                      <a:ext cx="5365715" cy="4912689"/>
                    </a:xfrm>
                    <a:prstGeom prst="rect">
                      <a:avLst/>
                    </a:prstGeom>
                  </pic:spPr>
                </pic:pic>
              </a:graphicData>
            </a:graphic>
          </wp:inline>
        </w:drawing>
      </w:r>
    </w:p>
    <w:p w14:paraId="5B3B1FD0" w14:textId="0E80AD88" w:rsidR="00F42134" w:rsidRPr="009C3625" w:rsidRDefault="00F42134" w:rsidP="00136A00">
      <w:pPr>
        <w:pStyle w:val="Caption"/>
        <w:jc w:val="center"/>
        <w:rPr>
          <w:i/>
          <w:iCs/>
        </w:rPr>
      </w:pPr>
      <w:bookmarkStart w:id="129" w:name="_Ref72083156"/>
      <w:bookmarkStart w:id="130" w:name="_Toc74189605"/>
      <w:bookmarkStart w:id="131" w:name="_Ref74191044"/>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8</w:t>
        </w:r>
      </w:fldSimple>
      <w:bookmarkEnd w:id="129"/>
      <w:r w:rsidRPr="009C3625">
        <w:t xml:space="preserve"> </w:t>
      </w:r>
      <w:bookmarkStart w:id="132" w:name="_Ref74190870"/>
      <w:r w:rsidRPr="009C3625">
        <w:t>Pseudocode represents general format of Register Document Set-b [ITI - 42]</w:t>
      </w:r>
      <w:bookmarkEnd w:id="130"/>
      <w:bookmarkEnd w:id="131"/>
      <w:bookmarkEnd w:id="132"/>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06404B67" w14:textId="77777777" w:rsidR="00F42134" w:rsidRPr="009C3625" w:rsidRDefault="00F42134" w:rsidP="00F42134"/>
    <w:p w14:paraId="6B9963EA" w14:textId="382B1007" w:rsidR="00F42134" w:rsidRPr="009C3625" w:rsidRDefault="00484937" w:rsidP="0005751D">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712AF43" wp14:editId="6E14203A">
            <wp:extent cx="5309870" cy="657225"/>
            <wp:effectExtent l="0" t="0" r="5080" b="9525"/>
            <wp:docPr id="104" name="Picture 10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Graphical user interface, text, application&#10;&#10;Description automatically generated"/>
                    <pic:cNvPicPr/>
                  </pic:nvPicPr>
                  <pic:blipFill rotWithShape="1">
                    <a:blip r:embed="rId44"/>
                    <a:srcRect b="15095"/>
                    <a:stretch/>
                  </pic:blipFill>
                  <pic:spPr bwMode="auto">
                    <a:xfrm>
                      <a:off x="0" y="0"/>
                      <a:ext cx="5309870" cy="657225"/>
                    </a:xfrm>
                    <a:prstGeom prst="rect">
                      <a:avLst/>
                    </a:prstGeom>
                    <a:ln>
                      <a:noFill/>
                    </a:ln>
                    <a:extLst>
                      <a:ext uri="{53640926-AAD7-44D8-BBD7-CCE9431645EC}">
                        <a14:shadowObscured xmlns:a14="http://schemas.microsoft.com/office/drawing/2010/main"/>
                      </a:ext>
                    </a:extLst>
                  </pic:spPr>
                </pic:pic>
              </a:graphicData>
            </a:graphic>
          </wp:inline>
        </w:drawing>
      </w:r>
    </w:p>
    <w:p w14:paraId="769AFC5E" w14:textId="0D4F643B" w:rsidR="00F42134" w:rsidRPr="009C3625" w:rsidRDefault="00F42134" w:rsidP="00913992">
      <w:pPr>
        <w:pStyle w:val="Caption"/>
        <w:jc w:val="center"/>
        <w:rPr>
          <w:i/>
          <w:iCs/>
        </w:rPr>
      </w:pPr>
      <w:bookmarkStart w:id="133" w:name="_Ref70913534"/>
      <w:bookmarkStart w:id="134" w:name="_Toc74189606"/>
      <w:bookmarkStart w:id="135" w:name="_Ref7419104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19</w:t>
        </w:r>
      </w:fldSimple>
      <w:bookmarkEnd w:id="133"/>
      <w:r w:rsidRPr="009C3625">
        <w:t xml:space="preserve"> </w:t>
      </w:r>
      <w:bookmarkStart w:id="136" w:name="_Ref74190876"/>
      <w:r w:rsidRPr="009C3625">
        <w:t>XML Code snippet of Registry Document Set-b Response transaction sample</w:t>
      </w:r>
      <w:bookmarkEnd w:id="134"/>
      <w:bookmarkEnd w:id="135"/>
      <w:bookmarkEnd w:id="136"/>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2D0A5CC" w14:textId="4F6D3DA7" w:rsidR="00F42134" w:rsidRPr="009C3625" w:rsidRDefault="002E3AAB" w:rsidP="00B71284">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2CE301A4" wp14:editId="3B9A4B86">
            <wp:extent cx="5076825" cy="7070641"/>
            <wp:effectExtent l="0" t="0" r="0" b="0"/>
            <wp:docPr id="105" name="Picture 10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Table&#10;&#10;Description automatically generated"/>
                    <pic:cNvPicPr/>
                  </pic:nvPicPr>
                  <pic:blipFill>
                    <a:blip r:embed="rId45"/>
                    <a:stretch>
                      <a:fillRect/>
                    </a:stretch>
                  </pic:blipFill>
                  <pic:spPr>
                    <a:xfrm>
                      <a:off x="0" y="0"/>
                      <a:ext cx="5084897" cy="7081883"/>
                    </a:xfrm>
                    <a:prstGeom prst="rect">
                      <a:avLst/>
                    </a:prstGeom>
                  </pic:spPr>
                </pic:pic>
              </a:graphicData>
            </a:graphic>
          </wp:inline>
        </w:drawing>
      </w:r>
    </w:p>
    <w:p w14:paraId="77505E60" w14:textId="77777777" w:rsidR="00F42134" w:rsidRPr="009C3625" w:rsidRDefault="00F42134" w:rsidP="00F42134"/>
    <w:p w14:paraId="5BEC1742" w14:textId="41998368" w:rsidR="00F42134" w:rsidRPr="009C3625" w:rsidRDefault="002E3AAB"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952FE27" wp14:editId="7C6E6DB7">
            <wp:extent cx="5422539" cy="6448425"/>
            <wp:effectExtent l="0" t="0" r="6985" b="0"/>
            <wp:docPr id="106" name="Picture 10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able&#10;&#10;Description automatically generated"/>
                    <pic:cNvPicPr/>
                  </pic:nvPicPr>
                  <pic:blipFill>
                    <a:blip r:embed="rId46"/>
                    <a:stretch>
                      <a:fillRect/>
                    </a:stretch>
                  </pic:blipFill>
                  <pic:spPr>
                    <a:xfrm>
                      <a:off x="0" y="0"/>
                      <a:ext cx="5430647" cy="6458067"/>
                    </a:xfrm>
                    <a:prstGeom prst="rect">
                      <a:avLst/>
                    </a:prstGeom>
                  </pic:spPr>
                </pic:pic>
              </a:graphicData>
            </a:graphic>
          </wp:inline>
        </w:drawing>
      </w:r>
    </w:p>
    <w:p w14:paraId="7959679B"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75E89E04"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7802F144"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3EEBA9C"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879C4B9"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27C9CB7"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194D219" w14:textId="75F6A06C" w:rsidR="00F42134" w:rsidRPr="009C3625" w:rsidRDefault="002E3AAB"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1754D58" wp14:editId="531D8B0A">
            <wp:extent cx="5404072" cy="6848475"/>
            <wp:effectExtent l="0" t="0" r="6350" b="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47"/>
                    <a:stretch>
                      <a:fillRect/>
                    </a:stretch>
                  </pic:blipFill>
                  <pic:spPr>
                    <a:xfrm>
                      <a:off x="0" y="0"/>
                      <a:ext cx="5410707" cy="6856884"/>
                    </a:xfrm>
                    <a:prstGeom prst="rect">
                      <a:avLst/>
                    </a:prstGeom>
                  </pic:spPr>
                </pic:pic>
              </a:graphicData>
            </a:graphic>
          </wp:inline>
        </w:drawing>
      </w:r>
    </w:p>
    <w:p w14:paraId="05957C46"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2CD5003"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98360F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302C2127" w14:textId="6D728080" w:rsidR="00F42134" w:rsidRPr="009C3625" w:rsidRDefault="00673DBA" w:rsidP="00B71284">
      <w:pPr>
        <w:pStyle w:val="ListParagraph"/>
        <w:spacing w:after="0" w:line="360" w:lineRule="auto"/>
        <w:ind w:left="0"/>
        <w:jc w:val="center"/>
        <w:rPr>
          <w:rFonts w:ascii="Times New Roman" w:hAnsi="Times New Roman" w:cs="Times New Roman"/>
          <w:bCs/>
          <w:sz w:val="24"/>
          <w:szCs w:val="24"/>
        </w:rPr>
      </w:pPr>
      <w:r>
        <w:rPr>
          <w:noProof/>
        </w:rPr>
        <w:lastRenderedPageBreak/>
        <w:drawing>
          <wp:inline distT="0" distB="0" distL="0" distR="0" wp14:anchorId="5CB8A389" wp14:editId="0A8E4B54">
            <wp:extent cx="5309870" cy="6638925"/>
            <wp:effectExtent l="0" t="0" r="5080" b="9525"/>
            <wp:docPr id="108" name="Picture 10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Table&#10;&#10;Description automatically generated with low confidence"/>
                    <pic:cNvPicPr/>
                  </pic:nvPicPr>
                  <pic:blipFill rotWithShape="1">
                    <a:blip r:embed="rId48"/>
                    <a:srcRect b="862"/>
                    <a:stretch/>
                  </pic:blipFill>
                  <pic:spPr bwMode="auto">
                    <a:xfrm>
                      <a:off x="0" y="0"/>
                      <a:ext cx="5309870" cy="6638925"/>
                    </a:xfrm>
                    <a:prstGeom prst="rect">
                      <a:avLst/>
                    </a:prstGeom>
                    <a:ln>
                      <a:noFill/>
                    </a:ln>
                    <a:extLst>
                      <a:ext uri="{53640926-AAD7-44D8-BBD7-CCE9431645EC}">
                        <a14:shadowObscured xmlns:a14="http://schemas.microsoft.com/office/drawing/2010/main"/>
                      </a:ext>
                    </a:extLst>
                  </pic:spPr>
                </pic:pic>
              </a:graphicData>
            </a:graphic>
          </wp:inline>
        </w:drawing>
      </w:r>
    </w:p>
    <w:p w14:paraId="389AE733"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9A45CEE"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18DE24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B2F03D4" w14:textId="7E5662C4" w:rsidR="00F42134" w:rsidRPr="009C3625" w:rsidRDefault="00673DBA"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317E566" wp14:editId="133A23C1">
            <wp:extent cx="5350551" cy="6848475"/>
            <wp:effectExtent l="0" t="0" r="2540" b="0"/>
            <wp:docPr id="109" name="Picture 10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Table&#10;&#10;Description automatically generated"/>
                    <pic:cNvPicPr/>
                  </pic:nvPicPr>
                  <pic:blipFill>
                    <a:blip r:embed="rId49"/>
                    <a:stretch>
                      <a:fillRect/>
                    </a:stretch>
                  </pic:blipFill>
                  <pic:spPr>
                    <a:xfrm>
                      <a:off x="0" y="0"/>
                      <a:ext cx="5354259" cy="6853221"/>
                    </a:xfrm>
                    <a:prstGeom prst="rect">
                      <a:avLst/>
                    </a:prstGeom>
                  </pic:spPr>
                </pic:pic>
              </a:graphicData>
            </a:graphic>
          </wp:inline>
        </w:drawing>
      </w:r>
    </w:p>
    <w:p w14:paraId="24677F30" w14:textId="77777777" w:rsidR="00F42134" w:rsidRPr="009C3625" w:rsidRDefault="00F42134" w:rsidP="00F42134">
      <w:pPr>
        <w:pStyle w:val="ListParagraph"/>
        <w:spacing w:line="360" w:lineRule="auto"/>
        <w:ind w:left="0"/>
        <w:jc w:val="thaiDistribute"/>
        <w:rPr>
          <w:rFonts w:ascii="Times New Roman" w:hAnsi="Times New Roman" w:cs="Times New Roman"/>
          <w:sz w:val="24"/>
          <w:szCs w:val="24"/>
        </w:rPr>
      </w:pPr>
    </w:p>
    <w:p w14:paraId="3187268F"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8DF18C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1C6B2E2"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0EC9561B" w14:textId="26D9526E" w:rsidR="00F42134" w:rsidRPr="009C3625" w:rsidRDefault="00673DBA" w:rsidP="00B71284">
      <w:pPr>
        <w:pStyle w:val="ListParagraph"/>
        <w:spacing w:after="0" w:line="360" w:lineRule="auto"/>
        <w:ind w:left="0"/>
        <w:jc w:val="center"/>
        <w:rPr>
          <w:rFonts w:ascii="Times New Roman" w:hAnsi="Times New Roman" w:cs="Times New Roman"/>
          <w:bCs/>
          <w:sz w:val="24"/>
          <w:szCs w:val="24"/>
        </w:rPr>
      </w:pPr>
      <w:r>
        <w:rPr>
          <w:noProof/>
        </w:rPr>
        <w:lastRenderedPageBreak/>
        <w:drawing>
          <wp:inline distT="0" distB="0" distL="0" distR="0" wp14:anchorId="7A3C141C" wp14:editId="73C20544">
            <wp:extent cx="5479662" cy="3381375"/>
            <wp:effectExtent l="0" t="0" r="6985" b="0"/>
            <wp:docPr id="110" name="Picture 1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Text&#10;&#10;Description automatically generated"/>
                    <pic:cNvPicPr/>
                  </pic:nvPicPr>
                  <pic:blipFill rotWithShape="1">
                    <a:blip r:embed="rId50"/>
                    <a:srcRect b="6011"/>
                    <a:stretch/>
                  </pic:blipFill>
                  <pic:spPr bwMode="auto">
                    <a:xfrm>
                      <a:off x="0" y="0"/>
                      <a:ext cx="5481647" cy="3382600"/>
                    </a:xfrm>
                    <a:prstGeom prst="rect">
                      <a:avLst/>
                    </a:prstGeom>
                    <a:ln>
                      <a:noFill/>
                    </a:ln>
                    <a:extLst>
                      <a:ext uri="{53640926-AAD7-44D8-BBD7-CCE9431645EC}">
                        <a14:shadowObscured xmlns:a14="http://schemas.microsoft.com/office/drawing/2010/main"/>
                      </a:ext>
                    </a:extLst>
                  </pic:spPr>
                </pic:pic>
              </a:graphicData>
            </a:graphic>
          </wp:inline>
        </w:drawing>
      </w:r>
    </w:p>
    <w:p w14:paraId="29083792" w14:textId="08BA08FD" w:rsidR="00572A37" w:rsidRPr="009C3625" w:rsidRDefault="00572A37" w:rsidP="00572A37">
      <w:pPr>
        <w:pStyle w:val="ListParagraph"/>
        <w:spacing w:line="360" w:lineRule="auto"/>
        <w:ind w:left="0"/>
        <w:jc w:val="center"/>
        <w:rPr>
          <w:rFonts w:ascii="Times New Roman" w:hAnsi="Times New Roman" w:cs="Times New Roman"/>
          <w:sz w:val="24"/>
          <w:szCs w:val="24"/>
        </w:rPr>
      </w:pPr>
      <w:bookmarkStart w:id="137" w:name="_Ref72083161"/>
      <w:bookmarkStart w:id="138" w:name="_Toc74189607"/>
      <w:bookmarkStart w:id="139" w:name="_Ref74191056"/>
      <w:r w:rsidRPr="009C3625">
        <w:rPr>
          <w:rFonts w:ascii="Times New Roman" w:hAnsi="Times New Roman" w:cs="Times New Roman"/>
          <w:sz w:val="24"/>
          <w:szCs w:val="24"/>
        </w:rPr>
        <w:t xml:space="preserve">Figure </w:t>
      </w:r>
      <w:r w:rsidR="0096498E" w:rsidRPr="009C3625">
        <w:rPr>
          <w:rFonts w:ascii="Times New Roman" w:hAnsi="Times New Roman" w:cs="Times New Roman"/>
          <w:sz w:val="24"/>
          <w:szCs w:val="24"/>
        </w:rPr>
        <w:fldChar w:fldCharType="begin" w:fldLock="1"/>
      </w:r>
      <w:r w:rsidR="0096498E" w:rsidRPr="009C3625">
        <w:rPr>
          <w:rFonts w:ascii="Times New Roman" w:hAnsi="Times New Roman" w:cs="Times New Roman"/>
          <w:sz w:val="24"/>
          <w:szCs w:val="24"/>
        </w:rPr>
        <w:instrText xml:space="preserve"> STYLEREF 1 \s </w:instrText>
      </w:r>
      <w:r w:rsidR="0096498E" w:rsidRPr="009C3625">
        <w:rPr>
          <w:rFonts w:ascii="Times New Roman" w:hAnsi="Times New Roman" w:cs="Times New Roman"/>
          <w:sz w:val="24"/>
          <w:szCs w:val="24"/>
        </w:rPr>
        <w:fldChar w:fldCharType="separate"/>
      </w:r>
      <w:r w:rsidR="0096498E" w:rsidRPr="009C3625">
        <w:rPr>
          <w:rFonts w:ascii="Times New Roman" w:hAnsi="Times New Roman" w:cs="Times New Roman"/>
          <w:noProof/>
          <w:sz w:val="24"/>
          <w:szCs w:val="24"/>
        </w:rPr>
        <w:t>4</w:t>
      </w:r>
      <w:r w:rsidR="0096498E" w:rsidRPr="009C3625">
        <w:rPr>
          <w:rFonts w:ascii="Times New Roman" w:hAnsi="Times New Roman" w:cs="Times New Roman"/>
          <w:sz w:val="24"/>
          <w:szCs w:val="24"/>
        </w:rPr>
        <w:fldChar w:fldCharType="end"/>
      </w:r>
      <w:r w:rsidR="0096498E" w:rsidRPr="009C3625">
        <w:rPr>
          <w:rFonts w:ascii="Times New Roman" w:hAnsi="Times New Roman" w:cs="Times New Roman"/>
          <w:sz w:val="24"/>
          <w:szCs w:val="24"/>
        </w:rPr>
        <w:noBreakHyphen/>
      </w:r>
      <w:r w:rsidR="0096498E" w:rsidRPr="009C3625">
        <w:rPr>
          <w:rFonts w:ascii="Times New Roman" w:hAnsi="Times New Roman" w:cs="Times New Roman"/>
          <w:sz w:val="24"/>
          <w:szCs w:val="24"/>
        </w:rPr>
        <w:fldChar w:fldCharType="begin" w:fldLock="1"/>
      </w:r>
      <w:r w:rsidR="0096498E" w:rsidRPr="009C3625">
        <w:rPr>
          <w:rFonts w:ascii="Times New Roman" w:hAnsi="Times New Roman" w:cs="Times New Roman"/>
          <w:sz w:val="24"/>
          <w:szCs w:val="24"/>
        </w:rPr>
        <w:instrText xml:space="preserve"> SEQ Figure \* ARABIC \s 1 </w:instrText>
      </w:r>
      <w:r w:rsidR="0096498E" w:rsidRPr="009C3625">
        <w:rPr>
          <w:rFonts w:ascii="Times New Roman" w:hAnsi="Times New Roman" w:cs="Times New Roman"/>
          <w:sz w:val="24"/>
          <w:szCs w:val="24"/>
        </w:rPr>
        <w:fldChar w:fldCharType="separate"/>
      </w:r>
      <w:r w:rsidR="0096498E" w:rsidRPr="009C3625">
        <w:rPr>
          <w:rFonts w:ascii="Times New Roman" w:hAnsi="Times New Roman" w:cs="Times New Roman"/>
          <w:noProof/>
          <w:sz w:val="24"/>
          <w:szCs w:val="24"/>
        </w:rPr>
        <w:t>20</w:t>
      </w:r>
      <w:r w:rsidR="0096498E" w:rsidRPr="009C3625">
        <w:rPr>
          <w:rFonts w:ascii="Times New Roman" w:hAnsi="Times New Roman" w:cs="Times New Roman"/>
          <w:sz w:val="24"/>
          <w:szCs w:val="24"/>
        </w:rPr>
        <w:fldChar w:fldCharType="end"/>
      </w:r>
      <w:bookmarkEnd w:id="137"/>
      <w:r w:rsidRPr="009C3625">
        <w:rPr>
          <w:rFonts w:ascii="Times New Roman" w:hAnsi="Times New Roman" w:cs="Times New Roman"/>
          <w:sz w:val="24"/>
          <w:szCs w:val="24"/>
        </w:rPr>
        <w:t xml:space="preserve"> </w:t>
      </w:r>
      <w:bookmarkStart w:id="140" w:name="_Ref74190883"/>
      <w:r w:rsidRPr="009C3625">
        <w:rPr>
          <w:rFonts w:ascii="Times New Roman" w:hAnsi="Times New Roman" w:cs="Times New Roman"/>
          <w:sz w:val="24"/>
          <w:szCs w:val="24"/>
        </w:rPr>
        <w:t>XML Code snippet of Registry Document Set-b [ITI-42] transaction sample</w:t>
      </w:r>
      <w:bookmarkEnd w:id="138"/>
      <w:bookmarkEnd w:id="139"/>
      <w:bookmarkEnd w:id="140"/>
      <w:r w:rsidR="0084619E" w:rsidRPr="009C3625">
        <w:rPr>
          <w:rFonts w:ascii="Times New Roman" w:hAnsi="Times New Roman" w:cs="Times New Roman"/>
          <w:sz w:val="24"/>
          <w:szCs w:val="24"/>
        </w:rPr>
        <w:tab/>
      </w:r>
      <w:r w:rsidR="00CB68AC">
        <w:rPr>
          <w:rFonts w:ascii="Times New Roman" w:hAnsi="Times New Roman" w:cs="Times New Roman"/>
          <w:sz w:val="24"/>
          <w:szCs w:val="24"/>
        </w:rPr>
        <w:fldChar w:fldCharType="begin" w:fldLock="1"/>
      </w:r>
      <w:r w:rsidR="00CB68AC">
        <w:rPr>
          <w:rFonts w:ascii="Times New Roman" w:hAnsi="Times New Roman" w:cs="Times New Roman"/>
          <w:sz w:val="24"/>
          <w:szCs w:val="24"/>
        </w:rPr>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rPr>
          <w:rFonts w:ascii="Times New Roman" w:hAnsi="Times New Roman" w:cs="Times New Roman"/>
          <w:sz w:val="24"/>
          <w:szCs w:val="24"/>
        </w:rPr>
        <w:fldChar w:fldCharType="separate"/>
      </w:r>
      <w:r w:rsidR="00CB68AC" w:rsidRPr="00CB68AC">
        <w:rPr>
          <w:rFonts w:ascii="Times New Roman" w:hAnsi="Times New Roman" w:cs="Times New Roman"/>
          <w:noProof/>
          <w:sz w:val="24"/>
          <w:szCs w:val="24"/>
        </w:rPr>
        <w:t>[58]</w:t>
      </w:r>
      <w:r w:rsidR="00CB68AC">
        <w:rPr>
          <w:rFonts w:ascii="Times New Roman" w:hAnsi="Times New Roman" w:cs="Times New Roman"/>
          <w:sz w:val="24"/>
          <w:szCs w:val="24"/>
        </w:rPr>
        <w:fldChar w:fldCharType="end"/>
      </w:r>
    </w:p>
    <w:p w14:paraId="4BDAE107" w14:textId="77777777" w:rsidR="00572A37" w:rsidRPr="009C3625" w:rsidRDefault="00572A37" w:rsidP="00572A37">
      <w:pPr>
        <w:pStyle w:val="ListParagraph"/>
        <w:spacing w:after="0" w:line="360" w:lineRule="auto"/>
        <w:ind w:left="0"/>
        <w:jc w:val="thaiDistribute"/>
        <w:rPr>
          <w:rFonts w:ascii="Times New Roman" w:hAnsi="Times New Roman" w:cs="Times New Roman"/>
          <w:sz w:val="24"/>
          <w:szCs w:val="24"/>
        </w:rPr>
      </w:pPr>
    </w:p>
    <w:p w14:paraId="5E44B12C" w14:textId="77777777" w:rsidR="005B6EC4" w:rsidRPr="009C3625" w:rsidRDefault="005B6EC4" w:rsidP="00572A37">
      <w:pPr>
        <w:pStyle w:val="ListParagraph"/>
        <w:spacing w:after="0" w:line="360" w:lineRule="auto"/>
        <w:ind w:left="0"/>
        <w:jc w:val="thaiDistribute"/>
        <w:rPr>
          <w:rFonts w:ascii="Times New Roman" w:hAnsi="Times New Roman" w:cs="Times New Roman"/>
          <w:sz w:val="24"/>
          <w:szCs w:val="24"/>
        </w:rPr>
      </w:pPr>
    </w:p>
    <w:p w14:paraId="32EE9D5E" w14:textId="21E153F5" w:rsidR="00520F31" w:rsidRPr="009C3625" w:rsidRDefault="00572A37" w:rsidP="00572A37">
      <w:pPr>
        <w:pStyle w:val="ListParagraph"/>
        <w:spacing w:after="0"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520F31" w:rsidRPr="009C3625">
        <w:rPr>
          <w:rFonts w:ascii="Times New Roman" w:hAnsi="Times New Roman" w:cs="Times New Roman"/>
          <w:sz w:val="24"/>
          <w:szCs w:val="24"/>
        </w:rPr>
        <w:t xml:space="preserve">4.2.1.2 XDS Document Repository Actor </w:t>
      </w:r>
      <w:r w:rsidR="001646DF" w:rsidRPr="009C3625">
        <w:rPr>
          <w:rFonts w:ascii="Times New Roman" w:hAnsi="Times New Roman" w:cs="Times New Roman"/>
          <w:sz w:val="24"/>
          <w:szCs w:val="24"/>
        </w:rPr>
        <w:t>S</w:t>
      </w:r>
      <w:r w:rsidR="00520F31" w:rsidRPr="009C3625">
        <w:rPr>
          <w:rFonts w:ascii="Times New Roman" w:hAnsi="Times New Roman" w:cs="Times New Roman"/>
          <w:sz w:val="24"/>
          <w:szCs w:val="24"/>
        </w:rPr>
        <w:t xml:space="preserve">imulating </w:t>
      </w:r>
      <w:r w:rsidR="001646DF" w:rsidRPr="009C3625">
        <w:rPr>
          <w:rFonts w:ascii="Times New Roman" w:hAnsi="Times New Roman" w:cs="Times New Roman"/>
          <w:sz w:val="24"/>
          <w:szCs w:val="24"/>
        </w:rPr>
        <w:t>P</w:t>
      </w:r>
      <w:r w:rsidR="00520F31" w:rsidRPr="009C3625">
        <w:rPr>
          <w:rFonts w:ascii="Times New Roman" w:hAnsi="Times New Roman" w:cs="Times New Roman"/>
          <w:sz w:val="24"/>
          <w:szCs w:val="24"/>
        </w:rPr>
        <w:t>rogram</w:t>
      </w:r>
    </w:p>
    <w:p w14:paraId="0D9BBD49" w14:textId="66FE6D04" w:rsidR="00DB4D9B" w:rsidRPr="009C3625" w:rsidRDefault="00C774BC"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Pr="009C3625">
        <w:rPr>
          <w:rFonts w:ascii="Times New Roman" w:hAnsi="Times New Roman" w:cs="Times New Roman"/>
          <w:sz w:val="24"/>
          <w:szCs w:val="24"/>
        </w:rPr>
        <w:t>For document registering, XDS Document Repository Actor register document Metadata attributes into XDS Document Registry Actor using IHE ITI-42</w:t>
      </w:r>
      <w:r w:rsidRPr="009C3625">
        <w:rPr>
          <w:rFonts w:ascii="Times New Roman" w:hAnsi="Times New Roman" w:cs="Times New Roman"/>
          <w:sz w:val="24"/>
          <w:szCs w:val="24"/>
          <w:cs/>
        </w:rPr>
        <w:t xml:space="preserve"> </w:t>
      </w:r>
      <w:r w:rsidRPr="009C3625">
        <w:rPr>
          <w:rFonts w:ascii="Times New Roman" w:hAnsi="Times New Roman" w:cs="Times New Roman"/>
          <w:sz w:val="24"/>
          <w:szCs w:val="24"/>
        </w:rPr>
        <w:t>transaction. XDS Document Registry Actor then interprets the transaction into a programmable object before check if the transaction is ITI</w:t>
      </w:r>
      <w:r w:rsidR="00B71284" w:rsidRPr="009C3625">
        <w:rPr>
          <w:rFonts w:ascii="Times New Roman" w:hAnsi="Times New Roman" w:cs="Times New Roman"/>
          <w:sz w:val="24"/>
          <w:szCs w:val="24"/>
        </w:rPr>
        <w:t>-42</w:t>
      </w:r>
      <w:r w:rsidRPr="009C3625">
        <w:rPr>
          <w:rFonts w:ascii="Times New Roman" w:hAnsi="Times New Roman" w:cs="Times New Roman"/>
          <w:sz w:val="24"/>
          <w:szCs w:val="24"/>
          <w:cs/>
        </w:rPr>
        <w:t xml:space="preserve">. </w:t>
      </w:r>
      <w:r w:rsidRPr="009C3625">
        <w:rPr>
          <w:rFonts w:ascii="Times New Roman" w:hAnsi="Times New Roman" w:cs="Times New Roman"/>
          <w:sz w:val="24"/>
          <w:szCs w:val="24"/>
        </w:rPr>
        <w:t>Then, the actor proceeds to pass the retrieved object into Blockchain smart-contract and publish it into a Blockchain ledger.</w:t>
      </w:r>
      <w:r w:rsidR="005B6EC4" w:rsidRPr="009C3625">
        <w:rPr>
          <w:rFonts w:ascii="Times New Roman" w:hAnsi="Times New Roman" w:cs="Times New Roman"/>
          <w:sz w:val="24"/>
          <w:szCs w:val="24"/>
        </w:rPr>
        <w:t xml:space="preserve"> </w:t>
      </w:r>
      <w:r w:rsidR="005B6EC4" w:rsidRPr="009C3625">
        <w:rPr>
          <w:rFonts w:ascii="Times New Roman" w:hAnsi="Times New Roman" w:cs="Times New Roman"/>
          <w:sz w:val="24"/>
          <w:szCs w:val="24"/>
        </w:rPr>
        <w:fldChar w:fldCharType="begin" w:fldLock="1"/>
      </w:r>
      <w:r w:rsidR="005B6EC4" w:rsidRPr="009C3625">
        <w:rPr>
          <w:rFonts w:ascii="Times New Roman" w:hAnsi="Times New Roman" w:cs="Times New Roman"/>
          <w:sz w:val="24"/>
          <w:szCs w:val="24"/>
        </w:rPr>
        <w:instrText xml:space="preserve"> REF _Ref70923564 \h </w:instrText>
      </w:r>
      <w:r w:rsidR="0023508D" w:rsidRPr="009C3625">
        <w:rPr>
          <w:rFonts w:ascii="Times New Roman" w:hAnsi="Times New Roman" w:cs="Times New Roman"/>
          <w:sz w:val="24"/>
          <w:szCs w:val="24"/>
        </w:rPr>
        <w:instrText xml:space="preserve"> \* MERGEFORMAT </w:instrText>
      </w:r>
      <w:r w:rsidR="005B6EC4" w:rsidRPr="009C3625">
        <w:rPr>
          <w:rFonts w:ascii="Times New Roman" w:hAnsi="Times New Roman" w:cs="Times New Roman"/>
          <w:sz w:val="24"/>
          <w:szCs w:val="24"/>
        </w:rPr>
      </w:r>
      <w:r w:rsidR="005B6EC4"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1</w:t>
      </w:r>
      <w:r w:rsidR="005B6EC4" w:rsidRPr="009C3625">
        <w:rPr>
          <w:rFonts w:ascii="Times New Roman" w:hAnsi="Times New Roman" w:cs="Times New Roman"/>
          <w:sz w:val="24"/>
          <w:szCs w:val="24"/>
        </w:rPr>
        <w:fldChar w:fldCharType="end"/>
      </w:r>
      <w:r w:rsidR="005B6EC4" w:rsidRPr="009C3625">
        <w:rPr>
          <w:rFonts w:ascii="Times New Roman" w:hAnsi="Times New Roman" w:cs="Times New Roman"/>
          <w:sz w:val="24"/>
          <w:szCs w:val="24"/>
        </w:rPr>
        <w:t xml:space="preserve"> showing the </w:t>
      </w:r>
      <w:proofErr w:type="spellStart"/>
      <w:r w:rsidR="005B6EC4" w:rsidRPr="009C3625">
        <w:rPr>
          <w:rFonts w:ascii="Times New Roman" w:hAnsi="Times New Roman" w:cs="Times New Roman"/>
          <w:sz w:val="24"/>
          <w:szCs w:val="24"/>
        </w:rPr>
        <w:t>Javascript</w:t>
      </w:r>
      <w:proofErr w:type="spellEnd"/>
      <w:r w:rsidR="005B6EC4" w:rsidRPr="009C3625">
        <w:rPr>
          <w:rFonts w:ascii="Times New Roman" w:hAnsi="Times New Roman" w:cs="Times New Roman"/>
          <w:sz w:val="24"/>
          <w:szCs w:val="24"/>
        </w:rPr>
        <w:t xml:space="preserve"> code snippet for the native side of XDS Document Repository Actor.</w:t>
      </w:r>
    </w:p>
    <w:p w14:paraId="5B77D20E" w14:textId="77777777" w:rsidR="00DB4D9B" w:rsidRPr="009C3625" w:rsidRDefault="00DB4D9B" w:rsidP="00F81C49">
      <w:pPr>
        <w:pStyle w:val="ListParagraph"/>
        <w:spacing w:line="360" w:lineRule="auto"/>
        <w:ind w:left="0"/>
        <w:jc w:val="thaiDistribute"/>
        <w:rPr>
          <w:rFonts w:ascii="Times New Roman" w:hAnsi="Times New Roman" w:cs="Times New Roman"/>
          <w:sz w:val="24"/>
          <w:szCs w:val="24"/>
        </w:rPr>
      </w:pPr>
    </w:p>
    <w:p w14:paraId="182B8815" w14:textId="46DCC88F" w:rsidR="001C74CA" w:rsidRPr="009C3625" w:rsidRDefault="00A8304C" w:rsidP="001C74CA">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F06EB5F" wp14:editId="40C33CAE">
            <wp:extent cx="5512291" cy="6934200"/>
            <wp:effectExtent l="0" t="0" r="0" b="0"/>
            <wp:docPr id="111" name="Picture 1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10;&#10;Description automatically generated"/>
                    <pic:cNvPicPr/>
                  </pic:nvPicPr>
                  <pic:blipFill>
                    <a:blip r:embed="rId51"/>
                    <a:stretch>
                      <a:fillRect/>
                    </a:stretch>
                  </pic:blipFill>
                  <pic:spPr>
                    <a:xfrm>
                      <a:off x="0" y="0"/>
                      <a:ext cx="5520127" cy="6944057"/>
                    </a:xfrm>
                    <a:prstGeom prst="rect">
                      <a:avLst/>
                    </a:prstGeom>
                  </pic:spPr>
                </pic:pic>
              </a:graphicData>
            </a:graphic>
          </wp:inline>
        </w:drawing>
      </w:r>
    </w:p>
    <w:p w14:paraId="59105D0D" w14:textId="438F3049" w:rsidR="001C74CA" w:rsidRPr="009C3625" w:rsidRDefault="001C74CA" w:rsidP="00B71284">
      <w:pPr>
        <w:pStyle w:val="Caption"/>
        <w:jc w:val="center"/>
        <w:rPr>
          <w:i/>
          <w:iCs/>
        </w:rPr>
      </w:pPr>
      <w:bookmarkStart w:id="141" w:name="_Ref70923564"/>
      <w:bookmarkStart w:id="142" w:name="_Toc74189608"/>
      <w:bookmarkStart w:id="143" w:name="_Ref74191061"/>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1</w:t>
        </w:r>
      </w:fldSimple>
      <w:bookmarkEnd w:id="141"/>
      <w:r w:rsidRPr="009C3625">
        <w:t xml:space="preserve"> </w:t>
      </w:r>
      <w:bookmarkStart w:id="144" w:name="_Ref74190888"/>
      <w:proofErr w:type="spellStart"/>
      <w:r w:rsidRPr="009C3625">
        <w:t>Javascript</w:t>
      </w:r>
      <w:proofErr w:type="spellEnd"/>
      <w:r w:rsidRPr="009C3625">
        <w:t xml:space="preserve"> Code Snippet of XDS Document Repository Actor</w:t>
      </w:r>
      <w:bookmarkEnd w:id="142"/>
      <w:bookmarkEnd w:id="143"/>
      <w:bookmarkEnd w:id="144"/>
    </w:p>
    <w:p w14:paraId="414B9C3F" w14:textId="77777777" w:rsidR="005B6EC4" w:rsidRPr="009C3625" w:rsidRDefault="005B6EC4" w:rsidP="00485A4D">
      <w:pPr>
        <w:pStyle w:val="Heading3"/>
      </w:pPr>
      <w:r w:rsidRPr="009C3625">
        <w:br w:type="page"/>
      </w:r>
    </w:p>
    <w:p w14:paraId="6FE9FC39" w14:textId="5E60C3FD" w:rsidR="00AB3D7A" w:rsidRPr="009C3625" w:rsidRDefault="00BC5A0F" w:rsidP="00485A4D">
      <w:pPr>
        <w:pStyle w:val="Heading3"/>
      </w:pPr>
      <w:bookmarkStart w:id="145" w:name="CHAPTERIV_422"/>
      <w:r w:rsidRPr="009C3625">
        <w:lastRenderedPageBreak/>
        <w:t>4.2.</w:t>
      </w:r>
      <w:r w:rsidR="00A34155" w:rsidRPr="009C3625">
        <w:t>2</w:t>
      </w:r>
      <w:r w:rsidRPr="009C3625">
        <w:t xml:space="preserve"> </w:t>
      </w:r>
      <w:r w:rsidR="00A34155" w:rsidRPr="009C3625">
        <w:t xml:space="preserve">XDS Document </w:t>
      </w:r>
      <w:r w:rsidRPr="009C3625">
        <w:t>Consumer Actor</w:t>
      </w:r>
    </w:p>
    <w:bookmarkEnd w:id="145"/>
    <w:p w14:paraId="51553A45" w14:textId="57016012" w:rsidR="00520F31" w:rsidRPr="009C3625" w:rsidRDefault="0084619E" w:rsidP="00520F3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520F31" w:rsidRPr="009C3625">
        <w:rPr>
          <w:rFonts w:ascii="Times New Roman" w:hAnsi="Times New Roman" w:cs="Times New Roman"/>
          <w:sz w:val="24"/>
          <w:szCs w:val="24"/>
        </w:rPr>
        <w:t xml:space="preserve">4.2.2.1 Interpret IHE ITI-18 </w:t>
      </w:r>
      <w:r w:rsidR="00F53548" w:rsidRPr="009C3625">
        <w:rPr>
          <w:rFonts w:ascii="Times New Roman" w:hAnsi="Times New Roman" w:cs="Times New Roman"/>
          <w:sz w:val="24"/>
          <w:szCs w:val="24"/>
        </w:rPr>
        <w:t>T</w:t>
      </w:r>
      <w:r w:rsidR="00520F31" w:rsidRPr="009C3625">
        <w:rPr>
          <w:rFonts w:ascii="Times New Roman" w:hAnsi="Times New Roman" w:cs="Times New Roman"/>
          <w:sz w:val="24"/>
          <w:szCs w:val="24"/>
        </w:rPr>
        <w:t>ransaction</w:t>
      </w:r>
    </w:p>
    <w:p w14:paraId="787A677B" w14:textId="3DC9B4F0" w:rsidR="009357D6" w:rsidRPr="009C3625" w:rsidRDefault="009357D6" w:rsidP="00520F3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1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2</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showing XML language code snippet of</w:t>
      </w:r>
      <w:r w:rsidR="00C777CD" w:rsidRPr="009C3625">
        <w:rPr>
          <w:rFonts w:ascii="Times New Roman" w:hAnsi="Times New Roman" w:cs="Times New Roman"/>
          <w:sz w:val="24"/>
          <w:szCs w:val="24"/>
        </w:rPr>
        <w:t xml:space="preserve"> </w:t>
      </w:r>
      <w:proofErr w:type="spellStart"/>
      <w:r w:rsidRPr="009C3625">
        <w:rPr>
          <w:rFonts w:ascii="Times New Roman" w:hAnsi="Times New Roman" w:cs="Times New Roman"/>
          <w:sz w:val="24"/>
          <w:szCs w:val="24"/>
        </w:rPr>
        <w:t>RegistryStoredQueryRequest</w:t>
      </w:r>
      <w:proofErr w:type="spellEnd"/>
      <w:r w:rsidRPr="009C3625">
        <w:rPr>
          <w:rFonts w:ascii="Times New Roman" w:hAnsi="Times New Roman" w:cs="Times New Roman"/>
          <w:sz w:val="24"/>
          <w:szCs w:val="24"/>
        </w:rPr>
        <w:t xml:space="preserve"> [ITI-18] transaction sample. The code composing of </w:t>
      </w:r>
      <w:r w:rsidR="00B02D4B" w:rsidRPr="009C3625">
        <w:rPr>
          <w:rFonts w:ascii="Times New Roman" w:hAnsi="Times New Roman" w:cs="Times New Roman"/>
          <w:sz w:val="24"/>
          <w:szCs w:val="24"/>
        </w:rPr>
        <w:br/>
      </w:r>
      <w:r w:rsidRPr="009C3625">
        <w:rPr>
          <w:rFonts w:ascii="Times New Roman" w:hAnsi="Times New Roman" w:cs="Times New Roman"/>
          <w:sz w:val="24"/>
          <w:szCs w:val="24"/>
        </w:rPr>
        <w:t>3 main sections. The first section labeled “</w:t>
      </w:r>
      <w:proofErr w:type="spellStart"/>
      <w:proofErr w:type="gramStart"/>
      <w:r w:rsidRPr="009C3625">
        <w:rPr>
          <w:rFonts w:ascii="Times New Roman" w:hAnsi="Times New Roman" w:cs="Times New Roman"/>
          <w:sz w:val="24"/>
          <w:szCs w:val="24"/>
        </w:rPr>
        <w:t>query:AdhocQueryRequest</w:t>
      </w:r>
      <w:proofErr w:type="spellEnd"/>
      <w:proofErr w:type="gramEnd"/>
      <w:r w:rsidRPr="009C3625">
        <w:rPr>
          <w:rFonts w:ascii="Times New Roman" w:hAnsi="Times New Roman" w:cs="Times New Roman"/>
          <w:sz w:val="24"/>
          <w:szCs w:val="24"/>
        </w:rPr>
        <w:t>” is where XML schematic information are located and the label also act as marker which tell interpreter program to recognize it as ITI-18 transaction. The second section labeled “</w:t>
      </w:r>
      <w:proofErr w:type="spellStart"/>
      <w:proofErr w:type="gramStart"/>
      <w:r w:rsidRPr="009C3625">
        <w:rPr>
          <w:rFonts w:ascii="Times New Roman" w:hAnsi="Times New Roman" w:cs="Times New Roman"/>
          <w:sz w:val="24"/>
          <w:szCs w:val="24"/>
        </w:rPr>
        <w:t>query:ResponseOption</w:t>
      </w:r>
      <w:proofErr w:type="spellEnd"/>
      <w:proofErr w:type="gramEnd"/>
      <w:r w:rsidRPr="009C3625">
        <w:rPr>
          <w:rFonts w:ascii="Times New Roman" w:hAnsi="Times New Roman" w:cs="Times New Roman"/>
          <w:sz w:val="24"/>
          <w:szCs w:val="24"/>
        </w:rPr>
        <w:t>” mark the expected format of query result that will return to Document Consumer. The third section start from label “</w:t>
      </w:r>
      <w:proofErr w:type="spellStart"/>
      <w:proofErr w:type="gramStart"/>
      <w:r w:rsidRPr="009C3625">
        <w:rPr>
          <w:rFonts w:ascii="Times New Roman" w:hAnsi="Times New Roman" w:cs="Times New Roman"/>
          <w:sz w:val="24"/>
          <w:szCs w:val="24"/>
        </w:rPr>
        <w:t>rim:AdhocQuery</w:t>
      </w:r>
      <w:proofErr w:type="spellEnd"/>
      <w:proofErr w:type="gramEnd"/>
      <w:r w:rsidRPr="009C3625">
        <w:rPr>
          <w:rFonts w:ascii="Times New Roman" w:hAnsi="Times New Roman" w:cs="Times New Roman"/>
          <w:sz w:val="24"/>
          <w:szCs w:val="24"/>
        </w:rPr>
        <w:t xml:space="preserve">”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following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5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3</w:t>
      </w:r>
      <w:r w:rsidR="00943DCC" w:rsidRPr="009C3625">
        <w:rPr>
          <w:rFonts w:ascii="Times New Roman" w:hAnsi="Times New Roman" w:cs="Times New Roman"/>
          <w:sz w:val="24"/>
          <w:szCs w:val="24"/>
        </w:rPr>
        <w:fldChar w:fldCharType="end"/>
      </w:r>
      <w:r w:rsidR="00943DCC" w:rsidRPr="009C3625">
        <w:rPr>
          <w:rFonts w:ascii="Times New Roman" w:hAnsi="Times New Roman" w:cs="Times New Roman"/>
          <w:sz w:val="24"/>
          <w:szCs w:val="24"/>
        </w:rPr>
        <w:t xml:space="preserve"> and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702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4</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With header labeled “</w:t>
      </w:r>
      <w:proofErr w:type="spellStart"/>
      <w:proofErr w:type="gramStart"/>
      <w:r w:rsidRPr="009C3625">
        <w:rPr>
          <w:rFonts w:ascii="Times New Roman" w:hAnsi="Times New Roman" w:cs="Times New Roman"/>
          <w:sz w:val="24"/>
          <w:szCs w:val="24"/>
        </w:rPr>
        <w:t>query:AdhocQueryResponse</w:t>
      </w:r>
      <w:proofErr w:type="spellEnd"/>
      <w:proofErr w:type="gramEnd"/>
      <w:r w:rsidRPr="009C3625">
        <w:rPr>
          <w:rFonts w:ascii="Times New Roman" w:hAnsi="Times New Roman" w:cs="Times New Roman"/>
          <w:sz w:val="24"/>
          <w:szCs w:val="24"/>
        </w:rPr>
        <w:t>”, the transaction contain search result depend on query type specified in ITI-18 transaction. If the query expected for “</w:t>
      </w:r>
      <w:proofErr w:type="spellStart"/>
      <w:r w:rsidRPr="009C3625">
        <w:rPr>
          <w:rFonts w:ascii="Times New Roman" w:hAnsi="Times New Roman" w:cs="Times New Roman"/>
          <w:sz w:val="24"/>
          <w:szCs w:val="24"/>
        </w:rPr>
        <w:t>LeafClass</w:t>
      </w:r>
      <w:proofErr w:type="spellEnd"/>
      <w:r w:rsidRPr="009C3625">
        <w:rPr>
          <w:rFonts w:ascii="Times New Roman" w:hAnsi="Times New Roman" w:cs="Times New Roman"/>
          <w:sz w:val="24"/>
          <w:szCs w:val="24"/>
        </w:rPr>
        <w:t>” as result, the response would return Metadata attributes of all matched result in detailed</w:t>
      </w:r>
      <w:r w:rsidR="00943DCC" w:rsidRPr="009C3625">
        <w:rPr>
          <w:rFonts w:ascii="Times New Roman" w:hAnsi="Times New Roman" w:cs="Times New Roman"/>
          <w:sz w:val="24"/>
          <w:szCs w:val="24"/>
        </w:rPr>
        <w:t xml:space="preserve"> as shown in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5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3</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Otherwise, if the query expected for “</w:t>
      </w:r>
      <w:proofErr w:type="spellStart"/>
      <w:r w:rsidRPr="009C3625">
        <w:rPr>
          <w:rFonts w:ascii="Times New Roman" w:hAnsi="Times New Roman" w:cs="Times New Roman"/>
          <w:sz w:val="24"/>
          <w:szCs w:val="24"/>
        </w:rPr>
        <w:t>ObjectList</w:t>
      </w:r>
      <w:proofErr w:type="spellEnd"/>
      <w:r w:rsidRPr="009C3625">
        <w:rPr>
          <w:rFonts w:ascii="Times New Roman" w:hAnsi="Times New Roman" w:cs="Times New Roman"/>
          <w:sz w:val="24"/>
          <w:szCs w:val="24"/>
        </w:rPr>
        <w:t>”, the response would return object reference number of all matched result</w:t>
      </w:r>
      <w:r w:rsidR="00943DCC" w:rsidRPr="009C3625">
        <w:rPr>
          <w:rFonts w:ascii="Times New Roman" w:hAnsi="Times New Roman" w:cs="Times New Roman"/>
          <w:sz w:val="24"/>
          <w:szCs w:val="24"/>
        </w:rPr>
        <w:t xml:space="preserve"> as shown in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702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4</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se two types of response specifically selected depend on search behavior of Document Consumer Actor’s user. The query which specified “</w:t>
      </w:r>
      <w:proofErr w:type="spellStart"/>
      <w:r w:rsidRPr="009C3625">
        <w:rPr>
          <w:rFonts w:ascii="Times New Roman" w:hAnsi="Times New Roman" w:cs="Times New Roman"/>
          <w:sz w:val="24"/>
          <w:szCs w:val="24"/>
        </w:rPr>
        <w:t>LeafClass</w:t>
      </w:r>
      <w:proofErr w:type="spellEnd"/>
      <w:r w:rsidRPr="009C3625">
        <w:rPr>
          <w:rFonts w:ascii="Times New Roman" w:hAnsi="Times New Roman" w:cs="Times New Roman"/>
          <w:sz w:val="24"/>
          <w:szCs w:val="24"/>
        </w:rPr>
        <w:t xml:space="preserve">” as its search result must </w:t>
      </w:r>
      <w:r w:rsidR="00CB0E2F" w:rsidRPr="009C3625">
        <w:rPr>
          <w:rFonts w:ascii="Times New Roman" w:hAnsi="Times New Roman" w:cs="Times New Roman"/>
          <w:sz w:val="24"/>
          <w:szCs w:val="24"/>
        </w:rPr>
        <w:t>provide</w:t>
      </w:r>
      <w:r w:rsidRPr="009C3625">
        <w:rPr>
          <w:rFonts w:ascii="Times New Roman" w:hAnsi="Times New Roman" w:cs="Times New Roman"/>
          <w:sz w:val="24"/>
          <w:szCs w:val="24"/>
        </w:rPr>
        <w:t xml:space="preserve"> keyword which unique to its corresponding document, such as document unique ID or object reference UUID. At the same time, “</w:t>
      </w:r>
      <w:proofErr w:type="spellStart"/>
      <w:r w:rsidRPr="009C3625">
        <w:rPr>
          <w:rFonts w:ascii="Times New Roman" w:hAnsi="Times New Roman" w:cs="Times New Roman"/>
          <w:sz w:val="24"/>
          <w:szCs w:val="24"/>
        </w:rPr>
        <w:t>ObjectList</w:t>
      </w:r>
      <w:proofErr w:type="spellEnd"/>
      <w:r w:rsidRPr="009C3625">
        <w:rPr>
          <w:rFonts w:ascii="Times New Roman" w:hAnsi="Times New Roman" w:cs="Times New Roman"/>
          <w:sz w:val="24"/>
          <w:szCs w:val="24"/>
        </w:rPr>
        <w:t>” are used to search for wide range of document with generic search keyword and value where discovery of document existent is the main goal.</w:t>
      </w:r>
      <w:r w:rsidR="0004604B" w:rsidRPr="009C3625">
        <w:rPr>
          <w:rFonts w:ascii="Times New Roman" w:hAnsi="Times New Roman" w:cs="Times New Roman"/>
          <w:sz w:val="24"/>
          <w:szCs w:val="24"/>
        </w:rPr>
        <w:t xml:space="preserve"> </w:t>
      </w:r>
      <w:r w:rsidR="0004604B" w:rsidRPr="009C3625">
        <w:rPr>
          <w:rFonts w:ascii="Times New Roman" w:hAnsi="Times New Roman" w:cs="Times New Roman"/>
          <w:sz w:val="24"/>
          <w:szCs w:val="24"/>
        </w:rPr>
        <w:fldChar w:fldCharType="begin" w:fldLock="1"/>
      </w:r>
      <w:r w:rsidR="0004604B" w:rsidRPr="009C3625">
        <w:rPr>
          <w:rFonts w:ascii="Times New Roman" w:hAnsi="Times New Roman" w:cs="Times New Roman"/>
          <w:sz w:val="24"/>
          <w:szCs w:val="24"/>
        </w:rPr>
        <w:instrText xml:space="preserve"> REF _Ref70696482 \h </w:instrText>
      </w:r>
      <w:r w:rsidR="0023508D" w:rsidRPr="009C3625">
        <w:rPr>
          <w:rFonts w:ascii="Times New Roman" w:hAnsi="Times New Roman" w:cs="Times New Roman"/>
          <w:sz w:val="24"/>
          <w:szCs w:val="24"/>
        </w:rPr>
        <w:instrText xml:space="preserve"> \* MERGEFORMAT </w:instrText>
      </w:r>
      <w:r w:rsidR="0004604B" w:rsidRPr="009C3625">
        <w:rPr>
          <w:rFonts w:ascii="Times New Roman" w:hAnsi="Times New Roman" w:cs="Times New Roman"/>
          <w:sz w:val="24"/>
          <w:szCs w:val="24"/>
        </w:rPr>
      </w:r>
      <w:r w:rsidR="0004604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5</w:t>
      </w:r>
      <w:r w:rsidR="0004604B" w:rsidRPr="009C3625">
        <w:rPr>
          <w:rFonts w:ascii="Times New Roman" w:hAnsi="Times New Roman" w:cs="Times New Roman"/>
          <w:sz w:val="24"/>
          <w:szCs w:val="24"/>
        </w:rPr>
        <w:fldChar w:fldCharType="end"/>
      </w:r>
      <w:r w:rsidR="0004604B" w:rsidRPr="009C3625">
        <w:rPr>
          <w:rFonts w:ascii="Times New Roman" w:hAnsi="Times New Roman" w:cs="Times New Roman"/>
          <w:sz w:val="24"/>
          <w:szCs w:val="24"/>
        </w:rPr>
        <w:t xml:space="preserve"> showing the actual ITI-18 transaction using in the implementation while </w:t>
      </w:r>
      <w:r w:rsidR="0004604B" w:rsidRPr="009C3625">
        <w:rPr>
          <w:rFonts w:ascii="Times New Roman" w:hAnsi="Times New Roman" w:cs="Times New Roman"/>
          <w:sz w:val="24"/>
          <w:szCs w:val="24"/>
        </w:rPr>
        <w:fldChar w:fldCharType="begin" w:fldLock="1"/>
      </w:r>
      <w:r w:rsidR="0004604B" w:rsidRPr="009C3625">
        <w:rPr>
          <w:rFonts w:ascii="Times New Roman" w:hAnsi="Times New Roman" w:cs="Times New Roman"/>
          <w:sz w:val="24"/>
          <w:szCs w:val="24"/>
        </w:rPr>
        <w:instrText xml:space="preserve"> REF _Ref70914739 \h </w:instrText>
      </w:r>
      <w:r w:rsidR="0023508D" w:rsidRPr="009C3625">
        <w:rPr>
          <w:rFonts w:ascii="Times New Roman" w:hAnsi="Times New Roman" w:cs="Times New Roman"/>
          <w:sz w:val="24"/>
          <w:szCs w:val="24"/>
        </w:rPr>
        <w:instrText xml:space="preserve"> \* MERGEFORMAT </w:instrText>
      </w:r>
      <w:r w:rsidR="0004604B" w:rsidRPr="009C3625">
        <w:rPr>
          <w:rFonts w:ascii="Times New Roman" w:hAnsi="Times New Roman" w:cs="Times New Roman"/>
          <w:sz w:val="24"/>
          <w:szCs w:val="24"/>
        </w:rPr>
      </w:r>
      <w:r w:rsidR="0004604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6</w:t>
      </w:r>
      <w:r w:rsidR="0004604B" w:rsidRPr="009C3625">
        <w:rPr>
          <w:rFonts w:ascii="Times New Roman" w:hAnsi="Times New Roman" w:cs="Times New Roman"/>
          <w:sz w:val="24"/>
          <w:szCs w:val="24"/>
        </w:rPr>
        <w:fldChar w:fldCharType="end"/>
      </w:r>
      <w:r w:rsidR="0004604B" w:rsidRPr="009C3625">
        <w:rPr>
          <w:rFonts w:ascii="Times New Roman" w:hAnsi="Times New Roman" w:cs="Times New Roman"/>
          <w:sz w:val="24"/>
          <w:szCs w:val="24"/>
        </w:rPr>
        <w:t xml:space="preserve"> showing its actual response transaction.</w:t>
      </w:r>
    </w:p>
    <w:p w14:paraId="57B09CFB" w14:textId="77777777" w:rsidR="00CB0E2F" w:rsidRPr="009C3625" w:rsidRDefault="00CB0E2F" w:rsidP="00F42134">
      <w:pPr>
        <w:keepNext/>
      </w:pPr>
    </w:p>
    <w:p w14:paraId="1CCA1AA4" w14:textId="12B1CFE8" w:rsidR="00F42134" w:rsidRPr="009C3625" w:rsidRDefault="00FD0563" w:rsidP="00256B31">
      <w:pPr>
        <w:keepNext/>
        <w:jc w:val="center"/>
      </w:pPr>
      <w:r>
        <w:rPr>
          <w:noProof/>
        </w:rPr>
        <w:drawing>
          <wp:inline distT="0" distB="0" distL="0" distR="0" wp14:anchorId="4A81B15A" wp14:editId="43D3FF79">
            <wp:extent cx="5393404" cy="2828925"/>
            <wp:effectExtent l="0" t="0" r="0" b="0"/>
            <wp:docPr id="112" name="Picture 11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Graphical user interface, text&#10;&#10;Description automatically generated"/>
                    <pic:cNvPicPr/>
                  </pic:nvPicPr>
                  <pic:blipFill>
                    <a:blip r:embed="rId52"/>
                    <a:stretch>
                      <a:fillRect/>
                    </a:stretch>
                  </pic:blipFill>
                  <pic:spPr>
                    <a:xfrm>
                      <a:off x="0" y="0"/>
                      <a:ext cx="5394548" cy="2829525"/>
                    </a:xfrm>
                    <a:prstGeom prst="rect">
                      <a:avLst/>
                    </a:prstGeom>
                  </pic:spPr>
                </pic:pic>
              </a:graphicData>
            </a:graphic>
          </wp:inline>
        </w:drawing>
      </w:r>
    </w:p>
    <w:p w14:paraId="106CB59C" w14:textId="0FF3DA52" w:rsidR="00F42134" w:rsidRDefault="00F42134" w:rsidP="00256B31">
      <w:pPr>
        <w:pStyle w:val="Caption"/>
        <w:jc w:val="center"/>
      </w:pPr>
      <w:bookmarkStart w:id="146" w:name="_Ref74190691"/>
      <w:bookmarkStart w:id="147" w:name="_Toc74189609"/>
      <w:bookmarkStart w:id="148" w:name="_Ref74191065"/>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2</w:t>
        </w:r>
      </w:fldSimple>
      <w:bookmarkEnd w:id="146"/>
      <w:r w:rsidRPr="009C3625">
        <w:t xml:space="preserve"> </w:t>
      </w:r>
      <w:bookmarkStart w:id="149" w:name="_Ref74190893"/>
      <w:r w:rsidRPr="009C3625">
        <w:t>Pseudocode represents general format of Registry Stored Query Request [ITI - 18]</w:t>
      </w:r>
      <w:bookmarkEnd w:id="147"/>
      <w:bookmarkEnd w:id="148"/>
      <w:bookmarkEnd w:id="149"/>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57219A0" w14:textId="77777777" w:rsidR="00FD0563" w:rsidRPr="00FD0563" w:rsidRDefault="00FD0563" w:rsidP="00FD0563"/>
    <w:p w14:paraId="357FE5B5" w14:textId="77777777" w:rsidR="00F42134" w:rsidRPr="009C3625" w:rsidRDefault="00F42134" w:rsidP="00F42134"/>
    <w:p w14:paraId="069C27E6" w14:textId="7EEB9B51" w:rsidR="00F42134" w:rsidRPr="009C3625" w:rsidRDefault="00FD0563" w:rsidP="00256B31">
      <w:pPr>
        <w:keepNext/>
        <w:jc w:val="center"/>
      </w:pPr>
      <w:r>
        <w:rPr>
          <w:noProof/>
        </w:rPr>
        <w:drawing>
          <wp:inline distT="0" distB="0" distL="0" distR="0" wp14:anchorId="2FB26CEF" wp14:editId="50028274">
            <wp:extent cx="5309870" cy="2132965"/>
            <wp:effectExtent l="0" t="0" r="5080" b="635"/>
            <wp:docPr id="113" name="Picture 11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Graphical user interface, text, application, email&#10;&#10;Description automatically generated"/>
                    <pic:cNvPicPr/>
                  </pic:nvPicPr>
                  <pic:blipFill>
                    <a:blip r:embed="rId53"/>
                    <a:stretch>
                      <a:fillRect/>
                    </a:stretch>
                  </pic:blipFill>
                  <pic:spPr>
                    <a:xfrm>
                      <a:off x="0" y="0"/>
                      <a:ext cx="5312987" cy="2134217"/>
                    </a:xfrm>
                    <a:prstGeom prst="rect">
                      <a:avLst/>
                    </a:prstGeom>
                  </pic:spPr>
                </pic:pic>
              </a:graphicData>
            </a:graphic>
          </wp:inline>
        </w:drawing>
      </w:r>
    </w:p>
    <w:p w14:paraId="2FB35F8C" w14:textId="15D6201C" w:rsidR="00F42134" w:rsidRPr="009C3625" w:rsidRDefault="00F42134" w:rsidP="00256B31">
      <w:pPr>
        <w:pStyle w:val="Caption"/>
        <w:jc w:val="center"/>
        <w:rPr>
          <w:i/>
          <w:iCs/>
        </w:rPr>
      </w:pPr>
      <w:bookmarkStart w:id="150" w:name="_Ref74190695"/>
      <w:bookmarkStart w:id="151" w:name="_Toc74189610"/>
      <w:bookmarkStart w:id="152" w:name="_Ref74191068"/>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3</w:t>
        </w:r>
      </w:fldSimple>
      <w:bookmarkEnd w:id="150"/>
      <w:r w:rsidRPr="009C3625">
        <w:t xml:space="preserve"> </w:t>
      </w:r>
      <w:bookmarkStart w:id="153" w:name="_Ref74190899"/>
      <w:r w:rsidRPr="009C3625">
        <w:t xml:space="preserve">Pseudocode represents general format of Query Response </w:t>
      </w:r>
      <w:r w:rsidRPr="009C3625">
        <w:br/>
        <w:t>included “Object Reference” of search results</w:t>
      </w:r>
      <w:bookmarkEnd w:id="151"/>
      <w:bookmarkEnd w:id="152"/>
      <w:bookmarkEnd w:id="153"/>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0F655228" w14:textId="0EE4A01A" w:rsidR="00F42134" w:rsidRPr="009C3625" w:rsidRDefault="00A044DC" w:rsidP="00256B31">
      <w:pPr>
        <w:keepNext/>
        <w:jc w:val="center"/>
      </w:pPr>
      <w:r>
        <w:rPr>
          <w:noProof/>
        </w:rPr>
        <w:lastRenderedPageBreak/>
        <w:drawing>
          <wp:inline distT="0" distB="0" distL="0" distR="0" wp14:anchorId="73DEBBD7" wp14:editId="6F4DB0F1">
            <wp:extent cx="5415979" cy="7000875"/>
            <wp:effectExtent l="0" t="0" r="0" b="0"/>
            <wp:docPr id="114" name="Picture 11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Text&#10;&#10;Description automatically generated with low confidence"/>
                    <pic:cNvPicPr/>
                  </pic:nvPicPr>
                  <pic:blipFill>
                    <a:blip r:embed="rId54"/>
                    <a:stretch>
                      <a:fillRect/>
                    </a:stretch>
                  </pic:blipFill>
                  <pic:spPr>
                    <a:xfrm>
                      <a:off x="0" y="0"/>
                      <a:ext cx="5420750" cy="7007042"/>
                    </a:xfrm>
                    <a:prstGeom prst="rect">
                      <a:avLst/>
                    </a:prstGeom>
                  </pic:spPr>
                </pic:pic>
              </a:graphicData>
            </a:graphic>
          </wp:inline>
        </w:drawing>
      </w:r>
    </w:p>
    <w:p w14:paraId="4B57F382" w14:textId="77777777" w:rsidR="00F42134" w:rsidRPr="009C3625" w:rsidRDefault="00F42134" w:rsidP="00F42134"/>
    <w:p w14:paraId="08259B18" w14:textId="77777777" w:rsidR="00F42134" w:rsidRPr="009C3625" w:rsidRDefault="00F42134" w:rsidP="00F42134"/>
    <w:p w14:paraId="25BBAB88" w14:textId="45FFEE5E" w:rsidR="00F42134" w:rsidRPr="009C3625" w:rsidRDefault="00884379" w:rsidP="00256B31">
      <w:pPr>
        <w:spacing w:after="240"/>
        <w:jc w:val="center"/>
      </w:pPr>
      <w:r>
        <w:rPr>
          <w:noProof/>
        </w:rPr>
        <w:lastRenderedPageBreak/>
        <w:drawing>
          <wp:inline distT="0" distB="0" distL="0" distR="0" wp14:anchorId="06686EFC" wp14:editId="215B4DE8">
            <wp:extent cx="5465378" cy="3838575"/>
            <wp:effectExtent l="0" t="0" r="2540" b="0"/>
            <wp:docPr id="115" name="Picture 1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Text&#10;&#10;Description automatically generated"/>
                    <pic:cNvPicPr/>
                  </pic:nvPicPr>
                  <pic:blipFill>
                    <a:blip r:embed="rId55"/>
                    <a:stretch>
                      <a:fillRect/>
                    </a:stretch>
                  </pic:blipFill>
                  <pic:spPr>
                    <a:xfrm>
                      <a:off x="0" y="0"/>
                      <a:ext cx="5467008" cy="3839720"/>
                    </a:xfrm>
                    <a:prstGeom prst="rect">
                      <a:avLst/>
                    </a:prstGeom>
                  </pic:spPr>
                </pic:pic>
              </a:graphicData>
            </a:graphic>
          </wp:inline>
        </w:drawing>
      </w:r>
    </w:p>
    <w:p w14:paraId="23F97D4C" w14:textId="7F127710" w:rsidR="00F42134" w:rsidRPr="009C3625" w:rsidRDefault="008C129B" w:rsidP="00256B31">
      <w:pPr>
        <w:pStyle w:val="Caption"/>
        <w:jc w:val="center"/>
        <w:rPr>
          <w:i/>
          <w:iCs/>
        </w:rPr>
      </w:pPr>
      <w:bookmarkStart w:id="154" w:name="_Ref74190702"/>
      <w:bookmarkStart w:id="155" w:name="_Toc74189611"/>
      <w:bookmarkStart w:id="156" w:name="_Ref74191072"/>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4</w:t>
        </w:r>
      </w:fldSimple>
      <w:bookmarkEnd w:id="154"/>
      <w:r w:rsidRPr="009C3625">
        <w:t xml:space="preserve"> </w:t>
      </w:r>
      <w:bookmarkStart w:id="157" w:name="_Ref74190907"/>
      <w:r w:rsidRPr="009C3625">
        <w:t xml:space="preserve">Pseudocode represents general format of Query Response </w:t>
      </w:r>
      <w:r w:rsidRPr="009C3625">
        <w:br/>
        <w:t>included "Leaf Class" of search result</w:t>
      </w:r>
      <w:bookmarkEnd w:id="155"/>
      <w:bookmarkEnd w:id="156"/>
      <w:bookmarkEnd w:id="157"/>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5489FC8" w14:textId="738EF4CD" w:rsidR="00F42134" w:rsidRPr="009C3625" w:rsidRDefault="00C44B6E" w:rsidP="00256B31">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E52485E" wp14:editId="5273EEB5">
            <wp:extent cx="5638402" cy="5972175"/>
            <wp:effectExtent l="0" t="0" r="635" b="0"/>
            <wp:docPr id="116" name="Picture 1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Table&#10;&#10;Description automatically generated"/>
                    <pic:cNvPicPr/>
                  </pic:nvPicPr>
                  <pic:blipFill>
                    <a:blip r:embed="rId56"/>
                    <a:stretch>
                      <a:fillRect/>
                    </a:stretch>
                  </pic:blipFill>
                  <pic:spPr>
                    <a:xfrm>
                      <a:off x="0" y="0"/>
                      <a:ext cx="5641526" cy="5975484"/>
                    </a:xfrm>
                    <a:prstGeom prst="rect">
                      <a:avLst/>
                    </a:prstGeom>
                  </pic:spPr>
                </pic:pic>
              </a:graphicData>
            </a:graphic>
          </wp:inline>
        </w:drawing>
      </w:r>
    </w:p>
    <w:p w14:paraId="761935D7" w14:textId="43ABB5A7" w:rsidR="00256B31" w:rsidRPr="009C3625" w:rsidRDefault="00256B31" w:rsidP="00256B31">
      <w:pPr>
        <w:pStyle w:val="Caption"/>
        <w:jc w:val="center"/>
        <w:rPr>
          <w:i/>
          <w:iCs/>
        </w:rPr>
      </w:pPr>
      <w:bookmarkStart w:id="158" w:name="_Ref70696482"/>
      <w:bookmarkStart w:id="159" w:name="_Toc74189612"/>
      <w:bookmarkStart w:id="160" w:name="_Ref74191076"/>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5</w:t>
        </w:r>
      </w:fldSimple>
      <w:bookmarkEnd w:id="158"/>
      <w:r w:rsidRPr="009C3625">
        <w:t xml:space="preserve"> </w:t>
      </w:r>
      <w:bookmarkStart w:id="161" w:name="_Ref74190995"/>
      <w:r w:rsidRPr="009C3625">
        <w:t>XML Code Snippet of</w:t>
      </w:r>
      <w:r w:rsidR="009F1B90" w:rsidRPr="009C3625">
        <w:t xml:space="preserve"> </w:t>
      </w:r>
      <w:proofErr w:type="spellStart"/>
      <w:r w:rsidRPr="009C3625">
        <w:t>RegistryStoredQueryRequest</w:t>
      </w:r>
      <w:proofErr w:type="spellEnd"/>
      <w:r w:rsidRPr="009C3625">
        <w:t xml:space="preserve"> [ITI-18] Transaction Sample</w:t>
      </w:r>
      <w:bookmarkEnd w:id="159"/>
      <w:bookmarkEnd w:id="160"/>
      <w:bookmarkEnd w:id="161"/>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671453E5" w14:textId="77777777" w:rsidR="00F42134" w:rsidRPr="009C3625" w:rsidRDefault="00F42134" w:rsidP="00F42134"/>
    <w:p w14:paraId="11E371CE" w14:textId="77777777" w:rsidR="00F42134" w:rsidRPr="009C3625" w:rsidRDefault="00F42134" w:rsidP="00F42134"/>
    <w:p w14:paraId="5D9197BE" w14:textId="77777777" w:rsidR="00F42134" w:rsidRPr="009C3625" w:rsidRDefault="00F42134" w:rsidP="00F42134"/>
    <w:p w14:paraId="35773ECC" w14:textId="77777777" w:rsidR="00F42134" w:rsidRPr="009C3625" w:rsidRDefault="00F42134" w:rsidP="00F42134"/>
    <w:p w14:paraId="3AB0EBBB" w14:textId="77777777" w:rsidR="00F42134" w:rsidRPr="009C3625" w:rsidRDefault="00F42134" w:rsidP="00F42134"/>
    <w:p w14:paraId="305033AF" w14:textId="77777777" w:rsidR="00F42134" w:rsidRPr="009C3625" w:rsidRDefault="00F42134" w:rsidP="00F42134"/>
    <w:p w14:paraId="0FDB96BF" w14:textId="71EC4DA9" w:rsidR="00F42134" w:rsidRPr="009C3625" w:rsidRDefault="006D0B3C" w:rsidP="00256B31">
      <w:pPr>
        <w:keepNext/>
        <w:jc w:val="center"/>
      </w:pPr>
      <w:r>
        <w:rPr>
          <w:noProof/>
        </w:rPr>
        <w:lastRenderedPageBreak/>
        <w:drawing>
          <wp:inline distT="0" distB="0" distL="0" distR="0" wp14:anchorId="116C324D" wp14:editId="65319810">
            <wp:extent cx="5495476" cy="7200900"/>
            <wp:effectExtent l="0" t="0" r="0" b="0"/>
            <wp:docPr id="117" name="Picture 1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Table&#10;&#10;Description automatically generated"/>
                    <pic:cNvPicPr/>
                  </pic:nvPicPr>
                  <pic:blipFill>
                    <a:blip r:embed="rId57"/>
                    <a:stretch>
                      <a:fillRect/>
                    </a:stretch>
                  </pic:blipFill>
                  <pic:spPr>
                    <a:xfrm>
                      <a:off x="0" y="0"/>
                      <a:ext cx="5501442" cy="7208718"/>
                    </a:xfrm>
                    <a:prstGeom prst="rect">
                      <a:avLst/>
                    </a:prstGeom>
                  </pic:spPr>
                </pic:pic>
              </a:graphicData>
            </a:graphic>
          </wp:inline>
        </w:drawing>
      </w:r>
    </w:p>
    <w:p w14:paraId="15DCC776" w14:textId="77777777" w:rsidR="00F42134" w:rsidRPr="009C3625" w:rsidRDefault="00F42134" w:rsidP="00F42134"/>
    <w:p w14:paraId="51DCB5BC" w14:textId="77777777" w:rsidR="00F42134" w:rsidRPr="009C3625" w:rsidRDefault="00F42134" w:rsidP="00F42134"/>
    <w:p w14:paraId="1B34CC29" w14:textId="77777777" w:rsidR="00F42134" w:rsidRPr="009C3625" w:rsidRDefault="00F42134" w:rsidP="00F42134"/>
    <w:p w14:paraId="5388F2B9" w14:textId="5EC2898B" w:rsidR="00F42134" w:rsidRPr="009C3625" w:rsidRDefault="00AC084F" w:rsidP="00256B31">
      <w:pPr>
        <w:jc w:val="center"/>
      </w:pPr>
      <w:r>
        <w:rPr>
          <w:noProof/>
        </w:rPr>
        <w:lastRenderedPageBreak/>
        <w:drawing>
          <wp:inline distT="0" distB="0" distL="0" distR="0" wp14:anchorId="6823738F" wp14:editId="4F5C2434">
            <wp:extent cx="5495925" cy="7051635"/>
            <wp:effectExtent l="0" t="0" r="0" b="0"/>
            <wp:docPr id="118" name="Picture 1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A picture containing text&#10;&#10;Description automatically generated"/>
                    <pic:cNvPicPr/>
                  </pic:nvPicPr>
                  <pic:blipFill>
                    <a:blip r:embed="rId58"/>
                    <a:stretch>
                      <a:fillRect/>
                    </a:stretch>
                  </pic:blipFill>
                  <pic:spPr>
                    <a:xfrm>
                      <a:off x="0" y="0"/>
                      <a:ext cx="5499575" cy="7056318"/>
                    </a:xfrm>
                    <a:prstGeom prst="rect">
                      <a:avLst/>
                    </a:prstGeom>
                  </pic:spPr>
                </pic:pic>
              </a:graphicData>
            </a:graphic>
          </wp:inline>
        </w:drawing>
      </w:r>
    </w:p>
    <w:p w14:paraId="3C9A74DF" w14:textId="77777777" w:rsidR="00F42134" w:rsidRPr="009C3625" w:rsidRDefault="00F42134" w:rsidP="00F42134"/>
    <w:p w14:paraId="0C825500" w14:textId="77777777" w:rsidR="00F42134" w:rsidRPr="009C3625" w:rsidRDefault="00F42134" w:rsidP="00F42134"/>
    <w:p w14:paraId="7F038723" w14:textId="77777777" w:rsidR="00F42134" w:rsidRPr="009C3625" w:rsidRDefault="00F42134" w:rsidP="00F42134"/>
    <w:p w14:paraId="45643503" w14:textId="70FA8407" w:rsidR="00F42134" w:rsidRPr="009C3625" w:rsidRDefault="00CD1437" w:rsidP="00256B31">
      <w:pPr>
        <w:jc w:val="center"/>
      </w:pPr>
      <w:r>
        <w:rPr>
          <w:noProof/>
        </w:rPr>
        <w:lastRenderedPageBreak/>
        <w:drawing>
          <wp:inline distT="0" distB="0" distL="0" distR="0" wp14:anchorId="55A801F1" wp14:editId="260DEF87">
            <wp:extent cx="5429525" cy="6886575"/>
            <wp:effectExtent l="0" t="0" r="0" b="0"/>
            <wp:docPr id="119" name="Picture 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Text&#10;&#10;Description automatically generated"/>
                    <pic:cNvPicPr/>
                  </pic:nvPicPr>
                  <pic:blipFill>
                    <a:blip r:embed="rId59"/>
                    <a:stretch>
                      <a:fillRect/>
                    </a:stretch>
                  </pic:blipFill>
                  <pic:spPr>
                    <a:xfrm>
                      <a:off x="0" y="0"/>
                      <a:ext cx="5431675" cy="6889302"/>
                    </a:xfrm>
                    <a:prstGeom prst="rect">
                      <a:avLst/>
                    </a:prstGeom>
                  </pic:spPr>
                </pic:pic>
              </a:graphicData>
            </a:graphic>
          </wp:inline>
        </w:drawing>
      </w:r>
    </w:p>
    <w:p w14:paraId="6ABCADE3" w14:textId="77777777" w:rsidR="00F42134" w:rsidRPr="009C3625" w:rsidRDefault="00F42134" w:rsidP="00F42134"/>
    <w:p w14:paraId="6367DC9E" w14:textId="77777777" w:rsidR="00F42134" w:rsidRPr="009C3625" w:rsidRDefault="00F42134" w:rsidP="00F42134"/>
    <w:p w14:paraId="22877C9B" w14:textId="77777777" w:rsidR="00F42134" w:rsidRPr="009C3625" w:rsidRDefault="00F42134" w:rsidP="00F42134"/>
    <w:p w14:paraId="42C40CAB" w14:textId="012BD6A7" w:rsidR="00F42134" w:rsidRPr="009C3625" w:rsidRDefault="00EB559D" w:rsidP="00256B31">
      <w:pPr>
        <w:jc w:val="center"/>
      </w:pPr>
      <w:r>
        <w:rPr>
          <w:noProof/>
        </w:rPr>
        <w:lastRenderedPageBreak/>
        <w:drawing>
          <wp:inline distT="0" distB="0" distL="0" distR="0" wp14:anchorId="09D6803D" wp14:editId="4BB99E5B">
            <wp:extent cx="5427656" cy="6905625"/>
            <wp:effectExtent l="0" t="0" r="1905" b="0"/>
            <wp:docPr id="120" name="Picture 120" descr="A close-up of a docu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A close-up of a document&#10;&#10;Description automatically generated with medium confidence"/>
                    <pic:cNvPicPr/>
                  </pic:nvPicPr>
                  <pic:blipFill>
                    <a:blip r:embed="rId60"/>
                    <a:stretch>
                      <a:fillRect/>
                    </a:stretch>
                  </pic:blipFill>
                  <pic:spPr>
                    <a:xfrm>
                      <a:off x="0" y="0"/>
                      <a:ext cx="5432264" cy="6911488"/>
                    </a:xfrm>
                    <a:prstGeom prst="rect">
                      <a:avLst/>
                    </a:prstGeom>
                  </pic:spPr>
                </pic:pic>
              </a:graphicData>
            </a:graphic>
          </wp:inline>
        </w:drawing>
      </w:r>
    </w:p>
    <w:p w14:paraId="48644D23" w14:textId="77777777" w:rsidR="00F42134" w:rsidRPr="009C3625" w:rsidRDefault="00F42134" w:rsidP="00F42134"/>
    <w:p w14:paraId="4AF017B3" w14:textId="77777777" w:rsidR="00F42134" w:rsidRPr="009C3625" w:rsidRDefault="00F42134" w:rsidP="00F42134"/>
    <w:p w14:paraId="77C9FBA6" w14:textId="77777777" w:rsidR="00F42134" w:rsidRPr="009C3625" w:rsidRDefault="00F42134" w:rsidP="00F42134"/>
    <w:p w14:paraId="1AC81667" w14:textId="7AD705BA" w:rsidR="00F42134" w:rsidRPr="009C3625" w:rsidRDefault="00BF7B99" w:rsidP="00256B31">
      <w:pPr>
        <w:spacing w:after="240"/>
        <w:jc w:val="center"/>
      </w:pPr>
      <w:r>
        <w:rPr>
          <w:noProof/>
        </w:rPr>
        <w:lastRenderedPageBreak/>
        <w:drawing>
          <wp:inline distT="0" distB="0" distL="0" distR="0" wp14:anchorId="26039F17" wp14:editId="56566C03">
            <wp:extent cx="5503512" cy="4800600"/>
            <wp:effectExtent l="0" t="0" r="2540" b="0"/>
            <wp:docPr id="121" name="Picture 12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Text, letter&#10;&#10;Description automatically generated"/>
                    <pic:cNvPicPr/>
                  </pic:nvPicPr>
                  <pic:blipFill>
                    <a:blip r:embed="rId61"/>
                    <a:stretch>
                      <a:fillRect/>
                    </a:stretch>
                  </pic:blipFill>
                  <pic:spPr>
                    <a:xfrm>
                      <a:off x="0" y="0"/>
                      <a:ext cx="5510420" cy="4806625"/>
                    </a:xfrm>
                    <a:prstGeom prst="rect">
                      <a:avLst/>
                    </a:prstGeom>
                  </pic:spPr>
                </pic:pic>
              </a:graphicData>
            </a:graphic>
          </wp:inline>
        </w:drawing>
      </w:r>
    </w:p>
    <w:p w14:paraId="5220D1A9" w14:textId="5D80DC36" w:rsidR="005C0216" w:rsidRPr="009C3625" w:rsidRDefault="005C0216" w:rsidP="00943DCC">
      <w:pPr>
        <w:pStyle w:val="Caption"/>
        <w:jc w:val="center"/>
        <w:rPr>
          <w:i/>
          <w:iCs/>
        </w:rPr>
      </w:pPr>
      <w:bookmarkStart w:id="162" w:name="_Ref70914739"/>
      <w:bookmarkStart w:id="163" w:name="_Toc74189613"/>
      <w:bookmarkStart w:id="164" w:name="_Ref74191080"/>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6</w:t>
        </w:r>
      </w:fldSimple>
      <w:bookmarkEnd w:id="162"/>
      <w:r w:rsidRPr="009C3625">
        <w:t xml:space="preserve"> </w:t>
      </w:r>
      <w:bookmarkStart w:id="165" w:name="_Ref74191003"/>
      <w:r w:rsidRPr="009C3625">
        <w:t xml:space="preserve">XML Code Snippet of </w:t>
      </w:r>
      <w:proofErr w:type="spellStart"/>
      <w:r w:rsidRPr="009C3625">
        <w:t>RegistryStoredQueryResponse</w:t>
      </w:r>
      <w:proofErr w:type="spellEnd"/>
      <w:r w:rsidRPr="009C3625">
        <w:t xml:space="preserve"> Transaction Sample</w:t>
      </w:r>
      <w:bookmarkEnd w:id="163"/>
      <w:bookmarkEnd w:id="164"/>
      <w:bookmarkEnd w:id="165"/>
      <w:r w:rsidR="00CB68AC">
        <w:t xml:space="preserve"> </w:t>
      </w:r>
      <w:r w:rsidR="00CB68AC">
        <w:fldChar w:fldCharType="begin" w:fldLock="1"/>
      </w:r>
      <w:r w:rsidR="0029292E">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762385C1" w14:textId="77777777" w:rsidR="00F42134" w:rsidRPr="009C3625" w:rsidRDefault="00F42134" w:rsidP="00520F31">
      <w:pPr>
        <w:pStyle w:val="ListParagraph"/>
        <w:spacing w:line="360" w:lineRule="auto"/>
        <w:ind w:left="0"/>
        <w:jc w:val="thaiDistribute"/>
        <w:rPr>
          <w:rFonts w:ascii="Times New Roman" w:hAnsi="Times New Roman" w:cs="Times New Roman"/>
          <w:sz w:val="24"/>
          <w:szCs w:val="24"/>
        </w:rPr>
      </w:pPr>
    </w:p>
    <w:p w14:paraId="51CF734D" w14:textId="77777777" w:rsidR="005D3CB7" w:rsidRPr="009C3625" w:rsidRDefault="005D3CB7"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7DB62FD0" w14:textId="6336B947" w:rsidR="00520F31"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520F31" w:rsidRPr="009C3625">
        <w:rPr>
          <w:rFonts w:ascii="Times New Roman" w:hAnsi="Times New Roman" w:cs="Times New Roman"/>
          <w:sz w:val="24"/>
          <w:szCs w:val="24"/>
        </w:rPr>
        <w:t xml:space="preserve">4.2.2.2 XDS Document Consumer Actor </w:t>
      </w:r>
      <w:r w:rsidR="001376D8" w:rsidRPr="009C3625">
        <w:rPr>
          <w:rFonts w:ascii="Times New Roman" w:hAnsi="Times New Roman" w:cs="Times New Roman"/>
          <w:sz w:val="24"/>
          <w:szCs w:val="24"/>
        </w:rPr>
        <w:t>S</w:t>
      </w:r>
      <w:r w:rsidR="00520F31" w:rsidRPr="009C3625">
        <w:rPr>
          <w:rFonts w:ascii="Times New Roman" w:hAnsi="Times New Roman" w:cs="Times New Roman"/>
          <w:sz w:val="24"/>
          <w:szCs w:val="24"/>
        </w:rPr>
        <w:t xml:space="preserve">imulating </w:t>
      </w:r>
      <w:r w:rsidR="001376D8" w:rsidRPr="009C3625">
        <w:rPr>
          <w:rFonts w:ascii="Times New Roman" w:hAnsi="Times New Roman" w:cs="Times New Roman"/>
          <w:sz w:val="24"/>
          <w:szCs w:val="24"/>
        </w:rPr>
        <w:t>P</w:t>
      </w:r>
      <w:r w:rsidR="00520F31" w:rsidRPr="009C3625">
        <w:rPr>
          <w:rFonts w:ascii="Times New Roman" w:hAnsi="Times New Roman" w:cs="Times New Roman"/>
          <w:sz w:val="24"/>
          <w:szCs w:val="24"/>
        </w:rPr>
        <w:t>rogram</w:t>
      </w:r>
    </w:p>
    <w:p w14:paraId="2A9AC477" w14:textId="1CF6F279" w:rsidR="00F61430" w:rsidRPr="009C3625" w:rsidRDefault="00F6143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18480A" w:rsidRPr="009C3625">
        <w:rPr>
          <w:rFonts w:ascii="Times New Roman" w:hAnsi="Times New Roman" w:cs="Times New Roman"/>
          <w:sz w:val="24"/>
          <w:szCs w:val="24"/>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7C54708C" w14:textId="7E2F2F07" w:rsidR="00E615F6" w:rsidRPr="009C3625" w:rsidRDefault="00B0548B" w:rsidP="00E615F6">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18480A" w:rsidRPr="009C3625">
        <w:rPr>
          <w:rFonts w:ascii="Times New Roman" w:hAnsi="Times New Roman" w:cs="Times New Roman"/>
          <w:sz w:val="24"/>
          <w:szCs w:val="24"/>
        </w:rPr>
        <w:t xml:space="preserve">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r w:rsidR="0018480A" w:rsidRPr="009C3625">
        <w:rPr>
          <w:rFonts w:ascii="Times New Roman" w:hAnsi="Times New Roman" w:cs="Times New Roman"/>
          <w:sz w:val="24"/>
          <w:szCs w:val="24"/>
        </w:rPr>
        <w:fldChar w:fldCharType="begin" w:fldLock="1"/>
      </w:r>
      <w:r w:rsidR="0018480A" w:rsidRPr="009C3625">
        <w:rPr>
          <w:rFonts w:ascii="Times New Roman" w:hAnsi="Times New Roman" w:cs="Times New Roman"/>
          <w:sz w:val="24"/>
          <w:szCs w:val="24"/>
        </w:rPr>
        <w:instrText xml:space="preserve"> REF _Ref74246122 \h </w:instrText>
      </w:r>
      <w:r w:rsidR="0023508D" w:rsidRPr="009C3625">
        <w:rPr>
          <w:rFonts w:ascii="Times New Roman" w:hAnsi="Times New Roman" w:cs="Times New Roman"/>
          <w:sz w:val="24"/>
          <w:szCs w:val="24"/>
        </w:rPr>
        <w:instrText xml:space="preserve"> \* MERGEFORMAT </w:instrText>
      </w:r>
      <w:r w:rsidR="0018480A" w:rsidRPr="009C3625">
        <w:rPr>
          <w:rFonts w:ascii="Times New Roman" w:hAnsi="Times New Roman" w:cs="Times New Roman"/>
          <w:sz w:val="24"/>
          <w:szCs w:val="24"/>
        </w:rPr>
      </w:r>
      <w:r w:rsidR="0018480A"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1</w:t>
      </w:r>
      <w:r w:rsidR="0018480A" w:rsidRPr="009C3625">
        <w:rPr>
          <w:rFonts w:ascii="Times New Roman" w:hAnsi="Times New Roman" w:cs="Times New Roman"/>
          <w:sz w:val="24"/>
          <w:szCs w:val="24"/>
        </w:rPr>
        <w:fldChar w:fldCharType="end"/>
      </w:r>
      <w:r w:rsidR="0018480A" w:rsidRPr="009C3625">
        <w:rPr>
          <w:rFonts w:ascii="Times New Roman" w:hAnsi="Times New Roman" w:cs="Times New Roman"/>
          <w:sz w:val="24"/>
          <w:szCs w:val="24"/>
        </w:rPr>
        <w:t xml:space="preserve"> showing the </w:t>
      </w:r>
      <w:proofErr w:type="spellStart"/>
      <w:r w:rsidR="0018480A" w:rsidRPr="009C3625">
        <w:rPr>
          <w:rFonts w:ascii="Times New Roman" w:hAnsi="Times New Roman" w:cs="Times New Roman"/>
          <w:sz w:val="24"/>
          <w:szCs w:val="24"/>
        </w:rPr>
        <w:t>Javascript</w:t>
      </w:r>
      <w:proofErr w:type="spellEnd"/>
      <w:r w:rsidR="0018480A" w:rsidRPr="009C3625">
        <w:rPr>
          <w:rFonts w:ascii="Times New Roman" w:hAnsi="Times New Roman" w:cs="Times New Roman"/>
          <w:sz w:val="24"/>
          <w:szCs w:val="24"/>
        </w:rPr>
        <w:t xml:space="preserve"> code snippet for the native-side of the XDS Document Consumer Actor program.</w:t>
      </w:r>
      <w:r w:rsidR="00E615F6" w:rsidRPr="009C3625">
        <w:rPr>
          <w:rFonts w:ascii="Times New Roman" w:hAnsi="Times New Roman" w:cs="Times New Roman"/>
          <w:sz w:val="24"/>
          <w:szCs w:val="24"/>
        </w:rPr>
        <w:t xml:space="preserve"> </w:t>
      </w:r>
    </w:p>
    <w:p w14:paraId="27A65B3C" w14:textId="7FE23FAD" w:rsidR="00DF2651" w:rsidRPr="009C3625" w:rsidRDefault="00DF2651" w:rsidP="00DF265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The command-line interface of XDS Document Consumer begins with prompt the user to input registry query types or choose to quit the program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275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user will need to specify digit numbers corresponding to the choice. Then, the user will be prompt to input essential metadata attributes required for the query type (i.e., </w:t>
      </w:r>
      <w:proofErr w:type="spellStart"/>
      <w:r w:rsidRPr="009C3625">
        <w:rPr>
          <w:rFonts w:ascii="Times New Roman" w:hAnsi="Times New Roman" w:cs="Times New Roman"/>
          <w:sz w:val="24"/>
          <w:szCs w:val="24"/>
        </w:rPr>
        <w:t>FindDocuments</w:t>
      </w:r>
      <w:proofErr w:type="spellEnd"/>
      <w:r w:rsidRPr="009C3625">
        <w:rPr>
          <w:rFonts w:ascii="Times New Roman" w:hAnsi="Times New Roman" w:cs="Times New Roman"/>
          <w:sz w:val="24"/>
          <w:szCs w:val="24"/>
        </w:rPr>
        <w:t xml:space="preserve"> will require attributes included </w:t>
      </w:r>
      <w:proofErr w:type="spellStart"/>
      <w:r w:rsidRPr="009C3625">
        <w:rPr>
          <w:rFonts w:ascii="Times New Roman" w:hAnsi="Times New Roman" w:cs="Times New Roman"/>
          <w:sz w:val="24"/>
          <w:szCs w:val="24"/>
        </w:rPr>
        <w:t>DocumentEntryPatientId</w:t>
      </w:r>
      <w:proofErr w:type="spellEnd"/>
      <w:r w:rsidRPr="009C3625">
        <w:rPr>
          <w:rFonts w:ascii="Times New Roman" w:hAnsi="Times New Roman" w:cs="Times New Roman"/>
          <w:sz w:val="24"/>
          <w:szCs w:val="24"/>
        </w:rPr>
        <w:t xml:space="preserve"> and </w:t>
      </w:r>
      <w:proofErr w:type="spellStart"/>
      <w:r w:rsidRPr="009C3625">
        <w:rPr>
          <w:rFonts w:ascii="Times New Roman" w:hAnsi="Times New Roman" w:cs="Times New Roman"/>
          <w:sz w:val="24"/>
          <w:szCs w:val="24"/>
        </w:rPr>
        <w:t>DocumentEntryStatus</w:t>
      </w:r>
      <w:proofErr w:type="spellEnd"/>
      <w:r w:rsidRPr="009C3625">
        <w:rPr>
          <w:rFonts w:ascii="Times New Roman" w:hAnsi="Times New Roman" w:cs="Times New Roman"/>
          <w:sz w:val="24"/>
          <w:szCs w:val="24"/>
        </w:rPr>
        <w:t xml:space="preserve">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289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8</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before prompt to input other metadata attributes as optional depending on the information the user known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303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9</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en there are no more metadata attribute values to add, the user can choose to start a query for the document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318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0</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XDS Document Consumer </w:t>
      </w:r>
      <w:r w:rsidRPr="009C3625">
        <w:rPr>
          <w:rFonts w:ascii="Times New Roman" w:hAnsi="Times New Roman" w:cs="Times New Roman"/>
          <w:sz w:val="24"/>
          <w:szCs w:val="24"/>
        </w:rPr>
        <w:lastRenderedPageBreak/>
        <w:t>Actor program will then accept the input and assort it into the ITI-18 transaction before sending it to XDS Document Registry Actor.</w:t>
      </w:r>
    </w:p>
    <w:p w14:paraId="3406D840" w14:textId="77777777" w:rsidR="00DF2651" w:rsidRPr="009C3625" w:rsidRDefault="00DF2651" w:rsidP="00DF265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14B6C06C" wp14:editId="49FC4C88">
            <wp:extent cx="2714242" cy="23774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746117" cy="2405360"/>
                    </a:xfrm>
                    <a:prstGeom prst="rect">
                      <a:avLst/>
                    </a:prstGeom>
                  </pic:spPr>
                </pic:pic>
              </a:graphicData>
            </a:graphic>
          </wp:inline>
        </w:drawing>
      </w:r>
    </w:p>
    <w:p w14:paraId="05A2E5B9" w14:textId="5687DCD1" w:rsidR="00DF2651" w:rsidRPr="009C3625" w:rsidRDefault="00DF2651" w:rsidP="00DF2651">
      <w:pPr>
        <w:pStyle w:val="Caption"/>
        <w:spacing w:after="240"/>
        <w:jc w:val="center"/>
      </w:pPr>
      <w:bookmarkStart w:id="166" w:name="_Ref74246275"/>
      <w:bookmarkStart w:id="167" w:name="_Ref74284884"/>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7</w:t>
        </w:r>
      </w:fldSimple>
      <w:bookmarkEnd w:id="166"/>
      <w:r w:rsidRPr="009C3625">
        <w:t xml:space="preserve"> </w:t>
      </w:r>
      <w:bookmarkStart w:id="168" w:name="_Ref74284575"/>
      <w:r w:rsidRPr="009C3625">
        <w:t>The program prompt user to input query type</w:t>
      </w:r>
      <w:bookmarkEnd w:id="167"/>
      <w:bookmarkEnd w:id="168"/>
    </w:p>
    <w:p w14:paraId="55538ED9" w14:textId="77777777" w:rsidR="00DF2651" w:rsidRPr="009C3625" w:rsidRDefault="00DF2651" w:rsidP="00DF2651">
      <w:pPr>
        <w:keepNext/>
        <w:jc w:val="center"/>
      </w:pPr>
      <w:r w:rsidRPr="009C3625">
        <w:rPr>
          <w:noProof/>
        </w:rPr>
        <w:drawing>
          <wp:inline distT="0" distB="0" distL="0" distR="0" wp14:anchorId="2C411F5F" wp14:editId="50C2A986">
            <wp:extent cx="2827175" cy="570871"/>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915168" cy="588639"/>
                    </a:xfrm>
                    <a:prstGeom prst="rect">
                      <a:avLst/>
                    </a:prstGeom>
                  </pic:spPr>
                </pic:pic>
              </a:graphicData>
            </a:graphic>
          </wp:inline>
        </w:drawing>
      </w:r>
    </w:p>
    <w:p w14:paraId="019BEDDB" w14:textId="33055145" w:rsidR="00DF2651" w:rsidRPr="009C3625" w:rsidRDefault="00DF2651" w:rsidP="00DF2651">
      <w:pPr>
        <w:pStyle w:val="Caption"/>
        <w:jc w:val="center"/>
      </w:pPr>
      <w:bookmarkStart w:id="169" w:name="_Ref74246289"/>
      <w:bookmarkStart w:id="170" w:name="_Ref7428488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8</w:t>
        </w:r>
      </w:fldSimple>
      <w:bookmarkEnd w:id="169"/>
      <w:r w:rsidRPr="009C3625">
        <w:t xml:space="preserve"> </w:t>
      </w:r>
      <w:bookmarkStart w:id="171" w:name="_Ref74284584"/>
      <w:r w:rsidRPr="009C3625">
        <w:t>The program prompt user to input essential metadata attribute values</w:t>
      </w:r>
      <w:bookmarkEnd w:id="170"/>
      <w:bookmarkEnd w:id="171"/>
      <w:r w:rsidRPr="009C3625">
        <w:t xml:space="preserve"> </w:t>
      </w:r>
    </w:p>
    <w:p w14:paraId="5600A7ED" w14:textId="77777777" w:rsidR="00DF2651" w:rsidRPr="009C3625" w:rsidRDefault="00DF2651" w:rsidP="00DF2651">
      <w:pPr>
        <w:pStyle w:val="Caption"/>
        <w:spacing w:after="240"/>
        <w:jc w:val="center"/>
      </w:pPr>
      <w:r w:rsidRPr="009C3625">
        <w:t xml:space="preserve">(In case of </w:t>
      </w:r>
      <w:proofErr w:type="spellStart"/>
      <w:r w:rsidRPr="009C3625">
        <w:t>FindDocuments</w:t>
      </w:r>
      <w:proofErr w:type="spellEnd"/>
      <w:r w:rsidRPr="009C3625">
        <w:t xml:space="preserve"> query type)</w:t>
      </w:r>
    </w:p>
    <w:p w14:paraId="7236FFDE" w14:textId="77777777" w:rsidR="00DF2651" w:rsidRPr="009C3625" w:rsidRDefault="00DF2651" w:rsidP="00DF2651">
      <w:pPr>
        <w:keepNext/>
        <w:jc w:val="center"/>
      </w:pPr>
      <w:r w:rsidRPr="009C3625">
        <w:rPr>
          <w:noProof/>
        </w:rPr>
        <w:drawing>
          <wp:inline distT="0" distB="0" distL="0" distR="0" wp14:anchorId="6903B3DD" wp14:editId="39208170">
            <wp:extent cx="2742768" cy="2761641"/>
            <wp:effectExtent l="0" t="0" r="63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773423" cy="2792507"/>
                    </a:xfrm>
                    <a:prstGeom prst="rect">
                      <a:avLst/>
                    </a:prstGeom>
                  </pic:spPr>
                </pic:pic>
              </a:graphicData>
            </a:graphic>
          </wp:inline>
        </w:drawing>
      </w:r>
    </w:p>
    <w:p w14:paraId="4302EBF9" w14:textId="4B9522B4" w:rsidR="00DF2651" w:rsidRPr="009C3625" w:rsidRDefault="00DF2651" w:rsidP="00DF2651">
      <w:pPr>
        <w:pStyle w:val="Caption"/>
        <w:spacing w:after="240"/>
        <w:jc w:val="center"/>
      </w:pPr>
      <w:bookmarkStart w:id="172" w:name="_Ref74246303"/>
      <w:bookmarkStart w:id="173" w:name="_Ref74284892"/>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29</w:t>
        </w:r>
      </w:fldSimple>
      <w:bookmarkEnd w:id="172"/>
      <w:r w:rsidRPr="009C3625">
        <w:t xml:space="preserve"> </w:t>
      </w:r>
      <w:bookmarkStart w:id="174" w:name="_Ref74284594"/>
      <w:r w:rsidRPr="009C3625">
        <w:t>The program prompt user to input optional metadata attributes</w:t>
      </w:r>
      <w:bookmarkEnd w:id="173"/>
      <w:bookmarkEnd w:id="174"/>
    </w:p>
    <w:p w14:paraId="622380E7" w14:textId="77777777" w:rsidR="00DF2651" w:rsidRPr="009C3625" w:rsidRDefault="00DF2651" w:rsidP="00DF2651">
      <w:pPr>
        <w:keepNext/>
        <w:jc w:val="center"/>
      </w:pPr>
      <w:r w:rsidRPr="009C3625">
        <w:rPr>
          <w:noProof/>
        </w:rPr>
        <w:lastRenderedPageBreak/>
        <w:drawing>
          <wp:inline distT="0" distB="0" distL="0" distR="0" wp14:anchorId="0B32CE53" wp14:editId="6D0E242C">
            <wp:extent cx="3010760" cy="366555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032524" cy="3692048"/>
                    </a:xfrm>
                    <a:prstGeom prst="rect">
                      <a:avLst/>
                    </a:prstGeom>
                  </pic:spPr>
                </pic:pic>
              </a:graphicData>
            </a:graphic>
          </wp:inline>
        </w:drawing>
      </w:r>
    </w:p>
    <w:p w14:paraId="071508C5" w14:textId="43FD49BF" w:rsidR="00DF2651" w:rsidRPr="009C3625" w:rsidRDefault="00DF2651" w:rsidP="00DF2651">
      <w:pPr>
        <w:pStyle w:val="Caption"/>
        <w:jc w:val="center"/>
      </w:pPr>
      <w:bookmarkStart w:id="175" w:name="_Ref74246318"/>
      <w:bookmarkStart w:id="176" w:name="_Ref74284896"/>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0</w:t>
        </w:r>
      </w:fldSimple>
      <w:bookmarkEnd w:id="175"/>
      <w:r w:rsidRPr="009C3625">
        <w:t xml:space="preserve"> </w:t>
      </w:r>
      <w:bookmarkStart w:id="177" w:name="_Ref74284599"/>
      <w:r w:rsidRPr="009C3625">
        <w:t>The user chooses to start the query after input all known attributes</w:t>
      </w:r>
      <w:bookmarkEnd w:id="176"/>
      <w:bookmarkEnd w:id="177"/>
    </w:p>
    <w:p w14:paraId="4CFE21CA" w14:textId="77777777" w:rsidR="00DF2651" w:rsidRPr="009C3625" w:rsidRDefault="00DF2651" w:rsidP="00DF2651">
      <w:pPr>
        <w:spacing w:line="360" w:lineRule="auto"/>
        <w:jc w:val="thaiDistribute"/>
      </w:pPr>
    </w:p>
    <w:p w14:paraId="4C633360" w14:textId="77777777" w:rsidR="00DF2651" w:rsidRPr="009C3625" w:rsidRDefault="00DF2651" w:rsidP="00DF2651">
      <w:pPr>
        <w:spacing w:line="360" w:lineRule="auto"/>
        <w:jc w:val="thaiDistribute"/>
      </w:pPr>
      <w:r w:rsidRPr="009C3625">
        <w:tab/>
        <w: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t>
      </w:r>
    </w:p>
    <w:p w14:paraId="7D7120A3" w14:textId="3221B143" w:rsidR="00E615F6" w:rsidRPr="009C3625" w:rsidRDefault="00E615F6" w:rsidP="00E615F6">
      <w:pPr>
        <w:pStyle w:val="ListParagraph"/>
        <w:spacing w:line="360" w:lineRule="auto"/>
        <w:ind w:left="0"/>
        <w:jc w:val="thaiDistribute"/>
        <w:rPr>
          <w:rFonts w:ascii="Times New Roman" w:hAnsi="Times New Roman" w:cs="Times New Roman"/>
          <w:sz w:val="24"/>
          <w:szCs w:val="24"/>
        </w:rPr>
      </w:pPr>
    </w:p>
    <w:p w14:paraId="0425F971" w14:textId="5F1A07D3" w:rsidR="00B0548B" w:rsidRPr="009C3625" w:rsidRDefault="00F86658"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04AB1EC5" wp14:editId="33C81B5F">
            <wp:extent cx="4248150" cy="8001000"/>
            <wp:effectExtent l="0" t="0" r="0" b="0"/>
            <wp:docPr id="122" name="Picture 122"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Table&#10;&#10;Description automatically generated with medium confidence"/>
                    <pic:cNvPicPr/>
                  </pic:nvPicPr>
                  <pic:blipFill>
                    <a:blip r:embed="rId66"/>
                    <a:stretch>
                      <a:fillRect/>
                    </a:stretch>
                  </pic:blipFill>
                  <pic:spPr>
                    <a:xfrm>
                      <a:off x="0" y="0"/>
                      <a:ext cx="4248150" cy="8001000"/>
                    </a:xfrm>
                    <a:prstGeom prst="rect">
                      <a:avLst/>
                    </a:prstGeom>
                  </pic:spPr>
                </pic:pic>
              </a:graphicData>
            </a:graphic>
          </wp:inline>
        </w:drawing>
      </w:r>
    </w:p>
    <w:p w14:paraId="49FFAAED" w14:textId="4F981007" w:rsidR="00DF2651" w:rsidRPr="009C3625" w:rsidRDefault="00F86658"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7ABCBF7" wp14:editId="5009A44D">
            <wp:extent cx="5309870" cy="7927975"/>
            <wp:effectExtent l="0" t="0" r="5080" b="0"/>
            <wp:docPr id="123" name="Picture 1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Text&#10;&#10;Description automatically generated"/>
                    <pic:cNvPicPr/>
                  </pic:nvPicPr>
                  <pic:blipFill>
                    <a:blip r:embed="rId67"/>
                    <a:stretch>
                      <a:fillRect/>
                    </a:stretch>
                  </pic:blipFill>
                  <pic:spPr>
                    <a:xfrm>
                      <a:off x="0" y="0"/>
                      <a:ext cx="5309870" cy="7927975"/>
                    </a:xfrm>
                    <a:prstGeom prst="rect">
                      <a:avLst/>
                    </a:prstGeom>
                  </pic:spPr>
                </pic:pic>
              </a:graphicData>
            </a:graphic>
          </wp:inline>
        </w:drawing>
      </w:r>
    </w:p>
    <w:p w14:paraId="19B12F9C" w14:textId="57B3F85E" w:rsidR="00DF2651" w:rsidRPr="009C3625" w:rsidRDefault="00682821"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E4C1C5F" wp14:editId="12071E68">
            <wp:extent cx="5490852" cy="7667625"/>
            <wp:effectExtent l="0" t="0" r="0" b="0"/>
            <wp:docPr id="124" name="Picture 1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Text&#10;&#10;Description automatically generated"/>
                    <pic:cNvPicPr/>
                  </pic:nvPicPr>
                  <pic:blipFill>
                    <a:blip r:embed="rId68"/>
                    <a:stretch>
                      <a:fillRect/>
                    </a:stretch>
                  </pic:blipFill>
                  <pic:spPr>
                    <a:xfrm>
                      <a:off x="0" y="0"/>
                      <a:ext cx="5492756" cy="7670284"/>
                    </a:xfrm>
                    <a:prstGeom prst="rect">
                      <a:avLst/>
                    </a:prstGeom>
                  </pic:spPr>
                </pic:pic>
              </a:graphicData>
            </a:graphic>
          </wp:inline>
        </w:drawing>
      </w:r>
    </w:p>
    <w:p w14:paraId="68915C34" w14:textId="4A511918" w:rsidR="00DF2651" w:rsidRPr="009C3625" w:rsidRDefault="00E3753E"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43C9D4A" wp14:editId="590330B0">
            <wp:extent cx="5525062" cy="7124700"/>
            <wp:effectExtent l="0" t="0" r="0" b="0"/>
            <wp:docPr id="125" name="Picture 12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Table&#10;&#10;Description automatically generated with medium confidence"/>
                    <pic:cNvPicPr/>
                  </pic:nvPicPr>
                  <pic:blipFill>
                    <a:blip r:embed="rId69"/>
                    <a:stretch>
                      <a:fillRect/>
                    </a:stretch>
                  </pic:blipFill>
                  <pic:spPr>
                    <a:xfrm>
                      <a:off x="0" y="0"/>
                      <a:ext cx="5527585" cy="7127954"/>
                    </a:xfrm>
                    <a:prstGeom prst="rect">
                      <a:avLst/>
                    </a:prstGeom>
                  </pic:spPr>
                </pic:pic>
              </a:graphicData>
            </a:graphic>
          </wp:inline>
        </w:drawing>
      </w:r>
    </w:p>
    <w:p w14:paraId="5A713970" w14:textId="23C698B7" w:rsidR="00252E91" w:rsidRPr="009C3625" w:rsidRDefault="002447D1"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4DD75C8" wp14:editId="3C6A31CE">
            <wp:extent cx="5634872" cy="7134225"/>
            <wp:effectExtent l="0" t="0" r="4445" b="0"/>
            <wp:docPr id="126" name="Picture 1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Text&#10;&#10;Description automatically generated"/>
                    <pic:cNvPicPr/>
                  </pic:nvPicPr>
                  <pic:blipFill>
                    <a:blip r:embed="rId70"/>
                    <a:stretch>
                      <a:fillRect/>
                    </a:stretch>
                  </pic:blipFill>
                  <pic:spPr>
                    <a:xfrm>
                      <a:off x="0" y="0"/>
                      <a:ext cx="5638465" cy="7138774"/>
                    </a:xfrm>
                    <a:prstGeom prst="rect">
                      <a:avLst/>
                    </a:prstGeom>
                  </pic:spPr>
                </pic:pic>
              </a:graphicData>
            </a:graphic>
          </wp:inline>
        </w:drawing>
      </w:r>
    </w:p>
    <w:p w14:paraId="6C0D564D" w14:textId="24DDC769" w:rsidR="00252E91" w:rsidRPr="009C3625" w:rsidRDefault="002D52A0"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B37CB54" wp14:editId="7C159CA6">
            <wp:extent cx="5573431" cy="7143750"/>
            <wp:effectExtent l="0" t="0" r="8255" b="0"/>
            <wp:docPr id="127" name="Picture 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Table&#10;&#10;Description automatically generated"/>
                    <pic:cNvPicPr/>
                  </pic:nvPicPr>
                  <pic:blipFill>
                    <a:blip r:embed="rId71"/>
                    <a:stretch>
                      <a:fillRect/>
                    </a:stretch>
                  </pic:blipFill>
                  <pic:spPr>
                    <a:xfrm>
                      <a:off x="0" y="0"/>
                      <a:ext cx="5577102" cy="7148455"/>
                    </a:xfrm>
                    <a:prstGeom prst="rect">
                      <a:avLst/>
                    </a:prstGeom>
                  </pic:spPr>
                </pic:pic>
              </a:graphicData>
            </a:graphic>
          </wp:inline>
        </w:drawing>
      </w:r>
    </w:p>
    <w:p w14:paraId="58348326" w14:textId="5E4E3017" w:rsidR="000F5CC4" w:rsidRPr="009C3625" w:rsidRDefault="000811AC"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7897C389" wp14:editId="2338582E">
            <wp:extent cx="5566533" cy="7505700"/>
            <wp:effectExtent l="0" t="0" r="0" b="0"/>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pic:nvPicPr>
                  <pic:blipFill>
                    <a:blip r:embed="rId72"/>
                    <a:stretch>
                      <a:fillRect/>
                    </a:stretch>
                  </pic:blipFill>
                  <pic:spPr>
                    <a:xfrm>
                      <a:off x="0" y="0"/>
                      <a:ext cx="5569234" cy="7509342"/>
                    </a:xfrm>
                    <a:prstGeom prst="rect">
                      <a:avLst/>
                    </a:prstGeom>
                  </pic:spPr>
                </pic:pic>
              </a:graphicData>
            </a:graphic>
          </wp:inline>
        </w:drawing>
      </w:r>
    </w:p>
    <w:p w14:paraId="67240763" w14:textId="7A9435B4" w:rsidR="000F5CC4" w:rsidRPr="009C3625" w:rsidRDefault="0091261D"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2DD2278" wp14:editId="4617BC22">
            <wp:extent cx="5350132" cy="7172325"/>
            <wp:effectExtent l="0" t="0" r="3175" b="0"/>
            <wp:docPr id="129" name="Picture 1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Text&#10;&#10;Description automatically generated"/>
                    <pic:cNvPicPr/>
                  </pic:nvPicPr>
                  <pic:blipFill>
                    <a:blip r:embed="rId73"/>
                    <a:stretch>
                      <a:fillRect/>
                    </a:stretch>
                  </pic:blipFill>
                  <pic:spPr>
                    <a:xfrm>
                      <a:off x="0" y="0"/>
                      <a:ext cx="5355708" cy="7179800"/>
                    </a:xfrm>
                    <a:prstGeom prst="rect">
                      <a:avLst/>
                    </a:prstGeom>
                  </pic:spPr>
                </pic:pic>
              </a:graphicData>
            </a:graphic>
          </wp:inline>
        </w:drawing>
      </w:r>
    </w:p>
    <w:p w14:paraId="73D114A7" w14:textId="79A5A128" w:rsidR="000F5CC4" w:rsidRPr="009C3625" w:rsidRDefault="00651EB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22481BA" wp14:editId="2704FCBE">
            <wp:extent cx="5525888" cy="7553325"/>
            <wp:effectExtent l="0" t="0" r="0" b="0"/>
            <wp:docPr id="130" name="Picture 13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Text, letter&#10;&#10;Description automatically generated"/>
                    <pic:cNvPicPr/>
                  </pic:nvPicPr>
                  <pic:blipFill>
                    <a:blip r:embed="rId74"/>
                    <a:stretch>
                      <a:fillRect/>
                    </a:stretch>
                  </pic:blipFill>
                  <pic:spPr>
                    <a:xfrm>
                      <a:off x="0" y="0"/>
                      <a:ext cx="5527942" cy="7556133"/>
                    </a:xfrm>
                    <a:prstGeom prst="rect">
                      <a:avLst/>
                    </a:prstGeom>
                  </pic:spPr>
                </pic:pic>
              </a:graphicData>
            </a:graphic>
          </wp:inline>
        </w:drawing>
      </w:r>
    </w:p>
    <w:p w14:paraId="058DF491" w14:textId="334FDD93" w:rsidR="000F5CC4" w:rsidRPr="009C3625" w:rsidRDefault="00AF2A1E"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9F411AB" wp14:editId="5942A941">
            <wp:extent cx="5617588" cy="7210425"/>
            <wp:effectExtent l="0" t="0" r="2540" b="0"/>
            <wp:docPr id="131" name="Picture 13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Table&#10;&#10;Description automatically generated with medium confidence"/>
                    <pic:cNvPicPr/>
                  </pic:nvPicPr>
                  <pic:blipFill>
                    <a:blip r:embed="rId75"/>
                    <a:stretch>
                      <a:fillRect/>
                    </a:stretch>
                  </pic:blipFill>
                  <pic:spPr>
                    <a:xfrm>
                      <a:off x="0" y="0"/>
                      <a:ext cx="5622076" cy="7216186"/>
                    </a:xfrm>
                    <a:prstGeom prst="rect">
                      <a:avLst/>
                    </a:prstGeom>
                  </pic:spPr>
                </pic:pic>
              </a:graphicData>
            </a:graphic>
          </wp:inline>
        </w:drawing>
      </w:r>
    </w:p>
    <w:p w14:paraId="16F0D122" w14:textId="4DB9F33C" w:rsidR="000F5CC4" w:rsidRPr="009C3625" w:rsidRDefault="006F33B9" w:rsidP="006F33B9">
      <w:pPr>
        <w:pStyle w:val="ListParagraph"/>
        <w:keepNext/>
        <w:spacing w:after="0" w:line="360" w:lineRule="auto"/>
        <w:ind w:left="0"/>
        <w:rPr>
          <w:rFonts w:ascii="Times New Roman" w:hAnsi="Times New Roman" w:cs="Times New Roman"/>
          <w:sz w:val="24"/>
          <w:szCs w:val="24"/>
        </w:rPr>
      </w:pPr>
      <w:r>
        <w:rPr>
          <w:noProof/>
        </w:rPr>
        <w:lastRenderedPageBreak/>
        <w:drawing>
          <wp:inline distT="0" distB="0" distL="0" distR="0" wp14:anchorId="71B52587" wp14:editId="0C9A5608">
            <wp:extent cx="5532180" cy="7553325"/>
            <wp:effectExtent l="0" t="0" r="0" b="0"/>
            <wp:docPr id="132" name="Picture 1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Text&#10;&#10;Description automatically generated"/>
                    <pic:cNvPicPr/>
                  </pic:nvPicPr>
                  <pic:blipFill>
                    <a:blip r:embed="rId76"/>
                    <a:stretch>
                      <a:fillRect/>
                    </a:stretch>
                  </pic:blipFill>
                  <pic:spPr>
                    <a:xfrm>
                      <a:off x="0" y="0"/>
                      <a:ext cx="5533917" cy="7555697"/>
                    </a:xfrm>
                    <a:prstGeom prst="rect">
                      <a:avLst/>
                    </a:prstGeom>
                  </pic:spPr>
                </pic:pic>
              </a:graphicData>
            </a:graphic>
          </wp:inline>
        </w:drawing>
      </w:r>
      <w:r>
        <w:rPr>
          <w:rFonts w:ascii="Times New Roman" w:hAnsi="Times New Roman" w:cs="Times New Roman"/>
          <w:sz w:val="24"/>
          <w:szCs w:val="24"/>
        </w:rPr>
        <w:br w:type="textWrapping" w:clear="all"/>
      </w:r>
    </w:p>
    <w:p w14:paraId="6F48103B" w14:textId="4C65B777" w:rsidR="000F5CC4" w:rsidRPr="009C3625" w:rsidRDefault="00354FBC"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753C3AC7" wp14:editId="2CE58901">
            <wp:extent cx="5440515" cy="7562850"/>
            <wp:effectExtent l="0" t="0" r="8255" b="0"/>
            <wp:docPr id="133" name="Picture 133"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Table&#10;&#10;Description automatically generated with low confidence"/>
                    <pic:cNvPicPr/>
                  </pic:nvPicPr>
                  <pic:blipFill>
                    <a:blip r:embed="rId77"/>
                    <a:stretch>
                      <a:fillRect/>
                    </a:stretch>
                  </pic:blipFill>
                  <pic:spPr>
                    <a:xfrm>
                      <a:off x="0" y="0"/>
                      <a:ext cx="5445367" cy="7569595"/>
                    </a:xfrm>
                    <a:prstGeom prst="rect">
                      <a:avLst/>
                    </a:prstGeom>
                  </pic:spPr>
                </pic:pic>
              </a:graphicData>
            </a:graphic>
          </wp:inline>
        </w:drawing>
      </w:r>
    </w:p>
    <w:p w14:paraId="4C0BFCC0" w14:textId="6044CC2B" w:rsidR="000F5CC4" w:rsidRPr="009C3625" w:rsidRDefault="00F869C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A59783F" wp14:editId="61AC5C8D">
            <wp:extent cx="5544227" cy="7886700"/>
            <wp:effectExtent l="0" t="0" r="0" b="0"/>
            <wp:docPr id="134" name="Picture 1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Text&#10;&#10;Description automatically generated"/>
                    <pic:cNvPicPr/>
                  </pic:nvPicPr>
                  <pic:blipFill rotWithShape="1">
                    <a:blip r:embed="rId78"/>
                    <a:srcRect b="460"/>
                    <a:stretch/>
                  </pic:blipFill>
                  <pic:spPr bwMode="auto">
                    <a:xfrm>
                      <a:off x="0" y="0"/>
                      <a:ext cx="5551878" cy="7897584"/>
                    </a:xfrm>
                    <a:prstGeom prst="rect">
                      <a:avLst/>
                    </a:prstGeom>
                    <a:ln>
                      <a:noFill/>
                    </a:ln>
                    <a:extLst>
                      <a:ext uri="{53640926-AAD7-44D8-BBD7-CCE9431645EC}">
                        <a14:shadowObscured xmlns:a14="http://schemas.microsoft.com/office/drawing/2010/main"/>
                      </a:ext>
                    </a:extLst>
                  </pic:spPr>
                </pic:pic>
              </a:graphicData>
            </a:graphic>
          </wp:inline>
        </w:drawing>
      </w:r>
    </w:p>
    <w:p w14:paraId="1DD096CA" w14:textId="6B28A92D" w:rsidR="000F5CC4" w:rsidRPr="009C3625" w:rsidRDefault="0081423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1EF2341" wp14:editId="14ED2BC9">
            <wp:extent cx="5628495" cy="4419600"/>
            <wp:effectExtent l="0" t="0" r="0" b="0"/>
            <wp:docPr id="135" name="Picture 13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Text, letter&#10;&#10;Description automatically generated"/>
                    <pic:cNvPicPr/>
                  </pic:nvPicPr>
                  <pic:blipFill>
                    <a:blip r:embed="rId79"/>
                    <a:stretch>
                      <a:fillRect/>
                    </a:stretch>
                  </pic:blipFill>
                  <pic:spPr>
                    <a:xfrm>
                      <a:off x="0" y="0"/>
                      <a:ext cx="5630523" cy="4421193"/>
                    </a:xfrm>
                    <a:prstGeom prst="rect">
                      <a:avLst/>
                    </a:prstGeom>
                  </pic:spPr>
                </pic:pic>
              </a:graphicData>
            </a:graphic>
          </wp:inline>
        </w:drawing>
      </w:r>
    </w:p>
    <w:p w14:paraId="3FDF2337" w14:textId="09CE36FE" w:rsidR="00B0548B" w:rsidRPr="009C3625" w:rsidRDefault="00B0548B" w:rsidP="000917E3">
      <w:pPr>
        <w:pStyle w:val="Caption"/>
        <w:jc w:val="center"/>
      </w:pPr>
      <w:bookmarkStart w:id="178" w:name="_Ref74246122"/>
      <w:bookmarkStart w:id="179" w:name="_Toc74189614"/>
      <w:bookmarkStart w:id="180" w:name="_Ref74284898"/>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1</w:t>
        </w:r>
      </w:fldSimple>
      <w:bookmarkEnd w:id="178"/>
      <w:r w:rsidRPr="009C3625">
        <w:t xml:space="preserve"> </w:t>
      </w:r>
      <w:bookmarkStart w:id="181" w:name="_Ref74284610"/>
      <w:proofErr w:type="spellStart"/>
      <w:r w:rsidRPr="009C3625">
        <w:t>Javascript</w:t>
      </w:r>
      <w:proofErr w:type="spellEnd"/>
      <w:r w:rsidRPr="009C3625">
        <w:t xml:space="preserve"> Code Snippet of XDS Document Consumer Actor</w:t>
      </w:r>
      <w:bookmarkEnd w:id="179"/>
      <w:bookmarkEnd w:id="180"/>
      <w:bookmarkEnd w:id="181"/>
    </w:p>
    <w:p w14:paraId="7B22B895" w14:textId="77777777" w:rsidR="00B53E1D" w:rsidRPr="009C3625" w:rsidRDefault="00B53E1D" w:rsidP="00B53E1D">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br w:type="page"/>
      </w:r>
    </w:p>
    <w:p w14:paraId="10A3411B" w14:textId="06AABFCE" w:rsidR="00A34155" w:rsidRPr="009C3625" w:rsidRDefault="00A34155" w:rsidP="0084619E">
      <w:pPr>
        <w:pStyle w:val="Heading3"/>
      </w:pPr>
      <w:bookmarkStart w:id="182" w:name="CHAPTERIV_423"/>
      <w:r w:rsidRPr="009C3625">
        <w:lastRenderedPageBreak/>
        <w:t xml:space="preserve">4.2.3 XDS Document Registry Actor </w:t>
      </w:r>
    </w:p>
    <w:bookmarkEnd w:id="182"/>
    <w:p w14:paraId="29EE9502" w14:textId="00AD60A8" w:rsidR="000F728E" w:rsidRPr="009C3625" w:rsidRDefault="000F728E" w:rsidP="00B15085">
      <w:pPr>
        <w:spacing w:after="240" w:line="360" w:lineRule="auto"/>
        <w:jc w:val="thaiDistribute"/>
      </w:pPr>
      <w:r w:rsidRPr="009C3625">
        <w:tab/>
        <w:t>Following Section 3.5.1, the XDS Document Registry Actor program must be able to communicate with the simulated XDS Document Repository actor and XDS Document Consumer actor. At the same time, the software will need to act as the middle between the local XDS system and the Blockchain ledger.</w:t>
      </w:r>
      <w:r w:rsidR="00B15085" w:rsidRPr="009C3625">
        <w:t xml:space="preserve"> The completed process flow of the XDS Document Registry Actor is shown in pseudocode </w:t>
      </w:r>
      <w:r w:rsidR="00B15085" w:rsidRPr="009C3625">
        <w:fldChar w:fldCharType="begin" w:fldLock="1"/>
      </w:r>
      <w:r w:rsidR="00B15085" w:rsidRPr="009C3625">
        <w:instrText xml:space="preserve"> REF _Ref74252675 \h </w:instrText>
      </w:r>
      <w:r w:rsidR="0023508D" w:rsidRPr="009C3625">
        <w:instrText xml:space="preserve"> \* MERGEFORMAT </w:instrText>
      </w:r>
      <w:r w:rsidR="00B15085" w:rsidRPr="009C3625">
        <w:fldChar w:fldCharType="separate"/>
      </w:r>
      <w:r w:rsidR="00454CE9" w:rsidRPr="009C3625">
        <w:t xml:space="preserve">Figure </w:t>
      </w:r>
      <w:r w:rsidR="00454CE9" w:rsidRPr="009C3625">
        <w:rPr>
          <w:noProof/>
        </w:rPr>
        <w:t>4</w:t>
      </w:r>
      <w:r w:rsidR="00454CE9" w:rsidRPr="009C3625">
        <w:noBreakHyphen/>
      </w:r>
      <w:r w:rsidR="00454CE9" w:rsidRPr="009C3625">
        <w:rPr>
          <w:noProof/>
        </w:rPr>
        <w:t>32</w:t>
      </w:r>
      <w:r w:rsidR="00B15085" w:rsidRPr="009C3625">
        <w:fldChar w:fldCharType="end"/>
      </w:r>
      <w:r w:rsidR="00B15085" w:rsidRPr="009C3625">
        <w:t>. The Actor will wait until receiving the XML message transaction and react differently to ITI-42 and ITI-18 transactions.</w:t>
      </w:r>
    </w:p>
    <w:p w14:paraId="0E4A9060" w14:textId="6BAF2ECB" w:rsidR="00B15085" w:rsidRPr="009C3625" w:rsidRDefault="00DD5939" w:rsidP="00B15085">
      <w:pPr>
        <w:keepNext/>
        <w:spacing w:line="360" w:lineRule="auto"/>
        <w:jc w:val="thaiDistribute"/>
      </w:pPr>
      <w:r>
        <w:rPr>
          <w:noProof/>
        </w:rPr>
        <w:drawing>
          <wp:inline distT="0" distB="0" distL="0" distR="0" wp14:anchorId="3AA30ADF" wp14:editId="2E175606">
            <wp:extent cx="5702955" cy="3371850"/>
            <wp:effectExtent l="0" t="0" r="0" b="0"/>
            <wp:docPr id="136" name="Picture 136"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Text&#10;&#10;Description automatically generated with low confidence"/>
                    <pic:cNvPicPr/>
                  </pic:nvPicPr>
                  <pic:blipFill>
                    <a:blip r:embed="rId80"/>
                    <a:stretch>
                      <a:fillRect/>
                    </a:stretch>
                  </pic:blipFill>
                  <pic:spPr>
                    <a:xfrm>
                      <a:off x="0" y="0"/>
                      <a:ext cx="5706915" cy="3374191"/>
                    </a:xfrm>
                    <a:prstGeom prst="rect">
                      <a:avLst/>
                    </a:prstGeom>
                  </pic:spPr>
                </pic:pic>
              </a:graphicData>
            </a:graphic>
          </wp:inline>
        </w:drawing>
      </w:r>
    </w:p>
    <w:p w14:paraId="5D915903" w14:textId="7EBA36BC" w:rsidR="00B15085" w:rsidRPr="009C3625" w:rsidRDefault="00B15085" w:rsidP="00FA122C">
      <w:pPr>
        <w:pStyle w:val="Caption"/>
        <w:spacing w:after="240"/>
        <w:jc w:val="center"/>
      </w:pPr>
      <w:bookmarkStart w:id="183" w:name="_Ref74252675"/>
      <w:bookmarkStart w:id="184" w:name="_Ref74284902"/>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2</w:t>
        </w:r>
      </w:fldSimple>
      <w:bookmarkEnd w:id="183"/>
      <w:r w:rsidRPr="009C3625">
        <w:t xml:space="preserve"> </w:t>
      </w:r>
      <w:bookmarkStart w:id="185" w:name="_Ref74284614"/>
      <w:r w:rsidRPr="009C3625">
        <w:t>Pseudocode showing the process flow of the XDS Document Registry Actor</w:t>
      </w:r>
      <w:bookmarkEnd w:id="184"/>
      <w:bookmarkEnd w:id="185"/>
    </w:p>
    <w:p w14:paraId="3768C350" w14:textId="5F718988" w:rsidR="000F728E" w:rsidRPr="009C3625" w:rsidRDefault="00C90368" w:rsidP="00B15085">
      <w:pPr>
        <w:spacing w:after="240" w:line="360" w:lineRule="auto"/>
        <w:jc w:val="thaiDistribute"/>
      </w:pPr>
      <w:r w:rsidRPr="009C3625">
        <w:tab/>
      </w:r>
      <w:r w:rsidR="00F705D4" w:rsidRPr="009C3625">
        <w:t xml:space="preserve">Unlike the XDS Document Repository Actor and XDS Document Consumer Actor, the XDS Document Registry was made to act as the medium between the native system and the Blockchain </w:t>
      </w:r>
      <w:proofErr w:type="spellStart"/>
      <w:r w:rsidR="00F705D4" w:rsidRPr="009C3625">
        <w:t>Smartcontract</w:t>
      </w:r>
      <w:proofErr w:type="spellEnd"/>
      <w:r w:rsidR="00F705D4" w:rsidRPr="009C3625">
        <w:t xml:space="preserve">.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w:t>
      </w:r>
      <w:proofErr w:type="spellStart"/>
      <w:r w:rsidR="00F705D4" w:rsidRPr="009C3625">
        <w:t>Javascript</w:t>
      </w:r>
      <w:proofErr w:type="spellEnd"/>
      <w:r w:rsidR="00F705D4" w:rsidRPr="009C3625">
        <w:t xml:space="preserve"> native program part and </w:t>
      </w:r>
      <w:proofErr w:type="spellStart"/>
      <w:r w:rsidR="00F705D4" w:rsidRPr="009C3625">
        <w:t>Smartcontract</w:t>
      </w:r>
      <w:proofErr w:type="spellEnd"/>
      <w:r w:rsidR="00F705D4" w:rsidRPr="009C3625">
        <w:t xml:space="preserve"> part.</w:t>
      </w:r>
    </w:p>
    <w:p w14:paraId="666A555E" w14:textId="77777777" w:rsidR="00FA122C" w:rsidRPr="009C3625" w:rsidRDefault="00FA122C"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br w:type="page"/>
      </w:r>
    </w:p>
    <w:p w14:paraId="4A5418D4" w14:textId="1F8369B0" w:rsidR="00FA122C"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r>
      <w:r w:rsidR="00A34155" w:rsidRPr="009C3625">
        <w:rPr>
          <w:rFonts w:ascii="Times New Roman" w:hAnsi="Times New Roman" w:cs="Times New Roman"/>
          <w:sz w:val="24"/>
          <w:szCs w:val="24"/>
        </w:rPr>
        <w:t>4.2.3.</w:t>
      </w:r>
      <w:r w:rsidR="00520F31" w:rsidRPr="009C3625">
        <w:rPr>
          <w:rFonts w:ascii="Times New Roman" w:hAnsi="Times New Roman" w:cs="Times New Roman"/>
          <w:sz w:val="24"/>
          <w:szCs w:val="24"/>
        </w:rPr>
        <w:t>1</w:t>
      </w:r>
      <w:r w:rsidR="00A34155" w:rsidRPr="009C3625">
        <w:rPr>
          <w:rFonts w:ascii="Times New Roman" w:hAnsi="Times New Roman" w:cs="Times New Roman"/>
          <w:sz w:val="24"/>
          <w:szCs w:val="24"/>
        </w:rPr>
        <w:t xml:space="preserve"> Implementing Document Register </w:t>
      </w:r>
      <w:r w:rsidR="001E0F16" w:rsidRPr="009C3625">
        <w:rPr>
          <w:rFonts w:ascii="Times New Roman" w:hAnsi="Times New Roman" w:cs="Times New Roman"/>
          <w:sz w:val="24"/>
          <w:szCs w:val="24"/>
        </w:rPr>
        <w:t>F</w:t>
      </w:r>
      <w:r w:rsidR="00A34155" w:rsidRPr="009C3625">
        <w:rPr>
          <w:rFonts w:ascii="Times New Roman" w:hAnsi="Times New Roman" w:cs="Times New Roman"/>
          <w:sz w:val="24"/>
          <w:szCs w:val="24"/>
        </w:rPr>
        <w:t>unction</w:t>
      </w:r>
    </w:p>
    <w:p w14:paraId="27863C71" w14:textId="084B9A06"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4.2.3.1.1 Native</w:t>
      </w:r>
      <w:r w:rsidR="002E0267" w:rsidRPr="009C3625">
        <w:rPr>
          <w:rFonts w:ascii="Times New Roman" w:hAnsi="Times New Roman" w:cs="Times New Roman"/>
          <w:sz w:val="24"/>
          <w:szCs w:val="24"/>
        </w:rPr>
        <w:t>-S</w:t>
      </w:r>
      <w:r w:rsidR="000F728E" w:rsidRPr="009C3625">
        <w:rPr>
          <w:rFonts w:ascii="Times New Roman" w:hAnsi="Times New Roman" w:cs="Times New Roman"/>
          <w:sz w:val="24"/>
          <w:szCs w:val="24"/>
        </w:rPr>
        <w:t xml:space="preserve">ide </w:t>
      </w:r>
      <w:proofErr w:type="spellStart"/>
      <w:r w:rsidR="000F728E" w:rsidRPr="009C3625">
        <w:rPr>
          <w:rFonts w:ascii="Times New Roman" w:hAnsi="Times New Roman" w:cs="Times New Roman"/>
          <w:sz w:val="24"/>
          <w:szCs w:val="24"/>
        </w:rPr>
        <w:t>Javascript</w:t>
      </w:r>
      <w:proofErr w:type="spellEnd"/>
      <w:r w:rsidR="000F728E" w:rsidRPr="009C3625">
        <w:rPr>
          <w:rFonts w:ascii="Times New Roman" w:hAnsi="Times New Roman" w:cs="Times New Roman"/>
          <w:sz w:val="24"/>
          <w:szCs w:val="24"/>
        </w:rPr>
        <w:t xml:space="preserve"> </w:t>
      </w:r>
      <w:r w:rsidR="002E0267" w:rsidRPr="009C3625">
        <w:rPr>
          <w:rFonts w:ascii="Times New Roman" w:hAnsi="Times New Roman" w:cs="Times New Roman"/>
          <w:sz w:val="24"/>
          <w:szCs w:val="24"/>
        </w:rPr>
        <w:t>P</w:t>
      </w:r>
      <w:r w:rsidR="000F728E" w:rsidRPr="009C3625">
        <w:rPr>
          <w:rFonts w:ascii="Times New Roman" w:hAnsi="Times New Roman" w:cs="Times New Roman"/>
          <w:sz w:val="24"/>
          <w:szCs w:val="24"/>
        </w:rPr>
        <w:t>rogram</w:t>
      </w:r>
    </w:p>
    <w:p w14:paraId="15FB41F5" w14:textId="01AC2BA7" w:rsidR="00D84940" w:rsidRPr="009C3625" w:rsidRDefault="00D84940" w:rsidP="00EC78E2">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EC78E2" w:rsidRPr="009C3625">
        <w:rPr>
          <w:rFonts w:ascii="Times New Roman" w:hAnsi="Times New Roman" w:cs="Times New Roman"/>
          <w:sz w:val="24"/>
          <w:szCs w:val="24"/>
        </w:rPr>
        <w:t xml:space="preserve">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proofErr w:type="spellStart"/>
      <w:r w:rsidR="00EC78E2" w:rsidRPr="009C3625">
        <w:rPr>
          <w:rFonts w:ascii="Times New Roman" w:hAnsi="Times New Roman" w:cs="Times New Roman"/>
          <w:sz w:val="24"/>
          <w:szCs w:val="24"/>
        </w:rPr>
        <w:t>Smartcontract</w:t>
      </w:r>
      <w:proofErr w:type="spellEnd"/>
      <w:r w:rsidR="00EC78E2" w:rsidRPr="009C3625">
        <w:rPr>
          <w:rFonts w:ascii="Times New Roman" w:hAnsi="Times New Roman" w:cs="Times New Roman"/>
          <w:sz w:val="24"/>
          <w:szCs w:val="24"/>
        </w:rPr>
        <w:t xml:space="preserve"> compatible format.  </w:t>
      </w:r>
      <w:r w:rsidR="00441267" w:rsidRPr="009C3625">
        <w:rPr>
          <w:rFonts w:ascii="Times New Roman" w:hAnsi="Times New Roman" w:cs="Times New Roman"/>
          <w:sz w:val="24"/>
          <w:szCs w:val="24"/>
        </w:rPr>
        <w:fldChar w:fldCharType="begin" w:fldLock="1"/>
      </w:r>
      <w:r w:rsidR="00441267" w:rsidRPr="009C3625">
        <w:rPr>
          <w:rFonts w:ascii="Times New Roman" w:hAnsi="Times New Roman" w:cs="Times New Roman"/>
          <w:sz w:val="24"/>
          <w:szCs w:val="24"/>
        </w:rPr>
        <w:instrText xml:space="preserve"> REF _Ref74253701 \h </w:instrText>
      </w:r>
      <w:r w:rsidR="0023508D" w:rsidRPr="009C3625">
        <w:rPr>
          <w:rFonts w:ascii="Times New Roman" w:hAnsi="Times New Roman" w:cs="Times New Roman"/>
          <w:sz w:val="24"/>
          <w:szCs w:val="24"/>
        </w:rPr>
        <w:instrText xml:space="preserve"> \* MERGEFORMAT </w:instrText>
      </w:r>
      <w:r w:rsidR="00441267" w:rsidRPr="009C3625">
        <w:rPr>
          <w:rFonts w:ascii="Times New Roman" w:hAnsi="Times New Roman" w:cs="Times New Roman"/>
          <w:sz w:val="24"/>
          <w:szCs w:val="24"/>
        </w:rPr>
      </w:r>
      <w:r w:rsidR="00441267"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3</w:t>
      </w:r>
      <w:r w:rsidR="00441267" w:rsidRPr="009C3625">
        <w:rPr>
          <w:rFonts w:ascii="Times New Roman" w:hAnsi="Times New Roman" w:cs="Times New Roman"/>
          <w:sz w:val="24"/>
          <w:szCs w:val="24"/>
        </w:rPr>
        <w:fldChar w:fldCharType="end"/>
      </w:r>
      <w:r w:rsidR="00441267" w:rsidRPr="009C3625">
        <w:rPr>
          <w:rFonts w:ascii="Times New Roman" w:hAnsi="Times New Roman" w:cs="Times New Roman"/>
          <w:sz w:val="24"/>
          <w:szCs w:val="24"/>
        </w:rPr>
        <w:t xml:space="preserve"> </w:t>
      </w:r>
      <w:r w:rsidR="00EC78E2" w:rsidRPr="009C3625">
        <w:rPr>
          <w:rFonts w:ascii="Times New Roman" w:hAnsi="Times New Roman" w:cs="Times New Roman"/>
          <w:sz w:val="24"/>
          <w:szCs w:val="24"/>
        </w:rPr>
        <w:t xml:space="preserve">is the pseudocode showing the process flow for the </w:t>
      </w:r>
      <w:proofErr w:type="spellStart"/>
      <w:r w:rsidR="00EC78E2" w:rsidRPr="009C3625">
        <w:rPr>
          <w:rFonts w:ascii="Times New Roman" w:hAnsi="Times New Roman" w:cs="Times New Roman"/>
          <w:sz w:val="24"/>
          <w:szCs w:val="24"/>
        </w:rPr>
        <w:t>Javascript</w:t>
      </w:r>
      <w:proofErr w:type="spellEnd"/>
      <w:r w:rsidR="00EC78E2" w:rsidRPr="009C3625">
        <w:rPr>
          <w:rFonts w:ascii="Times New Roman" w:hAnsi="Times New Roman" w:cs="Times New Roman"/>
          <w:sz w:val="24"/>
          <w:szCs w:val="24"/>
        </w:rPr>
        <w:t xml:space="preserve"> program handling the ITI-42 transaction until converted into the </w:t>
      </w:r>
      <w:proofErr w:type="spellStart"/>
      <w:r w:rsidR="00EC78E2" w:rsidRPr="009C3625">
        <w:rPr>
          <w:rFonts w:ascii="Times New Roman" w:hAnsi="Times New Roman" w:cs="Times New Roman"/>
          <w:sz w:val="24"/>
          <w:szCs w:val="24"/>
        </w:rPr>
        <w:t>Smartcontract</w:t>
      </w:r>
      <w:proofErr w:type="spellEnd"/>
      <w:r w:rsidR="00EC78E2" w:rsidRPr="009C3625">
        <w:rPr>
          <w:rFonts w:ascii="Times New Roman" w:hAnsi="Times New Roman" w:cs="Times New Roman"/>
          <w:sz w:val="24"/>
          <w:szCs w:val="24"/>
        </w:rPr>
        <w:t xml:space="preserve"> compatible format. </w:t>
      </w:r>
      <w:r w:rsidR="00062749" w:rsidRPr="009C3625">
        <w:rPr>
          <w:rFonts w:ascii="Times New Roman" w:hAnsi="Times New Roman" w:cs="Times New Roman"/>
          <w:sz w:val="24"/>
          <w:szCs w:val="24"/>
        </w:rPr>
        <w:fldChar w:fldCharType="begin" w:fldLock="1"/>
      </w:r>
      <w:r w:rsidR="00062749" w:rsidRPr="009C3625">
        <w:rPr>
          <w:rFonts w:ascii="Times New Roman" w:hAnsi="Times New Roman" w:cs="Times New Roman"/>
          <w:sz w:val="24"/>
          <w:szCs w:val="24"/>
        </w:rPr>
        <w:instrText xml:space="preserve"> REF _Ref74253853 \h </w:instrText>
      </w:r>
      <w:r w:rsidR="0023508D" w:rsidRPr="009C3625">
        <w:rPr>
          <w:rFonts w:ascii="Times New Roman" w:hAnsi="Times New Roman" w:cs="Times New Roman"/>
          <w:sz w:val="24"/>
          <w:szCs w:val="24"/>
        </w:rPr>
        <w:instrText xml:space="preserve"> \* MERGEFORMAT </w:instrText>
      </w:r>
      <w:r w:rsidR="00062749" w:rsidRPr="009C3625">
        <w:rPr>
          <w:rFonts w:ascii="Times New Roman" w:hAnsi="Times New Roman" w:cs="Times New Roman"/>
          <w:sz w:val="24"/>
          <w:szCs w:val="24"/>
        </w:rPr>
      </w:r>
      <w:r w:rsidR="0006274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4</w:t>
      </w:r>
      <w:r w:rsidR="00062749" w:rsidRPr="009C3625">
        <w:rPr>
          <w:rFonts w:ascii="Times New Roman" w:hAnsi="Times New Roman" w:cs="Times New Roman"/>
          <w:sz w:val="24"/>
          <w:szCs w:val="24"/>
        </w:rPr>
        <w:fldChar w:fldCharType="end"/>
      </w:r>
      <w:r w:rsidR="00062749" w:rsidRPr="009C3625">
        <w:rPr>
          <w:rFonts w:ascii="Times New Roman" w:hAnsi="Times New Roman" w:cs="Times New Roman"/>
          <w:sz w:val="24"/>
          <w:szCs w:val="24"/>
        </w:rPr>
        <w:t xml:space="preserve"> to </w:t>
      </w:r>
      <w:r w:rsidR="00062749" w:rsidRPr="009C3625">
        <w:rPr>
          <w:rFonts w:ascii="Times New Roman" w:hAnsi="Times New Roman" w:cs="Times New Roman"/>
          <w:sz w:val="24"/>
          <w:szCs w:val="24"/>
        </w:rPr>
        <w:fldChar w:fldCharType="begin" w:fldLock="1"/>
      </w:r>
      <w:r w:rsidR="00062749" w:rsidRPr="009C3625">
        <w:rPr>
          <w:rFonts w:ascii="Times New Roman" w:hAnsi="Times New Roman" w:cs="Times New Roman"/>
          <w:sz w:val="24"/>
          <w:szCs w:val="24"/>
        </w:rPr>
        <w:instrText xml:space="preserve"> REF _Ref74253860 \h </w:instrText>
      </w:r>
      <w:r w:rsidR="0023508D" w:rsidRPr="009C3625">
        <w:rPr>
          <w:rFonts w:ascii="Times New Roman" w:hAnsi="Times New Roman" w:cs="Times New Roman"/>
          <w:sz w:val="24"/>
          <w:szCs w:val="24"/>
        </w:rPr>
        <w:instrText xml:space="preserve"> \* MERGEFORMAT </w:instrText>
      </w:r>
      <w:r w:rsidR="00062749" w:rsidRPr="009C3625">
        <w:rPr>
          <w:rFonts w:ascii="Times New Roman" w:hAnsi="Times New Roman" w:cs="Times New Roman"/>
          <w:sz w:val="24"/>
          <w:szCs w:val="24"/>
        </w:rPr>
      </w:r>
      <w:r w:rsidR="0006274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9</w:t>
      </w:r>
      <w:r w:rsidR="00062749" w:rsidRPr="009C3625">
        <w:rPr>
          <w:rFonts w:ascii="Times New Roman" w:hAnsi="Times New Roman" w:cs="Times New Roman"/>
          <w:sz w:val="24"/>
          <w:szCs w:val="24"/>
        </w:rPr>
        <w:fldChar w:fldCharType="end"/>
      </w:r>
      <w:r w:rsidR="00EC78E2" w:rsidRPr="009C3625">
        <w:rPr>
          <w:rFonts w:ascii="Times New Roman" w:hAnsi="Times New Roman" w:cs="Times New Roman"/>
          <w:sz w:val="24"/>
          <w:szCs w:val="24"/>
        </w:rPr>
        <w:t xml:space="preserve"> showing the </w:t>
      </w:r>
      <w:proofErr w:type="spellStart"/>
      <w:r w:rsidR="00EC78E2" w:rsidRPr="009C3625">
        <w:rPr>
          <w:rFonts w:ascii="Times New Roman" w:hAnsi="Times New Roman" w:cs="Times New Roman"/>
          <w:sz w:val="24"/>
          <w:szCs w:val="24"/>
        </w:rPr>
        <w:t>Javascript</w:t>
      </w:r>
      <w:proofErr w:type="spellEnd"/>
      <w:r w:rsidR="00EC78E2" w:rsidRPr="009C3625">
        <w:rPr>
          <w:rFonts w:ascii="Times New Roman" w:hAnsi="Times New Roman" w:cs="Times New Roman"/>
          <w:sz w:val="24"/>
          <w:szCs w:val="24"/>
        </w:rPr>
        <w:t xml:space="preserve"> code snippet of XDS Document Registry which i</w:t>
      </w:r>
      <w:r w:rsidR="005654B9" w:rsidRPr="009C3625">
        <w:rPr>
          <w:rFonts w:ascii="Times New Roman" w:hAnsi="Times New Roman" w:cs="Times New Roman"/>
          <w:sz w:val="24"/>
          <w:szCs w:val="24"/>
        </w:rPr>
        <w:t>s</w:t>
      </w:r>
      <w:r w:rsidR="00EC78E2" w:rsidRPr="009C3625">
        <w:rPr>
          <w:rFonts w:ascii="Times New Roman" w:hAnsi="Times New Roman" w:cs="Times New Roman"/>
          <w:sz w:val="24"/>
          <w:szCs w:val="24"/>
        </w:rPr>
        <w:t xml:space="preserve"> the part dealing with ITI-42 transaction and Document Registering Function.</w:t>
      </w:r>
    </w:p>
    <w:p w14:paraId="0610DFD7" w14:textId="77777777" w:rsidR="00FA122C" w:rsidRPr="009C3625" w:rsidRDefault="00FA122C" w:rsidP="00FA122C">
      <w:pPr>
        <w:pStyle w:val="ListParagraph"/>
        <w:spacing w:after="0" w:line="360" w:lineRule="auto"/>
        <w:ind w:left="0"/>
        <w:jc w:val="thaiDistribute"/>
        <w:rPr>
          <w:rFonts w:ascii="Times New Roman" w:hAnsi="Times New Roman" w:cs="Times New Roman"/>
          <w:sz w:val="24"/>
          <w:szCs w:val="24"/>
        </w:rPr>
      </w:pPr>
    </w:p>
    <w:p w14:paraId="1091AFF2" w14:textId="45BB8807" w:rsidR="002F47DC" w:rsidRPr="009C3625" w:rsidRDefault="000A3126" w:rsidP="002F47DC">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465E5C05" wp14:editId="7D7F7BA0">
            <wp:extent cx="5496294" cy="1085850"/>
            <wp:effectExtent l="0" t="0" r="9525" b="0"/>
            <wp:docPr id="137" name="Picture 1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Text&#10;&#10;Description automatically generated"/>
                    <pic:cNvPicPr/>
                  </pic:nvPicPr>
                  <pic:blipFill>
                    <a:blip r:embed="rId81"/>
                    <a:stretch>
                      <a:fillRect/>
                    </a:stretch>
                  </pic:blipFill>
                  <pic:spPr>
                    <a:xfrm>
                      <a:off x="0" y="0"/>
                      <a:ext cx="5499693" cy="1086522"/>
                    </a:xfrm>
                    <a:prstGeom prst="rect">
                      <a:avLst/>
                    </a:prstGeom>
                  </pic:spPr>
                </pic:pic>
              </a:graphicData>
            </a:graphic>
          </wp:inline>
        </w:drawing>
      </w:r>
    </w:p>
    <w:p w14:paraId="4C9E9E20" w14:textId="1782B2E7" w:rsidR="00FA122C" w:rsidRPr="009C3625" w:rsidRDefault="002F47DC" w:rsidP="002F47DC">
      <w:pPr>
        <w:pStyle w:val="Caption"/>
        <w:jc w:val="center"/>
      </w:pPr>
      <w:bookmarkStart w:id="186" w:name="_Ref74253701"/>
      <w:bookmarkStart w:id="187" w:name="_Ref74284905"/>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3</w:t>
        </w:r>
      </w:fldSimple>
      <w:bookmarkEnd w:id="186"/>
      <w:r w:rsidRPr="009C3625">
        <w:t xml:space="preserve"> </w:t>
      </w:r>
      <w:bookmarkStart w:id="188" w:name="_Ref74284619"/>
      <w:r w:rsidRPr="009C3625">
        <w:t>The pseudocode showing the process flow of XDS Document Registry Actor for Document Registering Function</w:t>
      </w:r>
      <w:bookmarkEnd w:id="187"/>
      <w:bookmarkEnd w:id="188"/>
    </w:p>
    <w:p w14:paraId="36824CF3" w14:textId="145FAE0E" w:rsidR="001C74CA" w:rsidRPr="009C3625" w:rsidRDefault="00B750E2" w:rsidP="00FA122C">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5A51C43" wp14:editId="27125120">
            <wp:extent cx="5637039" cy="7286625"/>
            <wp:effectExtent l="0" t="0" r="1905" b="0"/>
            <wp:docPr id="138" name="Picture 1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Text&#10;&#10;Description automatically generated"/>
                    <pic:cNvPicPr/>
                  </pic:nvPicPr>
                  <pic:blipFill>
                    <a:blip r:embed="rId82"/>
                    <a:stretch>
                      <a:fillRect/>
                    </a:stretch>
                  </pic:blipFill>
                  <pic:spPr>
                    <a:xfrm>
                      <a:off x="0" y="0"/>
                      <a:ext cx="5640517" cy="7291121"/>
                    </a:xfrm>
                    <a:prstGeom prst="rect">
                      <a:avLst/>
                    </a:prstGeom>
                  </pic:spPr>
                </pic:pic>
              </a:graphicData>
            </a:graphic>
          </wp:inline>
        </w:drawing>
      </w:r>
    </w:p>
    <w:p w14:paraId="3FCEDAF2" w14:textId="7A35132B" w:rsidR="001C74CA" w:rsidRPr="009C3625" w:rsidRDefault="001C74CA" w:rsidP="00FA122C">
      <w:pPr>
        <w:pStyle w:val="Caption"/>
        <w:jc w:val="center"/>
        <w:rPr>
          <w:i/>
          <w:iCs/>
        </w:rPr>
      </w:pPr>
      <w:bookmarkStart w:id="189" w:name="_Ref74253853"/>
      <w:bookmarkStart w:id="190" w:name="_Toc74189615"/>
      <w:bookmarkStart w:id="191" w:name="_Ref7428490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4</w:t>
        </w:r>
      </w:fldSimple>
      <w:bookmarkEnd w:id="189"/>
      <w:r w:rsidRPr="009C3625">
        <w:t xml:space="preserve"> </w:t>
      </w:r>
      <w:bookmarkStart w:id="192" w:name="_Ref74284633"/>
      <w:proofErr w:type="spellStart"/>
      <w:r w:rsidRPr="009C3625">
        <w:t>Javascript</w:t>
      </w:r>
      <w:proofErr w:type="spellEnd"/>
      <w:r w:rsidRPr="009C3625">
        <w:t xml:space="preserve"> Code Snippet of XDS Document Registry Actor</w:t>
      </w:r>
      <w:r w:rsidRPr="009C3625">
        <w:br/>
        <w:t>Node Module import declaration and TCP Socket message receiver section</w:t>
      </w:r>
      <w:bookmarkEnd w:id="190"/>
      <w:bookmarkEnd w:id="191"/>
      <w:bookmarkEnd w:id="192"/>
    </w:p>
    <w:p w14:paraId="7DB2597E" w14:textId="11C1B1B5" w:rsidR="001C74CA" w:rsidRPr="009C3625" w:rsidRDefault="00C22DBF"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ECB2609" wp14:editId="25FE9BE9">
            <wp:extent cx="5800575" cy="5029200"/>
            <wp:effectExtent l="0" t="0" r="0" b="0"/>
            <wp:docPr id="139" name="Picture 13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Text, letter&#10;&#10;Description automatically generated"/>
                    <pic:cNvPicPr/>
                  </pic:nvPicPr>
                  <pic:blipFill>
                    <a:blip r:embed="rId83"/>
                    <a:stretch>
                      <a:fillRect/>
                    </a:stretch>
                  </pic:blipFill>
                  <pic:spPr>
                    <a:xfrm>
                      <a:off x="0" y="0"/>
                      <a:ext cx="5805004" cy="5033040"/>
                    </a:xfrm>
                    <a:prstGeom prst="rect">
                      <a:avLst/>
                    </a:prstGeom>
                  </pic:spPr>
                </pic:pic>
              </a:graphicData>
            </a:graphic>
          </wp:inline>
        </w:drawing>
      </w:r>
    </w:p>
    <w:p w14:paraId="3E201FF9" w14:textId="2F6CBA8C" w:rsidR="001C74CA" w:rsidRPr="009C3625" w:rsidRDefault="001C74CA" w:rsidP="00062749">
      <w:pPr>
        <w:pStyle w:val="Caption"/>
        <w:jc w:val="center"/>
        <w:rPr>
          <w:i/>
          <w:iCs/>
        </w:rPr>
      </w:pPr>
      <w:bookmarkStart w:id="193" w:name="_Ref74284173"/>
      <w:bookmarkStart w:id="194" w:name="_Toc74189616"/>
      <w:bookmarkStart w:id="195" w:name="_Ref74284915"/>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5</w:t>
        </w:r>
      </w:fldSimple>
      <w:bookmarkEnd w:id="193"/>
      <w:r w:rsidRPr="009C3625">
        <w:t xml:space="preserve"> </w:t>
      </w:r>
      <w:bookmarkStart w:id="196" w:name="_Ref74284640"/>
      <w:r w:rsidRPr="009C3625">
        <w:t>XDS Document Registry Actor</w:t>
      </w:r>
      <w:r w:rsidRPr="009C3625">
        <w:br/>
        <w:t>This section checks if receiving message is ITI-42 or ITI-18 identified by its header</w:t>
      </w:r>
      <w:bookmarkEnd w:id="194"/>
      <w:bookmarkEnd w:id="195"/>
      <w:bookmarkEnd w:id="196"/>
    </w:p>
    <w:p w14:paraId="71776E31" w14:textId="7C261860" w:rsidR="001C74CA" w:rsidRPr="009C3625" w:rsidRDefault="004B0DF5"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C82233E" wp14:editId="7F395C44">
            <wp:extent cx="5742085" cy="7896225"/>
            <wp:effectExtent l="0" t="0" r="0" b="0"/>
            <wp:docPr id="140" name="Picture 14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Table&#10;&#10;Description automatically generated with medium confidence"/>
                    <pic:cNvPicPr/>
                  </pic:nvPicPr>
                  <pic:blipFill>
                    <a:blip r:embed="rId84"/>
                    <a:stretch>
                      <a:fillRect/>
                    </a:stretch>
                  </pic:blipFill>
                  <pic:spPr>
                    <a:xfrm>
                      <a:off x="0" y="0"/>
                      <a:ext cx="5746767" cy="7902664"/>
                    </a:xfrm>
                    <a:prstGeom prst="rect">
                      <a:avLst/>
                    </a:prstGeom>
                  </pic:spPr>
                </pic:pic>
              </a:graphicData>
            </a:graphic>
          </wp:inline>
        </w:drawing>
      </w:r>
    </w:p>
    <w:p w14:paraId="4B4B706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6B6509F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E3BB7A6" w14:textId="58885B87" w:rsidR="001C74CA" w:rsidRPr="009C3625" w:rsidRDefault="00C07CB7" w:rsidP="00062749">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022C3CC3" wp14:editId="051F93AC">
            <wp:extent cx="4080395" cy="7877175"/>
            <wp:effectExtent l="0" t="0" r="0" b="0"/>
            <wp:docPr id="141" name="Picture 14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Table&#10;&#10;Description automatically generated with medium confidence"/>
                    <pic:cNvPicPr/>
                  </pic:nvPicPr>
                  <pic:blipFill>
                    <a:blip r:embed="rId85"/>
                    <a:stretch>
                      <a:fillRect/>
                    </a:stretch>
                  </pic:blipFill>
                  <pic:spPr>
                    <a:xfrm>
                      <a:off x="0" y="0"/>
                      <a:ext cx="4083451" cy="7883075"/>
                    </a:xfrm>
                    <a:prstGeom prst="rect">
                      <a:avLst/>
                    </a:prstGeom>
                  </pic:spPr>
                </pic:pic>
              </a:graphicData>
            </a:graphic>
          </wp:inline>
        </w:drawing>
      </w:r>
    </w:p>
    <w:p w14:paraId="5C4EE741" w14:textId="47E18B2C" w:rsidR="001C74CA" w:rsidRPr="00AD16AB" w:rsidRDefault="004B70A0" w:rsidP="00AD16AB">
      <w:pPr>
        <w:pStyle w:val="Caption"/>
        <w:jc w:val="center"/>
        <w:rPr>
          <w:i/>
          <w:iCs/>
        </w:rPr>
      </w:pPr>
      <w:bookmarkStart w:id="197" w:name="_Ref74284176"/>
      <w:bookmarkStart w:id="198" w:name="_Toc74189617"/>
      <w:bookmarkStart w:id="199" w:name="_Ref74284918"/>
      <w:bookmarkStart w:id="200" w:name="_Hlk7092814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6</w:t>
        </w:r>
      </w:fldSimple>
      <w:bookmarkEnd w:id="197"/>
      <w:r w:rsidRPr="009C3625">
        <w:t xml:space="preserve"> </w:t>
      </w:r>
      <w:bookmarkStart w:id="201" w:name="_Ref74284645"/>
      <w:r w:rsidRPr="009C3625">
        <w:t>XDS Document Registry Actor</w:t>
      </w:r>
      <w:r w:rsidRPr="009C3625">
        <w:br/>
        <w:t>Declaration of JSON variable to store all Metadata attributes by its position in the format</w:t>
      </w:r>
      <w:bookmarkEnd w:id="198"/>
      <w:bookmarkEnd w:id="199"/>
      <w:bookmarkEnd w:id="201"/>
    </w:p>
    <w:bookmarkEnd w:id="200"/>
    <w:p w14:paraId="5A0A8227" w14:textId="77A249AA" w:rsidR="001C74CA" w:rsidRPr="009C3625" w:rsidRDefault="00AD16AB"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7F0EA95" wp14:editId="330DA7EE">
            <wp:extent cx="5095875" cy="4468258"/>
            <wp:effectExtent l="0" t="0" r="0" b="8890"/>
            <wp:docPr id="142" name="Picture 1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Text, letter&#10;&#10;Description automatically generated"/>
                    <pic:cNvPicPr/>
                  </pic:nvPicPr>
                  <pic:blipFill>
                    <a:blip r:embed="rId86"/>
                    <a:stretch>
                      <a:fillRect/>
                    </a:stretch>
                  </pic:blipFill>
                  <pic:spPr>
                    <a:xfrm>
                      <a:off x="0" y="0"/>
                      <a:ext cx="5102544" cy="4474106"/>
                    </a:xfrm>
                    <a:prstGeom prst="rect">
                      <a:avLst/>
                    </a:prstGeom>
                  </pic:spPr>
                </pic:pic>
              </a:graphicData>
            </a:graphic>
          </wp:inline>
        </w:drawing>
      </w:r>
    </w:p>
    <w:p w14:paraId="602FEE54" w14:textId="42AE38D7" w:rsidR="001C74CA" w:rsidRPr="009C3625" w:rsidRDefault="001C74CA" w:rsidP="00062749">
      <w:pPr>
        <w:pStyle w:val="Caption"/>
        <w:jc w:val="center"/>
        <w:rPr>
          <w:i/>
          <w:iCs/>
        </w:rPr>
      </w:pPr>
      <w:bookmarkStart w:id="202" w:name="_Ref74284180"/>
      <w:bookmarkStart w:id="203" w:name="_Toc74189618"/>
      <w:bookmarkStart w:id="204" w:name="_Ref74284922"/>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7</w:t>
        </w:r>
      </w:fldSimple>
      <w:bookmarkEnd w:id="202"/>
      <w:r w:rsidRPr="009C3625">
        <w:t xml:space="preserve"> </w:t>
      </w:r>
      <w:bookmarkStart w:id="205" w:name="_Ref74284655"/>
      <w:r w:rsidRPr="009C3625">
        <w:t>XDS Document Registry Actor</w:t>
      </w:r>
      <w:r w:rsidRPr="009C3625">
        <w:br/>
        <w:t>Define variable of each Metadata attribute UUID label following IHE ITI Framework</w:t>
      </w:r>
      <w:bookmarkEnd w:id="203"/>
      <w:bookmarkEnd w:id="204"/>
      <w:bookmarkEnd w:id="205"/>
    </w:p>
    <w:p w14:paraId="29D6F66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6B7270E" w14:textId="1FC1F57F" w:rsidR="001C74CA" w:rsidRPr="009C3625" w:rsidRDefault="0070244A"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EF3C24C" wp14:editId="5B9ECF4D">
            <wp:extent cx="5639882" cy="6153150"/>
            <wp:effectExtent l="0" t="0" r="0" b="0"/>
            <wp:docPr id="143" name="Picture 1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Text&#10;&#10;Description automatically generated"/>
                    <pic:cNvPicPr/>
                  </pic:nvPicPr>
                  <pic:blipFill>
                    <a:blip r:embed="rId87"/>
                    <a:stretch>
                      <a:fillRect/>
                    </a:stretch>
                  </pic:blipFill>
                  <pic:spPr>
                    <a:xfrm>
                      <a:off x="0" y="0"/>
                      <a:ext cx="5644833" cy="6158552"/>
                    </a:xfrm>
                    <a:prstGeom prst="rect">
                      <a:avLst/>
                    </a:prstGeom>
                  </pic:spPr>
                </pic:pic>
              </a:graphicData>
            </a:graphic>
          </wp:inline>
        </w:drawing>
      </w:r>
    </w:p>
    <w:p w14:paraId="6E22DEC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AC904F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CCFF94E"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719BF80E"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7881F4F"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C25D4AC"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25C7C17"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1113B45" w14:textId="40DD700E" w:rsidR="001C74CA" w:rsidRPr="009C3625" w:rsidRDefault="00DA5FE5"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0A20978A" wp14:editId="41388D7A">
            <wp:extent cx="5661677" cy="7572375"/>
            <wp:effectExtent l="0" t="0" r="0" b="0"/>
            <wp:docPr id="144" name="Picture 1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Table&#10;&#10;Description automatically generated"/>
                    <pic:cNvPicPr/>
                  </pic:nvPicPr>
                  <pic:blipFill>
                    <a:blip r:embed="rId88"/>
                    <a:stretch>
                      <a:fillRect/>
                    </a:stretch>
                  </pic:blipFill>
                  <pic:spPr>
                    <a:xfrm>
                      <a:off x="0" y="0"/>
                      <a:ext cx="5669693" cy="7583096"/>
                    </a:xfrm>
                    <a:prstGeom prst="rect">
                      <a:avLst/>
                    </a:prstGeom>
                  </pic:spPr>
                </pic:pic>
              </a:graphicData>
            </a:graphic>
          </wp:inline>
        </w:drawing>
      </w:r>
    </w:p>
    <w:p w14:paraId="4BB20C5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8901650"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AB4B117" w14:textId="15C4F83C" w:rsidR="001C74CA" w:rsidRPr="009C3625" w:rsidRDefault="006F7262"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4073E2C0" wp14:editId="4537D285">
            <wp:extent cx="5425539" cy="7267575"/>
            <wp:effectExtent l="0" t="0" r="3810" b="0"/>
            <wp:docPr id="145" name="Picture 14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Text&#10;&#10;Description automatically generated with medium confidence"/>
                    <pic:cNvPicPr/>
                  </pic:nvPicPr>
                  <pic:blipFill>
                    <a:blip r:embed="rId89"/>
                    <a:stretch>
                      <a:fillRect/>
                    </a:stretch>
                  </pic:blipFill>
                  <pic:spPr>
                    <a:xfrm>
                      <a:off x="0" y="0"/>
                      <a:ext cx="5431279" cy="7275264"/>
                    </a:xfrm>
                    <a:prstGeom prst="rect">
                      <a:avLst/>
                    </a:prstGeom>
                  </pic:spPr>
                </pic:pic>
              </a:graphicData>
            </a:graphic>
          </wp:inline>
        </w:drawing>
      </w:r>
    </w:p>
    <w:p w14:paraId="42DD898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7F11B30"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7ACEDE9"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02FC59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3B40C1D" w14:textId="65E497C7" w:rsidR="001C74CA" w:rsidRPr="009C3625" w:rsidRDefault="007B2870"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0D9FA568" wp14:editId="6D920A0D">
            <wp:extent cx="5819883" cy="6572250"/>
            <wp:effectExtent l="0" t="0" r="9525" b="0"/>
            <wp:docPr id="146" name="Picture 14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Text&#10;&#10;Description automatically generated with medium confidence"/>
                    <pic:cNvPicPr/>
                  </pic:nvPicPr>
                  <pic:blipFill>
                    <a:blip r:embed="rId90"/>
                    <a:stretch>
                      <a:fillRect/>
                    </a:stretch>
                  </pic:blipFill>
                  <pic:spPr>
                    <a:xfrm>
                      <a:off x="0" y="0"/>
                      <a:ext cx="5826416" cy="6579628"/>
                    </a:xfrm>
                    <a:prstGeom prst="rect">
                      <a:avLst/>
                    </a:prstGeom>
                  </pic:spPr>
                </pic:pic>
              </a:graphicData>
            </a:graphic>
          </wp:inline>
        </w:drawing>
      </w:r>
    </w:p>
    <w:p w14:paraId="6498A638"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F2DB1A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704F81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4AE221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75F55E7"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F6F4E9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C25EDB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61E361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00CEBD1" w14:textId="380ADB8E" w:rsidR="001C74CA" w:rsidRPr="009C3625" w:rsidRDefault="00C34E23" w:rsidP="00062749">
      <w:pPr>
        <w:pStyle w:val="ListParagraph"/>
        <w:spacing w:line="360" w:lineRule="auto"/>
        <w:ind w:left="0"/>
        <w:jc w:val="center"/>
        <w:rPr>
          <w:rFonts w:ascii="Times New Roman" w:hAnsi="Times New Roman" w:cs="Times New Roman"/>
          <w:sz w:val="24"/>
          <w:szCs w:val="24"/>
        </w:rPr>
      </w:pPr>
      <w:r>
        <w:rPr>
          <w:noProof/>
        </w:rPr>
        <w:drawing>
          <wp:inline distT="0" distB="0" distL="0" distR="0" wp14:anchorId="1395BAEB" wp14:editId="5588D099">
            <wp:extent cx="5653333" cy="7410450"/>
            <wp:effectExtent l="0" t="0" r="5080" b="0"/>
            <wp:docPr id="147" name="Picture 14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Table&#10;&#10;Description automatically generated"/>
                    <pic:cNvPicPr/>
                  </pic:nvPicPr>
                  <pic:blipFill>
                    <a:blip r:embed="rId91"/>
                    <a:stretch>
                      <a:fillRect/>
                    </a:stretch>
                  </pic:blipFill>
                  <pic:spPr>
                    <a:xfrm>
                      <a:off x="0" y="0"/>
                      <a:ext cx="5659257" cy="7418215"/>
                    </a:xfrm>
                    <a:prstGeom prst="rect">
                      <a:avLst/>
                    </a:prstGeom>
                  </pic:spPr>
                </pic:pic>
              </a:graphicData>
            </a:graphic>
          </wp:inline>
        </w:drawing>
      </w:r>
    </w:p>
    <w:p w14:paraId="0C280D5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77943E2F" w14:textId="20AE597F" w:rsidR="001C74CA" w:rsidRPr="009C3625" w:rsidRDefault="004712B4"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5BAC24EB" wp14:editId="0F2DFED4">
            <wp:extent cx="5731497" cy="6629400"/>
            <wp:effectExtent l="0" t="0" r="3175" b="0"/>
            <wp:docPr id="148" name="Picture 14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Text&#10;&#10;Description automatically generated with medium confidence"/>
                    <pic:cNvPicPr/>
                  </pic:nvPicPr>
                  <pic:blipFill>
                    <a:blip r:embed="rId92"/>
                    <a:stretch>
                      <a:fillRect/>
                    </a:stretch>
                  </pic:blipFill>
                  <pic:spPr>
                    <a:xfrm>
                      <a:off x="0" y="0"/>
                      <a:ext cx="5736355" cy="6635019"/>
                    </a:xfrm>
                    <a:prstGeom prst="rect">
                      <a:avLst/>
                    </a:prstGeom>
                  </pic:spPr>
                </pic:pic>
              </a:graphicData>
            </a:graphic>
          </wp:inline>
        </w:drawing>
      </w:r>
    </w:p>
    <w:p w14:paraId="7E0D31E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B413ABF" w14:textId="63A5F078" w:rsidR="001C74CA" w:rsidRPr="009C3625" w:rsidRDefault="00F93AFC"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00718C3" wp14:editId="67DC3C05">
            <wp:extent cx="5557334" cy="7486650"/>
            <wp:effectExtent l="0" t="0" r="5715" b="0"/>
            <wp:docPr id="149" name="Picture 14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Text, letter&#10;&#10;Description automatically generated"/>
                    <pic:cNvPicPr/>
                  </pic:nvPicPr>
                  <pic:blipFill>
                    <a:blip r:embed="rId93"/>
                    <a:stretch>
                      <a:fillRect/>
                    </a:stretch>
                  </pic:blipFill>
                  <pic:spPr>
                    <a:xfrm>
                      <a:off x="0" y="0"/>
                      <a:ext cx="5563434" cy="7494868"/>
                    </a:xfrm>
                    <a:prstGeom prst="rect">
                      <a:avLst/>
                    </a:prstGeom>
                  </pic:spPr>
                </pic:pic>
              </a:graphicData>
            </a:graphic>
          </wp:inline>
        </w:drawing>
      </w:r>
    </w:p>
    <w:p w14:paraId="35D179FC"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041810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042C07F"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BDF78EA" w14:textId="4C084F32" w:rsidR="001C74CA" w:rsidRPr="009C3625" w:rsidRDefault="002A54DF"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5D318A3" wp14:editId="6DFBA639">
            <wp:extent cx="5372100" cy="3737728"/>
            <wp:effectExtent l="0" t="0" r="0" b="0"/>
            <wp:docPr id="150" name="Picture 150" descr="Text, application,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Text, application, letter&#10;&#10;Description automatically generated"/>
                    <pic:cNvPicPr/>
                  </pic:nvPicPr>
                  <pic:blipFill>
                    <a:blip r:embed="rId94"/>
                    <a:stretch>
                      <a:fillRect/>
                    </a:stretch>
                  </pic:blipFill>
                  <pic:spPr>
                    <a:xfrm>
                      <a:off x="0" y="0"/>
                      <a:ext cx="5378427" cy="3742130"/>
                    </a:xfrm>
                    <a:prstGeom prst="rect">
                      <a:avLst/>
                    </a:prstGeom>
                  </pic:spPr>
                </pic:pic>
              </a:graphicData>
            </a:graphic>
          </wp:inline>
        </w:drawing>
      </w:r>
    </w:p>
    <w:p w14:paraId="1F33D26F" w14:textId="7BBA27C5" w:rsidR="005D3CB7" w:rsidRPr="009C3625" w:rsidRDefault="005D3CB7" w:rsidP="00062749">
      <w:pPr>
        <w:pStyle w:val="Caption"/>
        <w:jc w:val="center"/>
        <w:rPr>
          <w:i/>
          <w:iCs/>
        </w:rPr>
      </w:pPr>
      <w:bookmarkStart w:id="206" w:name="_Ref74284184"/>
      <w:bookmarkStart w:id="207" w:name="_Toc74189619"/>
      <w:bookmarkStart w:id="208" w:name="_Ref74284926"/>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8</w:t>
        </w:r>
      </w:fldSimple>
      <w:bookmarkEnd w:id="206"/>
      <w:r w:rsidRPr="009C3625">
        <w:rPr>
          <w:cs/>
        </w:rPr>
        <w:t xml:space="preserve"> </w:t>
      </w:r>
      <w:bookmarkStart w:id="209" w:name="_Ref74284660"/>
      <w:r w:rsidRPr="009C3625">
        <w:t>XDS Document Registry Actor</w:t>
      </w:r>
      <w:r w:rsidRPr="009C3625">
        <w:br/>
        <w:t xml:space="preserve">This section </w:t>
      </w:r>
      <w:r w:rsidR="00062749" w:rsidRPr="009C3625">
        <w:t>interprets</w:t>
      </w:r>
      <w:r w:rsidRPr="009C3625">
        <w:t xml:space="preserve"> and assort Metadata attribute value from ITI-42 to JSON</w:t>
      </w:r>
      <w:bookmarkEnd w:id="207"/>
      <w:bookmarkEnd w:id="208"/>
      <w:bookmarkEnd w:id="209"/>
    </w:p>
    <w:p w14:paraId="072E8C5E" w14:textId="7D2C1523" w:rsidR="001C74CA" w:rsidRPr="009C3625" w:rsidRDefault="001C74CA" w:rsidP="001C74CA">
      <w:pPr>
        <w:pStyle w:val="ListParagraph"/>
        <w:spacing w:line="360" w:lineRule="auto"/>
        <w:ind w:left="0"/>
        <w:jc w:val="center"/>
        <w:rPr>
          <w:rFonts w:ascii="Times New Roman" w:hAnsi="Times New Roman" w:cs="Times New Roman"/>
          <w:sz w:val="24"/>
          <w:szCs w:val="24"/>
        </w:rPr>
      </w:pPr>
    </w:p>
    <w:p w14:paraId="1FCBA01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61C9065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D5D48B9" w14:textId="485D0D5C" w:rsidR="001C74CA" w:rsidRPr="009C3625" w:rsidRDefault="00B73160"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4D65E23" wp14:editId="08F08CCC">
            <wp:extent cx="5672933" cy="8458200"/>
            <wp:effectExtent l="0" t="0" r="4445" b="0"/>
            <wp:docPr id="151" name="Picture 15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Text, letter&#10;&#10;Description automatically generated"/>
                    <pic:cNvPicPr/>
                  </pic:nvPicPr>
                  <pic:blipFill>
                    <a:blip r:embed="rId95"/>
                    <a:stretch>
                      <a:fillRect/>
                    </a:stretch>
                  </pic:blipFill>
                  <pic:spPr>
                    <a:xfrm>
                      <a:off x="0" y="0"/>
                      <a:ext cx="5675810" cy="8462490"/>
                    </a:xfrm>
                    <a:prstGeom prst="rect">
                      <a:avLst/>
                    </a:prstGeom>
                  </pic:spPr>
                </pic:pic>
              </a:graphicData>
            </a:graphic>
          </wp:inline>
        </w:drawing>
      </w:r>
    </w:p>
    <w:p w14:paraId="37E42FC0" w14:textId="50AA4A2B" w:rsidR="001C74CA" w:rsidRPr="009C3625" w:rsidRDefault="003A00BE"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2FEC2778" wp14:editId="0EC3D7A3">
            <wp:extent cx="4661598" cy="8181975"/>
            <wp:effectExtent l="0" t="0" r="5715" b="0"/>
            <wp:docPr id="152" name="Picture 15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descr="A picture containing table&#10;&#10;Description automatically generated"/>
                    <pic:cNvPicPr/>
                  </pic:nvPicPr>
                  <pic:blipFill>
                    <a:blip r:embed="rId96"/>
                    <a:stretch>
                      <a:fillRect/>
                    </a:stretch>
                  </pic:blipFill>
                  <pic:spPr>
                    <a:xfrm>
                      <a:off x="0" y="0"/>
                      <a:ext cx="4666670" cy="8190877"/>
                    </a:xfrm>
                    <a:prstGeom prst="rect">
                      <a:avLst/>
                    </a:prstGeom>
                  </pic:spPr>
                </pic:pic>
              </a:graphicData>
            </a:graphic>
          </wp:inline>
        </w:drawing>
      </w:r>
    </w:p>
    <w:p w14:paraId="0DB2DF5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22DFBD9"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9236A0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EA68EB7" w14:textId="3D64A754" w:rsidR="001C74CA" w:rsidRPr="009C3625" w:rsidRDefault="00EF44A8" w:rsidP="00062749">
      <w:pPr>
        <w:pStyle w:val="ListParagraph"/>
        <w:spacing w:line="360" w:lineRule="auto"/>
        <w:ind w:left="0"/>
        <w:jc w:val="center"/>
        <w:rPr>
          <w:rFonts w:ascii="Times New Roman" w:hAnsi="Times New Roman" w:cs="Times New Roman"/>
          <w:sz w:val="24"/>
          <w:szCs w:val="24"/>
        </w:rPr>
      </w:pPr>
      <w:r>
        <w:rPr>
          <w:noProof/>
        </w:rPr>
        <w:drawing>
          <wp:inline distT="0" distB="0" distL="0" distR="0" wp14:anchorId="59740B52" wp14:editId="3F010203">
            <wp:extent cx="5353050" cy="3470659"/>
            <wp:effectExtent l="0" t="0" r="0" b="0"/>
            <wp:docPr id="153" name="Picture 15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Graphical user interface, text, application, email&#10;&#10;Description automatically generated"/>
                    <pic:cNvPicPr/>
                  </pic:nvPicPr>
                  <pic:blipFill>
                    <a:blip r:embed="rId97"/>
                    <a:stretch>
                      <a:fillRect/>
                    </a:stretch>
                  </pic:blipFill>
                  <pic:spPr>
                    <a:xfrm>
                      <a:off x="0" y="0"/>
                      <a:ext cx="5365373" cy="3478649"/>
                    </a:xfrm>
                    <a:prstGeom prst="rect">
                      <a:avLst/>
                    </a:prstGeom>
                  </pic:spPr>
                </pic:pic>
              </a:graphicData>
            </a:graphic>
          </wp:inline>
        </w:drawing>
      </w:r>
    </w:p>
    <w:p w14:paraId="3FC78321" w14:textId="37833F60" w:rsidR="008C3281" w:rsidRPr="009C3625" w:rsidRDefault="008C3281" w:rsidP="00062749">
      <w:pPr>
        <w:pStyle w:val="Caption"/>
        <w:jc w:val="center"/>
        <w:rPr>
          <w:i/>
          <w:iCs/>
        </w:rPr>
      </w:pPr>
      <w:bookmarkStart w:id="210" w:name="_Ref74253860"/>
      <w:bookmarkStart w:id="211" w:name="_Toc74189620"/>
      <w:bookmarkStart w:id="212" w:name="_Ref74284930"/>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39</w:t>
        </w:r>
      </w:fldSimple>
      <w:bookmarkEnd w:id="210"/>
      <w:r w:rsidRPr="009C3625">
        <w:rPr>
          <w:cs/>
        </w:rPr>
        <w:t xml:space="preserve"> </w:t>
      </w:r>
      <w:bookmarkStart w:id="213" w:name="_Ref74284665"/>
      <w:r w:rsidRPr="009C3625">
        <w:t>XDS Document Registry Actor</w:t>
      </w:r>
      <w:r w:rsidRPr="009C3625">
        <w:br/>
        <w:t>This section passes JSON into Smart Contract as single string variable</w:t>
      </w:r>
      <w:bookmarkEnd w:id="211"/>
      <w:bookmarkEnd w:id="212"/>
      <w:bookmarkEnd w:id="213"/>
    </w:p>
    <w:p w14:paraId="516B4914" w14:textId="77777777" w:rsidR="00D84940" w:rsidRPr="009C3625" w:rsidRDefault="00D84940" w:rsidP="00F81C49">
      <w:pPr>
        <w:pStyle w:val="ListParagraph"/>
        <w:spacing w:line="360" w:lineRule="auto"/>
        <w:ind w:left="0"/>
        <w:jc w:val="thaiDistribute"/>
        <w:rPr>
          <w:rFonts w:ascii="Times New Roman" w:hAnsi="Times New Roman" w:cs="Times New Roman"/>
          <w:sz w:val="24"/>
          <w:szCs w:val="24"/>
        </w:rPr>
      </w:pPr>
    </w:p>
    <w:p w14:paraId="3122012A" w14:textId="77777777" w:rsidR="007E6116" w:rsidRPr="009C3625" w:rsidRDefault="007E6116"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03DDCDD5" w14:textId="6844C40C"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Pr="009C3625">
        <w:rPr>
          <w:rFonts w:ascii="Times New Roman" w:hAnsi="Times New Roman" w:cs="Times New Roman"/>
          <w:sz w:val="24"/>
          <w:szCs w:val="24"/>
        </w:rPr>
        <w:t xml:space="preserve">4.2.3.1.2 </w:t>
      </w:r>
      <w:proofErr w:type="spellStart"/>
      <w:r w:rsidRPr="009C3625">
        <w:rPr>
          <w:rFonts w:ascii="Times New Roman" w:hAnsi="Times New Roman" w:cs="Times New Roman"/>
          <w:sz w:val="24"/>
          <w:szCs w:val="24"/>
        </w:rPr>
        <w:t>Smartcontract</w:t>
      </w:r>
      <w:proofErr w:type="spellEnd"/>
    </w:p>
    <w:p w14:paraId="4BFE1A6A" w14:textId="0C73B48A" w:rsidR="003E644E" w:rsidRPr="009C3625" w:rsidRDefault="003E644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83533F" w:rsidRPr="009C3625">
        <w:rPr>
          <w:rFonts w:ascii="Times New Roman" w:hAnsi="Times New Roman" w:cs="Times New Roman"/>
          <w:sz w:val="24"/>
          <w:szCs w:val="24"/>
        </w:rPr>
        <w:t xml:space="preserve">In the implementation,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was designed to store string values and will return the stored value when called by the corresponding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function. The prepared JSON must be converted into a string variable before entering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This is due to the limit of the Ethereum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which can cover a limited number of programming variables so, we simplify our program to avoid that limit by storing the whole JSON in string form as a single variable. </w:t>
      </w:r>
      <w:r w:rsidR="00855AE1" w:rsidRPr="00855AE1">
        <w:rPr>
          <w:rFonts w:ascii="Times New Roman" w:hAnsi="Times New Roman" w:cs="Times New Roman"/>
          <w:sz w:val="24"/>
          <w:szCs w:val="24"/>
        </w:rPr>
        <w:t xml:space="preserve">Because the Ethereum Blockchain requires a particular amount of gas to run the </w:t>
      </w:r>
      <w:proofErr w:type="spellStart"/>
      <w:r w:rsidR="00855AE1" w:rsidRPr="00855AE1">
        <w:rPr>
          <w:rFonts w:ascii="Times New Roman" w:hAnsi="Times New Roman" w:cs="Times New Roman"/>
          <w:sz w:val="24"/>
          <w:szCs w:val="24"/>
        </w:rPr>
        <w:t>Smartcontract</w:t>
      </w:r>
      <w:proofErr w:type="spellEnd"/>
      <w:r w:rsidR="00855AE1" w:rsidRPr="00855AE1">
        <w:rPr>
          <w:rFonts w:ascii="Times New Roman" w:hAnsi="Times New Roman" w:cs="Times New Roman"/>
          <w:sz w:val="24"/>
          <w:szCs w:val="24"/>
        </w:rPr>
        <w:t>, the length of the variable could produce an error if there isn't enough gas available.</w:t>
      </w:r>
      <w:r w:rsidR="0083533F" w:rsidRPr="009C3625">
        <w:rPr>
          <w:rFonts w:ascii="Times New Roman" w:hAnsi="Times New Roman" w:cs="Times New Roman"/>
          <w:sz w:val="24"/>
          <w:szCs w:val="24"/>
        </w:rPr>
        <w:t xml:space="preserve"> That means, we need to increase the limit amount of gas for executing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from the default value as shown in </w:t>
      </w:r>
      <w:r w:rsidR="00043D73" w:rsidRPr="009C3625">
        <w:rPr>
          <w:rFonts w:ascii="Times New Roman" w:hAnsi="Times New Roman" w:cs="Times New Roman"/>
          <w:sz w:val="24"/>
          <w:szCs w:val="24"/>
        </w:rPr>
        <w:fldChar w:fldCharType="begin" w:fldLock="1"/>
      </w:r>
      <w:r w:rsidR="00043D73" w:rsidRPr="009C3625">
        <w:rPr>
          <w:rFonts w:ascii="Times New Roman" w:hAnsi="Times New Roman" w:cs="Times New Roman"/>
          <w:sz w:val="24"/>
          <w:szCs w:val="24"/>
        </w:rPr>
        <w:instrText xml:space="preserve"> REF _Ref74256754 \h </w:instrText>
      </w:r>
      <w:r w:rsidR="0023508D" w:rsidRPr="009C3625">
        <w:rPr>
          <w:rFonts w:ascii="Times New Roman" w:hAnsi="Times New Roman" w:cs="Times New Roman"/>
          <w:sz w:val="24"/>
          <w:szCs w:val="24"/>
        </w:rPr>
        <w:instrText xml:space="preserve"> \* MERGEFORMAT </w:instrText>
      </w:r>
      <w:r w:rsidR="00043D73" w:rsidRPr="009C3625">
        <w:rPr>
          <w:rFonts w:ascii="Times New Roman" w:hAnsi="Times New Roman" w:cs="Times New Roman"/>
          <w:sz w:val="24"/>
          <w:szCs w:val="24"/>
        </w:rPr>
      </w:r>
      <w:r w:rsidR="00043D7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0</w:t>
      </w:r>
      <w:r w:rsidR="00043D73" w:rsidRPr="009C3625">
        <w:rPr>
          <w:rFonts w:ascii="Times New Roman" w:hAnsi="Times New Roman" w:cs="Times New Roman"/>
          <w:sz w:val="24"/>
          <w:szCs w:val="24"/>
        </w:rPr>
        <w:fldChar w:fldCharType="end"/>
      </w:r>
      <w:r w:rsidR="0083533F" w:rsidRPr="009C3625">
        <w:rPr>
          <w:rFonts w:ascii="Times New Roman" w:hAnsi="Times New Roman" w:cs="Times New Roman"/>
          <w:sz w:val="24"/>
          <w:szCs w:val="24"/>
        </w:rPr>
        <w:t xml:space="preserve">. Although this change may not </w:t>
      </w:r>
      <w:r w:rsidR="00572425" w:rsidRPr="009C3625">
        <w:rPr>
          <w:rFonts w:ascii="Times New Roman" w:hAnsi="Times New Roman" w:cs="Times New Roman"/>
          <w:sz w:val="24"/>
          <w:szCs w:val="24"/>
        </w:rPr>
        <w:t>affect</w:t>
      </w:r>
      <w:r w:rsidR="0083533F" w:rsidRPr="009C3625">
        <w:rPr>
          <w:rFonts w:ascii="Times New Roman" w:hAnsi="Times New Roman" w:cs="Times New Roman"/>
          <w:sz w:val="24"/>
          <w:szCs w:val="24"/>
        </w:rPr>
        <w:t xml:space="preserve"> the implementation, it may affect the network where its member prefers to use actual cryptocurrency like Ether to maintain Blockchain where an increase in required gas may accelerate the depletion of currency circulating in the network and severe</w:t>
      </w:r>
      <w:r w:rsidR="00572425" w:rsidRPr="009C3625">
        <w:rPr>
          <w:rFonts w:ascii="Times New Roman" w:hAnsi="Times New Roman" w:cs="Times New Roman"/>
          <w:sz w:val="24"/>
          <w:szCs w:val="24"/>
        </w:rPr>
        <w:t>ly reduce</w:t>
      </w:r>
      <w:r w:rsidR="0083533F" w:rsidRPr="009C3625">
        <w:rPr>
          <w:rFonts w:ascii="Times New Roman" w:hAnsi="Times New Roman" w:cs="Times New Roman"/>
          <w:sz w:val="24"/>
          <w:szCs w:val="24"/>
        </w:rPr>
        <w:t xml:space="preserve"> </w:t>
      </w:r>
      <w:r w:rsidR="00572425" w:rsidRPr="009C3625">
        <w:rPr>
          <w:rFonts w:ascii="Times New Roman" w:hAnsi="Times New Roman" w:cs="Times New Roman"/>
          <w:sz w:val="24"/>
          <w:szCs w:val="24"/>
        </w:rPr>
        <w:t xml:space="preserve">the </w:t>
      </w:r>
      <w:r w:rsidR="0083533F" w:rsidRPr="009C3625">
        <w:rPr>
          <w:rFonts w:ascii="Times New Roman" w:hAnsi="Times New Roman" w:cs="Times New Roman"/>
          <w:sz w:val="24"/>
          <w:szCs w:val="24"/>
        </w:rPr>
        <w:t xml:space="preserve">maintainability of the Blockchain. </w:t>
      </w:r>
      <w:r w:rsidR="00043D73" w:rsidRPr="009C3625">
        <w:rPr>
          <w:rFonts w:ascii="Times New Roman" w:hAnsi="Times New Roman" w:cs="Times New Roman"/>
          <w:sz w:val="24"/>
          <w:szCs w:val="24"/>
        </w:rPr>
        <w:fldChar w:fldCharType="begin" w:fldLock="1"/>
      </w:r>
      <w:r w:rsidR="00043D73" w:rsidRPr="009C3625">
        <w:rPr>
          <w:rFonts w:ascii="Times New Roman" w:hAnsi="Times New Roman" w:cs="Times New Roman"/>
          <w:sz w:val="24"/>
          <w:szCs w:val="24"/>
        </w:rPr>
        <w:instrText xml:space="preserve"> REF _Ref74256626 \h </w:instrText>
      </w:r>
      <w:r w:rsidR="0023508D" w:rsidRPr="009C3625">
        <w:rPr>
          <w:rFonts w:ascii="Times New Roman" w:hAnsi="Times New Roman" w:cs="Times New Roman"/>
          <w:sz w:val="24"/>
          <w:szCs w:val="24"/>
        </w:rPr>
        <w:instrText xml:space="preserve"> \* MERGEFORMAT </w:instrText>
      </w:r>
      <w:r w:rsidR="00043D73" w:rsidRPr="009C3625">
        <w:rPr>
          <w:rFonts w:ascii="Times New Roman" w:hAnsi="Times New Roman" w:cs="Times New Roman"/>
          <w:sz w:val="24"/>
          <w:szCs w:val="24"/>
        </w:rPr>
      </w:r>
      <w:r w:rsidR="00043D7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1</w:t>
      </w:r>
      <w:r w:rsidR="00043D73" w:rsidRPr="009C3625">
        <w:rPr>
          <w:rFonts w:ascii="Times New Roman" w:hAnsi="Times New Roman" w:cs="Times New Roman"/>
          <w:sz w:val="24"/>
          <w:szCs w:val="24"/>
        </w:rPr>
        <w:fldChar w:fldCharType="end"/>
      </w:r>
      <w:r w:rsidR="0083533F" w:rsidRPr="009C3625">
        <w:rPr>
          <w:rFonts w:ascii="Times New Roman" w:hAnsi="Times New Roman" w:cs="Times New Roman"/>
          <w:sz w:val="24"/>
          <w:szCs w:val="24"/>
        </w:rPr>
        <w:t xml:space="preserve"> showing the process flow of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function related to Document Registering.</w:t>
      </w:r>
    </w:p>
    <w:p w14:paraId="7487FFE1"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5A7283CA" w14:textId="77777777" w:rsidR="00043D73" w:rsidRPr="009C3625" w:rsidRDefault="00043D73" w:rsidP="00043D73">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7F88304D" wp14:editId="557E9567">
            <wp:extent cx="4582160" cy="781050"/>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60030" cy="794323"/>
                    </a:xfrm>
                    <a:prstGeom prst="rect">
                      <a:avLst/>
                    </a:prstGeom>
                  </pic:spPr>
                </pic:pic>
              </a:graphicData>
            </a:graphic>
          </wp:inline>
        </w:drawing>
      </w:r>
    </w:p>
    <w:p w14:paraId="252476F5" w14:textId="378B8530" w:rsidR="00043D73" w:rsidRPr="009C3625" w:rsidRDefault="00043D73" w:rsidP="00043D73">
      <w:pPr>
        <w:pStyle w:val="Caption"/>
        <w:spacing w:after="240"/>
        <w:jc w:val="center"/>
      </w:pPr>
      <w:bookmarkStart w:id="214" w:name="_Ref74256754"/>
      <w:bookmarkStart w:id="215" w:name="_Ref74284933"/>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0</w:t>
        </w:r>
      </w:fldSimple>
      <w:bookmarkEnd w:id="214"/>
      <w:r w:rsidRPr="009C3625">
        <w:t xml:space="preserve"> </w:t>
      </w:r>
      <w:bookmarkStart w:id="216" w:name="_Ref74284671"/>
      <w:r w:rsidRPr="009C3625">
        <w:t xml:space="preserve">Specified gas value </w:t>
      </w:r>
      <w:proofErr w:type="spellStart"/>
      <w:r w:rsidRPr="009C3625">
        <w:t>spplying</w:t>
      </w:r>
      <w:proofErr w:type="spellEnd"/>
      <w:r w:rsidRPr="009C3625">
        <w:t xml:space="preserve"> Ethereum </w:t>
      </w:r>
      <w:proofErr w:type="spellStart"/>
      <w:r w:rsidRPr="009C3625">
        <w:t>Smartcontract</w:t>
      </w:r>
      <w:proofErr w:type="spellEnd"/>
      <w:r w:rsidRPr="009C3625">
        <w:t xml:space="preserve"> execution</w:t>
      </w:r>
      <w:bookmarkEnd w:id="215"/>
      <w:bookmarkEnd w:id="216"/>
    </w:p>
    <w:p w14:paraId="1D94870C" w14:textId="276DA6E3" w:rsidR="00A77865" w:rsidRPr="009C3625" w:rsidRDefault="00FE4A09" w:rsidP="00FE4A09">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34A81C6C" wp14:editId="26F04803">
            <wp:extent cx="4210050" cy="1724377"/>
            <wp:effectExtent l="0" t="0" r="0" b="9525"/>
            <wp:docPr id="154" name="Picture 15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Graphical user interface, text, application, email&#10;&#10;Description automatically generated"/>
                    <pic:cNvPicPr/>
                  </pic:nvPicPr>
                  <pic:blipFill>
                    <a:blip r:embed="rId99"/>
                    <a:stretch>
                      <a:fillRect/>
                    </a:stretch>
                  </pic:blipFill>
                  <pic:spPr>
                    <a:xfrm>
                      <a:off x="0" y="0"/>
                      <a:ext cx="4225710" cy="1730791"/>
                    </a:xfrm>
                    <a:prstGeom prst="rect">
                      <a:avLst/>
                    </a:prstGeom>
                  </pic:spPr>
                </pic:pic>
              </a:graphicData>
            </a:graphic>
          </wp:inline>
        </w:drawing>
      </w:r>
    </w:p>
    <w:p w14:paraId="2FDB6D25" w14:textId="47E649DB" w:rsidR="00A77865" w:rsidRPr="009C3625" w:rsidRDefault="00A77865" w:rsidP="00A77865">
      <w:pPr>
        <w:pStyle w:val="Caption"/>
        <w:spacing w:after="240"/>
        <w:jc w:val="center"/>
      </w:pPr>
      <w:bookmarkStart w:id="217" w:name="_Ref74256626"/>
      <w:bookmarkStart w:id="218" w:name="_Ref74284940"/>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1</w:t>
        </w:r>
      </w:fldSimple>
      <w:bookmarkEnd w:id="217"/>
      <w:r w:rsidRPr="009C3625">
        <w:t xml:space="preserve"> </w:t>
      </w:r>
      <w:bookmarkStart w:id="219" w:name="_Ref74284676"/>
      <w:r w:rsidRPr="009C3625">
        <w:t xml:space="preserve">The pseudocode showing the process flow of Document Register </w:t>
      </w:r>
      <w:proofErr w:type="spellStart"/>
      <w:r w:rsidRPr="009C3625">
        <w:t>Smartcontract</w:t>
      </w:r>
      <w:bookmarkEnd w:id="218"/>
      <w:bookmarkEnd w:id="219"/>
      <w:proofErr w:type="spellEnd"/>
      <w:r w:rsidRPr="009C3625">
        <w:t xml:space="preserve"> </w:t>
      </w:r>
    </w:p>
    <w:p w14:paraId="12941355"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52868A19"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6304F86B" w14:textId="2050BE92" w:rsidR="0083533F" w:rsidRPr="009C3625" w:rsidRDefault="0083533F"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By thes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design, XDS Document Registry actors can keep Metadata attributes of each document by storing them as JSON string variable inside Blockchain using on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per document. At the same time, the actor can perform search operation by sequentially call upon each published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one-by-one until the result was found or until the last in the case which no matching result. It must be noted that publishing of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always requires gas to execute the task while calling for the variable value stored in th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is not consuming any Blockchain resource.  </w:t>
      </w:r>
      <w:r w:rsidR="00121ED4" w:rsidRPr="009C3625">
        <w:rPr>
          <w:rFonts w:ascii="Times New Roman" w:hAnsi="Times New Roman" w:cs="Times New Roman"/>
          <w:sz w:val="24"/>
          <w:szCs w:val="24"/>
        </w:rPr>
        <w:fldChar w:fldCharType="begin" w:fldLock="1"/>
      </w:r>
      <w:r w:rsidR="00121ED4" w:rsidRPr="009C3625">
        <w:rPr>
          <w:rFonts w:ascii="Times New Roman" w:hAnsi="Times New Roman" w:cs="Times New Roman"/>
          <w:sz w:val="24"/>
          <w:szCs w:val="24"/>
        </w:rPr>
        <w:instrText xml:space="preserve"> REF _Ref70917482 \h </w:instrText>
      </w:r>
      <w:r w:rsidR="0023508D" w:rsidRPr="009C3625">
        <w:rPr>
          <w:rFonts w:ascii="Times New Roman" w:hAnsi="Times New Roman" w:cs="Times New Roman"/>
          <w:sz w:val="24"/>
          <w:szCs w:val="24"/>
        </w:rPr>
        <w:instrText xml:space="preserve"> \* MERGEFORMAT </w:instrText>
      </w:r>
      <w:r w:rsidR="00121ED4" w:rsidRPr="009C3625">
        <w:rPr>
          <w:rFonts w:ascii="Times New Roman" w:hAnsi="Times New Roman" w:cs="Times New Roman"/>
          <w:sz w:val="24"/>
          <w:szCs w:val="24"/>
        </w:rPr>
      </w:r>
      <w:r w:rsidR="00121ED4"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2</w:t>
      </w:r>
      <w:r w:rsidR="00121ED4"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ing the Solidity code snippet highlighting (green color) the part relating to Document Registering Function.</w:t>
      </w:r>
    </w:p>
    <w:p w14:paraId="59C2EB5B" w14:textId="28C25D63" w:rsidR="003E644E" w:rsidRPr="009C3625" w:rsidRDefault="00D87AA9" w:rsidP="003E644E">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438569BE" wp14:editId="56E358A0">
            <wp:extent cx="5300310" cy="5228684"/>
            <wp:effectExtent l="0" t="0" r="0" b="0"/>
            <wp:docPr id="155" name="Picture 15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Text, letter&#10;&#10;Description automatically generated"/>
                    <pic:cNvPicPr/>
                  </pic:nvPicPr>
                  <pic:blipFill>
                    <a:blip r:embed="rId100"/>
                    <a:stretch>
                      <a:fillRect/>
                    </a:stretch>
                  </pic:blipFill>
                  <pic:spPr>
                    <a:xfrm>
                      <a:off x="0" y="0"/>
                      <a:ext cx="5305544" cy="5233847"/>
                    </a:xfrm>
                    <a:prstGeom prst="rect">
                      <a:avLst/>
                    </a:prstGeom>
                  </pic:spPr>
                </pic:pic>
              </a:graphicData>
            </a:graphic>
          </wp:inline>
        </w:drawing>
      </w:r>
    </w:p>
    <w:p w14:paraId="25CBE291" w14:textId="6ACBC538" w:rsidR="003E644E" w:rsidRDefault="003E644E" w:rsidP="003B2F86">
      <w:pPr>
        <w:pStyle w:val="Caption"/>
        <w:jc w:val="center"/>
      </w:pPr>
      <w:bookmarkStart w:id="220" w:name="_Ref70917482"/>
      <w:bookmarkStart w:id="221" w:name="_Toc74189621"/>
      <w:bookmarkStart w:id="222" w:name="_Ref74284943"/>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2</w:t>
        </w:r>
      </w:fldSimple>
      <w:bookmarkEnd w:id="220"/>
      <w:r w:rsidRPr="009C3625">
        <w:t xml:space="preserve"> </w:t>
      </w:r>
      <w:bookmarkStart w:id="223" w:name="_Ref74284683"/>
      <w:r w:rsidRPr="009C3625">
        <w:t xml:space="preserve">Solidity Code Snippet of Smart Contract </w:t>
      </w:r>
      <w:bookmarkEnd w:id="221"/>
      <w:r w:rsidR="0055072E" w:rsidRPr="009C3625">
        <w:br/>
        <w:t xml:space="preserve">(Highlight - </w:t>
      </w:r>
      <w:r w:rsidR="0083533F" w:rsidRPr="009C3625">
        <w:t>green</w:t>
      </w:r>
      <w:r w:rsidR="0055072E" w:rsidRPr="009C3625">
        <w:t xml:space="preserve"> color) related to Document Registering Function</w:t>
      </w:r>
      <w:bookmarkEnd w:id="222"/>
      <w:bookmarkEnd w:id="223"/>
    </w:p>
    <w:p w14:paraId="2659E00B" w14:textId="77777777" w:rsidR="00DF703D" w:rsidRPr="00DF703D" w:rsidRDefault="00DF703D" w:rsidP="00DF703D"/>
    <w:p w14:paraId="3CEDD053" w14:textId="3DB86540" w:rsidR="00BC5A0F"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520F31" w:rsidRPr="009C3625">
        <w:rPr>
          <w:rFonts w:ascii="Times New Roman" w:hAnsi="Times New Roman" w:cs="Times New Roman"/>
          <w:sz w:val="24"/>
          <w:szCs w:val="24"/>
        </w:rPr>
        <w:t xml:space="preserve">4.2.3.2 </w:t>
      </w:r>
      <w:r w:rsidR="00BC5A0F" w:rsidRPr="009C3625">
        <w:rPr>
          <w:rFonts w:ascii="Times New Roman" w:hAnsi="Times New Roman" w:cs="Times New Roman"/>
          <w:sz w:val="24"/>
          <w:szCs w:val="24"/>
        </w:rPr>
        <w:t xml:space="preserve">Implementing Document Search </w:t>
      </w:r>
      <w:r w:rsidR="00F3749E" w:rsidRPr="009C3625">
        <w:rPr>
          <w:rFonts w:ascii="Times New Roman" w:hAnsi="Times New Roman" w:cs="Times New Roman"/>
          <w:sz w:val="24"/>
          <w:szCs w:val="24"/>
        </w:rPr>
        <w:t>F</w:t>
      </w:r>
      <w:r w:rsidR="00BC5A0F" w:rsidRPr="009C3625">
        <w:rPr>
          <w:rFonts w:ascii="Times New Roman" w:hAnsi="Times New Roman" w:cs="Times New Roman"/>
          <w:sz w:val="24"/>
          <w:szCs w:val="24"/>
        </w:rPr>
        <w:t>unction</w:t>
      </w:r>
    </w:p>
    <w:p w14:paraId="3A989DD9" w14:textId="4A69886F"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Pr="009C3625">
        <w:rPr>
          <w:rFonts w:ascii="Times New Roman" w:hAnsi="Times New Roman" w:cs="Times New Roman"/>
          <w:sz w:val="24"/>
          <w:szCs w:val="24"/>
        </w:rPr>
        <w:t>4.2.3.2.1 Native</w:t>
      </w:r>
      <w:r w:rsidR="00F3749E" w:rsidRPr="009C3625">
        <w:rPr>
          <w:rFonts w:ascii="Times New Roman" w:hAnsi="Times New Roman" w:cs="Times New Roman"/>
          <w:sz w:val="24"/>
          <w:szCs w:val="24"/>
        </w:rPr>
        <w:t>-S</w:t>
      </w:r>
      <w:r w:rsidR="000F728E" w:rsidRPr="009C3625">
        <w:rPr>
          <w:rFonts w:ascii="Times New Roman" w:hAnsi="Times New Roman" w:cs="Times New Roman"/>
          <w:sz w:val="24"/>
          <w:szCs w:val="24"/>
        </w:rPr>
        <w:t xml:space="preserve">ide </w:t>
      </w:r>
      <w:proofErr w:type="spellStart"/>
      <w:r w:rsidR="000F728E" w:rsidRPr="009C3625">
        <w:rPr>
          <w:rFonts w:ascii="Times New Roman" w:hAnsi="Times New Roman" w:cs="Times New Roman"/>
          <w:sz w:val="24"/>
          <w:szCs w:val="24"/>
        </w:rPr>
        <w:t>Javascript</w:t>
      </w:r>
      <w:proofErr w:type="spellEnd"/>
      <w:r w:rsidR="000F728E" w:rsidRPr="009C3625">
        <w:rPr>
          <w:rFonts w:ascii="Times New Roman" w:hAnsi="Times New Roman" w:cs="Times New Roman"/>
          <w:sz w:val="24"/>
          <w:szCs w:val="24"/>
        </w:rPr>
        <w:t xml:space="preserve"> </w:t>
      </w:r>
      <w:r w:rsidR="00F3749E" w:rsidRPr="009C3625">
        <w:rPr>
          <w:rFonts w:ascii="Times New Roman" w:hAnsi="Times New Roman" w:cs="Times New Roman"/>
          <w:sz w:val="24"/>
          <w:szCs w:val="24"/>
        </w:rPr>
        <w:t>P</w:t>
      </w:r>
      <w:r w:rsidR="000F728E" w:rsidRPr="009C3625">
        <w:rPr>
          <w:rFonts w:ascii="Times New Roman" w:hAnsi="Times New Roman" w:cs="Times New Roman"/>
          <w:sz w:val="24"/>
          <w:szCs w:val="24"/>
        </w:rPr>
        <w:t>rogram</w:t>
      </w:r>
    </w:p>
    <w:p w14:paraId="3E25975E" w14:textId="2C08D0D3" w:rsidR="00D27893" w:rsidRPr="009C3625" w:rsidRDefault="00D27893"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9A794E" w:rsidRPr="009C3625">
        <w:rPr>
          <w:rFonts w:ascii="Times New Roman" w:hAnsi="Times New Roman" w:cs="Times New Roman"/>
          <w:sz w:val="24"/>
          <w:szCs w:val="24"/>
        </w:rPr>
        <w:t xml:space="preserve">Like IHE ITI-42 transaction handling, the XDS Document Registry actors also wait for ITI-18 on the TCP channel. The received transaction will be converted into JSON while matching UUID with its corresponding metadata attributes as declared in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22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3</w:t>
      </w:r>
      <w:r w:rsidR="00916848" w:rsidRPr="009C3625">
        <w:rPr>
          <w:rFonts w:ascii="Times New Roman" w:hAnsi="Times New Roman" w:cs="Times New Roman"/>
          <w:sz w:val="24"/>
          <w:szCs w:val="24"/>
        </w:rPr>
        <w:fldChar w:fldCharType="end"/>
      </w:r>
      <w:r w:rsidR="009A794E" w:rsidRPr="009C3625">
        <w:rPr>
          <w:rFonts w:ascii="Times New Roman" w:hAnsi="Times New Roman" w:cs="Times New Roman"/>
          <w:sz w:val="24"/>
          <w:szCs w:val="24"/>
        </w:rPr>
        <w:t>. The transaction is specified with the header “</w:t>
      </w:r>
      <w:proofErr w:type="spellStart"/>
      <w:r w:rsidR="009A794E" w:rsidRPr="009C3625">
        <w:rPr>
          <w:rFonts w:ascii="Times New Roman" w:hAnsi="Times New Roman" w:cs="Times New Roman"/>
          <w:sz w:val="24"/>
          <w:szCs w:val="24"/>
        </w:rPr>
        <w:t>QueryResponse</w:t>
      </w:r>
      <w:proofErr w:type="spellEnd"/>
      <w:r w:rsidR="009A794E" w:rsidRPr="009C3625">
        <w:rPr>
          <w:rFonts w:ascii="Times New Roman" w:hAnsi="Times New Roman" w:cs="Times New Roman"/>
          <w:sz w:val="24"/>
          <w:szCs w:val="24"/>
        </w:rPr>
        <w:t xml:space="preserve">” and compose of Metadata attributes value input by Document Consumer. These values will be used in search operation which will seek for the </w:t>
      </w:r>
      <w:proofErr w:type="spellStart"/>
      <w:r w:rsidR="009A794E" w:rsidRPr="009C3625">
        <w:rPr>
          <w:rFonts w:ascii="Times New Roman" w:hAnsi="Times New Roman" w:cs="Times New Roman"/>
          <w:sz w:val="24"/>
          <w:szCs w:val="24"/>
        </w:rPr>
        <w:t>Smartcontract</w:t>
      </w:r>
      <w:proofErr w:type="spellEnd"/>
      <w:r w:rsidR="009A794E" w:rsidRPr="009C3625">
        <w:rPr>
          <w:rFonts w:ascii="Times New Roman" w:hAnsi="Times New Roman" w:cs="Times New Roman"/>
          <w:sz w:val="24"/>
          <w:szCs w:val="24"/>
        </w:rPr>
        <w:t xml:space="preserve"> with matching metadata attribute values. After the result was found, the actor then proceeds to create a response XML message following the ITI-18 format.</w:t>
      </w:r>
      <w:r w:rsidR="00A923B0" w:rsidRPr="009C3625">
        <w:rPr>
          <w:rFonts w:ascii="Times New Roman" w:hAnsi="Times New Roman" w:cs="Times New Roman"/>
          <w:sz w:val="24"/>
          <w:szCs w:val="24"/>
        </w:rPr>
        <w:t xml:space="preserve"> </w:t>
      </w:r>
      <w:r w:rsidR="00DE3A22" w:rsidRPr="009C3625">
        <w:rPr>
          <w:rFonts w:ascii="Times New Roman" w:hAnsi="Times New Roman" w:cs="Times New Roman"/>
          <w:sz w:val="24"/>
          <w:szCs w:val="24"/>
        </w:rPr>
        <w:fldChar w:fldCharType="begin" w:fldLock="1"/>
      </w:r>
      <w:r w:rsidR="00DE3A22" w:rsidRPr="009C3625">
        <w:rPr>
          <w:rFonts w:ascii="Times New Roman" w:hAnsi="Times New Roman" w:cs="Times New Roman"/>
          <w:sz w:val="24"/>
          <w:szCs w:val="24"/>
        </w:rPr>
        <w:instrText xml:space="preserve"> REF _Ref74271688 \h </w:instrText>
      </w:r>
      <w:r w:rsidR="0023508D" w:rsidRPr="009C3625">
        <w:rPr>
          <w:rFonts w:ascii="Times New Roman" w:hAnsi="Times New Roman" w:cs="Times New Roman"/>
          <w:sz w:val="24"/>
          <w:szCs w:val="24"/>
        </w:rPr>
        <w:instrText xml:space="preserve"> \* MERGEFORMAT </w:instrText>
      </w:r>
      <w:r w:rsidR="00DE3A22" w:rsidRPr="009C3625">
        <w:rPr>
          <w:rFonts w:ascii="Times New Roman" w:hAnsi="Times New Roman" w:cs="Times New Roman"/>
          <w:sz w:val="24"/>
          <w:szCs w:val="24"/>
        </w:rPr>
      </w:r>
      <w:r w:rsidR="00DE3A2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4</w:t>
      </w:r>
      <w:r w:rsidR="00DE3A22" w:rsidRPr="009C3625">
        <w:rPr>
          <w:rFonts w:ascii="Times New Roman" w:hAnsi="Times New Roman" w:cs="Times New Roman"/>
          <w:sz w:val="24"/>
          <w:szCs w:val="24"/>
        </w:rPr>
        <w:fldChar w:fldCharType="end"/>
      </w:r>
      <w:r w:rsidR="00A923B0" w:rsidRPr="009C3625">
        <w:rPr>
          <w:rFonts w:ascii="Times New Roman" w:hAnsi="Times New Roman" w:cs="Times New Roman"/>
          <w:sz w:val="24"/>
          <w:szCs w:val="24"/>
        </w:rPr>
        <w:t xml:space="preserve"> showing the pseudocode describing the process flow for the native-side </w:t>
      </w:r>
      <w:proofErr w:type="spellStart"/>
      <w:r w:rsidR="00A923B0" w:rsidRPr="009C3625">
        <w:rPr>
          <w:rFonts w:ascii="Times New Roman" w:hAnsi="Times New Roman" w:cs="Times New Roman"/>
          <w:sz w:val="24"/>
          <w:szCs w:val="24"/>
        </w:rPr>
        <w:t>Javascript</w:t>
      </w:r>
      <w:proofErr w:type="spellEnd"/>
      <w:r w:rsidR="00A923B0" w:rsidRPr="009C3625">
        <w:rPr>
          <w:rFonts w:ascii="Times New Roman" w:hAnsi="Times New Roman" w:cs="Times New Roman"/>
          <w:sz w:val="24"/>
          <w:szCs w:val="24"/>
        </w:rPr>
        <w:t xml:space="preserve"> program related to Document Search.</w:t>
      </w:r>
      <w:r w:rsidR="009A794E" w:rsidRPr="009C3625">
        <w:rPr>
          <w:rFonts w:ascii="Times New Roman" w:hAnsi="Times New Roman" w:cs="Times New Roman"/>
          <w:sz w:val="24"/>
          <w:szCs w:val="24"/>
        </w:rPr>
        <w:t xml:space="preserve">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32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5</w:t>
      </w:r>
      <w:r w:rsidR="00916848" w:rsidRPr="009C3625">
        <w:rPr>
          <w:rFonts w:ascii="Times New Roman" w:hAnsi="Times New Roman" w:cs="Times New Roman"/>
          <w:sz w:val="24"/>
          <w:szCs w:val="24"/>
        </w:rPr>
        <w:fldChar w:fldCharType="end"/>
      </w:r>
      <w:r w:rsidR="00916848" w:rsidRPr="009C3625">
        <w:rPr>
          <w:rFonts w:ascii="Times New Roman" w:hAnsi="Times New Roman" w:cs="Times New Roman"/>
          <w:sz w:val="24"/>
          <w:szCs w:val="24"/>
        </w:rPr>
        <w:t xml:space="preserve"> to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51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9</w:t>
      </w:r>
      <w:r w:rsidR="00916848" w:rsidRPr="009C3625">
        <w:rPr>
          <w:rFonts w:ascii="Times New Roman" w:hAnsi="Times New Roman" w:cs="Times New Roman"/>
          <w:sz w:val="24"/>
          <w:szCs w:val="24"/>
        </w:rPr>
        <w:fldChar w:fldCharType="end"/>
      </w:r>
      <w:r w:rsidR="009A794E" w:rsidRPr="009C3625">
        <w:rPr>
          <w:rFonts w:ascii="Times New Roman" w:hAnsi="Times New Roman" w:cs="Times New Roman"/>
          <w:sz w:val="24"/>
          <w:szCs w:val="24"/>
        </w:rPr>
        <w:t xml:space="preserve"> show the </w:t>
      </w:r>
      <w:proofErr w:type="spellStart"/>
      <w:r w:rsidR="009A794E" w:rsidRPr="009C3625">
        <w:rPr>
          <w:rFonts w:ascii="Times New Roman" w:hAnsi="Times New Roman" w:cs="Times New Roman"/>
          <w:sz w:val="24"/>
          <w:szCs w:val="24"/>
        </w:rPr>
        <w:t>Javascript</w:t>
      </w:r>
      <w:proofErr w:type="spellEnd"/>
      <w:r w:rsidR="009A794E" w:rsidRPr="009C3625">
        <w:rPr>
          <w:rFonts w:ascii="Times New Roman" w:hAnsi="Times New Roman" w:cs="Times New Roman"/>
          <w:sz w:val="24"/>
          <w:szCs w:val="24"/>
        </w:rPr>
        <w:t xml:space="preserve"> code snippet for native-side of XDS Document Registry handling ITI-18 transaction and Document Search function.</w:t>
      </w:r>
    </w:p>
    <w:p w14:paraId="0AB3B1DD" w14:textId="2590A2DC" w:rsidR="00D27893" w:rsidRPr="009C3625" w:rsidRDefault="00004C1A" w:rsidP="00004C1A">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3FAE70E1" wp14:editId="6116EDDF">
            <wp:extent cx="4722612" cy="2686050"/>
            <wp:effectExtent l="0" t="0" r="1905" b="0"/>
            <wp:docPr id="156" name="Picture 15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Text, letter&#10;&#10;Description automatically generated"/>
                    <pic:cNvPicPr/>
                  </pic:nvPicPr>
                  <pic:blipFill>
                    <a:blip r:embed="rId101"/>
                    <a:stretch>
                      <a:fillRect/>
                    </a:stretch>
                  </pic:blipFill>
                  <pic:spPr>
                    <a:xfrm>
                      <a:off x="0" y="0"/>
                      <a:ext cx="4736234" cy="2693798"/>
                    </a:xfrm>
                    <a:prstGeom prst="rect">
                      <a:avLst/>
                    </a:prstGeom>
                  </pic:spPr>
                </pic:pic>
              </a:graphicData>
            </a:graphic>
          </wp:inline>
        </w:drawing>
      </w:r>
    </w:p>
    <w:p w14:paraId="2ABB1758" w14:textId="639A2AC7" w:rsidR="00D27893" w:rsidRPr="009C3625" w:rsidRDefault="00D27893" w:rsidP="008E649C">
      <w:pPr>
        <w:pStyle w:val="Caption"/>
        <w:jc w:val="center"/>
      </w:pPr>
      <w:bookmarkStart w:id="224" w:name="_Ref74257922"/>
      <w:bookmarkStart w:id="225" w:name="_Toc74189622"/>
      <w:bookmarkStart w:id="226" w:name="_Ref74284945"/>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3</w:t>
        </w:r>
      </w:fldSimple>
      <w:bookmarkEnd w:id="224"/>
      <w:r w:rsidRPr="009C3625">
        <w:t xml:space="preserve"> </w:t>
      </w:r>
      <w:bookmarkStart w:id="227" w:name="_Ref74284690"/>
      <w:r w:rsidRPr="009C3625">
        <w:t>XDS Document Registry Actor</w:t>
      </w:r>
      <w:r w:rsidRPr="009C3625">
        <w:br/>
        <w:t>Define variable of query request type UUID label following IHE ITI Framework</w:t>
      </w:r>
      <w:bookmarkEnd w:id="225"/>
      <w:bookmarkEnd w:id="226"/>
      <w:bookmarkEnd w:id="227"/>
    </w:p>
    <w:p w14:paraId="4DC8EF09" w14:textId="77777777" w:rsidR="00E80FCD" w:rsidRPr="009C3625" w:rsidRDefault="00E80FCD" w:rsidP="00E80FCD"/>
    <w:p w14:paraId="20B61A89" w14:textId="6EF4D52B" w:rsidR="00E80FCD" w:rsidRPr="009C3625" w:rsidRDefault="00A4722F" w:rsidP="00E80FCD">
      <w:pPr>
        <w:keepNext/>
        <w:jc w:val="center"/>
      </w:pPr>
      <w:r>
        <w:rPr>
          <w:noProof/>
        </w:rPr>
        <w:drawing>
          <wp:inline distT="0" distB="0" distL="0" distR="0" wp14:anchorId="41A2BA3F" wp14:editId="45901118">
            <wp:extent cx="3781425" cy="822677"/>
            <wp:effectExtent l="0" t="0" r="0" b="0"/>
            <wp:docPr id="157" name="Picture 15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Graphical user interface, text, application&#10;&#10;Description automatically generated"/>
                    <pic:cNvPicPr/>
                  </pic:nvPicPr>
                  <pic:blipFill>
                    <a:blip r:embed="rId102"/>
                    <a:stretch>
                      <a:fillRect/>
                    </a:stretch>
                  </pic:blipFill>
                  <pic:spPr>
                    <a:xfrm>
                      <a:off x="0" y="0"/>
                      <a:ext cx="3839255" cy="835258"/>
                    </a:xfrm>
                    <a:prstGeom prst="rect">
                      <a:avLst/>
                    </a:prstGeom>
                  </pic:spPr>
                </pic:pic>
              </a:graphicData>
            </a:graphic>
          </wp:inline>
        </w:drawing>
      </w:r>
    </w:p>
    <w:p w14:paraId="0B15E4A1" w14:textId="06CF38CE" w:rsidR="00E80FCD" w:rsidRPr="009C3625" w:rsidRDefault="00E80FCD" w:rsidP="00E80FCD">
      <w:pPr>
        <w:pStyle w:val="Caption"/>
        <w:jc w:val="center"/>
      </w:pPr>
      <w:bookmarkStart w:id="228" w:name="_Ref74271688"/>
      <w:bookmarkStart w:id="229" w:name="_Ref74284948"/>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4</w:t>
        </w:r>
      </w:fldSimple>
      <w:bookmarkEnd w:id="228"/>
      <w:r w:rsidRPr="009C3625">
        <w:t xml:space="preserve"> </w:t>
      </w:r>
      <w:bookmarkStart w:id="230" w:name="_Ref74284696"/>
      <w:r w:rsidRPr="009C3625">
        <w:t xml:space="preserve">The process flow for the native-side </w:t>
      </w:r>
      <w:proofErr w:type="spellStart"/>
      <w:r w:rsidRPr="009C3625">
        <w:t>Javasceipt</w:t>
      </w:r>
      <w:proofErr w:type="spellEnd"/>
      <w:r w:rsidRPr="009C3625">
        <w:t xml:space="preserve"> program</w:t>
      </w:r>
      <w:bookmarkEnd w:id="229"/>
      <w:bookmarkEnd w:id="230"/>
      <w:r w:rsidRPr="009C3625">
        <w:t xml:space="preserve"> </w:t>
      </w:r>
    </w:p>
    <w:p w14:paraId="5F1F648A" w14:textId="58032100" w:rsidR="00E80FCD" w:rsidRPr="009C3625" w:rsidRDefault="00E80FCD" w:rsidP="00E80FCD">
      <w:pPr>
        <w:pStyle w:val="Caption"/>
        <w:jc w:val="center"/>
      </w:pPr>
      <w:r w:rsidRPr="009C3625">
        <w:t>related Document Search Function</w:t>
      </w:r>
    </w:p>
    <w:p w14:paraId="3C4152E1" w14:textId="02ECA9CA" w:rsidR="00D27893" w:rsidRPr="009C3625" w:rsidRDefault="00D82765" w:rsidP="00805F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C3A6606" wp14:editId="52BCB4E6">
            <wp:extent cx="5568212" cy="7267575"/>
            <wp:effectExtent l="0" t="0" r="0" b="0"/>
            <wp:docPr id="158" name="Picture 15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Text&#10;&#10;Description automatically generated with medium confidence"/>
                    <pic:cNvPicPr/>
                  </pic:nvPicPr>
                  <pic:blipFill>
                    <a:blip r:embed="rId103"/>
                    <a:stretch>
                      <a:fillRect/>
                    </a:stretch>
                  </pic:blipFill>
                  <pic:spPr>
                    <a:xfrm>
                      <a:off x="0" y="0"/>
                      <a:ext cx="5573482" cy="7274453"/>
                    </a:xfrm>
                    <a:prstGeom prst="rect">
                      <a:avLst/>
                    </a:prstGeom>
                  </pic:spPr>
                </pic:pic>
              </a:graphicData>
            </a:graphic>
          </wp:inline>
        </w:drawing>
      </w:r>
    </w:p>
    <w:p w14:paraId="1B0DF273" w14:textId="77777777" w:rsidR="00D27893" w:rsidRPr="009C3625" w:rsidRDefault="00D27893" w:rsidP="00D27893"/>
    <w:p w14:paraId="011AE578" w14:textId="77777777" w:rsidR="00D27893" w:rsidRPr="009C3625" w:rsidRDefault="00D27893" w:rsidP="00D27893"/>
    <w:p w14:paraId="7FE1EF34"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19A28A17" w14:textId="4520B6EF" w:rsidR="00D27893" w:rsidRPr="009C3625" w:rsidRDefault="00F00876" w:rsidP="00805F49">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316CA77" wp14:editId="7ED9728B">
            <wp:extent cx="5828967" cy="7658100"/>
            <wp:effectExtent l="0" t="0" r="635" b="0"/>
            <wp:docPr id="159" name="Picture 15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Text&#10;&#10;Description automatically generated with low confidence"/>
                    <pic:cNvPicPr/>
                  </pic:nvPicPr>
                  <pic:blipFill>
                    <a:blip r:embed="rId104"/>
                    <a:stretch>
                      <a:fillRect/>
                    </a:stretch>
                  </pic:blipFill>
                  <pic:spPr>
                    <a:xfrm>
                      <a:off x="0" y="0"/>
                      <a:ext cx="5832694" cy="7662997"/>
                    </a:xfrm>
                    <a:prstGeom prst="rect">
                      <a:avLst/>
                    </a:prstGeom>
                  </pic:spPr>
                </pic:pic>
              </a:graphicData>
            </a:graphic>
          </wp:inline>
        </w:drawing>
      </w:r>
    </w:p>
    <w:p w14:paraId="6F6CA0FE"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35691F18"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1CDAA813" w14:textId="74838704" w:rsidR="00D27893" w:rsidRPr="009C3625" w:rsidRDefault="00CB12C8" w:rsidP="00D27893">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4DFA75A" wp14:editId="31EBFDCE">
            <wp:extent cx="5702350" cy="7639050"/>
            <wp:effectExtent l="0" t="0" r="0" b="0"/>
            <wp:docPr id="160" name="Picture 16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able&#10;&#10;Description automatically generated"/>
                    <pic:cNvPicPr/>
                  </pic:nvPicPr>
                  <pic:blipFill>
                    <a:blip r:embed="rId105"/>
                    <a:stretch>
                      <a:fillRect/>
                    </a:stretch>
                  </pic:blipFill>
                  <pic:spPr>
                    <a:xfrm>
                      <a:off x="0" y="0"/>
                      <a:ext cx="5709447" cy="7648557"/>
                    </a:xfrm>
                    <a:prstGeom prst="rect">
                      <a:avLst/>
                    </a:prstGeom>
                  </pic:spPr>
                </pic:pic>
              </a:graphicData>
            </a:graphic>
          </wp:inline>
        </w:drawing>
      </w:r>
    </w:p>
    <w:p w14:paraId="2CC638D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B7F1AE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637A30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F76033A" w14:textId="72A0DE4C" w:rsidR="00D27893" w:rsidRPr="009C3625" w:rsidRDefault="00CB12C8" w:rsidP="004B08D6">
      <w:pPr>
        <w:pStyle w:val="ListParagraph"/>
        <w:spacing w:after="0" w:line="360" w:lineRule="auto"/>
        <w:ind w:left="0"/>
        <w:jc w:val="thaiDistribute"/>
        <w:rPr>
          <w:rFonts w:ascii="Times New Roman" w:hAnsi="Times New Roman" w:cs="Times New Roman"/>
          <w:sz w:val="24"/>
          <w:szCs w:val="24"/>
        </w:rPr>
      </w:pPr>
      <w:r>
        <w:rPr>
          <w:noProof/>
        </w:rPr>
        <w:lastRenderedPageBreak/>
        <w:drawing>
          <wp:inline distT="0" distB="0" distL="0" distR="0" wp14:anchorId="207CFE46" wp14:editId="4B7A43B6">
            <wp:extent cx="5726183" cy="7258050"/>
            <wp:effectExtent l="0" t="0" r="8255" b="0"/>
            <wp:docPr id="161" name="Picture 16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Table&#10;&#10;Description automatically generated"/>
                    <pic:cNvPicPr/>
                  </pic:nvPicPr>
                  <pic:blipFill>
                    <a:blip r:embed="rId106"/>
                    <a:stretch>
                      <a:fillRect/>
                    </a:stretch>
                  </pic:blipFill>
                  <pic:spPr>
                    <a:xfrm>
                      <a:off x="0" y="0"/>
                      <a:ext cx="5733105" cy="7266824"/>
                    </a:xfrm>
                    <a:prstGeom prst="rect">
                      <a:avLst/>
                    </a:prstGeom>
                  </pic:spPr>
                </pic:pic>
              </a:graphicData>
            </a:graphic>
          </wp:inline>
        </w:drawing>
      </w:r>
    </w:p>
    <w:p w14:paraId="1D229DDA" w14:textId="3784BD3F" w:rsidR="004B08D6" w:rsidRPr="009C3625" w:rsidRDefault="004B08D6" w:rsidP="004B08D6">
      <w:pPr>
        <w:pStyle w:val="Caption"/>
        <w:jc w:val="center"/>
        <w:rPr>
          <w:i/>
          <w:iCs/>
        </w:rPr>
      </w:pPr>
      <w:bookmarkStart w:id="231" w:name="_Ref74257932"/>
      <w:bookmarkStart w:id="232" w:name="_Toc74189623"/>
      <w:bookmarkStart w:id="233" w:name="_Ref74284951"/>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5</w:t>
        </w:r>
      </w:fldSimple>
      <w:bookmarkEnd w:id="231"/>
      <w:r w:rsidRPr="009C3625">
        <w:t xml:space="preserve"> </w:t>
      </w:r>
      <w:bookmarkStart w:id="234" w:name="_Ref74284708"/>
      <w:r w:rsidRPr="009C3625">
        <w:t>XDS Document Registry Actor</w:t>
      </w:r>
      <w:r w:rsidRPr="009C3625">
        <w:br/>
        <w:t>Identify query request type following received ITI-18 header and assort search keyword</w:t>
      </w:r>
      <w:bookmarkEnd w:id="232"/>
      <w:bookmarkEnd w:id="233"/>
      <w:bookmarkEnd w:id="234"/>
    </w:p>
    <w:p w14:paraId="43FB5CC4" w14:textId="77777777" w:rsidR="004B08D6" w:rsidRPr="009C3625" w:rsidRDefault="004B08D6" w:rsidP="00D27893">
      <w:pPr>
        <w:pStyle w:val="ListParagraph"/>
        <w:spacing w:line="360" w:lineRule="auto"/>
        <w:ind w:left="0"/>
        <w:jc w:val="thaiDistribute"/>
        <w:rPr>
          <w:rFonts w:ascii="Times New Roman" w:hAnsi="Times New Roman" w:cs="Times New Roman"/>
          <w:sz w:val="24"/>
          <w:szCs w:val="24"/>
        </w:rPr>
      </w:pPr>
    </w:p>
    <w:p w14:paraId="44E558D8" w14:textId="64EB4508" w:rsidR="00D27893" w:rsidRPr="009C3625" w:rsidRDefault="00450F05" w:rsidP="00E205A1">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0C43DF7" wp14:editId="45747C90">
            <wp:extent cx="5705792" cy="7696200"/>
            <wp:effectExtent l="0" t="0" r="9525" b="0"/>
            <wp:docPr id="162" name="Picture 16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Text&#10;&#10;Description automatically generated with medium confidence"/>
                    <pic:cNvPicPr/>
                  </pic:nvPicPr>
                  <pic:blipFill>
                    <a:blip r:embed="rId107"/>
                    <a:stretch>
                      <a:fillRect/>
                    </a:stretch>
                  </pic:blipFill>
                  <pic:spPr>
                    <a:xfrm>
                      <a:off x="0" y="0"/>
                      <a:ext cx="5709908" cy="7701752"/>
                    </a:xfrm>
                    <a:prstGeom prst="rect">
                      <a:avLst/>
                    </a:prstGeom>
                  </pic:spPr>
                </pic:pic>
              </a:graphicData>
            </a:graphic>
          </wp:inline>
        </w:drawing>
      </w:r>
    </w:p>
    <w:p w14:paraId="41C0A54E" w14:textId="6EEA64FF" w:rsidR="00D27893" w:rsidRPr="009C3625" w:rsidRDefault="000C6476" w:rsidP="00E205A1">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31317BDB" wp14:editId="2C7F1F05">
            <wp:extent cx="4836752" cy="8267700"/>
            <wp:effectExtent l="0" t="0" r="2540" b="0"/>
            <wp:docPr id="163" name="Picture 16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A picture containing text&#10;&#10;Description automatically generated"/>
                    <pic:cNvPicPr/>
                  </pic:nvPicPr>
                  <pic:blipFill>
                    <a:blip r:embed="rId108"/>
                    <a:stretch>
                      <a:fillRect/>
                    </a:stretch>
                  </pic:blipFill>
                  <pic:spPr>
                    <a:xfrm>
                      <a:off x="0" y="0"/>
                      <a:ext cx="4839438" cy="8272292"/>
                    </a:xfrm>
                    <a:prstGeom prst="rect">
                      <a:avLst/>
                    </a:prstGeom>
                  </pic:spPr>
                </pic:pic>
              </a:graphicData>
            </a:graphic>
          </wp:inline>
        </w:drawing>
      </w:r>
    </w:p>
    <w:p w14:paraId="73E2F893" w14:textId="408F4D36" w:rsidR="00D27893" w:rsidRPr="009C3625" w:rsidRDefault="0008005A" w:rsidP="00E205A1">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491EBBB" wp14:editId="3B22C347">
            <wp:extent cx="4462811" cy="3238500"/>
            <wp:effectExtent l="0" t="0" r="0" b="0"/>
            <wp:docPr id="164" name="Picture 16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descr="Text, letter&#10;&#10;Description automatically generated"/>
                    <pic:cNvPicPr/>
                  </pic:nvPicPr>
                  <pic:blipFill>
                    <a:blip r:embed="rId109"/>
                    <a:stretch>
                      <a:fillRect/>
                    </a:stretch>
                  </pic:blipFill>
                  <pic:spPr>
                    <a:xfrm>
                      <a:off x="0" y="0"/>
                      <a:ext cx="4465275" cy="3240288"/>
                    </a:xfrm>
                    <a:prstGeom prst="rect">
                      <a:avLst/>
                    </a:prstGeom>
                  </pic:spPr>
                </pic:pic>
              </a:graphicData>
            </a:graphic>
          </wp:inline>
        </w:drawing>
      </w:r>
    </w:p>
    <w:p w14:paraId="5BAC337E" w14:textId="02C01093" w:rsidR="00D27893" w:rsidRPr="009C3625" w:rsidRDefault="00E205A1" w:rsidP="0008005A">
      <w:pPr>
        <w:pStyle w:val="Caption"/>
        <w:jc w:val="center"/>
      </w:pPr>
      <w:bookmarkStart w:id="235" w:name="_Ref74284269"/>
      <w:bookmarkStart w:id="236" w:name="_Toc74189624"/>
      <w:bookmarkStart w:id="237" w:name="_Ref74284954"/>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6</w:t>
        </w:r>
      </w:fldSimple>
      <w:bookmarkEnd w:id="235"/>
      <w:r w:rsidRPr="009C3625">
        <w:t xml:space="preserve"> </w:t>
      </w:r>
      <w:bookmarkStart w:id="238" w:name="_Ref74284712"/>
      <w:r w:rsidRPr="009C3625">
        <w:t>XDS Document Registry Actor</w:t>
      </w:r>
      <w:r w:rsidRPr="009C3625">
        <w:br/>
        <w:t>Check for the latest document ID published in Blockchain before beginning search operation</w:t>
      </w:r>
      <w:bookmarkEnd w:id="236"/>
      <w:bookmarkEnd w:id="237"/>
      <w:bookmarkEnd w:id="238"/>
    </w:p>
    <w:p w14:paraId="784061E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8F9DCA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492A972"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97B256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457841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C742B3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FABDA2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EDC712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9ED58A8"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16EF20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848F8C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27D91AA"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649DB6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1A73FF6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F19D03B"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C56620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8FB139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32B3D0E" w14:textId="5BBFCFA1" w:rsidR="00D27893" w:rsidRPr="009C3625" w:rsidRDefault="00D93EFE" w:rsidP="000759DF">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88D48C0" wp14:editId="099CE224">
            <wp:extent cx="5562600" cy="8003741"/>
            <wp:effectExtent l="0" t="0" r="0" b="0"/>
            <wp:docPr id="165" name="Picture 1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descr="Text&#10;&#10;Description automatically generated"/>
                    <pic:cNvPicPr/>
                  </pic:nvPicPr>
                  <pic:blipFill>
                    <a:blip r:embed="rId110"/>
                    <a:stretch>
                      <a:fillRect/>
                    </a:stretch>
                  </pic:blipFill>
                  <pic:spPr>
                    <a:xfrm>
                      <a:off x="0" y="0"/>
                      <a:ext cx="5567737" cy="8011132"/>
                    </a:xfrm>
                    <a:prstGeom prst="rect">
                      <a:avLst/>
                    </a:prstGeom>
                  </pic:spPr>
                </pic:pic>
              </a:graphicData>
            </a:graphic>
          </wp:inline>
        </w:drawing>
      </w:r>
    </w:p>
    <w:p w14:paraId="53526719" w14:textId="69BC6A46" w:rsidR="00D27893" w:rsidRPr="009C3625" w:rsidRDefault="00B55F1C" w:rsidP="000759DF">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C45E2B5" wp14:editId="0F91817B">
            <wp:extent cx="5082693" cy="8315325"/>
            <wp:effectExtent l="0" t="0" r="3810" b="0"/>
            <wp:docPr id="166" name="Picture 16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descr="A picture containing graphical user interface&#10;&#10;Description automatically generated"/>
                    <pic:cNvPicPr/>
                  </pic:nvPicPr>
                  <pic:blipFill>
                    <a:blip r:embed="rId111"/>
                    <a:stretch>
                      <a:fillRect/>
                    </a:stretch>
                  </pic:blipFill>
                  <pic:spPr>
                    <a:xfrm>
                      <a:off x="0" y="0"/>
                      <a:ext cx="5087072" cy="8322489"/>
                    </a:xfrm>
                    <a:prstGeom prst="rect">
                      <a:avLst/>
                    </a:prstGeom>
                  </pic:spPr>
                </pic:pic>
              </a:graphicData>
            </a:graphic>
          </wp:inline>
        </w:drawing>
      </w:r>
    </w:p>
    <w:p w14:paraId="43E83E72" w14:textId="2376F667" w:rsidR="00D27893" w:rsidRPr="009C3625" w:rsidRDefault="00B61B73" w:rsidP="000759DF">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5D791D4" wp14:editId="6AAA6071">
            <wp:extent cx="5143026" cy="4314825"/>
            <wp:effectExtent l="0" t="0" r="635" b="0"/>
            <wp:docPr id="167" name="Picture 16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Text, letter&#10;&#10;Description automatically generated"/>
                    <pic:cNvPicPr/>
                  </pic:nvPicPr>
                  <pic:blipFill>
                    <a:blip r:embed="rId112"/>
                    <a:stretch>
                      <a:fillRect/>
                    </a:stretch>
                  </pic:blipFill>
                  <pic:spPr>
                    <a:xfrm>
                      <a:off x="0" y="0"/>
                      <a:ext cx="5145555" cy="4316947"/>
                    </a:xfrm>
                    <a:prstGeom prst="rect">
                      <a:avLst/>
                    </a:prstGeom>
                  </pic:spPr>
                </pic:pic>
              </a:graphicData>
            </a:graphic>
          </wp:inline>
        </w:drawing>
      </w:r>
    </w:p>
    <w:p w14:paraId="403373B7" w14:textId="55E81F78" w:rsidR="009F6BA9" w:rsidRPr="009C3625" w:rsidRDefault="009F6BA9" w:rsidP="009F6BA9">
      <w:pPr>
        <w:pStyle w:val="Caption"/>
        <w:jc w:val="center"/>
        <w:rPr>
          <w:i/>
          <w:iCs/>
        </w:rPr>
      </w:pPr>
      <w:bookmarkStart w:id="239" w:name="_Ref74284274"/>
      <w:bookmarkStart w:id="240" w:name="_Toc74189625"/>
      <w:bookmarkStart w:id="241" w:name="_Ref74284956"/>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7</w:t>
        </w:r>
      </w:fldSimple>
      <w:bookmarkEnd w:id="239"/>
      <w:r w:rsidRPr="009C3625">
        <w:rPr>
          <w:cs/>
        </w:rPr>
        <w:t xml:space="preserve"> </w:t>
      </w:r>
      <w:bookmarkStart w:id="242" w:name="_Ref74284717"/>
      <w:r w:rsidRPr="009C3625">
        <w:t>XDS Document Registry Actor</w:t>
      </w:r>
      <w:r w:rsidRPr="009C3625">
        <w:br/>
        <w:t>Begin search operation by sequentially check each published contract one-by-one</w:t>
      </w:r>
      <w:bookmarkEnd w:id="240"/>
      <w:bookmarkEnd w:id="241"/>
      <w:bookmarkEnd w:id="242"/>
    </w:p>
    <w:p w14:paraId="6E613DD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38F2B6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680689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738DA0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B10CD0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E957B5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7AAEDD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372199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B4D2F5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B1EFDB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1EF93EA3"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AE4BA2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29E368B"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A9F47B0" w14:textId="2F32AA8F" w:rsidR="00D27893" w:rsidRPr="009C3625" w:rsidRDefault="00B40A35" w:rsidP="000759DF">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5C5EE11" wp14:editId="7D250047">
            <wp:extent cx="5584564" cy="6648450"/>
            <wp:effectExtent l="0" t="0" r="0" b="0"/>
            <wp:docPr id="168" name="Picture 1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Text, letter&#10;&#10;Description automatically generated"/>
                    <pic:cNvPicPr/>
                  </pic:nvPicPr>
                  <pic:blipFill>
                    <a:blip r:embed="rId113"/>
                    <a:stretch>
                      <a:fillRect/>
                    </a:stretch>
                  </pic:blipFill>
                  <pic:spPr>
                    <a:xfrm>
                      <a:off x="0" y="0"/>
                      <a:ext cx="5591303" cy="6656473"/>
                    </a:xfrm>
                    <a:prstGeom prst="rect">
                      <a:avLst/>
                    </a:prstGeom>
                  </pic:spPr>
                </pic:pic>
              </a:graphicData>
            </a:graphic>
          </wp:inline>
        </w:drawing>
      </w:r>
    </w:p>
    <w:p w14:paraId="255F552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5537CB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EE4120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E94946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50ED311" w14:textId="3D9BFB26" w:rsidR="00D27893" w:rsidRPr="00FC462C" w:rsidRDefault="00FC462C"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23FEBD91" wp14:editId="6CBD99E6">
            <wp:extent cx="5711056" cy="7448550"/>
            <wp:effectExtent l="0" t="0" r="4445" b="0"/>
            <wp:docPr id="169" name="Picture 1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descr="Text, letter&#10;&#10;Description automatically generated"/>
                    <pic:cNvPicPr/>
                  </pic:nvPicPr>
                  <pic:blipFill>
                    <a:blip r:embed="rId114"/>
                    <a:stretch>
                      <a:fillRect/>
                    </a:stretch>
                  </pic:blipFill>
                  <pic:spPr>
                    <a:xfrm>
                      <a:off x="0" y="0"/>
                      <a:ext cx="5713923" cy="7452290"/>
                    </a:xfrm>
                    <a:prstGeom prst="rect">
                      <a:avLst/>
                    </a:prstGeom>
                  </pic:spPr>
                </pic:pic>
              </a:graphicData>
            </a:graphic>
          </wp:inline>
        </w:drawing>
      </w:r>
    </w:p>
    <w:p w14:paraId="0208AF33"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235E4F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89C8184" w14:textId="2BEF3BEE" w:rsidR="00D27893" w:rsidRPr="00B702F3" w:rsidRDefault="00B702F3"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13DAE37E" wp14:editId="7926C309">
            <wp:extent cx="5777543" cy="7915275"/>
            <wp:effectExtent l="0" t="0" r="0" b="0"/>
            <wp:docPr id="170" name="Picture 17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Text, letter&#10;&#10;Description automatically generated"/>
                    <pic:cNvPicPr/>
                  </pic:nvPicPr>
                  <pic:blipFill>
                    <a:blip r:embed="rId115"/>
                    <a:stretch>
                      <a:fillRect/>
                    </a:stretch>
                  </pic:blipFill>
                  <pic:spPr>
                    <a:xfrm>
                      <a:off x="0" y="0"/>
                      <a:ext cx="5783794" cy="7923839"/>
                    </a:xfrm>
                    <a:prstGeom prst="rect">
                      <a:avLst/>
                    </a:prstGeom>
                  </pic:spPr>
                </pic:pic>
              </a:graphicData>
            </a:graphic>
          </wp:inline>
        </w:drawing>
      </w:r>
    </w:p>
    <w:p w14:paraId="56F3B27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E13693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9B80380" w14:textId="777C6703" w:rsidR="00D27893" w:rsidRPr="00DB1299" w:rsidRDefault="00DB1299"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7A88E628" wp14:editId="45ED6B3F">
            <wp:extent cx="4029075" cy="8418236"/>
            <wp:effectExtent l="0" t="0" r="0" b="1905"/>
            <wp:docPr id="171" name="Picture 17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A picture containing text&#10;&#10;Description automatically generated"/>
                    <pic:cNvPicPr/>
                  </pic:nvPicPr>
                  <pic:blipFill>
                    <a:blip r:embed="rId116"/>
                    <a:stretch>
                      <a:fillRect/>
                    </a:stretch>
                  </pic:blipFill>
                  <pic:spPr>
                    <a:xfrm>
                      <a:off x="0" y="0"/>
                      <a:ext cx="4030166" cy="8420516"/>
                    </a:xfrm>
                    <a:prstGeom prst="rect">
                      <a:avLst/>
                    </a:prstGeom>
                  </pic:spPr>
                </pic:pic>
              </a:graphicData>
            </a:graphic>
          </wp:inline>
        </w:drawing>
      </w:r>
    </w:p>
    <w:p w14:paraId="34D2DEDD" w14:textId="4B65A1EE" w:rsidR="00D27893" w:rsidRPr="0098189C" w:rsidRDefault="0098189C" w:rsidP="000759DF">
      <w:pPr>
        <w:pStyle w:val="ListParagraph"/>
        <w:spacing w:after="0" w:line="360" w:lineRule="auto"/>
        <w:ind w:left="0"/>
        <w:jc w:val="center"/>
        <w:rPr>
          <w:rFonts w:ascii="Times New Roman" w:hAnsi="Times New Roman"/>
          <w:sz w:val="24"/>
          <w:szCs w:val="24"/>
        </w:rPr>
      </w:pPr>
      <w:r>
        <w:rPr>
          <w:noProof/>
        </w:rPr>
        <w:lastRenderedPageBreak/>
        <w:drawing>
          <wp:inline distT="0" distB="0" distL="0" distR="0" wp14:anchorId="1502177B" wp14:editId="42133EA2">
            <wp:extent cx="4495800" cy="6777833"/>
            <wp:effectExtent l="0" t="0" r="0" b="4445"/>
            <wp:docPr id="172" name="Picture 17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Text, letter&#10;&#10;Description automatically generated"/>
                    <pic:cNvPicPr/>
                  </pic:nvPicPr>
                  <pic:blipFill>
                    <a:blip r:embed="rId117"/>
                    <a:stretch>
                      <a:fillRect/>
                    </a:stretch>
                  </pic:blipFill>
                  <pic:spPr>
                    <a:xfrm>
                      <a:off x="0" y="0"/>
                      <a:ext cx="4497106" cy="6779802"/>
                    </a:xfrm>
                    <a:prstGeom prst="rect">
                      <a:avLst/>
                    </a:prstGeom>
                  </pic:spPr>
                </pic:pic>
              </a:graphicData>
            </a:graphic>
          </wp:inline>
        </w:drawing>
      </w:r>
    </w:p>
    <w:p w14:paraId="0540431F" w14:textId="1245E677" w:rsidR="000759DF" w:rsidRPr="009C3625" w:rsidRDefault="000759DF" w:rsidP="000759DF">
      <w:pPr>
        <w:pStyle w:val="Caption"/>
        <w:jc w:val="center"/>
        <w:rPr>
          <w:i/>
          <w:iCs/>
        </w:rPr>
      </w:pPr>
      <w:bookmarkStart w:id="243" w:name="_Ref74284278"/>
      <w:bookmarkStart w:id="244" w:name="_Toc74189626"/>
      <w:bookmarkStart w:id="245" w:name="_Ref7428495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8</w:t>
        </w:r>
      </w:fldSimple>
      <w:bookmarkEnd w:id="243"/>
      <w:r w:rsidRPr="009C3625">
        <w:t xml:space="preserve"> </w:t>
      </w:r>
      <w:bookmarkStart w:id="246" w:name="_Ref74284722"/>
      <w:r w:rsidRPr="009C3625">
        <w:t>XDS Document Registry Actor</w:t>
      </w:r>
      <w:r w:rsidRPr="009C3625">
        <w:br/>
        <w:t>Check if value of Metadata attributes in each publish contract matched with search keyword before summarize search result.</w:t>
      </w:r>
      <w:bookmarkEnd w:id="244"/>
      <w:bookmarkEnd w:id="245"/>
      <w:bookmarkEnd w:id="246"/>
    </w:p>
    <w:p w14:paraId="14536299"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3A18127" w14:textId="765D115F" w:rsidR="00D27893" w:rsidRPr="00836051" w:rsidRDefault="00836051" w:rsidP="000759DF">
      <w:pPr>
        <w:pStyle w:val="ListParagraph"/>
        <w:keepNext/>
        <w:spacing w:after="0" w:line="360" w:lineRule="auto"/>
        <w:ind w:left="0"/>
        <w:jc w:val="center"/>
        <w:rPr>
          <w:rFonts w:ascii="Times New Roman" w:hAnsi="Times New Roman"/>
          <w:sz w:val="24"/>
          <w:szCs w:val="24"/>
        </w:rPr>
      </w:pPr>
      <w:r>
        <w:rPr>
          <w:noProof/>
        </w:rPr>
        <w:lastRenderedPageBreak/>
        <w:drawing>
          <wp:inline distT="0" distB="0" distL="0" distR="0" wp14:anchorId="6B70509C" wp14:editId="7EE0922D">
            <wp:extent cx="5686609" cy="7400925"/>
            <wp:effectExtent l="0" t="0" r="9525" b="0"/>
            <wp:docPr id="173" name="Picture 17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173" descr="Table&#10;&#10;Description automatically generated"/>
                    <pic:cNvPicPr/>
                  </pic:nvPicPr>
                  <pic:blipFill rotWithShape="1">
                    <a:blip r:embed="rId118"/>
                    <a:srcRect r="5760"/>
                    <a:stretch/>
                  </pic:blipFill>
                  <pic:spPr bwMode="auto">
                    <a:xfrm>
                      <a:off x="0" y="0"/>
                      <a:ext cx="5698669" cy="7416621"/>
                    </a:xfrm>
                    <a:prstGeom prst="rect">
                      <a:avLst/>
                    </a:prstGeom>
                    <a:ln>
                      <a:noFill/>
                    </a:ln>
                    <a:extLst>
                      <a:ext uri="{53640926-AAD7-44D8-BBD7-CCE9431645EC}">
                        <a14:shadowObscured xmlns:a14="http://schemas.microsoft.com/office/drawing/2010/main"/>
                      </a:ext>
                    </a:extLst>
                  </pic:spPr>
                </pic:pic>
              </a:graphicData>
            </a:graphic>
          </wp:inline>
        </w:drawing>
      </w:r>
    </w:p>
    <w:p w14:paraId="712E9945" w14:textId="77777777" w:rsidR="00D27893" w:rsidRPr="009C3625" w:rsidRDefault="00D27893" w:rsidP="00D27893"/>
    <w:p w14:paraId="23BAD3FE" w14:textId="77777777" w:rsidR="00D27893" w:rsidRPr="009C3625" w:rsidRDefault="00D27893" w:rsidP="00D27893"/>
    <w:p w14:paraId="51638EB7" w14:textId="7EAC1587" w:rsidR="00D27893" w:rsidRPr="00C60C0D" w:rsidRDefault="00C60C0D" w:rsidP="000759DF">
      <w:pPr>
        <w:jc w:val="center"/>
        <w:rPr>
          <w:rFonts w:cstheme="minorBidi"/>
        </w:rPr>
      </w:pPr>
      <w:r>
        <w:rPr>
          <w:noProof/>
        </w:rPr>
        <w:lastRenderedPageBreak/>
        <w:drawing>
          <wp:inline distT="0" distB="0" distL="0" distR="0" wp14:anchorId="2AC2E730" wp14:editId="1A6252C8">
            <wp:extent cx="5305425" cy="4087000"/>
            <wp:effectExtent l="0" t="0" r="0" b="8890"/>
            <wp:docPr id="174" name="Picture 174"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descr="Text, application&#10;&#10;Description automatically generated"/>
                    <pic:cNvPicPr/>
                  </pic:nvPicPr>
                  <pic:blipFill>
                    <a:blip r:embed="rId119"/>
                    <a:stretch>
                      <a:fillRect/>
                    </a:stretch>
                  </pic:blipFill>
                  <pic:spPr>
                    <a:xfrm>
                      <a:off x="0" y="0"/>
                      <a:ext cx="5307327" cy="4088465"/>
                    </a:xfrm>
                    <a:prstGeom prst="rect">
                      <a:avLst/>
                    </a:prstGeom>
                  </pic:spPr>
                </pic:pic>
              </a:graphicData>
            </a:graphic>
          </wp:inline>
        </w:drawing>
      </w:r>
    </w:p>
    <w:p w14:paraId="0FC362EA" w14:textId="63AC4879" w:rsidR="000759DF" w:rsidRPr="009C3625" w:rsidRDefault="000759DF" w:rsidP="000759DF">
      <w:pPr>
        <w:pStyle w:val="Caption"/>
        <w:jc w:val="center"/>
        <w:rPr>
          <w:i/>
          <w:iCs/>
        </w:rPr>
      </w:pPr>
      <w:bookmarkStart w:id="247" w:name="_Ref74257951"/>
      <w:bookmarkStart w:id="248" w:name="_Toc74189627"/>
      <w:bookmarkStart w:id="249" w:name="_Ref74284966"/>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49</w:t>
        </w:r>
      </w:fldSimple>
      <w:bookmarkEnd w:id="247"/>
      <w:r w:rsidRPr="009C3625">
        <w:t xml:space="preserve"> </w:t>
      </w:r>
      <w:bookmarkStart w:id="250" w:name="_Ref74284733"/>
      <w:r w:rsidRPr="009C3625">
        <w:t>XDS Document Registry</w:t>
      </w:r>
      <w:r w:rsidRPr="009C3625">
        <w:br/>
        <w:t>Gather search result and response back to Document Consumer Actor</w:t>
      </w:r>
      <w:bookmarkEnd w:id="248"/>
      <w:bookmarkEnd w:id="249"/>
      <w:bookmarkEnd w:id="250"/>
    </w:p>
    <w:p w14:paraId="1CD9867B" w14:textId="0C9BB060" w:rsidR="00D27893" w:rsidRPr="009C3625" w:rsidRDefault="00D27893" w:rsidP="00F81C49">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b/>
          <w:bCs/>
          <w:sz w:val="24"/>
          <w:szCs w:val="24"/>
        </w:rPr>
        <w:br w:type="page"/>
      </w:r>
    </w:p>
    <w:p w14:paraId="30F068A0" w14:textId="4F7B860F"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4.2.3.2.2 </w:t>
      </w:r>
      <w:proofErr w:type="spellStart"/>
      <w:r w:rsidRPr="009C3625">
        <w:rPr>
          <w:rFonts w:ascii="Times New Roman" w:hAnsi="Times New Roman" w:cs="Times New Roman"/>
          <w:sz w:val="24"/>
          <w:szCs w:val="24"/>
        </w:rPr>
        <w:t>Smartcontract</w:t>
      </w:r>
      <w:proofErr w:type="spellEnd"/>
    </w:p>
    <w:p w14:paraId="1BC8AC8E" w14:textId="57BB0525" w:rsidR="003E644E" w:rsidRPr="009C3625" w:rsidRDefault="003E644E" w:rsidP="003E644E">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cs/>
        </w:rPr>
        <w:tab/>
      </w:r>
      <w:r w:rsidR="00D03468" w:rsidRPr="009C3625">
        <w:rPr>
          <w:rFonts w:ascii="Times New Roman" w:hAnsi="Times New Roman" w:cs="Times New Roman"/>
          <w:sz w:val="24"/>
          <w:szCs w:val="24"/>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w:t>
      </w:r>
      <w:proofErr w:type="gramStart"/>
      <w:r w:rsidR="00D03468" w:rsidRPr="009C3625">
        <w:rPr>
          <w:rFonts w:ascii="Times New Roman" w:hAnsi="Times New Roman" w:cs="Times New Roman"/>
          <w:sz w:val="24"/>
          <w:szCs w:val="24"/>
        </w:rPr>
        <w:t>similar to</w:t>
      </w:r>
      <w:proofErr w:type="gramEnd"/>
      <w:r w:rsidR="00D03468" w:rsidRPr="009C3625">
        <w:rPr>
          <w:rFonts w:ascii="Times New Roman" w:hAnsi="Times New Roman" w:cs="Times New Roman"/>
          <w:sz w:val="24"/>
          <w:szCs w:val="24"/>
        </w:rPr>
        <w:t xml:space="preserve"> NoSQL. That means search operation will need to rely on a sequential search algorithm. The program will need to </w:t>
      </w:r>
      <w:proofErr w:type="gramStart"/>
      <w:r w:rsidR="00D03468" w:rsidRPr="009C3625">
        <w:rPr>
          <w:rFonts w:ascii="Times New Roman" w:hAnsi="Times New Roman" w:cs="Times New Roman"/>
          <w:sz w:val="24"/>
          <w:szCs w:val="24"/>
        </w:rPr>
        <w:t>take a look</w:t>
      </w:r>
      <w:proofErr w:type="gramEnd"/>
      <w:r w:rsidR="00D03468" w:rsidRPr="009C3625">
        <w:rPr>
          <w:rFonts w:ascii="Times New Roman" w:hAnsi="Times New Roman" w:cs="Times New Roman"/>
          <w:sz w:val="24"/>
          <w:szCs w:val="24"/>
        </w:rPr>
        <w:t xml:space="preserve"> at all published transactions one-by-one from the first until the result was found. Each transaction will require the program to call on smart-contract for reviewing the stored value before comparing it with the specified value used for search. When </w:t>
      </w:r>
      <w:proofErr w:type="gramStart"/>
      <w:r w:rsidR="00D03468" w:rsidRPr="009C3625">
        <w:rPr>
          <w:rFonts w:ascii="Times New Roman" w:hAnsi="Times New Roman" w:cs="Times New Roman"/>
          <w:sz w:val="24"/>
          <w:szCs w:val="24"/>
        </w:rPr>
        <w:t>all of</w:t>
      </w:r>
      <w:proofErr w:type="gramEnd"/>
      <w:r w:rsidR="00D03468" w:rsidRPr="009C3625">
        <w:rPr>
          <w:rFonts w:ascii="Times New Roman" w:hAnsi="Times New Roman" w:cs="Times New Roman"/>
          <w:sz w:val="24"/>
          <w:szCs w:val="24"/>
        </w:rPr>
        <w:t xml:space="preserve"> the values called from the </w:t>
      </w:r>
      <w:proofErr w:type="spellStart"/>
      <w:r w:rsidR="00D03468" w:rsidRPr="009C3625">
        <w:rPr>
          <w:rFonts w:ascii="Times New Roman" w:hAnsi="Times New Roman" w:cs="Times New Roman"/>
          <w:sz w:val="24"/>
          <w:szCs w:val="24"/>
        </w:rPr>
        <w:t>Smartcontract</w:t>
      </w:r>
      <w:proofErr w:type="spellEnd"/>
      <w:r w:rsidR="00D03468" w:rsidRPr="009C3625">
        <w:rPr>
          <w:rFonts w:ascii="Times New Roman" w:hAnsi="Times New Roman" w:cs="Times New Roman"/>
          <w:sz w:val="24"/>
          <w:szCs w:val="24"/>
        </w:rPr>
        <w:t xml:space="preserve"> are matched with the value specified for search, the value called will be marked as a search result which will be returned to XDS Document Consumer Actor via ITI-18 format. </w:t>
      </w:r>
      <w:r w:rsidR="00386B19" w:rsidRPr="009C3625">
        <w:rPr>
          <w:rFonts w:ascii="Times New Roman" w:hAnsi="Times New Roman" w:cs="Times New Roman"/>
          <w:sz w:val="24"/>
          <w:szCs w:val="24"/>
        </w:rPr>
        <w:fldChar w:fldCharType="begin" w:fldLock="1"/>
      </w:r>
      <w:r w:rsidR="00386B19" w:rsidRPr="009C3625">
        <w:rPr>
          <w:rFonts w:ascii="Times New Roman" w:hAnsi="Times New Roman" w:cs="Times New Roman"/>
          <w:sz w:val="24"/>
          <w:szCs w:val="24"/>
        </w:rPr>
        <w:instrText xml:space="preserve"> REF _Ref74271315 \h </w:instrText>
      </w:r>
      <w:r w:rsidR="0023508D" w:rsidRPr="009C3625">
        <w:rPr>
          <w:rFonts w:ascii="Times New Roman" w:hAnsi="Times New Roman" w:cs="Times New Roman"/>
          <w:sz w:val="24"/>
          <w:szCs w:val="24"/>
        </w:rPr>
        <w:instrText xml:space="preserve"> \* MERGEFORMAT </w:instrText>
      </w:r>
      <w:r w:rsidR="00386B19" w:rsidRPr="009C3625">
        <w:rPr>
          <w:rFonts w:ascii="Times New Roman" w:hAnsi="Times New Roman" w:cs="Times New Roman"/>
          <w:sz w:val="24"/>
          <w:szCs w:val="24"/>
        </w:rPr>
      </w:r>
      <w:r w:rsidR="00386B1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0</w:t>
      </w:r>
      <w:r w:rsidR="00386B19" w:rsidRPr="009C3625">
        <w:rPr>
          <w:rFonts w:ascii="Times New Roman" w:hAnsi="Times New Roman" w:cs="Times New Roman"/>
          <w:sz w:val="24"/>
          <w:szCs w:val="24"/>
        </w:rPr>
        <w:fldChar w:fldCharType="end"/>
      </w:r>
      <w:r w:rsidR="00D03468" w:rsidRPr="009C3625">
        <w:rPr>
          <w:rFonts w:ascii="Times New Roman" w:hAnsi="Times New Roman" w:cs="Times New Roman"/>
          <w:sz w:val="24"/>
          <w:szCs w:val="24"/>
        </w:rPr>
        <w:t xml:space="preserve"> showing the pseudocode describing the process flow for the </w:t>
      </w:r>
      <w:proofErr w:type="spellStart"/>
      <w:r w:rsidR="00D03468" w:rsidRPr="009C3625">
        <w:rPr>
          <w:rFonts w:ascii="Times New Roman" w:hAnsi="Times New Roman" w:cs="Times New Roman"/>
          <w:sz w:val="24"/>
          <w:szCs w:val="24"/>
        </w:rPr>
        <w:t>Smartcontract</w:t>
      </w:r>
      <w:proofErr w:type="spellEnd"/>
      <w:r w:rsidR="00D03468" w:rsidRPr="009C3625">
        <w:rPr>
          <w:rFonts w:ascii="Times New Roman" w:hAnsi="Times New Roman" w:cs="Times New Roman"/>
          <w:sz w:val="24"/>
          <w:szCs w:val="24"/>
        </w:rPr>
        <w:t xml:space="preserve"> function related to Document Search. </w:t>
      </w:r>
      <w:r w:rsidR="00386B19" w:rsidRPr="009C3625">
        <w:rPr>
          <w:rFonts w:ascii="Times New Roman" w:hAnsi="Times New Roman" w:cs="Times New Roman"/>
          <w:sz w:val="24"/>
          <w:szCs w:val="24"/>
        </w:rPr>
        <w:fldChar w:fldCharType="begin" w:fldLock="1"/>
      </w:r>
      <w:r w:rsidR="00386B19" w:rsidRPr="009C3625">
        <w:rPr>
          <w:rFonts w:ascii="Times New Roman" w:hAnsi="Times New Roman" w:cs="Times New Roman"/>
          <w:sz w:val="24"/>
          <w:szCs w:val="24"/>
        </w:rPr>
        <w:instrText xml:space="preserve"> REF _Ref74271325 \h </w:instrText>
      </w:r>
      <w:r w:rsidR="0023508D" w:rsidRPr="009C3625">
        <w:rPr>
          <w:rFonts w:ascii="Times New Roman" w:hAnsi="Times New Roman" w:cs="Times New Roman"/>
          <w:sz w:val="24"/>
          <w:szCs w:val="24"/>
        </w:rPr>
        <w:instrText xml:space="preserve"> \* MERGEFORMAT </w:instrText>
      </w:r>
      <w:r w:rsidR="00386B19" w:rsidRPr="009C3625">
        <w:rPr>
          <w:rFonts w:ascii="Times New Roman" w:hAnsi="Times New Roman" w:cs="Times New Roman"/>
          <w:sz w:val="24"/>
          <w:szCs w:val="24"/>
        </w:rPr>
      </w:r>
      <w:r w:rsidR="00386B1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1</w:t>
      </w:r>
      <w:r w:rsidR="00386B19" w:rsidRPr="009C3625">
        <w:rPr>
          <w:rFonts w:ascii="Times New Roman" w:hAnsi="Times New Roman" w:cs="Times New Roman"/>
          <w:sz w:val="24"/>
          <w:szCs w:val="24"/>
        </w:rPr>
        <w:fldChar w:fldCharType="end"/>
      </w:r>
      <w:r w:rsidR="00D03468" w:rsidRPr="009C3625">
        <w:rPr>
          <w:rFonts w:ascii="Times New Roman" w:hAnsi="Times New Roman" w:cs="Times New Roman"/>
          <w:sz w:val="24"/>
          <w:szCs w:val="24"/>
        </w:rPr>
        <w:t xml:space="preserve"> showing the Solidity code snippet highlighting (green color) the part relating to Document Search Function.</w:t>
      </w:r>
    </w:p>
    <w:p w14:paraId="0583F526" w14:textId="77777777" w:rsidR="00D03468" w:rsidRPr="009C3625" w:rsidRDefault="00D03468" w:rsidP="003E644E">
      <w:pPr>
        <w:pStyle w:val="ListParagraph"/>
        <w:spacing w:line="360" w:lineRule="auto"/>
        <w:ind w:left="0"/>
        <w:jc w:val="thaiDistribute"/>
        <w:rPr>
          <w:rFonts w:ascii="Times New Roman" w:hAnsi="Times New Roman" w:cs="Times New Roman"/>
          <w:sz w:val="24"/>
          <w:szCs w:val="24"/>
        </w:rPr>
      </w:pPr>
    </w:p>
    <w:p w14:paraId="4389E2AD" w14:textId="0F3D91A0" w:rsidR="00D03468" w:rsidRPr="00AB6FE5" w:rsidRDefault="00AB6FE5" w:rsidP="00AB6FE5">
      <w:pPr>
        <w:pStyle w:val="ListParagraph"/>
        <w:keepNext/>
        <w:spacing w:after="0" w:line="360" w:lineRule="auto"/>
        <w:ind w:left="0"/>
        <w:jc w:val="center"/>
        <w:rPr>
          <w:rFonts w:ascii="Times New Roman" w:hAnsi="Times New Roman"/>
          <w:sz w:val="24"/>
          <w:szCs w:val="24"/>
        </w:rPr>
      </w:pPr>
      <w:r>
        <w:rPr>
          <w:noProof/>
        </w:rPr>
        <w:drawing>
          <wp:inline distT="0" distB="0" distL="0" distR="0" wp14:anchorId="48086E9B" wp14:editId="26E76A87">
            <wp:extent cx="5309870" cy="1932305"/>
            <wp:effectExtent l="0" t="0" r="5080" b="0"/>
            <wp:docPr id="175" name="Picture 17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Picture 175" descr="Graphical user interface, text, application&#10;&#10;Description automatically generated"/>
                    <pic:cNvPicPr/>
                  </pic:nvPicPr>
                  <pic:blipFill>
                    <a:blip r:embed="rId120"/>
                    <a:stretch>
                      <a:fillRect/>
                    </a:stretch>
                  </pic:blipFill>
                  <pic:spPr>
                    <a:xfrm>
                      <a:off x="0" y="0"/>
                      <a:ext cx="5309870" cy="1932305"/>
                    </a:xfrm>
                    <a:prstGeom prst="rect">
                      <a:avLst/>
                    </a:prstGeom>
                  </pic:spPr>
                </pic:pic>
              </a:graphicData>
            </a:graphic>
          </wp:inline>
        </w:drawing>
      </w:r>
    </w:p>
    <w:p w14:paraId="337B4641" w14:textId="16A29874" w:rsidR="00D03468" w:rsidRPr="009C3625" w:rsidRDefault="00D03468" w:rsidP="00D03468">
      <w:pPr>
        <w:pStyle w:val="Caption"/>
        <w:spacing w:after="240"/>
        <w:jc w:val="center"/>
      </w:pPr>
      <w:bookmarkStart w:id="251" w:name="_Ref74271315"/>
      <w:bookmarkStart w:id="252" w:name="_Ref74284969"/>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50</w:t>
        </w:r>
      </w:fldSimple>
      <w:bookmarkEnd w:id="251"/>
      <w:r w:rsidRPr="009C3625">
        <w:t xml:space="preserve"> </w:t>
      </w:r>
      <w:bookmarkStart w:id="253" w:name="_Ref74284737"/>
      <w:r w:rsidRPr="009C3625">
        <w:t xml:space="preserve">The pseudocode showing the process flow of </w:t>
      </w:r>
      <w:proofErr w:type="spellStart"/>
      <w:r w:rsidRPr="009C3625">
        <w:t>Smartcontract</w:t>
      </w:r>
      <w:proofErr w:type="spellEnd"/>
      <w:r w:rsidRPr="009C3625">
        <w:t xml:space="preserve"> function related to Document Search</w:t>
      </w:r>
      <w:bookmarkEnd w:id="252"/>
      <w:bookmarkEnd w:id="253"/>
    </w:p>
    <w:p w14:paraId="20EA71A8" w14:textId="7BF60468" w:rsidR="004809CD" w:rsidRPr="00CF025F" w:rsidRDefault="00CF025F" w:rsidP="004809CD">
      <w:pPr>
        <w:pStyle w:val="ListParagraph"/>
        <w:keepNext/>
        <w:spacing w:after="0" w:line="360" w:lineRule="auto"/>
        <w:ind w:left="0"/>
        <w:jc w:val="center"/>
        <w:rPr>
          <w:rFonts w:ascii="Times New Roman" w:hAnsi="Times New Roman"/>
          <w:sz w:val="24"/>
          <w:szCs w:val="24"/>
        </w:rPr>
      </w:pPr>
      <w:r>
        <w:rPr>
          <w:noProof/>
        </w:rPr>
        <w:lastRenderedPageBreak/>
        <w:drawing>
          <wp:inline distT="0" distB="0" distL="0" distR="0" wp14:anchorId="2813F9F3" wp14:editId="42E42373">
            <wp:extent cx="5309870" cy="6774815"/>
            <wp:effectExtent l="0" t="0" r="5080" b="6985"/>
            <wp:docPr id="176" name="Picture 17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descr="Text, letter&#10;&#10;Description automatically generated"/>
                    <pic:cNvPicPr/>
                  </pic:nvPicPr>
                  <pic:blipFill>
                    <a:blip r:embed="rId121"/>
                    <a:stretch>
                      <a:fillRect/>
                    </a:stretch>
                  </pic:blipFill>
                  <pic:spPr>
                    <a:xfrm>
                      <a:off x="0" y="0"/>
                      <a:ext cx="5309870" cy="6774815"/>
                    </a:xfrm>
                    <a:prstGeom prst="rect">
                      <a:avLst/>
                    </a:prstGeom>
                  </pic:spPr>
                </pic:pic>
              </a:graphicData>
            </a:graphic>
          </wp:inline>
        </w:drawing>
      </w:r>
    </w:p>
    <w:p w14:paraId="4DF7531D" w14:textId="1C9869CE" w:rsidR="004809CD" w:rsidRPr="009C3625" w:rsidRDefault="004809CD" w:rsidP="004809CD">
      <w:pPr>
        <w:pStyle w:val="Caption"/>
        <w:jc w:val="center"/>
      </w:pPr>
      <w:bookmarkStart w:id="254" w:name="_Ref74271325"/>
      <w:bookmarkStart w:id="255" w:name="_Ref74284971"/>
      <w:r w:rsidRPr="009C3625">
        <w:t xml:space="preserve">Figure </w:t>
      </w:r>
      <w:fldSimple w:instr=" STYLEREF 1 \s " w:fldLock="1">
        <w:r w:rsidR="0096498E" w:rsidRPr="009C3625">
          <w:rPr>
            <w:noProof/>
          </w:rPr>
          <w:t>4</w:t>
        </w:r>
      </w:fldSimple>
      <w:r w:rsidR="0096498E" w:rsidRPr="009C3625">
        <w:noBreakHyphen/>
      </w:r>
      <w:fldSimple w:instr=" SEQ Figure \* ARABIC \s 1 " w:fldLock="1">
        <w:r w:rsidR="0096498E" w:rsidRPr="009C3625">
          <w:rPr>
            <w:noProof/>
          </w:rPr>
          <w:t>51</w:t>
        </w:r>
      </w:fldSimple>
      <w:bookmarkEnd w:id="254"/>
      <w:r w:rsidRPr="009C3625">
        <w:t xml:space="preserve"> </w:t>
      </w:r>
      <w:bookmarkStart w:id="256" w:name="_Ref74284740"/>
      <w:r w:rsidRPr="009C3625">
        <w:t xml:space="preserve">Solidity Code Snippet of </w:t>
      </w:r>
      <w:proofErr w:type="spellStart"/>
      <w:r w:rsidRPr="009C3625">
        <w:t>Smartcontract</w:t>
      </w:r>
      <w:bookmarkEnd w:id="255"/>
      <w:bookmarkEnd w:id="256"/>
      <w:proofErr w:type="spellEnd"/>
      <w:r w:rsidRPr="009C3625">
        <w:t xml:space="preserve"> </w:t>
      </w:r>
    </w:p>
    <w:p w14:paraId="50D2DF90" w14:textId="059BBCB2" w:rsidR="003E644E" w:rsidRPr="009C3625" w:rsidRDefault="004809CD" w:rsidP="004809CD">
      <w:pPr>
        <w:pStyle w:val="Caption"/>
        <w:spacing w:after="240"/>
        <w:jc w:val="center"/>
      </w:pPr>
      <w:r w:rsidRPr="009C3625">
        <w:t>(Highlight - green color) related to Document Search Function</w:t>
      </w:r>
    </w:p>
    <w:p w14:paraId="42A2B97A" w14:textId="1075E9AE" w:rsidR="00D03468" w:rsidRPr="009C3625" w:rsidRDefault="00D03468" w:rsidP="00D03468">
      <w:r w:rsidRPr="009C3625">
        <w:br w:type="page"/>
      </w:r>
    </w:p>
    <w:p w14:paraId="4C6D1F69" w14:textId="247D343E" w:rsidR="0084619E" w:rsidRPr="009C3625" w:rsidRDefault="00A34155" w:rsidP="0084619E">
      <w:pPr>
        <w:pStyle w:val="Heading2"/>
        <w:rPr>
          <w:szCs w:val="28"/>
        </w:rPr>
      </w:pPr>
      <w:bookmarkStart w:id="257" w:name="CHAPTERIV_43"/>
      <w:r w:rsidRPr="009C3625">
        <w:rPr>
          <w:szCs w:val="28"/>
        </w:rPr>
        <w:lastRenderedPageBreak/>
        <w:t xml:space="preserve">4.3 </w:t>
      </w:r>
      <w:r w:rsidR="00441DE7" w:rsidRPr="009C3625">
        <w:rPr>
          <w:szCs w:val="28"/>
        </w:rPr>
        <w:t>Implementation Result</w:t>
      </w:r>
    </w:p>
    <w:bookmarkEnd w:id="257"/>
    <w:p w14:paraId="6AE97020" w14:textId="63A995F2" w:rsidR="006F1488" w:rsidRPr="009F6850" w:rsidRDefault="006F1488" w:rsidP="008132D5">
      <w:pPr>
        <w:spacing w:line="360" w:lineRule="auto"/>
        <w:jc w:val="thaiDistribute"/>
      </w:pPr>
      <w:r w:rsidRPr="0023508D">
        <w:tab/>
      </w:r>
      <w:r w:rsidRPr="009F6850">
        <w:t>As mentioned in Section 4.1.1, the environment of the test machine is running on Linux Ubuntu (64-bit) version 18.10 with 8 GB RAM and 100 GB storage dynamically shared from the host machine.</w:t>
      </w:r>
    </w:p>
    <w:p w14:paraId="7BEA56E0" w14:textId="36238055" w:rsidR="006F1488" w:rsidRPr="009F6850" w:rsidRDefault="006F1488">
      <w:pPr>
        <w:spacing w:line="360" w:lineRule="auto"/>
        <w:jc w:val="thaiDistribute"/>
      </w:pPr>
      <w:r w:rsidRPr="009F6850">
        <w:tab/>
        <w:t xml:space="preserve">As mentioned in Section 4.1.3, the Blockchain network environment for the </w:t>
      </w:r>
      <w:r w:rsidR="002C74BB" w:rsidRPr="009F6850">
        <w:t>implementation</w:t>
      </w:r>
      <w:r w:rsidRPr="009F6850">
        <w:t xml:space="preserve"> will be demonstrated using the 7-Nodes Example Blockchain. That means there will be seven IBFT Blockchain nodes simulated within the environment of the test machine. The test sample will be monitored from node number one</w:t>
      </w:r>
      <w:r w:rsidR="00996747" w:rsidRPr="009F6850">
        <w:t xml:space="preserve"> (</w:t>
      </w:r>
      <w:r w:rsidR="00F20218" w:rsidRPr="009F6850">
        <w:t>which would later refer</w:t>
      </w:r>
      <w:r w:rsidR="00996747" w:rsidRPr="009F6850">
        <w:t xml:space="preserve"> as “1</w:t>
      </w:r>
      <w:r w:rsidR="00996747" w:rsidRPr="009F6850">
        <w:rPr>
          <w:vertAlign w:val="superscript"/>
        </w:rPr>
        <w:t>st</w:t>
      </w:r>
      <w:r w:rsidR="00996747" w:rsidRPr="009F6850">
        <w:t xml:space="preserve"> Node”)</w:t>
      </w:r>
      <w:r w:rsidRPr="009F6850">
        <w:t>.</w:t>
      </w:r>
    </w:p>
    <w:p w14:paraId="2061076F" w14:textId="115DD0C0" w:rsidR="00AF3779" w:rsidRPr="009F6850" w:rsidRDefault="00AF3779" w:rsidP="008132D5">
      <w:pPr>
        <w:spacing w:line="360" w:lineRule="auto"/>
        <w:jc w:val="thaiDistribute"/>
      </w:pPr>
      <w:r w:rsidRPr="009F6850">
        <w:tab/>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 so, there may consist of an element that differs from the transaction used in the actual system which may cause an error and need further adjustment in the actual deployment.</w:t>
      </w:r>
    </w:p>
    <w:p w14:paraId="359AEA97" w14:textId="618EBFAB" w:rsidR="00F71653" w:rsidRPr="009F6850" w:rsidRDefault="00EF463A" w:rsidP="00F71653">
      <w:pPr>
        <w:tabs>
          <w:tab w:val="left" w:pos="709"/>
        </w:tabs>
        <w:spacing w:line="360" w:lineRule="auto"/>
        <w:jc w:val="thaiDistribute"/>
      </w:pPr>
      <w:r w:rsidRPr="009F6850">
        <w:rPr>
          <w:color w:val="FF0000"/>
          <w:cs/>
        </w:rPr>
        <w:tab/>
      </w:r>
      <w:r w:rsidR="00F71653" w:rsidRPr="009F6850">
        <w:t xml:space="preserve">The main group of XDS Actors in the implementation are XDS Document Registry Actor, XDS Document Repository Actor, and XDS Document Consumer Actor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All files corresponding to the implementation must be included within the directory that contains the 7-Node Examples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in the bottom right window. As mentioned in Section 4.2.3 that 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top left terminal and </w:t>
      </w:r>
      <w:r w:rsidR="00682811" w:rsidRPr="009F6850">
        <w:fldChar w:fldCharType="begin" w:fldLock="1"/>
      </w:r>
      <w:r w:rsidR="00682811" w:rsidRPr="009F6850">
        <w:instrText xml:space="preserve"> REF _Ref76908353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3</w:t>
      </w:r>
      <w:r w:rsidR="00682811" w:rsidRPr="009F6850">
        <w:fldChar w:fldCharType="end"/>
      </w:r>
      <w:r w:rsidR="00F71653" w:rsidRPr="009F6850">
        <w:t>.</w:t>
      </w:r>
    </w:p>
    <w:p w14:paraId="00DDB6E7" w14:textId="16898AB4" w:rsidR="00EF463A" w:rsidRPr="009F6850" w:rsidRDefault="00EF463A" w:rsidP="00F71653">
      <w:pPr>
        <w:tabs>
          <w:tab w:val="left" w:pos="709"/>
        </w:tabs>
        <w:spacing w:line="360" w:lineRule="auto"/>
        <w:jc w:val="thaiDistribute"/>
      </w:pPr>
      <w:r w:rsidRPr="009F6850">
        <w:rPr>
          <w:noProof/>
        </w:rPr>
        <w:lastRenderedPageBreak/>
        <w:drawing>
          <wp:inline distT="0" distB="0" distL="0" distR="0" wp14:anchorId="48FD3181" wp14:editId="7DFDE817">
            <wp:extent cx="5709036" cy="3198617"/>
            <wp:effectExtent l="0" t="0" r="6350" b="1905"/>
            <wp:docPr id="79" name="Picture 7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text&#10;&#10;Description automatically generated"/>
                    <pic:cNvPicPr/>
                  </pic:nvPicPr>
                  <pic:blipFill>
                    <a:blip r:embed="rId122"/>
                    <a:stretch>
                      <a:fillRect/>
                    </a:stretch>
                  </pic:blipFill>
                  <pic:spPr>
                    <a:xfrm>
                      <a:off x="0" y="0"/>
                      <a:ext cx="5727271" cy="3208834"/>
                    </a:xfrm>
                    <a:prstGeom prst="rect">
                      <a:avLst/>
                    </a:prstGeom>
                  </pic:spPr>
                </pic:pic>
              </a:graphicData>
            </a:graphic>
          </wp:inline>
        </w:drawing>
      </w:r>
    </w:p>
    <w:p w14:paraId="54BE7370" w14:textId="2492DFC9" w:rsidR="00EF463A" w:rsidRPr="009F6850" w:rsidRDefault="00EF463A" w:rsidP="00EF463A">
      <w:pPr>
        <w:pStyle w:val="Caption"/>
        <w:spacing w:line="240" w:lineRule="auto"/>
        <w:jc w:val="center"/>
      </w:pPr>
      <w:bookmarkStart w:id="258" w:name="_Ref76908318"/>
      <w:bookmarkStart w:id="259" w:name="_Ref76937141"/>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2</w:t>
        </w:r>
      </w:fldSimple>
      <w:bookmarkEnd w:id="258"/>
      <w:r w:rsidRPr="009F6850">
        <w:t xml:space="preserve"> </w:t>
      </w:r>
      <w:bookmarkStart w:id="260" w:name="_Ref76937009"/>
      <w:r w:rsidRPr="009F6850">
        <w:t>All XDS Actors activated via its terminal</w:t>
      </w:r>
      <w:r w:rsidRPr="009F6850">
        <w:br/>
        <w:t>(Top Left) XDS Document Registry Actor</w:t>
      </w:r>
      <w:bookmarkEnd w:id="259"/>
      <w:bookmarkEnd w:id="260"/>
    </w:p>
    <w:p w14:paraId="295F8062" w14:textId="77777777" w:rsidR="00EF463A" w:rsidRPr="009F6850" w:rsidRDefault="00EF463A" w:rsidP="00EF463A">
      <w:pPr>
        <w:jc w:val="center"/>
      </w:pPr>
      <w:r w:rsidRPr="009F6850">
        <w:t>(Top Right) XDS Document Consumer Actor</w:t>
      </w:r>
    </w:p>
    <w:p w14:paraId="4FCCF5BC" w14:textId="77777777" w:rsidR="00EF463A" w:rsidRPr="009F6850" w:rsidRDefault="00EF463A" w:rsidP="00EF463A">
      <w:pPr>
        <w:jc w:val="center"/>
      </w:pPr>
      <w:r w:rsidRPr="009F6850">
        <w:t>(Bottom Left) XDS Document Repository Actor</w:t>
      </w:r>
    </w:p>
    <w:p w14:paraId="04FC07BD" w14:textId="77777777" w:rsidR="00EF463A" w:rsidRPr="009F6850" w:rsidRDefault="00EF463A" w:rsidP="00EF463A">
      <w:pPr>
        <w:spacing w:after="240"/>
        <w:jc w:val="center"/>
      </w:pPr>
      <w:r w:rsidRPr="009F6850">
        <w:t>(Bottom Right) The folder containing all files related to the XDS Blockchain</w:t>
      </w:r>
    </w:p>
    <w:p w14:paraId="53C19A5A" w14:textId="77777777" w:rsidR="00EF463A" w:rsidRPr="009F6850" w:rsidRDefault="00EF463A" w:rsidP="00EF463A">
      <w:pPr>
        <w:keepNext/>
        <w:tabs>
          <w:tab w:val="left" w:pos="709"/>
        </w:tabs>
        <w:spacing w:line="360" w:lineRule="auto"/>
        <w:jc w:val="center"/>
      </w:pPr>
      <w:r w:rsidRPr="009F6850">
        <w:rPr>
          <w:noProof/>
        </w:rPr>
        <w:drawing>
          <wp:inline distT="0" distB="0" distL="0" distR="0" wp14:anchorId="068B46BD" wp14:editId="24DE49E4">
            <wp:extent cx="4632911" cy="485030"/>
            <wp:effectExtent l="0" t="0" r="0" b="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pic:nvPicPr>
                  <pic:blipFill rotWithShape="1">
                    <a:blip r:embed="rId123"/>
                    <a:srcRect b="30244"/>
                    <a:stretch/>
                  </pic:blipFill>
                  <pic:spPr bwMode="auto">
                    <a:xfrm>
                      <a:off x="0" y="0"/>
                      <a:ext cx="4658557" cy="487715"/>
                    </a:xfrm>
                    <a:prstGeom prst="rect">
                      <a:avLst/>
                    </a:prstGeom>
                    <a:ln>
                      <a:noFill/>
                    </a:ln>
                    <a:extLst>
                      <a:ext uri="{53640926-AAD7-44D8-BBD7-CCE9431645EC}">
                        <a14:shadowObscured xmlns:a14="http://schemas.microsoft.com/office/drawing/2010/main"/>
                      </a:ext>
                    </a:extLst>
                  </pic:spPr>
                </pic:pic>
              </a:graphicData>
            </a:graphic>
          </wp:inline>
        </w:drawing>
      </w:r>
    </w:p>
    <w:p w14:paraId="454B4D7B" w14:textId="75232BFE" w:rsidR="00EF463A" w:rsidRPr="009F6850" w:rsidRDefault="00EF463A" w:rsidP="00EF463A">
      <w:pPr>
        <w:pStyle w:val="Caption"/>
        <w:spacing w:after="240"/>
        <w:jc w:val="center"/>
      </w:pPr>
      <w:bookmarkStart w:id="261" w:name="_Ref76908353"/>
      <w:bookmarkStart w:id="262" w:name="_Ref76937144"/>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3</w:t>
        </w:r>
      </w:fldSimple>
      <w:bookmarkEnd w:id="261"/>
      <w:r w:rsidRPr="009F6850">
        <w:t xml:space="preserve"> </w:t>
      </w:r>
      <w:bookmarkStart w:id="263" w:name="_Ref76937013"/>
      <w:r w:rsidRPr="009F6850">
        <w:t>XDS Document Registry Actor standby and wait for incoming XML Messages.</w:t>
      </w:r>
      <w:bookmarkEnd w:id="262"/>
      <w:bookmarkEnd w:id="263"/>
    </w:p>
    <w:p w14:paraId="4681EAB9" w14:textId="633EB2BF" w:rsidR="00F71653" w:rsidRPr="009F6850" w:rsidRDefault="00F71653" w:rsidP="00F71653">
      <w:pPr>
        <w:spacing w:line="360" w:lineRule="auto"/>
        <w:jc w:val="thaiDistribute"/>
      </w:pPr>
      <w:r w:rsidRPr="009F6850">
        <w:tab/>
        <w:t xml:space="preserve">As mentioned in Section 4.2.1 that 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as shown in </w:t>
      </w:r>
      <w:r w:rsidR="00682811" w:rsidRPr="009F6850">
        <w:fldChar w:fldCharType="begin" w:fldLock="1"/>
      </w:r>
      <w:r w:rsidR="00682811" w:rsidRPr="009F6850">
        <w:instrText xml:space="preserve"> REF _Ref76908390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4</w:t>
      </w:r>
      <w:r w:rsidR="00682811" w:rsidRPr="009F6850">
        <w:fldChar w:fldCharType="end"/>
      </w:r>
      <w:r w:rsidRPr="009F6850">
        <w:t xml:space="preserve"> and </w:t>
      </w:r>
      <w:r w:rsidR="00682811" w:rsidRPr="009F6850">
        <w:fldChar w:fldCharType="begin" w:fldLock="1"/>
      </w:r>
      <w:r w:rsidR="00682811" w:rsidRPr="009F6850">
        <w:instrText xml:space="preserve"> REF _Ref76908399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5</w:t>
      </w:r>
      <w:r w:rsidR="00682811" w:rsidRPr="009F6850">
        <w:fldChar w:fldCharType="end"/>
      </w:r>
      <w:r w:rsidRPr="009F6850">
        <w:t xml:space="preserve">. The XDS Document Registry Actor then received the Document Register transaction and proceeds to broadcast the transaction into the Blockchain network publishing the transaction into the Blockchain ledger through a Block validation process as shown in </w:t>
      </w:r>
      <w:r w:rsidR="00682811" w:rsidRPr="009F6850">
        <w:fldChar w:fldCharType="begin" w:fldLock="1"/>
      </w:r>
      <w:r w:rsidR="00682811" w:rsidRPr="009F6850">
        <w:instrText xml:space="preserve"> REF _Ref7690840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6</w:t>
      </w:r>
      <w:r w:rsidR="00682811" w:rsidRPr="009F6850">
        <w:fldChar w:fldCharType="end"/>
      </w:r>
      <w:r w:rsidRPr="009F6850">
        <w:t xml:space="preserve">. After the transaction was successfully published into the Blockchain ledger, the XDS Document Registry Actor response back to the Document Repository Actor to report that the process was completed as shown in </w:t>
      </w:r>
      <w:r w:rsidR="00682811" w:rsidRPr="009F6850">
        <w:fldChar w:fldCharType="begin" w:fldLock="1"/>
      </w:r>
      <w:r w:rsidR="00682811" w:rsidRPr="009F6850">
        <w:instrText xml:space="preserve"> REF _Ref76908423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7</w:t>
      </w:r>
      <w:r w:rsidR="00682811" w:rsidRPr="009F6850">
        <w:fldChar w:fldCharType="end"/>
      </w:r>
      <w:r w:rsidRPr="009F6850">
        <w:t xml:space="preserve"> which terminating the XDS Document Repository Actor program.</w:t>
      </w:r>
    </w:p>
    <w:p w14:paraId="74E838E7" w14:textId="77777777" w:rsidR="00EF463A" w:rsidRPr="009F6850" w:rsidRDefault="00EF463A" w:rsidP="00EF463A">
      <w:pPr>
        <w:keepNext/>
        <w:jc w:val="center"/>
      </w:pPr>
      <w:r w:rsidRPr="009F6850">
        <w:rPr>
          <w:noProof/>
        </w:rPr>
        <w:lastRenderedPageBreak/>
        <w:drawing>
          <wp:inline distT="0" distB="0" distL="0" distR="0" wp14:anchorId="42DC123F" wp14:editId="0FB4C67E">
            <wp:extent cx="2639833" cy="585784"/>
            <wp:effectExtent l="0" t="0" r="0" b="5080"/>
            <wp:docPr id="91" name="Picture 9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Text&#10;&#10;Description automatically generated"/>
                    <pic:cNvPicPr/>
                  </pic:nvPicPr>
                  <pic:blipFill>
                    <a:blip r:embed="rId124"/>
                    <a:stretch>
                      <a:fillRect/>
                    </a:stretch>
                  </pic:blipFill>
                  <pic:spPr>
                    <a:xfrm>
                      <a:off x="0" y="0"/>
                      <a:ext cx="2664808" cy="591326"/>
                    </a:xfrm>
                    <a:prstGeom prst="rect">
                      <a:avLst/>
                    </a:prstGeom>
                  </pic:spPr>
                </pic:pic>
              </a:graphicData>
            </a:graphic>
          </wp:inline>
        </w:drawing>
      </w:r>
    </w:p>
    <w:p w14:paraId="0BDBF23A" w14:textId="4AD08B24" w:rsidR="00EF463A" w:rsidRPr="009F6850" w:rsidRDefault="00EF463A" w:rsidP="00EF463A">
      <w:pPr>
        <w:pStyle w:val="Caption"/>
        <w:jc w:val="center"/>
      </w:pPr>
      <w:bookmarkStart w:id="264" w:name="_Ref76908390"/>
      <w:bookmarkStart w:id="265" w:name="_Ref76937147"/>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4</w:t>
        </w:r>
      </w:fldSimple>
      <w:bookmarkEnd w:id="264"/>
      <w:r w:rsidRPr="009F6850">
        <w:t xml:space="preserve"> </w:t>
      </w:r>
      <w:bookmarkStart w:id="266" w:name="_Ref76937017"/>
      <w:r w:rsidRPr="009F6850">
        <w:t>XDS Document Repository prompt for health document number to register</w:t>
      </w:r>
      <w:bookmarkEnd w:id="265"/>
      <w:bookmarkEnd w:id="266"/>
    </w:p>
    <w:p w14:paraId="0FE85BBD" w14:textId="77777777" w:rsidR="00EF463A" w:rsidRPr="009F6850" w:rsidRDefault="00EF463A" w:rsidP="00EF463A">
      <w:pPr>
        <w:keepNext/>
        <w:jc w:val="center"/>
      </w:pPr>
      <w:r w:rsidRPr="009F6850">
        <w:rPr>
          <w:noProof/>
        </w:rPr>
        <w:drawing>
          <wp:inline distT="0" distB="0" distL="0" distR="0" wp14:anchorId="252F8DD1" wp14:editId="2C604DB0">
            <wp:extent cx="4381168" cy="2395444"/>
            <wp:effectExtent l="0" t="0" r="635" b="5080"/>
            <wp:docPr id="94" name="Picture 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Text&#10;&#10;Description automatically generated"/>
                    <pic:cNvPicPr/>
                  </pic:nvPicPr>
                  <pic:blipFill>
                    <a:blip r:embed="rId125"/>
                    <a:stretch>
                      <a:fillRect/>
                    </a:stretch>
                  </pic:blipFill>
                  <pic:spPr>
                    <a:xfrm>
                      <a:off x="0" y="0"/>
                      <a:ext cx="4386405" cy="2398307"/>
                    </a:xfrm>
                    <a:prstGeom prst="rect">
                      <a:avLst/>
                    </a:prstGeom>
                  </pic:spPr>
                </pic:pic>
              </a:graphicData>
            </a:graphic>
          </wp:inline>
        </w:drawing>
      </w:r>
    </w:p>
    <w:p w14:paraId="60140BC5" w14:textId="3398D3A6" w:rsidR="00EF463A" w:rsidRPr="009F6850" w:rsidRDefault="00EF463A" w:rsidP="00EF463A">
      <w:pPr>
        <w:pStyle w:val="Caption"/>
        <w:spacing w:after="240"/>
        <w:jc w:val="center"/>
        <w:rPr>
          <w:noProof/>
        </w:rPr>
      </w:pPr>
      <w:bookmarkStart w:id="267" w:name="_Ref76908399"/>
      <w:bookmarkStart w:id="268" w:name="_Ref76937153"/>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5</w:t>
        </w:r>
      </w:fldSimple>
      <w:bookmarkEnd w:id="267"/>
      <w:r w:rsidRPr="009F6850">
        <w:t xml:space="preserve">  </w:t>
      </w:r>
      <w:bookmarkStart w:id="269" w:name="_Ref76937020"/>
      <w:r w:rsidRPr="009F6850">
        <w:t>XDS</w:t>
      </w:r>
      <w:r w:rsidRPr="009F6850">
        <w:rPr>
          <w:noProof/>
        </w:rPr>
        <w:t xml:space="preserve"> Document Repository sent ITI-42 transaction to XDS Document Registry</w:t>
      </w:r>
      <w:bookmarkEnd w:id="268"/>
      <w:bookmarkEnd w:id="269"/>
    </w:p>
    <w:p w14:paraId="7C14618D" w14:textId="77777777" w:rsidR="00EF463A" w:rsidRPr="009F6850" w:rsidRDefault="00EF463A" w:rsidP="00EF463A">
      <w:pPr>
        <w:keepNext/>
        <w:jc w:val="center"/>
      </w:pPr>
      <w:r w:rsidRPr="009F6850">
        <w:rPr>
          <w:noProof/>
        </w:rPr>
        <w:drawing>
          <wp:inline distT="0" distB="0" distL="0" distR="0" wp14:anchorId="05912CB6" wp14:editId="2D6CF871">
            <wp:extent cx="5309870" cy="3586480"/>
            <wp:effectExtent l="0" t="0" r="5080" b="0"/>
            <wp:docPr id="95" name="Picture 9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pic:cNvPicPr/>
                  </pic:nvPicPr>
                  <pic:blipFill>
                    <a:blip r:embed="rId126"/>
                    <a:stretch>
                      <a:fillRect/>
                    </a:stretch>
                  </pic:blipFill>
                  <pic:spPr>
                    <a:xfrm>
                      <a:off x="0" y="0"/>
                      <a:ext cx="5309870" cy="3586480"/>
                    </a:xfrm>
                    <a:prstGeom prst="rect">
                      <a:avLst/>
                    </a:prstGeom>
                  </pic:spPr>
                </pic:pic>
              </a:graphicData>
            </a:graphic>
          </wp:inline>
        </w:drawing>
      </w:r>
    </w:p>
    <w:p w14:paraId="34EF4806" w14:textId="3FCEC079" w:rsidR="00EF463A" w:rsidRPr="009F6850" w:rsidRDefault="00EF463A" w:rsidP="00EF463A">
      <w:pPr>
        <w:pStyle w:val="Caption"/>
        <w:jc w:val="center"/>
      </w:pPr>
      <w:bookmarkStart w:id="270" w:name="_Ref76908408"/>
      <w:bookmarkStart w:id="271" w:name="_Ref76937156"/>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6</w:t>
        </w:r>
      </w:fldSimple>
      <w:bookmarkEnd w:id="270"/>
      <w:r w:rsidRPr="009F6850">
        <w:t xml:space="preserve"> </w:t>
      </w:r>
      <w:bookmarkStart w:id="272" w:name="_Ref76937023"/>
      <w:r w:rsidRPr="009F6850">
        <w:t>XDS Document Registry received ITI-42 transaction and</w:t>
      </w:r>
      <w:bookmarkEnd w:id="271"/>
      <w:bookmarkEnd w:id="272"/>
      <w:r w:rsidRPr="009F6850">
        <w:t xml:space="preserve"> </w:t>
      </w:r>
    </w:p>
    <w:p w14:paraId="5AAAD3F0" w14:textId="77777777" w:rsidR="00EF463A" w:rsidRPr="009F6850" w:rsidRDefault="00EF463A" w:rsidP="00EF463A">
      <w:pPr>
        <w:pStyle w:val="Caption"/>
        <w:spacing w:after="240"/>
        <w:jc w:val="center"/>
      </w:pPr>
      <w:r w:rsidRPr="009F6850">
        <w:t>successfully registered the metadata set into the Blockchain while wait for other XML Messages</w:t>
      </w:r>
    </w:p>
    <w:p w14:paraId="66917C25" w14:textId="77777777" w:rsidR="00EF463A" w:rsidRPr="009F6850" w:rsidRDefault="00EF463A" w:rsidP="00EF463A">
      <w:pPr>
        <w:keepNext/>
        <w:jc w:val="center"/>
      </w:pPr>
      <w:r w:rsidRPr="009F6850">
        <w:rPr>
          <w:noProof/>
        </w:rPr>
        <w:lastRenderedPageBreak/>
        <w:drawing>
          <wp:inline distT="0" distB="0" distL="0" distR="0" wp14:anchorId="4883D4FA" wp14:editId="048E5111">
            <wp:extent cx="3140765" cy="811490"/>
            <wp:effectExtent l="0" t="0" r="2540" b="8255"/>
            <wp:docPr id="96" name="Picture 96" descr="A picture contain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A picture containing schematic&#10;&#10;Description automatically generated"/>
                    <pic:cNvPicPr/>
                  </pic:nvPicPr>
                  <pic:blipFill>
                    <a:blip r:embed="rId127"/>
                    <a:stretch>
                      <a:fillRect/>
                    </a:stretch>
                  </pic:blipFill>
                  <pic:spPr>
                    <a:xfrm>
                      <a:off x="0" y="0"/>
                      <a:ext cx="3157106" cy="815712"/>
                    </a:xfrm>
                    <a:prstGeom prst="rect">
                      <a:avLst/>
                    </a:prstGeom>
                  </pic:spPr>
                </pic:pic>
              </a:graphicData>
            </a:graphic>
          </wp:inline>
        </w:drawing>
      </w:r>
    </w:p>
    <w:p w14:paraId="76548F19" w14:textId="4A48A7EE" w:rsidR="00EF463A" w:rsidRPr="009F6850" w:rsidRDefault="00EF463A" w:rsidP="00EF463A">
      <w:pPr>
        <w:pStyle w:val="Caption"/>
        <w:jc w:val="center"/>
      </w:pPr>
      <w:bookmarkStart w:id="273" w:name="_Ref76908423"/>
      <w:bookmarkStart w:id="274" w:name="_Ref76937158"/>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7</w:t>
        </w:r>
      </w:fldSimple>
      <w:bookmarkEnd w:id="273"/>
      <w:r w:rsidRPr="009F6850">
        <w:t xml:space="preserve"> </w:t>
      </w:r>
      <w:bookmarkStart w:id="275" w:name="_Ref76937032"/>
      <w:r w:rsidRPr="009F6850">
        <w:t>XDS Document Repository received response from XDS Document Registry</w:t>
      </w:r>
      <w:bookmarkEnd w:id="274"/>
      <w:bookmarkEnd w:id="275"/>
      <w:r w:rsidRPr="009F6850">
        <w:t xml:space="preserve"> </w:t>
      </w:r>
    </w:p>
    <w:p w14:paraId="2502B55C" w14:textId="0880FE26" w:rsidR="00EF463A" w:rsidRPr="009F6850" w:rsidRDefault="00EF463A" w:rsidP="00EF463A">
      <w:pPr>
        <w:pStyle w:val="Caption"/>
        <w:jc w:val="center"/>
      </w:pPr>
      <w:r w:rsidRPr="009F6850">
        <w:t>then terminate</w:t>
      </w:r>
    </w:p>
    <w:p w14:paraId="4EB2EB1D" w14:textId="77777777" w:rsidR="007755D6" w:rsidRPr="009F6850" w:rsidRDefault="007755D6" w:rsidP="00682811">
      <w:pPr>
        <w:spacing w:line="360" w:lineRule="auto"/>
        <w:jc w:val="thaiDistribute"/>
      </w:pPr>
    </w:p>
    <w:p w14:paraId="57A2AC67" w14:textId="3C254BBF" w:rsidR="00682811" w:rsidRPr="009F6850" w:rsidRDefault="00682811" w:rsidP="00682811">
      <w:pPr>
        <w:spacing w:line="360" w:lineRule="auto"/>
        <w:jc w:val="thaiDistribute"/>
      </w:pPr>
      <w:r w:rsidRPr="009F6850">
        <w:tab/>
        <w:t>As mentioned in Section 4.2.2 that 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w:t>
      </w:r>
      <w:r w:rsidR="007755D6" w:rsidRPr="009F6850">
        <w:fldChar w:fldCharType="begin" w:fldLock="1"/>
      </w:r>
      <w:r w:rsidR="007755D6" w:rsidRPr="009F6850">
        <w:instrText xml:space="preserve"> REF _Ref76908512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8</w:t>
      </w:r>
      <w:r w:rsidR="007755D6" w:rsidRPr="009F6850">
        <w:fldChar w:fldCharType="end"/>
      </w:r>
      <w:r w:rsidRPr="009F6850">
        <w:t>) then prompt for essential search keyword values (</w:t>
      </w:r>
      <w:r w:rsidR="007755D6" w:rsidRPr="009F6850">
        <w:fldChar w:fldCharType="begin" w:fldLock="1"/>
      </w:r>
      <w:r w:rsidR="007755D6" w:rsidRPr="009F6850">
        <w:instrText xml:space="preserve"> REF _Ref76908829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9</w:t>
      </w:r>
      <w:r w:rsidR="007755D6" w:rsidRPr="009F6850">
        <w:fldChar w:fldCharType="end"/>
      </w:r>
      <w:r w:rsidRPr="009F6850">
        <w:t>) and followed by the addition of optional search keyword values (</w:t>
      </w:r>
      <w:r w:rsidR="007755D6" w:rsidRPr="009F6850">
        <w:fldChar w:fldCharType="begin" w:fldLock="1"/>
      </w:r>
      <w:r w:rsidR="007755D6" w:rsidRPr="009F6850">
        <w:instrText xml:space="preserve"> REF _Ref76908959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60</w:t>
      </w:r>
      <w:r w:rsidR="007755D6" w:rsidRPr="009F6850">
        <w:fldChar w:fldCharType="end"/>
      </w:r>
      <w:r w:rsidRPr="009F6850">
        <w:t>).</w:t>
      </w:r>
      <w:r w:rsidR="00BD4259" w:rsidRPr="009F6850">
        <w:t xml:space="preserve"> After all search keyword values from the user were set, the XDS Document Consumer Actor program then proceeds to assort the input into the ITI-18 transaction format and send it to the XDS Document Registry Actor as shown in </w:t>
      </w:r>
      <w:r w:rsidR="00FE784B" w:rsidRPr="009F6850">
        <w:fldChar w:fldCharType="begin" w:fldLock="1"/>
      </w:r>
      <w:r w:rsidR="00FE784B" w:rsidRPr="009F6850">
        <w:instrText xml:space="preserve"> REF _Ref76908518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1</w:t>
      </w:r>
      <w:r w:rsidR="00FE784B" w:rsidRPr="009F6850">
        <w:fldChar w:fldCharType="end"/>
      </w:r>
      <w:r w:rsidR="00BD4259" w:rsidRPr="009F6850">
        <w:t xml:space="preserve">. Upon receiving the transaction, the XDS Document Registry Actor program then uses the provided search keywords to search the Blockchain ledger for the metadata set with a matching value as shown in </w:t>
      </w:r>
      <w:r w:rsidR="00FE784B" w:rsidRPr="009F6850">
        <w:fldChar w:fldCharType="begin" w:fldLock="1"/>
      </w:r>
      <w:r w:rsidR="00FE784B" w:rsidRPr="009F6850">
        <w:instrText xml:space="preserve"> REF _Ref76908524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2</w:t>
      </w:r>
      <w:r w:rsidR="00FE784B" w:rsidRPr="009F6850">
        <w:fldChar w:fldCharType="end"/>
      </w:r>
      <w:r w:rsidR="00BD4259" w:rsidRPr="009F6850">
        <w:t xml:space="preserve"> and </w:t>
      </w:r>
      <w:r w:rsidR="00FE784B" w:rsidRPr="009F6850">
        <w:fldChar w:fldCharType="begin" w:fldLock="1"/>
      </w:r>
      <w:r w:rsidR="00FE784B" w:rsidRPr="009F6850">
        <w:instrText xml:space="preserve"> REF _Ref76910725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3</w:t>
      </w:r>
      <w:r w:rsidR="00FE784B" w:rsidRPr="009F6850">
        <w:fldChar w:fldCharType="end"/>
      </w:r>
      <w:r w:rsidR="00BD4259" w:rsidRPr="009F6850">
        <w:t xml:space="preserve">. Whether the matching result was found or not, after searching on all registered metadata set, the XDS Document Registry Actor then response search result to the XDS Document Consumer Actor as shown in </w:t>
      </w:r>
      <w:r w:rsidR="00FE784B" w:rsidRPr="009F6850">
        <w:fldChar w:fldCharType="begin" w:fldLock="1"/>
      </w:r>
      <w:r w:rsidR="00FE784B" w:rsidRPr="009F6850">
        <w:instrText xml:space="preserve"> REF _Ref76910731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4</w:t>
      </w:r>
      <w:r w:rsidR="00FE784B" w:rsidRPr="009F6850">
        <w:fldChar w:fldCharType="end"/>
      </w:r>
      <w:r w:rsidR="00BD4259" w:rsidRPr="009F6850">
        <w:t xml:space="preserve">. The XDS Document Consumer Actor then interprets the response and displays the search result to the user as shown in </w:t>
      </w:r>
      <w:r w:rsidR="00FE784B" w:rsidRPr="009F6850">
        <w:fldChar w:fldCharType="begin" w:fldLock="1"/>
      </w:r>
      <w:r w:rsidR="00FE784B" w:rsidRPr="009F6850">
        <w:instrText xml:space="preserve"> REF _Ref76910735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5</w:t>
      </w:r>
      <w:r w:rsidR="00FE784B" w:rsidRPr="009F6850">
        <w:fldChar w:fldCharType="end"/>
      </w:r>
      <w:r w:rsidR="00BD4259" w:rsidRPr="009F6850">
        <w:t>.</w:t>
      </w:r>
    </w:p>
    <w:p w14:paraId="73F446E3" w14:textId="77777777" w:rsidR="00EF463A" w:rsidRPr="009F6850" w:rsidRDefault="00EF463A" w:rsidP="00EF463A">
      <w:pPr>
        <w:keepNext/>
        <w:jc w:val="center"/>
      </w:pPr>
      <w:r w:rsidRPr="009F6850">
        <w:rPr>
          <w:noProof/>
        </w:rPr>
        <w:lastRenderedPageBreak/>
        <w:drawing>
          <wp:inline distT="0" distB="0" distL="0" distR="0" wp14:anchorId="62C8AF46" wp14:editId="47F8EFD0">
            <wp:extent cx="3713832" cy="2830664"/>
            <wp:effectExtent l="0" t="0" r="1270" b="8255"/>
            <wp:docPr id="97" name="Picture 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Text&#10;&#10;Description automatically generated"/>
                    <pic:cNvPicPr/>
                  </pic:nvPicPr>
                  <pic:blipFill>
                    <a:blip r:embed="rId128"/>
                    <a:stretch>
                      <a:fillRect/>
                    </a:stretch>
                  </pic:blipFill>
                  <pic:spPr>
                    <a:xfrm>
                      <a:off x="0" y="0"/>
                      <a:ext cx="3730127" cy="2843084"/>
                    </a:xfrm>
                    <a:prstGeom prst="rect">
                      <a:avLst/>
                    </a:prstGeom>
                  </pic:spPr>
                </pic:pic>
              </a:graphicData>
            </a:graphic>
          </wp:inline>
        </w:drawing>
      </w:r>
    </w:p>
    <w:p w14:paraId="7D5062B4" w14:textId="3D131AD2" w:rsidR="00EF463A" w:rsidRPr="009F6850" w:rsidRDefault="00EF463A" w:rsidP="00EF463A">
      <w:pPr>
        <w:pStyle w:val="Caption"/>
        <w:spacing w:after="240"/>
        <w:jc w:val="center"/>
      </w:pPr>
      <w:bookmarkStart w:id="276" w:name="_Ref76908512"/>
      <w:bookmarkStart w:id="277" w:name="_Ref76937161"/>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8</w:t>
        </w:r>
      </w:fldSimple>
      <w:bookmarkEnd w:id="276"/>
      <w:r w:rsidRPr="009F6850">
        <w:t xml:space="preserve"> </w:t>
      </w:r>
      <w:bookmarkStart w:id="278" w:name="_Ref76937037"/>
      <w:r w:rsidRPr="009F6850">
        <w:t>XDS Document consumer Actor prompt the user for input</w:t>
      </w:r>
      <w:bookmarkEnd w:id="277"/>
      <w:bookmarkEnd w:id="278"/>
    </w:p>
    <w:p w14:paraId="41F7FEA3" w14:textId="77777777" w:rsidR="007755D6" w:rsidRPr="009F6850" w:rsidRDefault="007755D6" w:rsidP="007755D6">
      <w:pPr>
        <w:keepNext/>
        <w:jc w:val="center"/>
      </w:pPr>
      <w:r w:rsidRPr="009F6850">
        <w:rPr>
          <w:noProof/>
        </w:rPr>
        <w:drawing>
          <wp:inline distT="0" distB="0" distL="0" distR="0" wp14:anchorId="037C554C" wp14:editId="3066AD38">
            <wp:extent cx="5309870" cy="1420495"/>
            <wp:effectExtent l="0" t="0" r="5080" b="825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129"/>
                    <a:stretch>
                      <a:fillRect/>
                    </a:stretch>
                  </pic:blipFill>
                  <pic:spPr>
                    <a:xfrm>
                      <a:off x="0" y="0"/>
                      <a:ext cx="5309870" cy="1420495"/>
                    </a:xfrm>
                    <a:prstGeom prst="rect">
                      <a:avLst/>
                    </a:prstGeom>
                  </pic:spPr>
                </pic:pic>
              </a:graphicData>
            </a:graphic>
          </wp:inline>
        </w:drawing>
      </w:r>
    </w:p>
    <w:p w14:paraId="46290EE1" w14:textId="7A983522" w:rsidR="007755D6" w:rsidRPr="009F6850" w:rsidRDefault="007755D6" w:rsidP="007755D6">
      <w:pPr>
        <w:pStyle w:val="Caption"/>
        <w:jc w:val="center"/>
      </w:pPr>
      <w:bookmarkStart w:id="279" w:name="_Ref76908829"/>
      <w:bookmarkStart w:id="280" w:name="_Ref76937163"/>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59</w:t>
        </w:r>
      </w:fldSimple>
      <w:bookmarkEnd w:id="279"/>
      <w:r w:rsidRPr="009F6850">
        <w:t xml:space="preserve"> </w:t>
      </w:r>
      <w:bookmarkStart w:id="281" w:name="_Ref76937041"/>
      <w:r w:rsidRPr="009F6850">
        <w:t>XDS Document Consumer Actor prompt for essential search keyword values</w:t>
      </w:r>
      <w:bookmarkEnd w:id="280"/>
      <w:bookmarkEnd w:id="281"/>
    </w:p>
    <w:p w14:paraId="4C4043AA" w14:textId="77777777" w:rsidR="007755D6" w:rsidRPr="009F6850" w:rsidRDefault="007755D6" w:rsidP="007755D6">
      <w:pPr>
        <w:keepNext/>
        <w:jc w:val="center"/>
      </w:pPr>
      <w:r w:rsidRPr="009F6850">
        <w:rPr>
          <w:noProof/>
        </w:rPr>
        <w:drawing>
          <wp:inline distT="0" distB="0" distL="0" distR="0" wp14:anchorId="36838AB0" wp14:editId="345B7E17">
            <wp:extent cx="5344467" cy="2814761"/>
            <wp:effectExtent l="0" t="0" r="8890" b="5080"/>
            <wp:docPr id="64" name="Picture 6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Text&#10;&#10;Description automatically generated"/>
                    <pic:cNvPicPr/>
                  </pic:nvPicPr>
                  <pic:blipFill>
                    <a:blip r:embed="rId130"/>
                    <a:stretch>
                      <a:fillRect/>
                    </a:stretch>
                  </pic:blipFill>
                  <pic:spPr>
                    <a:xfrm>
                      <a:off x="0" y="0"/>
                      <a:ext cx="5356902" cy="2821310"/>
                    </a:xfrm>
                    <a:prstGeom prst="rect">
                      <a:avLst/>
                    </a:prstGeom>
                  </pic:spPr>
                </pic:pic>
              </a:graphicData>
            </a:graphic>
          </wp:inline>
        </w:drawing>
      </w:r>
    </w:p>
    <w:p w14:paraId="021FCF9B" w14:textId="7C707E43" w:rsidR="007755D6" w:rsidRPr="009F6850" w:rsidRDefault="007755D6" w:rsidP="007755D6">
      <w:pPr>
        <w:pStyle w:val="Caption"/>
        <w:jc w:val="center"/>
      </w:pPr>
      <w:bookmarkStart w:id="282" w:name="_Ref76908959"/>
      <w:bookmarkStart w:id="283" w:name="_Ref76937166"/>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0</w:t>
        </w:r>
      </w:fldSimple>
      <w:bookmarkEnd w:id="282"/>
      <w:r w:rsidRPr="009F6850">
        <w:t xml:space="preserve"> </w:t>
      </w:r>
      <w:bookmarkStart w:id="284" w:name="_Ref76937045"/>
      <w:r w:rsidRPr="009F6850">
        <w:t>XDS Document Consumer Actor prompt for optional search keyword values</w:t>
      </w:r>
      <w:bookmarkEnd w:id="283"/>
      <w:bookmarkEnd w:id="284"/>
    </w:p>
    <w:p w14:paraId="45A8E941" w14:textId="77777777" w:rsidR="007755D6" w:rsidRPr="009F6850" w:rsidRDefault="007755D6" w:rsidP="007755D6"/>
    <w:p w14:paraId="0FE7977E" w14:textId="77777777" w:rsidR="00EF463A" w:rsidRPr="009F6850" w:rsidRDefault="00EF463A" w:rsidP="00EF463A">
      <w:pPr>
        <w:keepNext/>
        <w:jc w:val="center"/>
      </w:pPr>
      <w:r w:rsidRPr="009F6850">
        <w:rPr>
          <w:noProof/>
        </w:rPr>
        <w:lastRenderedPageBreak/>
        <w:drawing>
          <wp:inline distT="0" distB="0" distL="0" distR="0" wp14:anchorId="3414E12B" wp14:editId="200F09F6">
            <wp:extent cx="4951787" cy="1693627"/>
            <wp:effectExtent l="0" t="0" r="1270" b="1905"/>
            <wp:docPr id="98" name="Picture 9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Text&#10;&#10;Description automatically generated"/>
                    <pic:cNvPicPr/>
                  </pic:nvPicPr>
                  <pic:blipFill>
                    <a:blip r:embed="rId131"/>
                    <a:stretch>
                      <a:fillRect/>
                    </a:stretch>
                  </pic:blipFill>
                  <pic:spPr>
                    <a:xfrm>
                      <a:off x="0" y="0"/>
                      <a:ext cx="4980976" cy="1703610"/>
                    </a:xfrm>
                    <a:prstGeom prst="rect">
                      <a:avLst/>
                    </a:prstGeom>
                  </pic:spPr>
                </pic:pic>
              </a:graphicData>
            </a:graphic>
          </wp:inline>
        </w:drawing>
      </w:r>
    </w:p>
    <w:p w14:paraId="42AB793E" w14:textId="253D6C58" w:rsidR="00EF463A" w:rsidRPr="009F6850" w:rsidRDefault="00EF463A" w:rsidP="00EF463A">
      <w:pPr>
        <w:pStyle w:val="Caption"/>
        <w:jc w:val="center"/>
      </w:pPr>
      <w:bookmarkStart w:id="285" w:name="_Ref76908518"/>
      <w:bookmarkStart w:id="286" w:name="_Ref76937168"/>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1</w:t>
        </w:r>
      </w:fldSimple>
      <w:bookmarkEnd w:id="285"/>
      <w:r w:rsidRPr="009F6850">
        <w:t xml:space="preserve"> </w:t>
      </w:r>
      <w:bookmarkStart w:id="287" w:name="_Ref76937049"/>
      <w:r w:rsidRPr="009F6850">
        <w:t>XDS Document Consumer Actor sent ITI-18 transaction</w:t>
      </w:r>
      <w:bookmarkEnd w:id="286"/>
      <w:bookmarkEnd w:id="287"/>
      <w:r w:rsidRPr="009F6850">
        <w:t xml:space="preserve"> </w:t>
      </w:r>
    </w:p>
    <w:p w14:paraId="47570967" w14:textId="77777777" w:rsidR="00EF463A" w:rsidRPr="009F6850" w:rsidRDefault="00EF463A" w:rsidP="00EF463A">
      <w:pPr>
        <w:pStyle w:val="Caption"/>
        <w:jc w:val="center"/>
      </w:pPr>
      <w:r w:rsidRPr="009F6850">
        <w:t>to XDS Document Registry and wait for response</w:t>
      </w:r>
    </w:p>
    <w:p w14:paraId="71109200" w14:textId="77777777" w:rsidR="00EF463A" w:rsidRPr="009F6850" w:rsidRDefault="00EF463A" w:rsidP="00EF463A">
      <w:pPr>
        <w:keepNext/>
        <w:jc w:val="center"/>
      </w:pPr>
      <w:r w:rsidRPr="009F6850">
        <w:rPr>
          <w:noProof/>
        </w:rPr>
        <w:drawing>
          <wp:inline distT="0" distB="0" distL="0" distR="0" wp14:anchorId="7BFDE5F3" wp14:editId="748FCD80">
            <wp:extent cx="4717268" cy="5979381"/>
            <wp:effectExtent l="0" t="0" r="7620" b="254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rotWithShape="1">
                    <a:blip r:embed="rId132"/>
                    <a:srcRect b="2076"/>
                    <a:stretch/>
                  </pic:blipFill>
                  <pic:spPr bwMode="auto">
                    <a:xfrm>
                      <a:off x="0" y="0"/>
                      <a:ext cx="4721324" cy="5984522"/>
                    </a:xfrm>
                    <a:prstGeom prst="rect">
                      <a:avLst/>
                    </a:prstGeom>
                    <a:ln>
                      <a:noFill/>
                    </a:ln>
                    <a:extLst>
                      <a:ext uri="{53640926-AAD7-44D8-BBD7-CCE9431645EC}">
                        <a14:shadowObscured xmlns:a14="http://schemas.microsoft.com/office/drawing/2010/main"/>
                      </a:ext>
                    </a:extLst>
                  </pic:spPr>
                </pic:pic>
              </a:graphicData>
            </a:graphic>
          </wp:inline>
        </w:drawing>
      </w:r>
    </w:p>
    <w:p w14:paraId="23BE052F" w14:textId="60E07EB4" w:rsidR="00EF463A" w:rsidRPr="009F6850" w:rsidRDefault="00EF463A" w:rsidP="00EF463A">
      <w:pPr>
        <w:pStyle w:val="Caption"/>
        <w:jc w:val="center"/>
      </w:pPr>
      <w:bookmarkStart w:id="288" w:name="_Ref76908524"/>
      <w:bookmarkStart w:id="289" w:name="_Ref76937171"/>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2</w:t>
        </w:r>
      </w:fldSimple>
      <w:bookmarkEnd w:id="288"/>
      <w:r w:rsidRPr="009F6850">
        <w:t xml:space="preserve"> </w:t>
      </w:r>
      <w:bookmarkStart w:id="290" w:name="_Ref76937053"/>
      <w:r w:rsidRPr="009F6850">
        <w:t>XDS Document Registry received ITI-18 transaction then interpret the message</w:t>
      </w:r>
      <w:bookmarkEnd w:id="289"/>
      <w:bookmarkEnd w:id="290"/>
    </w:p>
    <w:p w14:paraId="4BD9A73A" w14:textId="4BCBA621" w:rsidR="00EF463A" w:rsidRPr="009F6850" w:rsidRDefault="00EF463A" w:rsidP="00EF463A">
      <w:pPr>
        <w:keepNext/>
        <w:jc w:val="center"/>
      </w:pPr>
      <w:r w:rsidRPr="009F6850">
        <w:rPr>
          <w:noProof/>
        </w:rPr>
        <w:lastRenderedPageBreak/>
        <w:drawing>
          <wp:inline distT="0" distB="0" distL="0" distR="0" wp14:anchorId="784CDA08" wp14:editId="4C31A7F7">
            <wp:extent cx="5318766" cy="6742706"/>
            <wp:effectExtent l="0" t="0" r="0" b="127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rotWithShape="1">
                    <a:blip r:embed="rId133"/>
                    <a:srcRect b="3779"/>
                    <a:stretch/>
                  </pic:blipFill>
                  <pic:spPr bwMode="auto">
                    <a:xfrm>
                      <a:off x="0" y="0"/>
                      <a:ext cx="5328349" cy="6754854"/>
                    </a:xfrm>
                    <a:prstGeom prst="rect">
                      <a:avLst/>
                    </a:prstGeom>
                    <a:ln>
                      <a:noFill/>
                    </a:ln>
                    <a:extLst>
                      <a:ext uri="{53640926-AAD7-44D8-BBD7-CCE9431645EC}">
                        <a14:shadowObscured xmlns:a14="http://schemas.microsoft.com/office/drawing/2010/main"/>
                      </a:ext>
                    </a:extLst>
                  </pic:spPr>
                </pic:pic>
              </a:graphicData>
            </a:graphic>
          </wp:inline>
        </w:drawing>
      </w:r>
    </w:p>
    <w:p w14:paraId="5EB118ED" w14:textId="6DFD5957" w:rsidR="0029314E" w:rsidRPr="009F6850" w:rsidRDefault="0029314E" w:rsidP="00EF463A">
      <w:pPr>
        <w:keepNext/>
        <w:jc w:val="center"/>
      </w:pPr>
      <w:r w:rsidRPr="009F6850">
        <w:rPr>
          <w:noProof/>
        </w:rPr>
        <w:lastRenderedPageBreak/>
        <w:drawing>
          <wp:inline distT="0" distB="0" distL="0" distR="0" wp14:anchorId="2B594209" wp14:editId="6366820E">
            <wp:extent cx="5309870" cy="6875145"/>
            <wp:effectExtent l="0" t="0" r="5080" b="1905"/>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134"/>
                    <a:stretch>
                      <a:fillRect/>
                    </a:stretch>
                  </pic:blipFill>
                  <pic:spPr>
                    <a:xfrm>
                      <a:off x="0" y="0"/>
                      <a:ext cx="5309870" cy="6875145"/>
                    </a:xfrm>
                    <a:prstGeom prst="rect">
                      <a:avLst/>
                    </a:prstGeom>
                  </pic:spPr>
                </pic:pic>
              </a:graphicData>
            </a:graphic>
          </wp:inline>
        </w:drawing>
      </w:r>
    </w:p>
    <w:p w14:paraId="77F13D06" w14:textId="698AB56C" w:rsidR="00EF463A" w:rsidRPr="009F6850" w:rsidRDefault="00EF463A" w:rsidP="00EF463A">
      <w:pPr>
        <w:pStyle w:val="Caption"/>
        <w:jc w:val="center"/>
      </w:pPr>
      <w:bookmarkStart w:id="291" w:name="_Ref76910725"/>
      <w:bookmarkStart w:id="292" w:name="_Ref76937176"/>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3</w:t>
        </w:r>
      </w:fldSimple>
      <w:bookmarkEnd w:id="291"/>
      <w:r w:rsidRPr="009F6850">
        <w:t xml:space="preserve"> </w:t>
      </w:r>
      <w:bookmarkStart w:id="293" w:name="_Ref76937057"/>
      <w:r w:rsidRPr="009F6850">
        <w:t xml:space="preserve">XDS Document Registry then begin search operation over </w:t>
      </w:r>
      <w:proofErr w:type="spellStart"/>
      <w:r w:rsidRPr="009F6850">
        <w:t>Smartcontract</w:t>
      </w:r>
      <w:bookmarkEnd w:id="292"/>
      <w:bookmarkEnd w:id="293"/>
      <w:proofErr w:type="spellEnd"/>
    </w:p>
    <w:p w14:paraId="7CBF1107" w14:textId="77777777" w:rsidR="00EF463A" w:rsidRPr="009F6850" w:rsidRDefault="00EF463A" w:rsidP="00EF463A">
      <w:pPr>
        <w:spacing w:after="240"/>
        <w:jc w:val="center"/>
      </w:pPr>
      <w:r w:rsidRPr="009F6850">
        <w:t>If the matching result were found, it will be response back to XDS Document Consumer.</w:t>
      </w:r>
    </w:p>
    <w:p w14:paraId="4ED1E387" w14:textId="7A66D04A" w:rsidR="002405F8" w:rsidRPr="009F6850" w:rsidRDefault="00597B5F" w:rsidP="00597B5F">
      <w:pPr>
        <w:spacing w:line="360" w:lineRule="auto"/>
        <w:jc w:val="center"/>
        <w:rPr>
          <w:color w:val="FF0000"/>
        </w:rPr>
      </w:pPr>
      <w:r w:rsidRPr="009F6850">
        <w:rPr>
          <w:noProof/>
        </w:rPr>
        <w:lastRenderedPageBreak/>
        <w:drawing>
          <wp:inline distT="0" distB="0" distL="0" distR="0" wp14:anchorId="1BD93851" wp14:editId="2C0E5840">
            <wp:extent cx="5160396" cy="3560809"/>
            <wp:effectExtent l="0" t="0" r="2540" b="1905"/>
            <wp:docPr id="69" name="Picture 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10;&#10;Description automatically generated"/>
                    <pic:cNvPicPr/>
                  </pic:nvPicPr>
                  <pic:blipFill>
                    <a:blip r:embed="rId135"/>
                    <a:stretch>
                      <a:fillRect/>
                    </a:stretch>
                  </pic:blipFill>
                  <pic:spPr>
                    <a:xfrm>
                      <a:off x="0" y="0"/>
                      <a:ext cx="5162532" cy="3562283"/>
                    </a:xfrm>
                    <a:prstGeom prst="rect">
                      <a:avLst/>
                    </a:prstGeom>
                  </pic:spPr>
                </pic:pic>
              </a:graphicData>
            </a:graphic>
          </wp:inline>
        </w:drawing>
      </w:r>
    </w:p>
    <w:p w14:paraId="55519C98" w14:textId="755B6D52" w:rsidR="00597B5F" w:rsidRPr="009F6850" w:rsidRDefault="00597B5F" w:rsidP="00597B5F">
      <w:pPr>
        <w:spacing w:line="360" w:lineRule="auto"/>
        <w:jc w:val="center"/>
        <w:rPr>
          <w:color w:val="FF0000"/>
        </w:rPr>
      </w:pPr>
      <w:r w:rsidRPr="009F6850">
        <w:rPr>
          <w:noProof/>
        </w:rPr>
        <w:drawing>
          <wp:inline distT="0" distB="0" distL="0" distR="0" wp14:anchorId="59803D7F" wp14:editId="11DE5D4B">
            <wp:extent cx="5168348" cy="3495217"/>
            <wp:effectExtent l="0" t="0" r="0" b="0"/>
            <wp:docPr id="70" name="Picture 7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Text&#10;&#10;Description automatically generated"/>
                    <pic:cNvPicPr/>
                  </pic:nvPicPr>
                  <pic:blipFill>
                    <a:blip r:embed="rId136"/>
                    <a:stretch>
                      <a:fillRect/>
                    </a:stretch>
                  </pic:blipFill>
                  <pic:spPr>
                    <a:xfrm>
                      <a:off x="0" y="0"/>
                      <a:ext cx="5171659" cy="3497456"/>
                    </a:xfrm>
                    <a:prstGeom prst="rect">
                      <a:avLst/>
                    </a:prstGeom>
                  </pic:spPr>
                </pic:pic>
              </a:graphicData>
            </a:graphic>
          </wp:inline>
        </w:drawing>
      </w:r>
    </w:p>
    <w:p w14:paraId="0A8837E2" w14:textId="77777777" w:rsidR="00597B5F" w:rsidRPr="009F6850" w:rsidRDefault="00597B5F" w:rsidP="00597B5F">
      <w:pPr>
        <w:keepNext/>
        <w:spacing w:line="360" w:lineRule="auto"/>
        <w:jc w:val="center"/>
      </w:pPr>
      <w:r w:rsidRPr="009F6850">
        <w:rPr>
          <w:noProof/>
        </w:rPr>
        <w:drawing>
          <wp:inline distT="0" distB="0" distL="0" distR="0" wp14:anchorId="5AF3FD26" wp14:editId="2552B722">
            <wp:extent cx="5176299" cy="576314"/>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192665" cy="578136"/>
                    </a:xfrm>
                    <a:prstGeom prst="rect">
                      <a:avLst/>
                    </a:prstGeom>
                  </pic:spPr>
                </pic:pic>
              </a:graphicData>
            </a:graphic>
          </wp:inline>
        </w:drawing>
      </w:r>
    </w:p>
    <w:p w14:paraId="4F7DC8B1" w14:textId="47F4C1E9" w:rsidR="00597B5F" w:rsidRPr="009F6850" w:rsidRDefault="00597B5F" w:rsidP="00597B5F">
      <w:pPr>
        <w:pStyle w:val="Caption"/>
        <w:jc w:val="center"/>
      </w:pPr>
      <w:bookmarkStart w:id="294" w:name="_Ref76910731"/>
      <w:bookmarkStart w:id="295" w:name="_Ref76937178"/>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4</w:t>
        </w:r>
      </w:fldSimple>
      <w:bookmarkEnd w:id="294"/>
      <w:r w:rsidRPr="009F6850">
        <w:t xml:space="preserve"> </w:t>
      </w:r>
      <w:bookmarkStart w:id="296" w:name="_Ref76937062"/>
      <w:r w:rsidRPr="009F6850">
        <w:t>XDS Document Registry responding search result back to XDS Document Consumer</w:t>
      </w:r>
      <w:bookmarkEnd w:id="295"/>
      <w:bookmarkEnd w:id="296"/>
    </w:p>
    <w:p w14:paraId="4DB553A6" w14:textId="77777777" w:rsidR="00597B5F" w:rsidRPr="009F6850" w:rsidRDefault="00597B5F" w:rsidP="00597B5F">
      <w:pPr>
        <w:keepNext/>
        <w:jc w:val="center"/>
      </w:pPr>
      <w:r w:rsidRPr="009F6850">
        <w:rPr>
          <w:noProof/>
        </w:rPr>
        <w:lastRenderedPageBreak/>
        <w:drawing>
          <wp:inline distT="0" distB="0" distL="0" distR="0" wp14:anchorId="5F8751C8" wp14:editId="7A342657">
            <wp:extent cx="5309870" cy="6967855"/>
            <wp:effectExtent l="0" t="0" r="5080" b="4445"/>
            <wp:docPr id="72" name="Picture 7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Text&#10;&#10;Description automatically generated"/>
                    <pic:cNvPicPr/>
                  </pic:nvPicPr>
                  <pic:blipFill>
                    <a:blip r:embed="rId138"/>
                    <a:stretch>
                      <a:fillRect/>
                    </a:stretch>
                  </pic:blipFill>
                  <pic:spPr>
                    <a:xfrm>
                      <a:off x="0" y="0"/>
                      <a:ext cx="5309870" cy="6967855"/>
                    </a:xfrm>
                    <a:prstGeom prst="rect">
                      <a:avLst/>
                    </a:prstGeom>
                  </pic:spPr>
                </pic:pic>
              </a:graphicData>
            </a:graphic>
          </wp:inline>
        </w:drawing>
      </w:r>
    </w:p>
    <w:p w14:paraId="5E8328F8" w14:textId="5CB73ED8" w:rsidR="00597B5F" w:rsidRPr="009F6850" w:rsidRDefault="00597B5F" w:rsidP="00597B5F">
      <w:pPr>
        <w:pStyle w:val="Caption"/>
        <w:jc w:val="center"/>
      </w:pPr>
      <w:bookmarkStart w:id="297" w:name="_Ref76910735"/>
      <w:bookmarkStart w:id="298" w:name="_Ref76937181"/>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5</w:t>
        </w:r>
      </w:fldSimple>
      <w:bookmarkEnd w:id="297"/>
      <w:r w:rsidRPr="009F6850">
        <w:t xml:space="preserve"> </w:t>
      </w:r>
      <w:bookmarkStart w:id="299" w:name="_Ref76937065"/>
      <w:r w:rsidRPr="009F6850">
        <w:t>XDS Document Consumer received search result and display it to the user</w:t>
      </w:r>
      <w:bookmarkEnd w:id="298"/>
      <w:bookmarkEnd w:id="299"/>
    </w:p>
    <w:p w14:paraId="6A07E5FD" w14:textId="77777777" w:rsidR="00597B5F" w:rsidRPr="009F6850" w:rsidRDefault="00597B5F" w:rsidP="008132D5">
      <w:pPr>
        <w:spacing w:line="360" w:lineRule="auto"/>
        <w:jc w:val="thaiDistribute"/>
        <w:rPr>
          <w:color w:val="FF0000"/>
        </w:rPr>
      </w:pPr>
    </w:p>
    <w:p w14:paraId="7EB02281" w14:textId="77777777" w:rsidR="00EF4DBA" w:rsidRPr="009F6850" w:rsidRDefault="00EF4DBA" w:rsidP="008132D5">
      <w:pPr>
        <w:pStyle w:val="Heading2"/>
        <w:rPr>
          <w:sz w:val="24"/>
          <w:szCs w:val="24"/>
        </w:rPr>
      </w:pPr>
      <w:r w:rsidRPr="009F6850">
        <w:rPr>
          <w:sz w:val="24"/>
          <w:szCs w:val="24"/>
        </w:rPr>
        <w:br w:type="page"/>
      </w:r>
    </w:p>
    <w:p w14:paraId="5423D501" w14:textId="324791C6" w:rsidR="00EF463A" w:rsidRPr="009F6850" w:rsidRDefault="00646239" w:rsidP="008132D5">
      <w:pPr>
        <w:pStyle w:val="Heading2"/>
        <w:rPr>
          <w:szCs w:val="28"/>
        </w:rPr>
      </w:pPr>
      <w:bookmarkStart w:id="300" w:name="CHAPTERIV_44"/>
      <w:r w:rsidRPr="009F6850">
        <w:rPr>
          <w:szCs w:val="28"/>
        </w:rPr>
        <w:lastRenderedPageBreak/>
        <w:t>4.</w:t>
      </w:r>
      <w:r w:rsidR="009004A0" w:rsidRPr="009F6850">
        <w:rPr>
          <w:szCs w:val="28"/>
        </w:rPr>
        <w:t xml:space="preserve">4 </w:t>
      </w:r>
      <w:r w:rsidR="00441DE7" w:rsidRPr="009F6850">
        <w:rPr>
          <w:szCs w:val="28"/>
        </w:rPr>
        <w:t>Evaluation</w:t>
      </w:r>
    </w:p>
    <w:bookmarkEnd w:id="300"/>
    <w:p w14:paraId="78BAAF17" w14:textId="678DB1D8" w:rsidR="007B3027" w:rsidRDefault="001C1D34" w:rsidP="00BC2F5B">
      <w:pPr>
        <w:spacing w:line="360" w:lineRule="auto"/>
        <w:jc w:val="thaiDistribute"/>
        <w:rPr>
          <w:spacing w:val="-10"/>
        </w:rPr>
      </w:pPr>
      <w:r w:rsidRPr="009F6850">
        <w:tab/>
      </w:r>
      <w:r w:rsidR="00A10030" w:rsidRPr="009F6850">
        <w:t>The goal of the evaluation is to test the functionalities and the performance of the implemented system. This including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BC2F5B" w:rsidRPr="009F6850">
        <w:tab/>
      </w:r>
      <w:r w:rsidR="00BC2F5B" w:rsidRPr="009F6850">
        <w:rPr>
          <w:spacing w:val="-10"/>
        </w:rPr>
        <w:t xml:space="preserve">There are ten transactions created for the experiment as test samples. </w:t>
      </w:r>
      <w:r w:rsidR="00BC2F5B" w:rsidRPr="009F6850">
        <w:rPr>
          <w:spacing w:val="-10"/>
        </w:rPr>
        <w:fldChar w:fldCharType="begin" w:fldLock="1"/>
      </w:r>
      <w:r w:rsidR="00BC2F5B" w:rsidRPr="009F6850">
        <w:rPr>
          <w:spacing w:val="-10"/>
        </w:rPr>
        <w:instrText xml:space="preserve"> REF _Ref76752486 \h  \* MERGEFORMAT </w:instrText>
      </w:r>
      <w:r w:rsidR="00BC2F5B" w:rsidRPr="009F6850">
        <w:rPr>
          <w:spacing w:val="-10"/>
        </w:rPr>
      </w:r>
      <w:r w:rsidR="00BC2F5B" w:rsidRPr="009F6850">
        <w:rPr>
          <w:spacing w:val="-10"/>
        </w:rPr>
        <w:fldChar w:fldCharType="separate"/>
      </w:r>
      <w:r w:rsidR="00761E18" w:rsidRPr="009F6850">
        <w:rPr>
          <w:spacing w:val="-10"/>
        </w:rPr>
        <w:t xml:space="preserve">Figure </w:t>
      </w:r>
      <w:r w:rsidR="00761E18" w:rsidRPr="009F6850">
        <w:rPr>
          <w:noProof/>
          <w:spacing w:val="-10"/>
        </w:rPr>
        <w:t>4</w:t>
      </w:r>
      <w:r w:rsidR="00761E18" w:rsidRPr="009F6850">
        <w:rPr>
          <w:noProof/>
          <w:spacing w:val="-10"/>
        </w:rPr>
        <w:noBreakHyphen/>
        <w:t>66</w:t>
      </w:r>
      <w:r w:rsidR="00BC2F5B" w:rsidRPr="009F6850">
        <w:rPr>
          <w:spacing w:val="-10"/>
        </w:rPr>
        <w:fldChar w:fldCharType="end"/>
      </w:r>
      <w:r w:rsidR="00BC2F5B" w:rsidRPr="009F6850">
        <w:rPr>
          <w:spacing w:val="-10"/>
        </w:rPr>
        <w:t xml:space="preserve"> and </w:t>
      </w:r>
      <w:r w:rsidR="00BC2F5B" w:rsidRPr="009F6850">
        <w:rPr>
          <w:spacing w:val="-10"/>
        </w:rPr>
        <w:fldChar w:fldCharType="begin" w:fldLock="1"/>
      </w:r>
      <w:r w:rsidR="00BC2F5B" w:rsidRPr="009F6850">
        <w:rPr>
          <w:spacing w:val="-10"/>
        </w:rPr>
        <w:instrText xml:space="preserve"> REF _Ref76752492 \h  \* MERGEFORMAT </w:instrText>
      </w:r>
      <w:r w:rsidR="00BC2F5B" w:rsidRPr="009F6850">
        <w:rPr>
          <w:spacing w:val="-10"/>
        </w:rPr>
      </w:r>
      <w:r w:rsidR="00BC2F5B" w:rsidRPr="009F6850">
        <w:rPr>
          <w:spacing w:val="-10"/>
        </w:rPr>
        <w:fldChar w:fldCharType="separate"/>
      </w:r>
      <w:r w:rsidR="00761E18" w:rsidRPr="009F6850">
        <w:rPr>
          <w:spacing w:val="-10"/>
        </w:rPr>
        <w:t xml:space="preserve">Figure </w:t>
      </w:r>
      <w:r w:rsidR="00761E18" w:rsidRPr="009F6850">
        <w:rPr>
          <w:noProof/>
          <w:spacing w:val="-10"/>
        </w:rPr>
        <w:t>4</w:t>
      </w:r>
      <w:r w:rsidR="00761E18" w:rsidRPr="009F6850">
        <w:rPr>
          <w:noProof/>
          <w:spacing w:val="-10"/>
        </w:rPr>
        <w:noBreakHyphen/>
        <w:t>67</w:t>
      </w:r>
      <w:r w:rsidR="00BC2F5B" w:rsidRPr="009F6850">
        <w:rPr>
          <w:spacing w:val="-10"/>
        </w:rPr>
        <w:fldChar w:fldCharType="end"/>
      </w:r>
      <w:r w:rsidR="00BC2F5B" w:rsidRPr="009F6850">
        <w:rPr>
          <w:spacing w:val="-10"/>
        </w:rPr>
        <w:t xml:space="preserve"> show an example of the mockup transaction created for the experiment and its full content can be further inspected in the Appendix Section</w:t>
      </w:r>
      <w:r w:rsidR="00067A32">
        <w:rPr>
          <w:spacing w:val="-10"/>
        </w:rPr>
        <w:t xml:space="preserve"> B</w:t>
      </w:r>
      <w:r w:rsidR="00BC2F5B" w:rsidRPr="009F6850">
        <w:rPr>
          <w:spacing w:val="-10"/>
        </w:rPr>
        <w:t>.</w:t>
      </w:r>
      <w:r w:rsidRPr="009F6850">
        <w:rPr>
          <w:spacing w:val="-10"/>
        </w:rPr>
        <w:t xml:space="preserve"> In each transaction have its metadata attributes modified varied in each transaction for the test</w:t>
      </w:r>
      <w:r w:rsidR="00272EAB">
        <w:rPr>
          <w:spacing w:val="-10"/>
        </w:rPr>
        <w:t xml:space="preserve"> as shown in </w:t>
      </w:r>
      <w:r w:rsidR="00272EAB">
        <w:rPr>
          <w:spacing w:val="-10"/>
        </w:rPr>
        <w:fldChar w:fldCharType="begin" w:fldLock="1"/>
      </w:r>
      <w:r w:rsidR="00272EAB">
        <w:rPr>
          <w:spacing w:val="-10"/>
        </w:rPr>
        <w:instrText xml:space="preserve"> REF _Ref78702145 \h </w:instrText>
      </w:r>
      <w:r w:rsidR="00272EAB">
        <w:rPr>
          <w:spacing w:val="-10"/>
        </w:rPr>
      </w:r>
      <w:r w:rsidR="00272EAB">
        <w:rPr>
          <w:spacing w:val="-10"/>
        </w:rPr>
        <w:fldChar w:fldCharType="separate"/>
      </w:r>
      <w:r w:rsidR="00272EAB">
        <w:t xml:space="preserve">Table </w:t>
      </w:r>
      <w:r w:rsidR="00272EAB">
        <w:rPr>
          <w:noProof/>
        </w:rPr>
        <w:t>4</w:t>
      </w:r>
      <w:r w:rsidR="00272EAB">
        <w:noBreakHyphen/>
      </w:r>
      <w:r w:rsidR="00272EAB">
        <w:rPr>
          <w:noProof/>
        </w:rPr>
        <w:t>1</w:t>
      </w:r>
      <w:r w:rsidR="00272EAB">
        <w:rPr>
          <w:spacing w:val="-10"/>
        </w:rPr>
        <w:fldChar w:fldCharType="end"/>
      </w:r>
      <w:r w:rsidRPr="009F6850">
        <w:rPr>
          <w:spacing w:val="-10"/>
        </w:rPr>
        <w:t>.</w:t>
      </w:r>
      <w:r w:rsidR="004A1611">
        <w:rPr>
          <w:spacing w:val="-10"/>
        </w:rPr>
        <w:t xml:space="preserve"> </w:t>
      </w:r>
      <w:r w:rsidR="004A1611" w:rsidRPr="004A1611">
        <w:rPr>
          <w:spacing w:val="-10"/>
        </w:rPr>
        <w:t>Each transaction will have about the same file size but different metadata attributes values to prove functionalities of the Document Query function</w:t>
      </w:r>
      <w:r w:rsidR="004A1611">
        <w:rPr>
          <w:spacing w:val="-10"/>
        </w:rPr>
        <w:t>.</w:t>
      </w:r>
      <w:r w:rsidR="00761E18" w:rsidRPr="009F6850">
        <w:rPr>
          <w:spacing w:val="-10"/>
        </w:rPr>
        <w:t xml:space="preserve"> All experiments will be tested with these transaction samples resulting as 10 times test for each setup ("transaction</w:t>
      </w:r>
      <w:r w:rsidR="004D15BB" w:rsidRPr="009F6850">
        <w:rPr>
          <w:spacing w:val="-10"/>
        </w:rPr>
        <w:t xml:space="preserve"> number #n</w:t>
      </w:r>
      <w:r w:rsidR="00761E18" w:rsidRPr="009F6850">
        <w:rPr>
          <w:spacing w:val="-10"/>
        </w:rPr>
        <w:t>" will be referred to as "</w:t>
      </w:r>
      <w:proofErr w:type="spellStart"/>
      <w:r w:rsidR="00761E18" w:rsidRPr="009F6850">
        <w:rPr>
          <w:spacing w:val="-10"/>
        </w:rPr>
        <w:t>Tx</w:t>
      </w:r>
      <w:r w:rsidR="004D15BB" w:rsidRPr="009F6850">
        <w:rPr>
          <w:spacing w:val="-10"/>
        </w:rPr>
        <w:t>#n</w:t>
      </w:r>
      <w:proofErr w:type="spellEnd"/>
      <w:r w:rsidR="00761E18" w:rsidRPr="009F6850">
        <w:rPr>
          <w:spacing w:val="-10"/>
        </w:rPr>
        <w:t>").</w:t>
      </w:r>
    </w:p>
    <w:p w14:paraId="50351523" w14:textId="7A541FC3" w:rsidR="007B3027" w:rsidRDefault="007B3027" w:rsidP="007B3027">
      <w:pPr>
        <w:pStyle w:val="Caption"/>
        <w:keepNext/>
        <w:jc w:val="center"/>
      </w:pPr>
      <w:bookmarkStart w:id="301" w:name="_Ref78702145"/>
      <w:bookmarkStart w:id="302" w:name="_Ref78702231"/>
      <w:r>
        <w:t xml:space="preserve">Table </w:t>
      </w:r>
      <w:fldSimple w:instr=" STYLEREF 1 \s " w:fldLock="1">
        <w:r>
          <w:rPr>
            <w:noProof/>
          </w:rPr>
          <w:t>4</w:t>
        </w:r>
      </w:fldSimple>
      <w:r>
        <w:noBreakHyphen/>
      </w:r>
      <w:fldSimple w:instr=" SEQ Table \* ARABIC \s 1 " w:fldLock="1">
        <w:r>
          <w:rPr>
            <w:noProof/>
          </w:rPr>
          <w:t>1</w:t>
        </w:r>
      </w:fldSimple>
      <w:bookmarkEnd w:id="301"/>
      <w:r>
        <w:t xml:space="preserve"> </w:t>
      </w:r>
      <w:bookmarkStart w:id="303" w:name="_Ref78702238"/>
      <w:r>
        <w:t>Modified metadata attributes in each sample transaction</w:t>
      </w:r>
      <w:bookmarkEnd w:id="302"/>
      <w:bookmarkEnd w:id="303"/>
    </w:p>
    <w:tbl>
      <w:tblPr>
        <w:tblStyle w:val="TableGrid"/>
        <w:tblW w:w="8545" w:type="dxa"/>
        <w:tblLook w:val="04A0" w:firstRow="1" w:lastRow="0" w:firstColumn="1" w:lastColumn="0" w:noHBand="0" w:noVBand="1"/>
      </w:tblPr>
      <w:tblGrid>
        <w:gridCol w:w="4528"/>
        <w:gridCol w:w="4017"/>
      </w:tblGrid>
      <w:tr w:rsidR="007B3027" w14:paraId="2FDF3E9E" w14:textId="77777777" w:rsidTr="00850E7E">
        <w:tc>
          <w:tcPr>
            <w:tcW w:w="4528" w:type="dxa"/>
          </w:tcPr>
          <w:p w14:paraId="4E5FFC40" w14:textId="3A980AA1" w:rsidR="007B3027" w:rsidRDefault="00272EAB" w:rsidP="00272EAB">
            <w:pPr>
              <w:spacing w:line="360" w:lineRule="auto"/>
              <w:jc w:val="center"/>
              <w:rPr>
                <w:spacing w:val="-10"/>
              </w:rPr>
            </w:pPr>
            <w:r>
              <w:rPr>
                <w:spacing w:val="-10"/>
              </w:rPr>
              <w:t>Metadata Attributes</w:t>
            </w:r>
          </w:p>
        </w:tc>
        <w:tc>
          <w:tcPr>
            <w:tcW w:w="4017" w:type="dxa"/>
          </w:tcPr>
          <w:p w14:paraId="535CF2E6" w14:textId="3509FB2D" w:rsidR="007B3027" w:rsidRDefault="00272EAB" w:rsidP="00272EAB">
            <w:pPr>
              <w:spacing w:line="360" w:lineRule="auto"/>
              <w:jc w:val="center"/>
              <w:rPr>
                <w:spacing w:val="-10"/>
              </w:rPr>
            </w:pPr>
            <w:r>
              <w:rPr>
                <w:spacing w:val="-10"/>
              </w:rPr>
              <w:t>Modif</w:t>
            </w:r>
            <w:r w:rsidR="00A043BC">
              <w:rPr>
                <w:spacing w:val="-10"/>
              </w:rPr>
              <w:t>y</w:t>
            </w:r>
            <w:r>
              <w:rPr>
                <w:spacing w:val="-10"/>
              </w:rPr>
              <w:t xml:space="preserve"> </w:t>
            </w:r>
            <w:r w:rsidR="000A6EFE">
              <w:rPr>
                <w:spacing w:val="-10"/>
              </w:rPr>
              <w:t>Pattern</w:t>
            </w:r>
          </w:p>
        </w:tc>
      </w:tr>
      <w:tr w:rsidR="007B3027" w14:paraId="6A00C54A" w14:textId="77777777" w:rsidTr="00850E7E">
        <w:tc>
          <w:tcPr>
            <w:tcW w:w="4528" w:type="dxa"/>
          </w:tcPr>
          <w:p w14:paraId="2271FDCE" w14:textId="4A38171D" w:rsidR="007B3027" w:rsidRDefault="007B3027" w:rsidP="00BC2F5B">
            <w:pPr>
              <w:spacing w:line="360" w:lineRule="auto"/>
              <w:jc w:val="thaiDistribute"/>
              <w:rPr>
                <w:spacing w:val="-10"/>
              </w:rPr>
            </w:pPr>
            <w:proofErr w:type="spellStart"/>
            <w:r w:rsidRPr="009F6850">
              <w:rPr>
                <w:spacing w:val="-10"/>
              </w:rPr>
              <w:t>DocumentEntry.patientId</w:t>
            </w:r>
            <w:proofErr w:type="spellEnd"/>
          </w:p>
        </w:tc>
        <w:tc>
          <w:tcPr>
            <w:tcW w:w="4017" w:type="dxa"/>
          </w:tcPr>
          <w:p w14:paraId="0A22897A" w14:textId="1F66A0C9" w:rsidR="007B3027" w:rsidRDefault="00986224" w:rsidP="00BC2F5B">
            <w:pPr>
              <w:spacing w:line="360" w:lineRule="auto"/>
              <w:jc w:val="thaiDistribute"/>
              <w:rPr>
                <w:spacing w:val="-10"/>
              </w:rPr>
            </w:pPr>
            <w:r w:rsidRPr="00986224">
              <w:rPr>
                <w:spacing w:val="-10"/>
              </w:rPr>
              <w:t>1.3.6.1.4.</w:t>
            </w:r>
            <w:proofErr w:type="gramStart"/>
            <w:r w:rsidRPr="00986224">
              <w:rPr>
                <w:spacing w:val="-10"/>
              </w:rPr>
              <w:t>1.</w:t>
            </w:r>
            <w:r>
              <w:rPr>
                <w:spacing w:val="-10"/>
              </w:rPr>
              <w:t>xxxx</w:t>
            </w:r>
            <w:proofErr w:type="gramEnd"/>
            <w:r w:rsidRPr="00986224">
              <w:rPr>
                <w:spacing w:val="-10"/>
              </w:rPr>
              <w:t>.13.20.3000&amp;ISO</w:t>
            </w:r>
            <w:r>
              <w:rPr>
                <w:spacing w:val="-10"/>
              </w:rPr>
              <w:br/>
            </w:r>
            <w:r w:rsidRPr="00171004">
              <w:rPr>
                <w:spacing w:val="-10"/>
                <w:sz w:val="22"/>
                <w:szCs w:val="22"/>
              </w:rPr>
              <w:t>Replace “</w:t>
            </w:r>
            <w:proofErr w:type="spellStart"/>
            <w:r w:rsidRPr="00171004">
              <w:rPr>
                <w:spacing w:val="-10"/>
                <w:sz w:val="22"/>
                <w:szCs w:val="22"/>
              </w:rPr>
              <w:t>xxxx</w:t>
            </w:r>
            <w:proofErr w:type="spellEnd"/>
            <w:r w:rsidRPr="00171004">
              <w:rPr>
                <w:spacing w:val="-10"/>
                <w:sz w:val="22"/>
                <w:szCs w:val="22"/>
              </w:rPr>
              <w:t>” with 5 digit</w:t>
            </w:r>
            <w:r w:rsidR="00171004" w:rsidRPr="00171004">
              <w:rPr>
                <w:spacing w:val="-10"/>
                <w:sz w:val="22"/>
                <w:szCs w:val="22"/>
              </w:rPr>
              <w:t>s</w:t>
            </w:r>
            <w:r w:rsidRPr="00171004">
              <w:rPr>
                <w:spacing w:val="-10"/>
                <w:sz w:val="22"/>
                <w:szCs w:val="22"/>
              </w:rPr>
              <w:t xml:space="preserve"> random number</w:t>
            </w:r>
          </w:p>
        </w:tc>
      </w:tr>
      <w:tr w:rsidR="007B3027" w14:paraId="3564A570" w14:textId="77777777" w:rsidTr="00850E7E">
        <w:tc>
          <w:tcPr>
            <w:tcW w:w="4528" w:type="dxa"/>
          </w:tcPr>
          <w:p w14:paraId="25B64363" w14:textId="3AC7E9FA" w:rsidR="007B3027" w:rsidRDefault="007B3027" w:rsidP="00BC2F5B">
            <w:pPr>
              <w:spacing w:line="360" w:lineRule="auto"/>
              <w:jc w:val="thaiDistribute"/>
              <w:rPr>
                <w:spacing w:val="-10"/>
              </w:rPr>
            </w:pPr>
            <w:proofErr w:type="spellStart"/>
            <w:r w:rsidRPr="001572A8">
              <w:rPr>
                <w:spacing w:val="-14"/>
              </w:rPr>
              <w:t>DocumentEntry.repositoryUniqueId</w:t>
            </w:r>
            <w:proofErr w:type="spellEnd"/>
          </w:p>
        </w:tc>
        <w:tc>
          <w:tcPr>
            <w:tcW w:w="4017" w:type="dxa"/>
          </w:tcPr>
          <w:p w14:paraId="5C43F040" w14:textId="33B5A18C" w:rsidR="007B3027" w:rsidRDefault="00A043BC" w:rsidP="00BC2F5B">
            <w:pPr>
              <w:spacing w:line="360" w:lineRule="auto"/>
              <w:jc w:val="thaiDistribute"/>
              <w:rPr>
                <w:spacing w:val="-10"/>
              </w:rPr>
            </w:pPr>
            <w:r w:rsidRPr="00A043BC">
              <w:rPr>
                <w:spacing w:val="-10"/>
              </w:rPr>
              <w:t>1.19.6.24.</w:t>
            </w:r>
            <w:r>
              <w:rPr>
                <w:spacing w:val="-10"/>
              </w:rPr>
              <w:t>xxx</w:t>
            </w:r>
            <w:r w:rsidRPr="00A043BC">
              <w:rPr>
                <w:spacing w:val="-10"/>
              </w:rPr>
              <w:t>.42.1</w:t>
            </w:r>
            <w:r>
              <w:rPr>
                <w:spacing w:val="-10"/>
              </w:rPr>
              <w:br/>
              <w:t>Replace “xxx” with random number</w:t>
            </w:r>
          </w:p>
        </w:tc>
      </w:tr>
      <w:tr w:rsidR="007B3027" w14:paraId="183D84E3" w14:textId="77777777" w:rsidTr="00850E7E">
        <w:tc>
          <w:tcPr>
            <w:tcW w:w="4528" w:type="dxa"/>
          </w:tcPr>
          <w:p w14:paraId="712B7986" w14:textId="4E9872BD" w:rsidR="007B3027" w:rsidRDefault="007B3027" w:rsidP="00BC2F5B">
            <w:pPr>
              <w:spacing w:line="360" w:lineRule="auto"/>
              <w:jc w:val="thaiDistribute"/>
              <w:rPr>
                <w:spacing w:val="-10"/>
              </w:rPr>
            </w:pPr>
            <w:proofErr w:type="spellStart"/>
            <w:r w:rsidRPr="001572A8">
              <w:rPr>
                <w:spacing w:val="-14"/>
              </w:rPr>
              <w:t>DocumentEntry.hash</w:t>
            </w:r>
            <w:proofErr w:type="spellEnd"/>
          </w:p>
        </w:tc>
        <w:tc>
          <w:tcPr>
            <w:tcW w:w="4017" w:type="dxa"/>
          </w:tcPr>
          <w:p w14:paraId="2BE20098" w14:textId="7F03AA31" w:rsidR="007B3027" w:rsidRDefault="00A043BC" w:rsidP="00BC2F5B">
            <w:pPr>
              <w:spacing w:line="360" w:lineRule="auto"/>
              <w:jc w:val="thaiDistribute"/>
              <w:rPr>
                <w:spacing w:val="-10"/>
              </w:rPr>
            </w:pPr>
            <w:r>
              <w:rPr>
                <w:spacing w:val="-10"/>
              </w:rPr>
              <w:t>Replace with md5 random hash number</w:t>
            </w:r>
          </w:p>
        </w:tc>
      </w:tr>
      <w:tr w:rsidR="007B3027" w14:paraId="107C4CA8" w14:textId="77777777" w:rsidTr="00850E7E">
        <w:tc>
          <w:tcPr>
            <w:tcW w:w="4528" w:type="dxa"/>
          </w:tcPr>
          <w:p w14:paraId="0B1FBEC0" w14:textId="41A1F031" w:rsidR="007B3027" w:rsidRDefault="007B3027" w:rsidP="00BC2F5B">
            <w:pPr>
              <w:spacing w:line="360" w:lineRule="auto"/>
              <w:jc w:val="thaiDistribute"/>
              <w:rPr>
                <w:spacing w:val="-10"/>
              </w:rPr>
            </w:pPr>
            <w:proofErr w:type="spellStart"/>
            <w:r w:rsidRPr="001572A8">
              <w:rPr>
                <w:spacing w:val="-14"/>
              </w:rPr>
              <w:t>DocumentEntry.creationTime</w:t>
            </w:r>
            <w:proofErr w:type="spellEnd"/>
          </w:p>
        </w:tc>
        <w:tc>
          <w:tcPr>
            <w:tcW w:w="4017" w:type="dxa"/>
          </w:tcPr>
          <w:p w14:paraId="5BE58DC3" w14:textId="5A10ECD5" w:rsidR="007B3027" w:rsidRDefault="00A043BC" w:rsidP="00BC2F5B">
            <w:pPr>
              <w:spacing w:line="360" w:lineRule="auto"/>
              <w:jc w:val="thaiDistribute"/>
              <w:rPr>
                <w:spacing w:val="-10"/>
              </w:rPr>
            </w:pPr>
            <w:r w:rsidRPr="00171004">
              <w:rPr>
                <w:spacing w:val="-10"/>
                <w:sz w:val="22"/>
                <w:szCs w:val="22"/>
              </w:rPr>
              <w:t>Replace Date Time differ from other transaction</w:t>
            </w:r>
          </w:p>
        </w:tc>
      </w:tr>
      <w:tr w:rsidR="007B3027" w14:paraId="7704B8A2" w14:textId="77777777" w:rsidTr="00850E7E">
        <w:tc>
          <w:tcPr>
            <w:tcW w:w="4528" w:type="dxa"/>
          </w:tcPr>
          <w:p w14:paraId="0B958234" w14:textId="6A024237" w:rsidR="007B3027" w:rsidRDefault="007B3027" w:rsidP="00BC2F5B">
            <w:pPr>
              <w:spacing w:line="360" w:lineRule="auto"/>
              <w:jc w:val="thaiDistribute"/>
              <w:rPr>
                <w:spacing w:val="-10"/>
              </w:rPr>
            </w:pPr>
            <w:proofErr w:type="spellStart"/>
            <w:r>
              <w:t>DocumentEntry.serviceStartTime</w:t>
            </w:r>
            <w:proofErr w:type="spellEnd"/>
          </w:p>
        </w:tc>
        <w:tc>
          <w:tcPr>
            <w:tcW w:w="4017" w:type="dxa"/>
          </w:tcPr>
          <w:p w14:paraId="01B0CF13" w14:textId="5200B682" w:rsidR="007B3027" w:rsidRDefault="00171004" w:rsidP="00BC2F5B">
            <w:pPr>
              <w:spacing w:line="360" w:lineRule="auto"/>
              <w:jc w:val="thaiDistribute"/>
              <w:rPr>
                <w:spacing w:val="-10"/>
              </w:rPr>
            </w:pPr>
            <w:r w:rsidRPr="00171004">
              <w:rPr>
                <w:spacing w:val="-10"/>
                <w:sz w:val="22"/>
                <w:szCs w:val="22"/>
              </w:rPr>
              <w:t>Replace Date Time differ from other transaction</w:t>
            </w:r>
          </w:p>
        </w:tc>
      </w:tr>
      <w:tr w:rsidR="007B3027" w14:paraId="025CE66B" w14:textId="77777777" w:rsidTr="00850E7E">
        <w:tc>
          <w:tcPr>
            <w:tcW w:w="4528" w:type="dxa"/>
          </w:tcPr>
          <w:p w14:paraId="0B2C098E" w14:textId="3F0F7E79" w:rsidR="007B3027" w:rsidRDefault="007B3027" w:rsidP="00BC2F5B">
            <w:pPr>
              <w:spacing w:line="360" w:lineRule="auto"/>
              <w:jc w:val="thaiDistribute"/>
              <w:rPr>
                <w:spacing w:val="-10"/>
              </w:rPr>
            </w:pPr>
            <w:proofErr w:type="spellStart"/>
            <w:r>
              <w:t>DocumentEntry.serviceStopTime</w:t>
            </w:r>
            <w:proofErr w:type="spellEnd"/>
          </w:p>
        </w:tc>
        <w:tc>
          <w:tcPr>
            <w:tcW w:w="4017" w:type="dxa"/>
          </w:tcPr>
          <w:p w14:paraId="337749F4" w14:textId="74ACAC9B" w:rsidR="007B3027" w:rsidRDefault="00171004" w:rsidP="00BC2F5B">
            <w:pPr>
              <w:spacing w:line="360" w:lineRule="auto"/>
              <w:jc w:val="thaiDistribute"/>
              <w:rPr>
                <w:spacing w:val="-10"/>
              </w:rPr>
            </w:pPr>
            <w:r w:rsidRPr="00171004">
              <w:rPr>
                <w:spacing w:val="-10"/>
                <w:sz w:val="22"/>
                <w:szCs w:val="22"/>
              </w:rPr>
              <w:t>Replace Date Time differ from other transaction</w:t>
            </w:r>
          </w:p>
        </w:tc>
      </w:tr>
      <w:tr w:rsidR="007B3027" w14:paraId="2E19ACC5" w14:textId="77777777" w:rsidTr="00850E7E">
        <w:tc>
          <w:tcPr>
            <w:tcW w:w="4528" w:type="dxa"/>
          </w:tcPr>
          <w:p w14:paraId="2D712D71" w14:textId="2A05DB2F" w:rsidR="007B3027" w:rsidRDefault="007B3027" w:rsidP="00BC2F5B">
            <w:pPr>
              <w:spacing w:line="360" w:lineRule="auto"/>
              <w:jc w:val="thaiDistribute"/>
            </w:pPr>
            <w:proofErr w:type="spellStart"/>
            <w:r>
              <w:t>DocumentEntry.sourcePatientId</w:t>
            </w:r>
            <w:proofErr w:type="spellEnd"/>
          </w:p>
        </w:tc>
        <w:tc>
          <w:tcPr>
            <w:tcW w:w="4017" w:type="dxa"/>
          </w:tcPr>
          <w:p w14:paraId="02CA0607" w14:textId="77777777" w:rsidR="007B3027" w:rsidRDefault="00850E7E" w:rsidP="00BC2F5B">
            <w:pPr>
              <w:spacing w:line="360" w:lineRule="auto"/>
              <w:jc w:val="thaiDistribute"/>
              <w:rPr>
                <w:spacing w:val="-10"/>
              </w:rPr>
            </w:pPr>
            <w:proofErr w:type="spellStart"/>
            <w:r>
              <w:rPr>
                <w:spacing w:val="-10"/>
              </w:rPr>
              <w:t>xxxxxxxxx</w:t>
            </w:r>
            <w:proofErr w:type="spellEnd"/>
            <w:r w:rsidRPr="00850E7E">
              <w:rPr>
                <w:spacing w:val="-10"/>
              </w:rPr>
              <w:t>^^^&amp;amp;1.3.4.5&amp;</w:t>
            </w:r>
            <w:proofErr w:type="gramStart"/>
            <w:r w:rsidRPr="00850E7E">
              <w:rPr>
                <w:spacing w:val="-10"/>
              </w:rPr>
              <w:t>amp;ISO</w:t>
            </w:r>
            <w:proofErr w:type="gramEnd"/>
          </w:p>
          <w:p w14:paraId="69E916B9" w14:textId="260CA651" w:rsidR="00850E7E" w:rsidRDefault="00850E7E" w:rsidP="00BC2F5B">
            <w:pPr>
              <w:spacing w:line="360" w:lineRule="auto"/>
              <w:jc w:val="thaiDistribute"/>
              <w:rPr>
                <w:spacing w:val="-10"/>
              </w:rPr>
            </w:pPr>
            <w:r>
              <w:rPr>
                <w:spacing w:val="-10"/>
              </w:rPr>
              <w:t>Replace “</w:t>
            </w:r>
            <w:proofErr w:type="spellStart"/>
            <w:r>
              <w:rPr>
                <w:spacing w:val="-10"/>
              </w:rPr>
              <w:t>xxxxxxxxx</w:t>
            </w:r>
            <w:proofErr w:type="spellEnd"/>
            <w:r>
              <w:rPr>
                <w:spacing w:val="-10"/>
              </w:rPr>
              <w:t>” with random value</w:t>
            </w:r>
          </w:p>
        </w:tc>
      </w:tr>
      <w:tr w:rsidR="000A6EFE" w14:paraId="2F785D46" w14:textId="77777777" w:rsidTr="00850E7E">
        <w:tc>
          <w:tcPr>
            <w:tcW w:w="4528" w:type="dxa"/>
          </w:tcPr>
          <w:p w14:paraId="03305243" w14:textId="161E349D" w:rsidR="000A6EFE" w:rsidRDefault="000A6EFE" w:rsidP="00BC2F5B">
            <w:pPr>
              <w:spacing w:line="360" w:lineRule="auto"/>
              <w:jc w:val="thaiDistribute"/>
            </w:pPr>
            <w:proofErr w:type="spellStart"/>
            <w:r>
              <w:t>DocumentEntry.sourcePatientInfo</w:t>
            </w:r>
            <w:proofErr w:type="spellEnd"/>
          </w:p>
        </w:tc>
        <w:tc>
          <w:tcPr>
            <w:tcW w:w="4017" w:type="dxa"/>
          </w:tcPr>
          <w:p w14:paraId="6FD091DA" w14:textId="2DCE9E14" w:rsidR="000A6EFE" w:rsidRDefault="00850E7E" w:rsidP="00BC2F5B">
            <w:pPr>
              <w:spacing w:line="360" w:lineRule="auto"/>
              <w:jc w:val="thaiDistribute"/>
              <w:rPr>
                <w:spacing w:val="-10"/>
              </w:rPr>
            </w:pPr>
            <w:r>
              <w:rPr>
                <w:spacing w:val="-10"/>
              </w:rPr>
              <w:t>Random generated personal info.</w:t>
            </w:r>
          </w:p>
        </w:tc>
      </w:tr>
      <w:tr w:rsidR="000A6EFE" w14:paraId="1E05932A" w14:textId="77777777" w:rsidTr="00850E7E">
        <w:tc>
          <w:tcPr>
            <w:tcW w:w="4528" w:type="dxa"/>
          </w:tcPr>
          <w:p w14:paraId="1619B53F" w14:textId="7EB26DAB" w:rsidR="000A6EFE" w:rsidRDefault="000A6EFE" w:rsidP="00BC2F5B">
            <w:pPr>
              <w:spacing w:line="360" w:lineRule="auto"/>
              <w:jc w:val="thaiDistribute"/>
            </w:pPr>
            <w:proofErr w:type="spellStart"/>
            <w:r>
              <w:t>DocumentEntry.author</w:t>
            </w:r>
            <w:proofErr w:type="spellEnd"/>
          </w:p>
        </w:tc>
        <w:tc>
          <w:tcPr>
            <w:tcW w:w="4017" w:type="dxa"/>
          </w:tcPr>
          <w:p w14:paraId="734AF77E" w14:textId="2D383926" w:rsidR="000A6EFE" w:rsidRDefault="00850E7E" w:rsidP="00BC2F5B">
            <w:pPr>
              <w:spacing w:line="360" w:lineRule="auto"/>
              <w:jc w:val="thaiDistribute"/>
              <w:rPr>
                <w:spacing w:val="-10"/>
              </w:rPr>
            </w:pPr>
            <w:r>
              <w:rPr>
                <w:spacing w:val="-10"/>
              </w:rPr>
              <w:t>Random generated personal info.</w:t>
            </w:r>
          </w:p>
        </w:tc>
      </w:tr>
      <w:tr w:rsidR="00850E7E" w14:paraId="306E0C02" w14:textId="77777777" w:rsidTr="00850E7E">
        <w:tc>
          <w:tcPr>
            <w:tcW w:w="4528" w:type="dxa"/>
          </w:tcPr>
          <w:p w14:paraId="7CEDA4F2" w14:textId="4EDE878C" w:rsidR="00850E7E" w:rsidRDefault="00850E7E" w:rsidP="00BC2F5B">
            <w:pPr>
              <w:spacing w:line="360" w:lineRule="auto"/>
              <w:jc w:val="thaiDistribute"/>
            </w:pPr>
            <w:proofErr w:type="spellStart"/>
            <w:r>
              <w:t>DocumentEntry.healthcareFacilityTypeCode</w:t>
            </w:r>
            <w:proofErr w:type="spellEnd"/>
          </w:p>
        </w:tc>
        <w:tc>
          <w:tcPr>
            <w:tcW w:w="4017" w:type="dxa"/>
            <w:vMerge w:val="restart"/>
          </w:tcPr>
          <w:p w14:paraId="43DDD62B" w14:textId="2A797BE4" w:rsidR="00850E7E" w:rsidRDefault="00850E7E" w:rsidP="00BC2F5B">
            <w:pPr>
              <w:spacing w:line="360" w:lineRule="auto"/>
              <w:jc w:val="thaiDistribute"/>
              <w:rPr>
                <w:spacing w:val="-10"/>
              </w:rPr>
            </w:pPr>
            <w:r>
              <w:rPr>
                <w:spacing w:val="-10"/>
              </w:rPr>
              <w:t>Randomly chosen from Facility Type and Practice Setting list</w:t>
            </w:r>
          </w:p>
        </w:tc>
      </w:tr>
      <w:tr w:rsidR="00850E7E" w14:paraId="7CB70605" w14:textId="77777777" w:rsidTr="00850E7E">
        <w:tc>
          <w:tcPr>
            <w:tcW w:w="4528" w:type="dxa"/>
          </w:tcPr>
          <w:p w14:paraId="6A873348" w14:textId="431E2D06" w:rsidR="00850E7E" w:rsidRDefault="00850E7E" w:rsidP="00BC2F5B">
            <w:pPr>
              <w:spacing w:line="360" w:lineRule="auto"/>
              <w:jc w:val="thaiDistribute"/>
            </w:pPr>
            <w:proofErr w:type="spellStart"/>
            <w:r>
              <w:t>DocumentEntry.practiceSettingCode</w:t>
            </w:r>
            <w:proofErr w:type="spellEnd"/>
          </w:p>
        </w:tc>
        <w:tc>
          <w:tcPr>
            <w:tcW w:w="4017" w:type="dxa"/>
            <w:vMerge/>
          </w:tcPr>
          <w:p w14:paraId="5FC7528E" w14:textId="77777777" w:rsidR="00850E7E" w:rsidRDefault="00850E7E" w:rsidP="00BC2F5B">
            <w:pPr>
              <w:spacing w:line="360" w:lineRule="auto"/>
              <w:jc w:val="thaiDistribute"/>
              <w:rPr>
                <w:spacing w:val="-10"/>
              </w:rPr>
            </w:pPr>
          </w:p>
        </w:tc>
      </w:tr>
    </w:tbl>
    <w:p w14:paraId="0C52F8CA" w14:textId="77777777" w:rsidR="007B3027" w:rsidRPr="009F6850" w:rsidRDefault="007B3027" w:rsidP="00BC2F5B">
      <w:pPr>
        <w:spacing w:line="360" w:lineRule="auto"/>
        <w:jc w:val="thaiDistribute"/>
        <w:rPr>
          <w:spacing w:val="-10"/>
        </w:rPr>
      </w:pPr>
    </w:p>
    <w:p w14:paraId="4628BD4D" w14:textId="77777777" w:rsidR="00EF4DBA" w:rsidRPr="009F6850" w:rsidRDefault="00EF4DBA" w:rsidP="00EF4DBA">
      <w:pPr>
        <w:keepNext/>
        <w:spacing w:line="360" w:lineRule="auto"/>
        <w:jc w:val="center"/>
      </w:pPr>
      <w:r w:rsidRPr="009F6850">
        <w:rPr>
          <w:noProof/>
        </w:rPr>
        <w:lastRenderedPageBreak/>
        <w:drawing>
          <wp:inline distT="0" distB="0" distL="0" distR="0" wp14:anchorId="42AB037C" wp14:editId="77198FB0">
            <wp:extent cx="5516410" cy="3900805"/>
            <wp:effectExtent l="19050" t="19050" r="27305" b="2349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139"/>
                    <a:stretch>
                      <a:fillRect/>
                    </a:stretch>
                  </pic:blipFill>
                  <pic:spPr>
                    <a:xfrm>
                      <a:off x="0" y="0"/>
                      <a:ext cx="5545852" cy="3921624"/>
                    </a:xfrm>
                    <a:prstGeom prst="rect">
                      <a:avLst/>
                    </a:prstGeom>
                    <a:ln>
                      <a:solidFill>
                        <a:schemeClr val="tx1"/>
                      </a:solidFill>
                    </a:ln>
                  </pic:spPr>
                </pic:pic>
              </a:graphicData>
            </a:graphic>
          </wp:inline>
        </w:drawing>
      </w:r>
    </w:p>
    <w:p w14:paraId="23F3185A" w14:textId="01C5F008" w:rsidR="00EF4DBA" w:rsidRPr="009F6850" w:rsidRDefault="00EF4DBA" w:rsidP="00EF4DBA">
      <w:pPr>
        <w:pStyle w:val="Caption"/>
        <w:jc w:val="center"/>
      </w:pPr>
      <w:bookmarkStart w:id="304" w:name="_Ref76752486"/>
      <w:bookmarkStart w:id="305" w:name="_Ref74279169"/>
      <w:bookmarkStart w:id="306" w:name="_Ref74284974"/>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6</w:t>
        </w:r>
      </w:fldSimple>
      <w:bookmarkEnd w:id="304"/>
      <w:bookmarkEnd w:id="305"/>
      <w:r w:rsidRPr="009F6850">
        <w:t xml:space="preserve"> </w:t>
      </w:r>
      <w:bookmarkStart w:id="307" w:name="_Ref74284744"/>
      <w:r w:rsidR="00CD159D" w:rsidRPr="009F6850">
        <w:t>Part</w:t>
      </w:r>
      <w:r w:rsidRPr="009F6850">
        <w:t xml:space="preserve"> of transaction</w:t>
      </w:r>
      <w:r w:rsidR="00CD159D" w:rsidRPr="009F6850">
        <w:t xml:space="preserve"> samples content</w:t>
      </w:r>
      <w:r w:rsidRPr="009F6850">
        <w:t xml:space="preserve"> </w:t>
      </w:r>
      <w:bookmarkEnd w:id="306"/>
      <w:bookmarkEnd w:id="307"/>
      <w:r w:rsidR="004D1AFB">
        <w:fldChar w:fldCharType="begin" w:fldLock="1"/>
      </w:r>
      <w:r w:rsidR="00CB68AC">
        <w:instrText>ADDIN CSL_CITATION {"citationItems":[{"id":"ITEM-1","itemData":{"author":[{"dropping-particle":"","family":"IHE International Inc","given":"","non-dropping-particle":"","parse-names":false,"suffix":""}],"id":"ITEM-1","issued":{"date-parts":[["2012"]]},"title":"IT Infrastructure Technical Framework: Volume 3 (ITI TF-3) Cross-Transaction Specifications and Content Specifications","type":"article-journal","volume":"3"},"uris":["http://www.mendeley.com/documents/?uuid=3fc47165-d2b7-4206-b0dc-28e6d4d446a0"]}],"mendeley":{"formattedCitation":"[59]","plainTextFormattedCitation":"[59]","previouslyFormattedCitation":"[59]"},"properties":{"noteIndex":0},"schema":"https://github.com/citation-style-language/schema/raw/master/csl-citation.json"}</w:instrText>
      </w:r>
      <w:r w:rsidR="004D1AFB">
        <w:fldChar w:fldCharType="separate"/>
      </w:r>
      <w:r w:rsidR="00CB68AC" w:rsidRPr="00CB68AC">
        <w:rPr>
          <w:noProof/>
        </w:rPr>
        <w:t>[59]</w:t>
      </w:r>
      <w:r w:rsidR="004D1AFB">
        <w:fldChar w:fldCharType="end"/>
      </w:r>
    </w:p>
    <w:p w14:paraId="3FFA0552" w14:textId="77777777" w:rsidR="00EF4DBA" w:rsidRPr="009F6850" w:rsidRDefault="00EF4DBA" w:rsidP="00EF4DBA">
      <w:pPr>
        <w:spacing w:line="360" w:lineRule="auto"/>
      </w:pPr>
    </w:p>
    <w:p w14:paraId="75AADF58" w14:textId="77777777" w:rsidR="00EF4DBA" w:rsidRPr="009F6850" w:rsidRDefault="00EF4DBA" w:rsidP="00EF4DBA">
      <w:pPr>
        <w:keepNext/>
        <w:spacing w:line="360" w:lineRule="auto"/>
        <w:jc w:val="center"/>
      </w:pPr>
      <w:r w:rsidRPr="009F6850">
        <w:rPr>
          <w:noProof/>
        </w:rPr>
        <w:drawing>
          <wp:inline distT="0" distB="0" distL="0" distR="0" wp14:anchorId="7810B41F" wp14:editId="44F78ACB">
            <wp:extent cx="4826441" cy="563912"/>
            <wp:effectExtent l="0" t="0" r="0" b="7620"/>
            <wp:docPr id="30" name="Picture 3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ext, application&#10;&#10;Description automatically generated"/>
                    <pic:cNvPicPr/>
                  </pic:nvPicPr>
                  <pic:blipFill>
                    <a:blip r:embed="rId140"/>
                    <a:stretch>
                      <a:fillRect/>
                    </a:stretch>
                  </pic:blipFill>
                  <pic:spPr>
                    <a:xfrm>
                      <a:off x="0" y="0"/>
                      <a:ext cx="4870104" cy="569013"/>
                    </a:xfrm>
                    <a:prstGeom prst="rect">
                      <a:avLst/>
                    </a:prstGeom>
                  </pic:spPr>
                </pic:pic>
              </a:graphicData>
            </a:graphic>
          </wp:inline>
        </w:drawing>
      </w:r>
    </w:p>
    <w:p w14:paraId="37473AE4" w14:textId="702989F6" w:rsidR="00EF4DBA" w:rsidRPr="009F6850" w:rsidRDefault="00EF4DBA" w:rsidP="00EF4DBA">
      <w:pPr>
        <w:pStyle w:val="Caption"/>
        <w:jc w:val="center"/>
      </w:pPr>
      <w:bookmarkStart w:id="308" w:name="_Ref76752492"/>
      <w:bookmarkStart w:id="309" w:name="_Ref74279421"/>
      <w:bookmarkStart w:id="310" w:name="_Ref74284977"/>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7</w:t>
        </w:r>
      </w:fldSimple>
      <w:bookmarkEnd w:id="308"/>
      <w:bookmarkEnd w:id="309"/>
      <w:r w:rsidRPr="009F6850">
        <w:t xml:space="preserve"> </w:t>
      </w:r>
      <w:bookmarkStart w:id="311" w:name="_Ref74284747"/>
      <w:r w:rsidRPr="009F6850">
        <w:t>Ten of mockup transactions generated for the experiment</w:t>
      </w:r>
      <w:bookmarkEnd w:id="310"/>
      <w:bookmarkEnd w:id="311"/>
    </w:p>
    <w:p w14:paraId="1AD5144C" w14:textId="77777777" w:rsidR="00EF4DBA" w:rsidRPr="009F6850" w:rsidRDefault="00EF4DBA" w:rsidP="00BC2F5B">
      <w:pPr>
        <w:spacing w:line="360" w:lineRule="auto"/>
        <w:jc w:val="thaiDistribute"/>
      </w:pPr>
    </w:p>
    <w:p w14:paraId="13C62634" w14:textId="41C5E889" w:rsidR="00BE315A" w:rsidRPr="009F6850" w:rsidRDefault="00BE315A" w:rsidP="00AA5F76">
      <w:pPr>
        <w:pStyle w:val="Heading3"/>
      </w:pPr>
      <w:bookmarkStart w:id="312" w:name="CHAPTERIV_441"/>
      <w:r w:rsidRPr="009F6850">
        <w:t xml:space="preserve">4.4.1 </w:t>
      </w:r>
      <w:r w:rsidR="00476739" w:rsidRPr="009F6850">
        <w:t>Functionalities Test</w:t>
      </w:r>
    </w:p>
    <w:bookmarkEnd w:id="312"/>
    <w:p w14:paraId="7BA22AAD" w14:textId="14231A9B" w:rsidR="008132D5" w:rsidRPr="009F6850" w:rsidRDefault="008132D5" w:rsidP="008132D5">
      <w:pPr>
        <w:spacing w:line="360" w:lineRule="auto"/>
        <w:jc w:val="thaiDistribute"/>
      </w:pPr>
      <w:r w:rsidRPr="009F6850">
        <w:tab/>
      </w:r>
      <w:r w:rsidR="00332909" w:rsidRPr="009F6850">
        <w:t xml:space="preserve">On the hypothesis that a changed number of active nodes </w:t>
      </w:r>
      <w:r w:rsidR="00D46045" w:rsidRPr="009F6850">
        <w:t>may</w:t>
      </w:r>
      <w:r w:rsidR="00332909" w:rsidRPr="009F6850">
        <w:t xml:space="preserve"> cause a change in the functionalities of the XDS Blockchain</w:t>
      </w:r>
      <w:r w:rsidR="008B5357" w:rsidRPr="009F6850">
        <w:t>,</w:t>
      </w:r>
      <w:r w:rsidR="00332909" w:rsidRPr="009F6850">
        <w:t xml:space="preserve"> </w:t>
      </w:r>
      <w:r w:rsidR="008B5357" w:rsidRPr="009F6850">
        <w:t>t</w:t>
      </w:r>
      <w:r w:rsidR="00332909" w:rsidRPr="009F6850">
        <w:t>o test the functionalities, the experiment performs by varying the number of nodes and test if the system could perform any function. Start from the setup with seven active nodes as the reference, followed by six, five, four, three, two, and one active node for the variation.</w:t>
      </w:r>
    </w:p>
    <w:p w14:paraId="70F08388" w14:textId="0874B857" w:rsidR="00552353" w:rsidRPr="009F6850" w:rsidRDefault="008132D5" w:rsidP="00552353">
      <w:pPr>
        <w:spacing w:line="360" w:lineRule="auto"/>
        <w:jc w:val="thaiDistribute"/>
      </w:pPr>
      <w:r w:rsidRPr="009F6850">
        <w:tab/>
      </w:r>
      <w:r w:rsidR="006A79A8" w:rsidRPr="009F6850">
        <w:t xml:space="preserve">To create a situation where there are </w:t>
      </w:r>
      <w:r w:rsidR="009B5086" w:rsidRPr="009F6850">
        <w:t>fewer than</w:t>
      </w:r>
      <w:r w:rsidR="006A79A8" w:rsidRPr="009F6850">
        <w:t xml:space="preserve"> seven active nodes, the 7-Nodes Example configuration must be modified to meet the situation. </w:t>
      </w:r>
      <w:r w:rsidRPr="009F6850">
        <w:t>In Quorum 7-Nodes Example, the number of active nodes was defined in the "permissioned-</w:t>
      </w:r>
      <w:proofErr w:type="spellStart"/>
      <w:proofErr w:type="gramStart"/>
      <w:r w:rsidRPr="009F6850">
        <w:t>nodes.json</w:t>
      </w:r>
      <w:proofErr w:type="spellEnd"/>
      <w:proofErr w:type="gramEnd"/>
      <w:r w:rsidRPr="009F6850">
        <w:t xml:space="preserve">" file as shown in </w:t>
      </w:r>
      <w:r w:rsidRPr="009F6850">
        <w:fldChar w:fldCharType="begin" w:fldLock="1"/>
      </w:r>
      <w:r w:rsidRPr="009F6850">
        <w:instrText xml:space="preserve"> REF _Ref76309841 \h  \* MERGEFORMAT </w:instrText>
      </w:r>
      <w:r w:rsidRPr="009F6850">
        <w:fldChar w:fldCharType="separate"/>
      </w:r>
      <w:r w:rsidRPr="009F6850">
        <w:t xml:space="preserve">Figure </w:t>
      </w:r>
      <w:r w:rsidRPr="009F6850">
        <w:rPr>
          <w:noProof/>
        </w:rPr>
        <w:t>4</w:t>
      </w:r>
      <w:r w:rsidRPr="009F6850">
        <w:noBreakHyphen/>
      </w:r>
      <w:r w:rsidRPr="009F6850">
        <w:rPr>
          <w:noProof/>
        </w:rPr>
        <w:t>54</w:t>
      </w:r>
      <w:r w:rsidRPr="009F6850">
        <w:fldChar w:fldCharType="end"/>
      </w:r>
      <w:r w:rsidRPr="009F6850">
        <w:t>. Each active node represents by its "</w:t>
      </w:r>
      <w:proofErr w:type="spellStart"/>
      <w:r w:rsidRPr="009F6850">
        <w:t>enode</w:t>
      </w:r>
      <w:proofErr w:type="spellEnd"/>
      <w:r w:rsidRPr="009F6850">
        <w:t xml:space="preserve">" identifier number </w:t>
      </w:r>
      <w:r w:rsidRPr="009F6850">
        <w:lastRenderedPageBreak/>
        <w:t xml:space="preserve">together with its communicating TCP port number as shown in </w:t>
      </w:r>
      <w:r w:rsidRPr="009F6850">
        <w:fldChar w:fldCharType="begin" w:fldLock="1"/>
      </w:r>
      <w:r w:rsidRPr="009F6850">
        <w:instrText xml:space="preserve"> REF _Ref76309851 \h  \* MERGEFORMAT </w:instrText>
      </w:r>
      <w:r w:rsidRPr="009F6850">
        <w:fldChar w:fldCharType="separate"/>
      </w:r>
      <w:r w:rsidRPr="009F6850">
        <w:t xml:space="preserve">Figure </w:t>
      </w:r>
      <w:r w:rsidRPr="009F6850">
        <w:rPr>
          <w:noProof/>
        </w:rPr>
        <w:t>4</w:t>
      </w:r>
      <w:r w:rsidRPr="009F6850">
        <w:noBreakHyphen/>
      </w:r>
      <w:r w:rsidRPr="009F6850">
        <w:rPr>
          <w:noProof/>
        </w:rPr>
        <w:t>55</w:t>
      </w:r>
      <w:r w:rsidRPr="009F6850">
        <w:fldChar w:fldCharType="end"/>
      </w:r>
      <w:r w:rsidRPr="009F6850">
        <w:t xml:space="preserve">. The node will become inactive if its </w:t>
      </w:r>
      <w:proofErr w:type="spellStart"/>
      <w:r w:rsidRPr="009F6850">
        <w:t>enode</w:t>
      </w:r>
      <w:proofErr w:type="spellEnd"/>
      <w:r w:rsidRPr="009F6850">
        <w:t xml:space="preserve"> number was excluded from the file. That means, in each setup for a specific number of nodes, </w:t>
      </w:r>
      <w:proofErr w:type="spellStart"/>
      <w:r w:rsidRPr="009F6850">
        <w:t>enode</w:t>
      </w:r>
      <w:proofErr w:type="spellEnd"/>
      <w:r w:rsidRPr="009F6850">
        <w:t xml:space="preserve"> number of inactive nodes must be excluded from the file before initiate the 7-Nodes Blockchain network.  At the same time, the "</w:t>
      </w:r>
      <w:proofErr w:type="spellStart"/>
      <w:r w:rsidRPr="009F6850">
        <w:t>numNodes</w:t>
      </w:r>
      <w:proofErr w:type="spellEnd"/>
      <w:r w:rsidRPr="009F6850">
        <w:t xml:space="preserve">" variable value in the "istanbul-init.sh" file must be set to the specific number of active nodes (i.e., </w:t>
      </w:r>
      <w:proofErr w:type="spellStart"/>
      <w:r w:rsidRPr="009F6850">
        <w:t>numNodes</w:t>
      </w:r>
      <w:proofErr w:type="spellEnd"/>
      <w:r w:rsidRPr="009F6850">
        <w:t xml:space="preserve"> = 6 for six active nodes) as shown in </w:t>
      </w:r>
      <w:r w:rsidRPr="009F6850">
        <w:fldChar w:fldCharType="begin" w:fldLock="1"/>
      </w:r>
      <w:r w:rsidRPr="009F6850">
        <w:instrText xml:space="preserve"> REF _Ref76319758 \h  \* MERGEFORMAT </w:instrText>
      </w:r>
      <w:r w:rsidRPr="009F6850">
        <w:fldChar w:fldCharType="separate"/>
      </w:r>
      <w:r w:rsidRPr="009F6850">
        <w:t xml:space="preserve">Figure </w:t>
      </w:r>
      <w:r w:rsidRPr="009F6850">
        <w:rPr>
          <w:noProof/>
        </w:rPr>
        <w:t>4</w:t>
      </w:r>
      <w:r w:rsidRPr="009F6850">
        <w:noBreakHyphen/>
      </w:r>
      <w:r w:rsidRPr="009F6850">
        <w:rPr>
          <w:noProof/>
        </w:rPr>
        <w:t>56</w:t>
      </w:r>
      <w:r w:rsidRPr="009F6850">
        <w:fldChar w:fldCharType="end"/>
      </w:r>
      <w:r w:rsidRPr="009F6850">
        <w:t xml:space="preserve"> to declare that there will be file directory prepared for the specified number of nodes at the initiation of the 7-Node Blockchain network.</w:t>
      </w:r>
    </w:p>
    <w:p w14:paraId="64C2E8D9" w14:textId="38679074" w:rsidR="00552353" w:rsidRPr="009F6850" w:rsidRDefault="00552353" w:rsidP="00552353">
      <w:pPr>
        <w:spacing w:line="360" w:lineRule="auto"/>
        <w:jc w:val="thaiDistribute"/>
      </w:pPr>
      <w:r w:rsidRPr="009F6850">
        <w:tab/>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p>
    <w:p w14:paraId="174C36B2" w14:textId="7D102F38" w:rsidR="008132D5" w:rsidRPr="009F6850" w:rsidRDefault="008132D5" w:rsidP="00552353">
      <w:pPr>
        <w:spacing w:after="240" w:line="360" w:lineRule="auto"/>
        <w:jc w:val="thaiDistribute"/>
      </w:pPr>
      <w:r w:rsidRPr="009F6850">
        <w:t xml:space="preserve"> </w:t>
      </w:r>
    </w:p>
    <w:p w14:paraId="71D1AD6D" w14:textId="77777777" w:rsidR="008132D5" w:rsidRPr="009F6850" w:rsidRDefault="008132D5" w:rsidP="008132D5">
      <w:pPr>
        <w:keepNext/>
        <w:spacing w:line="360" w:lineRule="auto"/>
        <w:ind w:hanging="540"/>
        <w:jc w:val="thaiDistribute"/>
      </w:pPr>
      <w:r w:rsidRPr="009F6850">
        <w:rPr>
          <w:noProof/>
        </w:rPr>
        <w:drawing>
          <wp:inline distT="0" distB="0" distL="0" distR="0" wp14:anchorId="37A820FA" wp14:editId="4805D72F">
            <wp:extent cx="5970953" cy="1607820"/>
            <wp:effectExtent l="0" t="0" r="0" b="0"/>
            <wp:docPr id="26" name="Picture 2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10;&#10;Description automatically generated"/>
                    <pic:cNvPicPr/>
                  </pic:nvPicPr>
                  <pic:blipFill>
                    <a:blip r:embed="rId141">
                      <a:extLst>
                        <a:ext uri="{28A0092B-C50C-407E-A947-70E740481C1C}">
                          <a14:useLocalDpi xmlns:a14="http://schemas.microsoft.com/office/drawing/2010/main" val="0"/>
                        </a:ext>
                      </a:extLst>
                    </a:blip>
                    <a:stretch>
                      <a:fillRect/>
                    </a:stretch>
                  </pic:blipFill>
                  <pic:spPr>
                    <a:xfrm>
                      <a:off x="0" y="0"/>
                      <a:ext cx="5989899" cy="1612922"/>
                    </a:xfrm>
                    <a:prstGeom prst="rect">
                      <a:avLst/>
                    </a:prstGeom>
                  </pic:spPr>
                </pic:pic>
              </a:graphicData>
            </a:graphic>
          </wp:inline>
        </w:drawing>
      </w:r>
    </w:p>
    <w:p w14:paraId="13F71328" w14:textId="4DE3FD3D" w:rsidR="008132D5" w:rsidRPr="009F6850" w:rsidRDefault="008132D5" w:rsidP="008132D5">
      <w:pPr>
        <w:pStyle w:val="Caption"/>
        <w:jc w:val="center"/>
      </w:pPr>
      <w:bookmarkStart w:id="313" w:name="_Ref76309841"/>
      <w:bookmarkStart w:id="314" w:name="_Ref76935833"/>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8</w:t>
        </w:r>
      </w:fldSimple>
      <w:bookmarkEnd w:id="313"/>
      <w:r w:rsidRPr="009F6850">
        <w:t xml:space="preserve"> </w:t>
      </w:r>
      <w:bookmarkStart w:id="315" w:name="_Ref76935781"/>
      <w:r w:rsidRPr="009F6850">
        <w:t>Content of "permissioned-</w:t>
      </w:r>
      <w:proofErr w:type="spellStart"/>
      <w:r w:rsidRPr="009F6850">
        <w:t>nodes.json</w:t>
      </w:r>
      <w:proofErr w:type="spellEnd"/>
      <w:r w:rsidRPr="009F6850">
        <w:t>" file define active nodes</w:t>
      </w:r>
      <w:r w:rsidRPr="009F6850">
        <w:br/>
        <w:t>(node ids truncated for simpler explanation)</w:t>
      </w:r>
      <w:bookmarkEnd w:id="314"/>
      <w:bookmarkEnd w:id="315"/>
      <w:r w:rsidR="0029292E">
        <w:t xml:space="preserve"> </w:t>
      </w:r>
      <w:r w:rsidR="0029292E">
        <w:fldChar w:fldCharType="begin" w:fldLock="1"/>
      </w:r>
      <w:r w:rsidR="0029292E">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operties":{"noteIndex":0},"schema":"https://github.com/citation-style-language/schema/raw/master/csl-citation.json"}</w:instrText>
      </w:r>
      <w:r w:rsidR="0029292E">
        <w:fldChar w:fldCharType="separate"/>
      </w:r>
      <w:r w:rsidR="0029292E" w:rsidRPr="0029292E">
        <w:rPr>
          <w:noProof/>
        </w:rPr>
        <w:t>[33]</w:t>
      </w:r>
      <w:r w:rsidR="0029292E">
        <w:fldChar w:fldCharType="end"/>
      </w:r>
    </w:p>
    <w:p w14:paraId="08A69005" w14:textId="77777777" w:rsidR="008132D5" w:rsidRPr="009F6850" w:rsidRDefault="008132D5" w:rsidP="008132D5"/>
    <w:p w14:paraId="78EFC2EA" w14:textId="77777777" w:rsidR="008132D5" w:rsidRPr="009F6850" w:rsidRDefault="008132D5" w:rsidP="008132D5">
      <w:pPr>
        <w:keepNext/>
        <w:spacing w:after="240"/>
        <w:ind w:hanging="540"/>
      </w:pPr>
      <w:r w:rsidRPr="009F6850">
        <w:rPr>
          <w:noProof/>
        </w:rPr>
        <w:drawing>
          <wp:inline distT="0" distB="0" distL="0" distR="0" wp14:anchorId="231D010A" wp14:editId="2ABDA3BE">
            <wp:extent cx="6132416" cy="151074"/>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7062985" cy="173999"/>
                    </a:xfrm>
                    <a:prstGeom prst="rect">
                      <a:avLst/>
                    </a:prstGeom>
                  </pic:spPr>
                </pic:pic>
              </a:graphicData>
            </a:graphic>
          </wp:inline>
        </w:drawing>
      </w:r>
    </w:p>
    <w:p w14:paraId="21158691" w14:textId="004BF26F" w:rsidR="008132D5" w:rsidRPr="009F6850" w:rsidRDefault="008132D5" w:rsidP="008132D5">
      <w:pPr>
        <w:pStyle w:val="Caption"/>
        <w:spacing w:after="240"/>
        <w:jc w:val="center"/>
      </w:pPr>
      <w:bookmarkStart w:id="316" w:name="_Ref76309851"/>
      <w:bookmarkStart w:id="317" w:name="_Ref76935836"/>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69</w:t>
        </w:r>
      </w:fldSimple>
      <w:bookmarkEnd w:id="316"/>
      <w:r w:rsidRPr="009F6850">
        <w:t xml:space="preserve"> </w:t>
      </w:r>
      <w:bookmarkStart w:id="318" w:name="_Ref76935787"/>
      <w:r w:rsidRPr="009F6850">
        <w:t>Single node id represent single active node</w:t>
      </w:r>
      <w:bookmarkEnd w:id="317"/>
      <w:bookmarkEnd w:id="318"/>
    </w:p>
    <w:p w14:paraId="51D83062" w14:textId="77777777" w:rsidR="008132D5" w:rsidRPr="009F6850" w:rsidRDefault="008132D5" w:rsidP="008132D5">
      <w:pPr>
        <w:keepNext/>
        <w:jc w:val="center"/>
      </w:pPr>
      <w:r w:rsidRPr="009F6850">
        <w:rPr>
          <w:noProof/>
        </w:rPr>
        <w:lastRenderedPageBreak/>
        <w:drawing>
          <wp:inline distT="0" distB="0" distL="0" distR="0" wp14:anchorId="483F71F6" wp14:editId="4503BE36">
            <wp:extent cx="5692920" cy="4436828"/>
            <wp:effectExtent l="0" t="0" r="3175" b="1905"/>
            <wp:docPr id="66" name="Picture 6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10;&#10;Description automatically generated"/>
                    <pic:cNvPicPr/>
                  </pic:nvPicPr>
                  <pic:blipFill>
                    <a:blip r:embed="rId143"/>
                    <a:stretch>
                      <a:fillRect/>
                    </a:stretch>
                  </pic:blipFill>
                  <pic:spPr>
                    <a:xfrm>
                      <a:off x="0" y="0"/>
                      <a:ext cx="5705118" cy="4446335"/>
                    </a:xfrm>
                    <a:prstGeom prst="rect">
                      <a:avLst/>
                    </a:prstGeom>
                  </pic:spPr>
                </pic:pic>
              </a:graphicData>
            </a:graphic>
          </wp:inline>
        </w:drawing>
      </w:r>
    </w:p>
    <w:p w14:paraId="6DC4F2EB" w14:textId="268E2A5A" w:rsidR="008132D5" w:rsidRPr="009F6850" w:rsidRDefault="008132D5" w:rsidP="008132D5">
      <w:pPr>
        <w:pStyle w:val="Caption"/>
        <w:jc w:val="center"/>
      </w:pPr>
      <w:bookmarkStart w:id="319" w:name="_Ref76319758"/>
      <w:bookmarkStart w:id="320" w:name="_Ref76935840"/>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70</w:t>
        </w:r>
      </w:fldSimple>
      <w:bookmarkEnd w:id="319"/>
      <w:r w:rsidRPr="009F6850">
        <w:t xml:space="preserve"> </w:t>
      </w:r>
      <w:bookmarkStart w:id="321" w:name="_Ref76935817"/>
      <w:r w:rsidRPr="009F6850">
        <w:t>"</w:t>
      </w:r>
      <w:proofErr w:type="spellStart"/>
      <w:r w:rsidRPr="009F6850">
        <w:t>numNodes</w:t>
      </w:r>
      <w:proofErr w:type="spellEnd"/>
      <w:r w:rsidRPr="009F6850">
        <w:t>" variable in "istanbul-init.sh" file reassigned with new value</w:t>
      </w:r>
      <w:bookmarkEnd w:id="320"/>
      <w:bookmarkEnd w:id="321"/>
    </w:p>
    <w:p w14:paraId="10868211" w14:textId="77777777" w:rsidR="008132D5" w:rsidRPr="009F6850" w:rsidRDefault="008132D5" w:rsidP="00EF463A">
      <w:pPr>
        <w:spacing w:after="240" w:line="360" w:lineRule="auto"/>
        <w:jc w:val="thaiDistribute"/>
        <w:rPr>
          <w:highlight w:val="yellow"/>
        </w:rPr>
      </w:pPr>
    </w:p>
    <w:p w14:paraId="6EDFF505" w14:textId="1D42CEDB" w:rsidR="00EF463A" w:rsidRPr="009F6850" w:rsidRDefault="00EF463A" w:rsidP="00EF463A">
      <w:pPr>
        <w:spacing w:after="240" w:line="360" w:lineRule="auto"/>
        <w:jc w:val="thaiDistribute"/>
      </w:pPr>
      <w:r w:rsidRPr="009F6850">
        <w:tab/>
      </w:r>
      <w:r w:rsidR="00A45882">
        <w:fldChar w:fldCharType="begin" w:fldLock="1"/>
      </w:r>
      <w:r w:rsidR="00A45882">
        <w:instrText xml:space="preserve"> REF _Ref76730099 \h </w:instrText>
      </w:r>
      <w:r w:rsidR="00A45882">
        <w:fldChar w:fldCharType="separate"/>
      </w:r>
      <w:r w:rsidR="00A45882" w:rsidRPr="009F6850">
        <w:t xml:space="preserve">Table </w:t>
      </w:r>
      <w:r w:rsidR="00A45882">
        <w:rPr>
          <w:noProof/>
        </w:rPr>
        <w:t>4</w:t>
      </w:r>
      <w:r w:rsidR="00A45882">
        <w:noBreakHyphen/>
      </w:r>
      <w:r w:rsidR="00A45882">
        <w:rPr>
          <w:noProof/>
        </w:rPr>
        <w:t>2</w:t>
      </w:r>
      <w:r w:rsidR="00A45882">
        <w:fldChar w:fldCharType="end"/>
      </w:r>
      <w:r w:rsidR="00A45882">
        <w:t xml:space="preserve"> </w:t>
      </w:r>
      <w:r w:rsidRPr="009F6850">
        <w:t xml:space="preserve">shows that the system result from the implementation can function normally with 7, 6, and 5 active nodes. The system stops functioning when there are active nodes lesser than 5. </w:t>
      </w:r>
    </w:p>
    <w:p w14:paraId="6E2366F2" w14:textId="27E33AB0" w:rsidR="00E13142" w:rsidRPr="009F6850" w:rsidRDefault="00E13142" w:rsidP="00E13142">
      <w:pPr>
        <w:pStyle w:val="Caption"/>
        <w:jc w:val="center"/>
      </w:pPr>
      <w:bookmarkStart w:id="322" w:name="_Ref76730099"/>
      <w:bookmarkStart w:id="323" w:name="_Ref76754870"/>
      <w:r w:rsidRPr="009F6850">
        <w:t xml:space="preserve">Table </w:t>
      </w:r>
      <w:fldSimple w:instr=" STYLEREF 1 \s " w:fldLock="1">
        <w:r w:rsidR="007B3027">
          <w:rPr>
            <w:noProof/>
          </w:rPr>
          <w:t>4</w:t>
        </w:r>
      </w:fldSimple>
      <w:r w:rsidR="007B3027">
        <w:noBreakHyphen/>
      </w:r>
      <w:fldSimple w:instr=" SEQ Table \* ARABIC \s 1 " w:fldLock="1">
        <w:r w:rsidR="007B3027">
          <w:rPr>
            <w:noProof/>
          </w:rPr>
          <w:t>2</w:t>
        </w:r>
      </w:fldSimple>
      <w:bookmarkEnd w:id="322"/>
      <w:r w:rsidRPr="009F6850">
        <w:t xml:space="preserve"> </w:t>
      </w:r>
      <w:bookmarkStart w:id="324" w:name="_Ref76754864"/>
      <w:r w:rsidRPr="009F6850">
        <w:t>Functionalities experiment result</w:t>
      </w:r>
      <w:bookmarkEnd w:id="323"/>
      <w:bookmarkEnd w:id="324"/>
    </w:p>
    <w:tbl>
      <w:tblPr>
        <w:tblStyle w:val="TableGrid"/>
        <w:tblW w:w="0" w:type="auto"/>
        <w:tblLook w:val="04A0" w:firstRow="1" w:lastRow="0" w:firstColumn="1" w:lastColumn="0" w:noHBand="0" w:noVBand="1"/>
      </w:tblPr>
      <w:tblGrid>
        <w:gridCol w:w="1563"/>
        <w:gridCol w:w="969"/>
        <w:gridCol w:w="970"/>
        <w:gridCol w:w="970"/>
        <w:gridCol w:w="970"/>
        <w:gridCol w:w="970"/>
        <w:gridCol w:w="970"/>
        <w:gridCol w:w="970"/>
      </w:tblGrid>
      <w:tr w:rsidR="00EF463A" w:rsidRPr="009F6850" w14:paraId="3D8155FE" w14:textId="77777777" w:rsidTr="00F3403C">
        <w:tc>
          <w:tcPr>
            <w:tcW w:w="1563" w:type="dxa"/>
          </w:tcPr>
          <w:p w14:paraId="20C7B269" w14:textId="77777777" w:rsidR="00EF463A" w:rsidRPr="009F6850" w:rsidRDefault="00EF463A" w:rsidP="00F3403C">
            <w:pPr>
              <w:jc w:val="thaiDistribute"/>
            </w:pPr>
          </w:p>
        </w:tc>
        <w:tc>
          <w:tcPr>
            <w:tcW w:w="969" w:type="dxa"/>
          </w:tcPr>
          <w:p w14:paraId="281427B5" w14:textId="77777777" w:rsidR="00EF463A" w:rsidRPr="009F6850" w:rsidRDefault="00EF463A" w:rsidP="00F3403C">
            <w:pPr>
              <w:jc w:val="center"/>
            </w:pPr>
            <w:r w:rsidRPr="009F6850">
              <w:t>7 Nodes</w:t>
            </w:r>
          </w:p>
        </w:tc>
        <w:tc>
          <w:tcPr>
            <w:tcW w:w="970" w:type="dxa"/>
          </w:tcPr>
          <w:p w14:paraId="2844221F" w14:textId="77777777" w:rsidR="00EF463A" w:rsidRPr="009F6850" w:rsidRDefault="00EF463A" w:rsidP="00F3403C">
            <w:pPr>
              <w:jc w:val="center"/>
            </w:pPr>
            <w:r w:rsidRPr="009F6850">
              <w:t>6 Nodes</w:t>
            </w:r>
          </w:p>
        </w:tc>
        <w:tc>
          <w:tcPr>
            <w:tcW w:w="970" w:type="dxa"/>
          </w:tcPr>
          <w:p w14:paraId="58DDD128" w14:textId="77777777" w:rsidR="00EF463A" w:rsidRPr="009F6850" w:rsidRDefault="00EF463A" w:rsidP="00F3403C">
            <w:pPr>
              <w:jc w:val="center"/>
            </w:pPr>
            <w:r w:rsidRPr="009F6850">
              <w:t>5 Nodes</w:t>
            </w:r>
          </w:p>
        </w:tc>
        <w:tc>
          <w:tcPr>
            <w:tcW w:w="970" w:type="dxa"/>
          </w:tcPr>
          <w:p w14:paraId="50ADD9D3" w14:textId="77777777" w:rsidR="00EF463A" w:rsidRPr="009F6850" w:rsidRDefault="00EF463A" w:rsidP="00F3403C">
            <w:pPr>
              <w:jc w:val="center"/>
            </w:pPr>
            <w:r w:rsidRPr="009F6850">
              <w:t>4 Nodes</w:t>
            </w:r>
          </w:p>
        </w:tc>
        <w:tc>
          <w:tcPr>
            <w:tcW w:w="970" w:type="dxa"/>
          </w:tcPr>
          <w:p w14:paraId="388A5BE1" w14:textId="77777777" w:rsidR="00EF463A" w:rsidRPr="009F6850" w:rsidRDefault="00EF463A" w:rsidP="00F3403C">
            <w:pPr>
              <w:jc w:val="center"/>
            </w:pPr>
            <w:r w:rsidRPr="009F6850">
              <w:t>3 Nodes</w:t>
            </w:r>
          </w:p>
        </w:tc>
        <w:tc>
          <w:tcPr>
            <w:tcW w:w="970" w:type="dxa"/>
          </w:tcPr>
          <w:p w14:paraId="2EF3939E" w14:textId="77777777" w:rsidR="00EF463A" w:rsidRPr="009F6850" w:rsidRDefault="00EF463A" w:rsidP="00F3403C">
            <w:pPr>
              <w:jc w:val="center"/>
            </w:pPr>
            <w:r w:rsidRPr="009F6850">
              <w:t>2 Nodes</w:t>
            </w:r>
          </w:p>
        </w:tc>
        <w:tc>
          <w:tcPr>
            <w:tcW w:w="970" w:type="dxa"/>
          </w:tcPr>
          <w:p w14:paraId="5172D5CF" w14:textId="77777777" w:rsidR="00EF463A" w:rsidRPr="009F6850" w:rsidRDefault="00EF463A" w:rsidP="00F3403C">
            <w:pPr>
              <w:jc w:val="center"/>
            </w:pPr>
            <w:r w:rsidRPr="009F6850">
              <w:t>1 Nodes</w:t>
            </w:r>
          </w:p>
        </w:tc>
      </w:tr>
      <w:tr w:rsidR="00EF463A" w:rsidRPr="009F6850" w14:paraId="00BF90DC" w14:textId="77777777" w:rsidTr="00F3403C">
        <w:tc>
          <w:tcPr>
            <w:tcW w:w="1563" w:type="dxa"/>
          </w:tcPr>
          <w:p w14:paraId="25CCCB6A" w14:textId="77777777" w:rsidR="00EF463A" w:rsidRPr="009F6850" w:rsidRDefault="00EF463A" w:rsidP="00F3403C">
            <w:pPr>
              <w:jc w:val="thaiDistribute"/>
            </w:pPr>
            <w:proofErr w:type="spellStart"/>
            <w:r w:rsidRPr="009F6850">
              <w:t>Smartcontract</w:t>
            </w:r>
            <w:proofErr w:type="spellEnd"/>
            <w:r w:rsidRPr="009F6850">
              <w:t xml:space="preserve"> Deployment</w:t>
            </w:r>
          </w:p>
        </w:tc>
        <w:tc>
          <w:tcPr>
            <w:tcW w:w="969" w:type="dxa"/>
            <w:vAlign w:val="center"/>
          </w:tcPr>
          <w:p w14:paraId="3CA468B1"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0A511736"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63F41BFA"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26E229DA"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4D6C567A"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03E6EB2"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06297D7B" w14:textId="77777777" w:rsidR="00EF463A" w:rsidRPr="009F6850" w:rsidRDefault="00EF463A" w:rsidP="00F3403C">
            <w:pPr>
              <w:jc w:val="center"/>
              <w:rPr>
                <w:color w:val="CC0000"/>
              </w:rPr>
            </w:pPr>
            <w:r w:rsidRPr="009F6850">
              <w:rPr>
                <w:color w:val="CC0000"/>
              </w:rPr>
              <w:sym w:font="Wingdings" w:char="F0FB"/>
            </w:r>
          </w:p>
        </w:tc>
      </w:tr>
      <w:tr w:rsidR="00EF463A" w:rsidRPr="009F6850" w14:paraId="75702B75" w14:textId="77777777" w:rsidTr="00F3403C">
        <w:tc>
          <w:tcPr>
            <w:tcW w:w="1563" w:type="dxa"/>
          </w:tcPr>
          <w:p w14:paraId="5024EBBD" w14:textId="77777777" w:rsidR="00EF463A" w:rsidRPr="009F6850" w:rsidRDefault="00EF463A" w:rsidP="00F3403C">
            <w:pPr>
              <w:jc w:val="thaiDistribute"/>
            </w:pPr>
            <w:r w:rsidRPr="009F6850">
              <w:t>Document Register</w:t>
            </w:r>
          </w:p>
        </w:tc>
        <w:tc>
          <w:tcPr>
            <w:tcW w:w="969" w:type="dxa"/>
            <w:vAlign w:val="center"/>
          </w:tcPr>
          <w:p w14:paraId="337484C2"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815D647"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8CA266E"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E310C20"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AAAEA03"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69E04C61"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CDF1687" w14:textId="77777777" w:rsidR="00EF463A" w:rsidRPr="009F6850" w:rsidRDefault="00EF463A" w:rsidP="00F3403C">
            <w:pPr>
              <w:jc w:val="center"/>
              <w:rPr>
                <w:color w:val="CC0000"/>
              </w:rPr>
            </w:pPr>
            <w:r w:rsidRPr="009F6850">
              <w:rPr>
                <w:color w:val="CC0000"/>
              </w:rPr>
              <w:sym w:font="Wingdings" w:char="F0FB"/>
            </w:r>
          </w:p>
        </w:tc>
      </w:tr>
      <w:tr w:rsidR="00EF463A" w:rsidRPr="009F6850" w14:paraId="6262233D" w14:textId="77777777" w:rsidTr="00F3403C">
        <w:tc>
          <w:tcPr>
            <w:tcW w:w="1563" w:type="dxa"/>
          </w:tcPr>
          <w:p w14:paraId="6B400F5A" w14:textId="77777777" w:rsidR="00EF463A" w:rsidRPr="009F6850" w:rsidRDefault="00EF463A" w:rsidP="00F3403C">
            <w:pPr>
              <w:jc w:val="thaiDistribute"/>
            </w:pPr>
            <w:r w:rsidRPr="009F6850">
              <w:t>Document Query</w:t>
            </w:r>
          </w:p>
        </w:tc>
        <w:tc>
          <w:tcPr>
            <w:tcW w:w="969" w:type="dxa"/>
            <w:vAlign w:val="center"/>
          </w:tcPr>
          <w:p w14:paraId="1399E69C"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230AC57"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70504BE3"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537C2BD7"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DAAB1FE"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787B43C6"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2BE3EF5A" w14:textId="77777777" w:rsidR="00EF463A" w:rsidRPr="009F6850" w:rsidRDefault="00EF463A" w:rsidP="00F3403C">
            <w:pPr>
              <w:keepNext/>
              <w:jc w:val="center"/>
              <w:rPr>
                <w:color w:val="CC0000"/>
              </w:rPr>
            </w:pPr>
            <w:r w:rsidRPr="009F6850">
              <w:rPr>
                <w:color w:val="CC0000"/>
              </w:rPr>
              <w:sym w:font="Wingdings" w:char="F0FB"/>
            </w:r>
          </w:p>
        </w:tc>
      </w:tr>
    </w:tbl>
    <w:p w14:paraId="1CE1FAE3" w14:textId="77777777" w:rsidR="00E13142" w:rsidRPr="009F6850" w:rsidRDefault="00E13142" w:rsidP="005C7277">
      <w:pPr>
        <w:spacing w:line="360" w:lineRule="auto"/>
        <w:jc w:val="thaiDistribute"/>
      </w:pPr>
    </w:p>
    <w:p w14:paraId="16DAA4D1" w14:textId="08436763" w:rsidR="00653703" w:rsidRPr="009F6850" w:rsidRDefault="005C7277" w:rsidP="005C7277">
      <w:pPr>
        <w:spacing w:line="360" w:lineRule="auto"/>
        <w:jc w:val="thaiDistribute"/>
      </w:pPr>
      <w:r w:rsidRPr="009F6850">
        <w:lastRenderedPageBreak/>
        <w:tab/>
      </w:r>
      <w:r w:rsidR="00653703" w:rsidRPr="009F6850">
        <w:t xml:space="preserve">After looking into the root cause of the result, it is turn out that the 7-Nodes Example cannot resolve the Block validation process cycle in a situation with </w:t>
      </w:r>
      <w:r w:rsidR="009B5086" w:rsidRPr="009F6850">
        <w:t>fewer than</w:t>
      </w:r>
      <w:r w:rsidR="00653703" w:rsidRPr="009F6850">
        <w:t xml:space="preserve"> 5 active nodes</w:t>
      </w:r>
      <w:r w:rsidRPr="009F6850">
        <w:t xml:space="preserve">. </w:t>
      </w:r>
      <w:r w:rsidRPr="009F6850">
        <w:fldChar w:fldCharType="begin" w:fldLock="1"/>
      </w:r>
      <w:r w:rsidRPr="009F6850">
        <w:instrText xml:space="preserve"> REF _Ref76732523 \h  \* MERGEFORMAT </w:instrText>
      </w:r>
      <w:r w:rsidRPr="009F6850">
        <w:fldChar w:fldCharType="separate"/>
      </w:r>
      <w:r w:rsidRPr="009F6850">
        <w:t xml:space="preserve">Figure </w:t>
      </w:r>
      <w:r w:rsidRPr="009F6850">
        <w:rPr>
          <w:noProof/>
        </w:rPr>
        <w:t>4</w:t>
      </w:r>
      <w:r w:rsidRPr="009F6850">
        <w:rPr>
          <w:noProof/>
        </w:rPr>
        <w:noBreakHyphen/>
        <w:t>71</w:t>
      </w:r>
      <w:r w:rsidRPr="009F6850">
        <w:fldChar w:fldCharType="end"/>
      </w:r>
      <w:r w:rsidRPr="009F6850">
        <w:t xml:space="preserve"> </w:t>
      </w:r>
      <w:r w:rsidR="00653703" w:rsidRPr="009F6850">
        <w:t>shows the content of the log file monitoring the 7-Nodes example process where the upper red rectangle shows the beginning of the network while the lower red rectangle shows the process stopped at the initiation of the first Block validation process. The log shows that the Block validation process cycle which would repeat continuously and endlessly simply stopped at the first Block and there is no further upcoming process appeared in the log or none of any error notification appeared.</w:t>
      </w:r>
    </w:p>
    <w:p w14:paraId="480C4C2E" w14:textId="0A2472BF" w:rsidR="00653703" w:rsidRPr="009F6850" w:rsidRDefault="00653703" w:rsidP="005C7277">
      <w:pPr>
        <w:spacing w:line="360" w:lineRule="auto"/>
        <w:jc w:val="thaiDistribute"/>
      </w:pPr>
      <w:r w:rsidRPr="009F6850">
        <w:tab/>
      </w:r>
      <w:r w:rsidR="009B5086" w:rsidRPr="009F6850">
        <w:t>Noteworthy, this is not even related to the condition of IBFT consensus where it requires at least 2/3 of all nodes to vote for the same Block version to complete the validation process. The system should be able to operate normally without error even there are fewer than 5 active nodes when all active nodes agreeing on the same Block version and there is no "bad actor node" present in the system to propose a falsified Block version that interrupts the vote</w:t>
      </w:r>
    </w:p>
    <w:p w14:paraId="5096093F" w14:textId="59303012" w:rsidR="005C7277" w:rsidRPr="009F6850" w:rsidRDefault="00653703" w:rsidP="005C7277">
      <w:pPr>
        <w:spacing w:line="360" w:lineRule="auto"/>
        <w:jc w:val="thaiDistribute"/>
      </w:pPr>
      <w:r w:rsidRPr="009F6850">
        <w:tab/>
      </w:r>
      <w:r w:rsidR="00F9770E" w:rsidRPr="009F6850">
        <w:t xml:space="preserve">We think that a possible reason could be that the 7-Nodes example may not be developed for the situation with 4,3,2, or 1 active node as it was only built to aid </w:t>
      </w:r>
      <w:proofErr w:type="spellStart"/>
      <w:r w:rsidR="00F9770E" w:rsidRPr="009F6850">
        <w:t>Smartcontract</w:t>
      </w:r>
      <w:proofErr w:type="spellEnd"/>
      <w:r w:rsidR="00F9770E" w:rsidRPr="009F6850">
        <w:t xml:space="preserve"> developers to easily deploy and test their </w:t>
      </w:r>
      <w:proofErr w:type="spellStart"/>
      <w:r w:rsidR="00F9770E" w:rsidRPr="009F6850">
        <w:t>Smartcontract</w:t>
      </w:r>
      <w:proofErr w:type="spellEnd"/>
      <w:r w:rsidR="00F9770E" w:rsidRPr="009F6850">
        <w:t xml:space="preserve"> in the proper 7 active nodes simulated environment closely </w:t>
      </w:r>
      <w:proofErr w:type="gramStart"/>
      <w:r w:rsidR="00F9770E" w:rsidRPr="009F6850">
        <w:t>similar to</w:t>
      </w:r>
      <w:proofErr w:type="gramEnd"/>
      <w:r w:rsidR="00F9770E" w:rsidRPr="009F6850">
        <w:t xml:space="preserve"> the actual Blockchain network.</w:t>
      </w:r>
    </w:p>
    <w:p w14:paraId="3FD5DC55" w14:textId="77777777" w:rsidR="007B019B" w:rsidRPr="009F6850" w:rsidRDefault="007B019B" w:rsidP="007B019B"/>
    <w:p w14:paraId="08AD8FA1" w14:textId="77777777" w:rsidR="00EF463A" w:rsidRPr="009F6850" w:rsidRDefault="00EF463A" w:rsidP="00EF463A">
      <w:pPr>
        <w:keepNext/>
        <w:spacing w:after="240"/>
        <w:jc w:val="center"/>
      </w:pPr>
      <w:r w:rsidRPr="009F6850">
        <w:rPr>
          <w:noProof/>
        </w:rPr>
        <w:lastRenderedPageBreak/>
        <w:drawing>
          <wp:inline distT="0" distB="0" distL="0" distR="0" wp14:anchorId="1207AB8E" wp14:editId="07E336D9">
            <wp:extent cx="5830335" cy="3228229"/>
            <wp:effectExtent l="0" t="0" r="0" b="0"/>
            <wp:docPr id="92" name="Picture 9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Text&#10;&#10;Description automatically generated"/>
                    <pic:cNvPicPr/>
                  </pic:nvPicPr>
                  <pic:blipFill>
                    <a:blip r:embed="rId144"/>
                    <a:stretch>
                      <a:fillRect/>
                    </a:stretch>
                  </pic:blipFill>
                  <pic:spPr>
                    <a:xfrm>
                      <a:off x="0" y="0"/>
                      <a:ext cx="5863973" cy="3246854"/>
                    </a:xfrm>
                    <a:prstGeom prst="rect">
                      <a:avLst/>
                    </a:prstGeom>
                  </pic:spPr>
                </pic:pic>
              </a:graphicData>
            </a:graphic>
          </wp:inline>
        </w:drawing>
      </w:r>
    </w:p>
    <w:p w14:paraId="056BC23F" w14:textId="27F22D41" w:rsidR="00EF463A" w:rsidRPr="009F6850" w:rsidRDefault="00EF463A" w:rsidP="00EF463A">
      <w:pPr>
        <w:pStyle w:val="Caption"/>
        <w:spacing w:after="240"/>
        <w:jc w:val="center"/>
      </w:pPr>
      <w:bookmarkStart w:id="325" w:name="_Ref76732523"/>
      <w:bookmarkStart w:id="326" w:name="_Ref76755316"/>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71</w:t>
        </w:r>
      </w:fldSimple>
      <w:bookmarkEnd w:id="325"/>
      <w:r w:rsidRPr="009F6850">
        <w:t xml:space="preserve"> </w:t>
      </w:r>
      <w:bookmarkStart w:id="327" w:name="_Ref76755194"/>
      <w:r w:rsidRPr="009F6850">
        <w:t>The 7-Node Example system log</w:t>
      </w:r>
      <w:bookmarkEnd w:id="326"/>
      <w:bookmarkEnd w:id="327"/>
    </w:p>
    <w:p w14:paraId="6C051BC4" w14:textId="7C9BC054" w:rsidR="00FD1C46" w:rsidRPr="009F6850" w:rsidRDefault="00FD1C46" w:rsidP="006A79A8">
      <w:pPr>
        <w:spacing w:line="360" w:lineRule="auto"/>
        <w:jc w:val="thaiDistribute"/>
      </w:pPr>
      <w:r w:rsidRPr="009F6850">
        <w:tab/>
        <w:t xml:space="preserve">It also must be noted that it is possible for the case that contains an even number of nodes may cause failure in Block validation attempt due to </w:t>
      </w:r>
      <w:proofErr w:type="gramStart"/>
      <w:r w:rsidRPr="009F6850">
        <w:t>the majority of</w:t>
      </w:r>
      <w:proofErr w:type="gramEnd"/>
      <w:r w:rsidRPr="009F6850">
        <w:t xml:space="preserve"> Block approval from nodes not meet the least requirement of 2/3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2/3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32BA2D4F" w14:textId="1D820AEB" w:rsidR="008132D5" w:rsidRPr="009F6850" w:rsidRDefault="008132D5" w:rsidP="009004A0">
      <w:pPr>
        <w:tabs>
          <w:tab w:val="left" w:pos="709"/>
        </w:tabs>
        <w:spacing w:line="360" w:lineRule="auto"/>
        <w:jc w:val="thaiDistribute"/>
      </w:pPr>
    </w:p>
    <w:p w14:paraId="20E9965D" w14:textId="3C3A4214" w:rsidR="008A3AE2" w:rsidRPr="009F6850" w:rsidRDefault="008A3AE2" w:rsidP="009004A0">
      <w:pPr>
        <w:tabs>
          <w:tab w:val="left" w:pos="709"/>
        </w:tabs>
        <w:spacing w:line="360" w:lineRule="auto"/>
        <w:jc w:val="thaiDistribute"/>
      </w:pPr>
    </w:p>
    <w:p w14:paraId="2205E05E" w14:textId="183BE705" w:rsidR="008A3AE2" w:rsidRPr="009F6850" w:rsidRDefault="008A3AE2" w:rsidP="009004A0">
      <w:pPr>
        <w:tabs>
          <w:tab w:val="left" w:pos="709"/>
        </w:tabs>
        <w:spacing w:line="360" w:lineRule="auto"/>
        <w:jc w:val="thaiDistribute"/>
      </w:pPr>
    </w:p>
    <w:p w14:paraId="4D1A6D0D" w14:textId="36E66303" w:rsidR="008A3AE2" w:rsidRPr="009F6850" w:rsidRDefault="008A3AE2" w:rsidP="009004A0">
      <w:pPr>
        <w:tabs>
          <w:tab w:val="left" w:pos="709"/>
        </w:tabs>
        <w:spacing w:line="360" w:lineRule="auto"/>
        <w:jc w:val="thaiDistribute"/>
      </w:pPr>
    </w:p>
    <w:p w14:paraId="3F71329F" w14:textId="77777777" w:rsidR="008A3AE2" w:rsidRPr="009F6850" w:rsidRDefault="008A3AE2" w:rsidP="009004A0">
      <w:pPr>
        <w:tabs>
          <w:tab w:val="left" w:pos="709"/>
        </w:tabs>
        <w:spacing w:line="360" w:lineRule="auto"/>
        <w:jc w:val="thaiDistribute"/>
      </w:pPr>
    </w:p>
    <w:p w14:paraId="12205384" w14:textId="355157C2" w:rsidR="009004A0" w:rsidRPr="009F6850" w:rsidRDefault="009004A0" w:rsidP="00563D78">
      <w:pPr>
        <w:pStyle w:val="Heading3"/>
      </w:pPr>
      <w:bookmarkStart w:id="328" w:name="CHAPTERIV_442"/>
      <w:r w:rsidRPr="009F6850">
        <w:lastRenderedPageBreak/>
        <w:t>4.4.</w:t>
      </w:r>
      <w:r w:rsidR="00BE315A" w:rsidRPr="009F6850">
        <w:t>2</w:t>
      </w:r>
      <w:r w:rsidRPr="009F6850">
        <w:t xml:space="preserve"> </w:t>
      </w:r>
      <w:r w:rsidR="00476739" w:rsidRPr="009F6850">
        <w:t>Performance Test</w:t>
      </w:r>
    </w:p>
    <w:bookmarkEnd w:id="328"/>
    <w:p w14:paraId="58895F12" w14:textId="1494D395" w:rsidR="008B5357" w:rsidRPr="009F6850" w:rsidRDefault="008B5357" w:rsidP="000160CD">
      <w:pPr>
        <w:spacing w:line="360" w:lineRule="auto"/>
        <w:jc w:val="thaiDistribute"/>
      </w:pPr>
      <w:r w:rsidRPr="009F6850">
        <w:tab/>
      </w:r>
      <w:r w:rsidR="00B40F50" w:rsidRPr="009F6850">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p>
    <w:p w14:paraId="081DD414" w14:textId="4833BC93" w:rsidR="000160CD" w:rsidRPr="009F6850" w:rsidRDefault="000160CD" w:rsidP="000160CD">
      <w:pPr>
        <w:spacing w:after="240" w:line="360" w:lineRule="auto"/>
        <w:jc w:val="thaiDistribute"/>
      </w:pPr>
      <w:r w:rsidRPr="009F6850">
        <w:tab/>
        <w:t>As mentioned in Section 4.4.1 that the 7-Nodes example only functions normally with 7, 6, and 5 active nodes, so the performance test with a varied node number only possible for the case with the specified active nodes.</w:t>
      </w:r>
    </w:p>
    <w:p w14:paraId="449B1A72" w14:textId="38F76E63" w:rsidR="008132D5" w:rsidRPr="009F6850" w:rsidRDefault="00A37A03">
      <w:pPr>
        <w:keepNext/>
        <w:spacing w:line="360" w:lineRule="auto"/>
        <w:jc w:val="thaiDistribute"/>
      </w:pPr>
      <w:r w:rsidRPr="009F6850">
        <w:br w:type="page"/>
      </w:r>
      <w:r w:rsidR="008132D5" w:rsidRPr="009F6850">
        <w:lastRenderedPageBreak/>
        <w:tab/>
        <w:t>4.4.2.</w:t>
      </w:r>
      <w:r w:rsidR="003F1C2E">
        <w:t>1</w:t>
      </w:r>
      <w:r w:rsidR="008132D5" w:rsidRPr="009F6850">
        <w:t xml:space="preserve"> Test if number of active nodes would cause change in performance of Document Register function</w:t>
      </w:r>
    </w:p>
    <w:p w14:paraId="0D5A4A3A" w14:textId="5BDE3AC8" w:rsidR="00FB269A" w:rsidRPr="009F6850" w:rsidRDefault="00FF133D">
      <w:pPr>
        <w:keepNext/>
        <w:spacing w:line="360" w:lineRule="auto"/>
        <w:jc w:val="thaiDistribute"/>
      </w:pPr>
      <w:r w:rsidRPr="009F6850">
        <w:tab/>
        <w:t>This setup is performed by trigger the XDS Document Repository Actor to start the Document Register function which will send the ITI-42 transaction containing metadata attributes set of the selected document (Tx1 - Tx10) to the XDS Document Registry Actor of the 1st Node (only one active node received the register). The processing time the XDS Document Registry took to complete the process publishing the metadata attributes set into the Blockchain ledger will be measured for the experiment result.</w:t>
      </w:r>
    </w:p>
    <w:p w14:paraId="2AFDCADB" w14:textId="2FBB0EE2" w:rsidR="00FB269A" w:rsidRPr="009F6850" w:rsidRDefault="00FB269A">
      <w:pPr>
        <w:keepNext/>
        <w:spacing w:line="360" w:lineRule="auto"/>
        <w:jc w:val="thaiDistribute"/>
      </w:pPr>
      <w:r w:rsidRPr="009F6850">
        <w:tab/>
        <w:t xml:space="preserve">With 7 active nodes, the 1st Node XDS Document Registry Actor took an average processing time of </w:t>
      </w:r>
      <w:r w:rsidR="00495722" w:rsidRPr="009F6850">
        <w:t>3.65415466</w:t>
      </w:r>
      <w:r w:rsidRPr="009F6850">
        <w:t xml:space="preserve"> seconds with the maximum processing time at </w:t>
      </w:r>
      <w:r w:rsidR="00495722" w:rsidRPr="009F6850">
        <w:t>4.172552233</w:t>
      </w:r>
      <w:r w:rsidRPr="009F6850">
        <w:t xml:space="preserve"> seconds and the minimum processing time at </w:t>
      </w:r>
      <w:r w:rsidR="00495722" w:rsidRPr="009F6850">
        <w:t>2.880175005</w:t>
      </w:r>
      <w:r w:rsidRPr="009F6850">
        <w:t xml:space="preserve"> seconds.</w:t>
      </w:r>
    </w:p>
    <w:p w14:paraId="40E4C8C0" w14:textId="40F8AC56" w:rsidR="00FB269A" w:rsidRPr="009F6850" w:rsidRDefault="00FB269A">
      <w:pPr>
        <w:keepNext/>
        <w:spacing w:line="360" w:lineRule="auto"/>
        <w:jc w:val="thaiDistribute"/>
      </w:pPr>
      <w:r w:rsidRPr="009F6850">
        <w:tab/>
        <w:t xml:space="preserve">With 6 active nodes, the 1st Node XDS Document Registry Actor took an average processing time of </w:t>
      </w:r>
      <w:r w:rsidR="00495722" w:rsidRPr="009F6850">
        <w:t>4.573630153</w:t>
      </w:r>
      <w:r w:rsidRPr="009F6850">
        <w:t xml:space="preserve"> seconds with the maximum processing time at </w:t>
      </w:r>
      <w:r w:rsidR="00495722" w:rsidRPr="009F6850">
        <w:t>5.391518249</w:t>
      </w:r>
      <w:r w:rsidRPr="009F6850">
        <w:t xml:space="preserve"> seconds and the minimum processing time at </w:t>
      </w:r>
      <w:r w:rsidR="00495722" w:rsidRPr="009F6850">
        <w:t>4.245366876</w:t>
      </w:r>
      <w:r w:rsidRPr="009F6850">
        <w:t xml:space="preserve"> seconds.</w:t>
      </w:r>
    </w:p>
    <w:p w14:paraId="487B6CBD" w14:textId="23818165" w:rsidR="00FB269A" w:rsidRPr="009F6850" w:rsidRDefault="00FB269A">
      <w:pPr>
        <w:keepNext/>
        <w:spacing w:line="360" w:lineRule="auto"/>
        <w:jc w:val="thaiDistribute"/>
      </w:pPr>
      <w:r w:rsidRPr="009F6850">
        <w:tab/>
        <w:t xml:space="preserve">With 5 active nodes, the 1st Node XDS Document Registry Actor took an average processing time of </w:t>
      </w:r>
      <w:r w:rsidR="00935BE4" w:rsidRPr="009F6850">
        <w:t>5.954575049</w:t>
      </w:r>
      <w:r w:rsidRPr="009F6850">
        <w:t xml:space="preserve"> seconds with the maximum processing time at </w:t>
      </w:r>
      <w:r w:rsidR="00935BE4" w:rsidRPr="009F6850">
        <w:t>6.37163004</w:t>
      </w:r>
      <w:r w:rsidRPr="009F6850">
        <w:t xml:space="preserve"> seconds and the minimum processing time at </w:t>
      </w:r>
      <w:r w:rsidR="00935BE4" w:rsidRPr="009F6850">
        <w:t>5.273704735</w:t>
      </w:r>
      <w:r w:rsidRPr="009F6850">
        <w:t xml:space="preserve"> seconds.</w:t>
      </w:r>
    </w:p>
    <w:p w14:paraId="4CE86160" w14:textId="4FBD5B94" w:rsidR="00074FF2" w:rsidRDefault="00074FF2" w:rsidP="00021439">
      <w:pPr>
        <w:spacing w:line="360" w:lineRule="auto"/>
        <w:jc w:val="thaiDistribute"/>
      </w:pPr>
      <w:r w:rsidRPr="009F6850">
        <w:tab/>
      </w:r>
      <w:r w:rsidRPr="009F6850">
        <w:fldChar w:fldCharType="begin" w:fldLock="1"/>
      </w:r>
      <w:r w:rsidRPr="009F6850">
        <w:instrText xml:space="preserve"> REF _Ref76734885 \h  \* MERGEFORMAT </w:instrText>
      </w:r>
      <w:r w:rsidRPr="009F6850">
        <w:fldChar w:fldCharType="separate"/>
      </w:r>
      <w:r w:rsidR="003F1C2E" w:rsidRPr="009F6850">
        <w:t xml:space="preserve">Figure </w:t>
      </w:r>
      <w:r w:rsidR="003F1C2E">
        <w:rPr>
          <w:noProof/>
        </w:rPr>
        <w:t>4</w:t>
      </w:r>
      <w:r w:rsidR="003F1C2E" w:rsidRPr="009F6850">
        <w:rPr>
          <w:noProof/>
        </w:rPr>
        <w:noBreakHyphen/>
      </w:r>
      <w:r w:rsidR="003F1C2E">
        <w:rPr>
          <w:noProof/>
        </w:rPr>
        <w:t>72</w:t>
      </w:r>
      <w:r w:rsidRPr="009F6850">
        <w:fldChar w:fldCharType="end"/>
      </w:r>
      <w:r w:rsidRPr="009F6850">
        <w:t xml:space="preserve"> </w:t>
      </w:r>
      <w:r w:rsidR="00385FDD" w:rsidRPr="009F6850">
        <w:t xml:space="preserve">compares the processing times the system took to complete the Document Register function which shows that </w:t>
      </w:r>
      <w:r w:rsidR="00385FDD" w:rsidRPr="001E48EB">
        <w:rPr>
          <w:highlight w:val="yellow"/>
        </w:rPr>
        <w:t>there is a slight difference in performance between each node number variation setup</w:t>
      </w:r>
      <w:r w:rsidR="00385FDD" w:rsidRPr="009F6850">
        <w:t xml:space="preserve">. </w:t>
      </w:r>
      <w:r w:rsidR="00385FDD" w:rsidRPr="001E48EB">
        <w:rPr>
          <w:highlight w:val="yellow"/>
        </w:rPr>
        <w:t>The lesser number of active nodes, given longer processing time. This means the variation in node number is affecting the performance of the system.</w:t>
      </w:r>
    </w:p>
    <w:p w14:paraId="2E6F2D9C" w14:textId="31626A3A" w:rsidR="00883F30" w:rsidRPr="009F6850" w:rsidRDefault="00883F30" w:rsidP="00021439">
      <w:pPr>
        <w:spacing w:line="360" w:lineRule="auto"/>
        <w:jc w:val="thaiDistribute"/>
      </w:pPr>
      <w:r>
        <w:tab/>
      </w:r>
      <w:r w:rsidRPr="00883F30">
        <w:rPr>
          <w:highlight w:val="yellow"/>
        </w:rPr>
        <w:t>When no other factors affecting the system, the majority-based consensus like IBFT should have higher performance with higher active nodes when validating the same Block (the same set of transactions). The higher active nodes mean the network can meet the least criteria (2/3 of all nodes approve the Block) for the consensus faster when compared to the network with lesser active nodes. However, it can be expected that the difference will become smaller when there are more active nodes participate in the network. More nodes will increase the time gap between each node to validate and approve certain Blocks, even the network can meet the least criteria for the consensus at the same pace.</w:t>
      </w:r>
    </w:p>
    <w:p w14:paraId="4B557615" w14:textId="18167583" w:rsidR="008B5ED8" w:rsidRPr="009F6850" w:rsidRDefault="008B5ED8" w:rsidP="008132D5">
      <w:pPr>
        <w:keepNext/>
        <w:spacing w:after="240"/>
        <w:jc w:val="thaiDistribute"/>
        <w:rPr>
          <w:cs/>
        </w:rPr>
      </w:pPr>
      <w:r w:rsidRPr="009F6850">
        <w:rPr>
          <w:noProof/>
        </w:rPr>
        <w:lastRenderedPageBreak/>
        <w:drawing>
          <wp:inline distT="0" distB="0" distL="0" distR="0" wp14:anchorId="51150C6D" wp14:editId="7168C890">
            <wp:extent cx="5314950" cy="2371725"/>
            <wp:effectExtent l="0" t="0" r="0"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p w14:paraId="10514D0E" w14:textId="33CE1061" w:rsidR="004034FF" w:rsidRPr="009F6850" w:rsidRDefault="008B5ED8" w:rsidP="00BC27AF">
      <w:pPr>
        <w:pStyle w:val="Caption"/>
        <w:spacing w:after="240"/>
        <w:jc w:val="center"/>
      </w:pPr>
      <w:bookmarkStart w:id="329" w:name="_Ref76734885"/>
      <w:bookmarkStart w:id="330" w:name="_Ref76755329"/>
      <w:r w:rsidRPr="009F6850">
        <w:t xml:space="preserve">Figure </w:t>
      </w:r>
      <w:fldSimple w:instr=" STYLEREF 1 \s " w:fldLock="1">
        <w:r w:rsidR="003F1C2E">
          <w:rPr>
            <w:noProof/>
          </w:rPr>
          <w:t>4</w:t>
        </w:r>
      </w:fldSimple>
      <w:r w:rsidR="0096498E" w:rsidRPr="009F6850">
        <w:noBreakHyphen/>
      </w:r>
      <w:fldSimple w:instr=" SEQ Figure \* ARABIC \s 1 " w:fldLock="1">
        <w:r w:rsidR="003F1C2E">
          <w:rPr>
            <w:noProof/>
          </w:rPr>
          <w:t>72</w:t>
        </w:r>
      </w:fldSimple>
      <w:bookmarkEnd w:id="329"/>
      <w:r w:rsidRPr="009F6850">
        <w:t xml:space="preserve"> </w:t>
      </w:r>
      <w:bookmarkStart w:id="331" w:name="_Ref76755212"/>
      <w:r w:rsidR="00B65488">
        <w:t xml:space="preserve">Single node perform </w:t>
      </w:r>
      <w:r w:rsidRPr="009F6850">
        <w:t xml:space="preserve">Document </w:t>
      </w:r>
      <w:r w:rsidR="009B7DAC" w:rsidRPr="009F6850">
        <w:t>Register</w:t>
      </w:r>
      <w:r w:rsidR="00C04F01">
        <w:t xml:space="preserve"> </w:t>
      </w:r>
      <w:r w:rsidR="00B65488">
        <w:t>function</w:t>
      </w:r>
      <w:r w:rsidR="009B7DAC" w:rsidRPr="009F6850">
        <w:t xml:space="preserve"> on</w:t>
      </w:r>
      <w:r w:rsidRPr="009F6850">
        <w:t xml:space="preserve"> </w:t>
      </w:r>
      <w:r w:rsidR="00BA72A3" w:rsidRPr="009F6850">
        <w:t>n</w:t>
      </w:r>
      <w:r w:rsidRPr="009F6850">
        <w:t>ode number variation</w:t>
      </w:r>
      <w:r w:rsidR="00BA72A3" w:rsidRPr="009F6850">
        <w:t xml:space="preserve"> setup</w:t>
      </w:r>
      <w:bookmarkEnd w:id="330"/>
      <w:bookmarkEnd w:id="331"/>
    </w:p>
    <w:p w14:paraId="1B9FFAFD" w14:textId="45602689" w:rsidR="00C6258E" w:rsidRPr="009F6850" w:rsidRDefault="00C6258E" w:rsidP="00B4193A">
      <w:pPr>
        <w:pStyle w:val="Caption"/>
        <w:ind w:left="0"/>
        <w:jc w:val="thaiDistribute"/>
      </w:pPr>
      <w:r w:rsidRPr="009F6850">
        <w:tab/>
        <w:t>4.4.2.</w:t>
      </w:r>
      <w:r w:rsidR="003F1C2E">
        <w:t>2</w:t>
      </w:r>
      <w:r w:rsidRPr="009F6850">
        <w:t xml:space="preserve"> </w:t>
      </w:r>
      <w:r w:rsidR="007F2D9E" w:rsidRPr="009F6850">
        <w:rPr>
          <w:spacing w:val="0"/>
        </w:rPr>
        <w:t xml:space="preserve">Test if each active node </w:t>
      </w:r>
      <w:r w:rsidR="00B4193A" w:rsidRPr="009F6850">
        <w:rPr>
          <w:spacing w:val="0"/>
        </w:rPr>
        <w:t>has</w:t>
      </w:r>
      <w:r w:rsidR="007F2D9E" w:rsidRPr="009F6850">
        <w:rPr>
          <w:spacing w:val="0"/>
        </w:rPr>
        <w:t xml:space="preserve"> the same performance on performing the Document Register function</w:t>
      </w:r>
      <w:r w:rsidR="00FE6FDD" w:rsidRPr="009F6850">
        <w:rPr>
          <w:spacing w:val="0"/>
        </w:rPr>
        <w:t xml:space="preserve"> when all active nodes perform the Document Register function at the same time</w:t>
      </w:r>
      <w:r w:rsidR="005F5370" w:rsidRPr="009F6850">
        <w:rPr>
          <w:spacing w:val="0"/>
        </w:rPr>
        <w:t>.</w:t>
      </w:r>
    </w:p>
    <w:p w14:paraId="4DF225C1" w14:textId="3A081BE7" w:rsidR="00B4193A" w:rsidRPr="009F6850" w:rsidRDefault="00B4193A" w:rsidP="00B4193A">
      <w:pPr>
        <w:spacing w:line="360" w:lineRule="auto"/>
        <w:jc w:val="thaiDistribute"/>
      </w:pPr>
      <w:r w:rsidRPr="009F6850">
        <w:tab/>
        <w:t>This setup is performed by trigger the XDS Document Repository Actor to start the Document Register function which will send the ITI-42 transaction containing metadata attributes set of the selected document (Tx1 - Tx10) to the XDS Document Registry Actor of all active nodes (all active nodes received the register). The processing time the XDS Document Registry took to complete the process publishing the metadata attributes set into the Blockchain ledger in each active node will be measured for the experiment result.</w:t>
      </w:r>
      <w:r w:rsidR="009773C4" w:rsidRPr="009F6850">
        <w:t xml:space="preserve"> The experiment was further performed by varied active nodes number to check if there are any differences in the experiment result which is further explained in Section 4.4.2.</w:t>
      </w:r>
      <w:r w:rsidR="003F1C2E">
        <w:t>3</w:t>
      </w:r>
      <w:r w:rsidR="009773C4" w:rsidRPr="009F6850">
        <w:t>.</w:t>
      </w:r>
    </w:p>
    <w:p w14:paraId="0C71A243" w14:textId="1B7F9E82" w:rsidR="000B433E" w:rsidRPr="009F6850" w:rsidRDefault="000B433E" w:rsidP="000B433E">
      <w:pPr>
        <w:spacing w:line="360" w:lineRule="auto"/>
        <w:jc w:val="thaiDistribute"/>
      </w:pPr>
      <w:r w:rsidRPr="009F6850">
        <w:tab/>
        <w:t xml:space="preserve">With 7 active nodes, to complete the Document Register function, the 1st Node took an average processing time of </w:t>
      </w:r>
      <w:r w:rsidR="00994385" w:rsidRPr="009F6850">
        <w:t>6.694740502</w:t>
      </w:r>
      <w:r w:rsidRPr="009F6850">
        <w:t xml:space="preserve"> seconds. The 2nd Node took an average processing time of </w:t>
      </w:r>
      <w:r w:rsidR="00994385" w:rsidRPr="009F6850">
        <w:t>6.64481847</w:t>
      </w:r>
      <w:r w:rsidRPr="009F6850">
        <w:t xml:space="preserve"> seconds. The 3rd Node took an average processing time of </w:t>
      </w:r>
      <w:r w:rsidR="00994385" w:rsidRPr="009F6850">
        <w:t>6.697508806</w:t>
      </w:r>
      <w:r w:rsidRPr="009F6850">
        <w:t xml:space="preserve"> seconds. The 4th Node took an average processing time of </w:t>
      </w:r>
      <w:r w:rsidR="00994385" w:rsidRPr="009F6850">
        <w:t>6.892059017</w:t>
      </w:r>
      <w:r w:rsidRPr="009F6850">
        <w:t xml:space="preserve"> seconds. The 5th Node took an average processing time of </w:t>
      </w:r>
      <w:r w:rsidR="00994385" w:rsidRPr="009F6850">
        <w:t>7.026599076</w:t>
      </w:r>
      <w:r w:rsidRPr="009F6850">
        <w:t xml:space="preserve"> seconds. The 6th Node took an average processing time of </w:t>
      </w:r>
      <w:r w:rsidR="00994385" w:rsidRPr="009F6850">
        <w:t>6.695705492</w:t>
      </w:r>
      <w:r w:rsidRPr="009F6850">
        <w:t xml:space="preserve"> seconds. The 7th Node took an average processing time of </w:t>
      </w:r>
      <w:r w:rsidR="00994385" w:rsidRPr="009F6850">
        <w:t>6.631355668</w:t>
      </w:r>
      <w:r w:rsidRPr="009F6850">
        <w:t xml:space="preserve"> seconds. All active nodes show no significant difference in performance to complete the function as shown in </w:t>
      </w:r>
      <w:r w:rsidR="004034FF" w:rsidRPr="009F6850">
        <w:fldChar w:fldCharType="begin" w:fldLock="1"/>
      </w:r>
      <w:r w:rsidR="004034FF" w:rsidRPr="009F6850">
        <w:instrText xml:space="preserve"> REF _Ref76736002 \h </w:instrText>
      </w:r>
      <w:r w:rsidR="00A7157F" w:rsidRPr="009F6850">
        <w:instrText xml:space="preserve"> \* MERGEFORMAT </w:instrText>
      </w:r>
      <w:r w:rsidR="004034FF" w:rsidRPr="009F6850">
        <w:fldChar w:fldCharType="separate"/>
      </w:r>
      <w:r w:rsidR="00B76FCE" w:rsidRPr="009F6850">
        <w:t xml:space="preserve">Figure </w:t>
      </w:r>
      <w:r w:rsidR="00B76FCE">
        <w:rPr>
          <w:noProof/>
        </w:rPr>
        <w:t>4</w:t>
      </w:r>
      <w:r w:rsidR="00B76FCE" w:rsidRPr="009F6850">
        <w:rPr>
          <w:noProof/>
        </w:rPr>
        <w:noBreakHyphen/>
      </w:r>
      <w:r w:rsidR="00B76FCE">
        <w:rPr>
          <w:noProof/>
        </w:rPr>
        <w:t>73</w:t>
      </w:r>
      <w:r w:rsidR="004034FF" w:rsidRPr="009F6850">
        <w:fldChar w:fldCharType="end"/>
      </w:r>
      <w:r w:rsidRPr="009F6850">
        <w:t>.</w:t>
      </w:r>
      <w:r w:rsidR="004034FF" w:rsidRPr="009F6850">
        <w:t xml:space="preserve"> </w:t>
      </w:r>
    </w:p>
    <w:p w14:paraId="2E37FC5C" w14:textId="2FCDC271" w:rsidR="003C5239" w:rsidRPr="009F6850" w:rsidRDefault="006C2329" w:rsidP="006C2329">
      <w:pPr>
        <w:spacing w:line="360" w:lineRule="auto"/>
        <w:jc w:val="thaiDistribute"/>
      </w:pPr>
      <w:r w:rsidRPr="009F6850">
        <w:lastRenderedPageBreak/>
        <w:tab/>
        <w:t xml:space="preserve">With 6 active nodes, to complete the Document Register function, the 1st Node took an average processing time of </w:t>
      </w:r>
      <w:r w:rsidR="00BF74A5" w:rsidRPr="009F6850">
        <w:t>7.261896542</w:t>
      </w:r>
      <w:r w:rsidRPr="009F6850">
        <w:t xml:space="preserve"> seconds. The 2nd Node took an average processing time of </w:t>
      </w:r>
      <w:r w:rsidR="00BF74A5" w:rsidRPr="009F6850">
        <w:t>7.03144854</w:t>
      </w:r>
      <w:r w:rsidRPr="009F6850">
        <w:t xml:space="preserve"> seconds. The 3rd Node took an average processing time of </w:t>
      </w:r>
      <w:r w:rsidR="00BF74A5" w:rsidRPr="009F6850">
        <w:t>7.14090967</w:t>
      </w:r>
      <w:r w:rsidRPr="009F6850">
        <w:t xml:space="preserve"> seconds. The 4th Node took an average processing time of </w:t>
      </w:r>
      <w:r w:rsidR="00BF74A5" w:rsidRPr="009F6850">
        <w:t>7.137407174</w:t>
      </w:r>
      <w:r w:rsidRPr="009F6850">
        <w:t xml:space="preserve"> seconds. The 5th Node took an average processing time of </w:t>
      </w:r>
      <w:r w:rsidR="00BF74A5" w:rsidRPr="009F6850">
        <w:t>7.05559841</w:t>
      </w:r>
      <w:r w:rsidRPr="009F6850">
        <w:t xml:space="preserve"> seconds. The 6th Node took an average processing time of </w:t>
      </w:r>
      <w:r w:rsidR="00BF74A5" w:rsidRPr="009F6850">
        <w:t>7.087177031</w:t>
      </w:r>
      <w:r w:rsidRPr="009F6850">
        <w:t xml:space="preserve"> seconds. All active nodes show no significant difference in performance to complete the function as shown in </w:t>
      </w:r>
      <w:r w:rsidR="000B433E" w:rsidRPr="009F6850">
        <w:fldChar w:fldCharType="begin" w:fldLock="1"/>
      </w:r>
      <w:r w:rsidR="000B433E" w:rsidRPr="009F6850">
        <w:instrText xml:space="preserve"> REF _Ref76755108 \h  \* MERGEFORMAT </w:instrText>
      </w:r>
      <w:r w:rsidR="000B433E" w:rsidRPr="009F6850">
        <w:fldChar w:fldCharType="separate"/>
      </w:r>
      <w:r w:rsidR="00B76FCE" w:rsidRPr="009F6850">
        <w:t xml:space="preserve">Figure </w:t>
      </w:r>
      <w:r w:rsidR="00B76FCE">
        <w:rPr>
          <w:noProof/>
        </w:rPr>
        <w:t>4</w:t>
      </w:r>
      <w:r w:rsidR="00B76FCE" w:rsidRPr="009F6850">
        <w:rPr>
          <w:noProof/>
        </w:rPr>
        <w:noBreakHyphen/>
      </w:r>
      <w:r w:rsidR="00B76FCE">
        <w:rPr>
          <w:noProof/>
        </w:rPr>
        <w:t>74</w:t>
      </w:r>
      <w:r w:rsidR="000B433E" w:rsidRPr="009F6850">
        <w:fldChar w:fldCharType="end"/>
      </w:r>
      <w:r w:rsidRPr="009F6850">
        <w:t>.</w:t>
      </w:r>
    </w:p>
    <w:p w14:paraId="646F350E" w14:textId="05608550" w:rsidR="00CA5931" w:rsidRPr="009F6850" w:rsidRDefault="000D2E62" w:rsidP="000D2E62">
      <w:pPr>
        <w:spacing w:line="360" w:lineRule="auto"/>
        <w:jc w:val="thaiDistribute"/>
      </w:pPr>
      <w:r w:rsidRPr="009F6850">
        <w:tab/>
        <w:t xml:space="preserve">With 5 active nodes, to complete the Document Register function, the 1st Node took an average processing time of </w:t>
      </w:r>
      <w:r w:rsidR="00067D2F" w:rsidRPr="009F6850">
        <w:t>7.289964378</w:t>
      </w:r>
      <w:r w:rsidRPr="009F6850">
        <w:t xml:space="preserve"> seconds. The 2nd Node took an average processing time of </w:t>
      </w:r>
      <w:r w:rsidR="00067D2F" w:rsidRPr="009F6850">
        <w:t>7.232330579</w:t>
      </w:r>
      <w:r w:rsidRPr="009F6850">
        <w:t xml:space="preserve"> seconds. The 3rd Node took an average processing time of </w:t>
      </w:r>
      <w:r w:rsidR="00067D2F" w:rsidRPr="009F6850">
        <w:t>7.27142245</w:t>
      </w:r>
      <w:r w:rsidRPr="009F6850">
        <w:t xml:space="preserve"> seconds. The 4th Node took an average processing time of </w:t>
      </w:r>
      <w:r w:rsidR="00067D2F" w:rsidRPr="009F6850">
        <w:t>7.150316791</w:t>
      </w:r>
      <w:r w:rsidRPr="009F6850">
        <w:t xml:space="preserve"> seconds. The 5th Node took an average processing time of </w:t>
      </w:r>
      <w:r w:rsidR="00067D2F" w:rsidRPr="009F6850">
        <w:t>7.146553912</w:t>
      </w:r>
      <w:r w:rsidRPr="009F6850">
        <w:t xml:space="preserve"> seconds. All active nodes show no significant difference in performance to complete the function as shown in </w:t>
      </w:r>
      <w:r w:rsidR="004034FF" w:rsidRPr="009F6850">
        <w:fldChar w:fldCharType="begin" w:fldLock="1"/>
      </w:r>
      <w:r w:rsidR="004034FF" w:rsidRPr="009F6850">
        <w:instrText xml:space="preserve"> REF _Ref76736011 \h </w:instrText>
      </w:r>
      <w:r w:rsidR="00A7157F" w:rsidRPr="009F6850">
        <w:instrText xml:space="preserve"> \* MERGEFORMAT </w:instrText>
      </w:r>
      <w:r w:rsidR="004034FF" w:rsidRPr="009F6850">
        <w:fldChar w:fldCharType="separate"/>
      </w:r>
      <w:r w:rsidR="00B76FCE" w:rsidRPr="009F6850">
        <w:t xml:space="preserve">Figure </w:t>
      </w:r>
      <w:r w:rsidR="00B76FCE">
        <w:rPr>
          <w:noProof/>
        </w:rPr>
        <w:t>4</w:t>
      </w:r>
      <w:r w:rsidR="00B76FCE" w:rsidRPr="009F6850">
        <w:rPr>
          <w:noProof/>
        </w:rPr>
        <w:noBreakHyphen/>
      </w:r>
      <w:r w:rsidR="00B76FCE">
        <w:rPr>
          <w:noProof/>
        </w:rPr>
        <w:t>75</w:t>
      </w:r>
      <w:r w:rsidR="004034FF" w:rsidRPr="009F6850">
        <w:fldChar w:fldCharType="end"/>
      </w:r>
      <w:r w:rsidRPr="009F6850">
        <w:t>.</w:t>
      </w:r>
      <w:r w:rsidR="004034FF" w:rsidRPr="009F6850">
        <w:t xml:space="preserve"> </w:t>
      </w:r>
    </w:p>
    <w:p w14:paraId="6909A62D" w14:textId="77777777" w:rsidR="00AE1B76" w:rsidRPr="009F6850" w:rsidRDefault="00AE1B76" w:rsidP="007014D0"/>
    <w:p w14:paraId="3DF92C6A" w14:textId="77777777" w:rsidR="00465E6A" w:rsidRPr="009F6850" w:rsidRDefault="008B5ED8" w:rsidP="008132D5">
      <w:pPr>
        <w:keepNext/>
      </w:pPr>
      <w:r w:rsidRPr="009F6850">
        <w:rPr>
          <w:noProof/>
        </w:rPr>
        <w:drawing>
          <wp:inline distT="0" distB="0" distL="0" distR="0" wp14:anchorId="71F72F24" wp14:editId="2CBA347E">
            <wp:extent cx="5309870" cy="3097530"/>
            <wp:effectExtent l="0" t="0" r="5080" b="762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p>
    <w:p w14:paraId="3426D70E" w14:textId="3E9A6482" w:rsidR="008B5ED8" w:rsidRPr="009F6850" w:rsidRDefault="00465E6A" w:rsidP="008132D5">
      <w:pPr>
        <w:pStyle w:val="Caption"/>
        <w:jc w:val="center"/>
      </w:pPr>
      <w:bookmarkStart w:id="332" w:name="_Ref76736002"/>
      <w:bookmarkStart w:id="333" w:name="_Ref76755332"/>
      <w:r w:rsidRPr="009F6850">
        <w:t xml:space="preserve">Figure </w:t>
      </w:r>
      <w:fldSimple w:instr=" STYLEREF 1 \s " w:fldLock="1">
        <w:r w:rsidR="00B76FCE">
          <w:rPr>
            <w:noProof/>
          </w:rPr>
          <w:t>4</w:t>
        </w:r>
      </w:fldSimple>
      <w:r w:rsidR="0096498E" w:rsidRPr="009F6850">
        <w:noBreakHyphen/>
      </w:r>
      <w:fldSimple w:instr=" SEQ Figure \* ARABIC \s 1 " w:fldLock="1">
        <w:r w:rsidR="00B76FCE">
          <w:rPr>
            <w:noProof/>
          </w:rPr>
          <w:t>73</w:t>
        </w:r>
      </w:fldSimple>
      <w:bookmarkEnd w:id="332"/>
      <w:r w:rsidRPr="009F6850">
        <w:t xml:space="preserve"> </w:t>
      </w:r>
      <w:bookmarkStart w:id="334" w:name="_Ref76755218"/>
      <w:r w:rsidR="00E716B7">
        <w:t>All nodes p</w:t>
      </w:r>
      <w:r w:rsidRPr="009F6850">
        <w:t xml:space="preserve">erform </w:t>
      </w:r>
      <w:r w:rsidR="00E716B7">
        <w:t>Document Register</w:t>
      </w:r>
      <w:r w:rsidRPr="009F6850">
        <w:t xml:space="preserve"> </w:t>
      </w:r>
      <w:r w:rsidR="00CA5931" w:rsidRPr="009F6850">
        <w:t>in 7 Nodes setup</w:t>
      </w:r>
      <w:bookmarkEnd w:id="333"/>
      <w:bookmarkEnd w:id="334"/>
      <w:r w:rsidR="00E716B7">
        <w:t xml:space="preserve"> (inspected from each node)</w:t>
      </w:r>
    </w:p>
    <w:p w14:paraId="30942AF1" w14:textId="2097F6E7" w:rsidR="00F86102" w:rsidRPr="009F6850" w:rsidRDefault="00F86102" w:rsidP="00F86102"/>
    <w:p w14:paraId="1AAFDDEE" w14:textId="67E1BC37" w:rsidR="008D63AD" w:rsidRPr="009F6850" w:rsidRDefault="008D63AD" w:rsidP="00F86102"/>
    <w:p w14:paraId="2A0061A6" w14:textId="77777777" w:rsidR="007C1875" w:rsidRPr="00AE051E" w:rsidRDefault="008D63AD" w:rsidP="008132D5">
      <w:pPr>
        <w:keepNext/>
        <w:rPr>
          <w:rFonts w:cstheme="minorBidi" w:hint="cs"/>
          <w:cs/>
        </w:rPr>
      </w:pPr>
      <w:r w:rsidRPr="009F6850">
        <w:rPr>
          <w:noProof/>
        </w:rPr>
        <w:lastRenderedPageBreak/>
        <w:drawing>
          <wp:inline distT="0" distB="0" distL="0" distR="0" wp14:anchorId="2879F7E0" wp14:editId="7A532BD1">
            <wp:extent cx="5309870" cy="3097530"/>
            <wp:effectExtent l="0" t="0" r="5080" b="7620"/>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7"/>
              </a:graphicData>
            </a:graphic>
          </wp:inline>
        </w:drawing>
      </w:r>
    </w:p>
    <w:p w14:paraId="59FE7221" w14:textId="161C3946" w:rsidR="008D63AD" w:rsidRPr="009F6850" w:rsidRDefault="007C1875" w:rsidP="008132D5">
      <w:pPr>
        <w:pStyle w:val="Caption"/>
        <w:jc w:val="center"/>
      </w:pPr>
      <w:bookmarkStart w:id="335" w:name="_Ref76755108"/>
      <w:bookmarkStart w:id="336" w:name="_Ref76755335"/>
      <w:r w:rsidRPr="009F6850">
        <w:t xml:space="preserve">Figure </w:t>
      </w:r>
      <w:fldSimple w:instr=" STYLEREF 1 \s " w:fldLock="1">
        <w:r w:rsidR="00B76FCE">
          <w:rPr>
            <w:noProof/>
          </w:rPr>
          <w:t>4</w:t>
        </w:r>
      </w:fldSimple>
      <w:r w:rsidR="0096498E" w:rsidRPr="009F6850">
        <w:noBreakHyphen/>
      </w:r>
      <w:fldSimple w:instr=" SEQ Figure \* ARABIC \s 1 " w:fldLock="1">
        <w:r w:rsidR="00B76FCE">
          <w:rPr>
            <w:noProof/>
          </w:rPr>
          <w:t>74</w:t>
        </w:r>
      </w:fldSimple>
      <w:bookmarkEnd w:id="335"/>
      <w:r w:rsidRPr="009F6850">
        <w:t xml:space="preserve"> </w:t>
      </w:r>
      <w:bookmarkStart w:id="337" w:name="_Ref78708585"/>
      <w:bookmarkEnd w:id="336"/>
      <w:r w:rsidR="00A070A3">
        <w:t>All nodes p</w:t>
      </w:r>
      <w:r w:rsidR="00A070A3" w:rsidRPr="009F6850">
        <w:t xml:space="preserve">erform </w:t>
      </w:r>
      <w:r w:rsidR="00A070A3">
        <w:t>Document Register</w:t>
      </w:r>
      <w:r w:rsidR="00A070A3" w:rsidRPr="009F6850">
        <w:t xml:space="preserve"> in </w:t>
      </w:r>
      <w:r w:rsidR="00A070A3">
        <w:t>6</w:t>
      </w:r>
      <w:r w:rsidR="00A070A3" w:rsidRPr="009F6850">
        <w:t xml:space="preserve"> Nodes setup</w:t>
      </w:r>
      <w:r w:rsidR="00A070A3">
        <w:t xml:space="preserve"> (inspected from each node)</w:t>
      </w:r>
      <w:bookmarkEnd w:id="337"/>
    </w:p>
    <w:p w14:paraId="15EF7AD5" w14:textId="0B9F5B3B" w:rsidR="00E51EC2" w:rsidRPr="009F6850" w:rsidRDefault="00E51EC2" w:rsidP="00F86102"/>
    <w:p w14:paraId="59243055" w14:textId="77777777" w:rsidR="007C1875" w:rsidRPr="009F6850" w:rsidRDefault="00E51EC2" w:rsidP="005F5370">
      <w:pPr>
        <w:keepNext/>
        <w:spacing w:after="240"/>
      </w:pPr>
      <w:r w:rsidRPr="009F6850">
        <w:rPr>
          <w:noProof/>
        </w:rPr>
        <w:drawing>
          <wp:inline distT="0" distB="0" distL="0" distR="0" wp14:anchorId="537B4F9A" wp14:editId="30D99DD4">
            <wp:extent cx="5309870" cy="3097530"/>
            <wp:effectExtent l="0" t="0" r="5080" b="7620"/>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8"/>
              </a:graphicData>
            </a:graphic>
          </wp:inline>
        </w:drawing>
      </w:r>
    </w:p>
    <w:p w14:paraId="0E3E41D6" w14:textId="288E3F66" w:rsidR="005F5370" w:rsidRPr="009F6850" w:rsidRDefault="007C1875" w:rsidP="00CA525E">
      <w:pPr>
        <w:pStyle w:val="Caption"/>
        <w:spacing w:after="240"/>
        <w:jc w:val="center"/>
      </w:pPr>
      <w:bookmarkStart w:id="338" w:name="_Ref76736011"/>
      <w:bookmarkStart w:id="339" w:name="_Ref76755338"/>
      <w:r w:rsidRPr="009F6850">
        <w:t xml:space="preserve">Figure </w:t>
      </w:r>
      <w:fldSimple w:instr=" STYLEREF 1 \s " w:fldLock="1">
        <w:r w:rsidR="00B76FCE">
          <w:rPr>
            <w:noProof/>
          </w:rPr>
          <w:t>4</w:t>
        </w:r>
      </w:fldSimple>
      <w:r w:rsidR="0096498E" w:rsidRPr="009F6850">
        <w:noBreakHyphen/>
      </w:r>
      <w:fldSimple w:instr=" SEQ Figure \* ARABIC \s 1 " w:fldLock="1">
        <w:r w:rsidR="00B76FCE">
          <w:rPr>
            <w:noProof/>
          </w:rPr>
          <w:t>75</w:t>
        </w:r>
      </w:fldSimple>
      <w:bookmarkEnd w:id="338"/>
      <w:r w:rsidRPr="009F6850">
        <w:t xml:space="preserve"> </w:t>
      </w:r>
      <w:bookmarkStart w:id="340" w:name="_Ref78708593"/>
      <w:bookmarkEnd w:id="339"/>
      <w:r w:rsidR="00A070A3">
        <w:t>All nodes p</w:t>
      </w:r>
      <w:r w:rsidR="00A070A3" w:rsidRPr="009F6850">
        <w:t xml:space="preserve">erform </w:t>
      </w:r>
      <w:r w:rsidR="00A070A3">
        <w:t>Document Register</w:t>
      </w:r>
      <w:r w:rsidR="00A070A3" w:rsidRPr="009F6850">
        <w:t xml:space="preserve"> in </w:t>
      </w:r>
      <w:r w:rsidR="00A070A3">
        <w:t>5</w:t>
      </w:r>
      <w:r w:rsidR="00A070A3" w:rsidRPr="009F6850">
        <w:t xml:space="preserve"> Nodes setup</w:t>
      </w:r>
      <w:r w:rsidR="00A070A3">
        <w:t xml:space="preserve"> (inspected from each node)</w:t>
      </w:r>
      <w:bookmarkEnd w:id="340"/>
    </w:p>
    <w:p w14:paraId="4620F13C" w14:textId="53FD83B0" w:rsidR="005F5370" w:rsidRPr="009F6850" w:rsidRDefault="005F5370" w:rsidP="008D301D">
      <w:pPr>
        <w:keepNext/>
        <w:spacing w:line="360" w:lineRule="auto"/>
        <w:jc w:val="thaiDistribute"/>
      </w:pPr>
      <w:r w:rsidRPr="009F6850">
        <w:lastRenderedPageBreak/>
        <w:tab/>
        <w:t>4.4.2.</w:t>
      </w:r>
      <w:r w:rsidR="00B76FCE">
        <w:t>3</w:t>
      </w:r>
      <w:r w:rsidRPr="009F6850">
        <w:t xml:space="preserve"> </w:t>
      </w:r>
      <w:r w:rsidR="00E10EC0" w:rsidRPr="009F6850">
        <w:t>Test if the number of active nodes would cause a change in the performance of the Document Register function when all active nodes perform the Document Register function at the same time.</w:t>
      </w:r>
    </w:p>
    <w:p w14:paraId="7C2B2ED4" w14:textId="791120D3" w:rsidR="000D4869" w:rsidRPr="009F6850" w:rsidRDefault="000D4869" w:rsidP="008D301D">
      <w:pPr>
        <w:keepNext/>
        <w:spacing w:line="360" w:lineRule="auto"/>
        <w:jc w:val="thaiDistribute"/>
      </w:pPr>
      <w:r w:rsidRPr="009F6850">
        <w:tab/>
      </w:r>
      <w:r w:rsidR="00E10EC0" w:rsidRPr="009F6850">
        <w:t>This setup is a further analysis result of Section 4.4.2.</w:t>
      </w:r>
      <w:r w:rsidR="00B76FCE">
        <w:t>2</w:t>
      </w:r>
      <w:r w:rsidR="00E10EC0" w:rsidRPr="009F6850">
        <w:t xml:space="preserve">. The "7 Nodes" line was derived from the average values of the experiment result in </w:t>
      </w:r>
      <w:r w:rsidR="00435665" w:rsidRPr="009F6850">
        <w:fldChar w:fldCharType="begin" w:fldLock="1"/>
      </w:r>
      <w:r w:rsidR="00435665" w:rsidRPr="009F6850">
        <w:instrText xml:space="preserve"> REF _Ref76736002 \h </w:instrText>
      </w:r>
      <w:r w:rsidR="0023508D" w:rsidRPr="009F6850">
        <w:instrText xml:space="preserve"> \* MERGEFORMAT </w:instrText>
      </w:r>
      <w:r w:rsidR="00435665" w:rsidRPr="009F6850">
        <w:fldChar w:fldCharType="separate"/>
      </w:r>
      <w:r w:rsidR="00B76FCE" w:rsidRPr="009F6850">
        <w:t xml:space="preserve">Figure </w:t>
      </w:r>
      <w:r w:rsidR="00B76FCE">
        <w:rPr>
          <w:noProof/>
        </w:rPr>
        <w:t>4</w:t>
      </w:r>
      <w:r w:rsidR="00B76FCE" w:rsidRPr="009F6850">
        <w:rPr>
          <w:noProof/>
        </w:rPr>
        <w:noBreakHyphen/>
      </w:r>
      <w:r w:rsidR="00B76FCE">
        <w:rPr>
          <w:noProof/>
        </w:rPr>
        <w:t>73</w:t>
      </w:r>
      <w:r w:rsidR="00435665" w:rsidRPr="009F6850">
        <w:fldChar w:fldCharType="end"/>
      </w:r>
      <w:r w:rsidR="00E10EC0" w:rsidRPr="009F6850">
        <w:t xml:space="preserve">. The "6 Nodes" line was derived from the average values of the experiment result in </w:t>
      </w:r>
      <w:r w:rsidR="00435665" w:rsidRPr="009F6850">
        <w:fldChar w:fldCharType="begin" w:fldLock="1"/>
      </w:r>
      <w:r w:rsidR="00435665" w:rsidRPr="009F6850">
        <w:instrText xml:space="preserve"> REF _Ref76755108 \h </w:instrText>
      </w:r>
      <w:r w:rsidR="0023508D" w:rsidRPr="009F6850">
        <w:instrText xml:space="preserve"> \* MERGEFORMAT </w:instrText>
      </w:r>
      <w:r w:rsidR="00435665" w:rsidRPr="009F6850">
        <w:fldChar w:fldCharType="separate"/>
      </w:r>
      <w:r w:rsidR="00B76FCE" w:rsidRPr="009F6850">
        <w:t xml:space="preserve">Figure </w:t>
      </w:r>
      <w:r w:rsidR="00B76FCE">
        <w:rPr>
          <w:noProof/>
        </w:rPr>
        <w:t>4</w:t>
      </w:r>
      <w:r w:rsidR="00B76FCE" w:rsidRPr="009F6850">
        <w:rPr>
          <w:noProof/>
        </w:rPr>
        <w:noBreakHyphen/>
      </w:r>
      <w:r w:rsidR="00B76FCE">
        <w:rPr>
          <w:noProof/>
        </w:rPr>
        <w:t>74</w:t>
      </w:r>
      <w:r w:rsidR="00435665" w:rsidRPr="009F6850">
        <w:fldChar w:fldCharType="end"/>
      </w:r>
      <w:r w:rsidR="00E10EC0" w:rsidRPr="009F6850">
        <w:t xml:space="preserve">. The "5 Nodes" line was derived from the average values of the experiment result in </w:t>
      </w:r>
      <w:r w:rsidR="00435665" w:rsidRPr="009F6850">
        <w:fldChar w:fldCharType="begin" w:fldLock="1"/>
      </w:r>
      <w:r w:rsidR="00435665" w:rsidRPr="009F6850">
        <w:instrText xml:space="preserve"> REF _Ref76736011 \h </w:instrText>
      </w:r>
      <w:r w:rsidR="0023508D" w:rsidRPr="009F6850">
        <w:instrText xml:space="preserve"> \* MERGEFORMAT </w:instrText>
      </w:r>
      <w:r w:rsidR="00435665" w:rsidRPr="009F6850">
        <w:fldChar w:fldCharType="separate"/>
      </w:r>
      <w:r w:rsidR="00B76FCE" w:rsidRPr="009F6850">
        <w:t xml:space="preserve">Figure </w:t>
      </w:r>
      <w:r w:rsidR="00B76FCE">
        <w:rPr>
          <w:noProof/>
        </w:rPr>
        <w:t>4</w:t>
      </w:r>
      <w:r w:rsidR="00B76FCE" w:rsidRPr="009F6850">
        <w:rPr>
          <w:noProof/>
        </w:rPr>
        <w:noBreakHyphen/>
      </w:r>
      <w:r w:rsidR="00B76FCE">
        <w:rPr>
          <w:noProof/>
        </w:rPr>
        <w:t>75</w:t>
      </w:r>
      <w:r w:rsidR="00435665" w:rsidRPr="009F6850">
        <w:fldChar w:fldCharType="end"/>
      </w:r>
      <w:r w:rsidR="00E10EC0" w:rsidRPr="009F6850">
        <w:t>.</w:t>
      </w:r>
    </w:p>
    <w:p w14:paraId="07C1E531" w14:textId="222F4DF6" w:rsidR="000A38C6" w:rsidRPr="009F6850" w:rsidRDefault="00AE1B76" w:rsidP="00BC5E83">
      <w:pPr>
        <w:keepNext/>
        <w:spacing w:line="360" w:lineRule="auto"/>
        <w:jc w:val="thaiDistribute"/>
      </w:pPr>
      <w:r w:rsidRPr="009F6850">
        <w:tab/>
      </w:r>
      <w:r w:rsidRPr="009F6850">
        <w:fldChar w:fldCharType="begin" w:fldLock="1"/>
      </w:r>
      <w:r w:rsidRPr="009F6850">
        <w:instrText xml:space="preserve"> REF _Ref76736744 \h </w:instrText>
      </w:r>
      <w:r w:rsidR="008D301D" w:rsidRPr="009F6850">
        <w:instrText xml:space="preserve"> \* MERGEFORMAT </w:instrText>
      </w:r>
      <w:r w:rsidRPr="009F6850">
        <w:fldChar w:fldCharType="separate"/>
      </w:r>
      <w:r w:rsidR="00B76FCE" w:rsidRPr="009F6850">
        <w:t xml:space="preserve">Figure </w:t>
      </w:r>
      <w:r w:rsidR="00B76FCE">
        <w:rPr>
          <w:noProof/>
        </w:rPr>
        <w:t>4</w:t>
      </w:r>
      <w:r w:rsidR="00B76FCE" w:rsidRPr="009F6850">
        <w:rPr>
          <w:noProof/>
        </w:rPr>
        <w:noBreakHyphen/>
      </w:r>
      <w:r w:rsidR="00B76FCE">
        <w:rPr>
          <w:noProof/>
        </w:rPr>
        <w:t>76</w:t>
      </w:r>
      <w:r w:rsidRPr="009F6850">
        <w:fldChar w:fldCharType="end"/>
      </w:r>
      <w:r w:rsidR="000C6E8E" w:rsidRPr="009F6850">
        <w:t xml:space="preserve"> </w:t>
      </w:r>
      <w:r w:rsidR="00C40C47" w:rsidRPr="009F6850">
        <w:t xml:space="preserve">shows the performance comparison between each node number variation setup when all nodes triggering the Document Register function at the same time. </w:t>
      </w:r>
      <w:r w:rsidR="00C40C47" w:rsidRPr="00563CB8">
        <w:t>The graph shows no significant difference between each setup which means that node number variation is not affecting the system performance on performing the Document Register function when all nodes trigger the function at the same time.</w:t>
      </w:r>
    </w:p>
    <w:p w14:paraId="2E0670DD" w14:textId="77777777" w:rsidR="00AE1B76" w:rsidRPr="009F6850" w:rsidRDefault="00AE1B76" w:rsidP="00444311">
      <w:pPr>
        <w:keepNext/>
      </w:pPr>
    </w:p>
    <w:p w14:paraId="57EA11AC" w14:textId="3238F459" w:rsidR="00444311" w:rsidRPr="009F6850" w:rsidRDefault="00994D17" w:rsidP="008132D5">
      <w:pPr>
        <w:keepNext/>
      </w:pPr>
      <w:r w:rsidRPr="009F6850">
        <w:rPr>
          <w:noProof/>
        </w:rPr>
        <w:drawing>
          <wp:inline distT="0" distB="0" distL="0" distR="0" wp14:anchorId="1EC2BA58" wp14:editId="0A6A5B81">
            <wp:extent cx="5309870" cy="3097530"/>
            <wp:effectExtent l="0" t="0" r="5080" b="7620"/>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9"/>
              </a:graphicData>
            </a:graphic>
          </wp:inline>
        </w:drawing>
      </w:r>
    </w:p>
    <w:p w14:paraId="7C77E255" w14:textId="4C6D352C" w:rsidR="00994D17" w:rsidRPr="009F6850" w:rsidRDefault="00444311" w:rsidP="008132D5">
      <w:pPr>
        <w:pStyle w:val="Caption"/>
        <w:jc w:val="center"/>
      </w:pPr>
      <w:bookmarkStart w:id="341" w:name="_Ref76736744"/>
      <w:bookmarkStart w:id="342" w:name="_Ref76755340"/>
      <w:r w:rsidRPr="009F6850">
        <w:t xml:space="preserve">Figure </w:t>
      </w:r>
      <w:fldSimple w:instr=" STYLEREF 1 \s " w:fldLock="1">
        <w:r w:rsidR="00B76FCE">
          <w:rPr>
            <w:noProof/>
          </w:rPr>
          <w:t>4</w:t>
        </w:r>
      </w:fldSimple>
      <w:r w:rsidR="0096498E" w:rsidRPr="009F6850">
        <w:noBreakHyphen/>
      </w:r>
      <w:fldSimple w:instr=" SEQ Figure \* ARABIC \s 1 " w:fldLock="1">
        <w:r w:rsidR="00B76FCE">
          <w:rPr>
            <w:noProof/>
          </w:rPr>
          <w:t>76</w:t>
        </w:r>
      </w:fldSimple>
      <w:bookmarkEnd w:id="341"/>
      <w:r w:rsidRPr="009F6850">
        <w:t xml:space="preserve"> </w:t>
      </w:r>
      <w:bookmarkStart w:id="343" w:name="_Ref76755230"/>
      <w:r w:rsidRPr="009F6850">
        <w:t xml:space="preserve">Performance comparison of average process time </w:t>
      </w:r>
      <w:r w:rsidR="003A5BB1">
        <w:t>between 7, 6, and 5</w:t>
      </w:r>
      <w:r w:rsidRPr="009F6850">
        <w:t xml:space="preserve"> node</w:t>
      </w:r>
      <w:r w:rsidR="0069247F">
        <w:t>s</w:t>
      </w:r>
      <w:r w:rsidRPr="009F6850">
        <w:t xml:space="preserve"> setup</w:t>
      </w:r>
      <w:bookmarkEnd w:id="342"/>
      <w:bookmarkEnd w:id="343"/>
    </w:p>
    <w:p w14:paraId="0DE10A90" w14:textId="77777777" w:rsidR="003C5475" w:rsidRPr="009F6850" w:rsidRDefault="003C5475" w:rsidP="003C5475"/>
    <w:p w14:paraId="62A4DC0D" w14:textId="77777777" w:rsidR="00CF5249" w:rsidRPr="009F6850" w:rsidRDefault="00CF5249" w:rsidP="00E10EC0"/>
    <w:p w14:paraId="744D4871" w14:textId="77777777" w:rsidR="00CF5249" w:rsidRPr="009F6850" w:rsidRDefault="00CF5249" w:rsidP="00E10EC0"/>
    <w:p w14:paraId="7A7D0A6E" w14:textId="77777777" w:rsidR="00CF5249" w:rsidRPr="009F6850" w:rsidRDefault="00CF5249" w:rsidP="00E10EC0"/>
    <w:p w14:paraId="46A92FA0" w14:textId="77777777" w:rsidR="00CF5249" w:rsidRPr="009F6850" w:rsidRDefault="00CF5249" w:rsidP="00E10EC0"/>
    <w:p w14:paraId="611D1288" w14:textId="77777777" w:rsidR="00CF5249" w:rsidRPr="009F6850" w:rsidRDefault="00CF5249" w:rsidP="00E10EC0"/>
    <w:p w14:paraId="34C350AA" w14:textId="016ED0BE" w:rsidR="00CF5249" w:rsidRPr="009F6850" w:rsidRDefault="00615176" w:rsidP="00F237D6">
      <w:pPr>
        <w:spacing w:line="360" w:lineRule="auto"/>
        <w:jc w:val="thaiDistribute"/>
      </w:pPr>
      <w:r w:rsidRPr="009F6850">
        <w:lastRenderedPageBreak/>
        <w:tab/>
        <w:t>4.4.2.</w:t>
      </w:r>
      <w:r w:rsidR="00DB7723">
        <w:t>4</w:t>
      </w:r>
      <w:r w:rsidRPr="009F6850">
        <w:t xml:space="preserve"> </w:t>
      </w:r>
      <w:r w:rsidR="00C301B8" w:rsidRPr="009F6850">
        <w:t>Test if the number of transactions would cause a change in performance of the XDS Document Registry to perform the Document Register function.</w:t>
      </w:r>
    </w:p>
    <w:p w14:paraId="704DEF47" w14:textId="64AFE61D" w:rsidR="00F237D6" w:rsidRPr="009F6850" w:rsidRDefault="00F237D6" w:rsidP="00975665">
      <w:pPr>
        <w:spacing w:line="360" w:lineRule="auto"/>
        <w:jc w:val="thaiDistribute"/>
      </w:pPr>
      <w:r w:rsidRPr="009F6850">
        <w:tab/>
        <w:t>This setup is a further analysis result of Sections 4.4.2.</w:t>
      </w:r>
      <w:r w:rsidR="00DB7723">
        <w:t>1</w:t>
      </w:r>
      <w:r w:rsidRPr="009F6850">
        <w:t xml:space="preserve"> and 4.4.2.</w:t>
      </w:r>
      <w:r w:rsidR="00DB7723">
        <w:t>3</w:t>
      </w:r>
      <w:r w:rsidRPr="009F6850">
        <w:t xml:space="preserve">. </w:t>
      </w:r>
      <w:r w:rsidR="00847709" w:rsidRPr="009F6850">
        <w:t xml:space="preserve"> In </w:t>
      </w:r>
      <w:r w:rsidR="00847709" w:rsidRPr="009F6850">
        <w:fldChar w:fldCharType="begin" w:fldLock="1"/>
      </w:r>
      <w:r w:rsidR="00847709" w:rsidRPr="009F6850">
        <w:instrText xml:space="preserve"> REF _Ref76927450 \h </w:instrText>
      </w:r>
      <w:r w:rsidR="0023508D" w:rsidRPr="009F6850">
        <w:instrText xml:space="preserve"> \* MERGEFORMAT </w:instrText>
      </w:r>
      <w:r w:rsidR="00847709" w:rsidRPr="009F6850">
        <w:fldChar w:fldCharType="separate"/>
      </w:r>
      <w:r w:rsidR="00DB7723" w:rsidRPr="009F6850">
        <w:t xml:space="preserve">Figure </w:t>
      </w:r>
      <w:r w:rsidR="00DB7723">
        <w:rPr>
          <w:noProof/>
        </w:rPr>
        <w:t>4</w:t>
      </w:r>
      <w:r w:rsidR="00DB7723" w:rsidRPr="009F6850">
        <w:rPr>
          <w:noProof/>
        </w:rPr>
        <w:noBreakHyphen/>
      </w:r>
      <w:r w:rsidR="00DB7723">
        <w:rPr>
          <w:noProof/>
        </w:rPr>
        <w:t>77</w:t>
      </w:r>
      <w:r w:rsidR="00847709" w:rsidRPr="009F6850">
        <w:fldChar w:fldCharType="end"/>
      </w:r>
      <w:r w:rsidR="00847709" w:rsidRPr="009F6850">
        <w:t>, t</w:t>
      </w:r>
      <w:r w:rsidRPr="009F6850">
        <w:t xml:space="preserve">he "Single Node" line was derived from the average values of the experiment result in </w:t>
      </w:r>
      <w:r w:rsidR="00435665" w:rsidRPr="009F6850">
        <w:fldChar w:fldCharType="begin" w:fldLock="1"/>
      </w:r>
      <w:r w:rsidR="00435665" w:rsidRPr="009F6850">
        <w:instrText xml:space="preserve"> REF _Ref76734885 \h </w:instrText>
      </w:r>
      <w:r w:rsidR="0023508D" w:rsidRPr="009F6850">
        <w:instrText xml:space="preserve"> \* MERGEFORMAT </w:instrText>
      </w:r>
      <w:r w:rsidR="00435665" w:rsidRPr="009F6850">
        <w:fldChar w:fldCharType="separate"/>
      </w:r>
      <w:r w:rsidR="00DB7723" w:rsidRPr="009F6850">
        <w:t xml:space="preserve">Figure </w:t>
      </w:r>
      <w:r w:rsidR="00DB7723">
        <w:rPr>
          <w:noProof/>
        </w:rPr>
        <w:t>4</w:t>
      </w:r>
      <w:r w:rsidR="00DB7723" w:rsidRPr="009F6850">
        <w:rPr>
          <w:noProof/>
        </w:rPr>
        <w:noBreakHyphen/>
      </w:r>
      <w:r w:rsidR="00DB7723">
        <w:rPr>
          <w:noProof/>
        </w:rPr>
        <w:t>72</w:t>
      </w:r>
      <w:r w:rsidR="00435665" w:rsidRPr="009F6850">
        <w:fldChar w:fldCharType="end"/>
      </w:r>
      <w:r w:rsidRPr="009F6850">
        <w:t xml:space="preserve">. The "All Nodes" line was derived from the average values of the experiment result in </w:t>
      </w:r>
      <w:r w:rsidR="00435665" w:rsidRPr="009F6850">
        <w:fldChar w:fldCharType="begin" w:fldLock="1"/>
      </w:r>
      <w:r w:rsidR="00435665" w:rsidRPr="009F6850">
        <w:instrText xml:space="preserve"> REF _Ref76736744 \h </w:instrText>
      </w:r>
      <w:r w:rsidR="0023508D" w:rsidRPr="009F6850">
        <w:instrText xml:space="preserve"> \* MERGEFORMAT </w:instrText>
      </w:r>
      <w:r w:rsidR="00435665" w:rsidRPr="009F6850">
        <w:fldChar w:fldCharType="separate"/>
      </w:r>
      <w:r w:rsidR="00DB7723" w:rsidRPr="009F6850">
        <w:t xml:space="preserve">Figure </w:t>
      </w:r>
      <w:r w:rsidR="00DB7723">
        <w:rPr>
          <w:noProof/>
        </w:rPr>
        <w:t>4</w:t>
      </w:r>
      <w:r w:rsidR="00DB7723" w:rsidRPr="009F6850">
        <w:rPr>
          <w:noProof/>
        </w:rPr>
        <w:noBreakHyphen/>
      </w:r>
      <w:r w:rsidR="00DB7723">
        <w:rPr>
          <w:noProof/>
        </w:rPr>
        <w:t>76</w:t>
      </w:r>
      <w:r w:rsidR="00435665" w:rsidRPr="009F6850">
        <w:fldChar w:fldCharType="end"/>
      </w:r>
      <w:r w:rsidRPr="009F6850">
        <w:t>.</w:t>
      </w:r>
    </w:p>
    <w:p w14:paraId="7FC9E537" w14:textId="0B8C7A40" w:rsidR="00975665" w:rsidRPr="00563CB8" w:rsidRDefault="00975665" w:rsidP="00975665">
      <w:pPr>
        <w:spacing w:line="360" w:lineRule="auto"/>
        <w:jc w:val="thaiDistribute"/>
      </w:pPr>
      <w:r w:rsidRPr="009F6850">
        <w:tab/>
      </w:r>
      <w:r w:rsidR="00435665" w:rsidRPr="009F6850">
        <w:fldChar w:fldCharType="begin" w:fldLock="1"/>
      </w:r>
      <w:r w:rsidR="00435665" w:rsidRPr="009F6850">
        <w:instrText xml:space="preserve"> REF _Ref76927450 \h </w:instrText>
      </w:r>
      <w:r w:rsidR="0023508D" w:rsidRPr="009F6850">
        <w:instrText xml:space="preserve"> \* MERGEFORMAT </w:instrText>
      </w:r>
      <w:r w:rsidR="00435665" w:rsidRPr="009F6850">
        <w:fldChar w:fldCharType="separate"/>
      </w:r>
      <w:r w:rsidR="00DB7723" w:rsidRPr="009F6850">
        <w:t xml:space="preserve">Figure </w:t>
      </w:r>
      <w:r w:rsidR="00DB7723">
        <w:rPr>
          <w:noProof/>
        </w:rPr>
        <w:t>4</w:t>
      </w:r>
      <w:r w:rsidR="00DB7723" w:rsidRPr="009F6850">
        <w:rPr>
          <w:noProof/>
        </w:rPr>
        <w:noBreakHyphen/>
      </w:r>
      <w:r w:rsidR="00DB7723">
        <w:rPr>
          <w:noProof/>
        </w:rPr>
        <w:t>77</w:t>
      </w:r>
      <w:r w:rsidR="00435665" w:rsidRPr="009F6850">
        <w:fldChar w:fldCharType="end"/>
      </w:r>
      <w:r w:rsidRPr="009F6850">
        <w:t xml:space="preserve"> shows </w:t>
      </w:r>
      <w:r w:rsidRPr="00563CB8">
        <w:t>that when all nodes perform the Document Register function at the same time, it took a slightly longer time to complete the function when compared to the situation when there is only a single node perform the Document Register function.</w:t>
      </w:r>
    </w:p>
    <w:p w14:paraId="143A7F65" w14:textId="049193A2" w:rsidR="00975665" w:rsidRPr="00563CB8" w:rsidRDefault="00975665" w:rsidP="00975665">
      <w:pPr>
        <w:spacing w:line="360" w:lineRule="auto"/>
        <w:jc w:val="thaiDistribute"/>
      </w:pPr>
      <w:r w:rsidRPr="00563CB8">
        <w:tab/>
        <w:t xml:space="preserve">Considering the Document Register function, it is where each node gathers all transactions broadcasted into the Blockchain network at the time to put into the same Block and validate it for entering the Blockchain ledger. Whether there is a huge number of transactions entering the Blockchain or none, it should not be affecting the performance of each Blockchain node in performing the Document Register function. So, it is possible that the difference in performance shown in </w:t>
      </w:r>
      <w:r w:rsidR="00435665" w:rsidRPr="00563CB8">
        <w:fldChar w:fldCharType="begin" w:fldLock="1"/>
      </w:r>
      <w:r w:rsidR="00435665" w:rsidRPr="00563CB8">
        <w:instrText xml:space="preserve"> REF _Ref76927450 \h </w:instrText>
      </w:r>
      <w:r w:rsidR="0023508D" w:rsidRPr="00563CB8">
        <w:instrText xml:space="preserve"> \* MERGEFORMAT </w:instrText>
      </w:r>
      <w:r w:rsidR="00435665" w:rsidRPr="00563CB8">
        <w:fldChar w:fldCharType="separate"/>
      </w:r>
      <w:r w:rsidR="00DB7723" w:rsidRPr="00563CB8">
        <w:t xml:space="preserve">Figure </w:t>
      </w:r>
      <w:r w:rsidR="00DB7723" w:rsidRPr="00563CB8">
        <w:rPr>
          <w:noProof/>
        </w:rPr>
        <w:t>4</w:t>
      </w:r>
      <w:r w:rsidR="00DB7723" w:rsidRPr="00563CB8">
        <w:rPr>
          <w:noProof/>
        </w:rPr>
        <w:noBreakHyphen/>
        <w:t>77</w:t>
      </w:r>
      <w:r w:rsidR="00435665" w:rsidRPr="00563CB8">
        <w:fldChar w:fldCharType="end"/>
      </w:r>
      <w:r w:rsidRPr="00563CB8">
        <w:t xml:space="preserve"> was a result of another factor.</w:t>
      </w:r>
    </w:p>
    <w:p w14:paraId="0F05311B" w14:textId="58FD3A2E" w:rsidR="00975665" w:rsidRPr="009F6850" w:rsidRDefault="00975665" w:rsidP="00F237D6">
      <w:pPr>
        <w:spacing w:after="240" w:line="360" w:lineRule="auto"/>
        <w:jc w:val="thaiDistribute"/>
      </w:pPr>
      <w:r w:rsidRPr="00563CB8">
        <w:tab/>
        <w:t>Consider the nature of the 7-Nodes Example which its Blockchain nodes need to share processing units of the same host machine. The shared processing unit environment may be affecting the performance of each node resulting in a slight difference in performance.</w:t>
      </w:r>
    </w:p>
    <w:p w14:paraId="55A0254F" w14:textId="77777777" w:rsidR="0096498E" w:rsidRPr="009F6850" w:rsidRDefault="00E10EC0" w:rsidP="0096498E">
      <w:pPr>
        <w:keepNext/>
      </w:pPr>
      <w:r w:rsidRPr="009F6850">
        <w:rPr>
          <w:noProof/>
        </w:rPr>
        <w:lastRenderedPageBreak/>
        <w:drawing>
          <wp:inline distT="0" distB="0" distL="0" distR="0" wp14:anchorId="51AA2B00" wp14:editId="34F3AD78">
            <wp:extent cx="5457825" cy="2800350"/>
            <wp:effectExtent l="0" t="0" r="9525" b="0"/>
            <wp:docPr id="73"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0"/>
              </a:graphicData>
            </a:graphic>
          </wp:inline>
        </w:drawing>
      </w:r>
    </w:p>
    <w:p w14:paraId="4E43BAA7" w14:textId="001B8DFD" w:rsidR="00E10EC0" w:rsidRPr="009F6850" w:rsidRDefault="0096498E" w:rsidP="0096498E">
      <w:pPr>
        <w:pStyle w:val="Caption"/>
        <w:jc w:val="center"/>
      </w:pPr>
      <w:bookmarkStart w:id="344" w:name="_Ref76927450"/>
      <w:bookmarkStart w:id="345" w:name="_Ref76935886"/>
      <w:r w:rsidRPr="009F6850">
        <w:t xml:space="preserve">Figure </w:t>
      </w:r>
      <w:fldSimple w:instr=" STYLEREF 1 \s " w:fldLock="1">
        <w:r w:rsidR="00DB7723">
          <w:rPr>
            <w:noProof/>
          </w:rPr>
          <w:t>4</w:t>
        </w:r>
      </w:fldSimple>
      <w:r w:rsidRPr="009F6850">
        <w:noBreakHyphen/>
      </w:r>
      <w:fldSimple w:instr=" SEQ Figure \* ARABIC \s 1 " w:fldLock="1">
        <w:r w:rsidR="00DB7723">
          <w:rPr>
            <w:noProof/>
          </w:rPr>
          <w:t>77</w:t>
        </w:r>
      </w:fldSimple>
      <w:bookmarkEnd w:id="344"/>
      <w:r w:rsidRPr="009F6850">
        <w:t xml:space="preserve"> </w:t>
      </w:r>
      <w:bookmarkStart w:id="346" w:name="_Ref76935880"/>
      <w:r w:rsidRPr="009F6850">
        <w:t xml:space="preserve">Performance comparison between </w:t>
      </w:r>
      <w:r w:rsidRPr="009F6850">
        <w:br/>
        <w:t xml:space="preserve">when only a single node performs the Document Register </w:t>
      </w:r>
      <w:r w:rsidRPr="009F6850">
        <w:br/>
        <w:t>and when all nodes perform the Document Register at the same time</w:t>
      </w:r>
      <w:bookmarkEnd w:id="345"/>
      <w:bookmarkEnd w:id="346"/>
      <w:r w:rsidR="001E6DF6">
        <w:br/>
        <w:t>without performing Document Query</w:t>
      </w:r>
    </w:p>
    <w:p w14:paraId="6859940F" w14:textId="30904F9E" w:rsidR="00060122" w:rsidRPr="009F6850" w:rsidRDefault="00060122"/>
    <w:p w14:paraId="0152EF30" w14:textId="2F471E68" w:rsidR="00946A9B" w:rsidRPr="009F6850" w:rsidRDefault="00946A9B" w:rsidP="008132D5">
      <w:pPr>
        <w:spacing w:line="360" w:lineRule="auto"/>
        <w:jc w:val="thaiDistribute"/>
      </w:pPr>
      <w:r w:rsidRPr="009F6850">
        <w:tab/>
        <w:t>4.4.2.</w:t>
      </w:r>
      <w:r w:rsidR="00DB7723">
        <w:t>5</w:t>
      </w:r>
      <w:r w:rsidRPr="009F6850">
        <w:t xml:space="preserve"> </w:t>
      </w:r>
      <w:r w:rsidR="00605692" w:rsidRPr="009F6850">
        <w:t>Test if each active node has the same performance on performing the Document Register function when all active nodes perform</w:t>
      </w:r>
      <w:r w:rsidRPr="009F6850">
        <w:t xml:space="preserve"> the Document Register at the same time with Document Query.</w:t>
      </w:r>
    </w:p>
    <w:p w14:paraId="2343D7AA" w14:textId="3B7BA8B8" w:rsidR="003A651A" w:rsidRDefault="003A651A" w:rsidP="008132D5">
      <w:pPr>
        <w:spacing w:line="360" w:lineRule="auto"/>
        <w:jc w:val="thaiDistribute"/>
      </w:pPr>
      <w:r w:rsidRPr="009F6850">
        <w:tab/>
        <w:t>This setup is performed by a method like Section 4.4.2.</w:t>
      </w:r>
      <w:r w:rsidR="003A2A4C">
        <w:t>2</w:t>
      </w:r>
      <w:r w:rsidRPr="009F6850">
        <w:t xml:space="preserve"> with the addition of performing the Document Query function at the same time as the Document Register function. The processing time the XDS Document Registry took to complete the process publishing the metadata attributes set into the Blockchain ledger in each active node will be measured for the experiment result.</w:t>
      </w:r>
    </w:p>
    <w:p w14:paraId="12045BA9" w14:textId="1E429848" w:rsidR="00FA1188" w:rsidRDefault="00FA1188" w:rsidP="008132D5">
      <w:pPr>
        <w:spacing w:line="360" w:lineRule="auto"/>
        <w:jc w:val="thaiDistribute"/>
      </w:pPr>
      <w:r>
        <w:tab/>
      </w:r>
      <w:r w:rsidRPr="00734183">
        <w:rPr>
          <w:highlight w:val="yellow"/>
        </w:rPr>
        <w:t>In this case, the system took an increasingly longer time to complete the functions for each transaction until the test machine starts to freeze or show functional error after processed the Tx5 transaction set (10 times each). The Blockchain was forced to be reset to continue the experiment for Tx6 to Tx10. This causes Tx6 to Tx10 to give the same result as Tx1 to Tx5 as the experiment starts from an empty chain after reset. So, only the result from Tx1 to Tx5 will be used for evaluation.</w:t>
      </w:r>
      <w:r w:rsidR="00ED14F0" w:rsidRPr="00734183">
        <w:rPr>
          <w:highlight w:val="yellow"/>
        </w:rPr>
        <w:t xml:space="preserve"> However, all data can be further inspected in Appendix Section C.</w:t>
      </w:r>
    </w:p>
    <w:p w14:paraId="7FE79EC7" w14:textId="73C3381E" w:rsidR="00FA1188" w:rsidRDefault="00FA1188" w:rsidP="008132D5">
      <w:pPr>
        <w:spacing w:line="360" w:lineRule="auto"/>
        <w:jc w:val="thaiDistribute"/>
      </w:pPr>
    </w:p>
    <w:p w14:paraId="234CD29B" w14:textId="77777777" w:rsidR="00FA1188" w:rsidRPr="009F6850" w:rsidRDefault="00FA1188" w:rsidP="008132D5">
      <w:pPr>
        <w:spacing w:line="360" w:lineRule="auto"/>
        <w:jc w:val="thaiDistribute"/>
      </w:pPr>
    </w:p>
    <w:p w14:paraId="2EA5FAB9" w14:textId="78906C82" w:rsidR="00060122" w:rsidRPr="009F6850" w:rsidRDefault="00EA30AB" w:rsidP="00EA30AB">
      <w:pPr>
        <w:spacing w:line="360" w:lineRule="auto"/>
        <w:jc w:val="thaiDistribute"/>
      </w:pPr>
      <w:r w:rsidRPr="009F6850">
        <w:lastRenderedPageBreak/>
        <w:tab/>
        <w:t xml:space="preserve">With 7 active nodes, to complete the Document Register function, the 1st Node took an average processing time of </w:t>
      </w:r>
      <w:r w:rsidR="00E46091" w:rsidRPr="009F6850">
        <w:t>10.91860947</w:t>
      </w:r>
      <w:r w:rsidRPr="009F6850">
        <w:t xml:space="preserve"> seconds. The 2nd Node took an average processing time of </w:t>
      </w:r>
      <w:r w:rsidR="00E46091" w:rsidRPr="009F6850">
        <w:t>11.16871924</w:t>
      </w:r>
      <w:r w:rsidRPr="009F6850">
        <w:t xml:space="preserve"> seconds. The 3rd Node took an average processing time of </w:t>
      </w:r>
      <w:r w:rsidR="00E46091" w:rsidRPr="009F6850">
        <w:t>10.75588351</w:t>
      </w:r>
      <w:r w:rsidRPr="009F6850">
        <w:t xml:space="preserve"> seconds. The 4th Node took an average processing time of </w:t>
      </w:r>
      <w:r w:rsidR="00E46091" w:rsidRPr="009F6850">
        <w:t>10.95396888</w:t>
      </w:r>
      <w:r w:rsidRPr="009F6850">
        <w:t xml:space="preserve"> seconds. The 5th Node took an average processing time of </w:t>
      </w:r>
      <w:r w:rsidR="00964A81" w:rsidRPr="009F6850">
        <w:t>10.9228691</w:t>
      </w:r>
      <w:r w:rsidRPr="009F6850">
        <w:t xml:space="preserve"> seconds. The 6th Node took an average processing time of </w:t>
      </w:r>
      <w:r w:rsidR="003474E9" w:rsidRPr="009F6850">
        <w:t>11.08287522</w:t>
      </w:r>
      <w:r w:rsidRPr="009F6850">
        <w:t xml:space="preserve"> seconds. The 7th Node took an average processing time of </w:t>
      </w:r>
      <w:r w:rsidR="003474E9" w:rsidRPr="009F6850">
        <w:t>10.88583567</w:t>
      </w:r>
      <w:r w:rsidRPr="009F6850">
        <w:t xml:space="preserve"> seconds. All active nodes show no significant difference in performance to complete the function as shown in </w:t>
      </w:r>
      <w:r w:rsidR="00D8600C" w:rsidRPr="009F6850">
        <w:fldChar w:fldCharType="begin" w:fldLock="1"/>
      </w:r>
      <w:r w:rsidR="00D8600C" w:rsidRPr="009F6850">
        <w:instrText xml:space="preserve"> REF _Ref76739775 \h </w:instrText>
      </w:r>
      <w:r w:rsidR="0023508D" w:rsidRPr="009F6850">
        <w:instrText xml:space="preserve"> \* MERGEFORMAT </w:instrText>
      </w:r>
      <w:r w:rsidR="00D8600C" w:rsidRPr="009F6850">
        <w:fldChar w:fldCharType="separate"/>
      </w:r>
      <w:r w:rsidR="003A2A4C" w:rsidRPr="009F6850">
        <w:t xml:space="preserve">Figure </w:t>
      </w:r>
      <w:r w:rsidR="003A2A4C">
        <w:rPr>
          <w:noProof/>
        </w:rPr>
        <w:t>4</w:t>
      </w:r>
      <w:r w:rsidR="003A2A4C" w:rsidRPr="009F6850">
        <w:rPr>
          <w:noProof/>
        </w:rPr>
        <w:noBreakHyphen/>
      </w:r>
      <w:r w:rsidR="003A2A4C">
        <w:rPr>
          <w:noProof/>
        </w:rPr>
        <w:t>78</w:t>
      </w:r>
      <w:r w:rsidR="00D8600C" w:rsidRPr="009F6850">
        <w:fldChar w:fldCharType="end"/>
      </w:r>
      <w:r w:rsidRPr="009F6850">
        <w:t>.</w:t>
      </w:r>
    </w:p>
    <w:p w14:paraId="420EA72A" w14:textId="571D15A6" w:rsidR="00EA30AB" w:rsidRPr="009F6850" w:rsidRDefault="00EA30AB" w:rsidP="00EA30AB">
      <w:pPr>
        <w:spacing w:line="360" w:lineRule="auto"/>
        <w:jc w:val="thaiDistribute"/>
      </w:pPr>
      <w:r w:rsidRPr="009F6850">
        <w:tab/>
        <w:t xml:space="preserve">With 6 active nodes, to complete the Document Register function, the 1st Node took an average processing time of </w:t>
      </w:r>
      <w:r w:rsidR="00234DC9" w:rsidRPr="009F6850">
        <w:t>9.958971148</w:t>
      </w:r>
      <w:r w:rsidRPr="009F6850">
        <w:t xml:space="preserve"> seconds. The 2nd Node took an average processing time of </w:t>
      </w:r>
      <w:r w:rsidR="00234DC9" w:rsidRPr="009F6850">
        <w:t>10.00410103</w:t>
      </w:r>
      <w:r w:rsidRPr="009F6850">
        <w:t xml:space="preserve"> seconds. The 3rd Node took an average processing time of </w:t>
      </w:r>
      <w:r w:rsidR="00234DC9" w:rsidRPr="009F6850">
        <w:t>10.07019995</w:t>
      </w:r>
      <w:r w:rsidRPr="009F6850">
        <w:t xml:space="preserve"> seconds. The 4th Node took an average processing time of </w:t>
      </w:r>
      <w:r w:rsidR="00234DC9" w:rsidRPr="009F6850">
        <w:t>10.12037286</w:t>
      </w:r>
      <w:r w:rsidRPr="009F6850">
        <w:t xml:space="preserve"> seconds. The 5th Node took an average processing time of </w:t>
      </w:r>
      <w:r w:rsidR="00234DC9" w:rsidRPr="009F6850">
        <w:t>9.624050698</w:t>
      </w:r>
      <w:r w:rsidRPr="009F6850">
        <w:t xml:space="preserve"> seconds. The 6th Node took an average processing time of </w:t>
      </w:r>
      <w:r w:rsidR="00234DC9" w:rsidRPr="009F6850">
        <w:t>9.993514932</w:t>
      </w:r>
      <w:r w:rsidRPr="009F6850">
        <w:t xml:space="preserve"> seconds. All active nodes show no significant difference in performance to complete the function as shown in </w:t>
      </w:r>
      <w:r w:rsidR="00D8600C" w:rsidRPr="009F6850">
        <w:fldChar w:fldCharType="begin" w:fldLock="1"/>
      </w:r>
      <w:r w:rsidR="00D8600C" w:rsidRPr="009F6850">
        <w:instrText xml:space="preserve"> REF _Ref76755121 \h </w:instrText>
      </w:r>
      <w:r w:rsidR="0023508D" w:rsidRPr="009F6850">
        <w:instrText xml:space="preserve"> \* MERGEFORMAT </w:instrText>
      </w:r>
      <w:r w:rsidR="00D8600C" w:rsidRPr="009F6850">
        <w:fldChar w:fldCharType="separate"/>
      </w:r>
      <w:r w:rsidR="003A2A4C" w:rsidRPr="009F6850">
        <w:t xml:space="preserve">Figure </w:t>
      </w:r>
      <w:r w:rsidR="003A2A4C">
        <w:rPr>
          <w:noProof/>
        </w:rPr>
        <w:t>4</w:t>
      </w:r>
      <w:r w:rsidR="003A2A4C" w:rsidRPr="009F6850">
        <w:rPr>
          <w:noProof/>
        </w:rPr>
        <w:noBreakHyphen/>
      </w:r>
      <w:r w:rsidR="003A2A4C">
        <w:rPr>
          <w:noProof/>
        </w:rPr>
        <w:t>79</w:t>
      </w:r>
      <w:r w:rsidR="00D8600C" w:rsidRPr="009F6850">
        <w:fldChar w:fldCharType="end"/>
      </w:r>
      <w:r w:rsidRPr="009F6850">
        <w:t>.</w:t>
      </w:r>
    </w:p>
    <w:p w14:paraId="788950E4" w14:textId="11985BDC" w:rsidR="00EA30AB" w:rsidRPr="009F6850" w:rsidRDefault="00EA30AB" w:rsidP="00D8600C">
      <w:pPr>
        <w:spacing w:after="240" w:line="360" w:lineRule="auto"/>
        <w:jc w:val="thaiDistribute"/>
      </w:pPr>
      <w:r w:rsidRPr="009F6850">
        <w:tab/>
        <w:t xml:space="preserve">With 5 active nodes, to complete the Document Register function, the 1st Node took an average processing time of </w:t>
      </w:r>
      <w:r w:rsidR="00A0398C" w:rsidRPr="009F6850">
        <w:t>9.784849326</w:t>
      </w:r>
      <w:r w:rsidRPr="009F6850">
        <w:t xml:space="preserve"> seconds. The 2nd Node took an average processing time of </w:t>
      </w:r>
      <w:r w:rsidR="00A0398C" w:rsidRPr="009F6850">
        <w:t>9.632056128</w:t>
      </w:r>
      <w:r w:rsidRPr="009F6850">
        <w:t xml:space="preserve"> seconds. The 3rd Node took an average processing time of </w:t>
      </w:r>
      <w:r w:rsidR="00A0398C" w:rsidRPr="009F6850">
        <w:t>9.813556105</w:t>
      </w:r>
      <w:r w:rsidRPr="009F6850">
        <w:t xml:space="preserve"> seconds. The 4th Node took an average processing time of </w:t>
      </w:r>
      <w:r w:rsidR="00A0398C" w:rsidRPr="009F6850">
        <w:t>9.420612465</w:t>
      </w:r>
      <w:r w:rsidRPr="009F6850">
        <w:t xml:space="preserve"> seconds. The 5th Node took an average processing time of </w:t>
      </w:r>
      <w:r w:rsidR="00A0398C" w:rsidRPr="009F6850">
        <w:t>9.451288139</w:t>
      </w:r>
      <w:r w:rsidRPr="009F6850">
        <w:t xml:space="preserve"> seconds. All active nodes show no significant difference in performance to complete the function as shown in </w:t>
      </w:r>
      <w:r w:rsidR="00D8600C" w:rsidRPr="009F6850">
        <w:fldChar w:fldCharType="begin" w:fldLock="1"/>
      </w:r>
      <w:r w:rsidR="00D8600C" w:rsidRPr="009F6850">
        <w:instrText xml:space="preserve"> REF _Ref76739784 \h </w:instrText>
      </w:r>
      <w:r w:rsidR="0023508D" w:rsidRPr="009F6850">
        <w:instrText xml:space="preserve"> \* MERGEFORMAT </w:instrText>
      </w:r>
      <w:r w:rsidR="00D8600C" w:rsidRPr="009F6850">
        <w:fldChar w:fldCharType="separate"/>
      </w:r>
      <w:r w:rsidR="003A2A4C" w:rsidRPr="009F6850">
        <w:t xml:space="preserve">Figure </w:t>
      </w:r>
      <w:r w:rsidR="003A2A4C">
        <w:rPr>
          <w:noProof/>
        </w:rPr>
        <w:t>4</w:t>
      </w:r>
      <w:r w:rsidR="003A2A4C" w:rsidRPr="009F6850">
        <w:rPr>
          <w:noProof/>
        </w:rPr>
        <w:noBreakHyphen/>
      </w:r>
      <w:r w:rsidR="003A2A4C">
        <w:rPr>
          <w:noProof/>
        </w:rPr>
        <w:t>80</w:t>
      </w:r>
      <w:r w:rsidR="00D8600C" w:rsidRPr="009F6850">
        <w:fldChar w:fldCharType="end"/>
      </w:r>
      <w:r w:rsidRPr="009F6850">
        <w:t>.</w:t>
      </w:r>
    </w:p>
    <w:p w14:paraId="2CA858D4" w14:textId="77777777" w:rsidR="00AB6813" w:rsidRPr="009F6850" w:rsidRDefault="00C162D5" w:rsidP="008132D5">
      <w:pPr>
        <w:keepNext/>
      </w:pPr>
      <w:r w:rsidRPr="009F6850">
        <w:rPr>
          <w:noProof/>
        </w:rPr>
        <w:lastRenderedPageBreak/>
        <w:drawing>
          <wp:inline distT="0" distB="0" distL="0" distR="0" wp14:anchorId="62FEAC17" wp14:editId="3CA49C3E">
            <wp:extent cx="5309870" cy="3097530"/>
            <wp:effectExtent l="0" t="0" r="5080" b="7620"/>
            <wp:docPr id="87" name="Chart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1"/>
              </a:graphicData>
            </a:graphic>
          </wp:inline>
        </w:drawing>
      </w:r>
    </w:p>
    <w:p w14:paraId="3AA7B9FB" w14:textId="0EB4A0BF" w:rsidR="00C162D5" w:rsidRPr="009F6850" w:rsidRDefault="00AB6813" w:rsidP="008132D5">
      <w:pPr>
        <w:pStyle w:val="Caption"/>
        <w:jc w:val="center"/>
      </w:pPr>
      <w:bookmarkStart w:id="347" w:name="_Ref76739775"/>
      <w:bookmarkStart w:id="348" w:name="_Ref76755343"/>
      <w:r w:rsidRPr="009F6850">
        <w:t xml:space="preserve">Figure </w:t>
      </w:r>
      <w:fldSimple w:instr=" STYLEREF 1 \s " w:fldLock="1">
        <w:r w:rsidR="003A2A4C">
          <w:rPr>
            <w:noProof/>
          </w:rPr>
          <w:t>4</w:t>
        </w:r>
      </w:fldSimple>
      <w:r w:rsidR="0096498E" w:rsidRPr="009F6850">
        <w:noBreakHyphen/>
      </w:r>
      <w:fldSimple w:instr=" SEQ Figure \* ARABIC \s 1 " w:fldLock="1">
        <w:r w:rsidR="003A2A4C">
          <w:rPr>
            <w:noProof/>
          </w:rPr>
          <w:t>78</w:t>
        </w:r>
      </w:fldSimple>
      <w:bookmarkEnd w:id="347"/>
      <w:r w:rsidRPr="009F6850">
        <w:rPr>
          <w:cs/>
        </w:rPr>
        <w:t xml:space="preserve"> </w:t>
      </w:r>
      <w:bookmarkStart w:id="349" w:name="_Hlk78707606"/>
      <w:bookmarkEnd w:id="348"/>
      <w:r w:rsidR="00337286">
        <w:t>All nodes perform both Document Register and Document Query in 7 Nodes setup</w:t>
      </w:r>
      <w:r w:rsidR="006A3EC1">
        <w:br/>
        <w:t>(Measure processing time to complete Document Register)</w:t>
      </w:r>
      <w:bookmarkEnd w:id="349"/>
    </w:p>
    <w:p w14:paraId="3E61B575" w14:textId="457B1675" w:rsidR="00F339A7" w:rsidRPr="009F6850" w:rsidRDefault="00F339A7"/>
    <w:p w14:paraId="4536D6AC" w14:textId="77777777" w:rsidR="00AB6813" w:rsidRPr="009F6850" w:rsidRDefault="00F339A7" w:rsidP="008132D5">
      <w:pPr>
        <w:keepNext/>
      </w:pPr>
      <w:r w:rsidRPr="009F6850">
        <w:rPr>
          <w:noProof/>
        </w:rPr>
        <w:drawing>
          <wp:inline distT="0" distB="0" distL="0" distR="0" wp14:anchorId="6F73C971" wp14:editId="0EAA7C24">
            <wp:extent cx="5309870" cy="2847975"/>
            <wp:effectExtent l="0" t="0" r="5080" b="9525"/>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2"/>
              </a:graphicData>
            </a:graphic>
          </wp:inline>
        </w:drawing>
      </w:r>
    </w:p>
    <w:p w14:paraId="365C99CB" w14:textId="169D76DE" w:rsidR="006A3EC1" w:rsidRDefault="00AB6813" w:rsidP="006A3EC1">
      <w:pPr>
        <w:pStyle w:val="Caption"/>
        <w:spacing w:after="240"/>
        <w:jc w:val="center"/>
      </w:pPr>
      <w:bookmarkStart w:id="350" w:name="_Ref76755121"/>
      <w:bookmarkStart w:id="351" w:name="_Ref76755350"/>
      <w:r w:rsidRPr="009F6850">
        <w:t xml:space="preserve">Figure </w:t>
      </w:r>
      <w:fldSimple w:instr=" STYLEREF 1 \s " w:fldLock="1">
        <w:r w:rsidR="003A2A4C">
          <w:rPr>
            <w:noProof/>
          </w:rPr>
          <w:t>4</w:t>
        </w:r>
      </w:fldSimple>
      <w:r w:rsidR="0096498E" w:rsidRPr="009F6850">
        <w:noBreakHyphen/>
      </w:r>
      <w:fldSimple w:instr=" SEQ Figure \* ARABIC \s 1 " w:fldLock="1">
        <w:r w:rsidR="003A2A4C">
          <w:rPr>
            <w:noProof/>
          </w:rPr>
          <w:t>79</w:t>
        </w:r>
      </w:fldSimple>
      <w:bookmarkEnd w:id="350"/>
      <w:r w:rsidRPr="009F6850">
        <w:t xml:space="preserve"> </w:t>
      </w:r>
      <w:bookmarkStart w:id="352" w:name="_Ref78708609"/>
      <w:bookmarkEnd w:id="351"/>
      <w:r w:rsidR="006A3EC1">
        <w:t>All nodes perform both Document Register and Document Query in 6 Nodes setup</w:t>
      </w:r>
      <w:r w:rsidR="006A3EC1">
        <w:br/>
        <w:t>(Measure processing time to complete Document Register)</w:t>
      </w:r>
      <w:bookmarkEnd w:id="352"/>
    </w:p>
    <w:p w14:paraId="7EEF71F4" w14:textId="0A0D2BF9" w:rsidR="00684374" w:rsidRPr="009F6850" w:rsidRDefault="00F339A7" w:rsidP="006A3EC1">
      <w:pPr>
        <w:pStyle w:val="Caption"/>
        <w:spacing w:after="240"/>
        <w:jc w:val="center"/>
      </w:pPr>
      <w:r w:rsidRPr="009F6850">
        <w:rPr>
          <w:noProof/>
        </w:rPr>
        <w:lastRenderedPageBreak/>
        <w:drawing>
          <wp:inline distT="0" distB="0" distL="0" distR="0" wp14:anchorId="6A19DC59" wp14:editId="69A2A18F">
            <wp:extent cx="5309870" cy="2886075"/>
            <wp:effectExtent l="0" t="0" r="5080" b="9525"/>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3"/>
              </a:graphicData>
            </a:graphic>
          </wp:inline>
        </w:drawing>
      </w:r>
    </w:p>
    <w:p w14:paraId="6140CDC5" w14:textId="41986166" w:rsidR="00F339A7" w:rsidRPr="009F6850" w:rsidRDefault="00684374" w:rsidP="008132D5">
      <w:pPr>
        <w:pStyle w:val="Caption"/>
        <w:jc w:val="center"/>
      </w:pPr>
      <w:bookmarkStart w:id="353" w:name="_Ref76739784"/>
      <w:bookmarkStart w:id="354" w:name="_Ref76755354"/>
      <w:r w:rsidRPr="009F6850">
        <w:t xml:space="preserve">Figure </w:t>
      </w:r>
      <w:fldSimple w:instr=" STYLEREF 1 \s " w:fldLock="1">
        <w:r w:rsidR="003A2A4C">
          <w:rPr>
            <w:noProof/>
          </w:rPr>
          <w:t>4</w:t>
        </w:r>
      </w:fldSimple>
      <w:r w:rsidR="0096498E" w:rsidRPr="009F6850">
        <w:noBreakHyphen/>
      </w:r>
      <w:fldSimple w:instr=" SEQ Figure \* ARABIC \s 1 " w:fldLock="1">
        <w:r w:rsidR="003A2A4C">
          <w:rPr>
            <w:noProof/>
          </w:rPr>
          <w:t>80</w:t>
        </w:r>
      </w:fldSimple>
      <w:bookmarkEnd w:id="353"/>
      <w:r w:rsidRPr="009F6850">
        <w:t xml:space="preserve"> </w:t>
      </w:r>
      <w:bookmarkStart w:id="355" w:name="_Ref78708614"/>
      <w:bookmarkEnd w:id="354"/>
      <w:r w:rsidR="006A3EC1">
        <w:t>All nodes perform both Document Register and Document Query in 5 Nodes setup</w:t>
      </w:r>
      <w:r w:rsidR="006A3EC1">
        <w:br/>
        <w:t>(Measure processing time to complete Document Register)</w:t>
      </w:r>
      <w:bookmarkEnd w:id="355"/>
    </w:p>
    <w:p w14:paraId="61E3CAA6" w14:textId="77777777" w:rsidR="00231B92" w:rsidRPr="009F6850" w:rsidRDefault="00231B92" w:rsidP="008132D5">
      <w:pPr>
        <w:spacing w:line="360" w:lineRule="auto"/>
        <w:jc w:val="thaiDistribute"/>
      </w:pPr>
    </w:p>
    <w:p w14:paraId="0EA3198F" w14:textId="55CE38ED" w:rsidR="00166317" w:rsidRPr="009F6850" w:rsidRDefault="00166317" w:rsidP="008132D5">
      <w:pPr>
        <w:spacing w:line="360" w:lineRule="auto"/>
        <w:jc w:val="thaiDistribute"/>
      </w:pPr>
      <w:r w:rsidRPr="009F6850">
        <w:tab/>
        <w:t>4.4.2.</w:t>
      </w:r>
      <w:r w:rsidR="00E75866">
        <w:t>6</w:t>
      </w:r>
      <w:r w:rsidRPr="009F6850">
        <w:t xml:space="preserve"> Test if the number of active nodes would cause a change in the performance of the Document Register function when all active nodes perform both the Document Register function and Document Query function at the same time.</w:t>
      </w:r>
    </w:p>
    <w:p w14:paraId="68D106A3" w14:textId="0C349B9A" w:rsidR="00803A88" w:rsidRPr="009F6850" w:rsidRDefault="00803A88" w:rsidP="008132D5">
      <w:pPr>
        <w:spacing w:line="360" w:lineRule="auto"/>
        <w:jc w:val="thaiDistribute"/>
      </w:pPr>
      <w:r w:rsidRPr="009F6850">
        <w:tab/>
        <w:t>This setup is a further analysis result of Section 4.4.2.</w:t>
      </w:r>
      <w:r w:rsidR="00E75866">
        <w:t>5</w:t>
      </w:r>
      <w:r w:rsidRPr="009F6850">
        <w:t xml:space="preserve">. The "7 Nodes" line was derived from the average values of the experiment result in </w:t>
      </w:r>
      <w:r w:rsidR="000F50FE" w:rsidRPr="009F6850">
        <w:fldChar w:fldCharType="begin" w:fldLock="1"/>
      </w:r>
      <w:r w:rsidR="000F50FE" w:rsidRPr="009F6850">
        <w:instrText xml:space="preserve"> REF _Ref76739775 \h </w:instrText>
      </w:r>
      <w:r w:rsidR="0023508D" w:rsidRPr="009F6850">
        <w:instrText xml:space="preserve"> \* MERGEFORMAT </w:instrText>
      </w:r>
      <w:r w:rsidR="000F50FE" w:rsidRPr="009F6850">
        <w:fldChar w:fldCharType="separate"/>
      </w:r>
      <w:r w:rsidR="00E75866" w:rsidRPr="009F6850">
        <w:t xml:space="preserve">Figure </w:t>
      </w:r>
      <w:r w:rsidR="00E75866">
        <w:rPr>
          <w:noProof/>
        </w:rPr>
        <w:t>4</w:t>
      </w:r>
      <w:r w:rsidR="00E75866" w:rsidRPr="009F6850">
        <w:rPr>
          <w:noProof/>
        </w:rPr>
        <w:noBreakHyphen/>
      </w:r>
      <w:r w:rsidR="00E75866">
        <w:rPr>
          <w:noProof/>
        </w:rPr>
        <w:t>78</w:t>
      </w:r>
      <w:r w:rsidR="000F50FE" w:rsidRPr="009F6850">
        <w:fldChar w:fldCharType="end"/>
      </w:r>
      <w:r w:rsidRPr="009F6850">
        <w:t xml:space="preserve">. The "6 Nodes" line was derived from the average values of the experiment result in </w:t>
      </w:r>
      <w:r w:rsidR="000F50FE" w:rsidRPr="009F6850">
        <w:fldChar w:fldCharType="begin" w:fldLock="1"/>
      </w:r>
      <w:r w:rsidR="000F50FE" w:rsidRPr="009F6850">
        <w:instrText xml:space="preserve"> REF _Ref76755121 \h </w:instrText>
      </w:r>
      <w:r w:rsidR="0023508D" w:rsidRPr="009F6850">
        <w:instrText xml:space="preserve"> \* MERGEFORMAT </w:instrText>
      </w:r>
      <w:r w:rsidR="000F50FE" w:rsidRPr="009F6850">
        <w:fldChar w:fldCharType="separate"/>
      </w:r>
      <w:r w:rsidR="00E75866" w:rsidRPr="009F6850">
        <w:t xml:space="preserve">Figure </w:t>
      </w:r>
      <w:r w:rsidR="00E75866">
        <w:rPr>
          <w:noProof/>
        </w:rPr>
        <w:t>4</w:t>
      </w:r>
      <w:r w:rsidR="00E75866" w:rsidRPr="009F6850">
        <w:rPr>
          <w:noProof/>
        </w:rPr>
        <w:noBreakHyphen/>
      </w:r>
      <w:r w:rsidR="00E75866">
        <w:rPr>
          <w:noProof/>
        </w:rPr>
        <w:t>79</w:t>
      </w:r>
      <w:r w:rsidR="000F50FE" w:rsidRPr="009F6850">
        <w:fldChar w:fldCharType="end"/>
      </w:r>
      <w:r w:rsidRPr="009F6850">
        <w:t xml:space="preserve">. The "5 Nodes" line was derived from the average values of the experiment result in </w:t>
      </w:r>
      <w:r w:rsidR="000F50FE" w:rsidRPr="009F6850">
        <w:fldChar w:fldCharType="begin" w:fldLock="1"/>
      </w:r>
      <w:r w:rsidR="000F50FE" w:rsidRPr="009F6850">
        <w:instrText xml:space="preserve"> REF _Ref76739784 \h </w:instrText>
      </w:r>
      <w:r w:rsidR="0023508D" w:rsidRPr="009F6850">
        <w:instrText xml:space="preserve"> \* MERGEFORMAT </w:instrText>
      </w:r>
      <w:r w:rsidR="000F50FE" w:rsidRPr="009F6850">
        <w:fldChar w:fldCharType="separate"/>
      </w:r>
      <w:r w:rsidR="00E75866" w:rsidRPr="009F6850">
        <w:t xml:space="preserve">Figure </w:t>
      </w:r>
      <w:r w:rsidR="00E75866">
        <w:rPr>
          <w:noProof/>
        </w:rPr>
        <w:t>4</w:t>
      </w:r>
      <w:r w:rsidR="00E75866" w:rsidRPr="009F6850">
        <w:rPr>
          <w:noProof/>
        </w:rPr>
        <w:noBreakHyphen/>
      </w:r>
      <w:r w:rsidR="00E75866">
        <w:rPr>
          <w:noProof/>
        </w:rPr>
        <w:t>80</w:t>
      </w:r>
      <w:r w:rsidR="000F50FE" w:rsidRPr="009F6850">
        <w:fldChar w:fldCharType="end"/>
      </w:r>
      <w:r w:rsidRPr="009F6850">
        <w:t>.</w:t>
      </w:r>
    </w:p>
    <w:p w14:paraId="180DCFFF" w14:textId="5F927DEC" w:rsidR="00AF5149" w:rsidRPr="009F6850" w:rsidRDefault="000F1FE9" w:rsidP="008132D5">
      <w:pPr>
        <w:spacing w:line="360" w:lineRule="auto"/>
        <w:jc w:val="thaiDistribute"/>
        <w:rPr>
          <w:cs/>
        </w:rPr>
      </w:pPr>
      <w:r w:rsidRPr="009F6850">
        <w:tab/>
      </w:r>
      <w:r w:rsidRPr="009F6850">
        <w:fldChar w:fldCharType="begin" w:fldLock="1"/>
      </w:r>
      <w:r w:rsidRPr="009F6850">
        <w:instrText xml:space="preserve"> REF _Ref76740145 \h </w:instrText>
      </w:r>
      <w:r w:rsidR="00E30E3D" w:rsidRPr="009F6850">
        <w:instrText xml:space="preserve"> \* MERGEFORMAT </w:instrText>
      </w:r>
      <w:r w:rsidRPr="009F6850">
        <w:fldChar w:fldCharType="separate"/>
      </w:r>
      <w:r w:rsidR="00E75866" w:rsidRPr="009F6850">
        <w:t xml:space="preserve">Figure </w:t>
      </w:r>
      <w:r w:rsidR="00E75866">
        <w:rPr>
          <w:noProof/>
        </w:rPr>
        <w:t>4</w:t>
      </w:r>
      <w:r w:rsidR="00E75866" w:rsidRPr="009F6850">
        <w:rPr>
          <w:noProof/>
        </w:rPr>
        <w:noBreakHyphen/>
      </w:r>
      <w:r w:rsidR="00E75866">
        <w:rPr>
          <w:noProof/>
        </w:rPr>
        <w:t>81</w:t>
      </w:r>
      <w:r w:rsidRPr="009F6850">
        <w:fldChar w:fldCharType="end"/>
      </w:r>
      <w:r w:rsidRPr="009F6850">
        <w:t xml:space="preserve"> </w:t>
      </w:r>
      <w:r w:rsidR="005A2C51" w:rsidRPr="009F6850">
        <w:t>compares the processing times the system took to complete the Document Register function which shows that there is no significant difference in performance between each node number variation setup. This means the variation in node number is not affecting the performance of the system when performing both the Document Register and Document Query at the same time.</w:t>
      </w:r>
    </w:p>
    <w:p w14:paraId="11A60B52" w14:textId="77777777" w:rsidR="00AF5149" w:rsidRPr="009F6850" w:rsidRDefault="00AF5149"/>
    <w:p w14:paraId="5C3A21C6" w14:textId="77777777" w:rsidR="000F1FE9" w:rsidRPr="009F6850" w:rsidRDefault="00574CF8" w:rsidP="008132D5">
      <w:pPr>
        <w:keepNext/>
      </w:pPr>
      <w:r w:rsidRPr="009F6850">
        <w:rPr>
          <w:noProof/>
        </w:rPr>
        <w:lastRenderedPageBreak/>
        <w:drawing>
          <wp:inline distT="0" distB="0" distL="0" distR="0" wp14:anchorId="5597F01F" wp14:editId="3004A9F0">
            <wp:extent cx="5305425" cy="2724150"/>
            <wp:effectExtent l="0" t="0" r="9525" b="0"/>
            <wp:docPr id="90" name="Chart 9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4"/>
              </a:graphicData>
            </a:graphic>
          </wp:inline>
        </w:drawing>
      </w:r>
    </w:p>
    <w:p w14:paraId="5B928040" w14:textId="075D054F" w:rsidR="00574CF8" w:rsidRPr="009F6850" w:rsidRDefault="000F1FE9" w:rsidP="00F23B1A">
      <w:pPr>
        <w:pStyle w:val="Caption"/>
        <w:jc w:val="center"/>
      </w:pPr>
      <w:bookmarkStart w:id="356" w:name="_Ref76740145"/>
      <w:bookmarkStart w:id="357" w:name="_Ref76755364"/>
      <w:r w:rsidRPr="009F6850">
        <w:t xml:space="preserve">Figure </w:t>
      </w:r>
      <w:fldSimple w:instr=" STYLEREF 1 \s " w:fldLock="1">
        <w:r w:rsidR="00E75866">
          <w:rPr>
            <w:noProof/>
          </w:rPr>
          <w:t>4</w:t>
        </w:r>
      </w:fldSimple>
      <w:r w:rsidR="0096498E" w:rsidRPr="009F6850">
        <w:noBreakHyphen/>
      </w:r>
      <w:fldSimple w:instr=" SEQ Figure \* ARABIC \s 1 " w:fldLock="1">
        <w:r w:rsidR="00E75866">
          <w:rPr>
            <w:noProof/>
          </w:rPr>
          <w:t>81</w:t>
        </w:r>
      </w:fldSimple>
      <w:bookmarkEnd w:id="356"/>
      <w:r w:rsidRPr="009F6850">
        <w:t xml:space="preserve"> </w:t>
      </w:r>
      <w:bookmarkStart w:id="358" w:name="_Ref76755249"/>
      <w:r w:rsidRPr="009F6850">
        <w:t xml:space="preserve">Performance comparison of average process time </w:t>
      </w:r>
      <w:r w:rsidR="00F23B1A">
        <w:t>between 7, 6, and 5 nodes</w:t>
      </w:r>
      <w:r w:rsidRPr="009F6850">
        <w:t xml:space="preserve"> setup</w:t>
      </w:r>
      <w:bookmarkEnd w:id="357"/>
      <w:bookmarkEnd w:id="358"/>
      <w:r w:rsidR="00F23B1A">
        <w:t xml:space="preserve"> </w:t>
      </w:r>
      <w:r w:rsidR="00F23B1A">
        <w:br/>
        <w:t xml:space="preserve">to complete Document Register </w:t>
      </w:r>
      <w:r w:rsidR="00F23B1A">
        <w:br/>
        <w:t>where each node performs both Document Register and Document Query</w:t>
      </w:r>
    </w:p>
    <w:p w14:paraId="4CE61DC0" w14:textId="553B6662" w:rsidR="007C28AB" w:rsidRPr="009F6850" w:rsidRDefault="007C28AB" w:rsidP="007C28AB"/>
    <w:p w14:paraId="1B06C4D4" w14:textId="66F7FA7D" w:rsidR="00790B5E" w:rsidRPr="009F6850" w:rsidRDefault="00790B5E" w:rsidP="008132D5">
      <w:pPr>
        <w:spacing w:line="360" w:lineRule="auto"/>
        <w:jc w:val="thaiDistribute"/>
      </w:pPr>
      <w:r w:rsidRPr="009F6850">
        <w:tab/>
        <w:t>4.4.2.</w:t>
      </w:r>
      <w:r w:rsidR="00073AE6">
        <w:t>7</w:t>
      </w:r>
      <w:r w:rsidRPr="009F6850">
        <w:t xml:space="preserve"> Test if perform the Document Register at the same time with Document Query would cause a change in performance of the system to complete the Document Register function</w:t>
      </w:r>
      <w:r w:rsidR="00845A42" w:rsidRPr="009F6850">
        <w:t>.</w:t>
      </w:r>
    </w:p>
    <w:p w14:paraId="52CAA563" w14:textId="04AEC849" w:rsidR="008D6C0D" w:rsidRPr="009F6850" w:rsidRDefault="008D6C0D" w:rsidP="008132D5">
      <w:pPr>
        <w:spacing w:line="360" w:lineRule="auto"/>
        <w:jc w:val="thaiDistribute"/>
      </w:pPr>
      <w:r w:rsidRPr="009F6850">
        <w:tab/>
        <w:t>This setup is a further analysis result of Sections 4.4.2.</w:t>
      </w:r>
      <w:r w:rsidR="00073AE6">
        <w:t>3</w:t>
      </w:r>
      <w:r w:rsidRPr="009F6850">
        <w:t xml:space="preserve"> and 4.4.2.</w:t>
      </w:r>
      <w:r w:rsidR="00073AE6">
        <w:t>6</w:t>
      </w:r>
      <w:r w:rsidRPr="009F6850">
        <w:t xml:space="preserve">.  In </w:t>
      </w:r>
      <w:r w:rsidRPr="009F6850">
        <w:fldChar w:fldCharType="begin" w:fldLock="1"/>
      </w:r>
      <w:r w:rsidRPr="009F6850">
        <w:instrText xml:space="preserve"> REF _Ref76741656 \h </w:instrText>
      </w:r>
      <w:r w:rsidR="0023508D" w:rsidRPr="009F6850">
        <w:instrText xml:space="preserve"> \* MERGEFORMAT </w:instrText>
      </w:r>
      <w:r w:rsidRPr="009F6850">
        <w:fldChar w:fldCharType="separate"/>
      </w:r>
      <w:r w:rsidR="00073AE6" w:rsidRPr="009F6850">
        <w:t xml:space="preserve">Figure </w:t>
      </w:r>
      <w:r w:rsidR="00073AE6">
        <w:rPr>
          <w:noProof/>
        </w:rPr>
        <w:t>4</w:t>
      </w:r>
      <w:r w:rsidR="00073AE6" w:rsidRPr="009F6850">
        <w:rPr>
          <w:noProof/>
        </w:rPr>
        <w:noBreakHyphen/>
      </w:r>
      <w:r w:rsidR="00073AE6">
        <w:rPr>
          <w:noProof/>
        </w:rPr>
        <w:t>82</w:t>
      </w:r>
      <w:r w:rsidRPr="009F6850">
        <w:fldChar w:fldCharType="end"/>
      </w:r>
      <w:r w:rsidRPr="009F6850">
        <w:t xml:space="preserve">, the "without Query" line was derived from the average values of the experiment result in </w:t>
      </w:r>
      <w:r w:rsidRPr="009F6850">
        <w:fldChar w:fldCharType="begin" w:fldLock="1"/>
      </w:r>
      <w:r w:rsidRPr="009F6850">
        <w:instrText xml:space="preserve"> REF _Ref76736744 \h </w:instrText>
      </w:r>
      <w:r w:rsidR="0023508D" w:rsidRPr="009F6850">
        <w:instrText xml:space="preserve"> \* MERGEFORMAT </w:instrText>
      </w:r>
      <w:r w:rsidRPr="009F6850">
        <w:fldChar w:fldCharType="separate"/>
      </w:r>
      <w:r w:rsidR="00073AE6" w:rsidRPr="009F6850">
        <w:t xml:space="preserve">Figure </w:t>
      </w:r>
      <w:r w:rsidR="00073AE6">
        <w:rPr>
          <w:noProof/>
        </w:rPr>
        <w:t>4</w:t>
      </w:r>
      <w:r w:rsidR="00073AE6" w:rsidRPr="009F6850">
        <w:rPr>
          <w:noProof/>
        </w:rPr>
        <w:noBreakHyphen/>
      </w:r>
      <w:r w:rsidR="00073AE6">
        <w:rPr>
          <w:noProof/>
        </w:rPr>
        <w:t>76</w:t>
      </w:r>
      <w:r w:rsidRPr="009F6850">
        <w:fldChar w:fldCharType="end"/>
      </w:r>
      <w:r w:rsidRPr="009F6850">
        <w:t xml:space="preserve">. The "with Query" line was derived from the average values of the experiment result in </w:t>
      </w:r>
      <w:r w:rsidRPr="009F6850">
        <w:fldChar w:fldCharType="begin" w:fldLock="1"/>
      </w:r>
      <w:r w:rsidRPr="009F6850">
        <w:instrText xml:space="preserve"> REF _Ref76740145 \h </w:instrText>
      </w:r>
      <w:r w:rsidR="0023508D" w:rsidRPr="009F6850">
        <w:instrText xml:space="preserve"> \* MERGEFORMAT </w:instrText>
      </w:r>
      <w:r w:rsidRPr="009F6850">
        <w:fldChar w:fldCharType="separate"/>
      </w:r>
      <w:r w:rsidR="00073AE6" w:rsidRPr="009F6850">
        <w:t xml:space="preserve">Figure </w:t>
      </w:r>
      <w:r w:rsidR="00073AE6">
        <w:rPr>
          <w:noProof/>
        </w:rPr>
        <w:t>4</w:t>
      </w:r>
      <w:r w:rsidR="00073AE6" w:rsidRPr="009F6850">
        <w:rPr>
          <w:noProof/>
        </w:rPr>
        <w:noBreakHyphen/>
      </w:r>
      <w:r w:rsidR="00073AE6">
        <w:rPr>
          <w:noProof/>
        </w:rPr>
        <w:t>81</w:t>
      </w:r>
      <w:r w:rsidRPr="009F6850">
        <w:fldChar w:fldCharType="end"/>
      </w:r>
      <w:r w:rsidRPr="009F6850">
        <w:t>.</w:t>
      </w:r>
    </w:p>
    <w:p w14:paraId="768F206D" w14:textId="70789564" w:rsidR="00C0235D" w:rsidRPr="009F6850" w:rsidRDefault="00C0235D" w:rsidP="008132D5">
      <w:pPr>
        <w:spacing w:line="360" w:lineRule="auto"/>
        <w:jc w:val="thaiDistribute"/>
      </w:pPr>
      <w:r w:rsidRPr="009F6850">
        <w:tab/>
      </w:r>
      <w:r w:rsidRPr="009F6850">
        <w:fldChar w:fldCharType="begin" w:fldLock="1"/>
      </w:r>
      <w:r w:rsidRPr="009F6850">
        <w:instrText xml:space="preserve"> REF _Ref76741656 \h  \* MERGEFORMAT </w:instrText>
      </w:r>
      <w:r w:rsidRPr="009F6850">
        <w:fldChar w:fldCharType="separate"/>
      </w:r>
      <w:r w:rsidR="00073AE6" w:rsidRPr="009F6850">
        <w:t xml:space="preserve">Figure </w:t>
      </w:r>
      <w:r w:rsidR="00073AE6">
        <w:rPr>
          <w:noProof/>
        </w:rPr>
        <w:t>4</w:t>
      </w:r>
      <w:r w:rsidR="00073AE6" w:rsidRPr="009F6850">
        <w:rPr>
          <w:noProof/>
        </w:rPr>
        <w:noBreakHyphen/>
      </w:r>
      <w:r w:rsidR="00073AE6">
        <w:rPr>
          <w:noProof/>
        </w:rPr>
        <w:t>82</w:t>
      </w:r>
      <w:r w:rsidRPr="009F6850">
        <w:fldChar w:fldCharType="end"/>
      </w:r>
      <w:r w:rsidRPr="009F6850">
        <w:rPr>
          <w:cs/>
        </w:rPr>
        <w:t xml:space="preserve"> </w:t>
      </w:r>
      <w:r w:rsidRPr="009F6850">
        <w:t>shows significant difference between each setup which means that triggering the Document Query function at the same time as the Document Register function is affecting the performance of the system to perform the Document Register function.</w:t>
      </w:r>
    </w:p>
    <w:p w14:paraId="187DC406" w14:textId="3FF68F7B" w:rsidR="00B82767" w:rsidRDefault="00B82767" w:rsidP="008132D5">
      <w:pPr>
        <w:spacing w:after="240" w:line="360" w:lineRule="auto"/>
        <w:jc w:val="thaiDistribute"/>
      </w:pPr>
      <w:r w:rsidRPr="009F6850">
        <w:tab/>
      </w:r>
      <w:r w:rsidR="005E51E6" w:rsidRPr="00734183">
        <w:rPr>
          <w:highlight w:val="yellow"/>
        </w:rPr>
        <w:t>After investigation, we think that performing the Document Register and Document Query function at the same time causes the 7-Nodes Blockchain to accumulate redundancy over time which is likely to be caused by memory leak.</w:t>
      </w:r>
      <w:r w:rsidR="00231B92" w:rsidRPr="00734183">
        <w:rPr>
          <w:highlight w:val="yellow"/>
        </w:rPr>
        <w:t xml:space="preserve"> </w:t>
      </w:r>
      <w:r w:rsidR="00972CAD" w:rsidRPr="00972CAD">
        <w:rPr>
          <w:highlight w:val="yellow"/>
        </w:rPr>
        <w:t xml:space="preserve">Evidence shows that the test machine accumulates memory usage as the experiment proceeds on each transaction (start from Tx1 then proceed to Tx2, 3, 4, and Tx5). </w:t>
      </w:r>
      <w:r w:rsidR="00231B92" w:rsidRPr="00972CAD">
        <w:rPr>
          <w:highlight w:val="yellow"/>
        </w:rPr>
        <w:t xml:space="preserve">This should be fixed with </w:t>
      </w:r>
      <w:r w:rsidR="00972CAD">
        <w:rPr>
          <w:highlight w:val="yellow"/>
        </w:rPr>
        <w:t>better</w:t>
      </w:r>
      <w:r w:rsidR="00231B92" w:rsidRPr="00972CAD">
        <w:rPr>
          <w:highlight w:val="yellow"/>
        </w:rPr>
        <w:t xml:space="preserve"> optimization of the XDS Document Registry Actor program.</w:t>
      </w:r>
    </w:p>
    <w:p w14:paraId="608560C0" w14:textId="77777777" w:rsidR="00210C42" w:rsidRPr="009F6850" w:rsidRDefault="00210C42" w:rsidP="008132D5">
      <w:pPr>
        <w:spacing w:after="240" w:line="360" w:lineRule="auto"/>
        <w:jc w:val="thaiDistribute"/>
      </w:pPr>
    </w:p>
    <w:p w14:paraId="512CC83F" w14:textId="2F089028" w:rsidR="00940FB3" w:rsidRPr="009F6850" w:rsidRDefault="00724C36" w:rsidP="008132D5">
      <w:pPr>
        <w:spacing w:line="360" w:lineRule="auto"/>
        <w:jc w:val="thaiDistribute"/>
      </w:pPr>
      <w:r w:rsidRPr="009F6850">
        <w:rPr>
          <w:noProof/>
        </w:rPr>
        <w:drawing>
          <wp:inline distT="0" distB="0" distL="0" distR="0" wp14:anchorId="5A014922" wp14:editId="2A788D0A">
            <wp:extent cx="5372100" cy="2657475"/>
            <wp:effectExtent l="0" t="0" r="0" b="9525"/>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5"/>
              </a:graphicData>
            </a:graphic>
          </wp:inline>
        </w:drawing>
      </w:r>
    </w:p>
    <w:p w14:paraId="0F05EE1E" w14:textId="27550B81" w:rsidR="007C28AB" w:rsidRPr="009F6850" w:rsidRDefault="00940FB3" w:rsidP="008132D5">
      <w:pPr>
        <w:pStyle w:val="Caption"/>
        <w:jc w:val="center"/>
      </w:pPr>
      <w:bookmarkStart w:id="359" w:name="_Ref76741656"/>
      <w:bookmarkStart w:id="360" w:name="_Ref76755367"/>
      <w:r w:rsidRPr="009F6850">
        <w:t xml:space="preserve">Figure </w:t>
      </w:r>
      <w:fldSimple w:instr=" STYLEREF 1 \s " w:fldLock="1">
        <w:r w:rsidR="00073AE6">
          <w:rPr>
            <w:noProof/>
          </w:rPr>
          <w:t>4</w:t>
        </w:r>
      </w:fldSimple>
      <w:r w:rsidR="0096498E" w:rsidRPr="009F6850">
        <w:noBreakHyphen/>
      </w:r>
      <w:fldSimple w:instr=" SEQ Figure \* ARABIC \s 1 " w:fldLock="1">
        <w:r w:rsidR="00073AE6">
          <w:rPr>
            <w:noProof/>
          </w:rPr>
          <w:t>82</w:t>
        </w:r>
      </w:fldSimple>
      <w:bookmarkEnd w:id="359"/>
      <w:r w:rsidRPr="009F6850">
        <w:t xml:space="preserve"> </w:t>
      </w:r>
      <w:bookmarkStart w:id="361" w:name="_Ref76755252"/>
      <w:r w:rsidRPr="009F6850">
        <w:t xml:space="preserve">Performance comparison between </w:t>
      </w:r>
      <w:r w:rsidR="00EB77B8">
        <w:br/>
      </w:r>
      <w:r w:rsidRPr="009F6850">
        <w:t>trigger the Document Register function</w:t>
      </w:r>
      <w:r w:rsidR="00EB77B8">
        <w:t xml:space="preserve"> without Document Query and</w:t>
      </w:r>
      <w:r w:rsidRPr="009F6850">
        <w:t xml:space="preserve"> </w:t>
      </w:r>
      <w:r w:rsidR="00143DF4" w:rsidRPr="009F6850">
        <w:rPr>
          <w:cs/>
        </w:rPr>
        <w:br/>
      </w:r>
      <w:bookmarkEnd w:id="360"/>
      <w:bookmarkEnd w:id="361"/>
      <w:r w:rsidR="00EB77B8">
        <w:t>trigger both the Document Register and Document Query at the same time</w:t>
      </w:r>
      <w:r w:rsidR="00EB77B8">
        <w:br/>
        <w:t>(measure only processing time to complete Document Register)</w:t>
      </w:r>
    </w:p>
    <w:p w14:paraId="1D316E02" w14:textId="77777777" w:rsidR="00544452" w:rsidRDefault="00544452" w:rsidP="003F1C2E">
      <w:pPr>
        <w:spacing w:line="360" w:lineRule="auto"/>
        <w:jc w:val="thaiDistribute"/>
      </w:pPr>
    </w:p>
    <w:p w14:paraId="4B437259" w14:textId="737CFE37" w:rsidR="003F1C2E" w:rsidRPr="009F6850" w:rsidRDefault="003F1C2E" w:rsidP="003F1C2E">
      <w:pPr>
        <w:spacing w:line="360" w:lineRule="auto"/>
        <w:jc w:val="thaiDistribute"/>
      </w:pPr>
      <w:r w:rsidRPr="009F6850">
        <w:tab/>
        <w:t>4.4.2.</w:t>
      </w:r>
      <w:r w:rsidR="00544452">
        <w:t>8</w:t>
      </w:r>
      <w:r w:rsidRPr="009F6850">
        <w:t xml:space="preserve"> Test if the number of search keywords would cause a change in performance of Document Query function.</w:t>
      </w:r>
    </w:p>
    <w:p w14:paraId="758692FA" w14:textId="77777777" w:rsidR="003F1C2E" w:rsidRPr="009F6850" w:rsidRDefault="003F1C2E" w:rsidP="003F1C2E">
      <w:pPr>
        <w:spacing w:line="360" w:lineRule="auto"/>
        <w:jc w:val="thaiDistribute"/>
      </w:pPr>
      <w:r w:rsidRPr="009F6850">
        <w:tab/>
        <w:t>This setup is performed by trigger the XDS Document Consumer Actor to start the Document Query function which prompts for input from the user. The user then inputs metadata attributes values of each transaction sample (Tx1 – Tx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minimum" search keywords will include only two attribute values while the "maximum" search keywords will include fourteen attribute values. Both will be performing the "</w:t>
      </w:r>
      <w:proofErr w:type="spellStart"/>
      <w:r w:rsidRPr="009F6850">
        <w:t>FindDocument</w:t>
      </w:r>
      <w:proofErr w:type="spellEnd"/>
      <w:r w:rsidRPr="009F6850">
        <w:t>" query type which is the only stable query type available in the current version of the implementation.</w:t>
      </w:r>
    </w:p>
    <w:p w14:paraId="04C26012" w14:textId="2D6FB482" w:rsidR="003F1C2E" w:rsidRPr="009F6850" w:rsidRDefault="003F1C2E" w:rsidP="003F1C2E">
      <w:pPr>
        <w:spacing w:line="360" w:lineRule="auto"/>
        <w:jc w:val="thaiDistribute"/>
      </w:pPr>
      <w:r w:rsidRPr="009F6850">
        <w:lastRenderedPageBreak/>
        <w:tab/>
        <w:t xml:space="preserve">The Document Query with minimum keywords took an average process time of </w:t>
      </w:r>
      <w:r w:rsidRPr="009F6850">
        <w:rPr>
          <w:cs/>
        </w:rPr>
        <w:t xml:space="preserve">302.5096151 </w:t>
      </w:r>
      <w:r w:rsidRPr="009F6850">
        <w:t xml:space="preserve">milliseconds to complete the function. The Document Query with maximum keywords took an average process time of </w:t>
      </w:r>
      <w:r w:rsidRPr="009F6850">
        <w:rPr>
          <w:cs/>
        </w:rPr>
        <w:t xml:space="preserve">298.9329658 </w:t>
      </w:r>
      <w:r w:rsidRPr="009F6850">
        <w:t xml:space="preserve">milliseconds to complete the function. </w:t>
      </w:r>
      <w:r w:rsidRPr="009F6850">
        <w:fldChar w:fldCharType="begin" w:fldLock="1"/>
      </w:r>
      <w:r w:rsidRPr="009F6850">
        <w:instrText xml:space="preserve"> REF _Ref76733852 \h  \* MERGEFORMAT </w:instrText>
      </w:r>
      <w:r w:rsidRPr="009F6850">
        <w:fldChar w:fldCharType="separate"/>
      </w:r>
      <w:r w:rsidR="00544452" w:rsidRPr="009F6850">
        <w:t xml:space="preserve">Figure </w:t>
      </w:r>
      <w:r w:rsidR="00544452">
        <w:rPr>
          <w:noProof/>
        </w:rPr>
        <w:t>4</w:t>
      </w:r>
      <w:r w:rsidR="00544452" w:rsidRPr="009F6850">
        <w:rPr>
          <w:noProof/>
        </w:rPr>
        <w:noBreakHyphen/>
      </w:r>
      <w:r w:rsidR="00544452">
        <w:rPr>
          <w:noProof/>
        </w:rPr>
        <w:t>83</w:t>
      </w:r>
      <w:r w:rsidRPr="009F6850">
        <w:fldChar w:fldCharType="end"/>
      </w:r>
      <w:r w:rsidRPr="009F6850">
        <w:rPr>
          <w:cs/>
        </w:rPr>
        <w:t xml:space="preserve"> </w:t>
      </w:r>
      <w:r w:rsidRPr="009F6850">
        <w:t>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Appendix section.</w:t>
      </w:r>
    </w:p>
    <w:p w14:paraId="2FEC4ABD" w14:textId="77777777" w:rsidR="003F1C2E" w:rsidRPr="009F6850" w:rsidRDefault="003F1C2E" w:rsidP="003F1C2E"/>
    <w:p w14:paraId="16FBF0FB" w14:textId="77777777" w:rsidR="003F1C2E" w:rsidRPr="009F6850" w:rsidRDefault="003F1C2E" w:rsidP="003F1C2E">
      <w:pPr>
        <w:keepNext/>
        <w:spacing w:line="360" w:lineRule="auto"/>
        <w:jc w:val="center"/>
      </w:pPr>
      <w:r w:rsidRPr="009F6850">
        <w:rPr>
          <w:noProof/>
          <w:color w:val="FF0000"/>
        </w:rPr>
        <w:drawing>
          <wp:inline distT="0" distB="0" distL="0" distR="0" wp14:anchorId="2A662DD1" wp14:editId="2CF8685E">
            <wp:extent cx="5469147" cy="3347050"/>
            <wp:effectExtent l="0" t="0" r="17780" b="6350"/>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6"/>
              </a:graphicData>
            </a:graphic>
          </wp:inline>
        </w:drawing>
      </w:r>
    </w:p>
    <w:p w14:paraId="5A588920" w14:textId="6756C725" w:rsidR="003F1C2E" w:rsidRPr="009F6850" w:rsidRDefault="003F1C2E" w:rsidP="003F1C2E">
      <w:pPr>
        <w:pStyle w:val="Caption"/>
        <w:jc w:val="center"/>
      </w:pPr>
      <w:bookmarkStart w:id="362" w:name="_Ref76733852"/>
      <w:bookmarkStart w:id="363" w:name="_Ref76755321"/>
      <w:r w:rsidRPr="009F6850">
        <w:t xml:space="preserve">Figure </w:t>
      </w:r>
      <w:r w:rsidR="00AF1D55">
        <w:fldChar w:fldCharType="begin" w:fldLock="1"/>
      </w:r>
      <w:r w:rsidR="00AF1D55">
        <w:instrText xml:space="preserve"> STYLEREF 1 \s </w:instrText>
      </w:r>
      <w:r w:rsidR="00AF1D55">
        <w:fldChar w:fldCharType="separate"/>
      </w:r>
      <w:r w:rsidR="00544452">
        <w:rPr>
          <w:noProof/>
        </w:rPr>
        <w:t>4</w:t>
      </w:r>
      <w:r w:rsidR="00AF1D55">
        <w:rPr>
          <w:noProof/>
        </w:rPr>
        <w:fldChar w:fldCharType="end"/>
      </w:r>
      <w:r w:rsidRPr="009F6850">
        <w:noBreakHyphen/>
      </w:r>
      <w:r w:rsidR="00AF1D55">
        <w:fldChar w:fldCharType="begin" w:fldLock="1"/>
      </w:r>
      <w:r w:rsidR="00AF1D55">
        <w:instrText xml:space="preserve"> SEQ Figure \* ARABIC \s 1 </w:instrText>
      </w:r>
      <w:r w:rsidR="00AF1D55">
        <w:fldChar w:fldCharType="separate"/>
      </w:r>
      <w:r w:rsidR="00544452">
        <w:rPr>
          <w:noProof/>
        </w:rPr>
        <w:t>83</w:t>
      </w:r>
      <w:r w:rsidR="00AF1D55">
        <w:rPr>
          <w:noProof/>
        </w:rPr>
        <w:fldChar w:fldCharType="end"/>
      </w:r>
      <w:bookmarkEnd w:id="362"/>
      <w:r w:rsidRPr="009F6850">
        <w:t xml:space="preserve"> </w:t>
      </w:r>
      <w:bookmarkStart w:id="364" w:name="_Ref76755205"/>
      <w:bookmarkStart w:id="365" w:name="_Ref76935866"/>
      <w:r w:rsidRPr="009F6850">
        <w:t>Process</w:t>
      </w:r>
      <w:r w:rsidR="008D58EB">
        <w:t>ing</w:t>
      </w:r>
      <w:r w:rsidRPr="009F6850">
        <w:t xml:space="preserve"> time</w:t>
      </w:r>
      <w:bookmarkEnd w:id="363"/>
      <w:bookmarkEnd w:id="364"/>
      <w:r w:rsidRPr="009F6850">
        <w:t xml:space="preserve"> to complete Document Query</w:t>
      </w:r>
      <w:bookmarkEnd w:id="365"/>
    </w:p>
    <w:p w14:paraId="11917675" w14:textId="77777777" w:rsidR="003F1C2E" w:rsidRPr="009F6850" w:rsidRDefault="003F1C2E" w:rsidP="003F1C2E">
      <w:pPr>
        <w:spacing w:after="240"/>
        <w:jc w:val="center"/>
      </w:pPr>
      <w:r w:rsidRPr="009F6850">
        <w:t>compared between minimum keywords and maximum keywords</w:t>
      </w:r>
    </w:p>
    <w:p w14:paraId="78F788AE" w14:textId="77777777" w:rsidR="003F1C2E" w:rsidRDefault="003F1C2E" w:rsidP="008132D5">
      <w:pPr>
        <w:spacing w:line="360" w:lineRule="auto"/>
        <w:jc w:val="thaiDistribute"/>
      </w:pPr>
    </w:p>
    <w:p w14:paraId="62128393" w14:textId="77777777" w:rsidR="004B6D8B" w:rsidRDefault="004B6D8B" w:rsidP="008132D5">
      <w:pPr>
        <w:spacing w:line="360" w:lineRule="auto"/>
        <w:jc w:val="thaiDistribute"/>
      </w:pPr>
      <w:r>
        <w:br w:type="page"/>
      </w:r>
    </w:p>
    <w:p w14:paraId="00450BA2" w14:textId="15F48EAF" w:rsidR="00236647" w:rsidRPr="009F6850" w:rsidRDefault="00236647" w:rsidP="008132D5">
      <w:pPr>
        <w:spacing w:line="360" w:lineRule="auto"/>
        <w:jc w:val="thaiDistribute"/>
      </w:pPr>
      <w:r w:rsidRPr="009F6850">
        <w:lastRenderedPageBreak/>
        <w:tab/>
        <w:t xml:space="preserve">4.4.2.9 </w:t>
      </w:r>
      <w:r w:rsidR="006517F8" w:rsidRPr="009F6850">
        <w:t>Test if the number of active nodes would cause a change in the performance of the Document Query function.</w:t>
      </w:r>
    </w:p>
    <w:p w14:paraId="6929E4B6" w14:textId="0CBDF052" w:rsidR="00BE7C87" w:rsidRPr="009F6850" w:rsidRDefault="00BE7C87" w:rsidP="008132D5">
      <w:pPr>
        <w:spacing w:line="360" w:lineRule="auto"/>
        <w:jc w:val="thaiDistribute"/>
      </w:pPr>
      <w:r w:rsidRPr="009F6850">
        <w:tab/>
        <w:t>This setup is performed by a method like Section 4.4.2.</w:t>
      </w:r>
      <w:r w:rsidR="004B6D8B">
        <w:t>8</w:t>
      </w:r>
      <w:r w:rsidRPr="009F6850">
        <w:t xml:space="preserve"> with the addition of node variation setup (with 7,6, and 5 active nodes)</w:t>
      </w:r>
      <w:r w:rsidR="000E6102" w:rsidRPr="009F6850">
        <w:t xml:space="preserve"> and perform only for the search with minimum number of search keywords</w:t>
      </w:r>
      <w:r w:rsidRPr="009F6850">
        <w:t>. The processing time since the moment the XDS Document Consumer Actor sent the ITI-18 transaction to the XDS Document Registry Actor until the XDS Document Consumer received the search result from the XDS Document Registry will be measured for the experiment result.</w:t>
      </w:r>
    </w:p>
    <w:p w14:paraId="193085B3" w14:textId="241F006F" w:rsidR="000E6102" w:rsidRPr="009F6850" w:rsidRDefault="000E6102" w:rsidP="008132D5">
      <w:pPr>
        <w:spacing w:line="360" w:lineRule="auto"/>
        <w:jc w:val="thaiDistribute"/>
      </w:pPr>
      <w:r w:rsidRPr="009F6850">
        <w:tab/>
      </w:r>
      <w:r w:rsidR="001F7E61" w:rsidRPr="009F6850">
        <w:t xml:space="preserve">Perform Document Query without the Document Register function, with 7 active nodes, the processing time the system took to complete the Document Query is an average of </w:t>
      </w:r>
      <w:r w:rsidR="004A43F1" w:rsidRPr="009F6850">
        <w:t>302.5096151</w:t>
      </w:r>
      <w:r w:rsidR="001F7E61" w:rsidRPr="009F6850">
        <w:t xml:space="preserve"> milliseconds. With 6 active nodes, took an average of </w:t>
      </w:r>
      <w:r w:rsidR="004A43F1" w:rsidRPr="009F6850">
        <w:t>259.7879338</w:t>
      </w:r>
      <w:r w:rsidR="001F7E61" w:rsidRPr="009F6850">
        <w:t xml:space="preserve"> milliseconds. With 5 active nodes, took an average of </w:t>
      </w:r>
      <w:r w:rsidR="004A43F1" w:rsidRPr="009F6850">
        <w:t>244.2096615</w:t>
      </w:r>
      <w:r w:rsidR="001F7E61" w:rsidRPr="009F6850">
        <w:t xml:space="preserve"> milliseconds. </w:t>
      </w:r>
      <w:r w:rsidR="00C43B42" w:rsidRPr="009F6850">
        <w:fldChar w:fldCharType="begin" w:fldLock="1"/>
      </w:r>
      <w:r w:rsidR="00C43B42" w:rsidRPr="009F6850">
        <w:instrText xml:space="preserve"> REF _Ref76742881 \h  \* MERGEFORMAT </w:instrText>
      </w:r>
      <w:r w:rsidR="00C43B42" w:rsidRPr="009F6850">
        <w:fldChar w:fldCharType="separate"/>
      </w:r>
      <w:r w:rsidR="00C43B42" w:rsidRPr="009F6850">
        <w:t xml:space="preserve">Figure </w:t>
      </w:r>
      <w:r w:rsidR="00C43B42" w:rsidRPr="009F6850">
        <w:rPr>
          <w:noProof/>
        </w:rPr>
        <w:t>4</w:t>
      </w:r>
      <w:r w:rsidR="00C43B42" w:rsidRPr="009F6850">
        <w:rPr>
          <w:noProof/>
        </w:rPr>
        <w:noBreakHyphen/>
        <w:t>84</w:t>
      </w:r>
      <w:r w:rsidR="00C43B42" w:rsidRPr="009F6850">
        <w:fldChar w:fldCharType="end"/>
      </w:r>
      <w:r w:rsidR="00C43B42" w:rsidRPr="009F6850">
        <w:t xml:space="preserve"> </w:t>
      </w:r>
      <w:r w:rsidR="000617D7" w:rsidRPr="009F6850">
        <w:t>show a performance comparison between each setup.</w:t>
      </w:r>
    </w:p>
    <w:p w14:paraId="550BF959" w14:textId="45C34813" w:rsidR="001F7E61" w:rsidRPr="009F6850" w:rsidRDefault="001F7E61" w:rsidP="008132D5">
      <w:pPr>
        <w:spacing w:line="360" w:lineRule="auto"/>
        <w:jc w:val="thaiDistribute"/>
      </w:pPr>
      <w:r w:rsidRPr="009F6850">
        <w:tab/>
        <w:t xml:space="preserve">Perform Document Query at the same time as the Document Register function, with 7 active nodes, the processing time the system took to complete the Document Query is an average of </w:t>
      </w:r>
      <w:r w:rsidR="00AD64B7" w:rsidRPr="009F6850">
        <w:t>7.650895793</w:t>
      </w:r>
      <w:r w:rsidRPr="009F6850">
        <w:t xml:space="preserve"> milliseconds. With 6 active nodes, took an average of </w:t>
      </w:r>
      <w:r w:rsidR="00AD64B7" w:rsidRPr="009F6850">
        <w:t>5.760202558</w:t>
      </w:r>
      <w:r w:rsidRPr="009F6850">
        <w:t xml:space="preserve"> milliseconds. With 5 active nodes, took an average of </w:t>
      </w:r>
      <w:r w:rsidR="00AD64B7" w:rsidRPr="009F6850">
        <w:t>4.167169248</w:t>
      </w:r>
      <w:r w:rsidRPr="009F6850">
        <w:t xml:space="preserve"> milliseconds.</w:t>
      </w:r>
      <w:r w:rsidR="00C43B42" w:rsidRPr="009F6850">
        <w:t xml:space="preserve"> </w:t>
      </w:r>
      <w:r w:rsidR="00C43B42" w:rsidRPr="009F6850">
        <w:fldChar w:fldCharType="begin" w:fldLock="1"/>
      </w:r>
      <w:r w:rsidR="00C43B42" w:rsidRPr="009F6850">
        <w:instrText xml:space="preserve"> REF _Ref76742893 \h  \* MERGEFORMAT </w:instrText>
      </w:r>
      <w:r w:rsidR="00C43B42" w:rsidRPr="009F6850">
        <w:fldChar w:fldCharType="separate"/>
      </w:r>
      <w:r w:rsidR="00C43B42" w:rsidRPr="009F6850">
        <w:t xml:space="preserve">Figure </w:t>
      </w:r>
      <w:r w:rsidR="00C43B42" w:rsidRPr="009F6850">
        <w:rPr>
          <w:noProof/>
        </w:rPr>
        <w:t>4</w:t>
      </w:r>
      <w:r w:rsidR="00C43B42" w:rsidRPr="009F6850">
        <w:rPr>
          <w:noProof/>
        </w:rPr>
        <w:noBreakHyphen/>
        <w:t>85</w:t>
      </w:r>
      <w:r w:rsidR="00C43B42" w:rsidRPr="009F6850">
        <w:fldChar w:fldCharType="end"/>
      </w:r>
      <w:r w:rsidR="00C43B42" w:rsidRPr="009F6850">
        <w:t xml:space="preserve"> </w:t>
      </w:r>
      <w:r w:rsidR="000617D7" w:rsidRPr="009F6850">
        <w:t>show a performance comparison between each setup.</w:t>
      </w:r>
    </w:p>
    <w:p w14:paraId="6110A2F8" w14:textId="6A43F22C" w:rsidR="0064710A" w:rsidRDefault="00792DEB" w:rsidP="00C43B42">
      <w:pPr>
        <w:spacing w:line="360" w:lineRule="auto"/>
        <w:jc w:val="thaiDistribute"/>
      </w:pPr>
      <w:r w:rsidRPr="009F6850">
        <w:tab/>
      </w:r>
      <w:r w:rsidR="000617D7" w:rsidRPr="009F6850">
        <w:t xml:space="preserve">Both </w:t>
      </w:r>
      <w:r w:rsidR="00D319FA" w:rsidRPr="009F6850">
        <w:fldChar w:fldCharType="begin" w:fldLock="1"/>
      </w:r>
      <w:r w:rsidR="00D319FA" w:rsidRPr="009F6850">
        <w:instrText xml:space="preserve"> REF _Ref76742881 \h </w:instrText>
      </w:r>
      <w:r w:rsidR="0023508D" w:rsidRPr="009F6850">
        <w:instrText xml:space="preserve"> \* MERGEFORMAT </w:instrText>
      </w:r>
      <w:r w:rsidR="00D319FA" w:rsidRPr="009F6850">
        <w:fldChar w:fldCharType="separate"/>
      </w:r>
      <w:r w:rsidR="00D319FA" w:rsidRPr="009F6850">
        <w:t xml:space="preserve">Figure </w:t>
      </w:r>
      <w:r w:rsidR="00D319FA" w:rsidRPr="009F6850">
        <w:rPr>
          <w:noProof/>
        </w:rPr>
        <w:t>4</w:t>
      </w:r>
      <w:r w:rsidR="00D319FA" w:rsidRPr="009F6850">
        <w:noBreakHyphen/>
      </w:r>
      <w:r w:rsidR="00D319FA" w:rsidRPr="009F6850">
        <w:rPr>
          <w:noProof/>
        </w:rPr>
        <w:t>84</w:t>
      </w:r>
      <w:r w:rsidR="00D319FA" w:rsidRPr="009F6850">
        <w:fldChar w:fldCharType="end"/>
      </w:r>
      <w:r w:rsidR="00C43B42" w:rsidRPr="009F6850">
        <w:t xml:space="preserve"> </w:t>
      </w:r>
      <w:r w:rsidR="000617D7" w:rsidRPr="009F6850">
        <w:t xml:space="preserve">and </w:t>
      </w:r>
      <w:r w:rsidR="000617D7" w:rsidRPr="009F6850">
        <w:fldChar w:fldCharType="begin" w:fldLock="1"/>
      </w:r>
      <w:r w:rsidR="000617D7" w:rsidRPr="009F6850">
        <w:instrText xml:space="preserve"> REF _Ref76742893 \h </w:instrText>
      </w:r>
      <w:r w:rsidR="0023508D" w:rsidRPr="009F6850">
        <w:instrText xml:space="preserve"> \* MERGEFORMAT </w:instrText>
      </w:r>
      <w:r w:rsidR="000617D7" w:rsidRPr="009F6850">
        <w:fldChar w:fldCharType="separate"/>
      </w:r>
      <w:r w:rsidR="000617D7" w:rsidRPr="009F6850">
        <w:t xml:space="preserve">Figure </w:t>
      </w:r>
      <w:r w:rsidR="000617D7" w:rsidRPr="009F6850">
        <w:rPr>
          <w:noProof/>
        </w:rPr>
        <w:t>4</w:t>
      </w:r>
      <w:r w:rsidR="000617D7" w:rsidRPr="009F6850">
        <w:noBreakHyphen/>
      </w:r>
      <w:r w:rsidR="000617D7" w:rsidRPr="009F6850">
        <w:rPr>
          <w:noProof/>
        </w:rPr>
        <w:t>85</w:t>
      </w:r>
      <w:r w:rsidR="000617D7" w:rsidRPr="009F6850">
        <w:fldChar w:fldCharType="end"/>
      </w:r>
      <w:r w:rsidR="000617D7" w:rsidRPr="009F6850">
        <w:t xml:space="preserve"> </w:t>
      </w:r>
      <w:r w:rsidR="000617D7" w:rsidRPr="00BD4CF4">
        <w:t>show the difference between each setup that means node number variation is affecting the system performance on performing the Document Query function. The graph suggests that the lower active nodes took a slightly shorter processing time to complete the Document Query function.</w:t>
      </w:r>
    </w:p>
    <w:p w14:paraId="4BAE7932" w14:textId="6BE9C8A5" w:rsidR="00772284" w:rsidRPr="009F6850" w:rsidRDefault="00772284" w:rsidP="00C43B42">
      <w:pPr>
        <w:spacing w:line="360" w:lineRule="auto"/>
        <w:jc w:val="thaiDistribute"/>
      </w:pPr>
      <w:r>
        <w:tab/>
      </w:r>
      <w:r w:rsidRPr="00BD4CF4">
        <w:rPr>
          <w:highlight w:val="yellow"/>
        </w:rPr>
        <w:t>As the performance of the Document Query function relies heavily on the computational power of the host machine, any factors affecting the performance of the machine also affect the performance of the Document Query function. In this case, the higher number of active nodes means higher computational resource consumption for the host machine. This also affects the performance of the Document Query function as it took higher time to complete the function.</w:t>
      </w:r>
    </w:p>
    <w:p w14:paraId="1D3DFB98" w14:textId="77777777" w:rsidR="00290195" w:rsidRPr="009F6850" w:rsidRDefault="0038395A" w:rsidP="008132D5">
      <w:pPr>
        <w:keepNext/>
        <w:spacing w:after="240"/>
        <w:jc w:val="center"/>
      </w:pPr>
      <w:r w:rsidRPr="009F6850">
        <w:rPr>
          <w:noProof/>
        </w:rPr>
        <w:lastRenderedPageBreak/>
        <w:drawing>
          <wp:inline distT="0" distB="0" distL="0" distR="0" wp14:anchorId="20D1A4FC" wp14:editId="2262B7F4">
            <wp:extent cx="5353050" cy="2762250"/>
            <wp:effectExtent l="0" t="0" r="0" b="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55DCF8FE" w14:textId="596F319D" w:rsidR="0038395A" w:rsidRPr="009F6850" w:rsidRDefault="00290195" w:rsidP="008132D5">
      <w:pPr>
        <w:pStyle w:val="Caption"/>
        <w:jc w:val="center"/>
      </w:pPr>
      <w:bookmarkStart w:id="366" w:name="_Ref76742881"/>
      <w:bookmarkStart w:id="367" w:name="_Ref76755375"/>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84</w:t>
        </w:r>
      </w:fldSimple>
      <w:bookmarkEnd w:id="366"/>
      <w:r w:rsidRPr="009F6850">
        <w:t xml:space="preserve"> </w:t>
      </w:r>
      <w:bookmarkStart w:id="368" w:name="_Ref76755260"/>
      <w:r w:rsidRPr="009F6850">
        <w:t>P</w:t>
      </w:r>
      <w:r w:rsidR="007E3779">
        <w:t>rocessing time</w:t>
      </w:r>
      <w:r w:rsidR="00FA3A4A">
        <w:rPr>
          <w:rFonts w:cstheme="minorBidi" w:hint="cs"/>
          <w:cs/>
        </w:rPr>
        <w:t xml:space="preserve"> </w:t>
      </w:r>
      <w:r w:rsidR="00FA3A4A">
        <w:rPr>
          <w:rFonts w:cstheme="minorBidi"/>
        </w:rPr>
        <w:t>single node took</w:t>
      </w:r>
      <w:r w:rsidR="007E3779">
        <w:t xml:space="preserve"> to complete</w:t>
      </w:r>
      <w:r w:rsidRPr="009F6850">
        <w:t xml:space="preserve"> Document Query </w:t>
      </w:r>
      <w:r w:rsidR="00FA3A4A">
        <w:br/>
      </w:r>
      <w:r w:rsidR="007E3779">
        <w:t>on 7, 6, and 5 nodes</w:t>
      </w:r>
      <w:r w:rsidRPr="009F6850">
        <w:t xml:space="preserve"> setup</w:t>
      </w:r>
      <w:r w:rsidR="00FA3A4A">
        <w:t xml:space="preserve"> </w:t>
      </w:r>
      <w:r w:rsidR="00126DD1">
        <w:t>(</w:t>
      </w:r>
      <w:r w:rsidR="0064710A" w:rsidRPr="009F6850">
        <w:t xml:space="preserve">without trigger Document </w:t>
      </w:r>
      <w:r w:rsidR="00712305">
        <w:t>R</w:t>
      </w:r>
      <w:r w:rsidR="0064710A" w:rsidRPr="009F6850">
        <w:t>egister</w:t>
      </w:r>
      <w:bookmarkEnd w:id="367"/>
      <w:bookmarkEnd w:id="368"/>
      <w:r w:rsidR="00126DD1">
        <w:t xml:space="preserve"> at the same time)</w:t>
      </w:r>
    </w:p>
    <w:p w14:paraId="17C2B95A" w14:textId="7A8B557A" w:rsidR="0038395A" w:rsidRPr="009F6850" w:rsidRDefault="0038395A" w:rsidP="007C28AB"/>
    <w:p w14:paraId="47F5384C" w14:textId="77777777" w:rsidR="00D35CB2" w:rsidRPr="009F6850" w:rsidRDefault="0038395A" w:rsidP="008132D5">
      <w:pPr>
        <w:keepNext/>
        <w:spacing w:after="240"/>
        <w:jc w:val="center"/>
      </w:pPr>
      <w:r w:rsidRPr="009F6850">
        <w:rPr>
          <w:noProof/>
        </w:rPr>
        <w:drawing>
          <wp:inline distT="0" distB="0" distL="0" distR="0" wp14:anchorId="34DEB57D" wp14:editId="2DD7C707">
            <wp:extent cx="5309870" cy="2914650"/>
            <wp:effectExtent l="0" t="0" r="5080" b="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8"/>
              </a:graphicData>
            </a:graphic>
          </wp:inline>
        </w:drawing>
      </w:r>
    </w:p>
    <w:p w14:paraId="4E5B11C5" w14:textId="242FF74B" w:rsidR="0038395A" w:rsidRPr="00154DEB" w:rsidRDefault="00D35CB2" w:rsidP="008132D5">
      <w:pPr>
        <w:pStyle w:val="Caption"/>
        <w:jc w:val="center"/>
        <w:rPr>
          <w:rFonts w:cstheme="minorBidi"/>
          <w:cs/>
        </w:rPr>
      </w:pPr>
      <w:bookmarkStart w:id="369" w:name="_Ref76742893"/>
      <w:bookmarkStart w:id="370" w:name="_Ref76755379"/>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85</w:t>
        </w:r>
      </w:fldSimple>
      <w:bookmarkEnd w:id="369"/>
      <w:r w:rsidRPr="009F6850">
        <w:t xml:space="preserve"> </w:t>
      </w:r>
      <w:bookmarkStart w:id="371" w:name="_Ref78708623"/>
      <w:bookmarkEnd w:id="370"/>
      <w:r w:rsidR="00712305" w:rsidRPr="009F6850">
        <w:t>P</w:t>
      </w:r>
      <w:r w:rsidR="00712305">
        <w:t xml:space="preserve">rocessing time </w:t>
      </w:r>
      <w:r w:rsidR="00FA3A4A">
        <w:t xml:space="preserve">all nodes took </w:t>
      </w:r>
      <w:r w:rsidR="00712305">
        <w:t>to complete</w:t>
      </w:r>
      <w:r w:rsidR="00712305" w:rsidRPr="009F6850">
        <w:t xml:space="preserve"> Document Query </w:t>
      </w:r>
      <w:r w:rsidR="00712305">
        <w:t>on 7, 6, and 5 nodes</w:t>
      </w:r>
      <w:r w:rsidR="00712305" w:rsidRPr="009F6850">
        <w:t xml:space="preserve"> setup</w:t>
      </w:r>
      <w:r w:rsidR="00712305" w:rsidRPr="009F6850">
        <w:br/>
      </w:r>
      <w:r w:rsidR="00712305">
        <w:t>(perform together with</w:t>
      </w:r>
      <w:r w:rsidR="00712305" w:rsidRPr="009F6850">
        <w:t xml:space="preserve"> Document </w:t>
      </w:r>
      <w:r w:rsidR="00712305">
        <w:t>R</w:t>
      </w:r>
      <w:r w:rsidR="00712305" w:rsidRPr="009F6850">
        <w:t>egister</w:t>
      </w:r>
      <w:r w:rsidR="00712305">
        <w:t>)</w:t>
      </w:r>
      <w:bookmarkEnd w:id="371"/>
    </w:p>
    <w:p w14:paraId="3A471204" w14:textId="77777777" w:rsidR="007C28AB" w:rsidRPr="009F6850" w:rsidRDefault="007C28AB" w:rsidP="007C28AB"/>
    <w:p w14:paraId="1B5EA88A" w14:textId="77777777" w:rsidR="004B6D8B" w:rsidRDefault="004B6D8B" w:rsidP="00163CE3">
      <w:pPr>
        <w:spacing w:line="360" w:lineRule="auto"/>
        <w:jc w:val="thaiDistribute"/>
      </w:pPr>
      <w:r>
        <w:br w:type="page"/>
      </w:r>
    </w:p>
    <w:p w14:paraId="3B45BB71" w14:textId="72B16AE4" w:rsidR="00743A5F" w:rsidRPr="009F6850" w:rsidRDefault="00743A5F" w:rsidP="00163CE3">
      <w:pPr>
        <w:spacing w:line="360" w:lineRule="auto"/>
        <w:jc w:val="thaiDistribute"/>
      </w:pPr>
      <w:r w:rsidRPr="009F6850">
        <w:lastRenderedPageBreak/>
        <w:tab/>
        <w:t>4.4.2.10</w:t>
      </w:r>
      <w:r w:rsidR="00084C8C" w:rsidRPr="009F6850">
        <w:t xml:space="preserve"> Test if the number of transactions would cause a change in performance of the system to perform the Document Query function.</w:t>
      </w:r>
    </w:p>
    <w:p w14:paraId="34A5F60B" w14:textId="4EB50D45" w:rsidR="00581693" w:rsidRPr="009F6850" w:rsidRDefault="00581693" w:rsidP="00163CE3">
      <w:pPr>
        <w:spacing w:line="360" w:lineRule="auto"/>
        <w:jc w:val="thaiDistribute"/>
      </w:pPr>
      <w:r w:rsidRPr="009F6850">
        <w:tab/>
        <w:t xml:space="preserve">This setup is a further analysis result of Sections 4.4.2.9.  In </w:t>
      </w:r>
      <w:r w:rsidRPr="009F6850">
        <w:fldChar w:fldCharType="begin" w:fldLock="1"/>
      </w:r>
      <w:r w:rsidRPr="009F6850">
        <w:instrText xml:space="preserve"> REF _Ref76743757 \h </w:instrText>
      </w:r>
      <w:r w:rsidR="0023508D" w:rsidRPr="009F6850">
        <w:instrText xml:space="preserve"> \* MERGEFORMAT </w:instrText>
      </w:r>
      <w:r w:rsidRPr="009F6850">
        <w:fldChar w:fldCharType="separate"/>
      </w:r>
      <w:r w:rsidRPr="009F6850">
        <w:t xml:space="preserve">Figure </w:t>
      </w:r>
      <w:r w:rsidRPr="009F6850">
        <w:rPr>
          <w:noProof/>
        </w:rPr>
        <w:t>4</w:t>
      </w:r>
      <w:r w:rsidRPr="009F6850">
        <w:noBreakHyphen/>
      </w:r>
      <w:r w:rsidRPr="009F6850">
        <w:rPr>
          <w:noProof/>
        </w:rPr>
        <w:t>86</w:t>
      </w:r>
      <w:r w:rsidRPr="009F6850">
        <w:fldChar w:fldCharType="end"/>
      </w:r>
      <w:r w:rsidRPr="009F6850">
        <w:t xml:space="preserve">, the "Single Node" line was derived from the average values of the experiment result in </w:t>
      </w:r>
      <w:r w:rsidRPr="009F6850">
        <w:fldChar w:fldCharType="begin" w:fldLock="1"/>
      </w:r>
      <w:r w:rsidRPr="009F6850">
        <w:instrText xml:space="preserve"> REF _Ref76742881 \h </w:instrText>
      </w:r>
      <w:r w:rsidR="0023508D" w:rsidRPr="009F6850">
        <w:instrText xml:space="preserve"> \* MERGEFORMAT </w:instrText>
      </w:r>
      <w:r w:rsidRPr="009F6850">
        <w:fldChar w:fldCharType="separate"/>
      </w:r>
      <w:r w:rsidRPr="009F6850">
        <w:t xml:space="preserve">Figure </w:t>
      </w:r>
      <w:r w:rsidRPr="009F6850">
        <w:rPr>
          <w:noProof/>
        </w:rPr>
        <w:t>4</w:t>
      </w:r>
      <w:r w:rsidRPr="009F6850">
        <w:noBreakHyphen/>
      </w:r>
      <w:r w:rsidRPr="009F6850">
        <w:rPr>
          <w:noProof/>
        </w:rPr>
        <w:t>84</w:t>
      </w:r>
      <w:r w:rsidRPr="009F6850">
        <w:fldChar w:fldCharType="end"/>
      </w:r>
      <w:r w:rsidRPr="009F6850">
        <w:t xml:space="preserve">. The "All Nodes" line was derived from the average values of the experiment result in </w:t>
      </w:r>
      <w:r w:rsidRPr="009F6850">
        <w:fldChar w:fldCharType="begin" w:fldLock="1"/>
      </w:r>
      <w:r w:rsidRPr="009F6850">
        <w:instrText xml:space="preserve"> REF _Ref76742893 \h </w:instrText>
      </w:r>
      <w:r w:rsidR="0023508D" w:rsidRPr="009F6850">
        <w:instrText xml:space="preserve"> \* MERGEFORMAT </w:instrText>
      </w:r>
      <w:r w:rsidRPr="009F6850">
        <w:fldChar w:fldCharType="separate"/>
      </w:r>
      <w:r w:rsidRPr="009F6850">
        <w:t xml:space="preserve">Figure </w:t>
      </w:r>
      <w:r w:rsidRPr="009F6850">
        <w:rPr>
          <w:noProof/>
        </w:rPr>
        <w:t>4</w:t>
      </w:r>
      <w:r w:rsidRPr="009F6850">
        <w:noBreakHyphen/>
      </w:r>
      <w:r w:rsidRPr="009F6850">
        <w:rPr>
          <w:noProof/>
        </w:rPr>
        <w:t>85</w:t>
      </w:r>
      <w:r w:rsidRPr="009F6850">
        <w:fldChar w:fldCharType="end"/>
      </w:r>
      <w:r w:rsidRPr="009F6850">
        <w:t>.</w:t>
      </w:r>
    </w:p>
    <w:p w14:paraId="151B83D2" w14:textId="7F195445" w:rsidR="007C28AB" w:rsidRPr="009F6850" w:rsidRDefault="00163CE3" w:rsidP="00163CE3">
      <w:pPr>
        <w:spacing w:line="360" w:lineRule="auto"/>
        <w:jc w:val="thaiDistribute"/>
      </w:pPr>
      <w:r w:rsidRPr="009F6850">
        <w:tab/>
      </w:r>
      <w:r w:rsidR="00CB24E9" w:rsidRPr="009F6850">
        <w:fldChar w:fldCharType="begin" w:fldLock="1"/>
      </w:r>
      <w:r w:rsidR="00CB24E9" w:rsidRPr="009F6850">
        <w:instrText xml:space="preserve"> REF _Ref76743757 \h </w:instrText>
      </w:r>
      <w:r w:rsidRPr="009F6850">
        <w:instrText xml:space="preserve"> \* MERGEFORMAT </w:instrText>
      </w:r>
      <w:r w:rsidR="00CB24E9" w:rsidRPr="009F6850">
        <w:fldChar w:fldCharType="separate"/>
      </w:r>
      <w:r w:rsidR="00A05E96" w:rsidRPr="009F6850">
        <w:t xml:space="preserve">Figure </w:t>
      </w:r>
      <w:r w:rsidR="00A05E96" w:rsidRPr="009F6850">
        <w:rPr>
          <w:noProof/>
        </w:rPr>
        <w:t>4</w:t>
      </w:r>
      <w:r w:rsidR="00A05E96" w:rsidRPr="009F6850">
        <w:rPr>
          <w:noProof/>
        </w:rPr>
        <w:noBreakHyphen/>
        <w:t>86</w:t>
      </w:r>
      <w:r w:rsidR="00CB24E9" w:rsidRPr="009F6850">
        <w:fldChar w:fldCharType="end"/>
      </w:r>
      <w:r w:rsidR="00CB24E9" w:rsidRPr="009F6850">
        <w:t xml:space="preserve"> shows a significant difference in the performance of the system to perform the Document Query function.</w:t>
      </w:r>
    </w:p>
    <w:p w14:paraId="6FDF5B44" w14:textId="782AB223" w:rsidR="00CB24E9" w:rsidRPr="009F6850" w:rsidRDefault="00FA2823" w:rsidP="00166183">
      <w:pPr>
        <w:spacing w:after="240" w:line="360" w:lineRule="auto"/>
        <w:jc w:val="thaiDistribute"/>
      </w:pPr>
      <w:r w:rsidRPr="009F6850">
        <w:tab/>
        <w:t>This can be explained as the Document Query function relies heavily on the computational power of the XDS Document Registry Blockchain node to complete the search operation. The node can perform the search operation for the Document Query function at a slower rate when the node needs to spend a portion of computational power on the Document Register function at the same time. However, the performance can be further improved by improving the programming sequence of the XDS Document Registry program or assign another processing unit to trigger the Document Register function separated from the unit that triggers the Document Query function.</w:t>
      </w:r>
    </w:p>
    <w:p w14:paraId="75E8029F" w14:textId="77777777" w:rsidR="0064710A" w:rsidRPr="009F6850" w:rsidRDefault="003E707E" w:rsidP="008132D5">
      <w:pPr>
        <w:keepNext/>
      </w:pPr>
      <w:r w:rsidRPr="009F6850">
        <w:rPr>
          <w:noProof/>
        </w:rPr>
        <w:drawing>
          <wp:inline distT="0" distB="0" distL="0" distR="0" wp14:anchorId="3FD02093" wp14:editId="5B8DA1DB">
            <wp:extent cx="5309870" cy="3097530"/>
            <wp:effectExtent l="0" t="0" r="5080" b="762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03A6C3AC" w14:textId="3D7A58ED" w:rsidR="00093BF3" w:rsidRPr="009F6850" w:rsidRDefault="0064710A" w:rsidP="008132D5">
      <w:pPr>
        <w:pStyle w:val="Caption"/>
        <w:jc w:val="center"/>
        <w:sectPr w:rsidR="00093BF3" w:rsidRPr="009F6850" w:rsidSect="008C5EA2">
          <w:headerReference w:type="even" r:id="rId160"/>
          <w:pgSz w:w="11906" w:h="16838"/>
          <w:pgMar w:top="2126" w:right="1418" w:bottom="1418" w:left="2126" w:header="720" w:footer="720" w:gutter="0"/>
          <w:cols w:space="720"/>
          <w:docGrid w:linePitch="360"/>
        </w:sectPr>
      </w:pPr>
      <w:bookmarkStart w:id="372" w:name="_Ref76743757"/>
      <w:bookmarkStart w:id="373" w:name="_Ref76755382"/>
      <w:r w:rsidRPr="009F6850">
        <w:t xml:space="preserve">Figure </w:t>
      </w:r>
      <w:fldSimple w:instr=" STYLEREF 1 \s " w:fldLock="1">
        <w:r w:rsidR="0096498E" w:rsidRPr="009F6850">
          <w:rPr>
            <w:noProof/>
          </w:rPr>
          <w:t>4</w:t>
        </w:r>
      </w:fldSimple>
      <w:r w:rsidR="0096498E" w:rsidRPr="009F6850">
        <w:noBreakHyphen/>
      </w:r>
      <w:fldSimple w:instr=" SEQ Figure \* ARABIC \s 1 " w:fldLock="1">
        <w:r w:rsidR="0096498E" w:rsidRPr="009F6850">
          <w:rPr>
            <w:noProof/>
          </w:rPr>
          <w:t>86</w:t>
        </w:r>
      </w:fldSimple>
      <w:bookmarkEnd w:id="372"/>
      <w:r w:rsidRPr="009F6850">
        <w:t xml:space="preserve"> </w:t>
      </w:r>
      <w:bookmarkEnd w:id="373"/>
      <w:r w:rsidR="00166183">
        <w:t xml:space="preserve"> </w:t>
      </w:r>
      <w:bookmarkStart w:id="374" w:name="_Ref78708629"/>
      <w:r w:rsidR="00166183" w:rsidRPr="009F6850">
        <w:t xml:space="preserve">Performance comparison between </w:t>
      </w:r>
      <w:r w:rsidR="00166183">
        <w:br/>
      </w:r>
      <w:r w:rsidR="00166183" w:rsidRPr="009F6850">
        <w:t xml:space="preserve">trigger the Document </w:t>
      </w:r>
      <w:r w:rsidR="006961C1">
        <w:t>Query</w:t>
      </w:r>
      <w:r w:rsidR="00166183" w:rsidRPr="009F6850">
        <w:t xml:space="preserve"> function</w:t>
      </w:r>
      <w:r w:rsidR="00166183">
        <w:t xml:space="preserve"> without Document </w:t>
      </w:r>
      <w:r w:rsidR="006961C1">
        <w:t>Register</w:t>
      </w:r>
      <w:r w:rsidR="00166183">
        <w:t xml:space="preserve"> and</w:t>
      </w:r>
      <w:r w:rsidR="00166183" w:rsidRPr="009F6850">
        <w:t xml:space="preserve"> </w:t>
      </w:r>
      <w:r w:rsidR="00166183" w:rsidRPr="009F6850">
        <w:rPr>
          <w:cs/>
        </w:rPr>
        <w:br/>
      </w:r>
      <w:r w:rsidR="00166183">
        <w:t xml:space="preserve">trigger both the Document </w:t>
      </w:r>
      <w:r w:rsidR="006961C1">
        <w:t>Query</w:t>
      </w:r>
      <w:r w:rsidR="00166183">
        <w:t xml:space="preserve"> and Document </w:t>
      </w:r>
      <w:r w:rsidR="006961C1">
        <w:t>Register</w:t>
      </w:r>
      <w:r w:rsidR="00166183">
        <w:t xml:space="preserve"> at the same time</w:t>
      </w:r>
      <w:r w:rsidR="00166183">
        <w:br/>
        <w:t xml:space="preserve">(measure only processing time to complete Document </w:t>
      </w:r>
      <w:r w:rsidR="006961C1">
        <w:t>Query</w:t>
      </w:r>
      <w:r w:rsidR="00166183">
        <w:t>)</w:t>
      </w:r>
      <w:bookmarkEnd w:id="374"/>
    </w:p>
    <w:p w14:paraId="26EE669C" w14:textId="22E343A5" w:rsidR="009521CC" w:rsidRPr="006A7D30" w:rsidRDefault="009521CC" w:rsidP="009521CC">
      <w:pPr>
        <w:jc w:val="thaiDistribute"/>
        <w:rPr>
          <w:szCs w:val="22"/>
        </w:rPr>
      </w:pPr>
    </w:p>
    <w:p w14:paraId="29D2B85A" w14:textId="77777777" w:rsidR="00572A37" w:rsidRDefault="00572A37" w:rsidP="00572A37">
      <w:pPr>
        <w:pStyle w:val="Heading1"/>
      </w:pPr>
    </w:p>
    <w:p w14:paraId="548A28C3" w14:textId="2F1D1112" w:rsidR="00F67F9B" w:rsidRPr="00646239" w:rsidRDefault="009521CC" w:rsidP="00212F19">
      <w:pPr>
        <w:jc w:val="center"/>
        <w:rPr>
          <w:rFonts w:eastAsiaTheme="minorEastAsia"/>
          <w:b/>
          <w:bCs/>
          <w:color w:val="00B050"/>
          <w:sz w:val="28"/>
        </w:rPr>
      </w:pPr>
      <w:bookmarkStart w:id="375" w:name="CHAPTERV"/>
      <w:r>
        <w:rPr>
          <w:b/>
          <w:bCs/>
          <w:sz w:val="28"/>
          <w:szCs w:val="28"/>
        </w:rPr>
        <w:t>CHAPTER V</w:t>
      </w:r>
      <w:r>
        <w:rPr>
          <w:b/>
          <w:bCs/>
          <w:sz w:val="28"/>
          <w:szCs w:val="28"/>
        </w:rPr>
        <w:br/>
      </w:r>
      <w:r w:rsidR="00646239" w:rsidRPr="009521CC">
        <w:rPr>
          <w:b/>
          <w:bCs/>
          <w:sz w:val="28"/>
          <w:szCs w:val="28"/>
        </w:rPr>
        <w:t>DISCUSSION</w:t>
      </w:r>
      <w:r w:rsidR="009A5037">
        <w:rPr>
          <w:b/>
          <w:bCs/>
          <w:sz w:val="28"/>
          <w:szCs w:val="28"/>
        </w:rPr>
        <w:t xml:space="preserve"> </w:t>
      </w:r>
      <w:r w:rsidR="009A5037" w:rsidRPr="009521CC">
        <w:rPr>
          <w:b/>
          <w:bCs/>
          <w:sz w:val="28"/>
          <w:szCs w:val="28"/>
        </w:rPr>
        <w:t>AND</w:t>
      </w:r>
      <w:r w:rsidR="009A5037">
        <w:rPr>
          <w:b/>
          <w:bCs/>
          <w:sz w:val="28"/>
          <w:szCs w:val="28"/>
        </w:rPr>
        <w:t xml:space="preserve"> </w:t>
      </w:r>
      <w:r w:rsidR="009A5037" w:rsidRPr="00212F19">
        <w:rPr>
          <w:b/>
          <w:bCs/>
          <w:sz w:val="28"/>
          <w:szCs w:val="28"/>
        </w:rPr>
        <w:t>CONCLUSION</w:t>
      </w:r>
    </w:p>
    <w:bookmarkEnd w:id="375"/>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2FDA34A1" w:rsidR="00F67F9B" w:rsidRPr="008132D5" w:rsidRDefault="00F67F9B" w:rsidP="002C772A">
      <w:pPr>
        <w:tabs>
          <w:tab w:val="left" w:pos="709"/>
        </w:tabs>
        <w:spacing w:after="240" w:line="360" w:lineRule="auto"/>
        <w:jc w:val="thaiDistribute"/>
        <w:rPr>
          <w:spacing w:val="-4"/>
        </w:rPr>
      </w:pPr>
      <w:r w:rsidRPr="006A7D30">
        <w:rPr>
          <w:b/>
          <w:bCs/>
          <w:cs/>
        </w:rPr>
        <w:tab/>
      </w:r>
      <w:r w:rsidR="00793D19" w:rsidRPr="008132D5">
        <w:rPr>
          <w:spacing w:val="-4"/>
        </w:rPr>
        <w:t>This chapter comprises two main sections including the discussion</w:t>
      </w:r>
      <w:r w:rsidR="00B853EC" w:rsidRPr="008132D5">
        <w:rPr>
          <w:spacing w:val="-4"/>
        </w:rPr>
        <w:t xml:space="preserve"> and </w:t>
      </w:r>
      <w:proofErr w:type="spellStart"/>
      <w:r w:rsidR="00B853EC" w:rsidRPr="008132D5">
        <w:rPr>
          <w:spacing w:val="-4"/>
        </w:rPr>
        <w:t>conslusion</w:t>
      </w:r>
      <w:proofErr w:type="spellEnd"/>
      <w:r w:rsidR="00793D19" w:rsidRPr="008132D5">
        <w:rPr>
          <w:spacing w:val="-4"/>
        </w:rPr>
        <w:t>.</w:t>
      </w:r>
    </w:p>
    <w:p w14:paraId="33D65645" w14:textId="2BE0ED6F" w:rsidR="00EF6201" w:rsidRDefault="00646239" w:rsidP="00B57D7B">
      <w:pPr>
        <w:spacing w:line="360" w:lineRule="auto"/>
        <w:jc w:val="thaiDistribute"/>
        <w:rPr>
          <w:rFonts w:cstheme="minorBidi"/>
          <w:b/>
          <w:bCs/>
          <w:sz w:val="28"/>
          <w:szCs w:val="35"/>
        </w:rPr>
      </w:pPr>
      <w:bookmarkStart w:id="376" w:name="CHAPTERV_51"/>
      <w:r w:rsidRPr="00820112">
        <w:rPr>
          <w:b/>
          <w:bCs/>
          <w:sz w:val="28"/>
        </w:rPr>
        <w:t>5.</w:t>
      </w:r>
      <w:r w:rsidR="002C772A">
        <w:rPr>
          <w:rFonts w:cstheme="minorBidi"/>
          <w:b/>
          <w:bCs/>
          <w:sz w:val="28"/>
        </w:rPr>
        <w:t>1</w:t>
      </w:r>
      <w:r w:rsidR="00820112" w:rsidRPr="00820112">
        <w:rPr>
          <w:b/>
          <w:bCs/>
          <w:sz w:val="28"/>
        </w:rPr>
        <w:t xml:space="preserve"> Discussion</w:t>
      </w:r>
    </w:p>
    <w:bookmarkEnd w:id="376"/>
    <w:p w14:paraId="12251EE3" w14:textId="5E9E4345" w:rsidR="004D5F7D" w:rsidRDefault="004D5F7D" w:rsidP="00B57D7B">
      <w:pPr>
        <w:spacing w:line="360" w:lineRule="auto"/>
        <w:jc w:val="thaiDistribute"/>
        <w:rPr>
          <w:rFonts w:cstheme="minorBidi"/>
        </w:rPr>
      </w:pPr>
      <w:r>
        <w:rPr>
          <w:rFonts w:cstheme="minorBidi"/>
        </w:rPr>
        <w:tab/>
      </w:r>
      <w:r w:rsidRPr="002C74BB">
        <w:rPr>
          <w:rFonts w:cstheme="minorBidi"/>
        </w:rPr>
        <w:t>Amongst many metadata attributes, there are attributes that value can expose patients' confidential information into the Blockchain network. For example, "</w:t>
      </w:r>
      <w:proofErr w:type="spellStart"/>
      <w:r w:rsidRPr="002C74BB">
        <w:rPr>
          <w:rFonts w:cstheme="minorBidi"/>
        </w:rPr>
        <w:t>DocumentEntry.sourcePatientInfo</w:t>
      </w:r>
      <w:proofErr w:type="spellEnd"/>
      <w:r w:rsidRPr="002C74BB">
        <w:rPr>
          <w:rFonts w:cstheme="minorBidi"/>
        </w:rPr>
        <w:t xml:space="preserve">" contains demographic information of the source patient to whose medical record the document belongs. The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w:t>
      </w:r>
      <w:r w:rsidR="00B823E6" w:rsidRPr="002C74BB">
        <w:rPr>
          <w:rFonts w:cstheme="minorBidi"/>
        </w:rPr>
        <w:t xml:space="preserve">use the hash to </w:t>
      </w:r>
      <w:r w:rsidRPr="002C74BB">
        <w:rPr>
          <w:rFonts w:cstheme="minorBidi"/>
        </w:rPr>
        <w:t>allow the XDS Document Registry actor to search for the matching hash value registered within the Document Registry Blockchain. This allows the concept to maintain confidentiality of patients' data while preserving the functionalities of the concept.</w:t>
      </w:r>
    </w:p>
    <w:p w14:paraId="592AD8FB" w14:textId="7A6BBC56" w:rsidR="00076EAE" w:rsidRDefault="00076EAE" w:rsidP="00B57D7B">
      <w:pPr>
        <w:spacing w:line="360" w:lineRule="auto"/>
        <w:jc w:val="thaiDistribute"/>
        <w:rPr>
          <w:rFonts w:cstheme="minorBidi"/>
        </w:rPr>
      </w:pPr>
      <w:r>
        <w:rPr>
          <w:rFonts w:cstheme="minorBidi"/>
        </w:rPr>
        <w:tab/>
      </w:r>
      <w:r w:rsidRPr="00076EAE">
        <w:rPr>
          <w:rFonts w:cstheme="minorBidi"/>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p>
    <w:p w14:paraId="7D69B222" w14:textId="53993051" w:rsidR="000411D0" w:rsidRDefault="000411D0" w:rsidP="008132D5">
      <w:pPr>
        <w:spacing w:after="240" w:line="360" w:lineRule="auto"/>
        <w:jc w:val="thaiDistribute"/>
        <w:rPr>
          <w:rFonts w:cstheme="minorBidi"/>
        </w:rPr>
      </w:pPr>
      <w:r>
        <w:rPr>
          <w:rFonts w:cstheme="minorBidi"/>
        </w:rPr>
        <w:lastRenderedPageBreak/>
        <w:tab/>
      </w:r>
      <w:r w:rsidRPr="000411D0">
        <w:rPr>
          <w:rFonts w:cstheme="minorBidi"/>
        </w:rPr>
        <w:t xml:space="preserve">For Ethereum, the usage of </w:t>
      </w:r>
      <w:proofErr w:type="spellStart"/>
      <w:r w:rsidRPr="000411D0">
        <w:rPr>
          <w:rFonts w:cstheme="minorBidi"/>
        </w:rPr>
        <w:t>Smartcontract</w:t>
      </w:r>
      <w:proofErr w:type="spellEnd"/>
      <w:r w:rsidRPr="000411D0">
        <w:rPr>
          <w:rFonts w:cstheme="minorBidi"/>
        </w:rPr>
        <w:t xml:space="preserve"> was limited by its gas requirement. Every task performed by </w:t>
      </w:r>
      <w:proofErr w:type="spellStart"/>
      <w:r w:rsidRPr="000411D0">
        <w:rPr>
          <w:rFonts w:cstheme="minorBidi"/>
        </w:rPr>
        <w:t>Smartcontract</w:t>
      </w:r>
      <w:proofErr w:type="spellEnd"/>
      <w:r w:rsidRPr="000411D0">
        <w:rPr>
          <w:rFonts w:cstheme="minorBidi"/>
        </w:rPr>
        <w:t xml:space="preserve">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w:t>
      </w:r>
      <w:r w:rsidR="00E10FF5" w:rsidRPr="000411D0">
        <w:rPr>
          <w:rFonts w:cstheme="minorBidi"/>
        </w:rPr>
        <w:t>networks</w:t>
      </w:r>
      <w:r w:rsidRPr="000411D0">
        <w:rPr>
          <w:rFonts w:cstheme="minorBidi"/>
        </w:rPr>
        <w:t>.</w:t>
      </w:r>
    </w:p>
    <w:p w14:paraId="0C8BD7F4" w14:textId="77777777" w:rsidR="002C772A" w:rsidRPr="00820112" w:rsidRDefault="002C772A" w:rsidP="002C772A">
      <w:pPr>
        <w:spacing w:line="360" w:lineRule="auto"/>
        <w:jc w:val="thaiDistribute"/>
        <w:rPr>
          <w:b/>
          <w:bCs/>
          <w:sz w:val="28"/>
        </w:rPr>
      </w:pPr>
      <w:bookmarkStart w:id="377" w:name="CHAPTERV_52"/>
      <w:r w:rsidRPr="00820112">
        <w:rPr>
          <w:b/>
          <w:bCs/>
          <w:sz w:val="28"/>
        </w:rPr>
        <w:t>5.</w:t>
      </w:r>
      <w:r>
        <w:rPr>
          <w:b/>
          <w:bCs/>
          <w:sz w:val="28"/>
        </w:rPr>
        <w:t>2</w:t>
      </w:r>
      <w:r w:rsidRPr="00820112">
        <w:rPr>
          <w:b/>
          <w:bCs/>
          <w:sz w:val="28"/>
        </w:rPr>
        <w:t xml:space="preserve"> Conclusion</w:t>
      </w:r>
    </w:p>
    <w:bookmarkEnd w:id="377"/>
    <w:p w14:paraId="5DF50A93" w14:textId="78842354" w:rsidR="00E10FF5" w:rsidRDefault="002C772A" w:rsidP="008132D5">
      <w:pPr>
        <w:spacing w:line="360" w:lineRule="auto"/>
        <w:jc w:val="thaiDistribute"/>
      </w:pPr>
      <w:r w:rsidRPr="00820112">
        <w:tab/>
        <w:t xml:space="preserve">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rsidRPr="00820112">
        <w:t>XDS.b</w:t>
      </w:r>
      <w:proofErr w:type="spellEnd"/>
      <w:r w:rsidRPr="00820112">
        <w:t xml:space="preserve"> Profile with the Blockchain characteristics while appreciating the network to further share their health document to further benefit from the network for both operational interoperability and cyber-security.</w:t>
      </w:r>
      <w:r w:rsidR="00E10FF5">
        <w:t xml:space="preserve"> </w:t>
      </w:r>
      <w:r w:rsidRPr="00A15BA0">
        <w:t>However, due to the ever-changing nature of the software platform, further adoption of the implementation will need to be updated as the platform released the newer version of the software to avoid version conflict of the source code.</w:t>
      </w:r>
    </w:p>
    <w:p w14:paraId="7916699E" w14:textId="7A2397A5" w:rsidR="00E10FF5" w:rsidRDefault="00E10FF5" w:rsidP="008132D5">
      <w:pPr>
        <w:spacing w:line="360" w:lineRule="auto"/>
        <w:jc w:val="thaiDistribute"/>
        <w:rPr>
          <w:rFonts w:cstheme="minorBidi"/>
        </w:rPr>
      </w:pPr>
      <w:r>
        <w:tab/>
      </w:r>
      <w:r w:rsidR="000640CE" w:rsidRPr="000640CE">
        <w:rPr>
          <w:rFonts w:cstheme="minorBidi"/>
        </w:rP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w:t>
      </w:r>
      <w:proofErr w:type="spellStart"/>
      <w:r w:rsidR="000640CE" w:rsidRPr="000640CE">
        <w:rPr>
          <w:rFonts w:cstheme="minorBidi"/>
        </w:rPr>
        <w:t>Smartcontract</w:t>
      </w:r>
      <w:proofErr w:type="spellEnd"/>
      <w:r w:rsidR="000640CE" w:rsidRPr="000640CE">
        <w:rPr>
          <w:rFonts w:cstheme="minorBidi"/>
        </w:rPr>
        <w:t xml:space="preserve"> and eliminate the need for centralized identity feed in the network. Eliminate the cost which would be spent on maintaining the Patient Identity Feed Actor for the network. Furthermore, the </w:t>
      </w:r>
      <w:proofErr w:type="spellStart"/>
      <w:r w:rsidR="000640CE" w:rsidRPr="000640CE">
        <w:rPr>
          <w:rFonts w:cstheme="minorBidi"/>
        </w:rPr>
        <w:t>Smartcontract</w:t>
      </w:r>
      <w:proofErr w:type="spellEnd"/>
      <w:r w:rsidR="000640CE" w:rsidRPr="000640CE">
        <w:rPr>
          <w:rFonts w:cstheme="minorBidi"/>
        </w:rPr>
        <w:t xml:space="preserve"> also has the potential to become the exchange medium for ITI-43 transactions where the XDS Document Consumer </w:t>
      </w:r>
      <w:r w:rsidR="000640CE" w:rsidRPr="000640CE">
        <w:rPr>
          <w:rFonts w:cstheme="minorBidi"/>
        </w:rPr>
        <w:lastRenderedPageBreak/>
        <w:t>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t>
      </w:r>
    </w:p>
    <w:p w14:paraId="434A69E8" w14:textId="09236B0B" w:rsidR="0067240B" w:rsidRDefault="0067240B" w:rsidP="0067240B">
      <w:pPr>
        <w:spacing w:line="360" w:lineRule="auto"/>
        <w:jc w:val="thaiDistribute"/>
        <w:rPr>
          <w:rFonts w:cstheme="minorBidi"/>
        </w:rPr>
      </w:pPr>
      <w:r>
        <w:rPr>
          <w:rFonts w:cstheme="minorBidi"/>
        </w:rPr>
        <w:tab/>
      </w:r>
      <w:r w:rsidR="00A47285" w:rsidRPr="00A47285">
        <w:rPr>
          <w:rFonts w:cstheme="minorBidi"/>
        </w:rP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p>
    <w:p w14:paraId="0D0EEBA7" w14:textId="390126F1" w:rsidR="0067240B" w:rsidRPr="008132D5" w:rsidRDefault="0067240B" w:rsidP="008132D5">
      <w:pPr>
        <w:spacing w:after="240" w:line="360" w:lineRule="auto"/>
        <w:jc w:val="thaiDistribute"/>
      </w:pPr>
      <w:r>
        <w:rPr>
          <w:rFonts w:cstheme="minorBidi"/>
        </w:rPr>
        <w:tab/>
      </w:r>
      <w:r w:rsidR="001640EA" w:rsidRPr="001640EA">
        <w:rPr>
          <w:rFonts w:cstheme="minorBidi"/>
        </w:rPr>
        <w:t>As Blockchain technology still has a long way of development and research path to go through, the concept proposed in this work also could be further developed into a more advanced version for actual adoption in the future.</w:t>
      </w:r>
    </w:p>
    <w:p w14:paraId="6D33D8F0" w14:textId="77777777" w:rsidR="00E10FF5" w:rsidRDefault="00E10FF5" w:rsidP="002C772A">
      <w:pPr>
        <w:spacing w:after="240" w:line="360" w:lineRule="auto"/>
        <w:jc w:val="thaiDistribute"/>
      </w:pPr>
    </w:p>
    <w:p w14:paraId="3344A8D3" w14:textId="77777777" w:rsidR="00E10FF5" w:rsidRPr="00820112" w:rsidRDefault="00E10FF5" w:rsidP="002C772A">
      <w:pPr>
        <w:spacing w:after="240" w:line="360" w:lineRule="auto"/>
        <w:jc w:val="thaiDistribute"/>
      </w:pPr>
    </w:p>
    <w:p w14:paraId="40BA2ACB" w14:textId="1EECF84B" w:rsidR="002C772A" w:rsidRPr="00E65012" w:rsidRDefault="002C772A" w:rsidP="00212F19">
      <w:pPr>
        <w:jc w:val="center"/>
        <w:rPr>
          <w:rFonts w:cstheme="minorBidi"/>
          <w:b/>
          <w:bCs/>
          <w:sz w:val="28"/>
          <w:szCs w:val="28"/>
          <w:cs/>
        </w:rPr>
        <w:sectPr w:rsidR="002C772A" w:rsidRPr="00E65012" w:rsidSect="008C5EA2">
          <w:headerReference w:type="even" r:id="rId161"/>
          <w:pgSz w:w="11906" w:h="16838"/>
          <w:pgMar w:top="2126" w:right="1418" w:bottom="1418" w:left="2126" w:header="720" w:footer="720" w:gutter="0"/>
          <w:cols w:space="720"/>
          <w:docGrid w:linePitch="360"/>
        </w:sectPr>
      </w:pPr>
    </w:p>
    <w:p w14:paraId="40B8616B" w14:textId="15A6EBB9" w:rsidR="0099645B" w:rsidRPr="00212F19" w:rsidRDefault="0099645B" w:rsidP="008132D5">
      <w:pPr>
        <w:spacing w:line="360" w:lineRule="auto"/>
        <w:jc w:val="center"/>
        <w:rPr>
          <w:b/>
          <w:bCs/>
          <w:sz w:val="28"/>
          <w:szCs w:val="28"/>
        </w:rPr>
      </w:pPr>
      <w:bookmarkStart w:id="378" w:name="REFERENCE"/>
      <w:r w:rsidRPr="00212F19">
        <w:rPr>
          <w:b/>
          <w:bCs/>
          <w:sz w:val="28"/>
          <w:szCs w:val="28"/>
        </w:rPr>
        <w:lastRenderedPageBreak/>
        <w:t>REFERENCE</w:t>
      </w:r>
    </w:p>
    <w:bookmarkEnd w:id="378"/>
    <w:p w14:paraId="01EEDB8A" w14:textId="74171423" w:rsidR="0057661A" w:rsidRDefault="0057661A" w:rsidP="008132D5">
      <w:pPr>
        <w:spacing w:line="360" w:lineRule="auto"/>
      </w:pPr>
    </w:p>
    <w:p w14:paraId="346C7668" w14:textId="77777777" w:rsidR="00176134" w:rsidRPr="0057661A" w:rsidRDefault="00176134" w:rsidP="008132D5">
      <w:pPr>
        <w:spacing w:after="240"/>
      </w:pPr>
    </w:p>
    <w:p w14:paraId="53FDEB32" w14:textId="05FDCEDD" w:rsidR="0029292E" w:rsidRPr="0029292E" w:rsidRDefault="00610514" w:rsidP="0029292E">
      <w:pPr>
        <w:widowControl w:val="0"/>
        <w:autoSpaceDE w:val="0"/>
        <w:autoSpaceDN w:val="0"/>
        <w:adjustRightInd w:val="0"/>
        <w:spacing w:after="200" w:line="360" w:lineRule="auto"/>
        <w:ind w:left="640" w:hanging="640"/>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29292E" w:rsidRPr="0029292E">
        <w:rPr>
          <w:noProof/>
          <w:sz w:val="22"/>
        </w:rPr>
        <w:t xml:space="preserve">[1] </w:t>
      </w:r>
      <w:r w:rsidR="0029292E" w:rsidRPr="0029292E">
        <w:rPr>
          <w:noProof/>
          <w:sz w:val="22"/>
        </w:rPr>
        <w:tab/>
        <w:t>Weinelt B. Digital Transformation of Industries. Logistics Industry, http://reports.weforum.org/digital-transformation/wp-content/blogs.dir/94/mp/files/pages/files/digital-enterprise-narrative-final-january-2016.pdf (2016).</w:t>
      </w:r>
    </w:p>
    <w:p w14:paraId="4F34CAA2"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 </w:t>
      </w:r>
      <w:r w:rsidRPr="0029292E">
        <w:rPr>
          <w:noProof/>
          <w:sz w:val="22"/>
        </w:rPr>
        <w:tab/>
        <w:t xml:space="preserve">Marcelo A, Medeiros D, Ramesh K, et al. Transforming Health Systems Through Good Digital Health Governance. </w:t>
      </w:r>
      <w:r w:rsidRPr="0029292E">
        <w:rPr>
          <w:i/>
          <w:iCs/>
          <w:noProof/>
          <w:sz w:val="22"/>
        </w:rPr>
        <w:t>adb Sustain Dev Work Pap Ser</w:t>
      </w:r>
      <w:r w:rsidRPr="0029292E">
        <w:rPr>
          <w:noProof/>
          <w:sz w:val="22"/>
        </w:rPr>
        <w:t xml:space="preserve"> 2018; 1–15.</w:t>
      </w:r>
    </w:p>
    <w:p w14:paraId="374E9127"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 </w:t>
      </w:r>
      <w:r w:rsidRPr="0029292E">
        <w:rPr>
          <w:noProof/>
          <w:sz w:val="22"/>
        </w:rPr>
        <w:tab/>
        <w:t xml:space="preserve">Shaw T, Hines M, Kielly C. </w:t>
      </w:r>
      <w:r w:rsidRPr="0029292E">
        <w:rPr>
          <w:i/>
          <w:iCs/>
          <w:noProof/>
          <w:sz w:val="22"/>
        </w:rPr>
        <w:t>Impact of Digital Health on the Safety and Quality of Health Care</w:t>
      </w:r>
      <w:r w:rsidRPr="0029292E">
        <w:rPr>
          <w:noProof/>
          <w:sz w:val="22"/>
        </w:rPr>
        <w:t>, https://www.safetyandquality.gov.au/wp-content/uploads/2018/02/Report-The-Impact-of-Digital-Health-on-Safety-and-Quality-of-Healthcar....pdf (2000).</w:t>
      </w:r>
    </w:p>
    <w:p w14:paraId="5C235903"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 </w:t>
      </w:r>
      <w:r w:rsidRPr="0029292E">
        <w:rPr>
          <w:noProof/>
          <w:sz w:val="22"/>
        </w:rPr>
        <w:tab/>
        <w:t xml:space="preserve">Cisco. The Digitization of the Healthcare Industry: Using Technology to Transform Care. </w:t>
      </w:r>
      <w:r w:rsidRPr="0029292E">
        <w:rPr>
          <w:i/>
          <w:iCs/>
          <w:noProof/>
          <w:sz w:val="22"/>
        </w:rPr>
        <w:t>Cisco</w:t>
      </w:r>
      <w:r w:rsidRPr="0029292E">
        <w:rPr>
          <w:noProof/>
          <w:sz w:val="22"/>
        </w:rPr>
        <w:t xml:space="preserve"> 2017; 1: 12.</w:t>
      </w:r>
    </w:p>
    <w:p w14:paraId="531AABBE"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 </w:t>
      </w:r>
      <w:r w:rsidRPr="0029292E">
        <w:rPr>
          <w:noProof/>
          <w:sz w:val="22"/>
        </w:rPr>
        <w:tab/>
        <w:t xml:space="preserve">Bullhound G. </w:t>
      </w:r>
      <w:r w:rsidRPr="0029292E">
        <w:rPr>
          <w:i/>
          <w:iCs/>
          <w:noProof/>
          <w:sz w:val="22"/>
        </w:rPr>
        <w:t>Digital healthcare</w:t>
      </w:r>
      <w:r w:rsidRPr="0029292E">
        <w:rPr>
          <w:noProof/>
          <w:sz w:val="22"/>
        </w:rPr>
        <w:t>. 2015.</w:t>
      </w:r>
    </w:p>
    <w:p w14:paraId="413B8831"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6] </w:t>
      </w:r>
      <w:r w:rsidRPr="0029292E">
        <w:rPr>
          <w:noProof/>
          <w:sz w:val="22"/>
        </w:rPr>
        <w:tab/>
        <w:t xml:space="preserve">Meskó B, Drobni Z, Bényei É, et al. Digital health is a cultural transformation of traditional healthcare. </w:t>
      </w:r>
      <w:r w:rsidRPr="0029292E">
        <w:rPr>
          <w:i/>
          <w:iCs/>
          <w:noProof/>
          <w:sz w:val="22"/>
        </w:rPr>
        <w:t>mHealth</w:t>
      </w:r>
      <w:r w:rsidRPr="0029292E">
        <w:rPr>
          <w:noProof/>
          <w:sz w:val="22"/>
        </w:rPr>
        <w:t xml:space="preserve"> 2017; 3: 38–38.</w:t>
      </w:r>
    </w:p>
    <w:p w14:paraId="23E4966C"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7] </w:t>
      </w:r>
      <w:r w:rsidRPr="0029292E">
        <w:rPr>
          <w:noProof/>
          <w:sz w:val="22"/>
        </w:rPr>
        <w:tab/>
        <w:t>Carestream Health. Interoperability : Connecting the Healthcare Enterprise to Deliver Responsive Patient Care. 2015; 1–9.</w:t>
      </w:r>
    </w:p>
    <w:p w14:paraId="136B5FD0"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8] </w:t>
      </w:r>
      <w:r w:rsidRPr="0029292E">
        <w:rPr>
          <w:noProof/>
          <w:sz w:val="22"/>
        </w:rPr>
        <w:tab/>
        <w:t>PolicyMedical. Interoperability in Healthcare: To Have or Not to Have, https://www.policymedical.com/interoperability-healthcare/ (accessed 22 September 2018).</w:t>
      </w:r>
    </w:p>
    <w:p w14:paraId="19477958"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9] </w:t>
      </w:r>
      <w:r w:rsidRPr="0029292E">
        <w:rPr>
          <w:noProof/>
          <w:sz w:val="22"/>
        </w:rPr>
        <w:tab/>
        <w:t>Interoperability DH. Digital Healthcare Interoperability.</w:t>
      </w:r>
    </w:p>
    <w:p w14:paraId="6606E315"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0] </w:t>
      </w:r>
      <w:r w:rsidRPr="0029292E">
        <w:rPr>
          <w:noProof/>
          <w:sz w:val="22"/>
        </w:rPr>
        <w:tab/>
        <w:t xml:space="preserve">Healthcare Information and Management Systems Society. Definition of Interoperability. </w:t>
      </w:r>
      <w:r w:rsidRPr="0029292E">
        <w:rPr>
          <w:i/>
          <w:iCs/>
          <w:noProof/>
          <w:sz w:val="22"/>
        </w:rPr>
        <w:t>Himss</w:t>
      </w:r>
      <w:r w:rsidRPr="0029292E">
        <w:rPr>
          <w:noProof/>
          <w:sz w:val="22"/>
        </w:rPr>
        <w:t xml:space="preserve"> 2013; 2013.</w:t>
      </w:r>
    </w:p>
    <w:p w14:paraId="31428CB9"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1] </w:t>
      </w:r>
      <w:r w:rsidRPr="0029292E">
        <w:rPr>
          <w:noProof/>
          <w:sz w:val="22"/>
        </w:rPr>
        <w:tab/>
        <w:t xml:space="preserve">Oracle. Interoperability : A Key to Meaningful Use. </w:t>
      </w:r>
      <w:r w:rsidRPr="0029292E">
        <w:rPr>
          <w:i/>
          <w:iCs/>
          <w:noProof/>
          <w:sz w:val="22"/>
        </w:rPr>
        <w:t>Solutions</w:t>
      </w:r>
      <w:r w:rsidRPr="0029292E">
        <w:rPr>
          <w:noProof/>
          <w:sz w:val="22"/>
        </w:rPr>
        <w:t>, http://www.oracle.com/us/industries/healthcare/interoperability-wp-188782.pdf (2010).</w:t>
      </w:r>
    </w:p>
    <w:p w14:paraId="611D64DB"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lastRenderedPageBreak/>
        <w:t xml:space="preserve">[12] </w:t>
      </w:r>
      <w:r w:rsidRPr="0029292E">
        <w:rPr>
          <w:noProof/>
          <w:sz w:val="22"/>
        </w:rPr>
        <w:tab/>
        <w:t>HIMSS. What is Interoperability?, https://www.himss.org/library/interoperability-standards/what-is-interoperability (accessed 27 April 2019).</w:t>
      </w:r>
    </w:p>
    <w:p w14:paraId="3FB3029F"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3] </w:t>
      </w:r>
      <w:r w:rsidRPr="0029292E">
        <w:rPr>
          <w:noProof/>
          <w:sz w:val="22"/>
        </w:rPr>
        <w:tab/>
        <w:t>Paige Goodhew. Why Healthcare Interoperability Matters | Redox, https://www.redoxengine.com/blog/why-healthcare-interoperability-matters/ (accessed 27 April 2019).</w:t>
      </w:r>
    </w:p>
    <w:p w14:paraId="5178582A"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4] </w:t>
      </w:r>
      <w:r w:rsidRPr="0029292E">
        <w:rPr>
          <w:noProof/>
          <w:sz w:val="22"/>
        </w:rPr>
        <w:tab/>
        <w:t>Dr.David Hay. Why is interoperability so important for healthcare organisations? | Orion Health, https://orionhealth.com/global/knowledge-hub/blogs/why-is-interoperability-so-important-for-healthcare-organisations/ (accessed 27 April 2019).</w:t>
      </w:r>
    </w:p>
    <w:p w14:paraId="10DB2B43"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5] </w:t>
      </w:r>
      <w:r w:rsidRPr="0029292E">
        <w:rPr>
          <w:noProof/>
          <w:sz w:val="22"/>
        </w:rPr>
        <w:tab/>
        <w:t xml:space="preserve">Le Bris A, Asri W El. STATE OF CYBERSECURITY &amp;amp; CYBER THREATS IN HEALTHCARE ORGANIZATIONS Applied Cybersecurity Strategy for Managers. </w:t>
      </w:r>
      <w:r w:rsidRPr="0029292E">
        <w:rPr>
          <w:i/>
          <w:iCs/>
          <w:noProof/>
          <w:sz w:val="22"/>
        </w:rPr>
        <w:t>ESSEC Bus Sch</w:t>
      </w:r>
      <w:r w:rsidRPr="0029292E">
        <w:rPr>
          <w:noProof/>
          <w:sz w:val="22"/>
        </w:rPr>
        <w:t xml:space="preserve"> 2017; 13.</w:t>
      </w:r>
    </w:p>
    <w:p w14:paraId="43176150"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6] </w:t>
      </w:r>
      <w:r w:rsidRPr="0029292E">
        <w:rPr>
          <w:noProof/>
          <w:sz w:val="22"/>
        </w:rPr>
        <w:tab/>
        <w:t>Healthcare IT News. The biggest healthcare breaches of 2017, https://www.healthcareitnews.com/slideshow/biggest-healthcare-breaches-2017-so-far?page=1 (accessed 11 September 2018).</w:t>
      </w:r>
    </w:p>
    <w:p w14:paraId="72FD07D6"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7] </w:t>
      </w:r>
      <w:r w:rsidRPr="0029292E">
        <w:rPr>
          <w:noProof/>
          <w:sz w:val="22"/>
        </w:rPr>
        <w:tab/>
        <w:t>HIPAA Journal. Largest Healthcare Data Breaches of 2018, https://www.hipaajournal.com/largest-healthcare-data-breaches-of-2018/ (accessed 27 April 2019).</w:t>
      </w:r>
    </w:p>
    <w:p w14:paraId="70228B69"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8] </w:t>
      </w:r>
      <w:r w:rsidRPr="0029292E">
        <w:rPr>
          <w:noProof/>
          <w:sz w:val="22"/>
        </w:rPr>
        <w:tab/>
        <w:t>Healthcare IT News. The biggest healthcare data breaches of 2018 (so far), https://www.healthcareitnews.com/projects/biggest-healthcare-data-breaches-2018-so-far (accessed 27 April 2019).</w:t>
      </w:r>
    </w:p>
    <w:p w14:paraId="784B1FEC"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19] </w:t>
      </w:r>
      <w:r w:rsidRPr="0029292E">
        <w:rPr>
          <w:noProof/>
          <w:sz w:val="22"/>
        </w:rPr>
        <w:tab/>
        <w:t>IHE International Inc. About IHE, https://www.ihe.net/about_ihe/ (accessed 11 September 2018).</w:t>
      </w:r>
    </w:p>
    <w:p w14:paraId="75148669"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0] </w:t>
      </w:r>
      <w:r w:rsidRPr="0029292E">
        <w:rPr>
          <w:noProof/>
          <w:sz w:val="22"/>
        </w:rPr>
        <w:tab/>
        <w:t>IHE International Inc. IHE Process, https://www.ihe.net/about_ihe/ihe_process/ (accessed 11 September 2018).</w:t>
      </w:r>
    </w:p>
    <w:p w14:paraId="2F7556B8"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1] </w:t>
      </w:r>
      <w:r w:rsidRPr="0029292E">
        <w:rPr>
          <w:noProof/>
          <w:sz w:val="22"/>
        </w:rPr>
        <w:tab/>
        <w:t>IHE International Inc. Profiles, https://www.ihe.net/resources/profiles/ (accessed 17 September 2018).</w:t>
      </w:r>
    </w:p>
    <w:p w14:paraId="438C8BF6"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2] </w:t>
      </w:r>
      <w:r w:rsidRPr="0029292E">
        <w:rPr>
          <w:noProof/>
          <w:sz w:val="22"/>
        </w:rPr>
        <w:tab/>
        <w:t xml:space="preserve">IHE International Inc. IHE IT Infrastructure ( ITI ) Technical Framework Volume 1 Integration Profiles. </w:t>
      </w:r>
      <w:r w:rsidRPr="0029292E">
        <w:rPr>
          <w:i/>
          <w:iCs/>
          <w:noProof/>
          <w:sz w:val="22"/>
        </w:rPr>
        <w:t>Int J Healthc Technol Manag</w:t>
      </w:r>
      <w:r w:rsidRPr="0029292E">
        <w:rPr>
          <w:noProof/>
          <w:sz w:val="22"/>
        </w:rPr>
        <w:t xml:space="preserve"> 2008; 1: 1–177.</w:t>
      </w:r>
    </w:p>
    <w:p w14:paraId="01E24246"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3] </w:t>
      </w:r>
      <w:r w:rsidRPr="0029292E">
        <w:rPr>
          <w:noProof/>
          <w:sz w:val="22"/>
        </w:rPr>
        <w:tab/>
        <w:t xml:space="preserve">dkorolyk. What Is The Difference Between XDS,XDS.a,XDS.b and XDS-I?, </w:t>
      </w:r>
      <w:r w:rsidRPr="0029292E">
        <w:rPr>
          <w:noProof/>
          <w:sz w:val="22"/>
        </w:rPr>
        <w:lastRenderedPageBreak/>
        <w:t>http://healthcareitsystems.com/2012/05/22/what-is-the-difference-between-xds-xds-a-xds-b-and-xds-i/ (2012, accessed 17 February 2019).</w:t>
      </w:r>
    </w:p>
    <w:p w14:paraId="60152C1A"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4] </w:t>
      </w:r>
      <w:r w:rsidRPr="0029292E">
        <w:rPr>
          <w:noProof/>
          <w:sz w:val="22"/>
        </w:rPr>
        <w:tab/>
        <w:t>Luke MN, Lee SJ, Pekarek Z, et al. Blockchain in Electricity: a Critical Review of Progress to Date. 2018; 1–36.</w:t>
      </w:r>
    </w:p>
    <w:p w14:paraId="2749D5E3"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5] </w:t>
      </w:r>
      <w:r w:rsidRPr="0029292E">
        <w:rPr>
          <w:noProof/>
          <w:sz w:val="22"/>
        </w:rPr>
        <w:tab/>
        <w:t>PwC. a Catalyst for New Approaches in Insurance.</w:t>
      </w:r>
    </w:p>
    <w:p w14:paraId="569F3A48"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6] </w:t>
      </w:r>
      <w:r w:rsidRPr="0029292E">
        <w:rPr>
          <w:noProof/>
          <w:sz w:val="22"/>
        </w:rPr>
        <w:tab/>
        <w:t xml:space="preserve">Zheng Z, Xie S, Dai H, et al. An Overview of Blockchain Technology: Architecture, Consensus, and Future Trends. </w:t>
      </w:r>
      <w:r w:rsidRPr="0029292E">
        <w:rPr>
          <w:i/>
          <w:iCs/>
          <w:noProof/>
          <w:sz w:val="22"/>
        </w:rPr>
        <w:t>Proc - 2017 IEEE 6th Int Congr Big Data, BigData Congr 2017</w:t>
      </w:r>
      <w:r w:rsidRPr="0029292E">
        <w:rPr>
          <w:noProof/>
          <w:sz w:val="22"/>
        </w:rPr>
        <w:t xml:space="preserve"> 2017; 557–564.</w:t>
      </w:r>
    </w:p>
    <w:p w14:paraId="358BCDAC"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7] </w:t>
      </w:r>
      <w:r w:rsidRPr="0029292E">
        <w:rPr>
          <w:noProof/>
          <w:sz w:val="22"/>
        </w:rPr>
        <w:tab/>
        <w:t xml:space="preserve">Yaga D, Mell P, Roby N, et al. Blockchain Technology Overview (NISTIR-8202). </w:t>
      </w:r>
      <w:r w:rsidRPr="0029292E">
        <w:rPr>
          <w:i/>
          <w:iCs/>
          <w:noProof/>
          <w:sz w:val="22"/>
        </w:rPr>
        <w:t>Draft NISTIR</w:t>
      </w:r>
      <w:r w:rsidRPr="0029292E">
        <w:rPr>
          <w:noProof/>
          <w:sz w:val="22"/>
        </w:rPr>
        <w:t xml:space="preserve"> 2018; 59.</w:t>
      </w:r>
    </w:p>
    <w:p w14:paraId="4F5E2071"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8] </w:t>
      </w:r>
      <w:r w:rsidRPr="0029292E">
        <w:rPr>
          <w:noProof/>
          <w:sz w:val="22"/>
        </w:rPr>
        <w:tab/>
        <w:t>ethereum/devp2p: Ethereum peer-to-peer networking specifications, https://github.com/ethereum/devp2p (accessed 3 June 2021).</w:t>
      </w:r>
    </w:p>
    <w:p w14:paraId="690F6A89"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29] </w:t>
      </w:r>
      <w:r w:rsidRPr="0029292E">
        <w:rPr>
          <w:noProof/>
          <w:sz w:val="22"/>
        </w:rPr>
        <w:tab/>
        <w:t xml:space="preserve">Buterin V. </w:t>
      </w:r>
      <w:r w:rsidRPr="0029292E">
        <w:rPr>
          <w:i/>
          <w:iCs/>
          <w:noProof/>
          <w:sz w:val="22"/>
        </w:rPr>
        <w:t>A NEXT GENERATION SMART CONTRACT &amp; DECENTRALIZED APPLICATION PLATFORM</w:t>
      </w:r>
      <w:r w:rsidRPr="0029292E">
        <w:rPr>
          <w:noProof/>
          <w:sz w:val="22"/>
        </w:rPr>
        <w:t>.</w:t>
      </w:r>
    </w:p>
    <w:p w14:paraId="0F7701A8"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0] </w:t>
      </w:r>
      <w:r w:rsidRPr="0029292E">
        <w:rPr>
          <w:noProof/>
          <w:sz w:val="22"/>
        </w:rPr>
        <w:tab/>
        <w:t>Solidity Programming Language | The Solidity language portal is a comprehensive information page for the Solidity programming language. It features documentation, binaries, blog, resources &amp; more., https://soliditylang.org/ (accessed 3 June 2021).</w:t>
      </w:r>
    </w:p>
    <w:p w14:paraId="6387557B"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1] </w:t>
      </w:r>
      <w:r w:rsidRPr="0029292E">
        <w:rPr>
          <w:noProof/>
          <w:sz w:val="22"/>
        </w:rPr>
        <w:tab/>
        <w:t>Quorum. GoQuorum, https://github.com/ConsenSys/quorum (2020, accessed 3 June 2021).</w:t>
      </w:r>
    </w:p>
    <w:p w14:paraId="59E74C83"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2] </w:t>
      </w:r>
      <w:r w:rsidRPr="0029292E">
        <w:rPr>
          <w:noProof/>
          <w:sz w:val="22"/>
        </w:rPr>
        <w:tab/>
        <w:t>Morgan JP. Quorum | J.P. Morgan, https://www.jpmorgan.com/global/Quorum (2017, accessed 26 April 2019).</w:t>
      </w:r>
    </w:p>
    <w:p w14:paraId="196F2EF6"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3] </w:t>
      </w:r>
      <w:r w:rsidRPr="0029292E">
        <w:rPr>
          <w:noProof/>
          <w:sz w:val="22"/>
        </w:rPr>
        <w:tab/>
        <w:t>Quorum 7-nodes Example, https://github.com/ConsenSys/quorum-examples/tree/master/examples/7nodes (accessed 3 June 2021).</w:t>
      </w:r>
    </w:p>
    <w:p w14:paraId="59694006"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4] </w:t>
      </w:r>
      <w:r w:rsidRPr="0029292E">
        <w:rPr>
          <w:noProof/>
          <w:sz w:val="22"/>
        </w:rPr>
        <w:tab/>
        <w:t xml:space="preserve">Peterson K, Deeduvanu R, Kanjamala P, et al. A Blockchain-Based Approach to Health Information Exchange Networks. </w:t>
      </w:r>
      <w:r w:rsidRPr="0029292E">
        <w:rPr>
          <w:i/>
          <w:iCs/>
          <w:noProof/>
          <w:sz w:val="22"/>
        </w:rPr>
        <w:t>Mayo Clin</w:t>
      </w:r>
      <w:r w:rsidRPr="0029292E">
        <w:rPr>
          <w:noProof/>
          <w:sz w:val="22"/>
        </w:rPr>
        <w:t xml:space="preserve"> 2016; 10.</w:t>
      </w:r>
    </w:p>
    <w:p w14:paraId="35CA09E9"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5] </w:t>
      </w:r>
      <w:r w:rsidRPr="0029292E">
        <w:rPr>
          <w:noProof/>
          <w:sz w:val="22"/>
        </w:rPr>
        <w:tab/>
        <w:t xml:space="preserve">Ekblaw A, Azaria A, Halamka JD, et al. A Case Study for Blockchain in Healthcare: " MedRec " prototype for electronic health records and medical research data. </w:t>
      </w:r>
      <w:r w:rsidRPr="0029292E">
        <w:rPr>
          <w:i/>
          <w:iCs/>
          <w:noProof/>
          <w:sz w:val="22"/>
        </w:rPr>
        <w:t>IEEE Technol Soc Mag</w:t>
      </w:r>
      <w:r w:rsidRPr="0029292E">
        <w:rPr>
          <w:noProof/>
          <w:sz w:val="22"/>
        </w:rPr>
        <w:t xml:space="preserve"> 2016; 1–13.</w:t>
      </w:r>
    </w:p>
    <w:p w14:paraId="22EB006B"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lastRenderedPageBreak/>
        <w:t xml:space="preserve">[36] </w:t>
      </w:r>
      <w:r w:rsidRPr="0029292E">
        <w:rPr>
          <w:noProof/>
          <w:sz w:val="22"/>
        </w:rPr>
        <w:tab/>
        <w:t xml:space="preserve">Zyskind G, Nathan O, Pentland AS. Decentralizing privacy: Using Blockchain to Protect Personal Data. </w:t>
      </w:r>
      <w:r w:rsidRPr="0029292E">
        <w:rPr>
          <w:i/>
          <w:iCs/>
          <w:noProof/>
          <w:sz w:val="22"/>
        </w:rPr>
        <w:t>Proc - 2015 IEEE Secur Priv Work SPW 2015</w:t>
      </w:r>
      <w:r w:rsidRPr="0029292E">
        <w:rPr>
          <w:noProof/>
          <w:sz w:val="22"/>
        </w:rPr>
        <w:t xml:space="preserve"> 2015; 180–184.</w:t>
      </w:r>
    </w:p>
    <w:p w14:paraId="2C7BDB5E"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7] </w:t>
      </w:r>
      <w:r w:rsidRPr="0029292E">
        <w:rPr>
          <w:noProof/>
          <w:sz w:val="22"/>
        </w:rPr>
        <w:tab/>
        <w:t xml:space="preserve">Li H, Zhu L, Shen M, et al. Blockchain-Based Data Preservation System for Medical Data. </w:t>
      </w:r>
      <w:r w:rsidRPr="0029292E">
        <w:rPr>
          <w:i/>
          <w:iCs/>
          <w:noProof/>
          <w:sz w:val="22"/>
        </w:rPr>
        <w:t>J Med Syst</w:t>
      </w:r>
      <w:r w:rsidRPr="0029292E">
        <w:rPr>
          <w:noProof/>
          <w:sz w:val="22"/>
        </w:rPr>
        <w:t xml:space="preserve"> 2018; 42: 1–13.</w:t>
      </w:r>
    </w:p>
    <w:p w14:paraId="269B7E77"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8] </w:t>
      </w:r>
      <w:r w:rsidRPr="0029292E">
        <w:rPr>
          <w:noProof/>
          <w:sz w:val="22"/>
        </w:rPr>
        <w:tab/>
        <w:t xml:space="preserve">Tanwar S, Parekh K, Evans R. Blockchain-based electronic healthcare record system for healthcare 4.0 applications. </w:t>
      </w:r>
      <w:r w:rsidRPr="0029292E">
        <w:rPr>
          <w:i/>
          <w:iCs/>
          <w:noProof/>
          <w:sz w:val="22"/>
        </w:rPr>
        <w:t>J Inf Secur Appl</w:t>
      </w:r>
      <w:r w:rsidRPr="0029292E">
        <w:rPr>
          <w:noProof/>
          <w:sz w:val="22"/>
        </w:rPr>
        <w:t xml:space="preserve"> 2020; 50: 102407.</w:t>
      </w:r>
    </w:p>
    <w:p w14:paraId="364F627D"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39] </w:t>
      </w:r>
      <w:r w:rsidRPr="0029292E">
        <w:rPr>
          <w:noProof/>
          <w:sz w:val="22"/>
        </w:rPr>
        <w:tab/>
        <w:t xml:space="preserve">Sultan K, Ruhi U, Lakhani R. </w:t>
      </w:r>
      <w:r w:rsidRPr="0029292E">
        <w:rPr>
          <w:i/>
          <w:iCs/>
          <w:noProof/>
          <w:sz w:val="22"/>
        </w:rPr>
        <w:t>CONCEPTUALIZING BLOCKCHAINS: CHARACTERISTICS &amp; APPLICATIONS</w:t>
      </w:r>
      <w:r w:rsidRPr="0029292E">
        <w:rPr>
          <w:noProof/>
          <w:sz w:val="22"/>
        </w:rPr>
        <w:t>, https://arxiv.org/ftp/arxiv/papers/1806/1806.03693.pdf (2018, accessed 29 October 2018).</w:t>
      </w:r>
    </w:p>
    <w:p w14:paraId="1E822549"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0] </w:t>
      </w:r>
      <w:r w:rsidRPr="0029292E">
        <w:rPr>
          <w:noProof/>
          <w:sz w:val="22"/>
        </w:rPr>
        <w:tab/>
        <w:t>ethereum/go-ethereum: Official Go implementation of the Ethereum protocol, https://github.com/ethereum/go-ethereum (accessed 5 June 2021).</w:t>
      </w:r>
    </w:p>
    <w:p w14:paraId="01DD2D20"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1] </w:t>
      </w:r>
      <w:r w:rsidRPr="0029292E">
        <w:rPr>
          <w:noProof/>
          <w:sz w:val="22"/>
        </w:rPr>
        <w:tab/>
        <w:t>Installing Geth | Go Ethereum, https://geth.ethereum.org/docs/install-and-build/installing-geth#install-on-ubuntu-via-ppas (accessed 10 June 2021).</w:t>
      </w:r>
    </w:p>
    <w:p w14:paraId="1D18E2AB"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2] </w:t>
      </w:r>
      <w:r w:rsidRPr="0029292E">
        <w:rPr>
          <w:noProof/>
          <w:sz w:val="22"/>
        </w:rPr>
        <w:tab/>
        <w:t>Command-line Options | Go Ethereum, https://geth.ethereum.org/docs/interface/command-line-options (accessed 10 June 2021).</w:t>
      </w:r>
    </w:p>
    <w:p w14:paraId="5EBC7CE2"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3] </w:t>
      </w:r>
      <w:r w:rsidRPr="0029292E">
        <w:rPr>
          <w:noProof/>
          <w:sz w:val="22"/>
        </w:rPr>
        <w:tab/>
        <w:t>Install - GoQuorum, https://docs.goquorum.consensys.net/en/stable/HowTo/GetStarted/Install/ (accessed 10 June 2021).</w:t>
      </w:r>
    </w:p>
    <w:p w14:paraId="000FD4E1"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4] </w:t>
      </w:r>
      <w:r w:rsidRPr="0029292E">
        <w:rPr>
          <w:noProof/>
          <w:sz w:val="22"/>
        </w:rPr>
        <w:tab/>
        <w:t>ConsenSys/tessera: Tessera - Enterprise Implementation of Quorum’s transaction manager, https://github.com/ConsenSys/tessera (accessed 5 June 2021).</w:t>
      </w:r>
    </w:p>
    <w:p w14:paraId="7A6668FE"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5] </w:t>
      </w:r>
      <w:r w:rsidRPr="0029292E">
        <w:rPr>
          <w:noProof/>
          <w:sz w:val="22"/>
        </w:rPr>
        <w:tab/>
        <w:t>ConsenSys/constellation: Peer-to-peer encrypted message exchange, https://github.com/ConsenSys/constellation (accessed 5 June 2021).</w:t>
      </w:r>
    </w:p>
    <w:p w14:paraId="45D6CD63"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6] </w:t>
      </w:r>
      <w:r w:rsidRPr="0029292E">
        <w:rPr>
          <w:noProof/>
          <w:sz w:val="22"/>
        </w:rPr>
        <w:tab/>
        <w:t>quorum-examples/README.md at master · ConsenSys/quorum-examples, https://github.com/ConsenSys/quorum-examples/blob/master/README.md (accessed 10 June 2021).</w:t>
      </w:r>
    </w:p>
    <w:p w14:paraId="5C9232D8"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7] </w:t>
      </w:r>
      <w:r w:rsidRPr="0029292E">
        <w:rPr>
          <w:noProof/>
          <w:sz w:val="22"/>
        </w:rPr>
        <w:tab/>
        <w:t>Remix - Ethereum IDE, https://remix.ethereum.org/ (accessed 8 March 2021).</w:t>
      </w:r>
    </w:p>
    <w:p w14:paraId="6FB5672D"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48] </w:t>
      </w:r>
      <w:r w:rsidRPr="0029292E">
        <w:rPr>
          <w:noProof/>
          <w:sz w:val="22"/>
        </w:rPr>
        <w:tab/>
        <w:t>Node.js, https://nodejs.org/en/ (accessed 10 June 2021).</w:t>
      </w:r>
    </w:p>
    <w:p w14:paraId="1D4419F8"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lastRenderedPageBreak/>
        <w:t xml:space="preserve">[49] </w:t>
      </w:r>
      <w:r w:rsidRPr="0029292E">
        <w:rPr>
          <w:noProof/>
          <w:sz w:val="22"/>
        </w:rPr>
        <w:tab/>
        <w:t>npm, https://www.npmjs.com/ (accessed 10 June 2021).</w:t>
      </w:r>
    </w:p>
    <w:p w14:paraId="58A4F2DE"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0] </w:t>
      </w:r>
      <w:r w:rsidRPr="0029292E">
        <w:rPr>
          <w:noProof/>
          <w:sz w:val="22"/>
        </w:rPr>
        <w:tab/>
        <w:t>web3 - npm, https://www.npmjs.com/package/web3 (accessed 10 June 2021).</w:t>
      </w:r>
    </w:p>
    <w:p w14:paraId="4B061C31"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1] </w:t>
      </w:r>
      <w:r w:rsidRPr="0029292E">
        <w:rPr>
          <w:noProof/>
          <w:sz w:val="22"/>
        </w:rPr>
        <w:tab/>
        <w:t>xml2js - npm, https://www.npmjs.com/package/xml2js (accessed 10 June 2021).</w:t>
      </w:r>
    </w:p>
    <w:p w14:paraId="44747312"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2] </w:t>
      </w:r>
      <w:r w:rsidRPr="0029292E">
        <w:rPr>
          <w:noProof/>
          <w:sz w:val="22"/>
        </w:rPr>
        <w:tab/>
        <w:t>fs - npm, https://www.npmjs.com/package/fs (accessed 10 June 2021).</w:t>
      </w:r>
    </w:p>
    <w:p w14:paraId="426F4943"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3] </w:t>
      </w:r>
      <w:r w:rsidRPr="0029292E">
        <w:rPr>
          <w:noProof/>
          <w:sz w:val="22"/>
        </w:rPr>
        <w:tab/>
        <w:t>net - npm, https://www.npmjs.com/package/net (accessed 10 June 2021).</w:t>
      </w:r>
    </w:p>
    <w:p w14:paraId="425A735F"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4] </w:t>
      </w:r>
      <w:r w:rsidRPr="0029292E">
        <w:rPr>
          <w:noProof/>
          <w:sz w:val="22"/>
        </w:rPr>
        <w:tab/>
        <w:t>util - npm, https://www.npmjs.com/package/util (accessed 10 June 2021).</w:t>
      </w:r>
    </w:p>
    <w:p w14:paraId="2308C9CC"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5] </w:t>
      </w:r>
      <w:r w:rsidRPr="0029292E">
        <w:rPr>
          <w:noProof/>
          <w:sz w:val="22"/>
        </w:rPr>
        <w:tab/>
        <w:t>moment - npm, https://www.npmjs.com/package/moment (accessed 10 June 2021).</w:t>
      </w:r>
    </w:p>
    <w:p w14:paraId="23325920"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6] </w:t>
      </w:r>
      <w:r w:rsidRPr="0029292E">
        <w:rPr>
          <w:noProof/>
          <w:sz w:val="22"/>
        </w:rPr>
        <w:tab/>
        <w:t>cryptr - npm, https://www.npmjs.com/package/cryptr (accessed 10 June 2021).</w:t>
      </w:r>
    </w:p>
    <w:p w14:paraId="5D91D513"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7] </w:t>
      </w:r>
      <w:r w:rsidRPr="0029292E">
        <w:rPr>
          <w:noProof/>
          <w:sz w:val="22"/>
        </w:rPr>
        <w:tab/>
        <w:t>web3.eth.Contract — web3.js 1.0.0 documentation, https://web3js.readthedocs.io/en/v1.3.4/web3-eth-contract.html (accessed 8 March 2021).</w:t>
      </w:r>
    </w:p>
    <w:p w14:paraId="3EA81970"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8] </w:t>
      </w:r>
      <w:r w:rsidRPr="0029292E">
        <w:rPr>
          <w:noProof/>
          <w:sz w:val="22"/>
        </w:rPr>
        <w:tab/>
        <w:t>IHE International Inc. IHE IT Infrastructure Technical Framework: Volume 2b (ITI TF-2b): Transactions Part B – Sections 3.29 – 3.64. 2.</w:t>
      </w:r>
    </w:p>
    <w:p w14:paraId="51E4A7DE" w14:textId="77777777" w:rsidR="0029292E" w:rsidRPr="0029292E" w:rsidRDefault="0029292E" w:rsidP="0029292E">
      <w:pPr>
        <w:widowControl w:val="0"/>
        <w:autoSpaceDE w:val="0"/>
        <w:autoSpaceDN w:val="0"/>
        <w:adjustRightInd w:val="0"/>
        <w:spacing w:after="200" w:line="360" w:lineRule="auto"/>
        <w:ind w:left="640" w:hanging="640"/>
        <w:rPr>
          <w:noProof/>
          <w:sz w:val="22"/>
        </w:rPr>
      </w:pPr>
      <w:r w:rsidRPr="0029292E">
        <w:rPr>
          <w:noProof/>
          <w:sz w:val="22"/>
        </w:rPr>
        <w:t xml:space="preserve">[59] </w:t>
      </w:r>
      <w:r w:rsidRPr="0029292E">
        <w:rPr>
          <w:noProof/>
          <w:sz w:val="22"/>
        </w:rPr>
        <w:tab/>
        <w:t>IHE International Inc. IT Infrastructure Technical Framework: Volume 3 (ITI TF-3) Cross-Transaction Specifications and Content Specifications. 3.</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3BDCDDA7" w14:textId="77777777" w:rsidR="00C82C3C" w:rsidRDefault="00C82C3C" w:rsidP="00C77849">
      <w:pPr>
        <w:pStyle w:val="ListParagraph"/>
        <w:spacing w:after="0" w:line="360" w:lineRule="auto"/>
        <w:ind w:left="0"/>
        <w:rPr>
          <w:rFonts w:ascii="Times New Roman" w:hAnsi="Times New Roman" w:cs="Angsana New"/>
          <w:color w:val="FF0000"/>
          <w:sz w:val="28"/>
          <w:cs/>
        </w:rPr>
        <w:sectPr w:rsidR="00C82C3C" w:rsidSect="008C5EA2">
          <w:headerReference w:type="even" r:id="rId162"/>
          <w:pgSz w:w="11906" w:h="16838"/>
          <w:pgMar w:top="2126" w:right="1418" w:bottom="1418" w:left="2126" w:header="720" w:footer="720" w:gutter="0"/>
          <w:cols w:space="720"/>
          <w:docGrid w:linePitch="360"/>
        </w:sectPr>
      </w:pPr>
    </w:p>
    <w:p w14:paraId="21B9F391" w14:textId="77777777" w:rsidR="00225698" w:rsidRDefault="00225698" w:rsidP="00C82C3C">
      <w:pPr>
        <w:spacing w:line="360" w:lineRule="auto"/>
        <w:jc w:val="center"/>
        <w:rPr>
          <w:b/>
          <w:bCs/>
          <w:caps/>
          <w:sz w:val="28"/>
        </w:rPr>
      </w:pPr>
      <w:r>
        <w:rPr>
          <w:b/>
          <w:bCs/>
          <w:caps/>
          <w:sz w:val="28"/>
        </w:rPr>
        <w:lastRenderedPageBreak/>
        <w:br w:type="page"/>
      </w:r>
    </w:p>
    <w:p w14:paraId="06E51A9C" w14:textId="10D247CF" w:rsidR="00C82C3C" w:rsidRPr="00C77849" w:rsidRDefault="00C82C3C" w:rsidP="00C82C3C">
      <w:pPr>
        <w:spacing w:line="360" w:lineRule="auto"/>
        <w:jc w:val="center"/>
        <w:rPr>
          <w:b/>
          <w:bCs/>
          <w:sz w:val="28"/>
        </w:rPr>
      </w:pPr>
      <w:bookmarkStart w:id="379" w:name="Appendix"/>
      <w:r w:rsidRPr="00C77849">
        <w:rPr>
          <w:b/>
          <w:bCs/>
          <w:caps/>
          <w:sz w:val="28"/>
        </w:rPr>
        <w:lastRenderedPageBreak/>
        <w:t>APPENDI</w:t>
      </w:r>
      <w:r w:rsidRPr="00C77849">
        <w:rPr>
          <w:b/>
          <w:bCs/>
          <w:sz w:val="28"/>
        </w:rPr>
        <w:t>X</w:t>
      </w:r>
      <w:r w:rsidR="00D86834">
        <w:rPr>
          <w:rStyle w:val="Heading1Char"/>
        </w:rPr>
        <w:t>6</w:t>
      </w:r>
    </w:p>
    <w:bookmarkEnd w:id="379"/>
    <w:p w14:paraId="1E3A7571" w14:textId="77777777" w:rsidR="00C82C3C" w:rsidRPr="00E84CC0" w:rsidRDefault="00C82C3C" w:rsidP="00C82C3C">
      <w:pPr>
        <w:spacing w:line="360" w:lineRule="auto"/>
        <w:jc w:val="center"/>
        <w:rPr>
          <w:b/>
          <w:bCs/>
          <w:sz w:val="28"/>
        </w:rPr>
      </w:pPr>
    </w:p>
    <w:p w14:paraId="43B82E51" w14:textId="56CD50F8" w:rsidR="00C82C3C" w:rsidRDefault="00C82C3C" w:rsidP="00C82C3C">
      <w:pPr>
        <w:tabs>
          <w:tab w:val="left" w:pos="1120"/>
          <w:tab w:val="left" w:pos="2240"/>
        </w:tabs>
        <w:spacing w:line="360" w:lineRule="auto"/>
        <w:jc w:val="center"/>
        <w:rPr>
          <w:rFonts w:cstheme="minorBidi"/>
          <w:b/>
          <w:bCs/>
        </w:rPr>
      </w:pPr>
    </w:p>
    <w:p w14:paraId="17B38D4D" w14:textId="7188E3F9" w:rsidR="00126901" w:rsidRPr="00126901" w:rsidRDefault="00126901" w:rsidP="00126901">
      <w:pPr>
        <w:pStyle w:val="Heading3"/>
        <w:rPr>
          <w:rFonts w:cstheme="minorBidi"/>
        </w:rPr>
      </w:pPr>
      <w:r>
        <w:t>A. Metadata Attributes</w:t>
      </w:r>
    </w:p>
    <w:p w14:paraId="185577F8" w14:textId="744B022E" w:rsidR="00126901" w:rsidRDefault="00126901" w:rsidP="00126901">
      <w:pPr>
        <w:pStyle w:val="ListParagraph"/>
        <w:spacing w:line="360" w:lineRule="auto"/>
        <w:ind w:left="0"/>
        <w:rPr>
          <w:rFonts w:ascii="Times New Roman" w:hAnsi="Times New Roman"/>
          <w:sz w:val="24"/>
          <w:szCs w:val="24"/>
        </w:rPr>
      </w:pPr>
      <w:r>
        <w:rPr>
          <w:rFonts w:ascii="Times New Roman" w:hAnsi="Times New Roman"/>
          <w:sz w:val="24"/>
          <w:szCs w:val="24"/>
        </w:rPr>
        <w:tab/>
      </w:r>
      <w:bookmarkStart w:id="380" w:name="TableA1"/>
      <w:r w:rsidR="00917805">
        <w:rPr>
          <w:rFonts w:ascii="Times New Roman" w:hAnsi="Times New Roman"/>
          <w:sz w:val="24"/>
          <w:szCs w:val="24"/>
        </w:rPr>
        <w:t xml:space="preserve">Table A-1 </w:t>
      </w:r>
      <w:proofErr w:type="spellStart"/>
      <w:r w:rsidR="00917805" w:rsidRPr="00A24A12">
        <w:rPr>
          <w:rFonts w:ascii="Times New Roman" w:hAnsi="Times New Roman" w:cs="Times New Roman"/>
          <w:sz w:val="24"/>
          <w:szCs w:val="24"/>
        </w:rPr>
        <w:t>SubmissionSet</w:t>
      </w:r>
      <w:proofErr w:type="spellEnd"/>
    </w:p>
    <w:p w14:paraId="7C9F9398" w14:textId="13E3F7BD" w:rsidR="00230FCB" w:rsidRPr="00230FCB" w:rsidRDefault="00230FCB" w:rsidP="00126901">
      <w:pPr>
        <w:pStyle w:val="ListParagraph"/>
        <w:spacing w:line="360" w:lineRule="auto"/>
        <w:ind w:left="0"/>
        <w:rPr>
          <w:rFonts w:ascii="Times New Roman" w:hAnsi="Times New Roman"/>
          <w:sz w:val="24"/>
          <w:szCs w:val="24"/>
        </w:rPr>
      </w:pPr>
      <w:r>
        <w:rPr>
          <w:noProof/>
        </w:rPr>
        <w:drawing>
          <wp:inline distT="0" distB="0" distL="0" distR="0" wp14:anchorId="2BA3CF4D" wp14:editId="153E31DC">
            <wp:extent cx="5309870" cy="6880860"/>
            <wp:effectExtent l="0" t="0" r="5080" b="0"/>
            <wp:docPr id="178" name="Picture 17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Picture 178" descr="Table&#10;&#10;Description automatically generated"/>
                    <pic:cNvPicPr/>
                  </pic:nvPicPr>
                  <pic:blipFill>
                    <a:blip r:embed="rId163"/>
                    <a:stretch>
                      <a:fillRect/>
                    </a:stretch>
                  </pic:blipFill>
                  <pic:spPr>
                    <a:xfrm>
                      <a:off x="0" y="0"/>
                      <a:ext cx="5309870" cy="6880860"/>
                    </a:xfrm>
                    <a:prstGeom prst="rect">
                      <a:avLst/>
                    </a:prstGeom>
                  </pic:spPr>
                </pic:pic>
              </a:graphicData>
            </a:graphic>
          </wp:inline>
        </w:drawing>
      </w:r>
    </w:p>
    <w:bookmarkEnd w:id="380"/>
    <w:p w14:paraId="3455D2D1" w14:textId="35DC82ED" w:rsidR="00126901" w:rsidRPr="00126901" w:rsidRDefault="00126901" w:rsidP="00126901">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bookmarkStart w:id="381" w:name="TableA2"/>
      <w:r w:rsidR="00917805">
        <w:rPr>
          <w:rFonts w:ascii="Times New Roman" w:hAnsi="Times New Roman" w:cs="Times New Roman"/>
          <w:sz w:val="24"/>
          <w:szCs w:val="24"/>
        </w:rPr>
        <w:t xml:space="preserve">Table A-2 </w:t>
      </w:r>
      <w:r w:rsidRPr="00A24A12">
        <w:rPr>
          <w:rFonts w:ascii="Times New Roman" w:hAnsi="Times New Roman" w:cs="Times New Roman"/>
          <w:sz w:val="24"/>
          <w:szCs w:val="24"/>
        </w:rPr>
        <w:t>Folder</w:t>
      </w:r>
      <w:bookmarkEnd w:id="381"/>
    </w:p>
    <w:p w14:paraId="4D70A5E1" w14:textId="2B379D45" w:rsidR="00126901" w:rsidRPr="006A7D30" w:rsidRDefault="008D4B5F" w:rsidP="00126901">
      <w:pPr>
        <w:pStyle w:val="ListParagraph"/>
        <w:spacing w:line="360" w:lineRule="auto"/>
        <w:ind w:left="0"/>
        <w:rPr>
          <w:rFonts w:ascii="Times New Roman" w:hAnsi="Times New Roman" w:cs="Times New Roman"/>
          <w:szCs w:val="24"/>
        </w:rPr>
      </w:pPr>
      <w:r>
        <w:rPr>
          <w:noProof/>
        </w:rPr>
        <w:drawing>
          <wp:inline distT="0" distB="0" distL="0" distR="0" wp14:anchorId="0F992B73" wp14:editId="1A2D2E79">
            <wp:extent cx="5309870" cy="4832350"/>
            <wp:effectExtent l="0" t="0" r="5080" b="6350"/>
            <wp:docPr id="179" name="Picture 17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179" descr="Table&#10;&#10;Description automatically generated"/>
                    <pic:cNvPicPr/>
                  </pic:nvPicPr>
                  <pic:blipFill>
                    <a:blip r:embed="rId164"/>
                    <a:stretch>
                      <a:fillRect/>
                    </a:stretch>
                  </pic:blipFill>
                  <pic:spPr>
                    <a:xfrm>
                      <a:off x="0" y="0"/>
                      <a:ext cx="5309870" cy="4832350"/>
                    </a:xfrm>
                    <a:prstGeom prst="rect">
                      <a:avLst/>
                    </a:prstGeom>
                  </pic:spPr>
                </pic:pic>
              </a:graphicData>
            </a:graphic>
          </wp:inline>
        </w:drawing>
      </w:r>
      <w:r w:rsidR="00126901" w:rsidRPr="006A7D30">
        <w:rPr>
          <w:rFonts w:ascii="Times New Roman" w:hAnsi="Times New Roman" w:cs="Times New Roman"/>
          <w:szCs w:val="24"/>
        </w:rPr>
        <w:tab/>
      </w:r>
    </w:p>
    <w:p w14:paraId="7598832C" w14:textId="77777777" w:rsidR="00126901" w:rsidRPr="006A7D30" w:rsidRDefault="00126901" w:rsidP="00126901">
      <w:pPr>
        <w:pStyle w:val="ListParagraph"/>
        <w:spacing w:line="360" w:lineRule="auto"/>
        <w:ind w:left="0"/>
        <w:rPr>
          <w:rFonts w:ascii="Times New Roman" w:hAnsi="Times New Roman" w:cs="Times New Roman"/>
          <w:szCs w:val="24"/>
        </w:rPr>
      </w:pPr>
    </w:p>
    <w:p w14:paraId="76ED3866" w14:textId="77777777" w:rsidR="00126901" w:rsidRDefault="00126901" w:rsidP="0012690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728FA9ED" w14:textId="262170CA" w:rsidR="00126901" w:rsidRPr="00C02E41" w:rsidRDefault="00126901" w:rsidP="00C02E41">
      <w:pPr>
        <w:pStyle w:val="ListParagraph"/>
        <w:spacing w:after="0" w:line="360" w:lineRule="auto"/>
        <w:ind w:left="0"/>
        <w:rPr>
          <w:rFonts w:ascii="Times New Roman" w:hAnsi="Times New Roman"/>
          <w:sz w:val="24"/>
          <w:szCs w:val="24"/>
        </w:rPr>
      </w:pPr>
      <w:r w:rsidRPr="00A24A12">
        <w:rPr>
          <w:rFonts w:ascii="Times New Roman" w:hAnsi="Times New Roman" w:cs="Times New Roman"/>
          <w:sz w:val="24"/>
          <w:szCs w:val="24"/>
        </w:rPr>
        <w:lastRenderedPageBreak/>
        <w:tab/>
      </w:r>
      <w:bookmarkStart w:id="382" w:name="TableA3"/>
      <w:r w:rsidR="00917805">
        <w:rPr>
          <w:rFonts w:ascii="Times New Roman" w:hAnsi="Times New Roman" w:cs="Times New Roman"/>
          <w:sz w:val="24"/>
          <w:szCs w:val="24"/>
        </w:rPr>
        <w:t xml:space="preserve">Table A-3 </w:t>
      </w:r>
      <w:proofErr w:type="spellStart"/>
      <w:r w:rsidRPr="00A24A12">
        <w:rPr>
          <w:rFonts w:ascii="Times New Roman" w:hAnsi="Times New Roman" w:cs="Times New Roman"/>
          <w:sz w:val="24"/>
          <w:szCs w:val="24"/>
        </w:rPr>
        <w:t>DocumentEntry</w:t>
      </w:r>
      <w:bookmarkEnd w:id="382"/>
      <w:proofErr w:type="spellEnd"/>
    </w:p>
    <w:p w14:paraId="0C338FE8" w14:textId="77777777" w:rsidR="00C02E41" w:rsidRDefault="00C02E41" w:rsidP="00C82C3C">
      <w:pPr>
        <w:tabs>
          <w:tab w:val="left" w:pos="1120"/>
          <w:tab w:val="left" w:pos="2240"/>
        </w:tabs>
        <w:spacing w:line="360" w:lineRule="auto"/>
        <w:jc w:val="center"/>
        <w:rPr>
          <w:rFonts w:cstheme="minorBidi"/>
          <w:b/>
          <w:bCs/>
        </w:rPr>
      </w:pPr>
      <w:r>
        <w:rPr>
          <w:rFonts w:cstheme="minorBidi"/>
          <w:b/>
          <w:bCs/>
          <w:noProof/>
        </w:rPr>
        <w:drawing>
          <wp:inline distT="0" distB="0" distL="0" distR="0" wp14:anchorId="065A51F0" wp14:editId="796C1AB4">
            <wp:extent cx="5309870" cy="7880985"/>
            <wp:effectExtent l="0" t="0" r="5080" b="5715"/>
            <wp:docPr id="180" name="Picture 18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descr="Table&#10;&#10;Description automatically generated"/>
                    <pic:cNvPicPr/>
                  </pic:nvPicPr>
                  <pic:blipFill>
                    <a:blip r:embed="rId165">
                      <a:extLst>
                        <a:ext uri="{28A0092B-C50C-407E-A947-70E740481C1C}">
                          <a14:useLocalDpi xmlns:a14="http://schemas.microsoft.com/office/drawing/2010/main" val="0"/>
                        </a:ext>
                      </a:extLst>
                    </a:blip>
                    <a:stretch>
                      <a:fillRect/>
                    </a:stretch>
                  </pic:blipFill>
                  <pic:spPr>
                    <a:xfrm>
                      <a:off x="0" y="0"/>
                      <a:ext cx="5309870" cy="7880985"/>
                    </a:xfrm>
                    <a:prstGeom prst="rect">
                      <a:avLst/>
                    </a:prstGeom>
                  </pic:spPr>
                </pic:pic>
              </a:graphicData>
            </a:graphic>
          </wp:inline>
        </w:drawing>
      </w:r>
    </w:p>
    <w:p w14:paraId="1DA8186E" w14:textId="7CFCE03D" w:rsidR="00126901" w:rsidRDefault="00C02E41" w:rsidP="00C82C3C">
      <w:pPr>
        <w:tabs>
          <w:tab w:val="left" w:pos="1120"/>
          <w:tab w:val="left" w:pos="2240"/>
        </w:tabs>
        <w:spacing w:line="360" w:lineRule="auto"/>
        <w:jc w:val="center"/>
        <w:rPr>
          <w:rFonts w:cstheme="minorBidi"/>
          <w:b/>
          <w:bCs/>
        </w:rPr>
      </w:pPr>
      <w:r>
        <w:rPr>
          <w:rFonts w:cstheme="minorBidi"/>
          <w:b/>
          <w:bCs/>
          <w:noProof/>
        </w:rPr>
        <w:lastRenderedPageBreak/>
        <w:drawing>
          <wp:inline distT="0" distB="0" distL="0" distR="0" wp14:anchorId="541073F2" wp14:editId="72B0A027">
            <wp:extent cx="5309870" cy="6993255"/>
            <wp:effectExtent l="0" t="0" r="5080" b="0"/>
            <wp:docPr id="181" name="Picture 18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descr="Table&#10;&#10;Description automatically generated"/>
                    <pic:cNvPicPr/>
                  </pic:nvPicPr>
                  <pic:blipFill>
                    <a:blip r:embed="rId166">
                      <a:extLst>
                        <a:ext uri="{28A0092B-C50C-407E-A947-70E740481C1C}">
                          <a14:useLocalDpi xmlns:a14="http://schemas.microsoft.com/office/drawing/2010/main" val="0"/>
                        </a:ext>
                      </a:extLst>
                    </a:blip>
                    <a:stretch>
                      <a:fillRect/>
                    </a:stretch>
                  </pic:blipFill>
                  <pic:spPr>
                    <a:xfrm>
                      <a:off x="0" y="0"/>
                      <a:ext cx="5309870" cy="6993255"/>
                    </a:xfrm>
                    <a:prstGeom prst="rect">
                      <a:avLst/>
                    </a:prstGeom>
                  </pic:spPr>
                </pic:pic>
              </a:graphicData>
            </a:graphic>
          </wp:inline>
        </w:drawing>
      </w:r>
    </w:p>
    <w:p w14:paraId="6988BE8D" w14:textId="06646663" w:rsidR="00126901" w:rsidRDefault="00126901" w:rsidP="00C82C3C">
      <w:pPr>
        <w:tabs>
          <w:tab w:val="left" w:pos="1120"/>
          <w:tab w:val="left" w:pos="2240"/>
        </w:tabs>
        <w:spacing w:line="360" w:lineRule="auto"/>
        <w:jc w:val="center"/>
        <w:rPr>
          <w:rFonts w:cstheme="minorBidi"/>
          <w:b/>
          <w:bCs/>
        </w:rPr>
      </w:pPr>
    </w:p>
    <w:p w14:paraId="54B89F88" w14:textId="49CD0DC1" w:rsidR="00126901" w:rsidRDefault="00126901" w:rsidP="00C82C3C">
      <w:pPr>
        <w:tabs>
          <w:tab w:val="left" w:pos="1120"/>
          <w:tab w:val="left" w:pos="2240"/>
        </w:tabs>
        <w:spacing w:line="360" w:lineRule="auto"/>
        <w:jc w:val="center"/>
        <w:rPr>
          <w:rFonts w:cstheme="minorBidi"/>
          <w:b/>
          <w:bCs/>
        </w:rPr>
      </w:pPr>
    </w:p>
    <w:p w14:paraId="5A958DC9" w14:textId="3124619E" w:rsidR="00126901" w:rsidRDefault="00126901" w:rsidP="00C82C3C">
      <w:pPr>
        <w:tabs>
          <w:tab w:val="left" w:pos="1120"/>
          <w:tab w:val="left" w:pos="2240"/>
        </w:tabs>
        <w:spacing w:line="360" w:lineRule="auto"/>
        <w:jc w:val="center"/>
        <w:rPr>
          <w:rFonts w:cstheme="minorBidi"/>
          <w:b/>
          <w:bCs/>
        </w:rPr>
      </w:pPr>
    </w:p>
    <w:p w14:paraId="5BC1B5ED" w14:textId="77777777" w:rsidR="00C02E41" w:rsidRDefault="00C02E41" w:rsidP="00C82C3C">
      <w:pPr>
        <w:tabs>
          <w:tab w:val="left" w:pos="1120"/>
          <w:tab w:val="left" w:pos="2240"/>
        </w:tabs>
        <w:spacing w:line="360" w:lineRule="auto"/>
        <w:jc w:val="center"/>
        <w:rPr>
          <w:rFonts w:cstheme="minorBidi"/>
          <w:b/>
          <w:bCs/>
        </w:rPr>
      </w:pPr>
    </w:p>
    <w:p w14:paraId="1A7144CE" w14:textId="77777777" w:rsidR="00126901" w:rsidRPr="00126901" w:rsidRDefault="00126901" w:rsidP="00C82C3C">
      <w:pPr>
        <w:tabs>
          <w:tab w:val="left" w:pos="1120"/>
          <w:tab w:val="left" w:pos="2240"/>
        </w:tabs>
        <w:spacing w:line="360" w:lineRule="auto"/>
        <w:jc w:val="center"/>
        <w:rPr>
          <w:rFonts w:cstheme="minorBidi"/>
          <w:b/>
          <w:bCs/>
        </w:rPr>
      </w:pPr>
    </w:p>
    <w:p w14:paraId="5CD83FD9" w14:textId="096969CD" w:rsidR="00FF6296" w:rsidRPr="00126901" w:rsidRDefault="00126901" w:rsidP="00FF6296">
      <w:pPr>
        <w:pStyle w:val="Heading3"/>
        <w:rPr>
          <w:rFonts w:cstheme="minorBidi"/>
        </w:rPr>
      </w:pPr>
      <w:r>
        <w:lastRenderedPageBreak/>
        <w:t>B</w:t>
      </w:r>
      <w:r w:rsidR="004959D0">
        <w:t xml:space="preserve">. </w:t>
      </w:r>
      <w:r w:rsidR="00FF6296">
        <w:t>Full content of transaction sample.</w:t>
      </w:r>
    </w:p>
    <w:p w14:paraId="3A458D4A" w14:textId="49DA7571" w:rsidR="00176134" w:rsidRDefault="00176134" w:rsidP="00FF6296">
      <w:pPr>
        <w:spacing w:after="240"/>
      </w:pPr>
      <w:r>
        <w:tab/>
      </w:r>
      <w:r w:rsidR="003B5A42" w:rsidRPr="003B5A42">
        <w:t>These are full content of transaction samples created for the experiment in Sections 4.3 and 4.4.</w:t>
      </w:r>
    </w:p>
    <w:p w14:paraId="0BD5B118" w14:textId="2DA6E9D0" w:rsidR="00C82C3C" w:rsidRPr="00B12922" w:rsidRDefault="00B12922" w:rsidP="00C82C3C">
      <w:pPr>
        <w:tabs>
          <w:tab w:val="left" w:pos="1120"/>
          <w:tab w:val="left" w:pos="2240"/>
        </w:tabs>
        <w:spacing w:line="360" w:lineRule="auto"/>
        <w:jc w:val="center"/>
        <w:rPr>
          <w:rFonts w:cstheme="minorBidi"/>
          <w:b/>
          <w:bCs/>
        </w:rPr>
      </w:pPr>
      <w:r>
        <w:rPr>
          <w:noProof/>
        </w:rPr>
        <w:drawing>
          <wp:inline distT="0" distB="0" distL="0" distR="0" wp14:anchorId="77649D96" wp14:editId="0A8ED3ED">
            <wp:extent cx="5698919" cy="7530860"/>
            <wp:effectExtent l="0" t="0" r="0" b="0"/>
            <wp:docPr id="183" name="Picture 18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183" descr="Text&#10;&#10;Description automatically generated with medium confidence"/>
                    <pic:cNvPicPr/>
                  </pic:nvPicPr>
                  <pic:blipFill>
                    <a:blip r:embed="rId167"/>
                    <a:stretch>
                      <a:fillRect/>
                    </a:stretch>
                  </pic:blipFill>
                  <pic:spPr>
                    <a:xfrm>
                      <a:off x="0" y="0"/>
                      <a:ext cx="5704380" cy="7538077"/>
                    </a:xfrm>
                    <a:prstGeom prst="rect">
                      <a:avLst/>
                    </a:prstGeom>
                  </pic:spPr>
                </pic:pic>
              </a:graphicData>
            </a:graphic>
          </wp:inline>
        </w:drawing>
      </w:r>
    </w:p>
    <w:p w14:paraId="04951EAE" w14:textId="1521A604" w:rsidR="00D86834" w:rsidRPr="004867FD" w:rsidRDefault="004867FD"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46EA9250" wp14:editId="26A9A376">
            <wp:extent cx="4727275" cy="8270305"/>
            <wp:effectExtent l="0" t="0" r="0" b="0"/>
            <wp:docPr id="184" name="Picture 18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descr="Table&#10;&#10;Description automatically generated"/>
                    <pic:cNvPicPr/>
                  </pic:nvPicPr>
                  <pic:blipFill>
                    <a:blip r:embed="rId168"/>
                    <a:stretch>
                      <a:fillRect/>
                    </a:stretch>
                  </pic:blipFill>
                  <pic:spPr>
                    <a:xfrm>
                      <a:off x="0" y="0"/>
                      <a:ext cx="4729174" cy="8273628"/>
                    </a:xfrm>
                    <a:prstGeom prst="rect">
                      <a:avLst/>
                    </a:prstGeom>
                  </pic:spPr>
                </pic:pic>
              </a:graphicData>
            </a:graphic>
          </wp:inline>
        </w:drawing>
      </w:r>
    </w:p>
    <w:p w14:paraId="30D6C7C1" w14:textId="04311727" w:rsidR="00D86834" w:rsidRPr="009500FE" w:rsidRDefault="009500FE"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6A51F2DB" wp14:editId="03A33783">
            <wp:extent cx="5599253" cy="7875917"/>
            <wp:effectExtent l="0" t="0" r="1905" b="0"/>
            <wp:docPr id="185" name="Picture 18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Picture 185" descr="Table&#10;&#10;Description automatically generated"/>
                    <pic:cNvPicPr/>
                  </pic:nvPicPr>
                  <pic:blipFill>
                    <a:blip r:embed="rId169"/>
                    <a:stretch>
                      <a:fillRect/>
                    </a:stretch>
                  </pic:blipFill>
                  <pic:spPr>
                    <a:xfrm>
                      <a:off x="0" y="0"/>
                      <a:ext cx="5603932" cy="7882499"/>
                    </a:xfrm>
                    <a:prstGeom prst="rect">
                      <a:avLst/>
                    </a:prstGeom>
                  </pic:spPr>
                </pic:pic>
              </a:graphicData>
            </a:graphic>
          </wp:inline>
        </w:drawing>
      </w:r>
    </w:p>
    <w:p w14:paraId="7432D8BD" w14:textId="2CAFDCB0" w:rsidR="00D86834" w:rsidRPr="00633BF8" w:rsidRDefault="00633BF8"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71B2295F" wp14:editId="142715F6">
            <wp:extent cx="5523808" cy="7927675"/>
            <wp:effectExtent l="0" t="0" r="1270" b="0"/>
            <wp:docPr id="186" name="Picture 18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186" descr="Table&#10;&#10;Description automatically generated"/>
                    <pic:cNvPicPr/>
                  </pic:nvPicPr>
                  <pic:blipFill>
                    <a:blip r:embed="rId170"/>
                    <a:stretch>
                      <a:fillRect/>
                    </a:stretch>
                  </pic:blipFill>
                  <pic:spPr>
                    <a:xfrm>
                      <a:off x="0" y="0"/>
                      <a:ext cx="5530899" cy="7937852"/>
                    </a:xfrm>
                    <a:prstGeom prst="rect">
                      <a:avLst/>
                    </a:prstGeom>
                  </pic:spPr>
                </pic:pic>
              </a:graphicData>
            </a:graphic>
          </wp:inline>
        </w:drawing>
      </w:r>
    </w:p>
    <w:p w14:paraId="56B9B337" w14:textId="3D8AEB80" w:rsidR="00D86834" w:rsidRPr="006F3D45" w:rsidRDefault="006F3D45"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15795536" wp14:editId="23EB5A66">
            <wp:extent cx="5588914" cy="7668883"/>
            <wp:effectExtent l="0" t="0" r="0" b="8890"/>
            <wp:docPr id="187" name="Picture 18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Text&#10;&#10;Description automatically generated"/>
                    <pic:cNvPicPr/>
                  </pic:nvPicPr>
                  <pic:blipFill>
                    <a:blip r:embed="rId171"/>
                    <a:stretch>
                      <a:fillRect/>
                    </a:stretch>
                  </pic:blipFill>
                  <pic:spPr>
                    <a:xfrm>
                      <a:off x="0" y="0"/>
                      <a:ext cx="5596073" cy="7678706"/>
                    </a:xfrm>
                    <a:prstGeom prst="rect">
                      <a:avLst/>
                    </a:prstGeom>
                  </pic:spPr>
                </pic:pic>
              </a:graphicData>
            </a:graphic>
          </wp:inline>
        </w:drawing>
      </w:r>
    </w:p>
    <w:p w14:paraId="4C976D65" w14:textId="40AD883E" w:rsidR="00D86834" w:rsidRPr="0067137F" w:rsidRDefault="0067137F"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5C508EC2" wp14:editId="5C176173">
            <wp:extent cx="5540321" cy="7392837"/>
            <wp:effectExtent l="0" t="0" r="3810" b="0"/>
            <wp:docPr id="188" name="Picture 18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Table&#10;&#10;Description automatically generated with low confidence"/>
                    <pic:cNvPicPr/>
                  </pic:nvPicPr>
                  <pic:blipFill>
                    <a:blip r:embed="rId172"/>
                    <a:stretch>
                      <a:fillRect/>
                    </a:stretch>
                  </pic:blipFill>
                  <pic:spPr>
                    <a:xfrm>
                      <a:off x="0" y="0"/>
                      <a:ext cx="5543976" cy="7397715"/>
                    </a:xfrm>
                    <a:prstGeom prst="rect">
                      <a:avLst/>
                    </a:prstGeom>
                  </pic:spPr>
                </pic:pic>
              </a:graphicData>
            </a:graphic>
          </wp:inline>
        </w:drawing>
      </w:r>
    </w:p>
    <w:p w14:paraId="569CB15F" w14:textId="588B3869" w:rsidR="00D86834" w:rsidRPr="005638BF" w:rsidRDefault="005638BF"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6FFFE6DD" wp14:editId="1D6EE4B1">
            <wp:extent cx="5635077" cy="7625751"/>
            <wp:effectExtent l="0" t="0" r="3810" b="0"/>
            <wp:docPr id="189" name="Picture 18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Table&#10;&#10;Description automatically generated"/>
                    <pic:cNvPicPr/>
                  </pic:nvPicPr>
                  <pic:blipFill>
                    <a:blip r:embed="rId173"/>
                    <a:stretch>
                      <a:fillRect/>
                    </a:stretch>
                  </pic:blipFill>
                  <pic:spPr>
                    <a:xfrm>
                      <a:off x="0" y="0"/>
                      <a:ext cx="5638779" cy="7630761"/>
                    </a:xfrm>
                    <a:prstGeom prst="rect">
                      <a:avLst/>
                    </a:prstGeom>
                  </pic:spPr>
                </pic:pic>
              </a:graphicData>
            </a:graphic>
          </wp:inline>
        </w:drawing>
      </w:r>
    </w:p>
    <w:p w14:paraId="13C8FFA6" w14:textId="46933EFC" w:rsidR="00D86834" w:rsidRPr="000255A7" w:rsidRDefault="000255A7"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19E42CFB" wp14:editId="2AAFE861">
            <wp:extent cx="5468162" cy="8057071"/>
            <wp:effectExtent l="0" t="0" r="0" b="1270"/>
            <wp:docPr id="190" name="Picture 19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Table&#10;&#10;Description automatically generated with medium confidence"/>
                    <pic:cNvPicPr/>
                  </pic:nvPicPr>
                  <pic:blipFill>
                    <a:blip r:embed="rId174"/>
                    <a:stretch>
                      <a:fillRect/>
                    </a:stretch>
                  </pic:blipFill>
                  <pic:spPr>
                    <a:xfrm>
                      <a:off x="0" y="0"/>
                      <a:ext cx="5472574" cy="8063572"/>
                    </a:xfrm>
                    <a:prstGeom prst="rect">
                      <a:avLst/>
                    </a:prstGeom>
                  </pic:spPr>
                </pic:pic>
              </a:graphicData>
            </a:graphic>
          </wp:inline>
        </w:drawing>
      </w:r>
    </w:p>
    <w:p w14:paraId="214B14BB" w14:textId="4FE9B834" w:rsidR="00D86834" w:rsidRPr="00694835" w:rsidRDefault="00694835"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544C862B" wp14:editId="3FE91390">
            <wp:extent cx="5866775" cy="7798279"/>
            <wp:effectExtent l="0" t="0" r="635" b="0"/>
            <wp:docPr id="191" name="Picture 19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descr="Text&#10;&#10;Description automatically generated with medium confidence"/>
                    <pic:cNvPicPr/>
                  </pic:nvPicPr>
                  <pic:blipFill>
                    <a:blip r:embed="rId175"/>
                    <a:stretch>
                      <a:fillRect/>
                    </a:stretch>
                  </pic:blipFill>
                  <pic:spPr>
                    <a:xfrm>
                      <a:off x="0" y="0"/>
                      <a:ext cx="5872412" cy="7805772"/>
                    </a:xfrm>
                    <a:prstGeom prst="rect">
                      <a:avLst/>
                    </a:prstGeom>
                  </pic:spPr>
                </pic:pic>
              </a:graphicData>
            </a:graphic>
          </wp:inline>
        </w:drawing>
      </w:r>
    </w:p>
    <w:p w14:paraId="7315880F" w14:textId="09E0D1A0" w:rsidR="00D86834" w:rsidRPr="00146059" w:rsidRDefault="00146059" w:rsidP="00D86834">
      <w:pPr>
        <w:keepNext/>
        <w:tabs>
          <w:tab w:val="left" w:pos="1120"/>
          <w:tab w:val="left" w:pos="2240"/>
        </w:tabs>
        <w:spacing w:line="360" w:lineRule="auto"/>
        <w:jc w:val="center"/>
        <w:rPr>
          <w:rFonts w:cstheme="minorBidi"/>
        </w:rPr>
      </w:pPr>
      <w:r>
        <w:rPr>
          <w:noProof/>
        </w:rPr>
        <w:lastRenderedPageBreak/>
        <w:drawing>
          <wp:inline distT="0" distB="0" distL="0" distR="0" wp14:anchorId="10D6A312" wp14:editId="4CA56A3B">
            <wp:extent cx="5590959" cy="3605841"/>
            <wp:effectExtent l="0" t="0" r="0" b="0"/>
            <wp:docPr id="192" name="Picture 19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descr="Text, letter&#10;&#10;Description automatically generated"/>
                    <pic:cNvPicPr/>
                  </pic:nvPicPr>
                  <pic:blipFill>
                    <a:blip r:embed="rId176"/>
                    <a:stretch>
                      <a:fillRect/>
                    </a:stretch>
                  </pic:blipFill>
                  <pic:spPr>
                    <a:xfrm>
                      <a:off x="0" y="0"/>
                      <a:ext cx="5603208" cy="3613741"/>
                    </a:xfrm>
                    <a:prstGeom prst="rect">
                      <a:avLst/>
                    </a:prstGeom>
                  </pic:spPr>
                </pic:pic>
              </a:graphicData>
            </a:graphic>
          </wp:inline>
        </w:drawing>
      </w:r>
    </w:p>
    <w:p w14:paraId="6BD3B730" w14:textId="7C23E949" w:rsidR="00D86834" w:rsidRPr="00731E0F" w:rsidRDefault="00126901" w:rsidP="00D86834">
      <w:pPr>
        <w:pStyle w:val="Caption"/>
        <w:jc w:val="center"/>
      </w:pPr>
      <w:r>
        <w:t>Appendix B</w:t>
      </w:r>
      <w:r w:rsidR="00D86834" w:rsidRPr="00731E0F">
        <w:t xml:space="preserve">-1 </w:t>
      </w:r>
      <w:r w:rsidR="00731E0F" w:rsidRPr="00731E0F">
        <w:t>Full content of transaction sample “T</w:t>
      </w:r>
      <w:r w:rsidR="00892912">
        <w:t>x</w:t>
      </w:r>
      <w:r w:rsidR="00731E0F" w:rsidRPr="00731E0F">
        <w:t>1</w:t>
      </w:r>
      <w:r w:rsidR="00731E0F">
        <w:t>”</w:t>
      </w:r>
    </w:p>
    <w:p w14:paraId="4D555728" w14:textId="26ADBA28" w:rsidR="00C82C3C" w:rsidRPr="003229CC" w:rsidRDefault="003229CC" w:rsidP="00C82C3C">
      <w:pPr>
        <w:tabs>
          <w:tab w:val="left" w:pos="1120"/>
          <w:tab w:val="left" w:pos="2240"/>
        </w:tabs>
        <w:spacing w:line="360" w:lineRule="auto"/>
        <w:jc w:val="center"/>
        <w:rPr>
          <w:rFonts w:cstheme="minorBidi"/>
          <w:b/>
          <w:bCs/>
        </w:rPr>
      </w:pPr>
      <w:r>
        <w:rPr>
          <w:noProof/>
        </w:rPr>
        <w:lastRenderedPageBreak/>
        <w:drawing>
          <wp:inline distT="0" distB="0" distL="0" distR="0" wp14:anchorId="71CB6041" wp14:editId="4FD2A037">
            <wp:extent cx="5745983" cy="7772400"/>
            <wp:effectExtent l="0" t="0" r="7620" b="0"/>
            <wp:docPr id="193" name="Picture 19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Table&#10;&#10;Description automatically generated"/>
                    <pic:cNvPicPr/>
                  </pic:nvPicPr>
                  <pic:blipFill>
                    <a:blip r:embed="rId177"/>
                    <a:stretch>
                      <a:fillRect/>
                    </a:stretch>
                  </pic:blipFill>
                  <pic:spPr>
                    <a:xfrm>
                      <a:off x="0" y="0"/>
                      <a:ext cx="5751193" cy="7779448"/>
                    </a:xfrm>
                    <a:prstGeom prst="rect">
                      <a:avLst/>
                    </a:prstGeom>
                  </pic:spPr>
                </pic:pic>
              </a:graphicData>
            </a:graphic>
          </wp:inline>
        </w:drawing>
      </w:r>
    </w:p>
    <w:p w14:paraId="5165D4AB" w14:textId="4F89E315" w:rsidR="00892912" w:rsidRPr="00842DBB" w:rsidRDefault="00842DBB" w:rsidP="00C82C3C">
      <w:pPr>
        <w:tabs>
          <w:tab w:val="left" w:pos="1120"/>
          <w:tab w:val="left" w:pos="2240"/>
        </w:tabs>
        <w:spacing w:line="360" w:lineRule="auto"/>
        <w:jc w:val="center"/>
        <w:rPr>
          <w:rFonts w:cstheme="minorBidi"/>
          <w:b/>
          <w:bCs/>
        </w:rPr>
      </w:pPr>
      <w:r>
        <w:rPr>
          <w:noProof/>
        </w:rPr>
        <w:lastRenderedPageBreak/>
        <w:drawing>
          <wp:inline distT="0" distB="0" distL="0" distR="0" wp14:anchorId="77D97F5F" wp14:editId="5D9223F0">
            <wp:extent cx="4813540" cy="8218711"/>
            <wp:effectExtent l="0" t="0" r="6350" b="0"/>
            <wp:docPr id="194" name="Picture 19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Table&#10;&#10;Description automatically generated"/>
                    <pic:cNvPicPr/>
                  </pic:nvPicPr>
                  <pic:blipFill>
                    <a:blip r:embed="rId178"/>
                    <a:stretch>
                      <a:fillRect/>
                    </a:stretch>
                  </pic:blipFill>
                  <pic:spPr>
                    <a:xfrm>
                      <a:off x="0" y="0"/>
                      <a:ext cx="4819141" cy="8228275"/>
                    </a:xfrm>
                    <a:prstGeom prst="rect">
                      <a:avLst/>
                    </a:prstGeom>
                  </pic:spPr>
                </pic:pic>
              </a:graphicData>
            </a:graphic>
          </wp:inline>
        </w:drawing>
      </w:r>
    </w:p>
    <w:p w14:paraId="0441075A" w14:textId="13AF2AB0" w:rsidR="00892912" w:rsidRPr="00C3078E" w:rsidRDefault="00C3078E" w:rsidP="00C82C3C">
      <w:pPr>
        <w:tabs>
          <w:tab w:val="left" w:pos="1120"/>
          <w:tab w:val="left" w:pos="2240"/>
        </w:tabs>
        <w:spacing w:line="360" w:lineRule="auto"/>
        <w:jc w:val="center"/>
        <w:rPr>
          <w:rFonts w:cstheme="minorBidi"/>
          <w:b/>
          <w:bCs/>
        </w:rPr>
      </w:pPr>
      <w:r>
        <w:rPr>
          <w:noProof/>
        </w:rPr>
        <w:lastRenderedPageBreak/>
        <w:drawing>
          <wp:inline distT="0" distB="0" distL="0" distR="0" wp14:anchorId="42056FA3" wp14:editId="257C3576">
            <wp:extent cx="5332037" cy="7737894"/>
            <wp:effectExtent l="0" t="0" r="2540" b="0"/>
            <wp:docPr id="195" name="Picture 19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with medium confidence"/>
                    <pic:cNvPicPr/>
                  </pic:nvPicPr>
                  <pic:blipFill>
                    <a:blip r:embed="rId179"/>
                    <a:stretch>
                      <a:fillRect/>
                    </a:stretch>
                  </pic:blipFill>
                  <pic:spPr>
                    <a:xfrm>
                      <a:off x="0" y="0"/>
                      <a:ext cx="5333178" cy="7739550"/>
                    </a:xfrm>
                    <a:prstGeom prst="rect">
                      <a:avLst/>
                    </a:prstGeom>
                  </pic:spPr>
                </pic:pic>
              </a:graphicData>
            </a:graphic>
          </wp:inline>
        </w:drawing>
      </w:r>
    </w:p>
    <w:p w14:paraId="0DF3A778" w14:textId="073021F6" w:rsidR="00892912" w:rsidRPr="00166EB6" w:rsidRDefault="00166EB6" w:rsidP="00C82C3C">
      <w:pPr>
        <w:tabs>
          <w:tab w:val="left" w:pos="1120"/>
          <w:tab w:val="left" w:pos="2240"/>
        </w:tabs>
        <w:spacing w:line="360" w:lineRule="auto"/>
        <w:jc w:val="center"/>
        <w:rPr>
          <w:rFonts w:cstheme="minorBidi"/>
          <w:b/>
          <w:bCs/>
        </w:rPr>
      </w:pPr>
      <w:r>
        <w:rPr>
          <w:noProof/>
        </w:rPr>
        <w:lastRenderedPageBreak/>
        <w:drawing>
          <wp:inline distT="0" distB="0" distL="0" distR="0" wp14:anchorId="5C937EB5" wp14:editId="203FCB49">
            <wp:extent cx="5355373" cy="7772400"/>
            <wp:effectExtent l="0" t="0" r="0" b="0"/>
            <wp:docPr id="196" name="Picture 19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Table&#10;&#10;Description automatically generated with medium confidence"/>
                    <pic:cNvPicPr/>
                  </pic:nvPicPr>
                  <pic:blipFill>
                    <a:blip r:embed="rId180"/>
                    <a:stretch>
                      <a:fillRect/>
                    </a:stretch>
                  </pic:blipFill>
                  <pic:spPr>
                    <a:xfrm>
                      <a:off x="0" y="0"/>
                      <a:ext cx="5357195" cy="7775045"/>
                    </a:xfrm>
                    <a:prstGeom prst="rect">
                      <a:avLst/>
                    </a:prstGeom>
                  </pic:spPr>
                </pic:pic>
              </a:graphicData>
            </a:graphic>
          </wp:inline>
        </w:drawing>
      </w:r>
    </w:p>
    <w:p w14:paraId="628AF3AD" w14:textId="0F2FDFC7" w:rsidR="00892912" w:rsidRPr="008C2299" w:rsidRDefault="008C2299" w:rsidP="00C82C3C">
      <w:pPr>
        <w:tabs>
          <w:tab w:val="left" w:pos="1120"/>
          <w:tab w:val="left" w:pos="2240"/>
        </w:tabs>
        <w:spacing w:line="360" w:lineRule="auto"/>
        <w:jc w:val="center"/>
        <w:rPr>
          <w:rFonts w:cstheme="minorBidi"/>
          <w:b/>
          <w:bCs/>
        </w:rPr>
      </w:pPr>
      <w:r>
        <w:rPr>
          <w:noProof/>
        </w:rPr>
        <w:lastRenderedPageBreak/>
        <w:drawing>
          <wp:inline distT="0" distB="0" distL="0" distR="0" wp14:anchorId="3AA895E2" wp14:editId="72186F48">
            <wp:extent cx="5349817" cy="7565366"/>
            <wp:effectExtent l="0" t="0" r="3810" b="0"/>
            <wp:docPr id="197" name="Picture 1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descr="Text&#10;&#10;Description automatically generated"/>
                    <pic:cNvPicPr/>
                  </pic:nvPicPr>
                  <pic:blipFill>
                    <a:blip r:embed="rId181"/>
                    <a:stretch>
                      <a:fillRect/>
                    </a:stretch>
                  </pic:blipFill>
                  <pic:spPr>
                    <a:xfrm>
                      <a:off x="0" y="0"/>
                      <a:ext cx="5351240" cy="7567379"/>
                    </a:xfrm>
                    <a:prstGeom prst="rect">
                      <a:avLst/>
                    </a:prstGeom>
                  </pic:spPr>
                </pic:pic>
              </a:graphicData>
            </a:graphic>
          </wp:inline>
        </w:drawing>
      </w:r>
    </w:p>
    <w:p w14:paraId="6F112BCE" w14:textId="372EC815" w:rsidR="00892912" w:rsidRPr="00180A95" w:rsidRDefault="00180A95" w:rsidP="00C82C3C">
      <w:pPr>
        <w:tabs>
          <w:tab w:val="left" w:pos="1120"/>
          <w:tab w:val="left" w:pos="2240"/>
        </w:tabs>
        <w:spacing w:line="360" w:lineRule="auto"/>
        <w:jc w:val="center"/>
        <w:rPr>
          <w:rFonts w:cstheme="minorBidi"/>
          <w:b/>
          <w:bCs/>
        </w:rPr>
      </w:pPr>
      <w:r>
        <w:rPr>
          <w:noProof/>
        </w:rPr>
        <w:lastRenderedPageBreak/>
        <w:drawing>
          <wp:inline distT="0" distB="0" distL="0" distR="0" wp14:anchorId="18BEA67F" wp14:editId="15433BFE">
            <wp:extent cx="5541713" cy="7289321"/>
            <wp:effectExtent l="0" t="0" r="1905" b="6985"/>
            <wp:docPr id="198" name="Picture 198"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Text&#10;&#10;Description automatically generated with low confidence"/>
                    <pic:cNvPicPr/>
                  </pic:nvPicPr>
                  <pic:blipFill>
                    <a:blip r:embed="rId182"/>
                    <a:stretch>
                      <a:fillRect/>
                    </a:stretch>
                  </pic:blipFill>
                  <pic:spPr>
                    <a:xfrm>
                      <a:off x="0" y="0"/>
                      <a:ext cx="5546127" cy="7295127"/>
                    </a:xfrm>
                    <a:prstGeom prst="rect">
                      <a:avLst/>
                    </a:prstGeom>
                  </pic:spPr>
                </pic:pic>
              </a:graphicData>
            </a:graphic>
          </wp:inline>
        </w:drawing>
      </w:r>
    </w:p>
    <w:p w14:paraId="6E5B5C4A" w14:textId="18467239" w:rsidR="00892912" w:rsidRPr="000E4D76" w:rsidRDefault="000E4D76" w:rsidP="00C82C3C">
      <w:pPr>
        <w:tabs>
          <w:tab w:val="left" w:pos="1120"/>
          <w:tab w:val="left" w:pos="2240"/>
        </w:tabs>
        <w:spacing w:line="360" w:lineRule="auto"/>
        <w:jc w:val="center"/>
        <w:rPr>
          <w:rFonts w:cstheme="minorBidi"/>
          <w:b/>
          <w:bCs/>
        </w:rPr>
      </w:pPr>
      <w:r>
        <w:rPr>
          <w:noProof/>
        </w:rPr>
        <w:lastRenderedPageBreak/>
        <w:drawing>
          <wp:inline distT="0" distB="0" distL="0" distR="0" wp14:anchorId="6198B48B" wp14:editId="75C0D82F">
            <wp:extent cx="5456815" cy="7323826"/>
            <wp:effectExtent l="0" t="0" r="0" b="0"/>
            <wp:docPr id="199" name="Picture 19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Table&#10;&#10;Description automatically generated with medium confidence"/>
                    <pic:cNvPicPr/>
                  </pic:nvPicPr>
                  <pic:blipFill>
                    <a:blip r:embed="rId183"/>
                    <a:stretch>
                      <a:fillRect/>
                    </a:stretch>
                  </pic:blipFill>
                  <pic:spPr>
                    <a:xfrm>
                      <a:off x="0" y="0"/>
                      <a:ext cx="5458761" cy="7326438"/>
                    </a:xfrm>
                    <a:prstGeom prst="rect">
                      <a:avLst/>
                    </a:prstGeom>
                  </pic:spPr>
                </pic:pic>
              </a:graphicData>
            </a:graphic>
          </wp:inline>
        </w:drawing>
      </w:r>
    </w:p>
    <w:p w14:paraId="6511AB0F" w14:textId="4A61A182" w:rsidR="00892912" w:rsidRPr="00945245" w:rsidRDefault="00945245" w:rsidP="00C82C3C">
      <w:pPr>
        <w:tabs>
          <w:tab w:val="left" w:pos="1120"/>
          <w:tab w:val="left" w:pos="2240"/>
        </w:tabs>
        <w:spacing w:line="360" w:lineRule="auto"/>
        <w:jc w:val="center"/>
        <w:rPr>
          <w:rFonts w:cstheme="minorBidi"/>
          <w:b/>
          <w:bCs/>
        </w:rPr>
      </w:pPr>
      <w:r>
        <w:rPr>
          <w:noProof/>
        </w:rPr>
        <w:lastRenderedPageBreak/>
        <w:drawing>
          <wp:inline distT="0" distB="0" distL="0" distR="0" wp14:anchorId="1E7DD045" wp14:editId="18658FEF">
            <wp:extent cx="5434759" cy="7781026"/>
            <wp:effectExtent l="0" t="0" r="0" b="0"/>
            <wp:docPr id="200" name="Picture 20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Table&#10;&#10;Description automatically generated with medium confidence"/>
                    <pic:cNvPicPr/>
                  </pic:nvPicPr>
                  <pic:blipFill>
                    <a:blip r:embed="rId184"/>
                    <a:stretch>
                      <a:fillRect/>
                    </a:stretch>
                  </pic:blipFill>
                  <pic:spPr>
                    <a:xfrm>
                      <a:off x="0" y="0"/>
                      <a:ext cx="5436773" cy="7783910"/>
                    </a:xfrm>
                    <a:prstGeom prst="rect">
                      <a:avLst/>
                    </a:prstGeom>
                  </pic:spPr>
                </pic:pic>
              </a:graphicData>
            </a:graphic>
          </wp:inline>
        </w:drawing>
      </w:r>
    </w:p>
    <w:p w14:paraId="226D7368" w14:textId="49EA46CA" w:rsidR="00892912" w:rsidRPr="00BD2146" w:rsidRDefault="00BD2146" w:rsidP="00C82C3C">
      <w:pPr>
        <w:tabs>
          <w:tab w:val="left" w:pos="1120"/>
          <w:tab w:val="left" w:pos="2240"/>
        </w:tabs>
        <w:spacing w:line="360" w:lineRule="auto"/>
        <w:jc w:val="center"/>
        <w:rPr>
          <w:rFonts w:cstheme="minorBidi"/>
          <w:b/>
          <w:bCs/>
        </w:rPr>
      </w:pPr>
      <w:r>
        <w:rPr>
          <w:noProof/>
        </w:rPr>
        <w:lastRenderedPageBreak/>
        <w:drawing>
          <wp:inline distT="0" distB="0" distL="0" distR="0" wp14:anchorId="3BAA8C53" wp14:editId="4DB7A093">
            <wp:extent cx="5609707" cy="7453222"/>
            <wp:effectExtent l="0" t="0" r="0" b="0"/>
            <wp:docPr id="201" name="Picture 20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Table&#10;&#10;Description automatically generated"/>
                    <pic:cNvPicPr/>
                  </pic:nvPicPr>
                  <pic:blipFill>
                    <a:blip r:embed="rId185"/>
                    <a:stretch>
                      <a:fillRect/>
                    </a:stretch>
                  </pic:blipFill>
                  <pic:spPr>
                    <a:xfrm>
                      <a:off x="0" y="0"/>
                      <a:ext cx="5615021" cy="7460282"/>
                    </a:xfrm>
                    <a:prstGeom prst="rect">
                      <a:avLst/>
                    </a:prstGeom>
                  </pic:spPr>
                </pic:pic>
              </a:graphicData>
            </a:graphic>
          </wp:inline>
        </w:drawing>
      </w:r>
    </w:p>
    <w:p w14:paraId="5D9906B5" w14:textId="5F0DD37B" w:rsidR="00892912" w:rsidRPr="00255597" w:rsidRDefault="00255597" w:rsidP="00C82C3C">
      <w:pPr>
        <w:tabs>
          <w:tab w:val="left" w:pos="1120"/>
          <w:tab w:val="left" w:pos="2240"/>
        </w:tabs>
        <w:spacing w:line="360" w:lineRule="auto"/>
        <w:jc w:val="center"/>
        <w:rPr>
          <w:rFonts w:cstheme="minorBidi"/>
          <w:b/>
          <w:bCs/>
        </w:rPr>
      </w:pPr>
      <w:r>
        <w:rPr>
          <w:noProof/>
        </w:rPr>
        <w:lastRenderedPageBreak/>
        <w:drawing>
          <wp:inline distT="0" distB="0" distL="0" distR="0" wp14:anchorId="3076F4C5" wp14:editId="7B4658D3">
            <wp:extent cx="5690331" cy="3761117"/>
            <wp:effectExtent l="0" t="0" r="5715" b="0"/>
            <wp:docPr id="202" name="Picture 20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Text, letter&#10;&#10;Description automatically generated"/>
                    <pic:cNvPicPr/>
                  </pic:nvPicPr>
                  <pic:blipFill>
                    <a:blip r:embed="rId186"/>
                    <a:stretch>
                      <a:fillRect/>
                    </a:stretch>
                  </pic:blipFill>
                  <pic:spPr>
                    <a:xfrm>
                      <a:off x="0" y="0"/>
                      <a:ext cx="5694287" cy="3763732"/>
                    </a:xfrm>
                    <a:prstGeom prst="rect">
                      <a:avLst/>
                    </a:prstGeom>
                  </pic:spPr>
                </pic:pic>
              </a:graphicData>
            </a:graphic>
          </wp:inline>
        </w:drawing>
      </w:r>
    </w:p>
    <w:p w14:paraId="67AAEE9B" w14:textId="53D6DEC3" w:rsidR="00731E0F" w:rsidRPr="00731E0F" w:rsidRDefault="00126901" w:rsidP="00731E0F">
      <w:pPr>
        <w:pStyle w:val="Caption"/>
        <w:jc w:val="center"/>
      </w:pPr>
      <w:r>
        <w:t>Appendix B</w:t>
      </w:r>
      <w:r w:rsidR="00731E0F" w:rsidRPr="00731E0F">
        <w:t>-</w:t>
      </w:r>
      <w:r w:rsidR="00731E0F">
        <w:t>2</w:t>
      </w:r>
      <w:r w:rsidR="00731E0F" w:rsidRPr="00731E0F">
        <w:t xml:space="preserve"> Full content of transaction sample “T</w:t>
      </w:r>
      <w:r w:rsidR="00892912">
        <w:t>x</w:t>
      </w:r>
      <w:r w:rsidR="00731E0F">
        <w:t>2”</w:t>
      </w:r>
    </w:p>
    <w:p w14:paraId="05458619" w14:textId="77777777" w:rsidR="007014D0" w:rsidRDefault="007014D0" w:rsidP="00C82C3C">
      <w:pPr>
        <w:pStyle w:val="ListParagraph"/>
        <w:spacing w:line="360" w:lineRule="auto"/>
        <w:ind w:left="0"/>
        <w:rPr>
          <w:rFonts w:ascii="Times New Roman" w:hAnsi="Times New Roman" w:cs="Times New Roman"/>
          <w:color w:val="FF0000"/>
          <w:sz w:val="28"/>
        </w:rPr>
      </w:pPr>
    </w:p>
    <w:p w14:paraId="0C25B5BD" w14:textId="6F20E123" w:rsidR="007014D0" w:rsidRDefault="00DE23C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B69F59F" wp14:editId="614138F3">
            <wp:extent cx="5568802" cy="7565366"/>
            <wp:effectExtent l="0" t="0" r="0" b="0"/>
            <wp:docPr id="203" name="Picture 203"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Text, table&#10;&#10;Description automatically generated with medium confidence"/>
                    <pic:cNvPicPr/>
                  </pic:nvPicPr>
                  <pic:blipFill>
                    <a:blip r:embed="rId187"/>
                    <a:stretch>
                      <a:fillRect/>
                    </a:stretch>
                  </pic:blipFill>
                  <pic:spPr>
                    <a:xfrm>
                      <a:off x="0" y="0"/>
                      <a:ext cx="5577984" cy="7577840"/>
                    </a:xfrm>
                    <a:prstGeom prst="rect">
                      <a:avLst/>
                    </a:prstGeom>
                  </pic:spPr>
                </pic:pic>
              </a:graphicData>
            </a:graphic>
          </wp:inline>
        </w:drawing>
      </w:r>
    </w:p>
    <w:p w14:paraId="7D754959" w14:textId="0B3AF162" w:rsidR="00A156E1" w:rsidRPr="00D472D3" w:rsidRDefault="00D472D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F4AF8B1" wp14:editId="1CEC0180">
            <wp:extent cx="5286375" cy="8143875"/>
            <wp:effectExtent l="0" t="0" r="9525" b="9525"/>
            <wp:docPr id="204" name="Picture 204"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Table&#10;&#10;Description automatically generated with low confidence"/>
                    <pic:cNvPicPr/>
                  </pic:nvPicPr>
                  <pic:blipFill>
                    <a:blip r:embed="rId188"/>
                    <a:stretch>
                      <a:fillRect/>
                    </a:stretch>
                  </pic:blipFill>
                  <pic:spPr>
                    <a:xfrm>
                      <a:off x="0" y="0"/>
                      <a:ext cx="5287976" cy="8146342"/>
                    </a:xfrm>
                    <a:prstGeom prst="rect">
                      <a:avLst/>
                    </a:prstGeom>
                  </pic:spPr>
                </pic:pic>
              </a:graphicData>
            </a:graphic>
          </wp:inline>
        </w:drawing>
      </w:r>
    </w:p>
    <w:p w14:paraId="0EFF3ED5" w14:textId="4990A00C" w:rsidR="00A156E1" w:rsidRPr="007963E9" w:rsidRDefault="007963E9"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4C58D569" wp14:editId="777B3294">
            <wp:extent cx="5309870" cy="7900035"/>
            <wp:effectExtent l="0" t="0" r="5080" b="5715"/>
            <wp:docPr id="205" name="Picture 20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Table&#10;&#10;Description automatically generated"/>
                    <pic:cNvPicPr/>
                  </pic:nvPicPr>
                  <pic:blipFill>
                    <a:blip r:embed="rId189"/>
                    <a:stretch>
                      <a:fillRect/>
                    </a:stretch>
                  </pic:blipFill>
                  <pic:spPr>
                    <a:xfrm>
                      <a:off x="0" y="0"/>
                      <a:ext cx="5309870" cy="7900035"/>
                    </a:xfrm>
                    <a:prstGeom prst="rect">
                      <a:avLst/>
                    </a:prstGeom>
                  </pic:spPr>
                </pic:pic>
              </a:graphicData>
            </a:graphic>
          </wp:inline>
        </w:drawing>
      </w:r>
    </w:p>
    <w:p w14:paraId="22F95CC9" w14:textId="4BEA49B4" w:rsidR="00A156E1" w:rsidRPr="002E60FF" w:rsidRDefault="002E60F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61A4C8A" wp14:editId="03592CA7">
            <wp:extent cx="5309870" cy="7757160"/>
            <wp:effectExtent l="0" t="0" r="5080" b="0"/>
            <wp:docPr id="206" name="Picture 20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Table&#10;&#10;Description automatically generated with medium confidence"/>
                    <pic:cNvPicPr/>
                  </pic:nvPicPr>
                  <pic:blipFill>
                    <a:blip r:embed="rId190"/>
                    <a:stretch>
                      <a:fillRect/>
                    </a:stretch>
                  </pic:blipFill>
                  <pic:spPr>
                    <a:xfrm>
                      <a:off x="0" y="0"/>
                      <a:ext cx="5309870" cy="7757160"/>
                    </a:xfrm>
                    <a:prstGeom prst="rect">
                      <a:avLst/>
                    </a:prstGeom>
                  </pic:spPr>
                </pic:pic>
              </a:graphicData>
            </a:graphic>
          </wp:inline>
        </w:drawing>
      </w:r>
    </w:p>
    <w:p w14:paraId="57384AF7" w14:textId="11F14490" w:rsidR="00A156E1" w:rsidRPr="000507CF" w:rsidRDefault="000507C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FDFFF62" wp14:editId="3D13C1EB">
            <wp:extent cx="5495577" cy="7677509"/>
            <wp:effectExtent l="0" t="0" r="0" b="0"/>
            <wp:docPr id="207" name="Picture 20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Text&#10;&#10;Description automatically generated with medium confidence"/>
                    <pic:cNvPicPr/>
                  </pic:nvPicPr>
                  <pic:blipFill>
                    <a:blip r:embed="rId191"/>
                    <a:stretch>
                      <a:fillRect/>
                    </a:stretch>
                  </pic:blipFill>
                  <pic:spPr>
                    <a:xfrm>
                      <a:off x="0" y="0"/>
                      <a:ext cx="5499234" cy="7682618"/>
                    </a:xfrm>
                    <a:prstGeom prst="rect">
                      <a:avLst/>
                    </a:prstGeom>
                  </pic:spPr>
                </pic:pic>
              </a:graphicData>
            </a:graphic>
          </wp:inline>
        </w:drawing>
      </w:r>
    </w:p>
    <w:p w14:paraId="434EF5C7" w14:textId="2CD0F258" w:rsidR="00A156E1" w:rsidRPr="00355DD4" w:rsidRDefault="00355DD4"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6EDF54E" wp14:editId="120E7747">
            <wp:extent cx="5413439" cy="7246188"/>
            <wp:effectExtent l="0" t="0" r="0" b="0"/>
            <wp:docPr id="208" name="Picture 20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ext&#10;&#10;Description automatically generated"/>
                    <pic:cNvPicPr/>
                  </pic:nvPicPr>
                  <pic:blipFill>
                    <a:blip r:embed="rId192"/>
                    <a:stretch>
                      <a:fillRect/>
                    </a:stretch>
                  </pic:blipFill>
                  <pic:spPr>
                    <a:xfrm>
                      <a:off x="0" y="0"/>
                      <a:ext cx="5415357" cy="7248755"/>
                    </a:xfrm>
                    <a:prstGeom prst="rect">
                      <a:avLst/>
                    </a:prstGeom>
                  </pic:spPr>
                </pic:pic>
              </a:graphicData>
            </a:graphic>
          </wp:inline>
        </w:drawing>
      </w:r>
    </w:p>
    <w:p w14:paraId="7CFF17B5" w14:textId="7E059B2C" w:rsidR="00A156E1" w:rsidRPr="00BC4BAA" w:rsidRDefault="00BC4BAA"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381EE278" wp14:editId="5F491982">
            <wp:extent cx="5648024" cy="7401464"/>
            <wp:effectExtent l="0" t="0" r="0" b="9525"/>
            <wp:docPr id="209" name="Picture 20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Table&#10;&#10;Description automatically generated with medium confidence"/>
                    <pic:cNvPicPr/>
                  </pic:nvPicPr>
                  <pic:blipFill>
                    <a:blip r:embed="rId193"/>
                    <a:stretch>
                      <a:fillRect/>
                    </a:stretch>
                  </pic:blipFill>
                  <pic:spPr>
                    <a:xfrm>
                      <a:off x="0" y="0"/>
                      <a:ext cx="5657006" cy="7413235"/>
                    </a:xfrm>
                    <a:prstGeom prst="rect">
                      <a:avLst/>
                    </a:prstGeom>
                  </pic:spPr>
                </pic:pic>
              </a:graphicData>
            </a:graphic>
          </wp:inline>
        </w:drawing>
      </w:r>
    </w:p>
    <w:p w14:paraId="303E78E2" w14:textId="00F3F13C" w:rsidR="00A156E1" w:rsidRPr="00AF626C" w:rsidRDefault="00AF626C"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97A3608" wp14:editId="3B9FF79D">
            <wp:extent cx="5386799" cy="7392837"/>
            <wp:effectExtent l="0" t="0" r="4445" b="0"/>
            <wp:docPr id="210" name="Picture 2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Table&#10;&#10;Description automatically generated"/>
                    <pic:cNvPicPr/>
                  </pic:nvPicPr>
                  <pic:blipFill>
                    <a:blip r:embed="rId194"/>
                    <a:stretch>
                      <a:fillRect/>
                    </a:stretch>
                  </pic:blipFill>
                  <pic:spPr>
                    <a:xfrm>
                      <a:off x="0" y="0"/>
                      <a:ext cx="5388643" cy="7395367"/>
                    </a:xfrm>
                    <a:prstGeom prst="rect">
                      <a:avLst/>
                    </a:prstGeom>
                  </pic:spPr>
                </pic:pic>
              </a:graphicData>
            </a:graphic>
          </wp:inline>
        </w:drawing>
      </w:r>
    </w:p>
    <w:p w14:paraId="41F87DC2" w14:textId="74030DA7" w:rsidR="00A156E1" w:rsidRPr="00DE6732" w:rsidRDefault="00DE6732"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342FBC20" wp14:editId="6C03275B">
            <wp:extent cx="5430895" cy="7306573"/>
            <wp:effectExtent l="0" t="0" r="0" b="8890"/>
            <wp:docPr id="211" name="Picture 21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Text&#10;&#10;Description automatically generated with medium confidence"/>
                    <pic:cNvPicPr/>
                  </pic:nvPicPr>
                  <pic:blipFill>
                    <a:blip r:embed="rId195"/>
                    <a:stretch>
                      <a:fillRect/>
                    </a:stretch>
                  </pic:blipFill>
                  <pic:spPr>
                    <a:xfrm>
                      <a:off x="0" y="0"/>
                      <a:ext cx="5433846" cy="7310543"/>
                    </a:xfrm>
                    <a:prstGeom prst="rect">
                      <a:avLst/>
                    </a:prstGeom>
                  </pic:spPr>
                </pic:pic>
              </a:graphicData>
            </a:graphic>
          </wp:inline>
        </w:drawing>
      </w:r>
    </w:p>
    <w:p w14:paraId="67290C76" w14:textId="7C5D4FE4" w:rsidR="00A156E1" w:rsidRPr="00076E06" w:rsidRDefault="00076E06"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2CECF32" wp14:editId="1D024496">
            <wp:extent cx="5545240" cy="3122762"/>
            <wp:effectExtent l="0" t="0" r="0" b="1905"/>
            <wp:docPr id="212" name="Picture 21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Text, letter&#10;&#10;Description automatically generated"/>
                    <pic:cNvPicPr/>
                  </pic:nvPicPr>
                  <pic:blipFill>
                    <a:blip r:embed="rId196"/>
                    <a:stretch>
                      <a:fillRect/>
                    </a:stretch>
                  </pic:blipFill>
                  <pic:spPr>
                    <a:xfrm>
                      <a:off x="0" y="0"/>
                      <a:ext cx="5551193" cy="3126115"/>
                    </a:xfrm>
                    <a:prstGeom prst="rect">
                      <a:avLst/>
                    </a:prstGeom>
                  </pic:spPr>
                </pic:pic>
              </a:graphicData>
            </a:graphic>
          </wp:inline>
        </w:drawing>
      </w:r>
    </w:p>
    <w:p w14:paraId="72D3D8F2" w14:textId="50EF0EC9" w:rsidR="0069160C" w:rsidRPr="00731E0F" w:rsidRDefault="00126901" w:rsidP="0069160C">
      <w:pPr>
        <w:pStyle w:val="Caption"/>
        <w:jc w:val="center"/>
      </w:pPr>
      <w:r>
        <w:t>Appendix B</w:t>
      </w:r>
      <w:r w:rsidR="0069160C" w:rsidRPr="00731E0F">
        <w:t>-</w:t>
      </w:r>
      <w:r w:rsidR="0069160C">
        <w:t>3</w:t>
      </w:r>
      <w:r w:rsidR="0069160C" w:rsidRPr="00731E0F">
        <w:t xml:space="preserve"> Full content of transaction sample “T</w:t>
      </w:r>
      <w:r w:rsidR="0069160C">
        <w:t>x3”</w:t>
      </w:r>
    </w:p>
    <w:p w14:paraId="7C4CED8C" w14:textId="77777777" w:rsidR="007014D0" w:rsidRDefault="007014D0" w:rsidP="00C82C3C">
      <w:pPr>
        <w:pStyle w:val="ListParagraph"/>
        <w:spacing w:line="360" w:lineRule="auto"/>
        <w:ind w:left="0"/>
        <w:rPr>
          <w:rFonts w:ascii="Times New Roman" w:hAnsi="Times New Roman" w:cs="Times New Roman"/>
          <w:color w:val="FF0000"/>
          <w:sz w:val="28"/>
        </w:rPr>
      </w:pPr>
    </w:p>
    <w:p w14:paraId="7322EE13" w14:textId="18418247" w:rsidR="007014D0" w:rsidRPr="0062295B" w:rsidRDefault="0062295B"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42F9564" wp14:editId="777EB7D7">
            <wp:extent cx="5620838" cy="7608498"/>
            <wp:effectExtent l="0" t="0" r="0" b="0"/>
            <wp:docPr id="213" name="Picture 21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Table&#10;&#10;Description automatically generated with medium confidence"/>
                    <pic:cNvPicPr/>
                  </pic:nvPicPr>
                  <pic:blipFill>
                    <a:blip r:embed="rId197"/>
                    <a:stretch>
                      <a:fillRect/>
                    </a:stretch>
                  </pic:blipFill>
                  <pic:spPr>
                    <a:xfrm>
                      <a:off x="0" y="0"/>
                      <a:ext cx="5625622" cy="7614974"/>
                    </a:xfrm>
                    <a:prstGeom prst="rect">
                      <a:avLst/>
                    </a:prstGeom>
                  </pic:spPr>
                </pic:pic>
              </a:graphicData>
            </a:graphic>
          </wp:inline>
        </w:drawing>
      </w:r>
    </w:p>
    <w:p w14:paraId="6B78E1D9" w14:textId="28F4F0BA" w:rsidR="004C5B96" w:rsidRPr="00407D69" w:rsidRDefault="00407D69"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57C3CA2A" wp14:editId="0D2F88C0">
            <wp:extent cx="5295900" cy="8172450"/>
            <wp:effectExtent l="0" t="0" r="0" b="0"/>
            <wp:docPr id="214" name="Picture 21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Table&#10;&#10;Description automatically generated with medium confidence"/>
                    <pic:cNvPicPr/>
                  </pic:nvPicPr>
                  <pic:blipFill>
                    <a:blip r:embed="rId198"/>
                    <a:stretch>
                      <a:fillRect/>
                    </a:stretch>
                  </pic:blipFill>
                  <pic:spPr>
                    <a:xfrm>
                      <a:off x="0" y="0"/>
                      <a:ext cx="5295900" cy="8172450"/>
                    </a:xfrm>
                    <a:prstGeom prst="rect">
                      <a:avLst/>
                    </a:prstGeom>
                  </pic:spPr>
                </pic:pic>
              </a:graphicData>
            </a:graphic>
          </wp:inline>
        </w:drawing>
      </w:r>
    </w:p>
    <w:p w14:paraId="23D066AD" w14:textId="56A8A0D0" w:rsidR="004C5B96" w:rsidRPr="00216E33" w:rsidRDefault="00216E3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E2E35D0" wp14:editId="3BDE71DE">
            <wp:extent cx="5341289" cy="7772400"/>
            <wp:effectExtent l="0" t="0" r="0" b="0"/>
            <wp:docPr id="215" name="Picture 2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Table&#10;&#10;Description automatically generated"/>
                    <pic:cNvPicPr/>
                  </pic:nvPicPr>
                  <pic:blipFill>
                    <a:blip r:embed="rId199"/>
                    <a:stretch>
                      <a:fillRect/>
                    </a:stretch>
                  </pic:blipFill>
                  <pic:spPr>
                    <a:xfrm>
                      <a:off x="0" y="0"/>
                      <a:ext cx="5342198" cy="7773723"/>
                    </a:xfrm>
                    <a:prstGeom prst="rect">
                      <a:avLst/>
                    </a:prstGeom>
                  </pic:spPr>
                </pic:pic>
              </a:graphicData>
            </a:graphic>
          </wp:inline>
        </w:drawing>
      </w:r>
    </w:p>
    <w:p w14:paraId="0A107D98" w14:textId="28890A1E" w:rsidR="004C5B96" w:rsidRPr="00F91488" w:rsidRDefault="00F91488"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C55F51F" wp14:editId="013C00C8">
            <wp:extent cx="5322498" cy="7683951"/>
            <wp:effectExtent l="0" t="0" r="0" b="0"/>
            <wp:docPr id="216" name="Picture 2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Table&#10;&#10;Description automatically generated"/>
                    <pic:cNvPicPr/>
                  </pic:nvPicPr>
                  <pic:blipFill>
                    <a:blip r:embed="rId200"/>
                    <a:stretch>
                      <a:fillRect/>
                    </a:stretch>
                  </pic:blipFill>
                  <pic:spPr>
                    <a:xfrm>
                      <a:off x="0" y="0"/>
                      <a:ext cx="5323061" cy="7684764"/>
                    </a:xfrm>
                    <a:prstGeom prst="rect">
                      <a:avLst/>
                    </a:prstGeom>
                  </pic:spPr>
                </pic:pic>
              </a:graphicData>
            </a:graphic>
          </wp:inline>
        </w:drawing>
      </w:r>
    </w:p>
    <w:p w14:paraId="4DCA52A1" w14:textId="55216EC1" w:rsidR="004C5B96" w:rsidRPr="00FF7EB0" w:rsidRDefault="00FF7EB0"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EA2B714" wp14:editId="37B555B0">
            <wp:extent cx="5374256" cy="7557507"/>
            <wp:effectExtent l="0" t="0" r="0" b="5715"/>
            <wp:docPr id="217" name="Picture 21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icture 217" descr="Text&#10;&#10;Description automatically generated with medium confidence"/>
                    <pic:cNvPicPr/>
                  </pic:nvPicPr>
                  <pic:blipFill>
                    <a:blip r:embed="rId201"/>
                    <a:stretch>
                      <a:fillRect/>
                    </a:stretch>
                  </pic:blipFill>
                  <pic:spPr>
                    <a:xfrm>
                      <a:off x="0" y="0"/>
                      <a:ext cx="5376466" cy="7560615"/>
                    </a:xfrm>
                    <a:prstGeom prst="rect">
                      <a:avLst/>
                    </a:prstGeom>
                  </pic:spPr>
                </pic:pic>
              </a:graphicData>
            </a:graphic>
          </wp:inline>
        </w:drawing>
      </w:r>
    </w:p>
    <w:p w14:paraId="117D2985" w14:textId="6DF95031" w:rsidR="004C5B96" w:rsidRPr="00D70DAB" w:rsidRDefault="00D70DAB"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0865CEB" wp14:editId="798C0A7C">
            <wp:extent cx="5394698" cy="7272068"/>
            <wp:effectExtent l="0" t="0" r="0" b="5080"/>
            <wp:docPr id="218" name="Picture 2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descr="Text&#10;&#10;Description automatically generated"/>
                    <pic:cNvPicPr/>
                  </pic:nvPicPr>
                  <pic:blipFill>
                    <a:blip r:embed="rId202"/>
                    <a:stretch>
                      <a:fillRect/>
                    </a:stretch>
                  </pic:blipFill>
                  <pic:spPr>
                    <a:xfrm>
                      <a:off x="0" y="0"/>
                      <a:ext cx="5396041" cy="7273878"/>
                    </a:xfrm>
                    <a:prstGeom prst="rect">
                      <a:avLst/>
                    </a:prstGeom>
                  </pic:spPr>
                </pic:pic>
              </a:graphicData>
            </a:graphic>
          </wp:inline>
        </w:drawing>
      </w:r>
    </w:p>
    <w:p w14:paraId="2D7FADA9" w14:textId="38AD9D0C" w:rsidR="004C5B96" w:rsidRPr="00BA1453" w:rsidRDefault="00BA145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76EB231" wp14:editId="78C54BC1">
            <wp:extent cx="5405494" cy="7410090"/>
            <wp:effectExtent l="0" t="0" r="5080" b="635"/>
            <wp:docPr id="219" name="Picture 219"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descr="Table&#10;&#10;Description automatically generated with low confidence"/>
                    <pic:cNvPicPr/>
                  </pic:nvPicPr>
                  <pic:blipFill>
                    <a:blip r:embed="rId203"/>
                    <a:stretch>
                      <a:fillRect/>
                    </a:stretch>
                  </pic:blipFill>
                  <pic:spPr>
                    <a:xfrm>
                      <a:off x="0" y="0"/>
                      <a:ext cx="5407321" cy="7412595"/>
                    </a:xfrm>
                    <a:prstGeom prst="rect">
                      <a:avLst/>
                    </a:prstGeom>
                  </pic:spPr>
                </pic:pic>
              </a:graphicData>
            </a:graphic>
          </wp:inline>
        </w:drawing>
      </w:r>
    </w:p>
    <w:p w14:paraId="2C653A6A" w14:textId="1AE61B8D" w:rsidR="004C5B96" w:rsidRPr="00A65A51" w:rsidRDefault="00A65A5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08BBAA39" wp14:editId="653E8242">
            <wp:extent cx="5357004" cy="7401276"/>
            <wp:effectExtent l="0" t="0" r="0" b="9525"/>
            <wp:docPr id="220" name="Picture 22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Table&#10;&#10;Description automatically generated with medium confidence"/>
                    <pic:cNvPicPr/>
                  </pic:nvPicPr>
                  <pic:blipFill>
                    <a:blip r:embed="rId204"/>
                    <a:stretch>
                      <a:fillRect/>
                    </a:stretch>
                  </pic:blipFill>
                  <pic:spPr>
                    <a:xfrm>
                      <a:off x="0" y="0"/>
                      <a:ext cx="5360399" cy="7405966"/>
                    </a:xfrm>
                    <a:prstGeom prst="rect">
                      <a:avLst/>
                    </a:prstGeom>
                  </pic:spPr>
                </pic:pic>
              </a:graphicData>
            </a:graphic>
          </wp:inline>
        </w:drawing>
      </w:r>
    </w:p>
    <w:p w14:paraId="0C971A36" w14:textId="3E13D5C5" w:rsidR="004C5B96" w:rsidRPr="005D3421" w:rsidRDefault="005D342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9FCAE47" wp14:editId="4F8014A1">
            <wp:extent cx="5570350" cy="7366958"/>
            <wp:effectExtent l="0" t="0" r="0" b="5715"/>
            <wp:docPr id="221" name="Picture 2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descr="Text&#10;&#10;Description automatically generated"/>
                    <pic:cNvPicPr/>
                  </pic:nvPicPr>
                  <pic:blipFill>
                    <a:blip r:embed="rId205"/>
                    <a:stretch>
                      <a:fillRect/>
                    </a:stretch>
                  </pic:blipFill>
                  <pic:spPr>
                    <a:xfrm>
                      <a:off x="0" y="0"/>
                      <a:ext cx="5575633" cy="7373944"/>
                    </a:xfrm>
                    <a:prstGeom prst="rect">
                      <a:avLst/>
                    </a:prstGeom>
                  </pic:spPr>
                </pic:pic>
              </a:graphicData>
            </a:graphic>
          </wp:inline>
        </w:drawing>
      </w:r>
    </w:p>
    <w:p w14:paraId="5C69A8B9" w14:textId="139665A5" w:rsidR="004C5B96" w:rsidRPr="00304497" w:rsidRDefault="00304497"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0BC61FB2" wp14:editId="07422021">
            <wp:extent cx="5406958" cy="3010619"/>
            <wp:effectExtent l="0" t="0" r="3810" b="0"/>
            <wp:docPr id="222" name="Picture 2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Picture 222" descr="Text, letter&#10;&#10;Description automatically generated"/>
                    <pic:cNvPicPr/>
                  </pic:nvPicPr>
                  <pic:blipFill>
                    <a:blip r:embed="rId206"/>
                    <a:stretch>
                      <a:fillRect/>
                    </a:stretch>
                  </pic:blipFill>
                  <pic:spPr>
                    <a:xfrm>
                      <a:off x="0" y="0"/>
                      <a:ext cx="5409277" cy="3011910"/>
                    </a:xfrm>
                    <a:prstGeom prst="rect">
                      <a:avLst/>
                    </a:prstGeom>
                  </pic:spPr>
                </pic:pic>
              </a:graphicData>
            </a:graphic>
          </wp:inline>
        </w:drawing>
      </w:r>
    </w:p>
    <w:p w14:paraId="753F9628" w14:textId="573FCCF8" w:rsidR="00A156E1" w:rsidRPr="00731E0F" w:rsidRDefault="00126901" w:rsidP="00A156E1">
      <w:pPr>
        <w:pStyle w:val="Caption"/>
        <w:jc w:val="center"/>
      </w:pPr>
      <w:r>
        <w:t>Appendix B</w:t>
      </w:r>
      <w:r w:rsidR="00A156E1" w:rsidRPr="00731E0F">
        <w:t>-</w:t>
      </w:r>
      <w:r w:rsidR="00A156E1">
        <w:t>4</w:t>
      </w:r>
      <w:r w:rsidR="00A156E1" w:rsidRPr="00731E0F">
        <w:t xml:space="preserve"> Full content of transaction sample “T</w:t>
      </w:r>
      <w:r w:rsidR="00A156E1">
        <w:t>x4”</w:t>
      </w:r>
    </w:p>
    <w:p w14:paraId="0876FB3D" w14:textId="77777777" w:rsidR="007014D0" w:rsidRDefault="007014D0" w:rsidP="00C82C3C">
      <w:pPr>
        <w:pStyle w:val="ListParagraph"/>
        <w:spacing w:line="360" w:lineRule="auto"/>
        <w:ind w:left="0"/>
        <w:rPr>
          <w:rFonts w:ascii="Times New Roman" w:hAnsi="Times New Roman" w:cs="Times New Roman"/>
          <w:color w:val="FF0000"/>
          <w:sz w:val="28"/>
        </w:rPr>
      </w:pPr>
    </w:p>
    <w:p w14:paraId="35427A1A" w14:textId="3FF95EF2" w:rsidR="007014D0" w:rsidRPr="00DE4046" w:rsidRDefault="00DE4046"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5CBC49F9" wp14:editId="092B85BE">
            <wp:extent cx="5624566" cy="7435970"/>
            <wp:effectExtent l="0" t="0" r="0" b="0"/>
            <wp:docPr id="223" name="Picture 2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descr="Table&#10;&#10;Description automatically generated"/>
                    <pic:cNvPicPr/>
                  </pic:nvPicPr>
                  <pic:blipFill>
                    <a:blip r:embed="rId207"/>
                    <a:stretch>
                      <a:fillRect/>
                    </a:stretch>
                  </pic:blipFill>
                  <pic:spPr>
                    <a:xfrm>
                      <a:off x="0" y="0"/>
                      <a:ext cx="5627697" cy="7440110"/>
                    </a:xfrm>
                    <a:prstGeom prst="rect">
                      <a:avLst/>
                    </a:prstGeom>
                  </pic:spPr>
                </pic:pic>
              </a:graphicData>
            </a:graphic>
          </wp:inline>
        </w:drawing>
      </w:r>
    </w:p>
    <w:p w14:paraId="4BDE9AFC" w14:textId="754CFF28" w:rsidR="00262026" w:rsidRPr="00D37641" w:rsidRDefault="00D3764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5E5A448" wp14:editId="75DC36A5">
            <wp:extent cx="4810125" cy="8172450"/>
            <wp:effectExtent l="0" t="0" r="9525" b="0"/>
            <wp:docPr id="224" name="Picture 22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descr="Table&#10;&#10;Description automatically generated"/>
                    <pic:cNvPicPr/>
                  </pic:nvPicPr>
                  <pic:blipFill>
                    <a:blip r:embed="rId208"/>
                    <a:stretch>
                      <a:fillRect/>
                    </a:stretch>
                  </pic:blipFill>
                  <pic:spPr>
                    <a:xfrm>
                      <a:off x="0" y="0"/>
                      <a:ext cx="4810125" cy="8172450"/>
                    </a:xfrm>
                    <a:prstGeom prst="rect">
                      <a:avLst/>
                    </a:prstGeom>
                  </pic:spPr>
                </pic:pic>
              </a:graphicData>
            </a:graphic>
          </wp:inline>
        </w:drawing>
      </w:r>
    </w:p>
    <w:p w14:paraId="596C35DF" w14:textId="35495F83" w:rsidR="00262026" w:rsidRPr="00EF138D" w:rsidRDefault="00EF138D"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5AE1F942" wp14:editId="0D994EFA">
            <wp:extent cx="5408762" cy="7965020"/>
            <wp:effectExtent l="0" t="0" r="1905" b="0"/>
            <wp:docPr id="225" name="Picture 2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descr="Table&#10;&#10;Description automatically generated"/>
                    <pic:cNvPicPr/>
                  </pic:nvPicPr>
                  <pic:blipFill>
                    <a:blip r:embed="rId209"/>
                    <a:stretch>
                      <a:fillRect/>
                    </a:stretch>
                  </pic:blipFill>
                  <pic:spPr>
                    <a:xfrm>
                      <a:off x="0" y="0"/>
                      <a:ext cx="5411618" cy="7969226"/>
                    </a:xfrm>
                    <a:prstGeom prst="rect">
                      <a:avLst/>
                    </a:prstGeom>
                  </pic:spPr>
                </pic:pic>
              </a:graphicData>
            </a:graphic>
          </wp:inline>
        </w:drawing>
      </w:r>
    </w:p>
    <w:p w14:paraId="0A4E604F" w14:textId="7C0AC9D9" w:rsidR="00262026" w:rsidRPr="0034105F" w:rsidRDefault="0034105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44EE9593" wp14:editId="3776F304">
            <wp:extent cx="5368973" cy="7806905"/>
            <wp:effectExtent l="0" t="0" r="3175" b="3810"/>
            <wp:docPr id="226" name="Picture 2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Table&#10;&#10;Description automatically generated"/>
                    <pic:cNvPicPr/>
                  </pic:nvPicPr>
                  <pic:blipFill>
                    <a:blip r:embed="rId210"/>
                    <a:stretch>
                      <a:fillRect/>
                    </a:stretch>
                  </pic:blipFill>
                  <pic:spPr>
                    <a:xfrm>
                      <a:off x="0" y="0"/>
                      <a:ext cx="5370693" cy="7809406"/>
                    </a:xfrm>
                    <a:prstGeom prst="rect">
                      <a:avLst/>
                    </a:prstGeom>
                  </pic:spPr>
                </pic:pic>
              </a:graphicData>
            </a:graphic>
          </wp:inline>
        </w:drawing>
      </w:r>
    </w:p>
    <w:p w14:paraId="456397AB" w14:textId="724C08F7" w:rsidR="00262026" w:rsidRDefault="00BD5BA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A00EA5B" wp14:editId="10A5DDD0">
            <wp:extent cx="5466645" cy="7729268"/>
            <wp:effectExtent l="0" t="0" r="1270" b="5080"/>
            <wp:docPr id="227" name="Picture 22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Text&#10;&#10;Description automatically generated with medium confidence"/>
                    <pic:cNvPicPr/>
                  </pic:nvPicPr>
                  <pic:blipFill>
                    <a:blip r:embed="rId211"/>
                    <a:stretch>
                      <a:fillRect/>
                    </a:stretch>
                  </pic:blipFill>
                  <pic:spPr>
                    <a:xfrm>
                      <a:off x="0" y="0"/>
                      <a:ext cx="5470097" cy="7734149"/>
                    </a:xfrm>
                    <a:prstGeom prst="rect">
                      <a:avLst/>
                    </a:prstGeom>
                  </pic:spPr>
                </pic:pic>
              </a:graphicData>
            </a:graphic>
          </wp:inline>
        </w:drawing>
      </w:r>
    </w:p>
    <w:p w14:paraId="07C62A59" w14:textId="4F01D6F1" w:rsidR="00262026" w:rsidRDefault="0031048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49FB46B" wp14:editId="3601F4A0">
            <wp:extent cx="5374256" cy="7356342"/>
            <wp:effectExtent l="0" t="0" r="0" b="0"/>
            <wp:docPr id="228" name="Picture 22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Text&#10;&#10;Description automatically generated with medium confidence"/>
                    <pic:cNvPicPr/>
                  </pic:nvPicPr>
                  <pic:blipFill>
                    <a:blip r:embed="rId212"/>
                    <a:stretch>
                      <a:fillRect/>
                    </a:stretch>
                  </pic:blipFill>
                  <pic:spPr>
                    <a:xfrm>
                      <a:off x="0" y="0"/>
                      <a:ext cx="5375312" cy="7357788"/>
                    </a:xfrm>
                    <a:prstGeom prst="rect">
                      <a:avLst/>
                    </a:prstGeom>
                  </pic:spPr>
                </pic:pic>
              </a:graphicData>
            </a:graphic>
          </wp:inline>
        </w:drawing>
      </w:r>
    </w:p>
    <w:p w14:paraId="3E171662" w14:textId="22722E5D" w:rsidR="00262026" w:rsidRDefault="00D65FA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1695E95" wp14:editId="652DB621">
            <wp:extent cx="5384371" cy="7323826"/>
            <wp:effectExtent l="0" t="0" r="6985" b="0"/>
            <wp:docPr id="229" name="Picture 22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Table&#10;&#10;Description automatically generated with medium confidence"/>
                    <pic:cNvPicPr/>
                  </pic:nvPicPr>
                  <pic:blipFill>
                    <a:blip r:embed="rId213"/>
                    <a:stretch>
                      <a:fillRect/>
                    </a:stretch>
                  </pic:blipFill>
                  <pic:spPr>
                    <a:xfrm>
                      <a:off x="0" y="0"/>
                      <a:ext cx="5387036" cy="7327451"/>
                    </a:xfrm>
                    <a:prstGeom prst="rect">
                      <a:avLst/>
                    </a:prstGeom>
                  </pic:spPr>
                </pic:pic>
              </a:graphicData>
            </a:graphic>
          </wp:inline>
        </w:drawing>
      </w:r>
    </w:p>
    <w:p w14:paraId="17CD2407" w14:textId="700DC9F4" w:rsidR="00262026" w:rsidRDefault="0084162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C097E17" wp14:editId="777B3259">
            <wp:extent cx="5360894" cy="7384211"/>
            <wp:effectExtent l="0" t="0" r="0" b="7620"/>
            <wp:docPr id="230" name="Picture 23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descr="Table&#10;&#10;Description automatically generated"/>
                    <pic:cNvPicPr/>
                  </pic:nvPicPr>
                  <pic:blipFill>
                    <a:blip r:embed="rId214"/>
                    <a:stretch>
                      <a:fillRect/>
                    </a:stretch>
                  </pic:blipFill>
                  <pic:spPr>
                    <a:xfrm>
                      <a:off x="0" y="0"/>
                      <a:ext cx="5363148" cy="7387315"/>
                    </a:xfrm>
                    <a:prstGeom prst="rect">
                      <a:avLst/>
                    </a:prstGeom>
                  </pic:spPr>
                </pic:pic>
              </a:graphicData>
            </a:graphic>
          </wp:inline>
        </w:drawing>
      </w:r>
    </w:p>
    <w:p w14:paraId="0CA7C398" w14:textId="0D6E9997" w:rsidR="00262026" w:rsidRDefault="009E421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706F8EA" wp14:editId="14DB12A8">
            <wp:extent cx="5501144" cy="7280694"/>
            <wp:effectExtent l="0" t="0" r="4445" b="0"/>
            <wp:docPr id="231" name="Picture 23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Table&#10;&#10;Description automatically generated with medium confidence"/>
                    <pic:cNvPicPr/>
                  </pic:nvPicPr>
                  <pic:blipFill>
                    <a:blip r:embed="rId215"/>
                    <a:stretch>
                      <a:fillRect/>
                    </a:stretch>
                  </pic:blipFill>
                  <pic:spPr>
                    <a:xfrm>
                      <a:off x="0" y="0"/>
                      <a:ext cx="5505457" cy="7286402"/>
                    </a:xfrm>
                    <a:prstGeom prst="rect">
                      <a:avLst/>
                    </a:prstGeom>
                  </pic:spPr>
                </pic:pic>
              </a:graphicData>
            </a:graphic>
          </wp:inline>
        </w:drawing>
      </w:r>
    </w:p>
    <w:p w14:paraId="0200061C" w14:textId="183A4BF7" w:rsidR="00262026" w:rsidRDefault="00E3529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F810ABD" wp14:editId="7C83E737">
            <wp:extent cx="5595053" cy="3209026"/>
            <wp:effectExtent l="0" t="0" r="5715" b="0"/>
            <wp:docPr id="232" name="Picture 23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Text, letter&#10;&#10;Description automatically generated"/>
                    <pic:cNvPicPr/>
                  </pic:nvPicPr>
                  <pic:blipFill>
                    <a:blip r:embed="rId216"/>
                    <a:stretch>
                      <a:fillRect/>
                    </a:stretch>
                  </pic:blipFill>
                  <pic:spPr>
                    <a:xfrm>
                      <a:off x="0" y="0"/>
                      <a:ext cx="5604760" cy="3214594"/>
                    </a:xfrm>
                    <a:prstGeom prst="rect">
                      <a:avLst/>
                    </a:prstGeom>
                  </pic:spPr>
                </pic:pic>
              </a:graphicData>
            </a:graphic>
          </wp:inline>
        </w:drawing>
      </w:r>
    </w:p>
    <w:p w14:paraId="7BDFF99E" w14:textId="3A8342D6" w:rsidR="007014D0" w:rsidRPr="004C5B96" w:rsidRDefault="00126901" w:rsidP="004C5B96">
      <w:pPr>
        <w:pStyle w:val="Caption"/>
        <w:jc w:val="center"/>
      </w:pPr>
      <w:r>
        <w:t>Appendix B</w:t>
      </w:r>
      <w:r w:rsidR="004C5B96" w:rsidRPr="00731E0F">
        <w:t>-</w:t>
      </w:r>
      <w:r w:rsidR="00262026">
        <w:t>5</w:t>
      </w:r>
      <w:r w:rsidR="004C5B96" w:rsidRPr="00731E0F">
        <w:t xml:space="preserve"> Full content of transaction sample “T</w:t>
      </w:r>
      <w:r w:rsidR="004C5B96">
        <w:t>x</w:t>
      </w:r>
      <w:r w:rsidR="00262026">
        <w:t>5</w:t>
      </w:r>
      <w:r w:rsidR="004C5B96">
        <w:t>”</w:t>
      </w:r>
    </w:p>
    <w:p w14:paraId="1D5A12D2" w14:textId="7DD56675" w:rsidR="007014D0" w:rsidRDefault="007E7595"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EC8835F" wp14:editId="7F98E990">
            <wp:extent cx="5626100" cy="7608498"/>
            <wp:effectExtent l="0" t="0" r="0" b="0"/>
            <wp:docPr id="233" name="Picture 233"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Text, table&#10;&#10;Description automatically generated with medium confidence"/>
                    <pic:cNvPicPr/>
                  </pic:nvPicPr>
                  <pic:blipFill rotWithShape="1">
                    <a:blip r:embed="rId217"/>
                    <a:srcRect b="331"/>
                    <a:stretch/>
                  </pic:blipFill>
                  <pic:spPr bwMode="auto">
                    <a:xfrm>
                      <a:off x="0" y="0"/>
                      <a:ext cx="5633470" cy="7618465"/>
                    </a:xfrm>
                    <a:prstGeom prst="rect">
                      <a:avLst/>
                    </a:prstGeom>
                    <a:ln>
                      <a:noFill/>
                    </a:ln>
                    <a:extLst>
                      <a:ext uri="{53640926-AAD7-44D8-BBD7-CCE9431645EC}">
                        <a14:shadowObscured xmlns:a14="http://schemas.microsoft.com/office/drawing/2010/main"/>
                      </a:ext>
                    </a:extLst>
                  </pic:spPr>
                </pic:pic>
              </a:graphicData>
            </a:graphic>
          </wp:inline>
        </w:drawing>
      </w:r>
    </w:p>
    <w:p w14:paraId="173DFD90" w14:textId="01C97391" w:rsidR="004C5B96" w:rsidRDefault="003370C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863306F" wp14:editId="2BFB6E1C">
            <wp:extent cx="4991100" cy="8108830"/>
            <wp:effectExtent l="0" t="0" r="0" b="6985"/>
            <wp:docPr id="234" name="Picture 2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Table&#10;&#10;Description automatically generated"/>
                    <pic:cNvPicPr/>
                  </pic:nvPicPr>
                  <pic:blipFill rotWithShape="1">
                    <a:blip r:embed="rId218"/>
                    <a:srcRect b="663"/>
                    <a:stretch/>
                  </pic:blipFill>
                  <pic:spPr bwMode="auto">
                    <a:xfrm>
                      <a:off x="0" y="0"/>
                      <a:ext cx="4991100" cy="8108830"/>
                    </a:xfrm>
                    <a:prstGeom prst="rect">
                      <a:avLst/>
                    </a:prstGeom>
                    <a:ln>
                      <a:noFill/>
                    </a:ln>
                    <a:extLst>
                      <a:ext uri="{53640926-AAD7-44D8-BBD7-CCE9431645EC}">
                        <a14:shadowObscured xmlns:a14="http://schemas.microsoft.com/office/drawing/2010/main"/>
                      </a:ext>
                    </a:extLst>
                  </pic:spPr>
                </pic:pic>
              </a:graphicData>
            </a:graphic>
          </wp:inline>
        </w:drawing>
      </w:r>
    </w:p>
    <w:p w14:paraId="5D8AEBC0" w14:textId="11A16417" w:rsidR="004C5B96" w:rsidRDefault="00F67AA9"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78972B6" wp14:editId="4A187A02">
            <wp:extent cx="5374652" cy="8151962"/>
            <wp:effectExtent l="0" t="0" r="0" b="1905"/>
            <wp:docPr id="235" name="Picture 23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Table&#10;&#10;Description automatically generated with medium confidence"/>
                    <pic:cNvPicPr/>
                  </pic:nvPicPr>
                  <pic:blipFill>
                    <a:blip r:embed="rId219"/>
                    <a:stretch>
                      <a:fillRect/>
                    </a:stretch>
                  </pic:blipFill>
                  <pic:spPr>
                    <a:xfrm>
                      <a:off x="0" y="0"/>
                      <a:ext cx="5376412" cy="8154632"/>
                    </a:xfrm>
                    <a:prstGeom prst="rect">
                      <a:avLst/>
                    </a:prstGeom>
                  </pic:spPr>
                </pic:pic>
              </a:graphicData>
            </a:graphic>
          </wp:inline>
        </w:drawing>
      </w:r>
    </w:p>
    <w:p w14:paraId="1B8270F0" w14:textId="5C5BAB86" w:rsidR="004C5B96" w:rsidRDefault="008D20D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3D01310" wp14:editId="179A48F6">
            <wp:extent cx="5365630" cy="7896370"/>
            <wp:effectExtent l="0" t="0" r="6985" b="0"/>
            <wp:docPr id="236" name="Picture 23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descr="Table&#10;&#10;Description automatically generated with medium confidence"/>
                    <pic:cNvPicPr/>
                  </pic:nvPicPr>
                  <pic:blipFill>
                    <a:blip r:embed="rId220"/>
                    <a:stretch>
                      <a:fillRect/>
                    </a:stretch>
                  </pic:blipFill>
                  <pic:spPr>
                    <a:xfrm>
                      <a:off x="0" y="0"/>
                      <a:ext cx="5367407" cy="7898985"/>
                    </a:xfrm>
                    <a:prstGeom prst="rect">
                      <a:avLst/>
                    </a:prstGeom>
                  </pic:spPr>
                </pic:pic>
              </a:graphicData>
            </a:graphic>
          </wp:inline>
        </w:drawing>
      </w:r>
    </w:p>
    <w:p w14:paraId="7F87D99A" w14:textId="6AD3CDBB" w:rsidR="004C5B96" w:rsidRDefault="00A66AFB"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A886522" wp14:editId="5278BD8D">
            <wp:extent cx="5417388" cy="7723762"/>
            <wp:effectExtent l="0" t="0" r="0" b="0"/>
            <wp:docPr id="237" name="Picture 2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descr="Text&#10;&#10;Description automatically generated"/>
                    <pic:cNvPicPr/>
                  </pic:nvPicPr>
                  <pic:blipFill>
                    <a:blip r:embed="rId221"/>
                    <a:stretch>
                      <a:fillRect/>
                    </a:stretch>
                  </pic:blipFill>
                  <pic:spPr>
                    <a:xfrm>
                      <a:off x="0" y="0"/>
                      <a:ext cx="5419746" cy="7727124"/>
                    </a:xfrm>
                    <a:prstGeom prst="rect">
                      <a:avLst/>
                    </a:prstGeom>
                  </pic:spPr>
                </pic:pic>
              </a:graphicData>
            </a:graphic>
          </wp:inline>
        </w:drawing>
      </w:r>
    </w:p>
    <w:p w14:paraId="58E9B34E" w14:textId="3BD13FC1" w:rsidR="004C5B96" w:rsidRDefault="0064396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5879817" wp14:editId="217A7141">
            <wp:extent cx="5432241" cy="7392837"/>
            <wp:effectExtent l="0" t="0" r="0" b="0"/>
            <wp:docPr id="238" name="Picture 2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Text&#10;&#10;Description automatically generated"/>
                    <pic:cNvPicPr/>
                  </pic:nvPicPr>
                  <pic:blipFill>
                    <a:blip r:embed="rId222"/>
                    <a:stretch>
                      <a:fillRect/>
                    </a:stretch>
                  </pic:blipFill>
                  <pic:spPr>
                    <a:xfrm>
                      <a:off x="0" y="0"/>
                      <a:ext cx="5434336" cy="7395688"/>
                    </a:xfrm>
                    <a:prstGeom prst="rect">
                      <a:avLst/>
                    </a:prstGeom>
                  </pic:spPr>
                </pic:pic>
              </a:graphicData>
            </a:graphic>
          </wp:inline>
        </w:drawing>
      </w:r>
    </w:p>
    <w:p w14:paraId="13139CAB" w14:textId="421E9C63" w:rsidR="004C5B96" w:rsidRDefault="00427F1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B625895" wp14:editId="0396A74B">
            <wp:extent cx="5437624" cy="7401464"/>
            <wp:effectExtent l="0" t="0" r="0" b="9525"/>
            <wp:docPr id="239" name="Picture 23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descr="Text&#10;&#10;Description automatically generated with low confidence"/>
                    <pic:cNvPicPr/>
                  </pic:nvPicPr>
                  <pic:blipFill>
                    <a:blip r:embed="rId223"/>
                    <a:stretch>
                      <a:fillRect/>
                    </a:stretch>
                  </pic:blipFill>
                  <pic:spPr>
                    <a:xfrm>
                      <a:off x="0" y="0"/>
                      <a:ext cx="5440977" cy="7406027"/>
                    </a:xfrm>
                    <a:prstGeom prst="rect">
                      <a:avLst/>
                    </a:prstGeom>
                  </pic:spPr>
                </pic:pic>
              </a:graphicData>
            </a:graphic>
          </wp:inline>
        </w:drawing>
      </w:r>
    </w:p>
    <w:p w14:paraId="034DD770" w14:textId="74182B70" w:rsidR="004C5B96" w:rsidRDefault="004B058F"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E47547B" wp14:editId="20FC8BFE">
            <wp:extent cx="5541061" cy="7625751"/>
            <wp:effectExtent l="0" t="0" r="2540" b="0"/>
            <wp:docPr id="240" name="Picture 24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Table&#10;&#10;Description automatically generated with medium confidence"/>
                    <pic:cNvPicPr/>
                  </pic:nvPicPr>
                  <pic:blipFill>
                    <a:blip r:embed="rId224"/>
                    <a:stretch>
                      <a:fillRect/>
                    </a:stretch>
                  </pic:blipFill>
                  <pic:spPr>
                    <a:xfrm>
                      <a:off x="0" y="0"/>
                      <a:ext cx="5544048" cy="7629862"/>
                    </a:xfrm>
                    <a:prstGeom prst="rect">
                      <a:avLst/>
                    </a:prstGeom>
                  </pic:spPr>
                </pic:pic>
              </a:graphicData>
            </a:graphic>
          </wp:inline>
        </w:drawing>
      </w:r>
    </w:p>
    <w:p w14:paraId="599AD492" w14:textId="4124ABC6" w:rsidR="004C5B96" w:rsidRDefault="00976E7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6DE9B8E" wp14:editId="399D79BC">
            <wp:extent cx="5724823" cy="7573992"/>
            <wp:effectExtent l="0" t="0" r="9525" b="8255"/>
            <wp:docPr id="241" name="Picture 2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Text&#10;&#10;Description automatically generated"/>
                    <pic:cNvPicPr/>
                  </pic:nvPicPr>
                  <pic:blipFill>
                    <a:blip r:embed="rId225"/>
                    <a:stretch>
                      <a:fillRect/>
                    </a:stretch>
                  </pic:blipFill>
                  <pic:spPr>
                    <a:xfrm>
                      <a:off x="0" y="0"/>
                      <a:ext cx="5732525" cy="7584182"/>
                    </a:xfrm>
                    <a:prstGeom prst="rect">
                      <a:avLst/>
                    </a:prstGeom>
                  </pic:spPr>
                </pic:pic>
              </a:graphicData>
            </a:graphic>
          </wp:inline>
        </w:drawing>
      </w:r>
    </w:p>
    <w:p w14:paraId="240169EC" w14:textId="1DE40285" w:rsidR="004C5B96" w:rsidRDefault="00F762A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F41745E" wp14:editId="6FFF2075">
            <wp:extent cx="5396100" cy="3001992"/>
            <wp:effectExtent l="0" t="0" r="0" b="8255"/>
            <wp:docPr id="242" name="Picture 2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Text, letter&#10;&#10;Description automatically generated"/>
                    <pic:cNvPicPr/>
                  </pic:nvPicPr>
                  <pic:blipFill>
                    <a:blip r:embed="rId226"/>
                    <a:stretch>
                      <a:fillRect/>
                    </a:stretch>
                  </pic:blipFill>
                  <pic:spPr>
                    <a:xfrm>
                      <a:off x="0" y="0"/>
                      <a:ext cx="5400246" cy="3004298"/>
                    </a:xfrm>
                    <a:prstGeom prst="rect">
                      <a:avLst/>
                    </a:prstGeom>
                  </pic:spPr>
                </pic:pic>
              </a:graphicData>
            </a:graphic>
          </wp:inline>
        </w:drawing>
      </w:r>
    </w:p>
    <w:p w14:paraId="1BBAE05C" w14:textId="3D44899C" w:rsidR="007014D0" w:rsidRPr="002C6631" w:rsidRDefault="00126901" w:rsidP="004C5B96">
      <w:pPr>
        <w:pStyle w:val="Caption"/>
        <w:jc w:val="center"/>
        <w:rPr>
          <w:rFonts w:cstheme="minorBidi"/>
          <w:color w:val="FF0000"/>
          <w:sz w:val="28"/>
          <w:cs/>
        </w:rPr>
      </w:pPr>
      <w:r>
        <w:t>Appendix B</w:t>
      </w:r>
      <w:r w:rsidR="004C5B96" w:rsidRPr="00731E0F">
        <w:t>-</w:t>
      </w:r>
      <w:r w:rsidR="0009616F">
        <w:t>6</w:t>
      </w:r>
      <w:r w:rsidR="004C5B96" w:rsidRPr="00731E0F">
        <w:t xml:space="preserve"> Full content of transaction sample “T</w:t>
      </w:r>
      <w:r w:rsidR="004C5B96">
        <w:t>x</w:t>
      </w:r>
      <w:r w:rsidR="0009616F">
        <w:t>6</w:t>
      </w:r>
      <w:r w:rsidR="004C5B96">
        <w:t>”</w:t>
      </w:r>
    </w:p>
    <w:p w14:paraId="7D037769" w14:textId="14F4B7F9" w:rsidR="007014D0" w:rsidRDefault="00371F6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B428A2D" wp14:editId="5E703B17">
            <wp:extent cx="5636895" cy="7444596"/>
            <wp:effectExtent l="0" t="0" r="1905" b="4445"/>
            <wp:docPr id="243" name="Picture 24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Text&#10;&#10;Description automatically generated with medium confidence"/>
                    <pic:cNvPicPr/>
                  </pic:nvPicPr>
                  <pic:blipFill rotWithShape="1">
                    <a:blip r:embed="rId227"/>
                    <a:srcRect b="454"/>
                    <a:stretch/>
                  </pic:blipFill>
                  <pic:spPr bwMode="auto">
                    <a:xfrm>
                      <a:off x="0" y="0"/>
                      <a:ext cx="5641842" cy="7451129"/>
                    </a:xfrm>
                    <a:prstGeom prst="rect">
                      <a:avLst/>
                    </a:prstGeom>
                    <a:ln>
                      <a:noFill/>
                    </a:ln>
                    <a:extLst>
                      <a:ext uri="{53640926-AAD7-44D8-BBD7-CCE9431645EC}">
                        <a14:shadowObscured xmlns:a14="http://schemas.microsoft.com/office/drawing/2010/main"/>
                      </a:ext>
                    </a:extLst>
                  </pic:spPr>
                </pic:pic>
              </a:graphicData>
            </a:graphic>
          </wp:inline>
        </w:drawing>
      </w:r>
    </w:p>
    <w:p w14:paraId="32E50E5C" w14:textId="22F3A1E9" w:rsidR="0081137A" w:rsidRDefault="0094065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7973B43" wp14:editId="7DECF003">
            <wp:extent cx="5186561" cy="8229600"/>
            <wp:effectExtent l="0" t="0" r="0" b="0"/>
            <wp:docPr id="244" name="Picture 2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Table&#10;&#10;Description automatically generated"/>
                    <pic:cNvPicPr/>
                  </pic:nvPicPr>
                  <pic:blipFill>
                    <a:blip r:embed="rId228"/>
                    <a:stretch>
                      <a:fillRect/>
                    </a:stretch>
                  </pic:blipFill>
                  <pic:spPr>
                    <a:xfrm>
                      <a:off x="0" y="0"/>
                      <a:ext cx="5190420" cy="8235724"/>
                    </a:xfrm>
                    <a:prstGeom prst="rect">
                      <a:avLst/>
                    </a:prstGeom>
                  </pic:spPr>
                </pic:pic>
              </a:graphicData>
            </a:graphic>
          </wp:inline>
        </w:drawing>
      </w:r>
    </w:p>
    <w:p w14:paraId="03A104AA" w14:textId="52718E68" w:rsidR="0081137A" w:rsidRDefault="00AA035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971101C" wp14:editId="4023666E">
            <wp:extent cx="5517898" cy="7944928"/>
            <wp:effectExtent l="0" t="0" r="6985" b="0"/>
            <wp:docPr id="245" name="Picture 24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Table&#10;&#10;Description automatically generated"/>
                    <pic:cNvPicPr/>
                  </pic:nvPicPr>
                  <pic:blipFill>
                    <a:blip r:embed="rId229"/>
                    <a:stretch>
                      <a:fillRect/>
                    </a:stretch>
                  </pic:blipFill>
                  <pic:spPr>
                    <a:xfrm>
                      <a:off x="0" y="0"/>
                      <a:ext cx="5524736" cy="7954774"/>
                    </a:xfrm>
                    <a:prstGeom prst="rect">
                      <a:avLst/>
                    </a:prstGeom>
                  </pic:spPr>
                </pic:pic>
              </a:graphicData>
            </a:graphic>
          </wp:inline>
        </w:drawing>
      </w:r>
    </w:p>
    <w:p w14:paraId="7C5233DA" w14:textId="2146E02A" w:rsidR="0081137A" w:rsidRDefault="00D247C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7127D9B" wp14:editId="27F15EE8">
            <wp:extent cx="5348690" cy="7875917"/>
            <wp:effectExtent l="0" t="0" r="4445" b="0"/>
            <wp:docPr id="246" name="Picture 24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Table&#10;&#10;Description automatically generated with medium confidence"/>
                    <pic:cNvPicPr/>
                  </pic:nvPicPr>
                  <pic:blipFill>
                    <a:blip r:embed="rId230"/>
                    <a:stretch>
                      <a:fillRect/>
                    </a:stretch>
                  </pic:blipFill>
                  <pic:spPr>
                    <a:xfrm>
                      <a:off x="0" y="0"/>
                      <a:ext cx="5350849" cy="7879096"/>
                    </a:xfrm>
                    <a:prstGeom prst="rect">
                      <a:avLst/>
                    </a:prstGeom>
                  </pic:spPr>
                </pic:pic>
              </a:graphicData>
            </a:graphic>
          </wp:inline>
        </w:drawing>
      </w:r>
    </w:p>
    <w:p w14:paraId="3184FB4C" w14:textId="63C7A9AB" w:rsidR="0081137A" w:rsidRDefault="00F160F9"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DC4E3AD" wp14:editId="0DB0C7A4">
            <wp:extent cx="5404615" cy="7712015"/>
            <wp:effectExtent l="0" t="0" r="5715" b="3810"/>
            <wp:docPr id="247" name="Picture 2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descr="Text&#10;&#10;Description automatically generated"/>
                    <pic:cNvPicPr/>
                  </pic:nvPicPr>
                  <pic:blipFill>
                    <a:blip r:embed="rId231"/>
                    <a:stretch>
                      <a:fillRect/>
                    </a:stretch>
                  </pic:blipFill>
                  <pic:spPr>
                    <a:xfrm>
                      <a:off x="0" y="0"/>
                      <a:ext cx="5408186" cy="7717110"/>
                    </a:xfrm>
                    <a:prstGeom prst="rect">
                      <a:avLst/>
                    </a:prstGeom>
                  </pic:spPr>
                </pic:pic>
              </a:graphicData>
            </a:graphic>
          </wp:inline>
        </w:drawing>
      </w:r>
    </w:p>
    <w:p w14:paraId="313D820B" w14:textId="57F46DA1" w:rsidR="0081137A" w:rsidRDefault="00DE2F8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71E987F" wp14:editId="171020A2">
            <wp:extent cx="5397831" cy="7427343"/>
            <wp:effectExtent l="0" t="0" r="0" b="2540"/>
            <wp:docPr id="248" name="Picture 24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descr="Text&#10;&#10;Description automatically generated with medium confidence"/>
                    <pic:cNvPicPr/>
                  </pic:nvPicPr>
                  <pic:blipFill>
                    <a:blip r:embed="rId232"/>
                    <a:stretch>
                      <a:fillRect/>
                    </a:stretch>
                  </pic:blipFill>
                  <pic:spPr>
                    <a:xfrm>
                      <a:off x="0" y="0"/>
                      <a:ext cx="5399239" cy="7429281"/>
                    </a:xfrm>
                    <a:prstGeom prst="rect">
                      <a:avLst/>
                    </a:prstGeom>
                  </pic:spPr>
                </pic:pic>
              </a:graphicData>
            </a:graphic>
          </wp:inline>
        </w:drawing>
      </w:r>
    </w:p>
    <w:p w14:paraId="17CC0B85" w14:textId="4AFA5AA1" w:rsidR="0081137A" w:rsidRDefault="0095279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173B745" wp14:editId="54372AFF">
            <wp:extent cx="5370420" cy="7392837"/>
            <wp:effectExtent l="0" t="0" r="1905" b="0"/>
            <wp:docPr id="249" name="Picture 2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49" descr="Table&#10;&#10;Description automatically generated"/>
                    <pic:cNvPicPr/>
                  </pic:nvPicPr>
                  <pic:blipFill>
                    <a:blip r:embed="rId233"/>
                    <a:stretch>
                      <a:fillRect/>
                    </a:stretch>
                  </pic:blipFill>
                  <pic:spPr>
                    <a:xfrm>
                      <a:off x="0" y="0"/>
                      <a:ext cx="5372088" cy="7395133"/>
                    </a:xfrm>
                    <a:prstGeom prst="rect">
                      <a:avLst/>
                    </a:prstGeom>
                  </pic:spPr>
                </pic:pic>
              </a:graphicData>
            </a:graphic>
          </wp:inline>
        </w:drawing>
      </w:r>
    </w:p>
    <w:p w14:paraId="45CCF33B" w14:textId="3E567779" w:rsidR="0081137A" w:rsidRDefault="009E729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6322A5C" wp14:editId="5041CC85">
            <wp:extent cx="5381756" cy="7504981"/>
            <wp:effectExtent l="0" t="0" r="0" b="1270"/>
            <wp:docPr id="250" name="Picture 25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descr="Table&#10;&#10;Description automatically generated with medium confidence"/>
                    <pic:cNvPicPr/>
                  </pic:nvPicPr>
                  <pic:blipFill>
                    <a:blip r:embed="rId234"/>
                    <a:stretch>
                      <a:fillRect/>
                    </a:stretch>
                  </pic:blipFill>
                  <pic:spPr>
                    <a:xfrm>
                      <a:off x="0" y="0"/>
                      <a:ext cx="5383996" cy="7508104"/>
                    </a:xfrm>
                    <a:prstGeom prst="rect">
                      <a:avLst/>
                    </a:prstGeom>
                  </pic:spPr>
                </pic:pic>
              </a:graphicData>
            </a:graphic>
          </wp:inline>
        </w:drawing>
      </w:r>
    </w:p>
    <w:p w14:paraId="224971E0" w14:textId="08073E0A" w:rsidR="0081137A" w:rsidRDefault="00BA07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8E3AB1A" wp14:editId="7B8EB572">
            <wp:extent cx="5467031" cy="7366958"/>
            <wp:effectExtent l="0" t="0" r="635" b="5715"/>
            <wp:docPr id="251" name="Picture 25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descr="Table&#10;&#10;Description automatically generated with medium confidence"/>
                    <pic:cNvPicPr/>
                  </pic:nvPicPr>
                  <pic:blipFill>
                    <a:blip r:embed="rId235"/>
                    <a:stretch>
                      <a:fillRect/>
                    </a:stretch>
                  </pic:blipFill>
                  <pic:spPr>
                    <a:xfrm>
                      <a:off x="0" y="0"/>
                      <a:ext cx="5470083" cy="7371071"/>
                    </a:xfrm>
                    <a:prstGeom prst="rect">
                      <a:avLst/>
                    </a:prstGeom>
                  </pic:spPr>
                </pic:pic>
              </a:graphicData>
            </a:graphic>
          </wp:inline>
        </w:drawing>
      </w:r>
    </w:p>
    <w:p w14:paraId="7B8FC841" w14:textId="64247987" w:rsidR="0081137A" w:rsidRPr="00DE1F25" w:rsidRDefault="0028063D" w:rsidP="00C82C3C">
      <w:pPr>
        <w:pStyle w:val="ListParagraph"/>
        <w:spacing w:line="360" w:lineRule="auto"/>
        <w:ind w:left="0"/>
        <w:rPr>
          <w:rFonts w:ascii="Times New Roman" w:hAnsi="Times New Roman"/>
          <w:color w:val="FF0000"/>
          <w:sz w:val="28"/>
          <w:cs/>
        </w:rPr>
      </w:pPr>
      <w:r>
        <w:rPr>
          <w:noProof/>
        </w:rPr>
        <w:lastRenderedPageBreak/>
        <w:drawing>
          <wp:inline distT="0" distB="0" distL="0" distR="0" wp14:anchorId="66572A40" wp14:editId="4FC8E20A">
            <wp:extent cx="5309870" cy="2916555"/>
            <wp:effectExtent l="0" t="0" r="5080" b="0"/>
            <wp:docPr id="252" name="Picture 25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descr="Text, letter&#10;&#10;Description automatically generated"/>
                    <pic:cNvPicPr/>
                  </pic:nvPicPr>
                  <pic:blipFill>
                    <a:blip r:embed="rId236"/>
                    <a:stretch>
                      <a:fillRect/>
                    </a:stretch>
                  </pic:blipFill>
                  <pic:spPr>
                    <a:xfrm>
                      <a:off x="0" y="0"/>
                      <a:ext cx="5309870" cy="2916555"/>
                    </a:xfrm>
                    <a:prstGeom prst="rect">
                      <a:avLst/>
                    </a:prstGeom>
                  </pic:spPr>
                </pic:pic>
              </a:graphicData>
            </a:graphic>
          </wp:inline>
        </w:drawing>
      </w:r>
    </w:p>
    <w:p w14:paraId="37E6446D" w14:textId="43081431" w:rsidR="007014D0" w:rsidRDefault="00126901" w:rsidP="0081137A">
      <w:pPr>
        <w:pStyle w:val="Caption"/>
        <w:jc w:val="center"/>
        <w:rPr>
          <w:color w:val="FF0000"/>
          <w:sz w:val="28"/>
        </w:rPr>
      </w:pPr>
      <w:r>
        <w:t>Appendix B</w:t>
      </w:r>
      <w:r w:rsidR="0081137A" w:rsidRPr="00731E0F">
        <w:t>-</w:t>
      </w:r>
      <w:r w:rsidR="002C6631">
        <w:rPr>
          <w:rFonts w:cstheme="minorBidi"/>
        </w:rPr>
        <w:t>7</w:t>
      </w:r>
      <w:r w:rsidR="0081137A" w:rsidRPr="00731E0F">
        <w:t xml:space="preserve"> Full content of transaction sample “T</w:t>
      </w:r>
      <w:r w:rsidR="0081137A">
        <w:t>x</w:t>
      </w:r>
      <w:r w:rsidR="002C6631">
        <w:rPr>
          <w:rFonts w:cstheme="minorBidi"/>
        </w:rPr>
        <w:t>7</w:t>
      </w:r>
      <w:r w:rsidR="0081137A">
        <w:t>”</w:t>
      </w:r>
    </w:p>
    <w:p w14:paraId="1D0EE02E" w14:textId="5F92A78C" w:rsidR="007014D0" w:rsidRPr="00FC04CD" w:rsidRDefault="00FC04CD"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8327EA7" wp14:editId="7C4EA66D">
            <wp:extent cx="5509887" cy="7427343"/>
            <wp:effectExtent l="0" t="0" r="0" b="2540"/>
            <wp:docPr id="253" name="Picture 25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able&#10;&#10;Description automatically generated"/>
                    <pic:cNvPicPr/>
                  </pic:nvPicPr>
                  <pic:blipFill>
                    <a:blip r:embed="rId237"/>
                    <a:stretch>
                      <a:fillRect/>
                    </a:stretch>
                  </pic:blipFill>
                  <pic:spPr>
                    <a:xfrm>
                      <a:off x="0" y="0"/>
                      <a:ext cx="5514376" cy="7433394"/>
                    </a:xfrm>
                    <a:prstGeom prst="rect">
                      <a:avLst/>
                    </a:prstGeom>
                  </pic:spPr>
                </pic:pic>
              </a:graphicData>
            </a:graphic>
          </wp:inline>
        </w:drawing>
      </w:r>
    </w:p>
    <w:p w14:paraId="3CE58E87" w14:textId="67B4F344" w:rsidR="00F61429" w:rsidRPr="00CF07C2" w:rsidRDefault="00CF07C2"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3E5578A" wp14:editId="305C08D3">
            <wp:extent cx="5114925" cy="8153400"/>
            <wp:effectExtent l="0" t="0" r="9525" b="0"/>
            <wp:docPr id="254" name="Picture 2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descr="Table&#10;&#10;Description automatically generated"/>
                    <pic:cNvPicPr/>
                  </pic:nvPicPr>
                  <pic:blipFill>
                    <a:blip r:embed="rId238"/>
                    <a:stretch>
                      <a:fillRect/>
                    </a:stretch>
                  </pic:blipFill>
                  <pic:spPr>
                    <a:xfrm>
                      <a:off x="0" y="0"/>
                      <a:ext cx="5114925" cy="8153400"/>
                    </a:xfrm>
                    <a:prstGeom prst="rect">
                      <a:avLst/>
                    </a:prstGeom>
                  </pic:spPr>
                </pic:pic>
              </a:graphicData>
            </a:graphic>
          </wp:inline>
        </w:drawing>
      </w:r>
    </w:p>
    <w:p w14:paraId="4B658450" w14:textId="5A74C1A2" w:rsidR="00F61429" w:rsidRDefault="00332DA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C35379F" wp14:editId="068A1206">
            <wp:extent cx="5309870" cy="7863840"/>
            <wp:effectExtent l="0" t="0" r="5080" b="3810"/>
            <wp:docPr id="255" name="Picture 25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descr="Table&#10;&#10;Description automatically generated"/>
                    <pic:cNvPicPr/>
                  </pic:nvPicPr>
                  <pic:blipFill>
                    <a:blip r:embed="rId239"/>
                    <a:stretch>
                      <a:fillRect/>
                    </a:stretch>
                  </pic:blipFill>
                  <pic:spPr>
                    <a:xfrm>
                      <a:off x="0" y="0"/>
                      <a:ext cx="5309870" cy="7863840"/>
                    </a:xfrm>
                    <a:prstGeom prst="rect">
                      <a:avLst/>
                    </a:prstGeom>
                  </pic:spPr>
                </pic:pic>
              </a:graphicData>
            </a:graphic>
          </wp:inline>
        </w:drawing>
      </w:r>
    </w:p>
    <w:p w14:paraId="70206EF9" w14:textId="678D5405" w:rsidR="00F61429" w:rsidRDefault="001451E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3DD3842" wp14:editId="5A97A439">
            <wp:extent cx="5309870" cy="8025765"/>
            <wp:effectExtent l="0" t="0" r="5080" b="0"/>
            <wp:docPr id="256" name="Picture 25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256" descr="Table&#10;&#10;Description automatically generated"/>
                    <pic:cNvPicPr/>
                  </pic:nvPicPr>
                  <pic:blipFill>
                    <a:blip r:embed="rId240"/>
                    <a:stretch>
                      <a:fillRect/>
                    </a:stretch>
                  </pic:blipFill>
                  <pic:spPr>
                    <a:xfrm>
                      <a:off x="0" y="0"/>
                      <a:ext cx="5309870" cy="8025765"/>
                    </a:xfrm>
                    <a:prstGeom prst="rect">
                      <a:avLst/>
                    </a:prstGeom>
                  </pic:spPr>
                </pic:pic>
              </a:graphicData>
            </a:graphic>
          </wp:inline>
        </w:drawing>
      </w:r>
    </w:p>
    <w:p w14:paraId="1B9DB67D" w14:textId="2D87F4D2" w:rsidR="00F61429" w:rsidRDefault="00A77E0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3C7E977" wp14:editId="6F663D30">
            <wp:extent cx="5468910" cy="7815532"/>
            <wp:effectExtent l="0" t="0" r="0" b="0"/>
            <wp:docPr id="257" name="Picture 257" descr="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Text, email&#10;&#10;Description automatically generated"/>
                    <pic:cNvPicPr/>
                  </pic:nvPicPr>
                  <pic:blipFill>
                    <a:blip r:embed="rId241"/>
                    <a:stretch>
                      <a:fillRect/>
                    </a:stretch>
                  </pic:blipFill>
                  <pic:spPr>
                    <a:xfrm>
                      <a:off x="0" y="0"/>
                      <a:ext cx="5471857" cy="7819743"/>
                    </a:xfrm>
                    <a:prstGeom prst="rect">
                      <a:avLst/>
                    </a:prstGeom>
                  </pic:spPr>
                </pic:pic>
              </a:graphicData>
            </a:graphic>
          </wp:inline>
        </w:drawing>
      </w:r>
    </w:p>
    <w:p w14:paraId="2439A09B" w14:textId="71F97552" w:rsidR="00F61429" w:rsidRDefault="0054202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A16B09F" wp14:editId="6A7117F5">
            <wp:extent cx="5351322" cy="7427343"/>
            <wp:effectExtent l="0" t="0" r="1905" b="2540"/>
            <wp:docPr id="258" name="Picture 25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Text&#10;&#10;Description automatically generated with medium confidence"/>
                    <pic:cNvPicPr/>
                  </pic:nvPicPr>
                  <pic:blipFill>
                    <a:blip r:embed="rId242"/>
                    <a:stretch>
                      <a:fillRect/>
                    </a:stretch>
                  </pic:blipFill>
                  <pic:spPr>
                    <a:xfrm>
                      <a:off x="0" y="0"/>
                      <a:ext cx="5352628" cy="7429156"/>
                    </a:xfrm>
                    <a:prstGeom prst="rect">
                      <a:avLst/>
                    </a:prstGeom>
                  </pic:spPr>
                </pic:pic>
              </a:graphicData>
            </a:graphic>
          </wp:inline>
        </w:drawing>
      </w:r>
    </w:p>
    <w:p w14:paraId="1479B8F3" w14:textId="61F32D42" w:rsidR="00F61429" w:rsidRDefault="005D5F0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91C165E" wp14:editId="2431FDC5">
            <wp:extent cx="5606912" cy="7487728"/>
            <wp:effectExtent l="0" t="0" r="0" b="0"/>
            <wp:docPr id="259" name="Picture 25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descr="Table&#10;&#10;Description automatically generated"/>
                    <pic:cNvPicPr/>
                  </pic:nvPicPr>
                  <pic:blipFill>
                    <a:blip r:embed="rId243"/>
                    <a:stretch>
                      <a:fillRect/>
                    </a:stretch>
                  </pic:blipFill>
                  <pic:spPr>
                    <a:xfrm>
                      <a:off x="0" y="0"/>
                      <a:ext cx="5610094" cy="7491978"/>
                    </a:xfrm>
                    <a:prstGeom prst="rect">
                      <a:avLst/>
                    </a:prstGeom>
                  </pic:spPr>
                </pic:pic>
              </a:graphicData>
            </a:graphic>
          </wp:inline>
        </w:drawing>
      </w:r>
    </w:p>
    <w:p w14:paraId="192DA4F6" w14:textId="3D96BECD" w:rsidR="00F61429" w:rsidRDefault="00F87AB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B229132" wp14:editId="336EEB6E">
            <wp:extent cx="5358745" cy="7410090"/>
            <wp:effectExtent l="0" t="0" r="0" b="635"/>
            <wp:docPr id="260" name="Picture 26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descr="Table&#10;&#10;Description automatically generated with medium confidence"/>
                    <pic:cNvPicPr/>
                  </pic:nvPicPr>
                  <pic:blipFill>
                    <a:blip r:embed="rId244"/>
                    <a:stretch>
                      <a:fillRect/>
                    </a:stretch>
                  </pic:blipFill>
                  <pic:spPr>
                    <a:xfrm>
                      <a:off x="0" y="0"/>
                      <a:ext cx="5359789" cy="7411534"/>
                    </a:xfrm>
                    <a:prstGeom prst="rect">
                      <a:avLst/>
                    </a:prstGeom>
                  </pic:spPr>
                </pic:pic>
              </a:graphicData>
            </a:graphic>
          </wp:inline>
        </w:drawing>
      </w:r>
    </w:p>
    <w:p w14:paraId="40A886AB" w14:textId="77A32EEB" w:rsidR="00F61429" w:rsidRDefault="00C90AF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A4BE6AE" wp14:editId="4E7F1728">
            <wp:extent cx="5469116" cy="7289321"/>
            <wp:effectExtent l="0" t="0" r="0" b="6985"/>
            <wp:docPr id="261" name="Picture 26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Table&#10;&#10;Description automatically generated"/>
                    <pic:cNvPicPr/>
                  </pic:nvPicPr>
                  <pic:blipFill>
                    <a:blip r:embed="rId245"/>
                    <a:stretch>
                      <a:fillRect/>
                    </a:stretch>
                  </pic:blipFill>
                  <pic:spPr>
                    <a:xfrm>
                      <a:off x="0" y="0"/>
                      <a:ext cx="5472677" cy="7294068"/>
                    </a:xfrm>
                    <a:prstGeom prst="rect">
                      <a:avLst/>
                    </a:prstGeom>
                  </pic:spPr>
                </pic:pic>
              </a:graphicData>
            </a:graphic>
          </wp:inline>
        </w:drawing>
      </w:r>
    </w:p>
    <w:p w14:paraId="6C6DBE16" w14:textId="66C510B9" w:rsidR="00F61429" w:rsidRDefault="00C90AF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11F6EA9" wp14:editId="71704D40">
            <wp:extent cx="5309870" cy="2918460"/>
            <wp:effectExtent l="0" t="0" r="5080" b="0"/>
            <wp:docPr id="262" name="Picture 26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 262" descr="Text, letter&#10;&#10;Description automatically generated"/>
                    <pic:cNvPicPr/>
                  </pic:nvPicPr>
                  <pic:blipFill>
                    <a:blip r:embed="rId246"/>
                    <a:stretch>
                      <a:fillRect/>
                    </a:stretch>
                  </pic:blipFill>
                  <pic:spPr>
                    <a:xfrm>
                      <a:off x="0" y="0"/>
                      <a:ext cx="5309870" cy="2918460"/>
                    </a:xfrm>
                    <a:prstGeom prst="rect">
                      <a:avLst/>
                    </a:prstGeom>
                  </pic:spPr>
                </pic:pic>
              </a:graphicData>
            </a:graphic>
          </wp:inline>
        </w:drawing>
      </w:r>
    </w:p>
    <w:p w14:paraId="47EF62AB" w14:textId="76699466" w:rsidR="007014D0" w:rsidRDefault="00126901" w:rsidP="002C6631">
      <w:pPr>
        <w:pStyle w:val="Caption"/>
        <w:jc w:val="center"/>
        <w:rPr>
          <w:color w:val="FF0000"/>
          <w:sz w:val="28"/>
        </w:rPr>
      </w:pPr>
      <w:r>
        <w:t>Appendix B</w:t>
      </w:r>
      <w:r w:rsidR="0081137A" w:rsidRPr="00731E0F">
        <w:t>-</w:t>
      </w:r>
      <w:r w:rsidR="002C6631">
        <w:rPr>
          <w:rFonts w:cstheme="minorBidi"/>
        </w:rPr>
        <w:t>8</w:t>
      </w:r>
      <w:r w:rsidR="0081137A" w:rsidRPr="00731E0F">
        <w:t xml:space="preserve"> Full content of transaction sample “T</w:t>
      </w:r>
      <w:r w:rsidR="0081137A">
        <w:t>x</w:t>
      </w:r>
      <w:r w:rsidR="002C6631">
        <w:t>8</w:t>
      </w:r>
      <w:r w:rsidR="0081137A">
        <w:t>”</w:t>
      </w:r>
    </w:p>
    <w:p w14:paraId="22B19CA2" w14:textId="4B7DCC29" w:rsidR="00E571B7" w:rsidRDefault="00CE2F2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40E11E5" wp14:editId="170E07ED">
            <wp:extent cx="5498465" cy="7194430"/>
            <wp:effectExtent l="0" t="0" r="6985" b="6985"/>
            <wp:docPr id="263" name="Picture 26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Table&#10;&#10;Description automatically generated"/>
                    <pic:cNvPicPr/>
                  </pic:nvPicPr>
                  <pic:blipFill rotWithShape="1">
                    <a:blip r:embed="rId247"/>
                    <a:srcRect b="471"/>
                    <a:stretch/>
                  </pic:blipFill>
                  <pic:spPr bwMode="auto">
                    <a:xfrm>
                      <a:off x="0" y="0"/>
                      <a:ext cx="5501843" cy="7198850"/>
                    </a:xfrm>
                    <a:prstGeom prst="rect">
                      <a:avLst/>
                    </a:prstGeom>
                    <a:ln>
                      <a:noFill/>
                    </a:ln>
                    <a:extLst>
                      <a:ext uri="{53640926-AAD7-44D8-BBD7-CCE9431645EC}">
                        <a14:shadowObscured xmlns:a14="http://schemas.microsoft.com/office/drawing/2010/main"/>
                      </a:ext>
                    </a:extLst>
                  </pic:spPr>
                </pic:pic>
              </a:graphicData>
            </a:graphic>
          </wp:inline>
        </w:drawing>
      </w:r>
    </w:p>
    <w:p w14:paraId="14DA1713" w14:textId="222223AD" w:rsidR="00941388" w:rsidRDefault="002E2AB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2BF583A" wp14:editId="51A85B46">
            <wp:extent cx="5057775" cy="8162925"/>
            <wp:effectExtent l="0" t="0" r="9525" b="9525"/>
            <wp:docPr id="264" name="Picture 26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descr="Table&#10;&#10;Description automatically generated"/>
                    <pic:cNvPicPr/>
                  </pic:nvPicPr>
                  <pic:blipFill>
                    <a:blip r:embed="rId248"/>
                    <a:stretch>
                      <a:fillRect/>
                    </a:stretch>
                  </pic:blipFill>
                  <pic:spPr>
                    <a:xfrm>
                      <a:off x="0" y="0"/>
                      <a:ext cx="5057775" cy="8162925"/>
                    </a:xfrm>
                    <a:prstGeom prst="rect">
                      <a:avLst/>
                    </a:prstGeom>
                  </pic:spPr>
                </pic:pic>
              </a:graphicData>
            </a:graphic>
          </wp:inline>
        </w:drawing>
      </w:r>
    </w:p>
    <w:p w14:paraId="15576471" w14:textId="420D889F" w:rsidR="00941388" w:rsidRDefault="002E2AB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C3F0F76" wp14:editId="33E5B79F">
            <wp:extent cx="5309870" cy="7896225"/>
            <wp:effectExtent l="0" t="0" r="5080" b="9525"/>
            <wp:docPr id="265" name="Picture 26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Table&#10;&#10;Description automatically generated"/>
                    <pic:cNvPicPr/>
                  </pic:nvPicPr>
                  <pic:blipFill>
                    <a:blip r:embed="rId249"/>
                    <a:stretch>
                      <a:fillRect/>
                    </a:stretch>
                  </pic:blipFill>
                  <pic:spPr>
                    <a:xfrm>
                      <a:off x="0" y="0"/>
                      <a:ext cx="5309870" cy="7896225"/>
                    </a:xfrm>
                    <a:prstGeom prst="rect">
                      <a:avLst/>
                    </a:prstGeom>
                  </pic:spPr>
                </pic:pic>
              </a:graphicData>
            </a:graphic>
          </wp:inline>
        </w:drawing>
      </w:r>
    </w:p>
    <w:p w14:paraId="29CBEADC" w14:textId="3207A4FA"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A50E329" wp14:editId="21B0A9AA">
            <wp:extent cx="5309870" cy="7832090"/>
            <wp:effectExtent l="0" t="0" r="5080" b="0"/>
            <wp:docPr id="266" name="Picture 266"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Picture 266" descr="Table&#10;&#10;Description automatically generated with low confidence"/>
                    <pic:cNvPicPr/>
                  </pic:nvPicPr>
                  <pic:blipFill>
                    <a:blip r:embed="rId250"/>
                    <a:stretch>
                      <a:fillRect/>
                    </a:stretch>
                  </pic:blipFill>
                  <pic:spPr>
                    <a:xfrm>
                      <a:off x="0" y="0"/>
                      <a:ext cx="5309870" cy="7832090"/>
                    </a:xfrm>
                    <a:prstGeom prst="rect">
                      <a:avLst/>
                    </a:prstGeom>
                  </pic:spPr>
                </pic:pic>
              </a:graphicData>
            </a:graphic>
          </wp:inline>
        </w:drawing>
      </w:r>
    </w:p>
    <w:p w14:paraId="7759C63C" w14:textId="6CE46084"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05796ED" wp14:editId="74582533">
            <wp:extent cx="5515332" cy="7660256"/>
            <wp:effectExtent l="0" t="0" r="9525" b="0"/>
            <wp:docPr id="267" name="Picture 26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Picture 267" descr="Text&#10;&#10;Description automatically generated with medium confidence"/>
                    <pic:cNvPicPr/>
                  </pic:nvPicPr>
                  <pic:blipFill>
                    <a:blip r:embed="rId251"/>
                    <a:stretch>
                      <a:fillRect/>
                    </a:stretch>
                  </pic:blipFill>
                  <pic:spPr>
                    <a:xfrm>
                      <a:off x="0" y="0"/>
                      <a:ext cx="5520987" cy="7668111"/>
                    </a:xfrm>
                    <a:prstGeom prst="rect">
                      <a:avLst/>
                    </a:prstGeom>
                  </pic:spPr>
                </pic:pic>
              </a:graphicData>
            </a:graphic>
          </wp:inline>
        </w:drawing>
      </w:r>
    </w:p>
    <w:p w14:paraId="290CCC83" w14:textId="77F879B9"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262B545" wp14:editId="19DA8E3B">
            <wp:extent cx="5424289" cy="7315200"/>
            <wp:effectExtent l="0" t="0" r="5080" b="0"/>
            <wp:docPr id="268" name="Picture 26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Picture 268" descr="Table&#10;&#10;Description automatically generated with low confidence"/>
                    <pic:cNvPicPr/>
                  </pic:nvPicPr>
                  <pic:blipFill>
                    <a:blip r:embed="rId252"/>
                    <a:stretch>
                      <a:fillRect/>
                    </a:stretch>
                  </pic:blipFill>
                  <pic:spPr>
                    <a:xfrm>
                      <a:off x="0" y="0"/>
                      <a:ext cx="5428375" cy="7320711"/>
                    </a:xfrm>
                    <a:prstGeom prst="rect">
                      <a:avLst/>
                    </a:prstGeom>
                  </pic:spPr>
                </pic:pic>
              </a:graphicData>
            </a:graphic>
          </wp:inline>
        </w:drawing>
      </w:r>
    </w:p>
    <w:p w14:paraId="67566B94" w14:textId="551064F1"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0FD48B1" wp14:editId="5FAC1EC5">
            <wp:extent cx="5491546" cy="7513607"/>
            <wp:effectExtent l="0" t="0" r="0" b="0"/>
            <wp:docPr id="269" name="Picture 26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Picture 269" descr="Table&#10;&#10;Description automatically generated"/>
                    <pic:cNvPicPr/>
                  </pic:nvPicPr>
                  <pic:blipFill>
                    <a:blip r:embed="rId253"/>
                    <a:stretch>
                      <a:fillRect/>
                    </a:stretch>
                  </pic:blipFill>
                  <pic:spPr>
                    <a:xfrm>
                      <a:off x="0" y="0"/>
                      <a:ext cx="5494225" cy="7517272"/>
                    </a:xfrm>
                    <a:prstGeom prst="rect">
                      <a:avLst/>
                    </a:prstGeom>
                  </pic:spPr>
                </pic:pic>
              </a:graphicData>
            </a:graphic>
          </wp:inline>
        </w:drawing>
      </w:r>
    </w:p>
    <w:p w14:paraId="22B8E03B" w14:textId="59D951B5"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12060D4" wp14:editId="1C463BB0">
            <wp:extent cx="5386045" cy="7401464"/>
            <wp:effectExtent l="0" t="0" r="5715" b="0"/>
            <wp:docPr id="270" name="Picture 27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Picture 270" descr="A picture containing table&#10;&#10;Description automatically generated"/>
                    <pic:cNvPicPr/>
                  </pic:nvPicPr>
                  <pic:blipFill>
                    <a:blip r:embed="rId254"/>
                    <a:stretch>
                      <a:fillRect/>
                    </a:stretch>
                  </pic:blipFill>
                  <pic:spPr>
                    <a:xfrm>
                      <a:off x="0" y="0"/>
                      <a:ext cx="5388113" cy="7404306"/>
                    </a:xfrm>
                    <a:prstGeom prst="rect">
                      <a:avLst/>
                    </a:prstGeom>
                  </pic:spPr>
                </pic:pic>
              </a:graphicData>
            </a:graphic>
          </wp:inline>
        </w:drawing>
      </w:r>
    </w:p>
    <w:p w14:paraId="1FCC258C" w14:textId="56088E7E"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14F4EC4" wp14:editId="79D4E892">
            <wp:extent cx="5639527" cy="7504981"/>
            <wp:effectExtent l="0" t="0" r="0" b="1270"/>
            <wp:docPr id="271" name="Picture 27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Picture 271" descr="Table&#10;&#10;Description automatically generated"/>
                    <pic:cNvPicPr/>
                  </pic:nvPicPr>
                  <pic:blipFill>
                    <a:blip r:embed="rId255"/>
                    <a:stretch>
                      <a:fillRect/>
                    </a:stretch>
                  </pic:blipFill>
                  <pic:spPr>
                    <a:xfrm>
                      <a:off x="0" y="0"/>
                      <a:ext cx="5645248" cy="7512595"/>
                    </a:xfrm>
                    <a:prstGeom prst="rect">
                      <a:avLst/>
                    </a:prstGeom>
                  </pic:spPr>
                </pic:pic>
              </a:graphicData>
            </a:graphic>
          </wp:inline>
        </w:drawing>
      </w:r>
    </w:p>
    <w:p w14:paraId="21A0E205" w14:textId="4199E3B5"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7C16F65" wp14:editId="19D52526">
            <wp:extent cx="5369203" cy="2976113"/>
            <wp:effectExtent l="0" t="0" r="3175" b="0"/>
            <wp:docPr id="272" name="Picture 27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Text, letter&#10;&#10;Description automatically generated"/>
                    <pic:cNvPicPr/>
                  </pic:nvPicPr>
                  <pic:blipFill>
                    <a:blip r:embed="rId256"/>
                    <a:stretch>
                      <a:fillRect/>
                    </a:stretch>
                  </pic:blipFill>
                  <pic:spPr>
                    <a:xfrm>
                      <a:off x="0" y="0"/>
                      <a:ext cx="5370704" cy="2976945"/>
                    </a:xfrm>
                    <a:prstGeom prst="rect">
                      <a:avLst/>
                    </a:prstGeom>
                  </pic:spPr>
                </pic:pic>
              </a:graphicData>
            </a:graphic>
          </wp:inline>
        </w:drawing>
      </w:r>
    </w:p>
    <w:p w14:paraId="366ED440" w14:textId="7F4DE3DB" w:rsidR="00E571B7" w:rsidRDefault="00126901" w:rsidP="002C6631">
      <w:pPr>
        <w:pStyle w:val="Caption"/>
        <w:jc w:val="center"/>
        <w:rPr>
          <w:color w:val="FF0000"/>
          <w:sz w:val="28"/>
        </w:rPr>
      </w:pPr>
      <w:r>
        <w:t>Appendix B</w:t>
      </w:r>
      <w:r w:rsidR="002C6631" w:rsidRPr="00731E0F">
        <w:t>-</w:t>
      </w:r>
      <w:r w:rsidR="002C6631">
        <w:rPr>
          <w:rFonts w:cstheme="minorBidi"/>
        </w:rPr>
        <w:t>9</w:t>
      </w:r>
      <w:r w:rsidR="002C6631" w:rsidRPr="00731E0F">
        <w:t xml:space="preserve"> Full content of transaction sample “T</w:t>
      </w:r>
      <w:r w:rsidR="002C6631">
        <w:t>x9”</w:t>
      </w:r>
    </w:p>
    <w:p w14:paraId="478B26E4" w14:textId="1059D59C" w:rsidR="00550A97"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1647AC4" wp14:editId="7DF65CE6">
            <wp:extent cx="5474839" cy="7272068"/>
            <wp:effectExtent l="0" t="0" r="0" b="5080"/>
            <wp:docPr id="273" name="Picture 27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Picture 273" descr="Table&#10;&#10;Description automatically generated with medium confidence"/>
                    <pic:cNvPicPr/>
                  </pic:nvPicPr>
                  <pic:blipFill>
                    <a:blip r:embed="rId257"/>
                    <a:stretch>
                      <a:fillRect/>
                    </a:stretch>
                  </pic:blipFill>
                  <pic:spPr>
                    <a:xfrm>
                      <a:off x="0" y="0"/>
                      <a:ext cx="5480047" cy="7278986"/>
                    </a:xfrm>
                    <a:prstGeom prst="rect">
                      <a:avLst/>
                    </a:prstGeom>
                  </pic:spPr>
                </pic:pic>
              </a:graphicData>
            </a:graphic>
          </wp:inline>
        </w:drawing>
      </w:r>
    </w:p>
    <w:p w14:paraId="2748B211" w14:textId="7D63B941" w:rsidR="00D33C24" w:rsidRDefault="0073248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5C6F74F" wp14:editId="6D0A85E9">
            <wp:extent cx="4905375" cy="8153400"/>
            <wp:effectExtent l="0" t="0" r="9525" b="0"/>
            <wp:docPr id="274" name="Picture 27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Picture 274" descr="Table&#10;&#10;Description automatically generated with medium confidence"/>
                    <pic:cNvPicPr/>
                  </pic:nvPicPr>
                  <pic:blipFill>
                    <a:blip r:embed="rId258"/>
                    <a:stretch>
                      <a:fillRect/>
                    </a:stretch>
                  </pic:blipFill>
                  <pic:spPr>
                    <a:xfrm>
                      <a:off x="0" y="0"/>
                      <a:ext cx="4905375" cy="8153400"/>
                    </a:xfrm>
                    <a:prstGeom prst="rect">
                      <a:avLst/>
                    </a:prstGeom>
                  </pic:spPr>
                </pic:pic>
              </a:graphicData>
            </a:graphic>
          </wp:inline>
        </w:drawing>
      </w:r>
    </w:p>
    <w:p w14:paraId="7CA35B78" w14:textId="0B92F941" w:rsidR="00D33C24" w:rsidRDefault="000A0067"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070DB3A" wp14:editId="519A84F9">
            <wp:extent cx="5309870" cy="7806905"/>
            <wp:effectExtent l="0" t="0" r="5080" b="3810"/>
            <wp:docPr id="275" name="Picture 27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Picture 275" descr="Table&#10;&#10;Description automatically generated"/>
                    <pic:cNvPicPr/>
                  </pic:nvPicPr>
                  <pic:blipFill rotWithShape="1">
                    <a:blip r:embed="rId259"/>
                    <a:srcRect b="265"/>
                    <a:stretch/>
                  </pic:blipFill>
                  <pic:spPr bwMode="auto">
                    <a:xfrm>
                      <a:off x="0" y="0"/>
                      <a:ext cx="5309870" cy="7806905"/>
                    </a:xfrm>
                    <a:prstGeom prst="rect">
                      <a:avLst/>
                    </a:prstGeom>
                    <a:ln>
                      <a:noFill/>
                    </a:ln>
                    <a:extLst>
                      <a:ext uri="{53640926-AAD7-44D8-BBD7-CCE9431645EC}">
                        <a14:shadowObscured xmlns:a14="http://schemas.microsoft.com/office/drawing/2010/main"/>
                      </a:ext>
                    </a:extLst>
                  </pic:spPr>
                </pic:pic>
              </a:graphicData>
            </a:graphic>
          </wp:inline>
        </w:drawing>
      </w:r>
    </w:p>
    <w:p w14:paraId="1179AA7D" w14:textId="33FFFA71" w:rsidR="00D33C24" w:rsidRDefault="00CA279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E377F63" wp14:editId="696FC731">
            <wp:extent cx="5309870" cy="7726045"/>
            <wp:effectExtent l="0" t="0" r="5080" b="8255"/>
            <wp:docPr id="276" name="Picture 27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Picture 276" descr="Table&#10;&#10;Description automatically generated with medium confidence"/>
                    <pic:cNvPicPr/>
                  </pic:nvPicPr>
                  <pic:blipFill>
                    <a:blip r:embed="rId260"/>
                    <a:stretch>
                      <a:fillRect/>
                    </a:stretch>
                  </pic:blipFill>
                  <pic:spPr>
                    <a:xfrm>
                      <a:off x="0" y="0"/>
                      <a:ext cx="5309870" cy="7726045"/>
                    </a:xfrm>
                    <a:prstGeom prst="rect">
                      <a:avLst/>
                    </a:prstGeom>
                  </pic:spPr>
                </pic:pic>
              </a:graphicData>
            </a:graphic>
          </wp:inline>
        </w:drawing>
      </w:r>
    </w:p>
    <w:p w14:paraId="2588FFBB" w14:textId="62940F9F" w:rsidR="00D33C24" w:rsidRDefault="00F24AF5"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52836DA" wp14:editId="34236090">
            <wp:extent cx="5426070" cy="7453222"/>
            <wp:effectExtent l="0" t="0" r="3810" b="0"/>
            <wp:docPr id="277" name="Picture 27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Picture 277" descr="Text&#10;&#10;Description automatically generated"/>
                    <pic:cNvPicPr/>
                  </pic:nvPicPr>
                  <pic:blipFill>
                    <a:blip r:embed="rId261"/>
                    <a:stretch>
                      <a:fillRect/>
                    </a:stretch>
                  </pic:blipFill>
                  <pic:spPr>
                    <a:xfrm>
                      <a:off x="0" y="0"/>
                      <a:ext cx="5431308" cy="7460416"/>
                    </a:xfrm>
                    <a:prstGeom prst="rect">
                      <a:avLst/>
                    </a:prstGeom>
                  </pic:spPr>
                </pic:pic>
              </a:graphicData>
            </a:graphic>
          </wp:inline>
        </w:drawing>
      </w:r>
    </w:p>
    <w:p w14:paraId="7A130CE6" w14:textId="583C28FD" w:rsidR="00D33C24" w:rsidRDefault="0054545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6FD6022" wp14:editId="769B1DCE">
            <wp:extent cx="5574524" cy="7470475"/>
            <wp:effectExtent l="0" t="0" r="7620" b="0"/>
            <wp:docPr id="278" name="Picture 27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Picture 278" descr="Text&#10;&#10;Description automatically generated"/>
                    <pic:cNvPicPr/>
                  </pic:nvPicPr>
                  <pic:blipFill>
                    <a:blip r:embed="rId262"/>
                    <a:stretch>
                      <a:fillRect/>
                    </a:stretch>
                  </pic:blipFill>
                  <pic:spPr>
                    <a:xfrm>
                      <a:off x="0" y="0"/>
                      <a:ext cx="5577782" cy="7474841"/>
                    </a:xfrm>
                    <a:prstGeom prst="rect">
                      <a:avLst/>
                    </a:prstGeom>
                  </pic:spPr>
                </pic:pic>
              </a:graphicData>
            </a:graphic>
          </wp:inline>
        </w:drawing>
      </w:r>
    </w:p>
    <w:p w14:paraId="7BB126D0" w14:textId="6613E11E" w:rsidR="00D33C24" w:rsidRDefault="00951CBB"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3B03AD4" wp14:editId="136A67A7">
            <wp:extent cx="5383610" cy="7375585"/>
            <wp:effectExtent l="0" t="0" r="7620" b="0"/>
            <wp:docPr id="279" name="Picture 27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Picture 279" descr="Table&#10;&#10;Description automatically generated with medium confidence"/>
                    <pic:cNvPicPr/>
                  </pic:nvPicPr>
                  <pic:blipFill>
                    <a:blip r:embed="rId263"/>
                    <a:stretch>
                      <a:fillRect/>
                    </a:stretch>
                  </pic:blipFill>
                  <pic:spPr>
                    <a:xfrm>
                      <a:off x="0" y="0"/>
                      <a:ext cx="5384654" cy="7377015"/>
                    </a:xfrm>
                    <a:prstGeom prst="rect">
                      <a:avLst/>
                    </a:prstGeom>
                  </pic:spPr>
                </pic:pic>
              </a:graphicData>
            </a:graphic>
          </wp:inline>
        </w:drawing>
      </w:r>
    </w:p>
    <w:p w14:paraId="69BBFE0D" w14:textId="5F859DFE" w:rsidR="00D33C24" w:rsidRDefault="002F6E0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40B10C9" wp14:editId="7794D0E5">
            <wp:extent cx="5384746" cy="7341079"/>
            <wp:effectExtent l="0" t="0" r="6985" b="0"/>
            <wp:docPr id="280" name="Picture 28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Picture 280" descr="Table&#10;&#10;Description automatically generated with medium confidence"/>
                    <pic:cNvPicPr/>
                  </pic:nvPicPr>
                  <pic:blipFill>
                    <a:blip r:embed="rId264"/>
                    <a:stretch>
                      <a:fillRect/>
                    </a:stretch>
                  </pic:blipFill>
                  <pic:spPr>
                    <a:xfrm>
                      <a:off x="0" y="0"/>
                      <a:ext cx="5389344" cy="7347348"/>
                    </a:xfrm>
                    <a:prstGeom prst="rect">
                      <a:avLst/>
                    </a:prstGeom>
                  </pic:spPr>
                </pic:pic>
              </a:graphicData>
            </a:graphic>
          </wp:inline>
        </w:drawing>
      </w:r>
    </w:p>
    <w:p w14:paraId="441ACF6F" w14:textId="72AF6D2C" w:rsidR="00D33C24" w:rsidRDefault="006C03D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EFC141D" wp14:editId="24B50BFF">
            <wp:extent cx="5585834" cy="7401464"/>
            <wp:effectExtent l="0" t="0" r="0" b="9525"/>
            <wp:docPr id="281" name="Picture 28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Picture 281" descr="Table&#10;&#10;Description automatically generated with medium confidence"/>
                    <pic:cNvPicPr/>
                  </pic:nvPicPr>
                  <pic:blipFill>
                    <a:blip r:embed="rId265"/>
                    <a:stretch>
                      <a:fillRect/>
                    </a:stretch>
                  </pic:blipFill>
                  <pic:spPr>
                    <a:xfrm>
                      <a:off x="0" y="0"/>
                      <a:ext cx="5589095" cy="7405785"/>
                    </a:xfrm>
                    <a:prstGeom prst="rect">
                      <a:avLst/>
                    </a:prstGeom>
                  </pic:spPr>
                </pic:pic>
              </a:graphicData>
            </a:graphic>
          </wp:inline>
        </w:drawing>
      </w:r>
    </w:p>
    <w:p w14:paraId="018F9C0F" w14:textId="0B9DC489" w:rsidR="00D33C24" w:rsidRDefault="00D26A6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E897457" wp14:editId="1A4F6ED0">
            <wp:extent cx="5372010" cy="3045124"/>
            <wp:effectExtent l="0" t="0" r="635" b="3175"/>
            <wp:docPr id="282" name="Picture 28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Picture 282" descr="Text, letter&#10;&#10;Description automatically generated"/>
                    <pic:cNvPicPr/>
                  </pic:nvPicPr>
                  <pic:blipFill>
                    <a:blip r:embed="rId266"/>
                    <a:stretch>
                      <a:fillRect/>
                    </a:stretch>
                  </pic:blipFill>
                  <pic:spPr>
                    <a:xfrm>
                      <a:off x="0" y="0"/>
                      <a:ext cx="5373365" cy="3045892"/>
                    </a:xfrm>
                    <a:prstGeom prst="rect">
                      <a:avLst/>
                    </a:prstGeom>
                  </pic:spPr>
                </pic:pic>
              </a:graphicData>
            </a:graphic>
          </wp:inline>
        </w:drawing>
      </w:r>
    </w:p>
    <w:p w14:paraId="25F29104" w14:textId="1A6AC8F7" w:rsidR="002C6631" w:rsidRDefault="00126901" w:rsidP="002C6631">
      <w:pPr>
        <w:pStyle w:val="Caption"/>
        <w:jc w:val="center"/>
        <w:rPr>
          <w:color w:val="FF0000"/>
          <w:sz w:val="28"/>
        </w:rPr>
      </w:pPr>
      <w:r>
        <w:t>Appendix B</w:t>
      </w:r>
      <w:r w:rsidR="002C6631" w:rsidRPr="00731E0F">
        <w:t>-</w:t>
      </w:r>
      <w:r w:rsidR="002C6631">
        <w:rPr>
          <w:rFonts w:cstheme="minorBidi"/>
        </w:rPr>
        <w:t>10</w:t>
      </w:r>
      <w:r w:rsidR="002C6631" w:rsidRPr="00731E0F">
        <w:t xml:space="preserve"> Full content of transaction sample “T</w:t>
      </w:r>
      <w:r w:rsidR="002C6631">
        <w:t>x10”</w:t>
      </w:r>
    </w:p>
    <w:p w14:paraId="7E3081DA" w14:textId="106AA2BB" w:rsidR="002C6631" w:rsidRDefault="002C6631" w:rsidP="00C82C3C">
      <w:pPr>
        <w:pStyle w:val="ListParagraph"/>
        <w:spacing w:line="360" w:lineRule="auto"/>
        <w:ind w:left="0"/>
        <w:rPr>
          <w:rFonts w:ascii="Times New Roman" w:hAnsi="Times New Roman" w:cs="Times New Roman"/>
          <w:color w:val="FF0000"/>
          <w:sz w:val="28"/>
        </w:rPr>
      </w:pPr>
    </w:p>
    <w:p w14:paraId="65F186F8" w14:textId="7DD3CA48" w:rsidR="00D33C24" w:rsidRDefault="00D33C24" w:rsidP="00C82C3C">
      <w:pPr>
        <w:pStyle w:val="ListParagraph"/>
        <w:spacing w:line="360" w:lineRule="auto"/>
        <w:ind w:left="0"/>
        <w:rPr>
          <w:rFonts w:ascii="Times New Roman" w:hAnsi="Times New Roman" w:cs="Times New Roman"/>
          <w:color w:val="FF0000"/>
          <w:sz w:val="28"/>
        </w:rPr>
      </w:pPr>
    </w:p>
    <w:p w14:paraId="41042577" w14:textId="571E2311" w:rsidR="00D33C24" w:rsidRDefault="00D33C24" w:rsidP="00C82C3C">
      <w:pPr>
        <w:pStyle w:val="ListParagraph"/>
        <w:spacing w:line="360" w:lineRule="auto"/>
        <w:ind w:left="0"/>
        <w:rPr>
          <w:rFonts w:ascii="Times New Roman" w:hAnsi="Times New Roman" w:cs="Times New Roman"/>
          <w:color w:val="FF0000"/>
          <w:sz w:val="28"/>
        </w:rPr>
      </w:pPr>
    </w:p>
    <w:p w14:paraId="3A341F0A" w14:textId="7C9790A1" w:rsidR="00D33C24" w:rsidRDefault="00D33C24" w:rsidP="00C82C3C">
      <w:pPr>
        <w:pStyle w:val="ListParagraph"/>
        <w:spacing w:line="360" w:lineRule="auto"/>
        <w:ind w:left="0"/>
        <w:rPr>
          <w:rFonts w:ascii="Times New Roman" w:hAnsi="Times New Roman" w:cs="Times New Roman"/>
          <w:color w:val="FF0000"/>
          <w:sz w:val="28"/>
        </w:rPr>
      </w:pPr>
    </w:p>
    <w:p w14:paraId="5D947410" w14:textId="23356228" w:rsidR="00D33C24" w:rsidRDefault="00D33C24" w:rsidP="00C82C3C">
      <w:pPr>
        <w:pStyle w:val="ListParagraph"/>
        <w:spacing w:line="360" w:lineRule="auto"/>
        <w:ind w:left="0"/>
        <w:rPr>
          <w:rFonts w:ascii="Times New Roman" w:hAnsi="Times New Roman" w:cs="Times New Roman"/>
          <w:color w:val="FF0000"/>
          <w:sz w:val="28"/>
        </w:rPr>
      </w:pPr>
    </w:p>
    <w:p w14:paraId="520351ED" w14:textId="646AD02E" w:rsidR="00D33C24" w:rsidRDefault="00D33C24" w:rsidP="00C82C3C">
      <w:pPr>
        <w:pStyle w:val="ListParagraph"/>
        <w:spacing w:line="360" w:lineRule="auto"/>
        <w:ind w:left="0"/>
        <w:rPr>
          <w:rFonts w:ascii="Times New Roman" w:hAnsi="Times New Roman" w:cs="Times New Roman"/>
          <w:color w:val="FF0000"/>
          <w:sz w:val="28"/>
        </w:rPr>
      </w:pPr>
    </w:p>
    <w:p w14:paraId="70C161CE" w14:textId="45D207A8" w:rsidR="00D33C24" w:rsidRDefault="00D33C24" w:rsidP="00C82C3C">
      <w:pPr>
        <w:pStyle w:val="ListParagraph"/>
        <w:spacing w:line="360" w:lineRule="auto"/>
        <w:ind w:left="0"/>
        <w:rPr>
          <w:rFonts w:ascii="Times New Roman" w:hAnsi="Times New Roman" w:cs="Times New Roman"/>
          <w:color w:val="FF0000"/>
          <w:sz w:val="28"/>
        </w:rPr>
      </w:pPr>
    </w:p>
    <w:p w14:paraId="257CA08F" w14:textId="39285056" w:rsidR="00D33C24" w:rsidRDefault="00D33C24" w:rsidP="00C82C3C">
      <w:pPr>
        <w:pStyle w:val="ListParagraph"/>
        <w:spacing w:line="360" w:lineRule="auto"/>
        <w:ind w:left="0"/>
        <w:rPr>
          <w:rFonts w:ascii="Times New Roman" w:hAnsi="Times New Roman" w:cs="Times New Roman"/>
          <w:color w:val="FF0000"/>
          <w:sz w:val="28"/>
        </w:rPr>
      </w:pPr>
    </w:p>
    <w:p w14:paraId="5A9ECA88" w14:textId="18CCB4B3" w:rsidR="00D33C24" w:rsidRDefault="00D33C24" w:rsidP="00C82C3C">
      <w:pPr>
        <w:pStyle w:val="ListParagraph"/>
        <w:spacing w:line="360" w:lineRule="auto"/>
        <w:ind w:left="0"/>
        <w:rPr>
          <w:rFonts w:ascii="Times New Roman" w:hAnsi="Times New Roman" w:cs="Times New Roman"/>
          <w:color w:val="FF0000"/>
          <w:sz w:val="28"/>
        </w:rPr>
      </w:pPr>
    </w:p>
    <w:p w14:paraId="003D0315" w14:textId="3FABFE1E" w:rsidR="00D33C24" w:rsidRDefault="00D33C24" w:rsidP="00C82C3C">
      <w:pPr>
        <w:pStyle w:val="ListParagraph"/>
        <w:spacing w:line="360" w:lineRule="auto"/>
        <w:ind w:left="0"/>
        <w:rPr>
          <w:rFonts w:ascii="Times New Roman" w:hAnsi="Times New Roman" w:cs="Times New Roman"/>
          <w:color w:val="FF0000"/>
          <w:sz w:val="28"/>
        </w:rPr>
      </w:pPr>
    </w:p>
    <w:p w14:paraId="4440954C" w14:textId="7CAC6903" w:rsidR="00D33C24" w:rsidRDefault="00D33C24" w:rsidP="00C82C3C">
      <w:pPr>
        <w:pStyle w:val="ListParagraph"/>
        <w:spacing w:line="360" w:lineRule="auto"/>
        <w:ind w:left="0"/>
        <w:rPr>
          <w:rFonts w:ascii="Times New Roman" w:hAnsi="Times New Roman" w:cs="Times New Roman"/>
          <w:color w:val="FF0000"/>
          <w:sz w:val="28"/>
        </w:rPr>
      </w:pPr>
    </w:p>
    <w:p w14:paraId="7D458136" w14:textId="6E7AEED3" w:rsidR="00D33C24" w:rsidRDefault="00D33C24" w:rsidP="00C82C3C">
      <w:pPr>
        <w:pStyle w:val="ListParagraph"/>
        <w:spacing w:line="360" w:lineRule="auto"/>
        <w:ind w:left="0"/>
        <w:rPr>
          <w:rFonts w:ascii="Times New Roman" w:hAnsi="Times New Roman" w:cs="Times New Roman"/>
          <w:color w:val="FF0000"/>
          <w:sz w:val="28"/>
        </w:rPr>
      </w:pPr>
    </w:p>
    <w:p w14:paraId="35A923F4" w14:textId="77777777" w:rsidR="00E55D53" w:rsidRDefault="00E55D53" w:rsidP="00C82C3C">
      <w:pPr>
        <w:pStyle w:val="ListParagraph"/>
        <w:spacing w:line="360" w:lineRule="auto"/>
        <w:ind w:left="0"/>
        <w:rPr>
          <w:rFonts w:ascii="Times New Roman" w:hAnsi="Times New Roman" w:cs="Times New Roman"/>
          <w:color w:val="FF0000"/>
          <w:sz w:val="28"/>
        </w:rPr>
        <w:sectPr w:rsidR="00E55D53" w:rsidSect="008C5EA2">
          <w:headerReference w:type="even" r:id="rId267"/>
          <w:pgSz w:w="11906" w:h="16838"/>
          <w:pgMar w:top="2126" w:right="1418" w:bottom="1418" w:left="2126" w:header="720" w:footer="720" w:gutter="0"/>
          <w:cols w:space="720"/>
          <w:docGrid w:linePitch="360"/>
        </w:sectPr>
      </w:pPr>
    </w:p>
    <w:p w14:paraId="2C92C93C" w14:textId="41B0EEE0" w:rsidR="00DD05AD" w:rsidRDefault="00D33C24" w:rsidP="00DD05AD">
      <w:pPr>
        <w:pStyle w:val="Heading3"/>
        <w:ind w:left="0"/>
      </w:pPr>
      <w:r>
        <w:lastRenderedPageBreak/>
        <w:t xml:space="preserve">B. </w:t>
      </w:r>
      <w:r w:rsidR="00DD05AD">
        <w:t>Experiment Result for Section 4.4.2</w:t>
      </w:r>
    </w:p>
    <w:p w14:paraId="27B5D6FB" w14:textId="7EC25A42" w:rsidR="00BD692C" w:rsidRDefault="00E55D53" w:rsidP="00BD692C">
      <w:r>
        <w:t>Raw data for Section 4.4.2.1 with minimum search keywords</w:t>
      </w:r>
    </w:p>
    <w:p w14:paraId="010DA53E" w14:textId="77777777" w:rsidR="00E55D53" w:rsidRDefault="00E55D53" w:rsidP="00BD692C"/>
    <w:tbl>
      <w:tblPr>
        <w:tblStyle w:val="TableGrid"/>
        <w:tblW w:w="0" w:type="auto"/>
        <w:tblLook w:val="04A0" w:firstRow="1" w:lastRow="0" w:firstColumn="1" w:lastColumn="0" w:noHBand="0" w:noVBand="1"/>
      </w:tblPr>
      <w:tblGrid>
        <w:gridCol w:w="1120"/>
        <w:gridCol w:w="1129"/>
        <w:gridCol w:w="1129"/>
        <w:gridCol w:w="1129"/>
        <w:gridCol w:w="1129"/>
        <w:gridCol w:w="1129"/>
        <w:gridCol w:w="1129"/>
        <w:gridCol w:w="1129"/>
        <w:gridCol w:w="1129"/>
        <w:gridCol w:w="1129"/>
        <w:gridCol w:w="1129"/>
      </w:tblGrid>
      <w:tr w:rsidR="00C3641C" w:rsidRPr="00E55D53" w14:paraId="2BB4C89C" w14:textId="77777777" w:rsidTr="009D77C9">
        <w:trPr>
          <w:trHeight w:val="261"/>
        </w:trPr>
        <w:tc>
          <w:tcPr>
            <w:tcW w:w="1120" w:type="dxa"/>
          </w:tcPr>
          <w:p w14:paraId="54A86B98" w14:textId="77777777" w:rsidR="00C3641C" w:rsidRPr="00E55D53" w:rsidRDefault="00C3641C" w:rsidP="00E55D53"/>
        </w:tc>
        <w:tc>
          <w:tcPr>
            <w:tcW w:w="1129" w:type="dxa"/>
            <w:noWrap/>
            <w:hideMark/>
          </w:tcPr>
          <w:p w14:paraId="7C4A877D" w14:textId="792D29C5" w:rsidR="00C3641C" w:rsidRPr="00E55D53" w:rsidRDefault="00C3641C" w:rsidP="00E55D53">
            <w:r w:rsidRPr="00E55D53">
              <w:t>Tx01</w:t>
            </w:r>
          </w:p>
        </w:tc>
        <w:tc>
          <w:tcPr>
            <w:tcW w:w="1129" w:type="dxa"/>
            <w:noWrap/>
            <w:hideMark/>
          </w:tcPr>
          <w:p w14:paraId="523CCBDB" w14:textId="77777777" w:rsidR="00C3641C" w:rsidRPr="00E55D53" w:rsidRDefault="00C3641C" w:rsidP="00E55D53">
            <w:r w:rsidRPr="00E55D53">
              <w:t>Tx02</w:t>
            </w:r>
          </w:p>
        </w:tc>
        <w:tc>
          <w:tcPr>
            <w:tcW w:w="1129" w:type="dxa"/>
            <w:noWrap/>
            <w:hideMark/>
          </w:tcPr>
          <w:p w14:paraId="01657DBC" w14:textId="77777777" w:rsidR="00C3641C" w:rsidRPr="00E55D53" w:rsidRDefault="00C3641C" w:rsidP="00E55D53">
            <w:r w:rsidRPr="00E55D53">
              <w:t>Tx03</w:t>
            </w:r>
          </w:p>
        </w:tc>
        <w:tc>
          <w:tcPr>
            <w:tcW w:w="1129" w:type="dxa"/>
            <w:noWrap/>
            <w:hideMark/>
          </w:tcPr>
          <w:p w14:paraId="2D953B5D" w14:textId="77777777" w:rsidR="00C3641C" w:rsidRPr="00E55D53" w:rsidRDefault="00C3641C" w:rsidP="00E55D53">
            <w:r w:rsidRPr="00E55D53">
              <w:t>Tx04</w:t>
            </w:r>
          </w:p>
        </w:tc>
        <w:tc>
          <w:tcPr>
            <w:tcW w:w="1129" w:type="dxa"/>
            <w:noWrap/>
            <w:hideMark/>
          </w:tcPr>
          <w:p w14:paraId="51131CC0" w14:textId="77777777" w:rsidR="00C3641C" w:rsidRPr="00E55D53" w:rsidRDefault="00C3641C" w:rsidP="00E55D53">
            <w:r w:rsidRPr="00E55D53">
              <w:t>Tx05</w:t>
            </w:r>
          </w:p>
        </w:tc>
        <w:tc>
          <w:tcPr>
            <w:tcW w:w="1129" w:type="dxa"/>
            <w:noWrap/>
            <w:hideMark/>
          </w:tcPr>
          <w:p w14:paraId="6542DF68" w14:textId="77777777" w:rsidR="00C3641C" w:rsidRPr="00E55D53" w:rsidRDefault="00C3641C" w:rsidP="00E55D53">
            <w:r w:rsidRPr="00E55D53">
              <w:t>Tx06</w:t>
            </w:r>
          </w:p>
        </w:tc>
        <w:tc>
          <w:tcPr>
            <w:tcW w:w="1129" w:type="dxa"/>
            <w:noWrap/>
            <w:hideMark/>
          </w:tcPr>
          <w:p w14:paraId="51817F48" w14:textId="77777777" w:rsidR="00C3641C" w:rsidRPr="00E55D53" w:rsidRDefault="00C3641C" w:rsidP="00E55D53">
            <w:r w:rsidRPr="00E55D53">
              <w:t>Tx07</w:t>
            </w:r>
          </w:p>
        </w:tc>
        <w:tc>
          <w:tcPr>
            <w:tcW w:w="1129" w:type="dxa"/>
            <w:noWrap/>
            <w:hideMark/>
          </w:tcPr>
          <w:p w14:paraId="6FFCD993" w14:textId="77777777" w:rsidR="00C3641C" w:rsidRPr="00E55D53" w:rsidRDefault="00C3641C" w:rsidP="00E55D53">
            <w:r w:rsidRPr="00E55D53">
              <w:t>Tx08</w:t>
            </w:r>
          </w:p>
        </w:tc>
        <w:tc>
          <w:tcPr>
            <w:tcW w:w="1129" w:type="dxa"/>
            <w:noWrap/>
            <w:hideMark/>
          </w:tcPr>
          <w:p w14:paraId="5233D63C" w14:textId="77777777" w:rsidR="00C3641C" w:rsidRPr="00E55D53" w:rsidRDefault="00C3641C" w:rsidP="00E55D53">
            <w:r w:rsidRPr="00E55D53">
              <w:t>Tx09</w:t>
            </w:r>
          </w:p>
        </w:tc>
        <w:tc>
          <w:tcPr>
            <w:tcW w:w="1129" w:type="dxa"/>
            <w:noWrap/>
            <w:hideMark/>
          </w:tcPr>
          <w:p w14:paraId="29AEA320" w14:textId="77777777" w:rsidR="00C3641C" w:rsidRPr="00E55D53" w:rsidRDefault="00C3641C" w:rsidP="00E55D53">
            <w:r w:rsidRPr="00E55D53">
              <w:t>Tx10</w:t>
            </w:r>
          </w:p>
        </w:tc>
      </w:tr>
      <w:tr w:rsidR="00C3641C" w:rsidRPr="00E55D53" w14:paraId="0296A87A" w14:textId="77777777" w:rsidTr="009D77C9">
        <w:trPr>
          <w:trHeight w:val="261"/>
        </w:trPr>
        <w:tc>
          <w:tcPr>
            <w:tcW w:w="1120" w:type="dxa"/>
            <w:vMerge w:val="restart"/>
          </w:tcPr>
          <w:p w14:paraId="63EB1F16" w14:textId="47D616B9" w:rsidR="00C3641C" w:rsidRPr="00E55D53" w:rsidRDefault="00C3641C" w:rsidP="00E55D53">
            <w:r>
              <w:t>Process Time</w:t>
            </w:r>
          </w:p>
        </w:tc>
        <w:tc>
          <w:tcPr>
            <w:tcW w:w="1129" w:type="dxa"/>
            <w:noWrap/>
            <w:hideMark/>
          </w:tcPr>
          <w:p w14:paraId="5180D52C" w14:textId="5C3477F7" w:rsidR="00C3641C" w:rsidRPr="00E55D53" w:rsidRDefault="00C3641C" w:rsidP="00E55D53">
            <w:r w:rsidRPr="00E55D53">
              <w:t>361.5501</w:t>
            </w:r>
          </w:p>
        </w:tc>
        <w:tc>
          <w:tcPr>
            <w:tcW w:w="1129" w:type="dxa"/>
            <w:noWrap/>
            <w:hideMark/>
          </w:tcPr>
          <w:p w14:paraId="567EE448" w14:textId="77777777" w:rsidR="00C3641C" w:rsidRPr="00E55D53" w:rsidRDefault="00C3641C" w:rsidP="00E55D53">
            <w:r w:rsidRPr="00E55D53">
              <w:t>321.9779</w:t>
            </w:r>
          </w:p>
        </w:tc>
        <w:tc>
          <w:tcPr>
            <w:tcW w:w="1129" w:type="dxa"/>
            <w:noWrap/>
            <w:hideMark/>
          </w:tcPr>
          <w:p w14:paraId="5D087C31" w14:textId="77777777" w:rsidR="00C3641C" w:rsidRPr="00E55D53" w:rsidRDefault="00C3641C" w:rsidP="00E55D53">
            <w:r w:rsidRPr="00E55D53">
              <w:t>296.8513</w:t>
            </w:r>
          </w:p>
        </w:tc>
        <w:tc>
          <w:tcPr>
            <w:tcW w:w="1129" w:type="dxa"/>
            <w:noWrap/>
            <w:hideMark/>
          </w:tcPr>
          <w:p w14:paraId="29913C11" w14:textId="77777777" w:rsidR="00C3641C" w:rsidRPr="00E55D53" w:rsidRDefault="00C3641C" w:rsidP="00E55D53">
            <w:r w:rsidRPr="00E55D53">
              <w:t>288.9975</w:t>
            </w:r>
          </w:p>
        </w:tc>
        <w:tc>
          <w:tcPr>
            <w:tcW w:w="1129" w:type="dxa"/>
            <w:noWrap/>
            <w:hideMark/>
          </w:tcPr>
          <w:p w14:paraId="43BA30F7" w14:textId="77777777" w:rsidR="00C3641C" w:rsidRPr="00E55D53" w:rsidRDefault="00C3641C" w:rsidP="00E55D53">
            <w:r w:rsidRPr="00E55D53">
              <w:t>321.6248</w:t>
            </w:r>
          </w:p>
        </w:tc>
        <w:tc>
          <w:tcPr>
            <w:tcW w:w="1129" w:type="dxa"/>
            <w:noWrap/>
            <w:hideMark/>
          </w:tcPr>
          <w:p w14:paraId="58F556EF" w14:textId="77777777" w:rsidR="00C3641C" w:rsidRPr="00E55D53" w:rsidRDefault="00C3641C" w:rsidP="00E55D53">
            <w:r w:rsidRPr="00E55D53">
              <w:t>300.7045</w:t>
            </w:r>
          </w:p>
        </w:tc>
        <w:tc>
          <w:tcPr>
            <w:tcW w:w="1129" w:type="dxa"/>
            <w:noWrap/>
            <w:hideMark/>
          </w:tcPr>
          <w:p w14:paraId="5714FB8B" w14:textId="77777777" w:rsidR="00C3641C" w:rsidRPr="00E55D53" w:rsidRDefault="00C3641C" w:rsidP="00E55D53">
            <w:r w:rsidRPr="00E55D53">
              <w:t>291.6251</w:t>
            </w:r>
          </w:p>
        </w:tc>
        <w:tc>
          <w:tcPr>
            <w:tcW w:w="1129" w:type="dxa"/>
            <w:noWrap/>
            <w:hideMark/>
          </w:tcPr>
          <w:p w14:paraId="5B02F2D7" w14:textId="77777777" w:rsidR="00C3641C" w:rsidRPr="00E55D53" w:rsidRDefault="00C3641C" w:rsidP="00E55D53">
            <w:r w:rsidRPr="00E55D53">
              <w:t>284.6361</w:t>
            </w:r>
          </w:p>
        </w:tc>
        <w:tc>
          <w:tcPr>
            <w:tcW w:w="1129" w:type="dxa"/>
            <w:noWrap/>
            <w:hideMark/>
          </w:tcPr>
          <w:p w14:paraId="1B2AF8CD" w14:textId="77777777" w:rsidR="00C3641C" w:rsidRPr="00E55D53" w:rsidRDefault="00C3641C" w:rsidP="00E55D53">
            <w:r w:rsidRPr="00E55D53">
              <w:t>293.0078</w:t>
            </w:r>
          </w:p>
        </w:tc>
        <w:tc>
          <w:tcPr>
            <w:tcW w:w="1129" w:type="dxa"/>
            <w:noWrap/>
            <w:hideMark/>
          </w:tcPr>
          <w:p w14:paraId="5A978A04" w14:textId="77777777" w:rsidR="00C3641C" w:rsidRPr="00E55D53" w:rsidRDefault="00C3641C" w:rsidP="00E55D53">
            <w:r w:rsidRPr="00E55D53">
              <w:t>314.4867</w:t>
            </w:r>
          </w:p>
        </w:tc>
      </w:tr>
      <w:tr w:rsidR="00C3641C" w:rsidRPr="00E55D53" w14:paraId="2260B468" w14:textId="77777777" w:rsidTr="009D77C9">
        <w:trPr>
          <w:trHeight w:val="261"/>
        </w:trPr>
        <w:tc>
          <w:tcPr>
            <w:tcW w:w="1120" w:type="dxa"/>
            <w:vMerge/>
          </w:tcPr>
          <w:p w14:paraId="036A9E00" w14:textId="77777777" w:rsidR="00C3641C" w:rsidRPr="00E55D53" w:rsidRDefault="00C3641C" w:rsidP="00E55D53"/>
        </w:tc>
        <w:tc>
          <w:tcPr>
            <w:tcW w:w="1129" w:type="dxa"/>
            <w:noWrap/>
            <w:hideMark/>
          </w:tcPr>
          <w:p w14:paraId="68CA0ECF" w14:textId="4E147F76" w:rsidR="00C3641C" w:rsidRPr="00E55D53" w:rsidRDefault="00C3641C" w:rsidP="00E55D53">
            <w:r w:rsidRPr="00E55D53">
              <w:t>328.3096</w:t>
            </w:r>
          </w:p>
        </w:tc>
        <w:tc>
          <w:tcPr>
            <w:tcW w:w="1129" w:type="dxa"/>
            <w:noWrap/>
            <w:hideMark/>
          </w:tcPr>
          <w:p w14:paraId="2AA707C6" w14:textId="77777777" w:rsidR="00C3641C" w:rsidRPr="00E55D53" w:rsidRDefault="00C3641C" w:rsidP="00E55D53">
            <w:r w:rsidRPr="00E55D53">
              <w:t>288.428</w:t>
            </w:r>
          </w:p>
        </w:tc>
        <w:tc>
          <w:tcPr>
            <w:tcW w:w="1129" w:type="dxa"/>
            <w:noWrap/>
            <w:hideMark/>
          </w:tcPr>
          <w:p w14:paraId="64E208F9" w14:textId="77777777" w:rsidR="00C3641C" w:rsidRPr="00E55D53" w:rsidRDefault="00C3641C" w:rsidP="00E55D53">
            <w:r w:rsidRPr="00E55D53">
              <w:t>304.6246</w:t>
            </w:r>
          </w:p>
        </w:tc>
        <w:tc>
          <w:tcPr>
            <w:tcW w:w="1129" w:type="dxa"/>
            <w:noWrap/>
            <w:hideMark/>
          </w:tcPr>
          <w:p w14:paraId="4E7F34B0" w14:textId="77777777" w:rsidR="00C3641C" w:rsidRPr="00E55D53" w:rsidRDefault="00C3641C" w:rsidP="00E55D53">
            <w:r w:rsidRPr="00E55D53">
              <w:t>278.6577</w:t>
            </w:r>
          </w:p>
        </w:tc>
        <w:tc>
          <w:tcPr>
            <w:tcW w:w="1129" w:type="dxa"/>
            <w:noWrap/>
            <w:hideMark/>
          </w:tcPr>
          <w:p w14:paraId="011523ED" w14:textId="77777777" w:rsidR="00C3641C" w:rsidRPr="00E55D53" w:rsidRDefault="00C3641C" w:rsidP="00E55D53">
            <w:r w:rsidRPr="00E55D53">
              <w:t>291.1331</w:t>
            </w:r>
          </w:p>
        </w:tc>
        <w:tc>
          <w:tcPr>
            <w:tcW w:w="1129" w:type="dxa"/>
            <w:noWrap/>
            <w:hideMark/>
          </w:tcPr>
          <w:p w14:paraId="230FE25D" w14:textId="77777777" w:rsidR="00C3641C" w:rsidRPr="00E55D53" w:rsidRDefault="00C3641C" w:rsidP="00E55D53">
            <w:r w:rsidRPr="00E55D53">
              <w:t>297.1532</w:t>
            </w:r>
          </w:p>
        </w:tc>
        <w:tc>
          <w:tcPr>
            <w:tcW w:w="1129" w:type="dxa"/>
            <w:noWrap/>
            <w:hideMark/>
          </w:tcPr>
          <w:p w14:paraId="336BC428" w14:textId="77777777" w:rsidR="00C3641C" w:rsidRPr="00E55D53" w:rsidRDefault="00C3641C" w:rsidP="00E55D53">
            <w:r w:rsidRPr="00E55D53">
              <w:t>333.1004</w:t>
            </w:r>
          </w:p>
        </w:tc>
        <w:tc>
          <w:tcPr>
            <w:tcW w:w="1129" w:type="dxa"/>
            <w:noWrap/>
            <w:hideMark/>
          </w:tcPr>
          <w:p w14:paraId="4851049D" w14:textId="77777777" w:rsidR="00C3641C" w:rsidRPr="00E55D53" w:rsidRDefault="00C3641C" w:rsidP="00E55D53">
            <w:r w:rsidRPr="00E55D53">
              <w:t>285.9932</w:t>
            </w:r>
          </w:p>
        </w:tc>
        <w:tc>
          <w:tcPr>
            <w:tcW w:w="1129" w:type="dxa"/>
            <w:noWrap/>
            <w:hideMark/>
          </w:tcPr>
          <w:p w14:paraId="672AE791" w14:textId="77777777" w:rsidR="00C3641C" w:rsidRPr="00E55D53" w:rsidRDefault="00C3641C" w:rsidP="00E55D53">
            <w:r w:rsidRPr="00E55D53">
              <w:t>287.7625</w:t>
            </w:r>
          </w:p>
        </w:tc>
        <w:tc>
          <w:tcPr>
            <w:tcW w:w="1129" w:type="dxa"/>
            <w:noWrap/>
            <w:hideMark/>
          </w:tcPr>
          <w:p w14:paraId="740296D1" w14:textId="77777777" w:rsidR="00C3641C" w:rsidRPr="00E55D53" w:rsidRDefault="00C3641C" w:rsidP="00E55D53">
            <w:r w:rsidRPr="00E55D53">
              <w:t>317.6712</w:t>
            </w:r>
          </w:p>
        </w:tc>
      </w:tr>
      <w:tr w:rsidR="00C3641C" w:rsidRPr="00E55D53" w14:paraId="2443992C" w14:textId="77777777" w:rsidTr="009D77C9">
        <w:trPr>
          <w:trHeight w:val="261"/>
        </w:trPr>
        <w:tc>
          <w:tcPr>
            <w:tcW w:w="1120" w:type="dxa"/>
            <w:vMerge/>
          </w:tcPr>
          <w:p w14:paraId="160F4D00" w14:textId="77777777" w:rsidR="00C3641C" w:rsidRPr="00E55D53" w:rsidRDefault="00C3641C" w:rsidP="00E55D53"/>
        </w:tc>
        <w:tc>
          <w:tcPr>
            <w:tcW w:w="1129" w:type="dxa"/>
            <w:noWrap/>
            <w:hideMark/>
          </w:tcPr>
          <w:p w14:paraId="72F5C395" w14:textId="2C3C0818" w:rsidR="00C3641C" w:rsidRPr="00E55D53" w:rsidRDefault="00C3641C" w:rsidP="00E55D53">
            <w:r w:rsidRPr="00E55D53">
              <w:t>290.7664</w:t>
            </w:r>
          </w:p>
        </w:tc>
        <w:tc>
          <w:tcPr>
            <w:tcW w:w="1129" w:type="dxa"/>
            <w:noWrap/>
            <w:hideMark/>
          </w:tcPr>
          <w:p w14:paraId="595D281C" w14:textId="77777777" w:rsidR="00C3641C" w:rsidRPr="00E55D53" w:rsidRDefault="00C3641C" w:rsidP="00E55D53">
            <w:r w:rsidRPr="00E55D53">
              <w:t>306.7773</w:t>
            </w:r>
          </w:p>
        </w:tc>
        <w:tc>
          <w:tcPr>
            <w:tcW w:w="1129" w:type="dxa"/>
            <w:noWrap/>
            <w:hideMark/>
          </w:tcPr>
          <w:p w14:paraId="65D8931C" w14:textId="77777777" w:rsidR="00C3641C" w:rsidRPr="00E55D53" w:rsidRDefault="00C3641C" w:rsidP="00E55D53">
            <w:r w:rsidRPr="00E55D53">
              <w:t>308.1006</w:t>
            </w:r>
          </w:p>
        </w:tc>
        <w:tc>
          <w:tcPr>
            <w:tcW w:w="1129" w:type="dxa"/>
            <w:noWrap/>
            <w:hideMark/>
          </w:tcPr>
          <w:p w14:paraId="40908A50" w14:textId="77777777" w:rsidR="00C3641C" w:rsidRPr="00E55D53" w:rsidRDefault="00C3641C" w:rsidP="00E55D53">
            <w:r w:rsidRPr="00E55D53">
              <w:t>294.7269</w:t>
            </w:r>
          </w:p>
        </w:tc>
        <w:tc>
          <w:tcPr>
            <w:tcW w:w="1129" w:type="dxa"/>
            <w:noWrap/>
            <w:hideMark/>
          </w:tcPr>
          <w:p w14:paraId="0417038C" w14:textId="77777777" w:rsidR="00C3641C" w:rsidRPr="00E55D53" w:rsidRDefault="00C3641C" w:rsidP="00E55D53">
            <w:r w:rsidRPr="00E55D53">
              <w:t>284.9566</w:t>
            </w:r>
          </w:p>
        </w:tc>
        <w:tc>
          <w:tcPr>
            <w:tcW w:w="1129" w:type="dxa"/>
            <w:noWrap/>
            <w:hideMark/>
          </w:tcPr>
          <w:p w14:paraId="01EFB53B" w14:textId="77777777" w:rsidR="00C3641C" w:rsidRPr="00E55D53" w:rsidRDefault="00C3641C" w:rsidP="00E55D53">
            <w:r w:rsidRPr="00E55D53">
              <w:t>307.1629</w:t>
            </w:r>
          </w:p>
        </w:tc>
        <w:tc>
          <w:tcPr>
            <w:tcW w:w="1129" w:type="dxa"/>
            <w:noWrap/>
            <w:hideMark/>
          </w:tcPr>
          <w:p w14:paraId="640841B8" w14:textId="77777777" w:rsidR="00C3641C" w:rsidRPr="00E55D53" w:rsidRDefault="00C3641C" w:rsidP="00E55D53">
            <w:r w:rsidRPr="00E55D53">
              <w:t>256.034</w:t>
            </w:r>
          </w:p>
        </w:tc>
        <w:tc>
          <w:tcPr>
            <w:tcW w:w="1129" w:type="dxa"/>
            <w:noWrap/>
            <w:hideMark/>
          </w:tcPr>
          <w:p w14:paraId="2BCE0CE9" w14:textId="77777777" w:rsidR="00C3641C" w:rsidRPr="00E55D53" w:rsidRDefault="00C3641C" w:rsidP="00E55D53">
            <w:r w:rsidRPr="00E55D53">
              <w:t>281.7649</w:t>
            </w:r>
          </w:p>
        </w:tc>
        <w:tc>
          <w:tcPr>
            <w:tcW w:w="1129" w:type="dxa"/>
            <w:noWrap/>
            <w:hideMark/>
          </w:tcPr>
          <w:p w14:paraId="1AD201B1" w14:textId="77777777" w:rsidR="00C3641C" w:rsidRPr="00E55D53" w:rsidRDefault="00C3641C" w:rsidP="00E55D53">
            <w:r w:rsidRPr="00E55D53">
              <w:t>280.7085</w:t>
            </w:r>
          </w:p>
        </w:tc>
        <w:tc>
          <w:tcPr>
            <w:tcW w:w="1129" w:type="dxa"/>
            <w:noWrap/>
            <w:hideMark/>
          </w:tcPr>
          <w:p w14:paraId="05979BE0" w14:textId="77777777" w:rsidR="00C3641C" w:rsidRPr="00E55D53" w:rsidRDefault="00C3641C" w:rsidP="00E55D53">
            <w:r w:rsidRPr="00E55D53">
              <w:t>398.6213</w:t>
            </w:r>
          </w:p>
        </w:tc>
      </w:tr>
      <w:tr w:rsidR="00C3641C" w:rsidRPr="00E55D53" w14:paraId="73020D62" w14:textId="77777777" w:rsidTr="009D77C9">
        <w:trPr>
          <w:trHeight w:val="261"/>
        </w:trPr>
        <w:tc>
          <w:tcPr>
            <w:tcW w:w="1120" w:type="dxa"/>
            <w:vMerge/>
          </w:tcPr>
          <w:p w14:paraId="61A65BF0" w14:textId="77777777" w:rsidR="00C3641C" w:rsidRPr="00E55D53" w:rsidRDefault="00C3641C" w:rsidP="00E55D53"/>
        </w:tc>
        <w:tc>
          <w:tcPr>
            <w:tcW w:w="1129" w:type="dxa"/>
            <w:noWrap/>
            <w:hideMark/>
          </w:tcPr>
          <w:p w14:paraId="5057FAAF" w14:textId="6409A907" w:rsidR="00C3641C" w:rsidRPr="00E55D53" w:rsidRDefault="00C3641C" w:rsidP="00E55D53">
            <w:r w:rsidRPr="00E55D53">
              <w:t>364.0201</w:t>
            </w:r>
          </w:p>
        </w:tc>
        <w:tc>
          <w:tcPr>
            <w:tcW w:w="1129" w:type="dxa"/>
            <w:noWrap/>
            <w:hideMark/>
          </w:tcPr>
          <w:p w14:paraId="5A38F346" w14:textId="77777777" w:rsidR="00C3641C" w:rsidRPr="00E55D53" w:rsidRDefault="00C3641C" w:rsidP="00E55D53">
            <w:r w:rsidRPr="00E55D53">
              <w:t>296.2914</w:t>
            </w:r>
          </w:p>
        </w:tc>
        <w:tc>
          <w:tcPr>
            <w:tcW w:w="1129" w:type="dxa"/>
            <w:noWrap/>
            <w:hideMark/>
          </w:tcPr>
          <w:p w14:paraId="55D9AD41" w14:textId="77777777" w:rsidR="00C3641C" w:rsidRPr="00E55D53" w:rsidRDefault="00C3641C" w:rsidP="00E55D53">
            <w:r w:rsidRPr="00E55D53">
              <w:t>268.5683</w:t>
            </w:r>
          </w:p>
        </w:tc>
        <w:tc>
          <w:tcPr>
            <w:tcW w:w="1129" w:type="dxa"/>
            <w:noWrap/>
            <w:hideMark/>
          </w:tcPr>
          <w:p w14:paraId="1AD874E0" w14:textId="77777777" w:rsidR="00C3641C" w:rsidRPr="00E55D53" w:rsidRDefault="00C3641C" w:rsidP="00E55D53">
            <w:r w:rsidRPr="00E55D53">
              <w:t>300.2671</w:t>
            </w:r>
          </w:p>
        </w:tc>
        <w:tc>
          <w:tcPr>
            <w:tcW w:w="1129" w:type="dxa"/>
            <w:noWrap/>
            <w:hideMark/>
          </w:tcPr>
          <w:p w14:paraId="7D087C2E" w14:textId="77777777" w:rsidR="00C3641C" w:rsidRPr="00E55D53" w:rsidRDefault="00C3641C" w:rsidP="00E55D53">
            <w:r w:rsidRPr="00E55D53">
              <w:t>276.3719</w:t>
            </w:r>
          </w:p>
        </w:tc>
        <w:tc>
          <w:tcPr>
            <w:tcW w:w="1129" w:type="dxa"/>
            <w:noWrap/>
            <w:hideMark/>
          </w:tcPr>
          <w:p w14:paraId="4990E380" w14:textId="77777777" w:rsidR="00C3641C" w:rsidRPr="00E55D53" w:rsidRDefault="00C3641C" w:rsidP="00E55D53">
            <w:r w:rsidRPr="00E55D53">
              <w:t>266.0841</w:t>
            </w:r>
          </w:p>
        </w:tc>
        <w:tc>
          <w:tcPr>
            <w:tcW w:w="1129" w:type="dxa"/>
            <w:noWrap/>
            <w:hideMark/>
          </w:tcPr>
          <w:p w14:paraId="567489D4" w14:textId="77777777" w:rsidR="00C3641C" w:rsidRPr="00E55D53" w:rsidRDefault="00C3641C" w:rsidP="00E55D53">
            <w:r w:rsidRPr="00E55D53">
              <w:t>300.1949</w:t>
            </w:r>
          </w:p>
        </w:tc>
        <w:tc>
          <w:tcPr>
            <w:tcW w:w="1129" w:type="dxa"/>
            <w:noWrap/>
            <w:hideMark/>
          </w:tcPr>
          <w:p w14:paraId="4FD86C2C" w14:textId="77777777" w:rsidR="00C3641C" w:rsidRPr="00E55D53" w:rsidRDefault="00C3641C" w:rsidP="00E55D53">
            <w:r w:rsidRPr="00E55D53">
              <w:t>287.3013</w:t>
            </w:r>
          </w:p>
        </w:tc>
        <w:tc>
          <w:tcPr>
            <w:tcW w:w="1129" w:type="dxa"/>
            <w:noWrap/>
            <w:hideMark/>
          </w:tcPr>
          <w:p w14:paraId="3CBAABE0" w14:textId="77777777" w:rsidR="00C3641C" w:rsidRPr="00E55D53" w:rsidRDefault="00C3641C" w:rsidP="00E55D53">
            <w:r w:rsidRPr="00E55D53">
              <w:t>305.3752</w:t>
            </w:r>
          </w:p>
        </w:tc>
        <w:tc>
          <w:tcPr>
            <w:tcW w:w="1129" w:type="dxa"/>
            <w:noWrap/>
            <w:hideMark/>
          </w:tcPr>
          <w:p w14:paraId="60608CAF" w14:textId="77777777" w:rsidR="00C3641C" w:rsidRPr="00E55D53" w:rsidRDefault="00C3641C" w:rsidP="00E55D53">
            <w:r w:rsidRPr="00E55D53">
              <w:t>271.5091</w:t>
            </w:r>
          </w:p>
        </w:tc>
      </w:tr>
      <w:tr w:rsidR="00C3641C" w:rsidRPr="00E55D53" w14:paraId="3A2F5388" w14:textId="77777777" w:rsidTr="009D77C9">
        <w:trPr>
          <w:trHeight w:val="261"/>
        </w:trPr>
        <w:tc>
          <w:tcPr>
            <w:tcW w:w="1120" w:type="dxa"/>
            <w:vMerge/>
          </w:tcPr>
          <w:p w14:paraId="21F480A8" w14:textId="77777777" w:rsidR="00C3641C" w:rsidRPr="00E55D53" w:rsidRDefault="00C3641C" w:rsidP="00E55D53"/>
        </w:tc>
        <w:tc>
          <w:tcPr>
            <w:tcW w:w="1129" w:type="dxa"/>
            <w:noWrap/>
            <w:hideMark/>
          </w:tcPr>
          <w:p w14:paraId="30C85373" w14:textId="462203B1" w:rsidR="00C3641C" w:rsidRPr="00E55D53" w:rsidRDefault="00C3641C" w:rsidP="00E55D53">
            <w:r w:rsidRPr="00E55D53">
              <w:t>329.1722</w:t>
            </w:r>
          </w:p>
        </w:tc>
        <w:tc>
          <w:tcPr>
            <w:tcW w:w="1129" w:type="dxa"/>
            <w:noWrap/>
            <w:hideMark/>
          </w:tcPr>
          <w:p w14:paraId="10363D85" w14:textId="77777777" w:rsidR="00C3641C" w:rsidRPr="00E55D53" w:rsidRDefault="00C3641C" w:rsidP="00E55D53">
            <w:r w:rsidRPr="00E55D53">
              <w:t>284.9879</w:t>
            </w:r>
          </w:p>
        </w:tc>
        <w:tc>
          <w:tcPr>
            <w:tcW w:w="1129" w:type="dxa"/>
            <w:noWrap/>
            <w:hideMark/>
          </w:tcPr>
          <w:p w14:paraId="0BE2C986" w14:textId="77777777" w:rsidR="00C3641C" w:rsidRPr="00E55D53" w:rsidRDefault="00C3641C" w:rsidP="00E55D53">
            <w:r w:rsidRPr="00E55D53">
              <w:t>339.6045</w:t>
            </w:r>
          </w:p>
        </w:tc>
        <w:tc>
          <w:tcPr>
            <w:tcW w:w="1129" w:type="dxa"/>
            <w:noWrap/>
            <w:hideMark/>
          </w:tcPr>
          <w:p w14:paraId="1659C19F" w14:textId="77777777" w:rsidR="00C3641C" w:rsidRPr="00E55D53" w:rsidRDefault="00C3641C" w:rsidP="00E55D53">
            <w:r w:rsidRPr="00E55D53">
              <w:t>308.2748</w:t>
            </w:r>
          </w:p>
        </w:tc>
        <w:tc>
          <w:tcPr>
            <w:tcW w:w="1129" w:type="dxa"/>
            <w:noWrap/>
            <w:hideMark/>
          </w:tcPr>
          <w:p w14:paraId="0C659D1F" w14:textId="77777777" w:rsidR="00C3641C" w:rsidRPr="00E55D53" w:rsidRDefault="00C3641C" w:rsidP="00E55D53">
            <w:r w:rsidRPr="00E55D53">
              <w:t>271.4789</w:t>
            </w:r>
          </w:p>
        </w:tc>
        <w:tc>
          <w:tcPr>
            <w:tcW w:w="1129" w:type="dxa"/>
            <w:noWrap/>
            <w:hideMark/>
          </w:tcPr>
          <w:p w14:paraId="3149761F" w14:textId="77777777" w:rsidR="00C3641C" w:rsidRPr="00E55D53" w:rsidRDefault="00C3641C" w:rsidP="00E55D53">
            <w:r w:rsidRPr="00E55D53">
              <w:t>317.9875</w:t>
            </w:r>
          </w:p>
        </w:tc>
        <w:tc>
          <w:tcPr>
            <w:tcW w:w="1129" w:type="dxa"/>
            <w:noWrap/>
            <w:hideMark/>
          </w:tcPr>
          <w:p w14:paraId="6A453E27" w14:textId="77777777" w:rsidR="00C3641C" w:rsidRPr="00E55D53" w:rsidRDefault="00C3641C" w:rsidP="00E55D53">
            <w:r w:rsidRPr="00E55D53">
              <w:t>294.9599</w:t>
            </w:r>
          </w:p>
        </w:tc>
        <w:tc>
          <w:tcPr>
            <w:tcW w:w="1129" w:type="dxa"/>
            <w:noWrap/>
            <w:hideMark/>
          </w:tcPr>
          <w:p w14:paraId="7D6E5586" w14:textId="77777777" w:rsidR="00C3641C" w:rsidRPr="00E55D53" w:rsidRDefault="00C3641C" w:rsidP="00E55D53">
            <w:r w:rsidRPr="00E55D53">
              <w:t>263.2637</w:t>
            </w:r>
          </w:p>
        </w:tc>
        <w:tc>
          <w:tcPr>
            <w:tcW w:w="1129" w:type="dxa"/>
            <w:noWrap/>
            <w:hideMark/>
          </w:tcPr>
          <w:p w14:paraId="0CD40373" w14:textId="77777777" w:rsidR="00C3641C" w:rsidRPr="00E55D53" w:rsidRDefault="00C3641C" w:rsidP="00E55D53">
            <w:r w:rsidRPr="00E55D53">
              <w:t>296.5325</w:t>
            </w:r>
          </w:p>
        </w:tc>
        <w:tc>
          <w:tcPr>
            <w:tcW w:w="1129" w:type="dxa"/>
            <w:noWrap/>
            <w:hideMark/>
          </w:tcPr>
          <w:p w14:paraId="3C94F95E" w14:textId="77777777" w:rsidR="00C3641C" w:rsidRPr="00E55D53" w:rsidRDefault="00C3641C" w:rsidP="00E55D53">
            <w:r w:rsidRPr="00E55D53">
              <w:t>295.7916</w:t>
            </w:r>
          </w:p>
        </w:tc>
      </w:tr>
      <w:tr w:rsidR="00C3641C" w:rsidRPr="00E55D53" w14:paraId="5F356240" w14:textId="77777777" w:rsidTr="009D77C9">
        <w:trPr>
          <w:trHeight w:val="261"/>
        </w:trPr>
        <w:tc>
          <w:tcPr>
            <w:tcW w:w="1120" w:type="dxa"/>
            <w:vMerge/>
          </w:tcPr>
          <w:p w14:paraId="47863441" w14:textId="77777777" w:rsidR="00C3641C" w:rsidRPr="00E55D53" w:rsidRDefault="00C3641C" w:rsidP="00E55D53"/>
        </w:tc>
        <w:tc>
          <w:tcPr>
            <w:tcW w:w="1129" w:type="dxa"/>
            <w:noWrap/>
            <w:hideMark/>
          </w:tcPr>
          <w:p w14:paraId="44A44DB7" w14:textId="3BF88153" w:rsidR="00C3641C" w:rsidRPr="00E55D53" w:rsidRDefault="00C3641C" w:rsidP="00E55D53">
            <w:r w:rsidRPr="00E55D53">
              <w:t>294.024</w:t>
            </w:r>
          </w:p>
        </w:tc>
        <w:tc>
          <w:tcPr>
            <w:tcW w:w="1129" w:type="dxa"/>
            <w:noWrap/>
            <w:hideMark/>
          </w:tcPr>
          <w:p w14:paraId="6E463FFE" w14:textId="77777777" w:rsidR="00C3641C" w:rsidRPr="00E55D53" w:rsidRDefault="00C3641C" w:rsidP="00E55D53">
            <w:r w:rsidRPr="00E55D53">
              <w:t>303.3484</w:t>
            </w:r>
          </w:p>
        </w:tc>
        <w:tc>
          <w:tcPr>
            <w:tcW w:w="1129" w:type="dxa"/>
            <w:noWrap/>
            <w:hideMark/>
          </w:tcPr>
          <w:p w14:paraId="1811DD4D" w14:textId="77777777" w:rsidR="00C3641C" w:rsidRPr="00E55D53" w:rsidRDefault="00C3641C" w:rsidP="00E55D53">
            <w:r w:rsidRPr="00E55D53">
              <w:t>311.2926</w:t>
            </w:r>
          </w:p>
        </w:tc>
        <w:tc>
          <w:tcPr>
            <w:tcW w:w="1129" w:type="dxa"/>
            <w:noWrap/>
            <w:hideMark/>
          </w:tcPr>
          <w:p w14:paraId="0063875A" w14:textId="77777777" w:rsidR="00C3641C" w:rsidRPr="00E55D53" w:rsidRDefault="00C3641C" w:rsidP="00E55D53">
            <w:r w:rsidRPr="00E55D53">
              <w:t>283.0728</w:t>
            </w:r>
          </w:p>
        </w:tc>
        <w:tc>
          <w:tcPr>
            <w:tcW w:w="1129" w:type="dxa"/>
            <w:noWrap/>
            <w:hideMark/>
          </w:tcPr>
          <w:p w14:paraId="054C39E7" w14:textId="77777777" w:rsidR="00C3641C" w:rsidRPr="00E55D53" w:rsidRDefault="00C3641C" w:rsidP="00E55D53">
            <w:r w:rsidRPr="00E55D53">
              <w:t>311.5203</w:t>
            </w:r>
          </w:p>
        </w:tc>
        <w:tc>
          <w:tcPr>
            <w:tcW w:w="1129" w:type="dxa"/>
            <w:noWrap/>
            <w:hideMark/>
          </w:tcPr>
          <w:p w14:paraId="5855FADB" w14:textId="77777777" w:rsidR="00C3641C" w:rsidRPr="00E55D53" w:rsidRDefault="00C3641C" w:rsidP="00E55D53">
            <w:r w:rsidRPr="00E55D53">
              <w:t>307.2749</w:t>
            </w:r>
          </w:p>
        </w:tc>
        <w:tc>
          <w:tcPr>
            <w:tcW w:w="1129" w:type="dxa"/>
            <w:noWrap/>
            <w:hideMark/>
          </w:tcPr>
          <w:p w14:paraId="758584A6" w14:textId="77777777" w:rsidR="00C3641C" w:rsidRPr="00E55D53" w:rsidRDefault="00C3641C" w:rsidP="00E55D53">
            <w:r w:rsidRPr="00E55D53">
              <w:t>309.714</w:t>
            </w:r>
          </w:p>
        </w:tc>
        <w:tc>
          <w:tcPr>
            <w:tcW w:w="1129" w:type="dxa"/>
            <w:noWrap/>
            <w:hideMark/>
          </w:tcPr>
          <w:p w14:paraId="1E3ECD3E" w14:textId="77777777" w:rsidR="00C3641C" w:rsidRPr="00E55D53" w:rsidRDefault="00C3641C" w:rsidP="00E55D53">
            <w:r w:rsidRPr="00E55D53">
              <w:t>280.873</w:t>
            </w:r>
          </w:p>
        </w:tc>
        <w:tc>
          <w:tcPr>
            <w:tcW w:w="1129" w:type="dxa"/>
            <w:noWrap/>
            <w:hideMark/>
          </w:tcPr>
          <w:p w14:paraId="6A547D97" w14:textId="77777777" w:rsidR="00C3641C" w:rsidRPr="00E55D53" w:rsidRDefault="00C3641C" w:rsidP="00E55D53">
            <w:r w:rsidRPr="00E55D53">
              <w:t>275.8628</w:t>
            </w:r>
          </w:p>
        </w:tc>
        <w:tc>
          <w:tcPr>
            <w:tcW w:w="1129" w:type="dxa"/>
            <w:noWrap/>
            <w:hideMark/>
          </w:tcPr>
          <w:p w14:paraId="4663014B" w14:textId="77777777" w:rsidR="00C3641C" w:rsidRPr="00E55D53" w:rsidRDefault="00C3641C" w:rsidP="00E55D53">
            <w:r w:rsidRPr="00E55D53">
              <w:t>285.6257</w:t>
            </w:r>
          </w:p>
        </w:tc>
      </w:tr>
      <w:tr w:rsidR="00C3641C" w:rsidRPr="00E55D53" w14:paraId="6B0D6E52" w14:textId="77777777" w:rsidTr="009D77C9">
        <w:trPr>
          <w:trHeight w:val="261"/>
        </w:trPr>
        <w:tc>
          <w:tcPr>
            <w:tcW w:w="1120" w:type="dxa"/>
            <w:vMerge/>
          </w:tcPr>
          <w:p w14:paraId="5523E6F3" w14:textId="77777777" w:rsidR="00C3641C" w:rsidRPr="00E55D53" w:rsidRDefault="00C3641C" w:rsidP="00E55D53"/>
        </w:tc>
        <w:tc>
          <w:tcPr>
            <w:tcW w:w="1129" w:type="dxa"/>
            <w:noWrap/>
            <w:hideMark/>
          </w:tcPr>
          <w:p w14:paraId="1E072072" w14:textId="028F790F" w:rsidR="00C3641C" w:rsidRPr="00E55D53" w:rsidRDefault="00C3641C" w:rsidP="00E55D53">
            <w:r w:rsidRPr="00E55D53">
              <w:t>303.3317</w:t>
            </w:r>
          </w:p>
        </w:tc>
        <w:tc>
          <w:tcPr>
            <w:tcW w:w="1129" w:type="dxa"/>
            <w:noWrap/>
            <w:hideMark/>
          </w:tcPr>
          <w:p w14:paraId="12747E2C" w14:textId="77777777" w:rsidR="00C3641C" w:rsidRPr="00E55D53" w:rsidRDefault="00C3641C" w:rsidP="00E55D53">
            <w:r w:rsidRPr="00E55D53">
              <w:t>316.5503</w:t>
            </w:r>
          </w:p>
        </w:tc>
        <w:tc>
          <w:tcPr>
            <w:tcW w:w="1129" w:type="dxa"/>
            <w:noWrap/>
            <w:hideMark/>
          </w:tcPr>
          <w:p w14:paraId="1A191FC6" w14:textId="77777777" w:rsidR="00C3641C" w:rsidRPr="00E55D53" w:rsidRDefault="00C3641C" w:rsidP="00E55D53">
            <w:r w:rsidRPr="00E55D53">
              <w:t>286.3469</w:t>
            </w:r>
          </w:p>
        </w:tc>
        <w:tc>
          <w:tcPr>
            <w:tcW w:w="1129" w:type="dxa"/>
            <w:noWrap/>
            <w:hideMark/>
          </w:tcPr>
          <w:p w14:paraId="50E4B4D6" w14:textId="77777777" w:rsidR="00C3641C" w:rsidRPr="00E55D53" w:rsidRDefault="00C3641C" w:rsidP="00E55D53">
            <w:r w:rsidRPr="00E55D53">
              <w:t>305.986</w:t>
            </w:r>
          </w:p>
        </w:tc>
        <w:tc>
          <w:tcPr>
            <w:tcW w:w="1129" w:type="dxa"/>
            <w:noWrap/>
            <w:hideMark/>
          </w:tcPr>
          <w:p w14:paraId="70FA61A3" w14:textId="77777777" w:rsidR="00C3641C" w:rsidRPr="00E55D53" w:rsidRDefault="00C3641C" w:rsidP="00E55D53">
            <w:r w:rsidRPr="00E55D53">
              <w:t>297.3743</w:t>
            </w:r>
          </w:p>
        </w:tc>
        <w:tc>
          <w:tcPr>
            <w:tcW w:w="1129" w:type="dxa"/>
            <w:noWrap/>
            <w:hideMark/>
          </w:tcPr>
          <w:p w14:paraId="508099A2" w14:textId="77777777" w:rsidR="00C3641C" w:rsidRPr="00E55D53" w:rsidRDefault="00C3641C" w:rsidP="00E55D53">
            <w:r w:rsidRPr="00E55D53">
              <w:t>307.8647</w:t>
            </w:r>
          </w:p>
        </w:tc>
        <w:tc>
          <w:tcPr>
            <w:tcW w:w="1129" w:type="dxa"/>
            <w:noWrap/>
            <w:hideMark/>
          </w:tcPr>
          <w:p w14:paraId="7092B996" w14:textId="77777777" w:rsidR="00C3641C" w:rsidRPr="00E55D53" w:rsidRDefault="00C3641C" w:rsidP="00E55D53">
            <w:r w:rsidRPr="00E55D53">
              <w:t>303.7185</w:t>
            </w:r>
          </w:p>
        </w:tc>
        <w:tc>
          <w:tcPr>
            <w:tcW w:w="1129" w:type="dxa"/>
            <w:noWrap/>
            <w:hideMark/>
          </w:tcPr>
          <w:p w14:paraId="47E6923F" w14:textId="77777777" w:rsidR="00C3641C" w:rsidRPr="00E55D53" w:rsidRDefault="00C3641C" w:rsidP="00E55D53">
            <w:r w:rsidRPr="00E55D53">
              <w:t>282.9706</w:t>
            </w:r>
          </w:p>
        </w:tc>
        <w:tc>
          <w:tcPr>
            <w:tcW w:w="1129" w:type="dxa"/>
            <w:noWrap/>
            <w:hideMark/>
          </w:tcPr>
          <w:p w14:paraId="7385644F" w14:textId="77777777" w:rsidR="00C3641C" w:rsidRPr="00E55D53" w:rsidRDefault="00C3641C" w:rsidP="00E55D53">
            <w:r w:rsidRPr="00E55D53">
              <w:t>300.5428</w:t>
            </w:r>
          </w:p>
        </w:tc>
        <w:tc>
          <w:tcPr>
            <w:tcW w:w="1129" w:type="dxa"/>
            <w:noWrap/>
            <w:hideMark/>
          </w:tcPr>
          <w:p w14:paraId="5F661A57" w14:textId="77777777" w:rsidR="00C3641C" w:rsidRPr="00E55D53" w:rsidRDefault="00C3641C" w:rsidP="00E55D53">
            <w:r w:rsidRPr="00E55D53">
              <w:t>282.0309</w:t>
            </w:r>
          </w:p>
        </w:tc>
      </w:tr>
      <w:tr w:rsidR="00C3641C" w:rsidRPr="00E55D53" w14:paraId="0D7FB9D2" w14:textId="77777777" w:rsidTr="009D77C9">
        <w:trPr>
          <w:trHeight w:val="261"/>
        </w:trPr>
        <w:tc>
          <w:tcPr>
            <w:tcW w:w="1120" w:type="dxa"/>
            <w:vMerge/>
          </w:tcPr>
          <w:p w14:paraId="427F5561" w14:textId="77777777" w:rsidR="00C3641C" w:rsidRPr="00E55D53" w:rsidRDefault="00C3641C" w:rsidP="00E55D53"/>
        </w:tc>
        <w:tc>
          <w:tcPr>
            <w:tcW w:w="1129" w:type="dxa"/>
            <w:noWrap/>
            <w:hideMark/>
          </w:tcPr>
          <w:p w14:paraId="7D4E1D25" w14:textId="5D5FE274" w:rsidR="00C3641C" w:rsidRPr="00E55D53" w:rsidRDefault="00C3641C" w:rsidP="00E55D53">
            <w:r w:rsidRPr="00E55D53">
              <w:t>308.9477</w:t>
            </w:r>
          </w:p>
        </w:tc>
        <w:tc>
          <w:tcPr>
            <w:tcW w:w="1129" w:type="dxa"/>
            <w:noWrap/>
            <w:hideMark/>
          </w:tcPr>
          <w:p w14:paraId="38C1213C" w14:textId="77777777" w:rsidR="00C3641C" w:rsidRPr="00E55D53" w:rsidRDefault="00C3641C" w:rsidP="00E55D53">
            <w:r w:rsidRPr="00E55D53">
              <w:t>286.298</w:t>
            </w:r>
          </w:p>
        </w:tc>
        <w:tc>
          <w:tcPr>
            <w:tcW w:w="1129" w:type="dxa"/>
            <w:noWrap/>
            <w:hideMark/>
          </w:tcPr>
          <w:p w14:paraId="6424B9F6" w14:textId="77777777" w:rsidR="00C3641C" w:rsidRPr="00E55D53" w:rsidRDefault="00C3641C" w:rsidP="00E55D53">
            <w:r w:rsidRPr="00E55D53">
              <w:t>309.3546</w:t>
            </w:r>
          </w:p>
        </w:tc>
        <w:tc>
          <w:tcPr>
            <w:tcW w:w="1129" w:type="dxa"/>
            <w:noWrap/>
            <w:hideMark/>
          </w:tcPr>
          <w:p w14:paraId="6FFEF0ED" w14:textId="77777777" w:rsidR="00C3641C" w:rsidRPr="00E55D53" w:rsidRDefault="00C3641C" w:rsidP="00E55D53">
            <w:r w:rsidRPr="00E55D53">
              <w:t>294.2719</w:t>
            </w:r>
          </w:p>
        </w:tc>
        <w:tc>
          <w:tcPr>
            <w:tcW w:w="1129" w:type="dxa"/>
            <w:noWrap/>
            <w:hideMark/>
          </w:tcPr>
          <w:p w14:paraId="226D96C8" w14:textId="77777777" w:rsidR="00C3641C" w:rsidRPr="00E55D53" w:rsidRDefault="00C3641C" w:rsidP="00E55D53">
            <w:r w:rsidRPr="00E55D53">
              <w:t>275.1136</w:t>
            </w:r>
          </w:p>
        </w:tc>
        <w:tc>
          <w:tcPr>
            <w:tcW w:w="1129" w:type="dxa"/>
            <w:noWrap/>
            <w:hideMark/>
          </w:tcPr>
          <w:p w14:paraId="613E32AC" w14:textId="77777777" w:rsidR="00C3641C" w:rsidRPr="00E55D53" w:rsidRDefault="00C3641C" w:rsidP="00E55D53">
            <w:r w:rsidRPr="00E55D53">
              <w:t>273.2222</w:t>
            </w:r>
          </w:p>
        </w:tc>
        <w:tc>
          <w:tcPr>
            <w:tcW w:w="1129" w:type="dxa"/>
            <w:noWrap/>
            <w:hideMark/>
          </w:tcPr>
          <w:p w14:paraId="2A2ADD48" w14:textId="77777777" w:rsidR="00C3641C" w:rsidRPr="00E55D53" w:rsidRDefault="00C3641C" w:rsidP="00E55D53">
            <w:r w:rsidRPr="00E55D53">
              <w:t>333.0603</w:t>
            </w:r>
          </w:p>
        </w:tc>
        <w:tc>
          <w:tcPr>
            <w:tcW w:w="1129" w:type="dxa"/>
            <w:noWrap/>
            <w:hideMark/>
          </w:tcPr>
          <w:p w14:paraId="4977E31B" w14:textId="77777777" w:rsidR="00C3641C" w:rsidRPr="00E55D53" w:rsidRDefault="00C3641C" w:rsidP="00E55D53">
            <w:r w:rsidRPr="00E55D53">
              <w:t>334.033</w:t>
            </w:r>
          </w:p>
        </w:tc>
        <w:tc>
          <w:tcPr>
            <w:tcW w:w="1129" w:type="dxa"/>
            <w:noWrap/>
            <w:hideMark/>
          </w:tcPr>
          <w:p w14:paraId="17505562" w14:textId="77777777" w:rsidR="00C3641C" w:rsidRPr="00E55D53" w:rsidRDefault="00C3641C" w:rsidP="00E55D53">
            <w:r w:rsidRPr="00E55D53">
              <w:t>299.8779</w:t>
            </w:r>
          </w:p>
        </w:tc>
        <w:tc>
          <w:tcPr>
            <w:tcW w:w="1129" w:type="dxa"/>
            <w:noWrap/>
            <w:hideMark/>
          </w:tcPr>
          <w:p w14:paraId="7FE84A84" w14:textId="77777777" w:rsidR="00C3641C" w:rsidRPr="00E55D53" w:rsidRDefault="00C3641C" w:rsidP="00E55D53">
            <w:r w:rsidRPr="00E55D53">
              <w:t>274.1863</w:t>
            </w:r>
          </w:p>
        </w:tc>
      </w:tr>
      <w:tr w:rsidR="00C3641C" w:rsidRPr="00E55D53" w14:paraId="7E69FF08" w14:textId="77777777" w:rsidTr="009D77C9">
        <w:trPr>
          <w:trHeight w:val="261"/>
        </w:trPr>
        <w:tc>
          <w:tcPr>
            <w:tcW w:w="1120" w:type="dxa"/>
            <w:vMerge/>
          </w:tcPr>
          <w:p w14:paraId="295B0ED3" w14:textId="77777777" w:rsidR="00C3641C" w:rsidRPr="00E55D53" w:rsidRDefault="00C3641C" w:rsidP="00E55D53"/>
        </w:tc>
        <w:tc>
          <w:tcPr>
            <w:tcW w:w="1129" w:type="dxa"/>
            <w:noWrap/>
            <w:hideMark/>
          </w:tcPr>
          <w:p w14:paraId="7808572C" w14:textId="29FB50E4" w:rsidR="00C3641C" w:rsidRPr="00E55D53" w:rsidRDefault="00C3641C" w:rsidP="00E55D53">
            <w:r w:rsidRPr="00E55D53">
              <w:t>404.0886</w:t>
            </w:r>
          </w:p>
        </w:tc>
        <w:tc>
          <w:tcPr>
            <w:tcW w:w="1129" w:type="dxa"/>
            <w:noWrap/>
            <w:hideMark/>
          </w:tcPr>
          <w:p w14:paraId="7305216D" w14:textId="77777777" w:rsidR="00C3641C" w:rsidRPr="00E55D53" w:rsidRDefault="00C3641C" w:rsidP="00E55D53">
            <w:r w:rsidRPr="00E55D53">
              <w:t>296.3726</w:t>
            </w:r>
          </w:p>
        </w:tc>
        <w:tc>
          <w:tcPr>
            <w:tcW w:w="1129" w:type="dxa"/>
            <w:noWrap/>
            <w:hideMark/>
          </w:tcPr>
          <w:p w14:paraId="26E048E9" w14:textId="77777777" w:rsidR="00C3641C" w:rsidRPr="00E55D53" w:rsidRDefault="00C3641C" w:rsidP="00E55D53">
            <w:r w:rsidRPr="00E55D53">
              <w:t>276.1675</w:t>
            </w:r>
          </w:p>
        </w:tc>
        <w:tc>
          <w:tcPr>
            <w:tcW w:w="1129" w:type="dxa"/>
            <w:noWrap/>
            <w:hideMark/>
          </w:tcPr>
          <w:p w14:paraId="0559E54B" w14:textId="77777777" w:rsidR="00C3641C" w:rsidRPr="00E55D53" w:rsidRDefault="00C3641C" w:rsidP="00E55D53">
            <w:r w:rsidRPr="00E55D53">
              <w:t>305.1688</w:t>
            </w:r>
          </w:p>
        </w:tc>
        <w:tc>
          <w:tcPr>
            <w:tcW w:w="1129" w:type="dxa"/>
            <w:noWrap/>
            <w:hideMark/>
          </w:tcPr>
          <w:p w14:paraId="64BE2F22" w14:textId="77777777" w:rsidR="00C3641C" w:rsidRPr="00E55D53" w:rsidRDefault="00C3641C" w:rsidP="00E55D53">
            <w:r w:rsidRPr="00E55D53">
              <w:t>294.6468</w:t>
            </w:r>
          </w:p>
        </w:tc>
        <w:tc>
          <w:tcPr>
            <w:tcW w:w="1129" w:type="dxa"/>
            <w:noWrap/>
            <w:hideMark/>
          </w:tcPr>
          <w:p w14:paraId="6F2310BA" w14:textId="77777777" w:rsidR="00C3641C" w:rsidRPr="00E55D53" w:rsidRDefault="00C3641C" w:rsidP="00E55D53">
            <w:r w:rsidRPr="00E55D53">
              <w:t>293.2474</w:t>
            </w:r>
          </w:p>
        </w:tc>
        <w:tc>
          <w:tcPr>
            <w:tcW w:w="1129" w:type="dxa"/>
            <w:noWrap/>
            <w:hideMark/>
          </w:tcPr>
          <w:p w14:paraId="2F45A68F" w14:textId="77777777" w:rsidR="00C3641C" w:rsidRPr="00E55D53" w:rsidRDefault="00C3641C" w:rsidP="00E55D53">
            <w:r w:rsidRPr="00E55D53">
              <w:t>304.8766</w:t>
            </w:r>
          </w:p>
        </w:tc>
        <w:tc>
          <w:tcPr>
            <w:tcW w:w="1129" w:type="dxa"/>
            <w:noWrap/>
            <w:hideMark/>
          </w:tcPr>
          <w:p w14:paraId="1E138083" w14:textId="77777777" w:rsidR="00C3641C" w:rsidRPr="00E55D53" w:rsidRDefault="00C3641C" w:rsidP="00E55D53">
            <w:r w:rsidRPr="00E55D53">
              <w:t>296.5421</w:t>
            </w:r>
          </w:p>
        </w:tc>
        <w:tc>
          <w:tcPr>
            <w:tcW w:w="1129" w:type="dxa"/>
            <w:noWrap/>
            <w:hideMark/>
          </w:tcPr>
          <w:p w14:paraId="6D35DCC8" w14:textId="77777777" w:rsidR="00C3641C" w:rsidRPr="00E55D53" w:rsidRDefault="00C3641C" w:rsidP="00E55D53">
            <w:r w:rsidRPr="00E55D53">
              <w:t>289.3705</w:t>
            </w:r>
          </w:p>
        </w:tc>
        <w:tc>
          <w:tcPr>
            <w:tcW w:w="1129" w:type="dxa"/>
            <w:noWrap/>
            <w:hideMark/>
          </w:tcPr>
          <w:p w14:paraId="4663D187" w14:textId="77777777" w:rsidR="00C3641C" w:rsidRPr="00E55D53" w:rsidRDefault="00C3641C" w:rsidP="00E55D53">
            <w:r w:rsidRPr="00E55D53">
              <w:t>391.6395</w:t>
            </w:r>
          </w:p>
        </w:tc>
      </w:tr>
      <w:tr w:rsidR="00C3641C" w:rsidRPr="00E55D53" w14:paraId="09F23742" w14:textId="77777777" w:rsidTr="009D77C9">
        <w:trPr>
          <w:trHeight w:val="261"/>
        </w:trPr>
        <w:tc>
          <w:tcPr>
            <w:tcW w:w="1120" w:type="dxa"/>
            <w:vMerge/>
          </w:tcPr>
          <w:p w14:paraId="35BAC2AA" w14:textId="77777777" w:rsidR="00C3641C" w:rsidRPr="00E55D53" w:rsidRDefault="00C3641C" w:rsidP="00E55D53"/>
        </w:tc>
        <w:tc>
          <w:tcPr>
            <w:tcW w:w="1129" w:type="dxa"/>
            <w:noWrap/>
            <w:hideMark/>
          </w:tcPr>
          <w:p w14:paraId="4369D1B0" w14:textId="25547FE2" w:rsidR="00C3641C" w:rsidRPr="00E55D53" w:rsidRDefault="00C3641C" w:rsidP="00E55D53">
            <w:r w:rsidRPr="00E55D53">
              <w:t>316.9525</w:t>
            </w:r>
          </w:p>
        </w:tc>
        <w:tc>
          <w:tcPr>
            <w:tcW w:w="1129" w:type="dxa"/>
            <w:noWrap/>
            <w:hideMark/>
          </w:tcPr>
          <w:p w14:paraId="4D9E2979" w14:textId="77777777" w:rsidR="00C3641C" w:rsidRPr="00E55D53" w:rsidRDefault="00C3641C" w:rsidP="00E55D53">
            <w:r w:rsidRPr="00E55D53">
              <w:t>302.006</w:t>
            </w:r>
          </w:p>
        </w:tc>
        <w:tc>
          <w:tcPr>
            <w:tcW w:w="1129" w:type="dxa"/>
            <w:noWrap/>
            <w:hideMark/>
          </w:tcPr>
          <w:p w14:paraId="47A9ED4F" w14:textId="77777777" w:rsidR="00C3641C" w:rsidRPr="00E55D53" w:rsidRDefault="00C3641C" w:rsidP="00E55D53">
            <w:r w:rsidRPr="00E55D53">
              <w:t>376.3464</w:t>
            </w:r>
          </w:p>
        </w:tc>
        <w:tc>
          <w:tcPr>
            <w:tcW w:w="1129" w:type="dxa"/>
            <w:noWrap/>
            <w:hideMark/>
          </w:tcPr>
          <w:p w14:paraId="5D01CE2F" w14:textId="77777777" w:rsidR="00C3641C" w:rsidRPr="00E55D53" w:rsidRDefault="00C3641C" w:rsidP="00E55D53">
            <w:r w:rsidRPr="00E55D53">
              <w:t>276.8336</w:t>
            </w:r>
          </w:p>
        </w:tc>
        <w:tc>
          <w:tcPr>
            <w:tcW w:w="1129" w:type="dxa"/>
            <w:noWrap/>
            <w:hideMark/>
          </w:tcPr>
          <w:p w14:paraId="294FBCCA" w14:textId="77777777" w:rsidR="00C3641C" w:rsidRPr="00E55D53" w:rsidRDefault="00C3641C" w:rsidP="00E55D53">
            <w:r w:rsidRPr="00E55D53">
              <w:t>302.9856</w:t>
            </w:r>
          </w:p>
        </w:tc>
        <w:tc>
          <w:tcPr>
            <w:tcW w:w="1129" w:type="dxa"/>
            <w:noWrap/>
            <w:hideMark/>
          </w:tcPr>
          <w:p w14:paraId="730A5172" w14:textId="77777777" w:rsidR="00C3641C" w:rsidRPr="00E55D53" w:rsidRDefault="00C3641C" w:rsidP="00E55D53">
            <w:r w:rsidRPr="00E55D53">
              <w:t>319.8724</w:t>
            </w:r>
          </w:p>
        </w:tc>
        <w:tc>
          <w:tcPr>
            <w:tcW w:w="1129" w:type="dxa"/>
            <w:noWrap/>
            <w:hideMark/>
          </w:tcPr>
          <w:p w14:paraId="6DE367DD" w14:textId="77777777" w:rsidR="00C3641C" w:rsidRPr="00E55D53" w:rsidRDefault="00C3641C" w:rsidP="00E55D53">
            <w:r w:rsidRPr="00E55D53">
              <w:t>278.599</w:t>
            </w:r>
          </w:p>
        </w:tc>
        <w:tc>
          <w:tcPr>
            <w:tcW w:w="1129" w:type="dxa"/>
            <w:noWrap/>
            <w:hideMark/>
          </w:tcPr>
          <w:p w14:paraId="48148764" w14:textId="77777777" w:rsidR="00C3641C" w:rsidRPr="00E55D53" w:rsidRDefault="00C3641C" w:rsidP="00E55D53">
            <w:r w:rsidRPr="00E55D53">
              <w:t>289.6617</w:t>
            </w:r>
          </w:p>
        </w:tc>
        <w:tc>
          <w:tcPr>
            <w:tcW w:w="1129" w:type="dxa"/>
            <w:noWrap/>
            <w:hideMark/>
          </w:tcPr>
          <w:p w14:paraId="569AD5C7" w14:textId="77777777" w:rsidR="00C3641C" w:rsidRPr="00E55D53" w:rsidRDefault="00C3641C" w:rsidP="00E55D53">
            <w:r w:rsidRPr="00E55D53">
              <w:t>340.2034</w:t>
            </w:r>
          </w:p>
        </w:tc>
        <w:tc>
          <w:tcPr>
            <w:tcW w:w="1129" w:type="dxa"/>
            <w:noWrap/>
            <w:hideMark/>
          </w:tcPr>
          <w:p w14:paraId="0D0813F4" w14:textId="77777777" w:rsidR="00C3641C" w:rsidRPr="00E55D53" w:rsidRDefault="00C3641C" w:rsidP="00E55D53">
            <w:r w:rsidRPr="00E55D53">
              <w:t>321.7385</w:t>
            </w:r>
          </w:p>
        </w:tc>
      </w:tr>
      <w:tr w:rsidR="00C3641C" w:rsidRPr="00E55D53" w14:paraId="0F2DB802" w14:textId="77777777" w:rsidTr="009D77C9">
        <w:trPr>
          <w:trHeight w:val="261"/>
        </w:trPr>
        <w:tc>
          <w:tcPr>
            <w:tcW w:w="1120" w:type="dxa"/>
          </w:tcPr>
          <w:p w14:paraId="76DF5C85" w14:textId="0EAAF71A" w:rsidR="00C3641C" w:rsidRPr="00E55D53" w:rsidRDefault="00C3641C" w:rsidP="00E55D53">
            <w:pPr>
              <w:rPr>
                <w:b/>
                <w:bCs/>
              </w:rPr>
            </w:pPr>
            <w:r>
              <w:rPr>
                <w:b/>
                <w:bCs/>
              </w:rPr>
              <w:t>Average</w:t>
            </w:r>
          </w:p>
        </w:tc>
        <w:tc>
          <w:tcPr>
            <w:tcW w:w="1129" w:type="dxa"/>
            <w:noWrap/>
            <w:hideMark/>
          </w:tcPr>
          <w:p w14:paraId="2C3E9A9F" w14:textId="58CACB1F" w:rsidR="00C3641C" w:rsidRPr="00E55D53" w:rsidRDefault="00C3641C" w:rsidP="00E55D53">
            <w:pPr>
              <w:rPr>
                <w:b/>
                <w:bCs/>
              </w:rPr>
            </w:pPr>
            <w:r w:rsidRPr="00E55D53">
              <w:rPr>
                <w:b/>
                <w:bCs/>
              </w:rPr>
              <w:t>330.1163</w:t>
            </w:r>
          </w:p>
        </w:tc>
        <w:tc>
          <w:tcPr>
            <w:tcW w:w="1129" w:type="dxa"/>
            <w:noWrap/>
            <w:hideMark/>
          </w:tcPr>
          <w:p w14:paraId="78BE8FB6" w14:textId="77777777" w:rsidR="00C3641C" w:rsidRPr="00E55D53" w:rsidRDefault="00C3641C" w:rsidP="00E55D53">
            <w:pPr>
              <w:rPr>
                <w:b/>
                <w:bCs/>
              </w:rPr>
            </w:pPr>
            <w:r w:rsidRPr="00E55D53">
              <w:rPr>
                <w:b/>
                <w:bCs/>
              </w:rPr>
              <w:t>300.3038</w:t>
            </w:r>
          </w:p>
        </w:tc>
        <w:tc>
          <w:tcPr>
            <w:tcW w:w="1129" w:type="dxa"/>
            <w:noWrap/>
            <w:hideMark/>
          </w:tcPr>
          <w:p w14:paraId="419C4409" w14:textId="77777777" w:rsidR="00C3641C" w:rsidRPr="00E55D53" w:rsidRDefault="00C3641C" w:rsidP="00E55D53">
            <w:pPr>
              <w:rPr>
                <w:b/>
                <w:bCs/>
              </w:rPr>
            </w:pPr>
            <w:r w:rsidRPr="00E55D53">
              <w:rPr>
                <w:b/>
                <w:bCs/>
              </w:rPr>
              <w:t>307.7257</w:t>
            </w:r>
          </w:p>
        </w:tc>
        <w:tc>
          <w:tcPr>
            <w:tcW w:w="1129" w:type="dxa"/>
            <w:noWrap/>
            <w:hideMark/>
          </w:tcPr>
          <w:p w14:paraId="22EADE1F" w14:textId="77777777" w:rsidR="00C3641C" w:rsidRPr="00E55D53" w:rsidRDefault="00C3641C" w:rsidP="00E55D53">
            <w:pPr>
              <w:rPr>
                <w:b/>
                <w:bCs/>
              </w:rPr>
            </w:pPr>
            <w:r w:rsidRPr="00E55D53">
              <w:rPr>
                <w:b/>
                <w:bCs/>
              </w:rPr>
              <w:t>293.6257</w:t>
            </w:r>
          </w:p>
        </w:tc>
        <w:tc>
          <w:tcPr>
            <w:tcW w:w="1129" w:type="dxa"/>
            <w:noWrap/>
            <w:hideMark/>
          </w:tcPr>
          <w:p w14:paraId="2757FE5D" w14:textId="77777777" w:rsidR="00C3641C" w:rsidRPr="00E55D53" w:rsidRDefault="00C3641C" w:rsidP="00E55D53">
            <w:pPr>
              <w:rPr>
                <w:b/>
                <w:bCs/>
              </w:rPr>
            </w:pPr>
            <w:r w:rsidRPr="00E55D53">
              <w:rPr>
                <w:b/>
                <w:bCs/>
              </w:rPr>
              <w:t>292.7206</w:t>
            </w:r>
          </w:p>
        </w:tc>
        <w:tc>
          <w:tcPr>
            <w:tcW w:w="1129" w:type="dxa"/>
            <w:noWrap/>
            <w:hideMark/>
          </w:tcPr>
          <w:p w14:paraId="75C60AFA" w14:textId="77777777" w:rsidR="00C3641C" w:rsidRPr="00E55D53" w:rsidRDefault="00C3641C" w:rsidP="00E55D53">
            <w:pPr>
              <w:rPr>
                <w:b/>
                <w:bCs/>
              </w:rPr>
            </w:pPr>
            <w:r w:rsidRPr="00E55D53">
              <w:rPr>
                <w:b/>
                <w:bCs/>
              </w:rPr>
              <w:t>299.0574</w:t>
            </w:r>
          </w:p>
        </w:tc>
        <w:tc>
          <w:tcPr>
            <w:tcW w:w="1129" w:type="dxa"/>
            <w:noWrap/>
            <w:hideMark/>
          </w:tcPr>
          <w:p w14:paraId="49A006D1" w14:textId="77777777" w:rsidR="00C3641C" w:rsidRPr="00E55D53" w:rsidRDefault="00C3641C" w:rsidP="00E55D53">
            <w:pPr>
              <w:rPr>
                <w:b/>
                <w:bCs/>
              </w:rPr>
            </w:pPr>
            <w:r w:rsidRPr="00E55D53">
              <w:rPr>
                <w:b/>
                <w:bCs/>
              </w:rPr>
              <w:t>300.5883</w:t>
            </w:r>
          </w:p>
        </w:tc>
        <w:tc>
          <w:tcPr>
            <w:tcW w:w="1129" w:type="dxa"/>
            <w:noWrap/>
            <w:hideMark/>
          </w:tcPr>
          <w:p w14:paraId="1B324C48" w14:textId="77777777" w:rsidR="00C3641C" w:rsidRPr="00E55D53" w:rsidRDefault="00C3641C" w:rsidP="00E55D53">
            <w:pPr>
              <w:rPr>
                <w:b/>
                <w:bCs/>
              </w:rPr>
            </w:pPr>
            <w:r w:rsidRPr="00E55D53">
              <w:rPr>
                <w:b/>
                <w:bCs/>
              </w:rPr>
              <w:t>288.704</w:t>
            </w:r>
          </w:p>
        </w:tc>
        <w:tc>
          <w:tcPr>
            <w:tcW w:w="1129" w:type="dxa"/>
            <w:noWrap/>
            <w:hideMark/>
          </w:tcPr>
          <w:p w14:paraId="73A51D27" w14:textId="77777777" w:rsidR="00C3641C" w:rsidRPr="00E55D53" w:rsidRDefault="00C3641C" w:rsidP="00E55D53">
            <w:pPr>
              <w:rPr>
                <w:b/>
                <w:bCs/>
              </w:rPr>
            </w:pPr>
            <w:r w:rsidRPr="00E55D53">
              <w:rPr>
                <w:b/>
                <w:bCs/>
              </w:rPr>
              <w:t>296.9244</w:t>
            </w:r>
          </w:p>
        </w:tc>
        <w:tc>
          <w:tcPr>
            <w:tcW w:w="1129" w:type="dxa"/>
            <w:noWrap/>
            <w:hideMark/>
          </w:tcPr>
          <w:p w14:paraId="205C4773" w14:textId="77777777" w:rsidR="00C3641C" w:rsidRPr="00E55D53" w:rsidRDefault="00C3641C" w:rsidP="00E55D53">
            <w:pPr>
              <w:rPr>
                <w:b/>
                <w:bCs/>
              </w:rPr>
            </w:pPr>
            <w:r w:rsidRPr="00E55D53">
              <w:rPr>
                <w:b/>
                <w:bCs/>
              </w:rPr>
              <w:t>315.3301</w:t>
            </w:r>
          </w:p>
        </w:tc>
      </w:tr>
    </w:tbl>
    <w:p w14:paraId="26017C11" w14:textId="5844F4BE" w:rsidR="00680EC7" w:rsidRDefault="00680EC7" w:rsidP="00DD05AD"/>
    <w:p w14:paraId="7D181CA9" w14:textId="77777777" w:rsidR="009D77C9" w:rsidRDefault="009D77C9" w:rsidP="00DD05AD">
      <w:r>
        <w:br w:type="page"/>
      </w:r>
    </w:p>
    <w:p w14:paraId="1DF1C315" w14:textId="0EC02A01" w:rsidR="00680EC7" w:rsidRDefault="00680EC7" w:rsidP="00DD05AD">
      <w:r>
        <w:lastRenderedPageBreak/>
        <w:t>Raw data for Section 4.4.2.1 with maximum search keywords</w:t>
      </w:r>
    </w:p>
    <w:p w14:paraId="475C3BFF" w14:textId="7651CA93" w:rsidR="00680EC7" w:rsidRDefault="00680EC7" w:rsidP="00DD05AD">
      <w:pPr>
        <w:rPr>
          <w:rFonts w:asciiTheme="minorHAnsi" w:eastAsiaTheme="minorHAnsi" w:hAnsiTheme="minorHAnsi" w:cstheme="minorBidi"/>
          <w:sz w:val="22"/>
          <w:szCs w:val="28"/>
        </w:rPr>
      </w:pPr>
      <w:r>
        <w:fldChar w:fldCharType="begin" w:fldLock="1"/>
      </w:r>
      <w:r>
        <w:instrText xml:space="preserve"> LINK </w:instrText>
      </w:r>
      <w:r w:rsidR="00093C2D">
        <w:instrText xml:space="preserve">Excel.Sheet.12 D:\\Petch\\XDSchain\\NodeXDSDocRegistry\\ExpResult.xlsx maxQuery!R1C1:R12C10 </w:instrText>
      </w:r>
      <w:r>
        <w:instrText xml:space="preserve">\a \f 5 \h  \* MERGEFORMAT </w:instrText>
      </w:r>
      <w:r>
        <w:fldChar w:fldCharType="separate"/>
      </w:r>
    </w:p>
    <w:tbl>
      <w:tblPr>
        <w:tblStyle w:val="TableGrid"/>
        <w:tblW w:w="12474" w:type="dxa"/>
        <w:tblLook w:val="04A0" w:firstRow="1" w:lastRow="0" w:firstColumn="1" w:lastColumn="0" w:noHBand="0" w:noVBand="1"/>
      </w:tblPr>
      <w:tblGrid>
        <w:gridCol w:w="1134"/>
        <w:gridCol w:w="1134"/>
        <w:gridCol w:w="1134"/>
        <w:gridCol w:w="1134"/>
        <w:gridCol w:w="1134"/>
        <w:gridCol w:w="1134"/>
        <w:gridCol w:w="1134"/>
        <w:gridCol w:w="1134"/>
        <w:gridCol w:w="1134"/>
        <w:gridCol w:w="1134"/>
        <w:gridCol w:w="1134"/>
      </w:tblGrid>
      <w:tr w:rsidR="001F6893" w:rsidRPr="00680EC7" w14:paraId="59A505EE" w14:textId="77777777" w:rsidTr="001F6893">
        <w:trPr>
          <w:trHeight w:val="226"/>
        </w:trPr>
        <w:tc>
          <w:tcPr>
            <w:tcW w:w="1134" w:type="dxa"/>
          </w:tcPr>
          <w:p w14:paraId="33EA504D" w14:textId="77777777" w:rsidR="001F6893" w:rsidRPr="00680EC7" w:rsidRDefault="001F6893" w:rsidP="00680EC7"/>
        </w:tc>
        <w:tc>
          <w:tcPr>
            <w:tcW w:w="1134" w:type="dxa"/>
            <w:noWrap/>
            <w:hideMark/>
          </w:tcPr>
          <w:p w14:paraId="3FC41D6D" w14:textId="5522D24A" w:rsidR="001F6893" w:rsidRPr="00680EC7" w:rsidRDefault="001F6893" w:rsidP="00680EC7">
            <w:r w:rsidRPr="00680EC7">
              <w:t>Tx01</w:t>
            </w:r>
          </w:p>
        </w:tc>
        <w:tc>
          <w:tcPr>
            <w:tcW w:w="1134" w:type="dxa"/>
            <w:noWrap/>
            <w:hideMark/>
          </w:tcPr>
          <w:p w14:paraId="61A9A4A7" w14:textId="77777777" w:rsidR="001F6893" w:rsidRPr="00680EC7" w:rsidRDefault="001F6893" w:rsidP="00680EC7">
            <w:r w:rsidRPr="00680EC7">
              <w:t>Tx02</w:t>
            </w:r>
          </w:p>
        </w:tc>
        <w:tc>
          <w:tcPr>
            <w:tcW w:w="1134" w:type="dxa"/>
            <w:noWrap/>
            <w:hideMark/>
          </w:tcPr>
          <w:p w14:paraId="441E9480" w14:textId="77777777" w:rsidR="001F6893" w:rsidRPr="00680EC7" w:rsidRDefault="001F6893" w:rsidP="00680EC7">
            <w:r w:rsidRPr="00680EC7">
              <w:t>Tx03</w:t>
            </w:r>
          </w:p>
        </w:tc>
        <w:tc>
          <w:tcPr>
            <w:tcW w:w="1134" w:type="dxa"/>
            <w:noWrap/>
            <w:hideMark/>
          </w:tcPr>
          <w:p w14:paraId="6433D9AD" w14:textId="77777777" w:rsidR="001F6893" w:rsidRPr="00680EC7" w:rsidRDefault="001F6893" w:rsidP="00680EC7">
            <w:r w:rsidRPr="00680EC7">
              <w:t>Tx04</w:t>
            </w:r>
          </w:p>
        </w:tc>
        <w:tc>
          <w:tcPr>
            <w:tcW w:w="1134" w:type="dxa"/>
            <w:noWrap/>
            <w:hideMark/>
          </w:tcPr>
          <w:p w14:paraId="3432A042" w14:textId="77777777" w:rsidR="001F6893" w:rsidRPr="00680EC7" w:rsidRDefault="001F6893" w:rsidP="00680EC7">
            <w:r w:rsidRPr="00680EC7">
              <w:t>Tx05</w:t>
            </w:r>
          </w:p>
        </w:tc>
        <w:tc>
          <w:tcPr>
            <w:tcW w:w="1134" w:type="dxa"/>
            <w:noWrap/>
            <w:hideMark/>
          </w:tcPr>
          <w:p w14:paraId="153AD8B9" w14:textId="77777777" w:rsidR="001F6893" w:rsidRPr="00680EC7" w:rsidRDefault="001F6893" w:rsidP="00680EC7">
            <w:r w:rsidRPr="00680EC7">
              <w:t>Tx06</w:t>
            </w:r>
          </w:p>
        </w:tc>
        <w:tc>
          <w:tcPr>
            <w:tcW w:w="1134" w:type="dxa"/>
            <w:noWrap/>
            <w:hideMark/>
          </w:tcPr>
          <w:p w14:paraId="0D98F565" w14:textId="77777777" w:rsidR="001F6893" w:rsidRPr="00680EC7" w:rsidRDefault="001F6893" w:rsidP="00680EC7">
            <w:r w:rsidRPr="00680EC7">
              <w:t>Tx07</w:t>
            </w:r>
          </w:p>
        </w:tc>
        <w:tc>
          <w:tcPr>
            <w:tcW w:w="1134" w:type="dxa"/>
            <w:noWrap/>
            <w:hideMark/>
          </w:tcPr>
          <w:p w14:paraId="400AE268" w14:textId="77777777" w:rsidR="001F6893" w:rsidRPr="00680EC7" w:rsidRDefault="001F6893" w:rsidP="00680EC7">
            <w:r w:rsidRPr="00680EC7">
              <w:t>Tx08</w:t>
            </w:r>
          </w:p>
        </w:tc>
        <w:tc>
          <w:tcPr>
            <w:tcW w:w="1134" w:type="dxa"/>
            <w:noWrap/>
            <w:hideMark/>
          </w:tcPr>
          <w:p w14:paraId="7C9C8AE4" w14:textId="77777777" w:rsidR="001F6893" w:rsidRPr="00680EC7" w:rsidRDefault="001F6893" w:rsidP="00680EC7">
            <w:r w:rsidRPr="00680EC7">
              <w:t>Tx09</w:t>
            </w:r>
          </w:p>
        </w:tc>
        <w:tc>
          <w:tcPr>
            <w:tcW w:w="1134" w:type="dxa"/>
            <w:noWrap/>
            <w:hideMark/>
          </w:tcPr>
          <w:p w14:paraId="1C89483D" w14:textId="77777777" w:rsidR="001F6893" w:rsidRPr="00680EC7" w:rsidRDefault="001F6893" w:rsidP="00680EC7">
            <w:r w:rsidRPr="00680EC7">
              <w:t>Tx10</w:t>
            </w:r>
          </w:p>
        </w:tc>
      </w:tr>
      <w:tr w:rsidR="001F6893" w:rsidRPr="00680EC7" w14:paraId="24CC9A9D" w14:textId="77777777" w:rsidTr="001F6893">
        <w:trPr>
          <w:trHeight w:val="226"/>
        </w:trPr>
        <w:tc>
          <w:tcPr>
            <w:tcW w:w="1134" w:type="dxa"/>
            <w:vMerge w:val="restart"/>
          </w:tcPr>
          <w:p w14:paraId="02555DA5" w14:textId="3D06B264" w:rsidR="001F6893" w:rsidRPr="00680EC7" w:rsidRDefault="001F6893" w:rsidP="00680EC7">
            <w:r>
              <w:t>Process Time</w:t>
            </w:r>
          </w:p>
        </w:tc>
        <w:tc>
          <w:tcPr>
            <w:tcW w:w="1134" w:type="dxa"/>
            <w:noWrap/>
            <w:hideMark/>
          </w:tcPr>
          <w:p w14:paraId="2AE15706" w14:textId="3F1777A2" w:rsidR="001F6893" w:rsidRPr="00680EC7" w:rsidRDefault="001F6893" w:rsidP="00680EC7">
            <w:r w:rsidRPr="00680EC7">
              <w:t>295.2806</w:t>
            </w:r>
          </w:p>
        </w:tc>
        <w:tc>
          <w:tcPr>
            <w:tcW w:w="1134" w:type="dxa"/>
            <w:noWrap/>
            <w:hideMark/>
          </w:tcPr>
          <w:p w14:paraId="21D459AC" w14:textId="77777777" w:rsidR="001F6893" w:rsidRPr="00680EC7" w:rsidRDefault="001F6893" w:rsidP="00680EC7">
            <w:r w:rsidRPr="00680EC7">
              <w:t>320.5024</w:t>
            </w:r>
          </w:p>
        </w:tc>
        <w:tc>
          <w:tcPr>
            <w:tcW w:w="1134" w:type="dxa"/>
            <w:noWrap/>
            <w:hideMark/>
          </w:tcPr>
          <w:p w14:paraId="6A80E2D0" w14:textId="77777777" w:rsidR="001F6893" w:rsidRPr="00680EC7" w:rsidRDefault="001F6893" w:rsidP="00680EC7">
            <w:r w:rsidRPr="00680EC7">
              <w:t>304.5893</w:t>
            </w:r>
          </w:p>
        </w:tc>
        <w:tc>
          <w:tcPr>
            <w:tcW w:w="1134" w:type="dxa"/>
            <w:noWrap/>
            <w:hideMark/>
          </w:tcPr>
          <w:p w14:paraId="6D8A42C4" w14:textId="77777777" w:rsidR="001F6893" w:rsidRPr="00680EC7" w:rsidRDefault="001F6893" w:rsidP="00680EC7">
            <w:r w:rsidRPr="00680EC7">
              <w:t>257.8478</w:t>
            </w:r>
          </w:p>
        </w:tc>
        <w:tc>
          <w:tcPr>
            <w:tcW w:w="1134" w:type="dxa"/>
            <w:noWrap/>
            <w:hideMark/>
          </w:tcPr>
          <w:p w14:paraId="6C30470C" w14:textId="77777777" w:rsidR="001F6893" w:rsidRPr="00680EC7" w:rsidRDefault="001F6893" w:rsidP="00680EC7">
            <w:r w:rsidRPr="00680EC7">
              <w:t>290.7988</w:t>
            </w:r>
          </w:p>
        </w:tc>
        <w:tc>
          <w:tcPr>
            <w:tcW w:w="1134" w:type="dxa"/>
            <w:noWrap/>
            <w:hideMark/>
          </w:tcPr>
          <w:p w14:paraId="13227C4A" w14:textId="77777777" w:rsidR="001F6893" w:rsidRPr="00680EC7" w:rsidRDefault="001F6893" w:rsidP="00680EC7">
            <w:r w:rsidRPr="00680EC7">
              <w:t>303.6325</w:t>
            </w:r>
          </w:p>
        </w:tc>
        <w:tc>
          <w:tcPr>
            <w:tcW w:w="1134" w:type="dxa"/>
            <w:noWrap/>
            <w:hideMark/>
          </w:tcPr>
          <w:p w14:paraId="2D06F023" w14:textId="77777777" w:rsidR="001F6893" w:rsidRPr="00680EC7" w:rsidRDefault="001F6893" w:rsidP="00680EC7">
            <w:r w:rsidRPr="00680EC7">
              <w:t>315.7229</w:t>
            </w:r>
          </w:p>
        </w:tc>
        <w:tc>
          <w:tcPr>
            <w:tcW w:w="1134" w:type="dxa"/>
            <w:noWrap/>
            <w:hideMark/>
          </w:tcPr>
          <w:p w14:paraId="7E372C9A" w14:textId="77777777" w:rsidR="001F6893" w:rsidRPr="00680EC7" w:rsidRDefault="001F6893" w:rsidP="00680EC7">
            <w:r w:rsidRPr="00680EC7">
              <w:t>291.3759</w:t>
            </w:r>
          </w:p>
        </w:tc>
        <w:tc>
          <w:tcPr>
            <w:tcW w:w="1134" w:type="dxa"/>
            <w:noWrap/>
            <w:hideMark/>
          </w:tcPr>
          <w:p w14:paraId="25B71180" w14:textId="77777777" w:rsidR="001F6893" w:rsidRPr="00680EC7" w:rsidRDefault="001F6893" w:rsidP="00680EC7">
            <w:r w:rsidRPr="00680EC7">
              <w:t>287.6642</w:t>
            </w:r>
          </w:p>
        </w:tc>
        <w:tc>
          <w:tcPr>
            <w:tcW w:w="1134" w:type="dxa"/>
            <w:noWrap/>
            <w:hideMark/>
          </w:tcPr>
          <w:p w14:paraId="7B271138" w14:textId="77777777" w:rsidR="001F6893" w:rsidRPr="00680EC7" w:rsidRDefault="001F6893" w:rsidP="00680EC7">
            <w:r w:rsidRPr="00680EC7">
              <w:t>300.1845</w:t>
            </w:r>
          </w:p>
        </w:tc>
      </w:tr>
      <w:tr w:rsidR="001F6893" w:rsidRPr="00680EC7" w14:paraId="16D22FFA" w14:textId="77777777" w:rsidTr="001F6893">
        <w:trPr>
          <w:trHeight w:val="226"/>
        </w:trPr>
        <w:tc>
          <w:tcPr>
            <w:tcW w:w="1134" w:type="dxa"/>
            <w:vMerge/>
          </w:tcPr>
          <w:p w14:paraId="40C0F902" w14:textId="77777777" w:rsidR="001F6893" w:rsidRPr="00680EC7" w:rsidRDefault="001F6893" w:rsidP="00680EC7"/>
        </w:tc>
        <w:tc>
          <w:tcPr>
            <w:tcW w:w="1134" w:type="dxa"/>
            <w:noWrap/>
            <w:hideMark/>
          </w:tcPr>
          <w:p w14:paraId="585449E2" w14:textId="1FF6239D" w:rsidR="001F6893" w:rsidRPr="00680EC7" w:rsidRDefault="001F6893" w:rsidP="00680EC7">
            <w:r w:rsidRPr="00680EC7">
              <w:t>268.3097</w:t>
            </w:r>
          </w:p>
        </w:tc>
        <w:tc>
          <w:tcPr>
            <w:tcW w:w="1134" w:type="dxa"/>
            <w:noWrap/>
            <w:hideMark/>
          </w:tcPr>
          <w:p w14:paraId="34A33C91" w14:textId="77777777" w:rsidR="001F6893" w:rsidRPr="00680EC7" w:rsidRDefault="001F6893" w:rsidP="00680EC7">
            <w:r w:rsidRPr="00680EC7">
              <w:t>269.4562</w:t>
            </w:r>
          </w:p>
        </w:tc>
        <w:tc>
          <w:tcPr>
            <w:tcW w:w="1134" w:type="dxa"/>
            <w:noWrap/>
            <w:hideMark/>
          </w:tcPr>
          <w:p w14:paraId="75575BDE" w14:textId="77777777" w:rsidR="001F6893" w:rsidRPr="00680EC7" w:rsidRDefault="001F6893" w:rsidP="00680EC7">
            <w:r w:rsidRPr="00680EC7">
              <w:t>298.2768</w:t>
            </w:r>
          </w:p>
        </w:tc>
        <w:tc>
          <w:tcPr>
            <w:tcW w:w="1134" w:type="dxa"/>
            <w:noWrap/>
            <w:hideMark/>
          </w:tcPr>
          <w:p w14:paraId="336C41A5" w14:textId="77777777" w:rsidR="001F6893" w:rsidRPr="00680EC7" w:rsidRDefault="001F6893" w:rsidP="00680EC7">
            <w:r w:rsidRPr="00680EC7">
              <w:t>307.078</w:t>
            </w:r>
          </w:p>
        </w:tc>
        <w:tc>
          <w:tcPr>
            <w:tcW w:w="1134" w:type="dxa"/>
            <w:noWrap/>
            <w:hideMark/>
          </w:tcPr>
          <w:p w14:paraId="5B1F234B" w14:textId="77777777" w:rsidR="001F6893" w:rsidRPr="00680EC7" w:rsidRDefault="001F6893" w:rsidP="00680EC7">
            <w:r w:rsidRPr="00680EC7">
              <w:t>389.2062</w:t>
            </w:r>
          </w:p>
        </w:tc>
        <w:tc>
          <w:tcPr>
            <w:tcW w:w="1134" w:type="dxa"/>
            <w:noWrap/>
            <w:hideMark/>
          </w:tcPr>
          <w:p w14:paraId="5499D19B" w14:textId="77777777" w:rsidR="001F6893" w:rsidRPr="00680EC7" w:rsidRDefault="001F6893" w:rsidP="00680EC7">
            <w:r w:rsidRPr="00680EC7">
              <w:t>321.2631</w:t>
            </w:r>
          </w:p>
        </w:tc>
        <w:tc>
          <w:tcPr>
            <w:tcW w:w="1134" w:type="dxa"/>
            <w:noWrap/>
            <w:hideMark/>
          </w:tcPr>
          <w:p w14:paraId="2C0B0D96" w14:textId="77777777" w:rsidR="001F6893" w:rsidRPr="00680EC7" w:rsidRDefault="001F6893" w:rsidP="00680EC7">
            <w:r w:rsidRPr="00680EC7">
              <w:t>279.6589</w:t>
            </w:r>
          </w:p>
        </w:tc>
        <w:tc>
          <w:tcPr>
            <w:tcW w:w="1134" w:type="dxa"/>
            <w:noWrap/>
            <w:hideMark/>
          </w:tcPr>
          <w:p w14:paraId="3F150B02" w14:textId="77777777" w:rsidR="001F6893" w:rsidRPr="00680EC7" w:rsidRDefault="001F6893" w:rsidP="00680EC7">
            <w:r w:rsidRPr="00680EC7">
              <w:t>267.7094</w:t>
            </w:r>
          </w:p>
        </w:tc>
        <w:tc>
          <w:tcPr>
            <w:tcW w:w="1134" w:type="dxa"/>
            <w:noWrap/>
            <w:hideMark/>
          </w:tcPr>
          <w:p w14:paraId="25542B90" w14:textId="77777777" w:rsidR="001F6893" w:rsidRPr="00680EC7" w:rsidRDefault="001F6893" w:rsidP="00680EC7">
            <w:r w:rsidRPr="00680EC7">
              <w:t>317.3643</w:t>
            </w:r>
          </w:p>
        </w:tc>
        <w:tc>
          <w:tcPr>
            <w:tcW w:w="1134" w:type="dxa"/>
            <w:noWrap/>
            <w:hideMark/>
          </w:tcPr>
          <w:p w14:paraId="2917F301" w14:textId="77777777" w:rsidR="001F6893" w:rsidRPr="00680EC7" w:rsidRDefault="001F6893" w:rsidP="00680EC7">
            <w:r w:rsidRPr="00680EC7">
              <w:t>304.6549</w:t>
            </w:r>
          </w:p>
        </w:tc>
      </w:tr>
      <w:tr w:rsidR="001F6893" w:rsidRPr="00680EC7" w14:paraId="088EC184" w14:textId="77777777" w:rsidTr="001F6893">
        <w:trPr>
          <w:trHeight w:val="226"/>
        </w:trPr>
        <w:tc>
          <w:tcPr>
            <w:tcW w:w="1134" w:type="dxa"/>
            <w:vMerge/>
          </w:tcPr>
          <w:p w14:paraId="7650B917" w14:textId="77777777" w:rsidR="001F6893" w:rsidRPr="00680EC7" w:rsidRDefault="001F6893" w:rsidP="00680EC7"/>
        </w:tc>
        <w:tc>
          <w:tcPr>
            <w:tcW w:w="1134" w:type="dxa"/>
            <w:noWrap/>
            <w:hideMark/>
          </w:tcPr>
          <w:p w14:paraId="18874FA8" w14:textId="461D8A55" w:rsidR="001F6893" w:rsidRPr="00680EC7" w:rsidRDefault="001F6893" w:rsidP="00680EC7">
            <w:r w:rsidRPr="00680EC7">
              <w:t>364.2183</w:t>
            </w:r>
          </w:p>
        </w:tc>
        <w:tc>
          <w:tcPr>
            <w:tcW w:w="1134" w:type="dxa"/>
            <w:noWrap/>
            <w:hideMark/>
          </w:tcPr>
          <w:p w14:paraId="1A079E99" w14:textId="77777777" w:rsidR="001F6893" w:rsidRPr="00680EC7" w:rsidRDefault="001F6893" w:rsidP="00680EC7">
            <w:r w:rsidRPr="00680EC7">
              <w:t>284.0702</w:t>
            </w:r>
          </w:p>
        </w:tc>
        <w:tc>
          <w:tcPr>
            <w:tcW w:w="1134" w:type="dxa"/>
            <w:noWrap/>
            <w:hideMark/>
          </w:tcPr>
          <w:p w14:paraId="315C20C2" w14:textId="77777777" w:rsidR="001F6893" w:rsidRPr="00680EC7" w:rsidRDefault="001F6893" w:rsidP="00680EC7">
            <w:r w:rsidRPr="00680EC7">
              <w:t>404.4955</w:t>
            </w:r>
          </w:p>
        </w:tc>
        <w:tc>
          <w:tcPr>
            <w:tcW w:w="1134" w:type="dxa"/>
            <w:noWrap/>
            <w:hideMark/>
          </w:tcPr>
          <w:p w14:paraId="36618FC3" w14:textId="77777777" w:rsidR="001F6893" w:rsidRPr="00680EC7" w:rsidRDefault="001F6893" w:rsidP="00680EC7">
            <w:r w:rsidRPr="00680EC7">
              <w:t>332.3231</w:t>
            </w:r>
          </w:p>
        </w:tc>
        <w:tc>
          <w:tcPr>
            <w:tcW w:w="1134" w:type="dxa"/>
            <w:noWrap/>
            <w:hideMark/>
          </w:tcPr>
          <w:p w14:paraId="57D50B26" w14:textId="77777777" w:rsidR="001F6893" w:rsidRPr="00680EC7" w:rsidRDefault="001F6893" w:rsidP="00680EC7">
            <w:r w:rsidRPr="00680EC7">
              <w:t>309.1843</w:t>
            </w:r>
          </w:p>
        </w:tc>
        <w:tc>
          <w:tcPr>
            <w:tcW w:w="1134" w:type="dxa"/>
            <w:noWrap/>
            <w:hideMark/>
          </w:tcPr>
          <w:p w14:paraId="23198C72" w14:textId="77777777" w:rsidR="001F6893" w:rsidRPr="00680EC7" w:rsidRDefault="001F6893" w:rsidP="00680EC7">
            <w:r w:rsidRPr="00680EC7">
              <w:t>327.8908</w:t>
            </w:r>
          </w:p>
        </w:tc>
        <w:tc>
          <w:tcPr>
            <w:tcW w:w="1134" w:type="dxa"/>
            <w:noWrap/>
            <w:hideMark/>
          </w:tcPr>
          <w:p w14:paraId="262DAA83" w14:textId="77777777" w:rsidR="001F6893" w:rsidRPr="00680EC7" w:rsidRDefault="001F6893" w:rsidP="00680EC7">
            <w:r w:rsidRPr="00680EC7">
              <w:t>296.513</w:t>
            </w:r>
          </w:p>
        </w:tc>
        <w:tc>
          <w:tcPr>
            <w:tcW w:w="1134" w:type="dxa"/>
            <w:noWrap/>
            <w:hideMark/>
          </w:tcPr>
          <w:p w14:paraId="40F326CD" w14:textId="77777777" w:rsidR="001F6893" w:rsidRPr="00680EC7" w:rsidRDefault="001F6893" w:rsidP="00680EC7">
            <w:r w:rsidRPr="00680EC7">
              <w:t>277.1485</w:t>
            </w:r>
          </w:p>
        </w:tc>
        <w:tc>
          <w:tcPr>
            <w:tcW w:w="1134" w:type="dxa"/>
            <w:noWrap/>
            <w:hideMark/>
          </w:tcPr>
          <w:p w14:paraId="4B245DB0" w14:textId="77777777" w:rsidR="001F6893" w:rsidRPr="00680EC7" w:rsidRDefault="001F6893" w:rsidP="00680EC7">
            <w:r w:rsidRPr="00680EC7">
              <w:t>278.443</w:t>
            </w:r>
          </w:p>
        </w:tc>
        <w:tc>
          <w:tcPr>
            <w:tcW w:w="1134" w:type="dxa"/>
            <w:noWrap/>
            <w:hideMark/>
          </w:tcPr>
          <w:p w14:paraId="4D2B1343" w14:textId="77777777" w:rsidR="001F6893" w:rsidRPr="00680EC7" w:rsidRDefault="001F6893" w:rsidP="00680EC7">
            <w:r w:rsidRPr="00680EC7">
              <w:t>311.6176</w:t>
            </w:r>
          </w:p>
        </w:tc>
      </w:tr>
      <w:tr w:rsidR="001F6893" w:rsidRPr="00680EC7" w14:paraId="36D58113" w14:textId="77777777" w:rsidTr="001F6893">
        <w:trPr>
          <w:trHeight w:val="226"/>
        </w:trPr>
        <w:tc>
          <w:tcPr>
            <w:tcW w:w="1134" w:type="dxa"/>
            <w:vMerge/>
          </w:tcPr>
          <w:p w14:paraId="643D7EDE" w14:textId="77777777" w:rsidR="001F6893" w:rsidRPr="00680EC7" w:rsidRDefault="001F6893" w:rsidP="00680EC7"/>
        </w:tc>
        <w:tc>
          <w:tcPr>
            <w:tcW w:w="1134" w:type="dxa"/>
            <w:noWrap/>
            <w:hideMark/>
          </w:tcPr>
          <w:p w14:paraId="67A2A610" w14:textId="11D99BDF" w:rsidR="001F6893" w:rsidRPr="00680EC7" w:rsidRDefault="001F6893" w:rsidP="00680EC7">
            <w:r w:rsidRPr="00680EC7">
              <w:t>323.7353</w:t>
            </w:r>
          </w:p>
        </w:tc>
        <w:tc>
          <w:tcPr>
            <w:tcW w:w="1134" w:type="dxa"/>
            <w:noWrap/>
            <w:hideMark/>
          </w:tcPr>
          <w:p w14:paraId="65C9AE18" w14:textId="77777777" w:rsidR="001F6893" w:rsidRPr="00680EC7" w:rsidRDefault="001F6893" w:rsidP="00680EC7">
            <w:r w:rsidRPr="00680EC7">
              <w:t>298.8492</w:t>
            </w:r>
          </w:p>
        </w:tc>
        <w:tc>
          <w:tcPr>
            <w:tcW w:w="1134" w:type="dxa"/>
            <w:noWrap/>
            <w:hideMark/>
          </w:tcPr>
          <w:p w14:paraId="0528B958" w14:textId="77777777" w:rsidR="001F6893" w:rsidRPr="00680EC7" w:rsidRDefault="001F6893" w:rsidP="00680EC7">
            <w:r w:rsidRPr="00680EC7">
              <w:t>274.6096</w:t>
            </w:r>
          </w:p>
        </w:tc>
        <w:tc>
          <w:tcPr>
            <w:tcW w:w="1134" w:type="dxa"/>
            <w:noWrap/>
            <w:hideMark/>
          </w:tcPr>
          <w:p w14:paraId="065B2AA8" w14:textId="77777777" w:rsidR="001F6893" w:rsidRPr="00680EC7" w:rsidRDefault="001F6893" w:rsidP="00680EC7">
            <w:r w:rsidRPr="00680EC7">
              <w:t>288.3095</w:t>
            </w:r>
          </w:p>
        </w:tc>
        <w:tc>
          <w:tcPr>
            <w:tcW w:w="1134" w:type="dxa"/>
            <w:noWrap/>
            <w:hideMark/>
          </w:tcPr>
          <w:p w14:paraId="72801FA8" w14:textId="77777777" w:rsidR="001F6893" w:rsidRPr="00680EC7" w:rsidRDefault="001F6893" w:rsidP="00680EC7">
            <w:r w:rsidRPr="00680EC7">
              <w:t>313.1121</w:t>
            </w:r>
          </w:p>
        </w:tc>
        <w:tc>
          <w:tcPr>
            <w:tcW w:w="1134" w:type="dxa"/>
            <w:noWrap/>
            <w:hideMark/>
          </w:tcPr>
          <w:p w14:paraId="384B6BD0" w14:textId="77777777" w:rsidR="001F6893" w:rsidRPr="00680EC7" w:rsidRDefault="001F6893" w:rsidP="00680EC7">
            <w:r w:rsidRPr="00680EC7">
              <w:t>292.5901</w:t>
            </w:r>
          </w:p>
        </w:tc>
        <w:tc>
          <w:tcPr>
            <w:tcW w:w="1134" w:type="dxa"/>
            <w:noWrap/>
            <w:hideMark/>
          </w:tcPr>
          <w:p w14:paraId="4073E719" w14:textId="77777777" w:rsidR="001F6893" w:rsidRPr="00680EC7" w:rsidRDefault="001F6893" w:rsidP="00680EC7">
            <w:r w:rsidRPr="00680EC7">
              <w:t>309.5612</w:t>
            </w:r>
          </w:p>
        </w:tc>
        <w:tc>
          <w:tcPr>
            <w:tcW w:w="1134" w:type="dxa"/>
            <w:noWrap/>
            <w:hideMark/>
          </w:tcPr>
          <w:p w14:paraId="3975906F" w14:textId="77777777" w:rsidR="001F6893" w:rsidRPr="00680EC7" w:rsidRDefault="001F6893" w:rsidP="00680EC7">
            <w:r w:rsidRPr="00680EC7">
              <w:t>278.401</w:t>
            </w:r>
          </w:p>
        </w:tc>
        <w:tc>
          <w:tcPr>
            <w:tcW w:w="1134" w:type="dxa"/>
            <w:noWrap/>
            <w:hideMark/>
          </w:tcPr>
          <w:p w14:paraId="6E32D0CE" w14:textId="77777777" w:rsidR="001F6893" w:rsidRPr="00680EC7" w:rsidRDefault="001F6893" w:rsidP="00680EC7">
            <w:r w:rsidRPr="00680EC7">
              <w:t>253.4089</w:t>
            </w:r>
          </w:p>
        </w:tc>
        <w:tc>
          <w:tcPr>
            <w:tcW w:w="1134" w:type="dxa"/>
            <w:noWrap/>
            <w:hideMark/>
          </w:tcPr>
          <w:p w14:paraId="2E8170EA" w14:textId="77777777" w:rsidR="001F6893" w:rsidRPr="00680EC7" w:rsidRDefault="001F6893" w:rsidP="00680EC7">
            <w:r w:rsidRPr="00680EC7">
              <w:t>272.3898</w:t>
            </w:r>
          </w:p>
        </w:tc>
      </w:tr>
      <w:tr w:rsidR="001F6893" w:rsidRPr="00680EC7" w14:paraId="44517A93" w14:textId="77777777" w:rsidTr="001F6893">
        <w:trPr>
          <w:trHeight w:val="226"/>
        </w:trPr>
        <w:tc>
          <w:tcPr>
            <w:tcW w:w="1134" w:type="dxa"/>
            <w:vMerge/>
          </w:tcPr>
          <w:p w14:paraId="74F7C3A6" w14:textId="77777777" w:rsidR="001F6893" w:rsidRPr="00680EC7" w:rsidRDefault="001F6893" w:rsidP="00680EC7"/>
        </w:tc>
        <w:tc>
          <w:tcPr>
            <w:tcW w:w="1134" w:type="dxa"/>
            <w:noWrap/>
            <w:hideMark/>
          </w:tcPr>
          <w:p w14:paraId="37C574FE" w14:textId="26390815" w:rsidR="001F6893" w:rsidRPr="00680EC7" w:rsidRDefault="001F6893" w:rsidP="00680EC7">
            <w:r w:rsidRPr="00680EC7">
              <w:t>277.506</w:t>
            </w:r>
          </w:p>
        </w:tc>
        <w:tc>
          <w:tcPr>
            <w:tcW w:w="1134" w:type="dxa"/>
            <w:noWrap/>
            <w:hideMark/>
          </w:tcPr>
          <w:p w14:paraId="2D260BDE" w14:textId="77777777" w:rsidR="001F6893" w:rsidRPr="00680EC7" w:rsidRDefault="001F6893" w:rsidP="00680EC7">
            <w:r w:rsidRPr="00680EC7">
              <w:t>318.1052</w:t>
            </w:r>
          </w:p>
        </w:tc>
        <w:tc>
          <w:tcPr>
            <w:tcW w:w="1134" w:type="dxa"/>
            <w:noWrap/>
            <w:hideMark/>
          </w:tcPr>
          <w:p w14:paraId="27A20417" w14:textId="77777777" w:rsidR="001F6893" w:rsidRPr="00680EC7" w:rsidRDefault="001F6893" w:rsidP="00680EC7">
            <w:r w:rsidRPr="00680EC7">
              <w:t>314.1802</w:t>
            </w:r>
          </w:p>
        </w:tc>
        <w:tc>
          <w:tcPr>
            <w:tcW w:w="1134" w:type="dxa"/>
            <w:noWrap/>
            <w:hideMark/>
          </w:tcPr>
          <w:p w14:paraId="0D83A1ED" w14:textId="77777777" w:rsidR="001F6893" w:rsidRPr="00680EC7" w:rsidRDefault="001F6893" w:rsidP="00680EC7">
            <w:r w:rsidRPr="00680EC7">
              <w:t>312.3103</w:t>
            </w:r>
          </w:p>
        </w:tc>
        <w:tc>
          <w:tcPr>
            <w:tcW w:w="1134" w:type="dxa"/>
            <w:noWrap/>
            <w:hideMark/>
          </w:tcPr>
          <w:p w14:paraId="0DE7C416" w14:textId="77777777" w:rsidR="001F6893" w:rsidRPr="00680EC7" w:rsidRDefault="001F6893" w:rsidP="00680EC7">
            <w:r w:rsidRPr="00680EC7">
              <w:t>253.1484</w:t>
            </w:r>
          </w:p>
        </w:tc>
        <w:tc>
          <w:tcPr>
            <w:tcW w:w="1134" w:type="dxa"/>
            <w:noWrap/>
            <w:hideMark/>
          </w:tcPr>
          <w:p w14:paraId="0F5A424F" w14:textId="77777777" w:rsidR="001F6893" w:rsidRPr="00680EC7" w:rsidRDefault="001F6893" w:rsidP="00680EC7">
            <w:r w:rsidRPr="00680EC7">
              <w:t>326.4243</w:t>
            </w:r>
          </w:p>
        </w:tc>
        <w:tc>
          <w:tcPr>
            <w:tcW w:w="1134" w:type="dxa"/>
            <w:noWrap/>
            <w:hideMark/>
          </w:tcPr>
          <w:p w14:paraId="14AE7AA9" w14:textId="77777777" w:rsidR="001F6893" w:rsidRPr="00680EC7" w:rsidRDefault="001F6893" w:rsidP="00680EC7">
            <w:r w:rsidRPr="00680EC7">
              <w:t>331.3146</w:t>
            </w:r>
          </w:p>
        </w:tc>
        <w:tc>
          <w:tcPr>
            <w:tcW w:w="1134" w:type="dxa"/>
            <w:noWrap/>
            <w:hideMark/>
          </w:tcPr>
          <w:p w14:paraId="04A47473" w14:textId="77777777" w:rsidR="001F6893" w:rsidRPr="00680EC7" w:rsidRDefault="001F6893" w:rsidP="00680EC7">
            <w:r w:rsidRPr="00680EC7">
              <w:t>274.0725</w:t>
            </w:r>
          </w:p>
        </w:tc>
        <w:tc>
          <w:tcPr>
            <w:tcW w:w="1134" w:type="dxa"/>
            <w:noWrap/>
            <w:hideMark/>
          </w:tcPr>
          <w:p w14:paraId="34140518" w14:textId="77777777" w:rsidR="001F6893" w:rsidRPr="00680EC7" w:rsidRDefault="001F6893" w:rsidP="00680EC7">
            <w:r w:rsidRPr="00680EC7">
              <w:t>270.3752</w:t>
            </w:r>
          </w:p>
        </w:tc>
        <w:tc>
          <w:tcPr>
            <w:tcW w:w="1134" w:type="dxa"/>
            <w:noWrap/>
            <w:hideMark/>
          </w:tcPr>
          <w:p w14:paraId="7F142EB9" w14:textId="77777777" w:rsidR="001F6893" w:rsidRPr="00680EC7" w:rsidRDefault="001F6893" w:rsidP="00680EC7">
            <w:r w:rsidRPr="00680EC7">
              <w:t>294.7594</w:t>
            </w:r>
          </w:p>
        </w:tc>
      </w:tr>
      <w:tr w:rsidR="001F6893" w:rsidRPr="00680EC7" w14:paraId="42B14427" w14:textId="77777777" w:rsidTr="001F6893">
        <w:trPr>
          <w:trHeight w:val="226"/>
        </w:trPr>
        <w:tc>
          <w:tcPr>
            <w:tcW w:w="1134" w:type="dxa"/>
            <w:vMerge/>
          </w:tcPr>
          <w:p w14:paraId="556B2A5B" w14:textId="77777777" w:rsidR="001F6893" w:rsidRPr="00680EC7" w:rsidRDefault="001F6893" w:rsidP="00680EC7"/>
        </w:tc>
        <w:tc>
          <w:tcPr>
            <w:tcW w:w="1134" w:type="dxa"/>
            <w:noWrap/>
            <w:hideMark/>
          </w:tcPr>
          <w:p w14:paraId="04D82D8D" w14:textId="6019B615" w:rsidR="001F6893" w:rsidRPr="00680EC7" w:rsidRDefault="001F6893" w:rsidP="00680EC7">
            <w:r w:rsidRPr="00680EC7">
              <w:t>286.9077</w:t>
            </w:r>
          </w:p>
        </w:tc>
        <w:tc>
          <w:tcPr>
            <w:tcW w:w="1134" w:type="dxa"/>
            <w:noWrap/>
            <w:hideMark/>
          </w:tcPr>
          <w:p w14:paraId="74582D05" w14:textId="77777777" w:rsidR="001F6893" w:rsidRPr="00680EC7" w:rsidRDefault="001F6893" w:rsidP="00680EC7">
            <w:r w:rsidRPr="00680EC7">
              <w:t>339.3985</w:t>
            </w:r>
          </w:p>
        </w:tc>
        <w:tc>
          <w:tcPr>
            <w:tcW w:w="1134" w:type="dxa"/>
            <w:noWrap/>
            <w:hideMark/>
          </w:tcPr>
          <w:p w14:paraId="75C41EDC" w14:textId="77777777" w:rsidR="001F6893" w:rsidRPr="00680EC7" w:rsidRDefault="001F6893" w:rsidP="00680EC7">
            <w:r w:rsidRPr="00680EC7">
              <w:t>303.7118</w:t>
            </w:r>
          </w:p>
        </w:tc>
        <w:tc>
          <w:tcPr>
            <w:tcW w:w="1134" w:type="dxa"/>
            <w:noWrap/>
            <w:hideMark/>
          </w:tcPr>
          <w:p w14:paraId="7FE0DC79" w14:textId="77777777" w:rsidR="001F6893" w:rsidRPr="00680EC7" w:rsidRDefault="001F6893" w:rsidP="00680EC7">
            <w:r w:rsidRPr="00680EC7">
              <w:t>293.9657</w:t>
            </w:r>
          </w:p>
        </w:tc>
        <w:tc>
          <w:tcPr>
            <w:tcW w:w="1134" w:type="dxa"/>
            <w:noWrap/>
            <w:hideMark/>
          </w:tcPr>
          <w:p w14:paraId="70770637" w14:textId="77777777" w:rsidR="001F6893" w:rsidRPr="00680EC7" w:rsidRDefault="001F6893" w:rsidP="00680EC7">
            <w:r w:rsidRPr="00680EC7">
              <w:t>292.4213</w:t>
            </w:r>
          </w:p>
        </w:tc>
        <w:tc>
          <w:tcPr>
            <w:tcW w:w="1134" w:type="dxa"/>
            <w:noWrap/>
            <w:hideMark/>
          </w:tcPr>
          <w:p w14:paraId="21365A5A" w14:textId="77777777" w:rsidR="001F6893" w:rsidRPr="00680EC7" w:rsidRDefault="001F6893" w:rsidP="00680EC7">
            <w:r w:rsidRPr="00680EC7">
              <w:t>396.6533</w:t>
            </w:r>
          </w:p>
        </w:tc>
        <w:tc>
          <w:tcPr>
            <w:tcW w:w="1134" w:type="dxa"/>
            <w:noWrap/>
            <w:hideMark/>
          </w:tcPr>
          <w:p w14:paraId="3D34F79A" w14:textId="77777777" w:rsidR="001F6893" w:rsidRPr="00680EC7" w:rsidRDefault="001F6893" w:rsidP="00680EC7">
            <w:r w:rsidRPr="00680EC7">
              <w:t>299.6992</w:t>
            </w:r>
          </w:p>
        </w:tc>
        <w:tc>
          <w:tcPr>
            <w:tcW w:w="1134" w:type="dxa"/>
            <w:noWrap/>
            <w:hideMark/>
          </w:tcPr>
          <w:p w14:paraId="340B9EAC" w14:textId="77777777" w:rsidR="001F6893" w:rsidRPr="00680EC7" w:rsidRDefault="001F6893" w:rsidP="00680EC7">
            <w:r w:rsidRPr="00680EC7">
              <w:t>298.6558</w:t>
            </w:r>
          </w:p>
        </w:tc>
        <w:tc>
          <w:tcPr>
            <w:tcW w:w="1134" w:type="dxa"/>
            <w:noWrap/>
            <w:hideMark/>
          </w:tcPr>
          <w:p w14:paraId="3CD2EA27" w14:textId="77777777" w:rsidR="001F6893" w:rsidRPr="00680EC7" w:rsidRDefault="001F6893" w:rsidP="00680EC7">
            <w:r w:rsidRPr="00680EC7">
              <w:t>315.7477</w:t>
            </w:r>
          </w:p>
        </w:tc>
        <w:tc>
          <w:tcPr>
            <w:tcW w:w="1134" w:type="dxa"/>
            <w:noWrap/>
            <w:hideMark/>
          </w:tcPr>
          <w:p w14:paraId="026DA074" w14:textId="77777777" w:rsidR="001F6893" w:rsidRPr="00680EC7" w:rsidRDefault="001F6893" w:rsidP="00680EC7">
            <w:r w:rsidRPr="00680EC7">
              <w:t>271.0378</w:t>
            </w:r>
          </w:p>
        </w:tc>
      </w:tr>
      <w:tr w:rsidR="001F6893" w:rsidRPr="00680EC7" w14:paraId="1B790599" w14:textId="77777777" w:rsidTr="001F6893">
        <w:trPr>
          <w:trHeight w:val="226"/>
        </w:trPr>
        <w:tc>
          <w:tcPr>
            <w:tcW w:w="1134" w:type="dxa"/>
            <w:vMerge/>
          </w:tcPr>
          <w:p w14:paraId="67876D49" w14:textId="77777777" w:rsidR="001F6893" w:rsidRPr="00680EC7" w:rsidRDefault="001F6893" w:rsidP="00680EC7"/>
        </w:tc>
        <w:tc>
          <w:tcPr>
            <w:tcW w:w="1134" w:type="dxa"/>
            <w:noWrap/>
            <w:hideMark/>
          </w:tcPr>
          <w:p w14:paraId="259066FC" w14:textId="0B44C006" w:rsidR="001F6893" w:rsidRPr="00680EC7" w:rsidRDefault="001F6893" w:rsidP="00680EC7">
            <w:r w:rsidRPr="00680EC7">
              <w:t>295.4567</w:t>
            </w:r>
          </w:p>
        </w:tc>
        <w:tc>
          <w:tcPr>
            <w:tcW w:w="1134" w:type="dxa"/>
            <w:noWrap/>
            <w:hideMark/>
          </w:tcPr>
          <w:p w14:paraId="2FCBA1B9" w14:textId="77777777" w:rsidR="001F6893" w:rsidRPr="00680EC7" w:rsidRDefault="001F6893" w:rsidP="00680EC7">
            <w:r w:rsidRPr="00680EC7">
              <w:t>317.4593</w:t>
            </w:r>
          </w:p>
        </w:tc>
        <w:tc>
          <w:tcPr>
            <w:tcW w:w="1134" w:type="dxa"/>
            <w:noWrap/>
            <w:hideMark/>
          </w:tcPr>
          <w:p w14:paraId="3207F752" w14:textId="77777777" w:rsidR="001F6893" w:rsidRPr="00680EC7" w:rsidRDefault="001F6893" w:rsidP="00680EC7">
            <w:r w:rsidRPr="00680EC7">
              <w:t>306.1546</w:t>
            </w:r>
          </w:p>
        </w:tc>
        <w:tc>
          <w:tcPr>
            <w:tcW w:w="1134" w:type="dxa"/>
            <w:noWrap/>
            <w:hideMark/>
          </w:tcPr>
          <w:p w14:paraId="76A7D8B5" w14:textId="77777777" w:rsidR="001F6893" w:rsidRPr="00680EC7" w:rsidRDefault="001F6893" w:rsidP="00680EC7">
            <w:r w:rsidRPr="00680EC7">
              <w:t>284.8343</w:t>
            </w:r>
          </w:p>
        </w:tc>
        <w:tc>
          <w:tcPr>
            <w:tcW w:w="1134" w:type="dxa"/>
            <w:noWrap/>
            <w:hideMark/>
          </w:tcPr>
          <w:p w14:paraId="20318261" w14:textId="77777777" w:rsidR="001F6893" w:rsidRPr="00680EC7" w:rsidRDefault="001F6893" w:rsidP="00680EC7">
            <w:r w:rsidRPr="00680EC7">
              <w:t>306.1946</w:t>
            </w:r>
          </w:p>
        </w:tc>
        <w:tc>
          <w:tcPr>
            <w:tcW w:w="1134" w:type="dxa"/>
            <w:noWrap/>
            <w:hideMark/>
          </w:tcPr>
          <w:p w14:paraId="26638900" w14:textId="77777777" w:rsidR="001F6893" w:rsidRPr="00680EC7" w:rsidRDefault="001F6893" w:rsidP="00680EC7">
            <w:r w:rsidRPr="00680EC7">
              <w:t>296.0514</w:t>
            </w:r>
          </w:p>
        </w:tc>
        <w:tc>
          <w:tcPr>
            <w:tcW w:w="1134" w:type="dxa"/>
            <w:noWrap/>
            <w:hideMark/>
          </w:tcPr>
          <w:p w14:paraId="538B7C99" w14:textId="77777777" w:rsidR="001F6893" w:rsidRPr="00680EC7" w:rsidRDefault="001F6893" w:rsidP="00680EC7">
            <w:r w:rsidRPr="00680EC7">
              <w:t>319.3008</w:t>
            </w:r>
          </w:p>
        </w:tc>
        <w:tc>
          <w:tcPr>
            <w:tcW w:w="1134" w:type="dxa"/>
            <w:noWrap/>
            <w:hideMark/>
          </w:tcPr>
          <w:p w14:paraId="2937CAE2" w14:textId="77777777" w:rsidR="001F6893" w:rsidRPr="00680EC7" w:rsidRDefault="001F6893" w:rsidP="00680EC7">
            <w:r w:rsidRPr="00680EC7">
              <w:t>303.2261</w:t>
            </w:r>
          </w:p>
        </w:tc>
        <w:tc>
          <w:tcPr>
            <w:tcW w:w="1134" w:type="dxa"/>
            <w:noWrap/>
            <w:hideMark/>
          </w:tcPr>
          <w:p w14:paraId="5C6EF6A6" w14:textId="77777777" w:rsidR="001F6893" w:rsidRPr="00680EC7" w:rsidRDefault="001F6893" w:rsidP="00680EC7">
            <w:r w:rsidRPr="00680EC7">
              <w:t>287.7795</w:t>
            </w:r>
          </w:p>
        </w:tc>
        <w:tc>
          <w:tcPr>
            <w:tcW w:w="1134" w:type="dxa"/>
            <w:noWrap/>
            <w:hideMark/>
          </w:tcPr>
          <w:p w14:paraId="27F92123" w14:textId="77777777" w:rsidR="001F6893" w:rsidRPr="00680EC7" w:rsidRDefault="001F6893" w:rsidP="00680EC7">
            <w:r w:rsidRPr="00680EC7">
              <w:t>293.3666</w:t>
            </w:r>
          </w:p>
        </w:tc>
      </w:tr>
      <w:tr w:rsidR="001F6893" w:rsidRPr="00680EC7" w14:paraId="2F9DB24C" w14:textId="77777777" w:rsidTr="001F6893">
        <w:trPr>
          <w:trHeight w:val="226"/>
        </w:trPr>
        <w:tc>
          <w:tcPr>
            <w:tcW w:w="1134" w:type="dxa"/>
            <w:vMerge/>
          </w:tcPr>
          <w:p w14:paraId="14B35923" w14:textId="77777777" w:rsidR="001F6893" w:rsidRPr="00680EC7" w:rsidRDefault="001F6893" w:rsidP="00680EC7"/>
        </w:tc>
        <w:tc>
          <w:tcPr>
            <w:tcW w:w="1134" w:type="dxa"/>
            <w:noWrap/>
            <w:hideMark/>
          </w:tcPr>
          <w:p w14:paraId="0CD875CF" w14:textId="517871D2" w:rsidR="001F6893" w:rsidRPr="00680EC7" w:rsidRDefault="001F6893" w:rsidP="00680EC7">
            <w:r w:rsidRPr="00680EC7">
              <w:t>303.3449</w:t>
            </w:r>
          </w:p>
        </w:tc>
        <w:tc>
          <w:tcPr>
            <w:tcW w:w="1134" w:type="dxa"/>
            <w:noWrap/>
            <w:hideMark/>
          </w:tcPr>
          <w:p w14:paraId="672C34A7" w14:textId="77777777" w:rsidR="001F6893" w:rsidRPr="00680EC7" w:rsidRDefault="001F6893" w:rsidP="00680EC7">
            <w:r w:rsidRPr="00680EC7">
              <w:t>257.162</w:t>
            </w:r>
          </w:p>
        </w:tc>
        <w:tc>
          <w:tcPr>
            <w:tcW w:w="1134" w:type="dxa"/>
            <w:noWrap/>
            <w:hideMark/>
          </w:tcPr>
          <w:p w14:paraId="25ECDC30" w14:textId="77777777" w:rsidR="001F6893" w:rsidRPr="00680EC7" w:rsidRDefault="001F6893" w:rsidP="00680EC7">
            <w:r w:rsidRPr="00680EC7">
              <w:t>273.2708</w:t>
            </w:r>
          </w:p>
        </w:tc>
        <w:tc>
          <w:tcPr>
            <w:tcW w:w="1134" w:type="dxa"/>
            <w:noWrap/>
            <w:hideMark/>
          </w:tcPr>
          <w:p w14:paraId="0AC7D809" w14:textId="77777777" w:rsidR="001F6893" w:rsidRPr="00680EC7" w:rsidRDefault="001F6893" w:rsidP="00680EC7">
            <w:r w:rsidRPr="00680EC7">
              <w:t>312.9825</w:t>
            </w:r>
          </w:p>
        </w:tc>
        <w:tc>
          <w:tcPr>
            <w:tcW w:w="1134" w:type="dxa"/>
            <w:noWrap/>
            <w:hideMark/>
          </w:tcPr>
          <w:p w14:paraId="2FB78665" w14:textId="77777777" w:rsidR="001F6893" w:rsidRPr="00680EC7" w:rsidRDefault="001F6893" w:rsidP="00680EC7">
            <w:r w:rsidRPr="00680EC7">
              <w:t>272.4797</w:t>
            </w:r>
          </w:p>
        </w:tc>
        <w:tc>
          <w:tcPr>
            <w:tcW w:w="1134" w:type="dxa"/>
            <w:noWrap/>
            <w:hideMark/>
          </w:tcPr>
          <w:p w14:paraId="2EABA237" w14:textId="77777777" w:rsidR="001F6893" w:rsidRPr="00680EC7" w:rsidRDefault="001F6893" w:rsidP="00680EC7">
            <w:r w:rsidRPr="00680EC7">
              <w:t>305.1728</w:t>
            </w:r>
          </w:p>
        </w:tc>
        <w:tc>
          <w:tcPr>
            <w:tcW w:w="1134" w:type="dxa"/>
            <w:noWrap/>
            <w:hideMark/>
          </w:tcPr>
          <w:p w14:paraId="097AE370" w14:textId="77777777" w:rsidR="001F6893" w:rsidRPr="00680EC7" w:rsidRDefault="001F6893" w:rsidP="00680EC7">
            <w:r w:rsidRPr="00680EC7">
              <w:t>278.2808</w:t>
            </w:r>
          </w:p>
        </w:tc>
        <w:tc>
          <w:tcPr>
            <w:tcW w:w="1134" w:type="dxa"/>
            <w:noWrap/>
            <w:hideMark/>
          </w:tcPr>
          <w:p w14:paraId="4A73EFCB" w14:textId="77777777" w:rsidR="001F6893" w:rsidRPr="00680EC7" w:rsidRDefault="001F6893" w:rsidP="00680EC7">
            <w:r w:rsidRPr="00680EC7">
              <w:t>262.2752</w:t>
            </w:r>
          </w:p>
        </w:tc>
        <w:tc>
          <w:tcPr>
            <w:tcW w:w="1134" w:type="dxa"/>
            <w:noWrap/>
            <w:hideMark/>
          </w:tcPr>
          <w:p w14:paraId="5CC309BF" w14:textId="77777777" w:rsidR="001F6893" w:rsidRPr="00680EC7" w:rsidRDefault="001F6893" w:rsidP="00680EC7">
            <w:r w:rsidRPr="00680EC7">
              <w:t>260.1112</w:t>
            </w:r>
          </w:p>
        </w:tc>
        <w:tc>
          <w:tcPr>
            <w:tcW w:w="1134" w:type="dxa"/>
            <w:noWrap/>
            <w:hideMark/>
          </w:tcPr>
          <w:p w14:paraId="4159DDC5" w14:textId="77777777" w:rsidR="001F6893" w:rsidRPr="00680EC7" w:rsidRDefault="001F6893" w:rsidP="00680EC7">
            <w:r w:rsidRPr="00680EC7">
              <w:t>336.1655</w:t>
            </w:r>
          </w:p>
        </w:tc>
      </w:tr>
      <w:tr w:rsidR="001F6893" w:rsidRPr="00680EC7" w14:paraId="2B6D27A2" w14:textId="77777777" w:rsidTr="001F6893">
        <w:trPr>
          <w:trHeight w:val="226"/>
        </w:trPr>
        <w:tc>
          <w:tcPr>
            <w:tcW w:w="1134" w:type="dxa"/>
            <w:vMerge/>
          </w:tcPr>
          <w:p w14:paraId="2C838388" w14:textId="77777777" w:rsidR="001F6893" w:rsidRPr="00680EC7" w:rsidRDefault="001F6893" w:rsidP="00680EC7"/>
        </w:tc>
        <w:tc>
          <w:tcPr>
            <w:tcW w:w="1134" w:type="dxa"/>
            <w:noWrap/>
            <w:hideMark/>
          </w:tcPr>
          <w:p w14:paraId="4FCDDE62" w14:textId="3F6F5102" w:rsidR="001F6893" w:rsidRPr="00680EC7" w:rsidRDefault="001F6893" w:rsidP="00680EC7">
            <w:r w:rsidRPr="00680EC7">
              <w:t>247.2612</w:t>
            </w:r>
          </w:p>
        </w:tc>
        <w:tc>
          <w:tcPr>
            <w:tcW w:w="1134" w:type="dxa"/>
            <w:noWrap/>
            <w:hideMark/>
          </w:tcPr>
          <w:p w14:paraId="27D92819" w14:textId="77777777" w:rsidR="001F6893" w:rsidRPr="00680EC7" w:rsidRDefault="001F6893" w:rsidP="00680EC7">
            <w:r w:rsidRPr="00680EC7">
              <w:t>272.1019</w:t>
            </w:r>
          </w:p>
        </w:tc>
        <w:tc>
          <w:tcPr>
            <w:tcW w:w="1134" w:type="dxa"/>
            <w:noWrap/>
            <w:hideMark/>
          </w:tcPr>
          <w:p w14:paraId="50E42065" w14:textId="77777777" w:rsidR="001F6893" w:rsidRPr="00680EC7" w:rsidRDefault="001F6893" w:rsidP="00680EC7">
            <w:r w:rsidRPr="00680EC7">
              <w:t>245.5428</w:t>
            </w:r>
          </w:p>
        </w:tc>
        <w:tc>
          <w:tcPr>
            <w:tcW w:w="1134" w:type="dxa"/>
            <w:noWrap/>
            <w:hideMark/>
          </w:tcPr>
          <w:p w14:paraId="5ABBB04F" w14:textId="77777777" w:rsidR="001F6893" w:rsidRPr="00680EC7" w:rsidRDefault="001F6893" w:rsidP="00680EC7">
            <w:r w:rsidRPr="00680EC7">
              <w:t>290.3839</w:t>
            </w:r>
          </w:p>
        </w:tc>
        <w:tc>
          <w:tcPr>
            <w:tcW w:w="1134" w:type="dxa"/>
            <w:noWrap/>
            <w:hideMark/>
          </w:tcPr>
          <w:p w14:paraId="6D67BCEF" w14:textId="77777777" w:rsidR="001F6893" w:rsidRPr="00680EC7" w:rsidRDefault="001F6893" w:rsidP="00680EC7">
            <w:r w:rsidRPr="00680EC7">
              <w:t>289.1424</w:t>
            </w:r>
          </w:p>
        </w:tc>
        <w:tc>
          <w:tcPr>
            <w:tcW w:w="1134" w:type="dxa"/>
            <w:noWrap/>
            <w:hideMark/>
          </w:tcPr>
          <w:p w14:paraId="3FC80ECA" w14:textId="77777777" w:rsidR="001F6893" w:rsidRPr="00680EC7" w:rsidRDefault="001F6893" w:rsidP="00680EC7">
            <w:r w:rsidRPr="00680EC7">
              <w:t>290.8117</w:t>
            </w:r>
          </w:p>
        </w:tc>
        <w:tc>
          <w:tcPr>
            <w:tcW w:w="1134" w:type="dxa"/>
            <w:noWrap/>
            <w:hideMark/>
          </w:tcPr>
          <w:p w14:paraId="78EC3FDC" w14:textId="77777777" w:rsidR="001F6893" w:rsidRPr="00680EC7" w:rsidRDefault="001F6893" w:rsidP="00680EC7">
            <w:r w:rsidRPr="00680EC7">
              <w:t>311.063</w:t>
            </w:r>
          </w:p>
        </w:tc>
        <w:tc>
          <w:tcPr>
            <w:tcW w:w="1134" w:type="dxa"/>
            <w:noWrap/>
            <w:hideMark/>
          </w:tcPr>
          <w:p w14:paraId="1A5ACB04" w14:textId="77777777" w:rsidR="001F6893" w:rsidRPr="00680EC7" w:rsidRDefault="001F6893" w:rsidP="00680EC7">
            <w:r w:rsidRPr="00680EC7">
              <w:t>386.3543</w:t>
            </w:r>
          </w:p>
        </w:tc>
        <w:tc>
          <w:tcPr>
            <w:tcW w:w="1134" w:type="dxa"/>
            <w:noWrap/>
            <w:hideMark/>
          </w:tcPr>
          <w:p w14:paraId="282B281B" w14:textId="77777777" w:rsidR="001F6893" w:rsidRPr="00680EC7" w:rsidRDefault="001F6893" w:rsidP="00680EC7">
            <w:r w:rsidRPr="00680EC7">
              <w:t>307.3423</w:t>
            </w:r>
          </w:p>
        </w:tc>
        <w:tc>
          <w:tcPr>
            <w:tcW w:w="1134" w:type="dxa"/>
            <w:noWrap/>
            <w:hideMark/>
          </w:tcPr>
          <w:p w14:paraId="1AAE4A82" w14:textId="77777777" w:rsidR="001F6893" w:rsidRPr="00680EC7" w:rsidRDefault="001F6893" w:rsidP="00680EC7">
            <w:r w:rsidRPr="00680EC7">
              <w:t>271.7562</w:t>
            </w:r>
          </w:p>
        </w:tc>
      </w:tr>
      <w:tr w:rsidR="001F6893" w:rsidRPr="00680EC7" w14:paraId="51B95636" w14:textId="77777777" w:rsidTr="001F6893">
        <w:trPr>
          <w:trHeight w:val="226"/>
        </w:trPr>
        <w:tc>
          <w:tcPr>
            <w:tcW w:w="1134" w:type="dxa"/>
            <w:vMerge/>
          </w:tcPr>
          <w:p w14:paraId="2C67F21F" w14:textId="77777777" w:rsidR="001F6893" w:rsidRPr="00680EC7" w:rsidRDefault="001F6893" w:rsidP="00680EC7"/>
        </w:tc>
        <w:tc>
          <w:tcPr>
            <w:tcW w:w="1134" w:type="dxa"/>
            <w:noWrap/>
            <w:hideMark/>
          </w:tcPr>
          <w:p w14:paraId="1596337E" w14:textId="4C59CF06" w:rsidR="001F6893" w:rsidRPr="00680EC7" w:rsidRDefault="001F6893" w:rsidP="00680EC7">
            <w:r w:rsidRPr="00680EC7">
              <w:t>292.8699</w:t>
            </w:r>
          </w:p>
        </w:tc>
        <w:tc>
          <w:tcPr>
            <w:tcW w:w="1134" w:type="dxa"/>
            <w:noWrap/>
            <w:hideMark/>
          </w:tcPr>
          <w:p w14:paraId="3E4220BF" w14:textId="77777777" w:rsidR="001F6893" w:rsidRPr="00680EC7" w:rsidRDefault="001F6893" w:rsidP="00680EC7">
            <w:r w:rsidRPr="00680EC7">
              <w:t>271.8207</w:t>
            </w:r>
          </w:p>
        </w:tc>
        <w:tc>
          <w:tcPr>
            <w:tcW w:w="1134" w:type="dxa"/>
            <w:noWrap/>
            <w:hideMark/>
          </w:tcPr>
          <w:p w14:paraId="09EF0D2A" w14:textId="77777777" w:rsidR="001F6893" w:rsidRPr="00680EC7" w:rsidRDefault="001F6893" w:rsidP="00680EC7">
            <w:r w:rsidRPr="00680EC7">
              <w:t>305.2499</w:t>
            </w:r>
          </w:p>
        </w:tc>
        <w:tc>
          <w:tcPr>
            <w:tcW w:w="1134" w:type="dxa"/>
            <w:noWrap/>
            <w:hideMark/>
          </w:tcPr>
          <w:p w14:paraId="32D8CC91" w14:textId="77777777" w:rsidR="001F6893" w:rsidRPr="00680EC7" w:rsidRDefault="001F6893" w:rsidP="00680EC7">
            <w:r w:rsidRPr="00680EC7">
              <w:t>273.2218</w:t>
            </w:r>
          </w:p>
        </w:tc>
        <w:tc>
          <w:tcPr>
            <w:tcW w:w="1134" w:type="dxa"/>
            <w:noWrap/>
            <w:hideMark/>
          </w:tcPr>
          <w:p w14:paraId="422C9504" w14:textId="77777777" w:rsidR="001F6893" w:rsidRPr="00680EC7" w:rsidRDefault="001F6893" w:rsidP="00680EC7">
            <w:r w:rsidRPr="00680EC7">
              <w:t>328.7851</w:t>
            </w:r>
          </w:p>
        </w:tc>
        <w:tc>
          <w:tcPr>
            <w:tcW w:w="1134" w:type="dxa"/>
            <w:noWrap/>
            <w:hideMark/>
          </w:tcPr>
          <w:p w14:paraId="435D9916" w14:textId="77777777" w:rsidR="001F6893" w:rsidRPr="00680EC7" w:rsidRDefault="001F6893" w:rsidP="00680EC7">
            <w:r w:rsidRPr="00680EC7">
              <w:t>285.0503</w:t>
            </w:r>
          </w:p>
        </w:tc>
        <w:tc>
          <w:tcPr>
            <w:tcW w:w="1134" w:type="dxa"/>
            <w:noWrap/>
            <w:hideMark/>
          </w:tcPr>
          <w:p w14:paraId="78C6CAA3" w14:textId="77777777" w:rsidR="001F6893" w:rsidRPr="00680EC7" w:rsidRDefault="001F6893" w:rsidP="00680EC7">
            <w:r w:rsidRPr="00680EC7">
              <w:t>304.2626</w:t>
            </w:r>
          </w:p>
        </w:tc>
        <w:tc>
          <w:tcPr>
            <w:tcW w:w="1134" w:type="dxa"/>
            <w:noWrap/>
            <w:hideMark/>
          </w:tcPr>
          <w:p w14:paraId="7D58D3C2" w14:textId="77777777" w:rsidR="001F6893" w:rsidRPr="00680EC7" w:rsidRDefault="001F6893" w:rsidP="00680EC7">
            <w:r w:rsidRPr="00680EC7">
              <w:t>287.3717</w:t>
            </w:r>
          </w:p>
        </w:tc>
        <w:tc>
          <w:tcPr>
            <w:tcW w:w="1134" w:type="dxa"/>
            <w:noWrap/>
            <w:hideMark/>
          </w:tcPr>
          <w:p w14:paraId="53C0C61E" w14:textId="77777777" w:rsidR="001F6893" w:rsidRPr="00680EC7" w:rsidRDefault="001F6893" w:rsidP="00680EC7">
            <w:r w:rsidRPr="00680EC7">
              <w:t>311.3424</w:t>
            </w:r>
          </w:p>
        </w:tc>
        <w:tc>
          <w:tcPr>
            <w:tcW w:w="1134" w:type="dxa"/>
            <w:noWrap/>
            <w:hideMark/>
          </w:tcPr>
          <w:p w14:paraId="257D447E" w14:textId="77777777" w:rsidR="001F6893" w:rsidRPr="00680EC7" w:rsidRDefault="001F6893" w:rsidP="00680EC7">
            <w:r w:rsidRPr="00680EC7">
              <w:t>298.6512</w:t>
            </w:r>
          </w:p>
        </w:tc>
      </w:tr>
      <w:tr w:rsidR="001F6893" w:rsidRPr="00680EC7" w14:paraId="2EA5ADB1" w14:textId="77777777" w:rsidTr="001F6893">
        <w:trPr>
          <w:trHeight w:val="226"/>
        </w:trPr>
        <w:tc>
          <w:tcPr>
            <w:tcW w:w="1134" w:type="dxa"/>
          </w:tcPr>
          <w:p w14:paraId="304B161D" w14:textId="6F1E2F06" w:rsidR="001F6893" w:rsidRPr="00680EC7" w:rsidRDefault="001F6893" w:rsidP="00680EC7">
            <w:pPr>
              <w:rPr>
                <w:b/>
                <w:bCs/>
              </w:rPr>
            </w:pPr>
            <w:r>
              <w:rPr>
                <w:b/>
                <w:bCs/>
              </w:rPr>
              <w:t xml:space="preserve">Average </w:t>
            </w:r>
          </w:p>
        </w:tc>
        <w:tc>
          <w:tcPr>
            <w:tcW w:w="1134" w:type="dxa"/>
            <w:noWrap/>
            <w:hideMark/>
          </w:tcPr>
          <w:p w14:paraId="4E2D378C" w14:textId="2AC05A0B" w:rsidR="001F6893" w:rsidRPr="00680EC7" w:rsidRDefault="001F6893" w:rsidP="00680EC7">
            <w:pPr>
              <w:rPr>
                <w:b/>
                <w:bCs/>
              </w:rPr>
            </w:pPr>
            <w:r w:rsidRPr="00680EC7">
              <w:rPr>
                <w:b/>
                <w:bCs/>
              </w:rPr>
              <w:t>295.489</w:t>
            </w:r>
          </w:p>
        </w:tc>
        <w:tc>
          <w:tcPr>
            <w:tcW w:w="1134" w:type="dxa"/>
            <w:noWrap/>
            <w:hideMark/>
          </w:tcPr>
          <w:p w14:paraId="37B8DF36" w14:textId="77777777" w:rsidR="001F6893" w:rsidRPr="00680EC7" w:rsidRDefault="001F6893" w:rsidP="00680EC7">
            <w:pPr>
              <w:rPr>
                <w:b/>
                <w:bCs/>
              </w:rPr>
            </w:pPr>
            <w:r w:rsidRPr="00680EC7">
              <w:rPr>
                <w:b/>
                <w:bCs/>
              </w:rPr>
              <w:t>294.8926</w:t>
            </w:r>
          </w:p>
        </w:tc>
        <w:tc>
          <w:tcPr>
            <w:tcW w:w="1134" w:type="dxa"/>
            <w:noWrap/>
            <w:hideMark/>
          </w:tcPr>
          <w:p w14:paraId="4A57DCEE" w14:textId="77777777" w:rsidR="001F6893" w:rsidRPr="00680EC7" w:rsidRDefault="001F6893" w:rsidP="00680EC7">
            <w:pPr>
              <w:rPr>
                <w:b/>
                <w:bCs/>
              </w:rPr>
            </w:pPr>
            <w:r w:rsidRPr="00680EC7">
              <w:rPr>
                <w:b/>
                <w:bCs/>
              </w:rPr>
              <w:t>303.0081</w:t>
            </w:r>
          </w:p>
        </w:tc>
        <w:tc>
          <w:tcPr>
            <w:tcW w:w="1134" w:type="dxa"/>
            <w:noWrap/>
            <w:hideMark/>
          </w:tcPr>
          <w:p w14:paraId="27C366C9" w14:textId="77777777" w:rsidR="001F6893" w:rsidRPr="00680EC7" w:rsidRDefault="001F6893" w:rsidP="00680EC7">
            <w:pPr>
              <w:rPr>
                <w:b/>
                <w:bCs/>
              </w:rPr>
            </w:pPr>
            <w:r w:rsidRPr="00680EC7">
              <w:rPr>
                <w:b/>
                <w:bCs/>
              </w:rPr>
              <w:t>295.3257</w:t>
            </w:r>
          </w:p>
        </w:tc>
        <w:tc>
          <w:tcPr>
            <w:tcW w:w="1134" w:type="dxa"/>
            <w:noWrap/>
            <w:hideMark/>
          </w:tcPr>
          <w:p w14:paraId="0E4AFC12" w14:textId="77777777" w:rsidR="001F6893" w:rsidRPr="00680EC7" w:rsidRDefault="001F6893" w:rsidP="00680EC7">
            <w:pPr>
              <w:rPr>
                <w:b/>
                <w:bCs/>
              </w:rPr>
            </w:pPr>
            <w:r w:rsidRPr="00680EC7">
              <w:rPr>
                <w:b/>
                <w:bCs/>
              </w:rPr>
              <w:t>304.4473</w:t>
            </w:r>
          </w:p>
        </w:tc>
        <w:tc>
          <w:tcPr>
            <w:tcW w:w="1134" w:type="dxa"/>
            <w:noWrap/>
            <w:hideMark/>
          </w:tcPr>
          <w:p w14:paraId="6DB50A37" w14:textId="77777777" w:rsidR="001F6893" w:rsidRPr="00680EC7" w:rsidRDefault="001F6893" w:rsidP="00680EC7">
            <w:pPr>
              <w:rPr>
                <w:b/>
                <w:bCs/>
              </w:rPr>
            </w:pPr>
            <w:r w:rsidRPr="00680EC7">
              <w:rPr>
                <w:b/>
                <w:bCs/>
              </w:rPr>
              <w:t>314.554</w:t>
            </w:r>
          </w:p>
        </w:tc>
        <w:tc>
          <w:tcPr>
            <w:tcW w:w="1134" w:type="dxa"/>
            <w:noWrap/>
            <w:hideMark/>
          </w:tcPr>
          <w:p w14:paraId="5555CB5A" w14:textId="77777777" w:rsidR="001F6893" w:rsidRPr="00680EC7" w:rsidRDefault="001F6893" w:rsidP="00680EC7">
            <w:pPr>
              <w:rPr>
                <w:b/>
                <w:bCs/>
              </w:rPr>
            </w:pPr>
            <w:r w:rsidRPr="00680EC7">
              <w:rPr>
                <w:b/>
                <w:bCs/>
              </w:rPr>
              <w:t>304.5377</w:t>
            </w:r>
          </w:p>
        </w:tc>
        <w:tc>
          <w:tcPr>
            <w:tcW w:w="1134" w:type="dxa"/>
            <w:noWrap/>
            <w:hideMark/>
          </w:tcPr>
          <w:p w14:paraId="576720C6" w14:textId="77777777" w:rsidR="001F6893" w:rsidRPr="00680EC7" w:rsidRDefault="001F6893" w:rsidP="00680EC7">
            <w:pPr>
              <w:rPr>
                <w:b/>
                <w:bCs/>
              </w:rPr>
            </w:pPr>
            <w:r w:rsidRPr="00680EC7">
              <w:rPr>
                <w:b/>
                <w:bCs/>
              </w:rPr>
              <w:t>292.659</w:t>
            </w:r>
          </w:p>
        </w:tc>
        <w:tc>
          <w:tcPr>
            <w:tcW w:w="1134" w:type="dxa"/>
            <w:noWrap/>
            <w:hideMark/>
          </w:tcPr>
          <w:p w14:paraId="2A61270B" w14:textId="77777777" w:rsidR="001F6893" w:rsidRPr="00680EC7" w:rsidRDefault="001F6893" w:rsidP="00680EC7">
            <w:pPr>
              <w:rPr>
                <w:b/>
                <w:bCs/>
              </w:rPr>
            </w:pPr>
            <w:r w:rsidRPr="00680EC7">
              <w:rPr>
                <w:b/>
                <w:bCs/>
              </w:rPr>
              <w:t>288.9579</w:t>
            </w:r>
          </w:p>
        </w:tc>
        <w:tc>
          <w:tcPr>
            <w:tcW w:w="1134" w:type="dxa"/>
            <w:noWrap/>
            <w:hideMark/>
          </w:tcPr>
          <w:p w14:paraId="6C23A60A" w14:textId="77777777" w:rsidR="001F6893" w:rsidRPr="00680EC7" w:rsidRDefault="001F6893" w:rsidP="00680EC7">
            <w:pPr>
              <w:rPr>
                <w:b/>
                <w:bCs/>
              </w:rPr>
            </w:pPr>
            <w:r w:rsidRPr="00680EC7">
              <w:rPr>
                <w:b/>
                <w:bCs/>
              </w:rPr>
              <w:t>295.4584</w:t>
            </w:r>
          </w:p>
        </w:tc>
      </w:tr>
    </w:tbl>
    <w:p w14:paraId="54ED76D1" w14:textId="079D4555" w:rsidR="00680EC7" w:rsidRDefault="00680EC7" w:rsidP="00DD05AD">
      <w:r>
        <w:fldChar w:fldCharType="end"/>
      </w:r>
    </w:p>
    <w:p w14:paraId="37797764" w14:textId="07A3E23D" w:rsidR="004046EF" w:rsidRDefault="004046EF" w:rsidP="004046EF">
      <w:pPr>
        <w:spacing w:after="240"/>
      </w:pPr>
      <w:r>
        <w:t>Raw data for Section 4.4.2.2 with 7 active nodes</w:t>
      </w:r>
    </w:p>
    <w:tbl>
      <w:tblPr>
        <w:tblStyle w:val="TableGrid"/>
        <w:tblW w:w="0" w:type="auto"/>
        <w:tblLook w:val="04A0" w:firstRow="1" w:lastRow="0" w:firstColumn="1" w:lastColumn="0" w:noHBand="0" w:noVBand="1"/>
      </w:tblPr>
      <w:tblGrid>
        <w:gridCol w:w="1133"/>
        <w:gridCol w:w="1133"/>
        <w:gridCol w:w="1133"/>
        <w:gridCol w:w="1133"/>
        <w:gridCol w:w="1133"/>
        <w:gridCol w:w="1133"/>
        <w:gridCol w:w="1133"/>
        <w:gridCol w:w="1133"/>
        <w:gridCol w:w="1133"/>
        <w:gridCol w:w="1133"/>
        <w:gridCol w:w="1133"/>
      </w:tblGrid>
      <w:tr w:rsidR="001F6893" w:rsidRPr="004046EF" w14:paraId="0F062DDF" w14:textId="77777777" w:rsidTr="00B003E2">
        <w:trPr>
          <w:trHeight w:val="246"/>
        </w:trPr>
        <w:tc>
          <w:tcPr>
            <w:tcW w:w="1133" w:type="dxa"/>
          </w:tcPr>
          <w:p w14:paraId="147B08A0" w14:textId="77777777" w:rsidR="001F6893" w:rsidRPr="004046EF" w:rsidRDefault="001F6893" w:rsidP="004046EF"/>
        </w:tc>
        <w:tc>
          <w:tcPr>
            <w:tcW w:w="1133" w:type="dxa"/>
            <w:noWrap/>
            <w:hideMark/>
          </w:tcPr>
          <w:p w14:paraId="0640DED5" w14:textId="36D13F6D" w:rsidR="001F6893" w:rsidRPr="004046EF" w:rsidRDefault="001F6893" w:rsidP="004046EF">
            <w:r w:rsidRPr="004046EF">
              <w:t>Tx01</w:t>
            </w:r>
          </w:p>
        </w:tc>
        <w:tc>
          <w:tcPr>
            <w:tcW w:w="1133" w:type="dxa"/>
            <w:noWrap/>
            <w:hideMark/>
          </w:tcPr>
          <w:p w14:paraId="01B136EC" w14:textId="77777777" w:rsidR="001F6893" w:rsidRPr="004046EF" w:rsidRDefault="001F6893" w:rsidP="004046EF">
            <w:r w:rsidRPr="004046EF">
              <w:t>Tx02</w:t>
            </w:r>
          </w:p>
        </w:tc>
        <w:tc>
          <w:tcPr>
            <w:tcW w:w="1133" w:type="dxa"/>
            <w:noWrap/>
            <w:hideMark/>
          </w:tcPr>
          <w:p w14:paraId="0694AF4A" w14:textId="77777777" w:rsidR="001F6893" w:rsidRPr="004046EF" w:rsidRDefault="001F6893" w:rsidP="004046EF">
            <w:r w:rsidRPr="004046EF">
              <w:t>Tx03</w:t>
            </w:r>
          </w:p>
        </w:tc>
        <w:tc>
          <w:tcPr>
            <w:tcW w:w="1133" w:type="dxa"/>
            <w:noWrap/>
            <w:hideMark/>
          </w:tcPr>
          <w:p w14:paraId="11155C2A" w14:textId="77777777" w:rsidR="001F6893" w:rsidRPr="004046EF" w:rsidRDefault="001F6893" w:rsidP="004046EF">
            <w:r w:rsidRPr="004046EF">
              <w:t>Tx04</w:t>
            </w:r>
          </w:p>
        </w:tc>
        <w:tc>
          <w:tcPr>
            <w:tcW w:w="1133" w:type="dxa"/>
            <w:noWrap/>
            <w:hideMark/>
          </w:tcPr>
          <w:p w14:paraId="7B7D7D27" w14:textId="77777777" w:rsidR="001F6893" w:rsidRPr="004046EF" w:rsidRDefault="001F6893" w:rsidP="004046EF">
            <w:r w:rsidRPr="004046EF">
              <w:t>Tx05</w:t>
            </w:r>
          </w:p>
        </w:tc>
        <w:tc>
          <w:tcPr>
            <w:tcW w:w="1133" w:type="dxa"/>
            <w:noWrap/>
            <w:hideMark/>
          </w:tcPr>
          <w:p w14:paraId="1837442F" w14:textId="77777777" w:rsidR="001F6893" w:rsidRPr="004046EF" w:rsidRDefault="001F6893" w:rsidP="004046EF">
            <w:r w:rsidRPr="004046EF">
              <w:t>Tx06</w:t>
            </w:r>
          </w:p>
        </w:tc>
        <w:tc>
          <w:tcPr>
            <w:tcW w:w="1133" w:type="dxa"/>
            <w:noWrap/>
            <w:hideMark/>
          </w:tcPr>
          <w:p w14:paraId="1B3F7673" w14:textId="77777777" w:rsidR="001F6893" w:rsidRPr="004046EF" w:rsidRDefault="001F6893" w:rsidP="004046EF">
            <w:r w:rsidRPr="004046EF">
              <w:t>Tx07</w:t>
            </w:r>
          </w:p>
        </w:tc>
        <w:tc>
          <w:tcPr>
            <w:tcW w:w="1133" w:type="dxa"/>
            <w:noWrap/>
            <w:hideMark/>
          </w:tcPr>
          <w:p w14:paraId="6CAFD62B" w14:textId="77777777" w:rsidR="001F6893" w:rsidRPr="004046EF" w:rsidRDefault="001F6893" w:rsidP="004046EF">
            <w:r w:rsidRPr="004046EF">
              <w:t>Tx08</w:t>
            </w:r>
          </w:p>
        </w:tc>
        <w:tc>
          <w:tcPr>
            <w:tcW w:w="1133" w:type="dxa"/>
            <w:noWrap/>
            <w:hideMark/>
          </w:tcPr>
          <w:p w14:paraId="30B818E6" w14:textId="77777777" w:rsidR="001F6893" w:rsidRPr="004046EF" w:rsidRDefault="001F6893" w:rsidP="004046EF">
            <w:r w:rsidRPr="004046EF">
              <w:t>Tx09</w:t>
            </w:r>
          </w:p>
        </w:tc>
        <w:tc>
          <w:tcPr>
            <w:tcW w:w="1133" w:type="dxa"/>
            <w:noWrap/>
            <w:hideMark/>
          </w:tcPr>
          <w:p w14:paraId="219FEAFA" w14:textId="77777777" w:rsidR="001F6893" w:rsidRPr="004046EF" w:rsidRDefault="001F6893" w:rsidP="004046EF">
            <w:r w:rsidRPr="004046EF">
              <w:t>Tx10</w:t>
            </w:r>
          </w:p>
        </w:tc>
      </w:tr>
      <w:tr w:rsidR="001F6893" w:rsidRPr="004046EF" w14:paraId="162703D8" w14:textId="77777777" w:rsidTr="00B003E2">
        <w:trPr>
          <w:trHeight w:val="246"/>
        </w:trPr>
        <w:tc>
          <w:tcPr>
            <w:tcW w:w="1133" w:type="dxa"/>
            <w:vMerge w:val="restart"/>
          </w:tcPr>
          <w:p w14:paraId="4A9A8722" w14:textId="175BD363" w:rsidR="001F6893" w:rsidRPr="004046EF" w:rsidRDefault="001F6893" w:rsidP="004046EF">
            <w:r>
              <w:t>Process Time</w:t>
            </w:r>
          </w:p>
        </w:tc>
        <w:tc>
          <w:tcPr>
            <w:tcW w:w="1133" w:type="dxa"/>
            <w:noWrap/>
            <w:hideMark/>
          </w:tcPr>
          <w:p w14:paraId="7B1A8E90" w14:textId="4F06954D" w:rsidR="001F6893" w:rsidRPr="004046EF" w:rsidRDefault="001F6893" w:rsidP="004046EF">
            <w:r w:rsidRPr="004046EF">
              <w:t>2.68073</w:t>
            </w:r>
          </w:p>
        </w:tc>
        <w:tc>
          <w:tcPr>
            <w:tcW w:w="1133" w:type="dxa"/>
            <w:noWrap/>
            <w:hideMark/>
          </w:tcPr>
          <w:p w14:paraId="44DC2040" w14:textId="77777777" w:rsidR="001F6893" w:rsidRPr="004046EF" w:rsidRDefault="001F6893" w:rsidP="004046EF">
            <w:r w:rsidRPr="004046EF">
              <w:t>3.151614</w:t>
            </w:r>
          </w:p>
        </w:tc>
        <w:tc>
          <w:tcPr>
            <w:tcW w:w="1133" w:type="dxa"/>
            <w:noWrap/>
            <w:hideMark/>
          </w:tcPr>
          <w:p w14:paraId="4BCE0D7E" w14:textId="77777777" w:rsidR="001F6893" w:rsidRPr="004046EF" w:rsidRDefault="001F6893" w:rsidP="004046EF">
            <w:r w:rsidRPr="004046EF">
              <w:t>2.661582</w:t>
            </w:r>
          </w:p>
        </w:tc>
        <w:tc>
          <w:tcPr>
            <w:tcW w:w="1133" w:type="dxa"/>
            <w:noWrap/>
            <w:hideMark/>
          </w:tcPr>
          <w:p w14:paraId="3AE8773C" w14:textId="77777777" w:rsidR="001F6893" w:rsidRPr="004046EF" w:rsidRDefault="001F6893" w:rsidP="004046EF">
            <w:r w:rsidRPr="004046EF">
              <w:t>5.237348</w:t>
            </w:r>
          </w:p>
        </w:tc>
        <w:tc>
          <w:tcPr>
            <w:tcW w:w="1133" w:type="dxa"/>
            <w:noWrap/>
            <w:hideMark/>
          </w:tcPr>
          <w:p w14:paraId="0333182F" w14:textId="77777777" w:rsidR="001F6893" w:rsidRPr="004046EF" w:rsidRDefault="001F6893" w:rsidP="004046EF">
            <w:r w:rsidRPr="004046EF">
              <w:t>4.541333</w:t>
            </w:r>
          </w:p>
        </w:tc>
        <w:tc>
          <w:tcPr>
            <w:tcW w:w="1133" w:type="dxa"/>
            <w:noWrap/>
            <w:hideMark/>
          </w:tcPr>
          <w:p w14:paraId="5A337F51" w14:textId="77777777" w:rsidR="001F6893" w:rsidRPr="004046EF" w:rsidRDefault="001F6893" w:rsidP="004046EF">
            <w:r w:rsidRPr="004046EF">
              <w:t>3.311541</w:t>
            </w:r>
          </w:p>
        </w:tc>
        <w:tc>
          <w:tcPr>
            <w:tcW w:w="1133" w:type="dxa"/>
            <w:noWrap/>
            <w:hideMark/>
          </w:tcPr>
          <w:p w14:paraId="04A821C5" w14:textId="77777777" w:rsidR="001F6893" w:rsidRPr="004046EF" w:rsidRDefault="001F6893" w:rsidP="004046EF">
            <w:r w:rsidRPr="004046EF">
              <w:t>6.615839</w:t>
            </w:r>
          </w:p>
        </w:tc>
        <w:tc>
          <w:tcPr>
            <w:tcW w:w="1133" w:type="dxa"/>
            <w:noWrap/>
            <w:hideMark/>
          </w:tcPr>
          <w:p w14:paraId="412436CB" w14:textId="77777777" w:rsidR="001F6893" w:rsidRPr="004046EF" w:rsidRDefault="001F6893" w:rsidP="004046EF">
            <w:r w:rsidRPr="004046EF">
              <w:t>5.640675</w:t>
            </w:r>
          </w:p>
        </w:tc>
        <w:tc>
          <w:tcPr>
            <w:tcW w:w="1133" w:type="dxa"/>
            <w:noWrap/>
            <w:hideMark/>
          </w:tcPr>
          <w:p w14:paraId="2556D460" w14:textId="77777777" w:rsidR="001F6893" w:rsidRPr="004046EF" w:rsidRDefault="001F6893" w:rsidP="004046EF">
            <w:r w:rsidRPr="004046EF">
              <w:t>7.618481</w:t>
            </w:r>
          </w:p>
        </w:tc>
        <w:tc>
          <w:tcPr>
            <w:tcW w:w="1133" w:type="dxa"/>
            <w:noWrap/>
            <w:hideMark/>
          </w:tcPr>
          <w:p w14:paraId="0F1E3D6C" w14:textId="77777777" w:rsidR="001F6893" w:rsidRPr="004046EF" w:rsidRDefault="001F6893" w:rsidP="004046EF">
            <w:r w:rsidRPr="004046EF">
              <w:t>4.11658</w:t>
            </w:r>
          </w:p>
        </w:tc>
      </w:tr>
      <w:tr w:rsidR="001F6893" w:rsidRPr="004046EF" w14:paraId="167DBFFF" w14:textId="77777777" w:rsidTr="00B003E2">
        <w:trPr>
          <w:trHeight w:val="246"/>
        </w:trPr>
        <w:tc>
          <w:tcPr>
            <w:tcW w:w="1133" w:type="dxa"/>
            <w:vMerge/>
          </w:tcPr>
          <w:p w14:paraId="7EEB36CB" w14:textId="77777777" w:rsidR="001F6893" w:rsidRPr="004046EF" w:rsidRDefault="001F6893" w:rsidP="004046EF"/>
        </w:tc>
        <w:tc>
          <w:tcPr>
            <w:tcW w:w="1133" w:type="dxa"/>
            <w:noWrap/>
            <w:hideMark/>
          </w:tcPr>
          <w:p w14:paraId="71CB445E" w14:textId="253F0D3A" w:rsidR="001F6893" w:rsidRPr="004046EF" w:rsidRDefault="001F6893" w:rsidP="004046EF">
            <w:r w:rsidRPr="004046EF">
              <w:t>4.372585</w:t>
            </w:r>
          </w:p>
        </w:tc>
        <w:tc>
          <w:tcPr>
            <w:tcW w:w="1133" w:type="dxa"/>
            <w:noWrap/>
            <w:hideMark/>
          </w:tcPr>
          <w:p w14:paraId="1E0AAE41" w14:textId="77777777" w:rsidR="001F6893" w:rsidRPr="004046EF" w:rsidRDefault="001F6893" w:rsidP="004046EF">
            <w:r w:rsidRPr="004046EF">
              <w:t>6.394495</w:t>
            </w:r>
          </w:p>
        </w:tc>
        <w:tc>
          <w:tcPr>
            <w:tcW w:w="1133" w:type="dxa"/>
            <w:noWrap/>
            <w:hideMark/>
          </w:tcPr>
          <w:p w14:paraId="1ACBC0DE" w14:textId="77777777" w:rsidR="001F6893" w:rsidRPr="004046EF" w:rsidRDefault="001F6893" w:rsidP="004046EF">
            <w:r w:rsidRPr="004046EF">
              <w:t>2.216457</w:t>
            </w:r>
          </w:p>
        </w:tc>
        <w:tc>
          <w:tcPr>
            <w:tcW w:w="1133" w:type="dxa"/>
            <w:noWrap/>
            <w:hideMark/>
          </w:tcPr>
          <w:p w14:paraId="15B2C28B" w14:textId="77777777" w:rsidR="001F6893" w:rsidRPr="004046EF" w:rsidRDefault="001F6893" w:rsidP="004046EF">
            <w:r w:rsidRPr="004046EF">
              <w:t>2.758618</w:t>
            </w:r>
          </w:p>
        </w:tc>
        <w:tc>
          <w:tcPr>
            <w:tcW w:w="1133" w:type="dxa"/>
            <w:noWrap/>
            <w:hideMark/>
          </w:tcPr>
          <w:p w14:paraId="05DE0353" w14:textId="77777777" w:rsidR="001F6893" w:rsidRPr="004046EF" w:rsidRDefault="001F6893" w:rsidP="004046EF">
            <w:r w:rsidRPr="004046EF">
              <w:t>3.496835</w:t>
            </w:r>
          </w:p>
        </w:tc>
        <w:tc>
          <w:tcPr>
            <w:tcW w:w="1133" w:type="dxa"/>
            <w:noWrap/>
            <w:hideMark/>
          </w:tcPr>
          <w:p w14:paraId="31323CCD" w14:textId="77777777" w:rsidR="001F6893" w:rsidRPr="004046EF" w:rsidRDefault="001F6893" w:rsidP="004046EF">
            <w:r w:rsidRPr="004046EF">
              <w:t>4.551798</w:t>
            </w:r>
          </w:p>
        </w:tc>
        <w:tc>
          <w:tcPr>
            <w:tcW w:w="1133" w:type="dxa"/>
            <w:noWrap/>
            <w:hideMark/>
          </w:tcPr>
          <w:p w14:paraId="6F536068" w14:textId="77777777" w:rsidR="001F6893" w:rsidRPr="004046EF" w:rsidRDefault="001F6893" w:rsidP="004046EF">
            <w:r w:rsidRPr="004046EF">
              <w:t>2.835121</w:t>
            </w:r>
          </w:p>
        </w:tc>
        <w:tc>
          <w:tcPr>
            <w:tcW w:w="1133" w:type="dxa"/>
            <w:noWrap/>
            <w:hideMark/>
          </w:tcPr>
          <w:p w14:paraId="6CA6711C" w14:textId="77777777" w:rsidR="001F6893" w:rsidRPr="004046EF" w:rsidRDefault="001F6893" w:rsidP="004046EF">
            <w:r w:rsidRPr="004046EF">
              <w:t>2.684245</w:t>
            </w:r>
          </w:p>
        </w:tc>
        <w:tc>
          <w:tcPr>
            <w:tcW w:w="1133" w:type="dxa"/>
            <w:noWrap/>
            <w:hideMark/>
          </w:tcPr>
          <w:p w14:paraId="484E3EC6" w14:textId="77777777" w:rsidR="001F6893" w:rsidRPr="004046EF" w:rsidRDefault="001F6893" w:rsidP="004046EF">
            <w:r w:rsidRPr="004046EF">
              <w:t>3.399676</w:t>
            </w:r>
          </w:p>
        </w:tc>
        <w:tc>
          <w:tcPr>
            <w:tcW w:w="1133" w:type="dxa"/>
            <w:noWrap/>
            <w:hideMark/>
          </w:tcPr>
          <w:p w14:paraId="7CCB18A7" w14:textId="77777777" w:rsidR="001F6893" w:rsidRPr="004046EF" w:rsidRDefault="001F6893" w:rsidP="004046EF">
            <w:r w:rsidRPr="004046EF">
              <w:t>2.324835</w:t>
            </w:r>
          </w:p>
        </w:tc>
      </w:tr>
      <w:tr w:rsidR="001F6893" w:rsidRPr="004046EF" w14:paraId="3A0E07F3" w14:textId="77777777" w:rsidTr="00B003E2">
        <w:trPr>
          <w:trHeight w:val="246"/>
        </w:trPr>
        <w:tc>
          <w:tcPr>
            <w:tcW w:w="1133" w:type="dxa"/>
            <w:vMerge/>
          </w:tcPr>
          <w:p w14:paraId="03648107" w14:textId="77777777" w:rsidR="001F6893" w:rsidRPr="004046EF" w:rsidRDefault="001F6893" w:rsidP="004046EF"/>
        </w:tc>
        <w:tc>
          <w:tcPr>
            <w:tcW w:w="1133" w:type="dxa"/>
            <w:noWrap/>
            <w:hideMark/>
          </w:tcPr>
          <w:p w14:paraId="713B60E4" w14:textId="20A209F3" w:rsidR="001F6893" w:rsidRPr="004046EF" w:rsidRDefault="001F6893" w:rsidP="004046EF">
            <w:r w:rsidRPr="004046EF">
              <w:t>2.215025</w:t>
            </w:r>
          </w:p>
        </w:tc>
        <w:tc>
          <w:tcPr>
            <w:tcW w:w="1133" w:type="dxa"/>
            <w:noWrap/>
            <w:hideMark/>
          </w:tcPr>
          <w:p w14:paraId="0E010111" w14:textId="77777777" w:rsidR="001F6893" w:rsidRPr="004046EF" w:rsidRDefault="001F6893" w:rsidP="004046EF">
            <w:r w:rsidRPr="004046EF">
              <w:t>6.994962</w:t>
            </w:r>
          </w:p>
        </w:tc>
        <w:tc>
          <w:tcPr>
            <w:tcW w:w="1133" w:type="dxa"/>
            <w:noWrap/>
            <w:hideMark/>
          </w:tcPr>
          <w:p w14:paraId="5792B4ED" w14:textId="77777777" w:rsidR="001F6893" w:rsidRPr="004046EF" w:rsidRDefault="001F6893" w:rsidP="004046EF">
            <w:r w:rsidRPr="004046EF">
              <w:t>2.293773</w:t>
            </w:r>
          </w:p>
        </w:tc>
        <w:tc>
          <w:tcPr>
            <w:tcW w:w="1133" w:type="dxa"/>
            <w:noWrap/>
            <w:hideMark/>
          </w:tcPr>
          <w:p w14:paraId="3233DA70" w14:textId="77777777" w:rsidR="001F6893" w:rsidRPr="004046EF" w:rsidRDefault="001F6893" w:rsidP="004046EF">
            <w:r w:rsidRPr="004046EF">
              <w:t>2.643011</w:t>
            </w:r>
          </w:p>
        </w:tc>
        <w:tc>
          <w:tcPr>
            <w:tcW w:w="1133" w:type="dxa"/>
            <w:noWrap/>
            <w:hideMark/>
          </w:tcPr>
          <w:p w14:paraId="0A4FDB93" w14:textId="77777777" w:rsidR="001F6893" w:rsidRPr="004046EF" w:rsidRDefault="001F6893" w:rsidP="004046EF">
            <w:r w:rsidRPr="004046EF">
              <w:t>2.40669</w:t>
            </w:r>
          </w:p>
        </w:tc>
        <w:tc>
          <w:tcPr>
            <w:tcW w:w="1133" w:type="dxa"/>
            <w:noWrap/>
            <w:hideMark/>
          </w:tcPr>
          <w:p w14:paraId="34A7448F" w14:textId="77777777" w:rsidR="001F6893" w:rsidRPr="004046EF" w:rsidRDefault="001F6893" w:rsidP="004046EF">
            <w:r w:rsidRPr="004046EF">
              <w:t>5.827773</w:t>
            </w:r>
          </w:p>
        </w:tc>
        <w:tc>
          <w:tcPr>
            <w:tcW w:w="1133" w:type="dxa"/>
            <w:noWrap/>
            <w:hideMark/>
          </w:tcPr>
          <w:p w14:paraId="0FFDF798" w14:textId="77777777" w:rsidR="001F6893" w:rsidRPr="004046EF" w:rsidRDefault="001F6893" w:rsidP="004046EF">
            <w:r w:rsidRPr="004046EF">
              <w:t>2.840869</w:t>
            </w:r>
          </w:p>
        </w:tc>
        <w:tc>
          <w:tcPr>
            <w:tcW w:w="1133" w:type="dxa"/>
            <w:noWrap/>
            <w:hideMark/>
          </w:tcPr>
          <w:p w14:paraId="1D104D4D" w14:textId="77777777" w:rsidR="001F6893" w:rsidRPr="004046EF" w:rsidRDefault="001F6893" w:rsidP="004046EF">
            <w:r w:rsidRPr="004046EF">
              <w:t>2.590497</w:t>
            </w:r>
          </w:p>
        </w:tc>
        <w:tc>
          <w:tcPr>
            <w:tcW w:w="1133" w:type="dxa"/>
            <w:noWrap/>
            <w:hideMark/>
          </w:tcPr>
          <w:p w14:paraId="1572369A" w14:textId="77777777" w:rsidR="001F6893" w:rsidRPr="004046EF" w:rsidRDefault="001F6893" w:rsidP="004046EF">
            <w:r w:rsidRPr="004046EF">
              <w:t>2.883383</w:t>
            </w:r>
          </w:p>
        </w:tc>
        <w:tc>
          <w:tcPr>
            <w:tcW w:w="1133" w:type="dxa"/>
            <w:noWrap/>
            <w:hideMark/>
          </w:tcPr>
          <w:p w14:paraId="59A56B30" w14:textId="77777777" w:rsidR="001F6893" w:rsidRPr="004046EF" w:rsidRDefault="001F6893" w:rsidP="004046EF">
            <w:r w:rsidRPr="004046EF">
              <w:t>7.156621</w:t>
            </w:r>
          </w:p>
        </w:tc>
      </w:tr>
      <w:tr w:rsidR="001F6893" w:rsidRPr="004046EF" w14:paraId="7423D410" w14:textId="77777777" w:rsidTr="00B003E2">
        <w:trPr>
          <w:trHeight w:val="246"/>
        </w:trPr>
        <w:tc>
          <w:tcPr>
            <w:tcW w:w="1133" w:type="dxa"/>
            <w:vMerge/>
          </w:tcPr>
          <w:p w14:paraId="16ACAF3D" w14:textId="77777777" w:rsidR="001F6893" w:rsidRPr="004046EF" w:rsidRDefault="001F6893" w:rsidP="004046EF"/>
        </w:tc>
        <w:tc>
          <w:tcPr>
            <w:tcW w:w="1133" w:type="dxa"/>
            <w:noWrap/>
            <w:hideMark/>
          </w:tcPr>
          <w:p w14:paraId="4753C440" w14:textId="41B6A38A" w:rsidR="001F6893" w:rsidRPr="004046EF" w:rsidRDefault="001F6893" w:rsidP="004046EF">
            <w:r w:rsidRPr="004046EF">
              <w:t>4.824055</w:t>
            </w:r>
          </w:p>
        </w:tc>
        <w:tc>
          <w:tcPr>
            <w:tcW w:w="1133" w:type="dxa"/>
            <w:noWrap/>
            <w:hideMark/>
          </w:tcPr>
          <w:p w14:paraId="739CB652" w14:textId="77777777" w:rsidR="001F6893" w:rsidRPr="004046EF" w:rsidRDefault="001F6893" w:rsidP="004046EF">
            <w:r w:rsidRPr="004046EF">
              <w:t>2.954028</w:t>
            </w:r>
          </w:p>
        </w:tc>
        <w:tc>
          <w:tcPr>
            <w:tcW w:w="1133" w:type="dxa"/>
            <w:noWrap/>
            <w:hideMark/>
          </w:tcPr>
          <w:p w14:paraId="5E0B5748" w14:textId="77777777" w:rsidR="001F6893" w:rsidRPr="004046EF" w:rsidRDefault="001F6893" w:rsidP="004046EF">
            <w:r w:rsidRPr="004046EF">
              <w:t>6.703593</w:t>
            </w:r>
          </w:p>
        </w:tc>
        <w:tc>
          <w:tcPr>
            <w:tcW w:w="1133" w:type="dxa"/>
            <w:noWrap/>
            <w:hideMark/>
          </w:tcPr>
          <w:p w14:paraId="742049C8" w14:textId="77777777" w:rsidR="001F6893" w:rsidRPr="004046EF" w:rsidRDefault="001F6893" w:rsidP="004046EF">
            <w:r w:rsidRPr="004046EF">
              <w:t>2.954469</w:t>
            </w:r>
          </w:p>
        </w:tc>
        <w:tc>
          <w:tcPr>
            <w:tcW w:w="1133" w:type="dxa"/>
            <w:noWrap/>
            <w:hideMark/>
          </w:tcPr>
          <w:p w14:paraId="15BB7BB0" w14:textId="77777777" w:rsidR="001F6893" w:rsidRPr="004046EF" w:rsidRDefault="001F6893" w:rsidP="004046EF">
            <w:r w:rsidRPr="004046EF">
              <w:t>6.882535</w:t>
            </w:r>
          </w:p>
        </w:tc>
        <w:tc>
          <w:tcPr>
            <w:tcW w:w="1133" w:type="dxa"/>
            <w:noWrap/>
            <w:hideMark/>
          </w:tcPr>
          <w:p w14:paraId="5484D67E" w14:textId="77777777" w:rsidR="001F6893" w:rsidRPr="004046EF" w:rsidRDefault="001F6893" w:rsidP="004046EF">
            <w:r w:rsidRPr="004046EF">
              <w:t>2.816632</w:t>
            </w:r>
          </w:p>
        </w:tc>
        <w:tc>
          <w:tcPr>
            <w:tcW w:w="1133" w:type="dxa"/>
            <w:noWrap/>
            <w:hideMark/>
          </w:tcPr>
          <w:p w14:paraId="07258B86" w14:textId="77777777" w:rsidR="001F6893" w:rsidRPr="004046EF" w:rsidRDefault="001F6893" w:rsidP="004046EF">
            <w:r w:rsidRPr="004046EF">
              <w:t>2.436429</w:t>
            </w:r>
          </w:p>
        </w:tc>
        <w:tc>
          <w:tcPr>
            <w:tcW w:w="1133" w:type="dxa"/>
            <w:noWrap/>
            <w:hideMark/>
          </w:tcPr>
          <w:p w14:paraId="46664ECC" w14:textId="77777777" w:rsidR="001F6893" w:rsidRPr="004046EF" w:rsidRDefault="001F6893" w:rsidP="004046EF">
            <w:r w:rsidRPr="004046EF">
              <w:t>3.630659</w:t>
            </w:r>
          </w:p>
        </w:tc>
        <w:tc>
          <w:tcPr>
            <w:tcW w:w="1133" w:type="dxa"/>
            <w:noWrap/>
            <w:hideMark/>
          </w:tcPr>
          <w:p w14:paraId="5DE9CE03" w14:textId="77777777" w:rsidR="001F6893" w:rsidRPr="004046EF" w:rsidRDefault="001F6893" w:rsidP="004046EF">
            <w:r w:rsidRPr="004046EF">
              <w:t>2.657426</w:t>
            </w:r>
          </w:p>
        </w:tc>
        <w:tc>
          <w:tcPr>
            <w:tcW w:w="1133" w:type="dxa"/>
            <w:noWrap/>
            <w:hideMark/>
          </w:tcPr>
          <w:p w14:paraId="6D912420" w14:textId="77777777" w:rsidR="001F6893" w:rsidRPr="004046EF" w:rsidRDefault="001F6893" w:rsidP="004046EF">
            <w:r w:rsidRPr="004046EF">
              <w:t>2.540885</w:t>
            </w:r>
          </w:p>
        </w:tc>
      </w:tr>
      <w:tr w:rsidR="001F6893" w:rsidRPr="004046EF" w14:paraId="52AAA913" w14:textId="77777777" w:rsidTr="00B003E2">
        <w:trPr>
          <w:trHeight w:val="246"/>
        </w:trPr>
        <w:tc>
          <w:tcPr>
            <w:tcW w:w="1133" w:type="dxa"/>
            <w:vMerge/>
          </w:tcPr>
          <w:p w14:paraId="0F787657" w14:textId="77777777" w:rsidR="001F6893" w:rsidRPr="004046EF" w:rsidRDefault="001F6893" w:rsidP="004046EF"/>
        </w:tc>
        <w:tc>
          <w:tcPr>
            <w:tcW w:w="1133" w:type="dxa"/>
            <w:noWrap/>
            <w:hideMark/>
          </w:tcPr>
          <w:p w14:paraId="1D8B4E25" w14:textId="79CB8349" w:rsidR="001F6893" w:rsidRPr="004046EF" w:rsidRDefault="001F6893" w:rsidP="004046EF">
            <w:r w:rsidRPr="004046EF">
              <w:t>2.484757</w:t>
            </w:r>
          </w:p>
        </w:tc>
        <w:tc>
          <w:tcPr>
            <w:tcW w:w="1133" w:type="dxa"/>
            <w:noWrap/>
            <w:hideMark/>
          </w:tcPr>
          <w:p w14:paraId="04419D50" w14:textId="77777777" w:rsidR="001F6893" w:rsidRPr="004046EF" w:rsidRDefault="001F6893" w:rsidP="004046EF">
            <w:r w:rsidRPr="004046EF">
              <w:t>2.169813</w:t>
            </w:r>
          </w:p>
        </w:tc>
        <w:tc>
          <w:tcPr>
            <w:tcW w:w="1133" w:type="dxa"/>
            <w:noWrap/>
            <w:hideMark/>
          </w:tcPr>
          <w:p w14:paraId="643CBE8E" w14:textId="77777777" w:rsidR="001F6893" w:rsidRPr="004046EF" w:rsidRDefault="001F6893" w:rsidP="004046EF">
            <w:r w:rsidRPr="004046EF">
              <w:t>6.365845</w:t>
            </w:r>
          </w:p>
        </w:tc>
        <w:tc>
          <w:tcPr>
            <w:tcW w:w="1133" w:type="dxa"/>
            <w:noWrap/>
            <w:hideMark/>
          </w:tcPr>
          <w:p w14:paraId="09674C25" w14:textId="77777777" w:rsidR="001F6893" w:rsidRPr="004046EF" w:rsidRDefault="001F6893" w:rsidP="004046EF">
            <w:r w:rsidRPr="004046EF">
              <w:t>2.702546</w:t>
            </w:r>
          </w:p>
        </w:tc>
        <w:tc>
          <w:tcPr>
            <w:tcW w:w="1133" w:type="dxa"/>
            <w:noWrap/>
            <w:hideMark/>
          </w:tcPr>
          <w:p w14:paraId="5AE0D2E6" w14:textId="77777777" w:rsidR="001F6893" w:rsidRPr="004046EF" w:rsidRDefault="001F6893" w:rsidP="004046EF">
            <w:r w:rsidRPr="004046EF">
              <w:t>3.435865</w:t>
            </w:r>
          </w:p>
        </w:tc>
        <w:tc>
          <w:tcPr>
            <w:tcW w:w="1133" w:type="dxa"/>
            <w:noWrap/>
            <w:hideMark/>
          </w:tcPr>
          <w:p w14:paraId="7E07A8E1" w14:textId="77777777" w:rsidR="001F6893" w:rsidRPr="004046EF" w:rsidRDefault="001F6893" w:rsidP="004046EF">
            <w:r w:rsidRPr="004046EF">
              <w:t>4.844194</w:t>
            </w:r>
          </w:p>
        </w:tc>
        <w:tc>
          <w:tcPr>
            <w:tcW w:w="1133" w:type="dxa"/>
            <w:noWrap/>
            <w:hideMark/>
          </w:tcPr>
          <w:p w14:paraId="06E6AC17" w14:textId="77777777" w:rsidR="001F6893" w:rsidRPr="004046EF" w:rsidRDefault="001F6893" w:rsidP="004046EF">
            <w:r w:rsidRPr="004046EF">
              <w:t>6.753344</w:t>
            </w:r>
          </w:p>
        </w:tc>
        <w:tc>
          <w:tcPr>
            <w:tcW w:w="1133" w:type="dxa"/>
            <w:noWrap/>
            <w:hideMark/>
          </w:tcPr>
          <w:p w14:paraId="5A6494A4" w14:textId="77777777" w:rsidR="001F6893" w:rsidRPr="004046EF" w:rsidRDefault="001F6893" w:rsidP="004046EF">
            <w:r w:rsidRPr="004046EF">
              <w:t>2.811427</w:t>
            </w:r>
          </w:p>
        </w:tc>
        <w:tc>
          <w:tcPr>
            <w:tcW w:w="1133" w:type="dxa"/>
            <w:noWrap/>
            <w:hideMark/>
          </w:tcPr>
          <w:p w14:paraId="5FA750CF" w14:textId="77777777" w:rsidR="001F6893" w:rsidRPr="004046EF" w:rsidRDefault="001F6893" w:rsidP="004046EF">
            <w:r w:rsidRPr="004046EF">
              <w:t>2.902904</w:t>
            </w:r>
          </w:p>
        </w:tc>
        <w:tc>
          <w:tcPr>
            <w:tcW w:w="1133" w:type="dxa"/>
            <w:noWrap/>
            <w:hideMark/>
          </w:tcPr>
          <w:p w14:paraId="30D4115B" w14:textId="77777777" w:rsidR="001F6893" w:rsidRPr="004046EF" w:rsidRDefault="001F6893" w:rsidP="004046EF">
            <w:r w:rsidRPr="004046EF">
              <w:t>2.322986</w:t>
            </w:r>
          </w:p>
        </w:tc>
      </w:tr>
      <w:tr w:rsidR="001F6893" w:rsidRPr="004046EF" w14:paraId="616D2101" w14:textId="77777777" w:rsidTr="00B003E2">
        <w:trPr>
          <w:trHeight w:val="246"/>
        </w:trPr>
        <w:tc>
          <w:tcPr>
            <w:tcW w:w="1133" w:type="dxa"/>
            <w:vMerge/>
          </w:tcPr>
          <w:p w14:paraId="67E49B5D" w14:textId="77777777" w:rsidR="001F6893" w:rsidRPr="004046EF" w:rsidRDefault="001F6893" w:rsidP="004046EF"/>
        </w:tc>
        <w:tc>
          <w:tcPr>
            <w:tcW w:w="1133" w:type="dxa"/>
            <w:noWrap/>
            <w:hideMark/>
          </w:tcPr>
          <w:p w14:paraId="78250FA5" w14:textId="1B60B3F6" w:rsidR="001F6893" w:rsidRPr="004046EF" w:rsidRDefault="001F6893" w:rsidP="004046EF">
            <w:r w:rsidRPr="004046EF">
              <w:t>6.590677</w:t>
            </w:r>
          </w:p>
        </w:tc>
        <w:tc>
          <w:tcPr>
            <w:tcW w:w="1133" w:type="dxa"/>
            <w:noWrap/>
            <w:hideMark/>
          </w:tcPr>
          <w:p w14:paraId="40D633AA" w14:textId="77777777" w:rsidR="001F6893" w:rsidRPr="004046EF" w:rsidRDefault="001F6893" w:rsidP="004046EF">
            <w:r w:rsidRPr="004046EF">
              <w:t>2.213652</w:t>
            </w:r>
          </w:p>
        </w:tc>
        <w:tc>
          <w:tcPr>
            <w:tcW w:w="1133" w:type="dxa"/>
            <w:noWrap/>
            <w:hideMark/>
          </w:tcPr>
          <w:p w14:paraId="7488CB02" w14:textId="77777777" w:rsidR="001F6893" w:rsidRPr="004046EF" w:rsidRDefault="001F6893" w:rsidP="004046EF">
            <w:r w:rsidRPr="004046EF">
              <w:t>7.392581</w:t>
            </w:r>
          </w:p>
        </w:tc>
        <w:tc>
          <w:tcPr>
            <w:tcW w:w="1133" w:type="dxa"/>
            <w:noWrap/>
            <w:hideMark/>
          </w:tcPr>
          <w:p w14:paraId="3EE10C27" w14:textId="77777777" w:rsidR="001F6893" w:rsidRPr="004046EF" w:rsidRDefault="001F6893" w:rsidP="004046EF">
            <w:r w:rsidRPr="004046EF">
              <w:t>2.504734</w:t>
            </w:r>
          </w:p>
        </w:tc>
        <w:tc>
          <w:tcPr>
            <w:tcW w:w="1133" w:type="dxa"/>
            <w:noWrap/>
            <w:hideMark/>
          </w:tcPr>
          <w:p w14:paraId="5A9C1AE5" w14:textId="77777777" w:rsidR="001F6893" w:rsidRPr="004046EF" w:rsidRDefault="001F6893" w:rsidP="004046EF">
            <w:r w:rsidRPr="004046EF">
              <w:t>6.337972</w:t>
            </w:r>
          </w:p>
        </w:tc>
        <w:tc>
          <w:tcPr>
            <w:tcW w:w="1133" w:type="dxa"/>
            <w:noWrap/>
            <w:hideMark/>
          </w:tcPr>
          <w:p w14:paraId="31C09E28" w14:textId="77777777" w:rsidR="001F6893" w:rsidRPr="004046EF" w:rsidRDefault="001F6893" w:rsidP="004046EF">
            <w:r w:rsidRPr="004046EF">
              <w:t>2.79669</w:t>
            </w:r>
          </w:p>
        </w:tc>
        <w:tc>
          <w:tcPr>
            <w:tcW w:w="1133" w:type="dxa"/>
            <w:noWrap/>
            <w:hideMark/>
          </w:tcPr>
          <w:p w14:paraId="45802BA3" w14:textId="77777777" w:rsidR="001F6893" w:rsidRPr="004046EF" w:rsidRDefault="001F6893" w:rsidP="004046EF">
            <w:r w:rsidRPr="004046EF">
              <w:t>3.162911</w:t>
            </w:r>
          </w:p>
        </w:tc>
        <w:tc>
          <w:tcPr>
            <w:tcW w:w="1133" w:type="dxa"/>
            <w:noWrap/>
            <w:hideMark/>
          </w:tcPr>
          <w:p w14:paraId="6116F483" w14:textId="77777777" w:rsidR="001F6893" w:rsidRPr="004046EF" w:rsidRDefault="001F6893" w:rsidP="004046EF">
            <w:r w:rsidRPr="004046EF">
              <w:t>2.670018</w:t>
            </w:r>
          </w:p>
        </w:tc>
        <w:tc>
          <w:tcPr>
            <w:tcW w:w="1133" w:type="dxa"/>
            <w:noWrap/>
            <w:hideMark/>
          </w:tcPr>
          <w:p w14:paraId="48AF3FCC" w14:textId="77777777" w:rsidR="001F6893" w:rsidRPr="004046EF" w:rsidRDefault="001F6893" w:rsidP="004046EF">
            <w:r w:rsidRPr="004046EF">
              <w:t>3.341148</w:t>
            </w:r>
          </w:p>
        </w:tc>
        <w:tc>
          <w:tcPr>
            <w:tcW w:w="1133" w:type="dxa"/>
            <w:noWrap/>
            <w:hideMark/>
          </w:tcPr>
          <w:p w14:paraId="062F58C5" w14:textId="77777777" w:rsidR="001F6893" w:rsidRPr="004046EF" w:rsidRDefault="001F6893" w:rsidP="004046EF">
            <w:r w:rsidRPr="004046EF">
              <w:t>2.818651</w:t>
            </w:r>
          </w:p>
        </w:tc>
      </w:tr>
      <w:tr w:rsidR="001F6893" w:rsidRPr="004046EF" w14:paraId="3644911F" w14:textId="77777777" w:rsidTr="00B003E2">
        <w:trPr>
          <w:trHeight w:val="246"/>
        </w:trPr>
        <w:tc>
          <w:tcPr>
            <w:tcW w:w="1133" w:type="dxa"/>
            <w:vMerge/>
          </w:tcPr>
          <w:p w14:paraId="6D7FAE54" w14:textId="77777777" w:rsidR="001F6893" w:rsidRPr="004046EF" w:rsidRDefault="001F6893" w:rsidP="004046EF"/>
        </w:tc>
        <w:tc>
          <w:tcPr>
            <w:tcW w:w="1133" w:type="dxa"/>
            <w:noWrap/>
            <w:hideMark/>
          </w:tcPr>
          <w:p w14:paraId="32982058" w14:textId="48292510" w:rsidR="001F6893" w:rsidRPr="004046EF" w:rsidRDefault="001F6893" w:rsidP="004046EF">
            <w:r w:rsidRPr="004046EF">
              <w:t>6.872279</w:t>
            </w:r>
          </w:p>
        </w:tc>
        <w:tc>
          <w:tcPr>
            <w:tcW w:w="1133" w:type="dxa"/>
            <w:noWrap/>
            <w:hideMark/>
          </w:tcPr>
          <w:p w14:paraId="111DA8E9" w14:textId="77777777" w:rsidR="001F6893" w:rsidRPr="004046EF" w:rsidRDefault="001F6893" w:rsidP="004046EF">
            <w:r w:rsidRPr="004046EF">
              <w:t>2.637137</w:t>
            </w:r>
          </w:p>
        </w:tc>
        <w:tc>
          <w:tcPr>
            <w:tcW w:w="1133" w:type="dxa"/>
            <w:noWrap/>
            <w:hideMark/>
          </w:tcPr>
          <w:p w14:paraId="39E5BD6C" w14:textId="77777777" w:rsidR="001F6893" w:rsidRPr="004046EF" w:rsidRDefault="001F6893" w:rsidP="004046EF">
            <w:r w:rsidRPr="004046EF">
              <w:t>2.673112</w:t>
            </w:r>
          </w:p>
        </w:tc>
        <w:tc>
          <w:tcPr>
            <w:tcW w:w="1133" w:type="dxa"/>
            <w:noWrap/>
            <w:hideMark/>
          </w:tcPr>
          <w:p w14:paraId="3DA0BCB7" w14:textId="77777777" w:rsidR="001F6893" w:rsidRPr="004046EF" w:rsidRDefault="001F6893" w:rsidP="004046EF">
            <w:r w:rsidRPr="004046EF">
              <w:t>2.600543</w:t>
            </w:r>
          </w:p>
        </w:tc>
        <w:tc>
          <w:tcPr>
            <w:tcW w:w="1133" w:type="dxa"/>
            <w:noWrap/>
            <w:hideMark/>
          </w:tcPr>
          <w:p w14:paraId="5A748235" w14:textId="77777777" w:rsidR="001F6893" w:rsidRPr="004046EF" w:rsidRDefault="001F6893" w:rsidP="004046EF">
            <w:r w:rsidRPr="004046EF">
              <w:t>6.200746</w:t>
            </w:r>
          </w:p>
        </w:tc>
        <w:tc>
          <w:tcPr>
            <w:tcW w:w="1133" w:type="dxa"/>
            <w:noWrap/>
            <w:hideMark/>
          </w:tcPr>
          <w:p w14:paraId="42B42144" w14:textId="77777777" w:rsidR="001F6893" w:rsidRPr="004046EF" w:rsidRDefault="001F6893" w:rsidP="004046EF">
            <w:r w:rsidRPr="004046EF">
              <w:t>2.358182</w:t>
            </w:r>
          </w:p>
        </w:tc>
        <w:tc>
          <w:tcPr>
            <w:tcW w:w="1133" w:type="dxa"/>
            <w:noWrap/>
            <w:hideMark/>
          </w:tcPr>
          <w:p w14:paraId="136D0AC4" w14:textId="77777777" w:rsidR="001F6893" w:rsidRPr="004046EF" w:rsidRDefault="001F6893" w:rsidP="004046EF">
            <w:r w:rsidRPr="004046EF">
              <w:t>3.151459</w:t>
            </w:r>
          </w:p>
        </w:tc>
        <w:tc>
          <w:tcPr>
            <w:tcW w:w="1133" w:type="dxa"/>
            <w:noWrap/>
            <w:hideMark/>
          </w:tcPr>
          <w:p w14:paraId="5942CB9B" w14:textId="77777777" w:rsidR="001F6893" w:rsidRPr="004046EF" w:rsidRDefault="001F6893" w:rsidP="004046EF">
            <w:r w:rsidRPr="004046EF">
              <w:t>2.701559</w:t>
            </w:r>
          </w:p>
        </w:tc>
        <w:tc>
          <w:tcPr>
            <w:tcW w:w="1133" w:type="dxa"/>
            <w:noWrap/>
            <w:hideMark/>
          </w:tcPr>
          <w:p w14:paraId="7289E14E" w14:textId="77777777" w:rsidR="001F6893" w:rsidRPr="004046EF" w:rsidRDefault="001F6893" w:rsidP="004046EF">
            <w:r w:rsidRPr="004046EF">
              <w:t>3.140091</w:t>
            </w:r>
          </w:p>
        </w:tc>
        <w:tc>
          <w:tcPr>
            <w:tcW w:w="1133" w:type="dxa"/>
            <w:noWrap/>
            <w:hideMark/>
          </w:tcPr>
          <w:p w14:paraId="2E957209" w14:textId="77777777" w:rsidR="001F6893" w:rsidRPr="004046EF" w:rsidRDefault="001F6893" w:rsidP="004046EF">
            <w:r w:rsidRPr="004046EF">
              <w:t>3.113012</w:t>
            </w:r>
          </w:p>
        </w:tc>
      </w:tr>
      <w:tr w:rsidR="001F6893" w:rsidRPr="004046EF" w14:paraId="63A69C5B" w14:textId="77777777" w:rsidTr="00B003E2">
        <w:trPr>
          <w:trHeight w:val="246"/>
        </w:trPr>
        <w:tc>
          <w:tcPr>
            <w:tcW w:w="1133" w:type="dxa"/>
            <w:vMerge/>
          </w:tcPr>
          <w:p w14:paraId="4993B876" w14:textId="77777777" w:rsidR="001F6893" w:rsidRPr="004046EF" w:rsidRDefault="001F6893" w:rsidP="004046EF"/>
        </w:tc>
        <w:tc>
          <w:tcPr>
            <w:tcW w:w="1133" w:type="dxa"/>
            <w:noWrap/>
            <w:hideMark/>
          </w:tcPr>
          <w:p w14:paraId="7F802188" w14:textId="564FAC59" w:rsidR="001F6893" w:rsidRPr="004046EF" w:rsidRDefault="001F6893" w:rsidP="004046EF">
            <w:r w:rsidRPr="004046EF">
              <w:t>2.891139</w:t>
            </w:r>
          </w:p>
        </w:tc>
        <w:tc>
          <w:tcPr>
            <w:tcW w:w="1133" w:type="dxa"/>
            <w:noWrap/>
            <w:hideMark/>
          </w:tcPr>
          <w:p w14:paraId="71936559" w14:textId="77777777" w:rsidR="001F6893" w:rsidRPr="004046EF" w:rsidRDefault="001F6893" w:rsidP="004046EF">
            <w:r w:rsidRPr="004046EF">
              <w:t>2.444129</w:t>
            </w:r>
          </w:p>
        </w:tc>
        <w:tc>
          <w:tcPr>
            <w:tcW w:w="1133" w:type="dxa"/>
            <w:noWrap/>
            <w:hideMark/>
          </w:tcPr>
          <w:p w14:paraId="3EA40CC8" w14:textId="77777777" w:rsidR="001F6893" w:rsidRPr="004046EF" w:rsidRDefault="001F6893" w:rsidP="004046EF">
            <w:r w:rsidRPr="004046EF">
              <w:t>2.262201</w:t>
            </w:r>
          </w:p>
        </w:tc>
        <w:tc>
          <w:tcPr>
            <w:tcW w:w="1133" w:type="dxa"/>
            <w:noWrap/>
            <w:hideMark/>
          </w:tcPr>
          <w:p w14:paraId="368B1B77" w14:textId="77777777" w:rsidR="001F6893" w:rsidRPr="004046EF" w:rsidRDefault="001F6893" w:rsidP="004046EF">
            <w:r w:rsidRPr="004046EF">
              <w:t>2.530835</w:t>
            </w:r>
          </w:p>
        </w:tc>
        <w:tc>
          <w:tcPr>
            <w:tcW w:w="1133" w:type="dxa"/>
            <w:noWrap/>
            <w:hideMark/>
          </w:tcPr>
          <w:p w14:paraId="11A970A9" w14:textId="77777777" w:rsidR="001F6893" w:rsidRPr="004046EF" w:rsidRDefault="001F6893" w:rsidP="004046EF">
            <w:r w:rsidRPr="004046EF">
              <w:t>3.155368</w:t>
            </w:r>
          </w:p>
        </w:tc>
        <w:tc>
          <w:tcPr>
            <w:tcW w:w="1133" w:type="dxa"/>
            <w:noWrap/>
            <w:hideMark/>
          </w:tcPr>
          <w:p w14:paraId="2C53C15D" w14:textId="77777777" w:rsidR="001F6893" w:rsidRPr="004046EF" w:rsidRDefault="001F6893" w:rsidP="004046EF">
            <w:r w:rsidRPr="004046EF">
              <w:t>2.715653</w:t>
            </w:r>
          </w:p>
        </w:tc>
        <w:tc>
          <w:tcPr>
            <w:tcW w:w="1133" w:type="dxa"/>
            <w:noWrap/>
            <w:hideMark/>
          </w:tcPr>
          <w:p w14:paraId="242DC894" w14:textId="77777777" w:rsidR="001F6893" w:rsidRPr="004046EF" w:rsidRDefault="001F6893" w:rsidP="004046EF">
            <w:r w:rsidRPr="004046EF">
              <w:t>3.147318</w:t>
            </w:r>
          </w:p>
        </w:tc>
        <w:tc>
          <w:tcPr>
            <w:tcW w:w="1133" w:type="dxa"/>
            <w:noWrap/>
            <w:hideMark/>
          </w:tcPr>
          <w:p w14:paraId="0B74ADA9" w14:textId="77777777" w:rsidR="001F6893" w:rsidRPr="004046EF" w:rsidRDefault="001F6893" w:rsidP="004046EF">
            <w:r w:rsidRPr="004046EF">
              <w:t>2.627268</w:t>
            </w:r>
          </w:p>
        </w:tc>
        <w:tc>
          <w:tcPr>
            <w:tcW w:w="1133" w:type="dxa"/>
            <w:noWrap/>
            <w:hideMark/>
          </w:tcPr>
          <w:p w14:paraId="1636E259" w14:textId="77777777" w:rsidR="001F6893" w:rsidRPr="004046EF" w:rsidRDefault="001F6893" w:rsidP="004046EF">
            <w:r w:rsidRPr="004046EF">
              <w:t>3.917894</w:t>
            </w:r>
          </w:p>
        </w:tc>
        <w:tc>
          <w:tcPr>
            <w:tcW w:w="1133" w:type="dxa"/>
            <w:noWrap/>
            <w:hideMark/>
          </w:tcPr>
          <w:p w14:paraId="52961B6A" w14:textId="77777777" w:rsidR="001F6893" w:rsidRPr="004046EF" w:rsidRDefault="001F6893" w:rsidP="004046EF">
            <w:r w:rsidRPr="004046EF">
              <w:t>3.364169</w:t>
            </w:r>
          </w:p>
        </w:tc>
      </w:tr>
      <w:tr w:rsidR="001F6893" w:rsidRPr="004046EF" w14:paraId="0C8BBD1C" w14:textId="77777777" w:rsidTr="00B003E2">
        <w:trPr>
          <w:trHeight w:val="246"/>
        </w:trPr>
        <w:tc>
          <w:tcPr>
            <w:tcW w:w="1133" w:type="dxa"/>
            <w:vMerge/>
          </w:tcPr>
          <w:p w14:paraId="16D30D7E" w14:textId="77777777" w:rsidR="001F6893" w:rsidRPr="004046EF" w:rsidRDefault="001F6893" w:rsidP="004046EF"/>
        </w:tc>
        <w:tc>
          <w:tcPr>
            <w:tcW w:w="1133" w:type="dxa"/>
            <w:noWrap/>
            <w:hideMark/>
          </w:tcPr>
          <w:p w14:paraId="09C929A7" w14:textId="43185072" w:rsidR="001F6893" w:rsidRPr="004046EF" w:rsidRDefault="001F6893" w:rsidP="004046EF">
            <w:r w:rsidRPr="004046EF">
              <w:t>2.864586</w:t>
            </w:r>
          </w:p>
        </w:tc>
        <w:tc>
          <w:tcPr>
            <w:tcW w:w="1133" w:type="dxa"/>
            <w:noWrap/>
            <w:hideMark/>
          </w:tcPr>
          <w:p w14:paraId="054F8FF0" w14:textId="77777777" w:rsidR="001F6893" w:rsidRPr="004046EF" w:rsidRDefault="001F6893" w:rsidP="004046EF">
            <w:r w:rsidRPr="004046EF">
              <w:t>6.963518</w:t>
            </w:r>
          </w:p>
        </w:tc>
        <w:tc>
          <w:tcPr>
            <w:tcW w:w="1133" w:type="dxa"/>
            <w:noWrap/>
            <w:hideMark/>
          </w:tcPr>
          <w:p w14:paraId="58519A5E" w14:textId="77777777" w:rsidR="001F6893" w:rsidRPr="004046EF" w:rsidRDefault="001F6893" w:rsidP="004046EF">
            <w:r w:rsidRPr="004046EF">
              <w:t>6.496215</w:t>
            </w:r>
          </w:p>
        </w:tc>
        <w:tc>
          <w:tcPr>
            <w:tcW w:w="1133" w:type="dxa"/>
            <w:noWrap/>
            <w:hideMark/>
          </w:tcPr>
          <w:p w14:paraId="4D9BDA1F" w14:textId="77777777" w:rsidR="001F6893" w:rsidRPr="004046EF" w:rsidRDefault="001F6893" w:rsidP="004046EF">
            <w:r w:rsidRPr="004046EF">
              <w:t>2.450075</w:t>
            </w:r>
          </w:p>
        </w:tc>
        <w:tc>
          <w:tcPr>
            <w:tcW w:w="1133" w:type="dxa"/>
            <w:noWrap/>
            <w:hideMark/>
          </w:tcPr>
          <w:p w14:paraId="6F0BA629" w14:textId="77777777" w:rsidR="001F6893" w:rsidRPr="004046EF" w:rsidRDefault="001F6893" w:rsidP="004046EF">
            <w:r w:rsidRPr="004046EF">
              <w:t>2.156459</w:t>
            </w:r>
          </w:p>
        </w:tc>
        <w:tc>
          <w:tcPr>
            <w:tcW w:w="1133" w:type="dxa"/>
            <w:noWrap/>
            <w:hideMark/>
          </w:tcPr>
          <w:p w14:paraId="2CF25700" w14:textId="77777777" w:rsidR="001F6893" w:rsidRPr="004046EF" w:rsidRDefault="001F6893" w:rsidP="004046EF">
            <w:r w:rsidRPr="004046EF">
              <w:t>2.728363</w:t>
            </w:r>
          </w:p>
        </w:tc>
        <w:tc>
          <w:tcPr>
            <w:tcW w:w="1133" w:type="dxa"/>
            <w:noWrap/>
            <w:hideMark/>
          </w:tcPr>
          <w:p w14:paraId="68006840" w14:textId="77777777" w:rsidR="001F6893" w:rsidRPr="004046EF" w:rsidRDefault="001F6893" w:rsidP="004046EF">
            <w:r w:rsidRPr="004046EF">
              <w:t>3.226092</w:t>
            </w:r>
          </w:p>
        </w:tc>
        <w:tc>
          <w:tcPr>
            <w:tcW w:w="1133" w:type="dxa"/>
            <w:noWrap/>
            <w:hideMark/>
          </w:tcPr>
          <w:p w14:paraId="72AC4380" w14:textId="77777777" w:rsidR="001F6893" w:rsidRPr="004046EF" w:rsidRDefault="001F6893" w:rsidP="004046EF">
            <w:r w:rsidRPr="004046EF">
              <w:t>2.384504</w:t>
            </w:r>
          </w:p>
        </w:tc>
        <w:tc>
          <w:tcPr>
            <w:tcW w:w="1133" w:type="dxa"/>
            <w:noWrap/>
            <w:hideMark/>
          </w:tcPr>
          <w:p w14:paraId="55A6870D" w14:textId="77777777" w:rsidR="001F6893" w:rsidRPr="004046EF" w:rsidRDefault="001F6893" w:rsidP="004046EF">
            <w:r w:rsidRPr="004046EF">
              <w:t>3.169569</w:t>
            </w:r>
          </w:p>
        </w:tc>
        <w:tc>
          <w:tcPr>
            <w:tcW w:w="1133" w:type="dxa"/>
            <w:noWrap/>
            <w:hideMark/>
          </w:tcPr>
          <w:p w14:paraId="7097D9CF" w14:textId="77777777" w:rsidR="001F6893" w:rsidRPr="004046EF" w:rsidRDefault="001F6893" w:rsidP="004046EF">
            <w:r w:rsidRPr="004046EF">
              <w:t>3.325037</w:t>
            </w:r>
          </w:p>
        </w:tc>
      </w:tr>
      <w:tr w:rsidR="001F6893" w:rsidRPr="004046EF" w14:paraId="4D85532F" w14:textId="77777777" w:rsidTr="00B003E2">
        <w:trPr>
          <w:trHeight w:val="246"/>
        </w:trPr>
        <w:tc>
          <w:tcPr>
            <w:tcW w:w="1133" w:type="dxa"/>
            <w:vMerge/>
          </w:tcPr>
          <w:p w14:paraId="16B38B23" w14:textId="77777777" w:rsidR="001F6893" w:rsidRPr="004046EF" w:rsidRDefault="001F6893" w:rsidP="004046EF"/>
        </w:tc>
        <w:tc>
          <w:tcPr>
            <w:tcW w:w="1133" w:type="dxa"/>
            <w:noWrap/>
            <w:hideMark/>
          </w:tcPr>
          <w:p w14:paraId="67E285A7" w14:textId="39B959B7" w:rsidR="001F6893" w:rsidRPr="004046EF" w:rsidRDefault="001F6893" w:rsidP="004046EF">
            <w:r w:rsidRPr="004046EF">
              <w:t>2.666282</w:t>
            </w:r>
          </w:p>
        </w:tc>
        <w:tc>
          <w:tcPr>
            <w:tcW w:w="1133" w:type="dxa"/>
            <w:noWrap/>
            <w:hideMark/>
          </w:tcPr>
          <w:p w14:paraId="782E577E" w14:textId="77777777" w:rsidR="001F6893" w:rsidRPr="004046EF" w:rsidRDefault="001F6893" w:rsidP="004046EF">
            <w:r w:rsidRPr="004046EF">
              <w:t>2.713009</w:t>
            </w:r>
          </w:p>
        </w:tc>
        <w:tc>
          <w:tcPr>
            <w:tcW w:w="1133" w:type="dxa"/>
            <w:noWrap/>
            <w:hideMark/>
          </w:tcPr>
          <w:p w14:paraId="24DF7855" w14:textId="77777777" w:rsidR="001F6893" w:rsidRPr="004046EF" w:rsidRDefault="001F6893" w:rsidP="004046EF">
            <w:r w:rsidRPr="004046EF">
              <w:t>2.660164</w:t>
            </w:r>
          </w:p>
        </w:tc>
        <w:tc>
          <w:tcPr>
            <w:tcW w:w="1133" w:type="dxa"/>
            <w:noWrap/>
            <w:hideMark/>
          </w:tcPr>
          <w:p w14:paraId="2C181C96" w14:textId="77777777" w:rsidR="001F6893" w:rsidRPr="004046EF" w:rsidRDefault="001F6893" w:rsidP="004046EF">
            <w:r w:rsidRPr="004046EF">
              <w:t>2.419571</w:t>
            </w:r>
          </w:p>
        </w:tc>
        <w:tc>
          <w:tcPr>
            <w:tcW w:w="1133" w:type="dxa"/>
            <w:noWrap/>
            <w:hideMark/>
          </w:tcPr>
          <w:p w14:paraId="340D79D0" w14:textId="77777777" w:rsidR="001F6893" w:rsidRPr="004046EF" w:rsidRDefault="001F6893" w:rsidP="004046EF">
            <w:r w:rsidRPr="004046EF">
              <w:t>2.79651</w:t>
            </w:r>
          </w:p>
        </w:tc>
        <w:tc>
          <w:tcPr>
            <w:tcW w:w="1133" w:type="dxa"/>
            <w:noWrap/>
            <w:hideMark/>
          </w:tcPr>
          <w:p w14:paraId="0406F9CE" w14:textId="77777777" w:rsidR="001F6893" w:rsidRPr="004046EF" w:rsidRDefault="001F6893" w:rsidP="004046EF">
            <w:r w:rsidRPr="004046EF">
              <w:t>2.931885</w:t>
            </w:r>
          </w:p>
        </w:tc>
        <w:tc>
          <w:tcPr>
            <w:tcW w:w="1133" w:type="dxa"/>
            <w:noWrap/>
            <w:hideMark/>
          </w:tcPr>
          <w:p w14:paraId="1AAA1421" w14:textId="77777777" w:rsidR="001F6893" w:rsidRPr="004046EF" w:rsidRDefault="001F6893" w:rsidP="004046EF">
            <w:r w:rsidRPr="004046EF">
              <w:t>6.44408</w:t>
            </w:r>
          </w:p>
        </w:tc>
        <w:tc>
          <w:tcPr>
            <w:tcW w:w="1133" w:type="dxa"/>
            <w:noWrap/>
            <w:hideMark/>
          </w:tcPr>
          <w:p w14:paraId="09D2E3A0" w14:textId="77777777" w:rsidR="001F6893" w:rsidRPr="004046EF" w:rsidRDefault="001F6893" w:rsidP="004046EF">
            <w:r w:rsidRPr="004046EF">
              <w:t>2.521418</w:t>
            </w:r>
          </w:p>
        </w:tc>
        <w:tc>
          <w:tcPr>
            <w:tcW w:w="1133" w:type="dxa"/>
            <w:noWrap/>
            <w:hideMark/>
          </w:tcPr>
          <w:p w14:paraId="7A7315FD" w14:textId="77777777" w:rsidR="001F6893" w:rsidRPr="004046EF" w:rsidRDefault="001F6893" w:rsidP="004046EF">
            <w:r w:rsidRPr="004046EF">
              <w:t>3.148796</w:t>
            </w:r>
          </w:p>
        </w:tc>
        <w:tc>
          <w:tcPr>
            <w:tcW w:w="1133" w:type="dxa"/>
            <w:noWrap/>
            <w:hideMark/>
          </w:tcPr>
          <w:p w14:paraId="2C1F72D6" w14:textId="77777777" w:rsidR="001F6893" w:rsidRPr="004046EF" w:rsidRDefault="001F6893" w:rsidP="004046EF">
            <w:r w:rsidRPr="004046EF">
              <w:t>3.358816</w:t>
            </w:r>
          </w:p>
        </w:tc>
      </w:tr>
      <w:tr w:rsidR="001F6893" w:rsidRPr="004046EF" w14:paraId="00EAAD69" w14:textId="77777777" w:rsidTr="00B003E2">
        <w:trPr>
          <w:trHeight w:val="246"/>
        </w:trPr>
        <w:tc>
          <w:tcPr>
            <w:tcW w:w="1133" w:type="dxa"/>
          </w:tcPr>
          <w:p w14:paraId="3349B1E0" w14:textId="675E537B" w:rsidR="001F6893" w:rsidRPr="004046EF" w:rsidRDefault="001F6893" w:rsidP="004046EF">
            <w:pPr>
              <w:rPr>
                <w:b/>
                <w:bCs/>
              </w:rPr>
            </w:pPr>
            <w:r>
              <w:rPr>
                <w:b/>
                <w:bCs/>
              </w:rPr>
              <w:t>Average</w:t>
            </w:r>
          </w:p>
        </w:tc>
        <w:tc>
          <w:tcPr>
            <w:tcW w:w="1133" w:type="dxa"/>
            <w:noWrap/>
            <w:hideMark/>
          </w:tcPr>
          <w:p w14:paraId="0ED50AF1" w14:textId="00ED8666" w:rsidR="001F6893" w:rsidRPr="004046EF" w:rsidRDefault="001F6893" w:rsidP="004046EF">
            <w:pPr>
              <w:rPr>
                <w:b/>
                <w:bCs/>
              </w:rPr>
            </w:pPr>
            <w:r w:rsidRPr="004046EF">
              <w:rPr>
                <w:b/>
                <w:bCs/>
              </w:rPr>
              <w:t>3.846212</w:t>
            </w:r>
          </w:p>
        </w:tc>
        <w:tc>
          <w:tcPr>
            <w:tcW w:w="1133" w:type="dxa"/>
            <w:noWrap/>
            <w:hideMark/>
          </w:tcPr>
          <w:p w14:paraId="1E11835D" w14:textId="77777777" w:rsidR="001F6893" w:rsidRPr="004046EF" w:rsidRDefault="001F6893" w:rsidP="004046EF">
            <w:pPr>
              <w:rPr>
                <w:b/>
                <w:bCs/>
              </w:rPr>
            </w:pPr>
            <w:r w:rsidRPr="004046EF">
              <w:rPr>
                <w:b/>
                <w:bCs/>
              </w:rPr>
              <w:t>3.863636</w:t>
            </w:r>
          </w:p>
        </w:tc>
        <w:tc>
          <w:tcPr>
            <w:tcW w:w="1133" w:type="dxa"/>
            <w:noWrap/>
            <w:hideMark/>
          </w:tcPr>
          <w:p w14:paraId="20E94906" w14:textId="77777777" w:rsidR="001F6893" w:rsidRPr="004046EF" w:rsidRDefault="001F6893" w:rsidP="004046EF">
            <w:pPr>
              <w:rPr>
                <w:b/>
                <w:bCs/>
              </w:rPr>
            </w:pPr>
            <w:r w:rsidRPr="004046EF">
              <w:rPr>
                <w:b/>
                <w:bCs/>
              </w:rPr>
              <w:t>4.172552</w:t>
            </w:r>
          </w:p>
        </w:tc>
        <w:tc>
          <w:tcPr>
            <w:tcW w:w="1133" w:type="dxa"/>
            <w:noWrap/>
            <w:hideMark/>
          </w:tcPr>
          <w:p w14:paraId="30A33489" w14:textId="77777777" w:rsidR="001F6893" w:rsidRPr="004046EF" w:rsidRDefault="001F6893" w:rsidP="004046EF">
            <w:pPr>
              <w:rPr>
                <w:b/>
                <w:bCs/>
              </w:rPr>
            </w:pPr>
            <w:r w:rsidRPr="004046EF">
              <w:rPr>
                <w:b/>
                <w:bCs/>
              </w:rPr>
              <w:t>2.880175</w:t>
            </w:r>
          </w:p>
        </w:tc>
        <w:tc>
          <w:tcPr>
            <w:tcW w:w="1133" w:type="dxa"/>
            <w:noWrap/>
            <w:hideMark/>
          </w:tcPr>
          <w:p w14:paraId="00233EF2" w14:textId="77777777" w:rsidR="001F6893" w:rsidRPr="004046EF" w:rsidRDefault="001F6893" w:rsidP="004046EF">
            <w:pPr>
              <w:rPr>
                <w:b/>
                <w:bCs/>
              </w:rPr>
            </w:pPr>
            <w:r w:rsidRPr="004046EF">
              <w:rPr>
                <w:b/>
                <w:bCs/>
              </w:rPr>
              <w:t>4.141031</w:t>
            </w:r>
          </w:p>
        </w:tc>
        <w:tc>
          <w:tcPr>
            <w:tcW w:w="1133" w:type="dxa"/>
            <w:noWrap/>
            <w:hideMark/>
          </w:tcPr>
          <w:p w14:paraId="63326EDA" w14:textId="77777777" w:rsidR="001F6893" w:rsidRPr="004046EF" w:rsidRDefault="001F6893" w:rsidP="004046EF">
            <w:pPr>
              <w:rPr>
                <w:b/>
                <w:bCs/>
              </w:rPr>
            </w:pPr>
            <w:r w:rsidRPr="004046EF">
              <w:rPr>
                <w:b/>
                <w:bCs/>
              </w:rPr>
              <w:t>3.488271</w:t>
            </w:r>
          </w:p>
        </w:tc>
        <w:tc>
          <w:tcPr>
            <w:tcW w:w="1133" w:type="dxa"/>
            <w:noWrap/>
            <w:hideMark/>
          </w:tcPr>
          <w:p w14:paraId="20D39018" w14:textId="77777777" w:rsidR="001F6893" w:rsidRPr="004046EF" w:rsidRDefault="001F6893" w:rsidP="004046EF">
            <w:pPr>
              <w:rPr>
                <w:b/>
                <w:bCs/>
              </w:rPr>
            </w:pPr>
            <w:r w:rsidRPr="004046EF">
              <w:rPr>
                <w:b/>
                <w:bCs/>
              </w:rPr>
              <w:t>4.061346</w:t>
            </w:r>
          </w:p>
        </w:tc>
        <w:tc>
          <w:tcPr>
            <w:tcW w:w="1133" w:type="dxa"/>
            <w:noWrap/>
            <w:hideMark/>
          </w:tcPr>
          <w:p w14:paraId="6F4BA3FC" w14:textId="77777777" w:rsidR="001F6893" w:rsidRPr="004046EF" w:rsidRDefault="001F6893" w:rsidP="004046EF">
            <w:pPr>
              <w:rPr>
                <w:b/>
                <w:bCs/>
              </w:rPr>
            </w:pPr>
            <w:r w:rsidRPr="004046EF">
              <w:rPr>
                <w:b/>
                <w:bCs/>
              </w:rPr>
              <w:t>3.026227</w:t>
            </w:r>
          </w:p>
        </w:tc>
        <w:tc>
          <w:tcPr>
            <w:tcW w:w="1133" w:type="dxa"/>
            <w:noWrap/>
            <w:hideMark/>
          </w:tcPr>
          <w:p w14:paraId="43DEEE63" w14:textId="77777777" w:rsidR="001F6893" w:rsidRPr="004046EF" w:rsidRDefault="001F6893" w:rsidP="004046EF">
            <w:pPr>
              <w:rPr>
                <w:b/>
                <w:bCs/>
              </w:rPr>
            </w:pPr>
            <w:r w:rsidRPr="004046EF">
              <w:rPr>
                <w:b/>
                <w:bCs/>
              </w:rPr>
              <w:t>3.617937</w:t>
            </w:r>
          </w:p>
        </w:tc>
        <w:tc>
          <w:tcPr>
            <w:tcW w:w="1133" w:type="dxa"/>
            <w:noWrap/>
            <w:hideMark/>
          </w:tcPr>
          <w:p w14:paraId="5A6C1EE9" w14:textId="77777777" w:rsidR="001F6893" w:rsidRPr="004046EF" w:rsidRDefault="001F6893" w:rsidP="004046EF">
            <w:pPr>
              <w:rPr>
                <w:b/>
                <w:bCs/>
              </w:rPr>
            </w:pPr>
            <w:r w:rsidRPr="004046EF">
              <w:rPr>
                <w:b/>
                <w:bCs/>
              </w:rPr>
              <w:t>3.444159</w:t>
            </w:r>
          </w:p>
        </w:tc>
      </w:tr>
    </w:tbl>
    <w:p w14:paraId="180B48DE" w14:textId="301F0AF9" w:rsidR="004046EF" w:rsidRDefault="001F6893" w:rsidP="00DD05AD">
      <w:r>
        <w:lastRenderedPageBreak/>
        <w:t>Raw data for Section 4.4.2.2 with 6 active nodes</w:t>
      </w:r>
    </w:p>
    <w:p w14:paraId="31F4BD29" w14:textId="77777777" w:rsidR="001F6893" w:rsidRDefault="001F6893" w:rsidP="00DD05AD"/>
    <w:tbl>
      <w:tblPr>
        <w:tblStyle w:val="TableGrid"/>
        <w:tblW w:w="0" w:type="auto"/>
        <w:tblLook w:val="04A0" w:firstRow="1" w:lastRow="0" w:firstColumn="1" w:lastColumn="0" w:noHBand="0" w:noVBand="1"/>
      </w:tblPr>
      <w:tblGrid>
        <w:gridCol w:w="1132"/>
        <w:gridCol w:w="1132"/>
        <w:gridCol w:w="1132"/>
        <w:gridCol w:w="1132"/>
        <w:gridCol w:w="1132"/>
        <w:gridCol w:w="1132"/>
        <w:gridCol w:w="1132"/>
        <w:gridCol w:w="1132"/>
        <w:gridCol w:w="1132"/>
        <w:gridCol w:w="1132"/>
        <w:gridCol w:w="1132"/>
      </w:tblGrid>
      <w:tr w:rsidR="0020430D" w:rsidRPr="001F6893" w14:paraId="79AFA053" w14:textId="77777777" w:rsidTr="0020430D">
        <w:trPr>
          <w:trHeight w:val="261"/>
        </w:trPr>
        <w:tc>
          <w:tcPr>
            <w:tcW w:w="1132" w:type="dxa"/>
          </w:tcPr>
          <w:p w14:paraId="1113612E" w14:textId="77777777" w:rsidR="0020430D" w:rsidRPr="001F6893" w:rsidRDefault="0020430D" w:rsidP="001F6893"/>
        </w:tc>
        <w:tc>
          <w:tcPr>
            <w:tcW w:w="1132" w:type="dxa"/>
            <w:noWrap/>
            <w:hideMark/>
          </w:tcPr>
          <w:p w14:paraId="4C9B1E4E" w14:textId="0A7DA443" w:rsidR="0020430D" w:rsidRPr="001F6893" w:rsidRDefault="0020430D" w:rsidP="001F6893">
            <w:r w:rsidRPr="001F6893">
              <w:t>Tx01</w:t>
            </w:r>
          </w:p>
        </w:tc>
        <w:tc>
          <w:tcPr>
            <w:tcW w:w="1132" w:type="dxa"/>
            <w:noWrap/>
            <w:hideMark/>
          </w:tcPr>
          <w:p w14:paraId="75E68574" w14:textId="77777777" w:rsidR="0020430D" w:rsidRPr="001F6893" w:rsidRDefault="0020430D" w:rsidP="001F6893">
            <w:r w:rsidRPr="001F6893">
              <w:t>Tx02</w:t>
            </w:r>
          </w:p>
        </w:tc>
        <w:tc>
          <w:tcPr>
            <w:tcW w:w="1132" w:type="dxa"/>
            <w:noWrap/>
            <w:hideMark/>
          </w:tcPr>
          <w:p w14:paraId="279A9B4B" w14:textId="77777777" w:rsidR="0020430D" w:rsidRPr="001F6893" w:rsidRDefault="0020430D" w:rsidP="001F6893">
            <w:r w:rsidRPr="001F6893">
              <w:t>Tx03</w:t>
            </w:r>
          </w:p>
        </w:tc>
        <w:tc>
          <w:tcPr>
            <w:tcW w:w="1132" w:type="dxa"/>
            <w:noWrap/>
            <w:hideMark/>
          </w:tcPr>
          <w:p w14:paraId="7144524D" w14:textId="77777777" w:rsidR="0020430D" w:rsidRPr="001F6893" w:rsidRDefault="0020430D" w:rsidP="001F6893">
            <w:r w:rsidRPr="001F6893">
              <w:t>Tx04</w:t>
            </w:r>
          </w:p>
        </w:tc>
        <w:tc>
          <w:tcPr>
            <w:tcW w:w="1132" w:type="dxa"/>
            <w:noWrap/>
            <w:hideMark/>
          </w:tcPr>
          <w:p w14:paraId="65164DCE" w14:textId="77777777" w:rsidR="0020430D" w:rsidRPr="001F6893" w:rsidRDefault="0020430D" w:rsidP="001F6893">
            <w:r w:rsidRPr="001F6893">
              <w:t>Tx05</w:t>
            </w:r>
          </w:p>
        </w:tc>
        <w:tc>
          <w:tcPr>
            <w:tcW w:w="1132" w:type="dxa"/>
            <w:noWrap/>
            <w:hideMark/>
          </w:tcPr>
          <w:p w14:paraId="23B3BF2A" w14:textId="77777777" w:rsidR="0020430D" w:rsidRPr="001F6893" w:rsidRDefault="0020430D" w:rsidP="001F6893">
            <w:r w:rsidRPr="001F6893">
              <w:t>Tx06</w:t>
            </w:r>
          </w:p>
        </w:tc>
        <w:tc>
          <w:tcPr>
            <w:tcW w:w="1132" w:type="dxa"/>
            <w:noWrap/>
            <w:hideMark/>
          </w:tcPr>
          <w:p w14:paraId="41B9743E" w14:textId="77777777" w:rsidR="0020430D" w:rsidRPr="001F6893" w:rsidRDefault="0020430D" w:rsidP="001F6893">
            <w:r w:rsidRPr="001F6893">
              <w:t>Tx07</w:t>
            </w:r>
          </w:p>
        </w:tc>
        <w:tc>
          <w:tcPr>
            <w:tcW w:w="1132" w:type="dxa"/>
            <w:noWrap/>
            <w:hideMark/>
          </w:tcPr>
          <w:p w14:paraId="02AD3B07" w14:textId="77777777" w:rsidR="0020430D" w:rsidRPr="001F6893" w:rsidRDefault="0020430D" w:rsidP="001F6893">
            <w:r w:rsidRPr="001F6893">
              <w:t>Tx08</w:t>
            </w:r>
          </w:p>
        </w:tc>
        <w:tc>
          <w:tcPr>
            <w:tcW w:w="1132" w:type="dxa"/>
            <w:noWrap/>
            <w:hideMark/>
          </w:tcPr>
          <w:p w14:paraId="4ABE407A" w14:textId="77777777" w:rsidR="0020430D" w:rsidRPr="001F6893" w:rsidRDefault="0020430D" w:rsidP="001F6893">
            <w:r w:rsidRPr="001F6893">
              <w:t>Tx09</w:t>
            </w:r>
          </w:p>
        </w:tc>
        <w:tc>
          <w:tcPr>
            <w:tcW w:w="1132" w:type="dxa"/>
            <w:noWrap/>
            <w:hideMark/>
          </w:tcPr>
          <w:p w14:paraId="7FBC665B" w14:textId="77777777" w:rsidR="0020430D" w:rsidRPr="001F6893" w:rsidRDefault="0020430D" w:rsidP="001F6893">
            <w:r w:rsidRPr="001F6893">
              <w:t>Tx10</w:t>
            </w:r>
          </w:p>
        </w:tc>
      </w:tr>
      <w:tr w:rsidR="0020430D" w:rsidRPr="001F6893" w14:paraId="66FE16D0" w14:textId="77777777" w:rsidTr="0020430D">
        <w:trPr>
          <w:trHeight w:val="261"/>
        </w:trPr>
        <w:tc>
          <w:tcPr>
            <w:tcW w:w="1132" w:type="dxa"/>
            <w:vMerge w:val="restart"/>
          </w:tcPr>
          <w:p w14:paraId="6FB8E28E" w14:textId="1AA19268" w:rsidR="0020430D" w:rsidRPr="001F6893" w:rsidRDefault="0020430D" w:rsidP="001F6893">
            <w:r>
              <w:t>Process Time</w:t>
            </w:r>
          </w:p>
        </w:tc>
        <w:tc>
          <w:tcPr>
            <w:tcW w:w="1132" w:type="dxa"/>
            <w:noWrap/>
            <w:hideMark/>
          </w:tcPr>
          <w:p w14:paraId="61A68650" w14:textId="2F83D616" w:rsidR="0020430D" w:rsidRPr="001F6893" w:rsidRDefault="0020430D" w:rsidP="001F6893">
            <w:r w:rsidRPr="001F6893">
              <w:t>6.880628</w:t>
            </w:r>
          </w:p>
        </w:tc>
        <w:tc>
          <w:tcPr>
            <w:tcW w:w="1132" w:type="dxa"/>
            <w:noWrap/>
            <w:hideMark/>
          </w:tcPr>
          <w:p w14:paraId="4C7B9622" w14:textId="77777777" w:rsidR="0020430D" w:rsidRPr="001F6893" w:rsidRDefault="0020430D" w:rsidP="001F6893">
            <w:r w:rsidRPr="001F6893">
              <w:t>3.938475</w:t>
            </w:r>
          </w:p>
        </w:tc>
        <w:tc>
          <w:tcPr>
            <w:tcW w:w="1132" w:type="dxa"/>
            <w:noWrap/>
            <w:hideMark/>
          </w:tcPr>
          <w:p w14:paraId="3C3B85D8" w14:textId="77777777" w:rsidR="0020430D" w:rsidRPr="001F6893" w:rsidRDefault="0020430D" w:rsidP="001F6893">
            <w:r w:rsidRPr="001F6893">
              <w:t>5.230393</w:t>
            </w:r>
          </w:p>
        </w:tc>
        <w:tc>
          <w:tcPr>
            <w:tcW w:w="1132" w:type="dxa"/>
            <w:noWrap/>
            <w:hideMark/>
          </w:tcPr>
          <w:p w14:paraId="528A9419" w14:textId="77777777" w:rsidR="0020430D" w:rsidRPr="001F6893" w:rsidRDefault="0020430D" w:rsidP="001F6893">
            <w:r w:rsidRPr="001F6893">
              <w:t>6.810856</w:t>
            </w:r>
          </w:p>
        </w:tc>
        <w:tc>
          <w:tcPr>
            <w:tcW w:w="1132" w:type="dxa"/>
            <w:noWrap/>
            <w:hideMark/>
          </w:tcPr>
          <w:p w14:paraId="29605AC0" w14:textId="77777777" w:rsidR="0020430D" w:rsidRPr="001F6893" w:rsidRDefault="0020430D" w:rsidP="001F6893">
            <w:r w:rsidRPr="001F6893">
              <w:t>5.900798</w:t>
            </w:r>
          </w:p>
        </w:tc>
        <w:tc>
          <w:tcPr>
            <w:tcW w:w="1132" w:type="dxa"/>
            <w:noWrap/>
            <w:hideMark/>
          </w:tcPr>
          <w:p w14:paraId="70863F27" w14:textId="77777777" w:rsidR="0020430D" w:rsidRPr="001F6893" w:rsidRDefault="0020430D" w:rsidP="001F6893">
            <w:r w:rsidRPr="001F6893">
              <w:t>3.26112</w:t>
            </w:r>
          </w:p>
        </w:tc>
        <w:tc>
          <w:tcPr>
            <w:tcW w:w="1132" w:type="dxa"/>
            <w:noWrap/>
            <w:hideMark/>
          </w:tcPr>
          <w:p w14:paraId="6931BF57" w14:textId="77777777" w:rsidR="0020430D" w:rsidRPr="001F6893" w:rsidRDefault="0020430D" w:rsidP="001F6893">
            <w:r w:rsidRPr="001F6893">
              <w:t>4.248382</w:t>
            </w:r>
          </w:p>
        </w:tc>
        <w:tc>
          <w:tcPr>
            <w:tcW w:w="1132" w:type="dxa"/>
            <w:noWrap/>
            <w:hideMark/>
          </w:tcPr>
          <w:p w14:paraId="34865655" w14:textId="77777777" w:rsidR="0020430D" w:rsidRPr="001F6893" w:rsidRDefault="0020430D" w:rsidP="001F6893">
            <w:r w:rsidRPr="001F6893">
              <w:t>2.973701</w:t>
            </w:r>
          </w:p>
        </w:tc>
        <w:tc>
          <w:tcPr>
            <w:tcW w:w="1132" w:type="dxa"/>
            <w:noWrap/>
            <w:hideMark/>
          </w:tcPr>
          <w:p w14:paraId="20AAB9AC" w14:textId="77777777" w:rsidR="0020430D" w:rsidRPr="001F6893" w:rsidRDefault="0020430D" w:rsidP="001F6893">
            <w:r w:rsidRPr="001F6893">
              <w:t>3.893158</w:t>
            </w:r>
          </w:p>
        </w:tc>
        <w:tc>
          <w:tcPr>
            <w:tcW w:w="1132" w:type="dxa"/>
            <w:noWrap/>
            <w:hideMark/>
          </w:tcPr>
          <w:p w14:paraId="50A1B734" w14:textId="77777777" w:rsidR="0020430D" w:rsidRPr="001F6893" w:rsidRDefault="0020430D" w:rsidP="001F6893">
            <w:r w:rsidRPr="001F6893">
              <w:t>5.335234</w:t>
            </w:r>
          </w:p>
        </w:tc>
      </w:tr>
      <w:tr w:rsidR="0020430D" w:rsidRPr="001F6893" w14:paraId="46E85DE7" w14:textId="77777777" w:rsidTr="0020430D">
        <w:trPr>
          <w:trHeight w:val="261"/>
        </w:trPr>
        <w:tc>
          <w:tcPr>
            <w:tcW w:w="1132" w:type="dxa"/>
            <w:vMerge/>
          </w:tcPr>
          <w:p w14:paraId="6071A80B" w14:textId="77777777" w:rsidR="0020430D" w:rsidRPr="001F6893" w:rsidRDefault="0020430D" w:rsidP="001F6893"/>
        </w:tc>
        <w:tc>
          <w:tcPr>
            <w:tcW w:w="1132" w:type="dxa"/>
            <w:noWrap/>
            <w:hideMark/>
          </w:tcPr>
          <w:p w14:paraId="3CBE09FF" w14:textId="22D85640" w:rsidR="0020430D" w:rsidRPr="001F6893" w:rsidRDefault="0020430D" w:rsidP="001F6893">
            <w:r w:rsidRPr="001F6893">
              <w:t>8.21377</w:t>
            </w:r>
          </w:p>
        </w:tc>
        <w:tc>
          <w:tcPr>
            <w:tcW w:w="1132" w:type="dxa"/>
            <w:noWrap/>
            <w:hideMark/>
          </w:tcPr>
          <w:p w14:paraId="61924CB5" w14:textId="77777777" w:rsidR="0020430D" w:rsidRPr="001F6893" w:rsidRDefault="0020430D" w:rsidP="001F6893">
            <w:r w:rsidRPr="001F6893">
              <w:t>2.923259</w:t>
            </w:r>
          </w:p>
        </w:tc>
        <w:tc>
          <w:tcPr>
            <w:tcW w:w="1132" w:type="dxa"/>
            <w:noWrap/>
            <w:hideMark/>
          </w:tcPr>
          <w:p w14:paraId="4495AA20" w14:textId="77777777" w:rsidR="0020430D" w:rsidRPr="001F6893" w:rsidRDefault="0020430D" w:rsidP="001F6893">
            <w:r w:rsidRPr="001F6893">
              <w:t>3.264188</w:t>
            </w:r>
          </w:p>
        </w:tc>
        <w:tc>
          <w:tcPr>
            <w:tcW w:w="1132" w:type="dxa"/>
            <w:noWrap/>
            <w:hideMark/>
          </w:tcPr>
          <w:p w14:paraId="3CAC5675" w14:textId="77777777" w:rsidR="0020430D" w:rsidRPr="001F6893" w:rsidRDefault="0020430D" w:rsidP="001F6893">
            <w:r w:rsidRPr="001F6893">
              <w:t>3.172868</w:t>
            </w:r>
          </w:p>
        </w:tc>
        <w:tc>
          <w:tcPr>
            <w:tcW w:w="1132" w:type="dxa"/>
            <w:noWrap/>
            <w:hideMark/>
          </w:tcPr>
          <w:p w14:paraId="3A7D8F43" w14:textId="77777777" w:rsidR="0020430D" w:rsidRPr="001F6893" w:rsidRDefault="0020430D" w:rsidP="001F6893">
            <w:r w:rsidRPr="001F6893">
              <w:t>2.820754</w:t>
            </w:r>
          </w:p>
        </w:tc>
        <w:tc>
          <w:tcPr>
            <w:tcW w:w="1132" w:type="dxa"/>
            <w:noWrap/>
            <w:hideMark/>
          </w:tcPr>
          <w:p w14:paraId="7DEDBF20" w14:textId="77777777" w:rsidR="0020430D" w:rsidRPr="001F6893" w:rsidRDefault="0020430D" w:rsidP="001F6893">
            <w:r w:rsidRPr="001F6893">
              <w:t>12.50073</w:t>
            </w:r>
          </w:p>
        </w:tc>
        <w:tc>
          <w:tcPr>
            <w:tcW w:w="1132" w:type="dxa"/>
            <w:noWrap/>
            <w:hideMark/>
          </w:tcPr>
          <w:p w14:paraId="24CA1AE6" w14:textId="77777777" w:rsidR="0020430D" w:rsidRPr="001F6893" w:rsidRDefault="0020430D" w:rsidP="001F6893">
            <w:r w:rsidRPr="001F6893">
              <w:t>12.18951</w:t>
            </w:r>
          </w:p>
        </w:tc>
        <w:tc>
          <w:tcPr>
            <w:tcW w:w="1132" w:type="dxa"/>
            <w:noWrap/>
            <w:hideMark/>
          </w:tcPr>
          <w:p w14:paraId="7876AF29" w14:textId="77777777" w:rsidR="0020430D" w:rsidRPr="001F6893" w:rsidRDefault="0020430D" w:rsidP="001F6893">
            <w:r w:rsidRPr="001F6893">
              <w:t>2.781588</w:t>
            </w:r>
          </w:p>
        </w:tc>
        <w:tc>
          <w:tcPr>
            <w:tcW w:w="1132" w:type="dxa"/>
            <w:noWrap/>
            <w:hideMark/>
          </w:tcPr>
          <w:p w14:paraId="7C2AAE47" w14:textId="77777777" w:rsidR="0020430D" w:rsidRPr="001F6893" w:rsidRDefault="0020430D" w:rsidP="001F6893">
            <w:r w:rsidRPr="001F6893">
              <w:t>3.239</w:t>
            </w:r>
          </w:p>
        </w:tc>
        <w:tc>
          <w:tcPr>
            <w:tcW w:w="1132" w:type="dxa"/>
            <w:noWrap/>
            <w:hideMark/>
          </w:tcPr>
          <w:p w14:paraId="0C6CD9B3" w14:textId="77777777" w:rsidR="0020430D" w:rsidRPr="001F6893" w:rsidRDefault="0020430D" w:rsidP="001F6893">
            <w:r w:rsidRPr="001F6893">
              <w:t>3.263277</w:t>
            </w:r>
          </w:p>
        </w:tc>
      </w:tr>
      <w:tr w:rsidR="0020430D" w:rsidRPr="001F6893" w14:paraId="1986BA27" w14:textId="77777777" w:rsidTr="0020430D">
        <w:trPr>
          <w:trHeight w:val="261"/>
        </w:trPr>
        <w:tc>
          <w:tcPr>
            <w:tcW w:w="1132" w:type="dxa"/>
            <w:vMerge/>
          </w:tcPr>
          <w:p w14:paraId="14A91F37" w14:textId="77777777" w:rsidR="0020430D" w:rsidRPr="001F6893" w:rsidRDefault="0020430D" w:rsidP="001F6893"/>
        </w:tc>
        <w:tc>
          <w:tcPr>
            <w:tcW w:w="1132" w:type="dxa"/>
            <w:noWrap/>
            <w:hideMark/>
          </w:tcPr>
          <w:p w14:paraId="5B673165" w14:textId="0348A330" w:rsidR="0020430D" w:rsidRPr="001F6893" w:rsidRDefault="0020430D" w:rsidP="001F6893">
            <w:r w:rsidRPr="001F6893">
              <w:t>2.816022</w:t>
            </w:r>
          </w:p>
        </w:tc>
        <w:tc>
          <w:tcPr>
            <w:tcW w:w="1132" w:type="dxa"/>
            <w:noWrap/>
            <w:hideMark/>
          </w:tcPr>
          <w:p w14:paraId="20DEDEAA" w14:textId="77777777" w:rsidR="0020430D" w:rsidRPr="001F6893" w:rsidRDefault="0020430D" w:rsidP="001F6893">
            <w:r w:rsidRPr="001F6893">
              <w:t>8.306507</w:t>
            </w:r>
          </w:p>
        </w:tc>
        <w:tc>
          <w:tcPr>
            <w:tcW w:w="1132" w:type="dxa"/>
            <w:noWrap/>
            <w:hideMark/>
          </w:tcPr>
          <w:p w14:paraId="2110D39C" w14:textId="77777777" w:rsidR="0020430D" w:rsidRPr="001F6893" w:rsidRDefault="0020430D" w:rsidP="001F6893">
            <w:r w:rsidRPr="001F6893">
              <w:t>8.495377</w:t>
            </w:r>
          </w:p>
        </w:tc>
        <w:tc>
          <w:tcPr>
            <w:tcW w:w="1132" w:type="dxa"/>
            <w:noWrap/>
            <w:hideMark/>
          </w:tcPr>
          <w:p w14:paraId="1D92D5D3" w14:textId="77777777" w:rsidR="0020430D" w:rsidRPr="001F6893" w:rsidRDefault="0020430D" w:rsidP="001F6893">
            <w:r w:rsidRPr="001F6893">
              <w:t>2.927673</w:t>
            </w:r>
          </w:p>
        </w:tc>
        <w:tc>
          <w:tcPr>
            <w:tcW w:w="1132" w:type="dxa"/>
            <w:noWrap/>
            <w:hideMark/>
          </w:tcPr>
          <w:p w14:paraId="2521C470" w14:textId="77777777" w:rsidR="0020430D" w:rsidRPr="001F6893" w:rsidRDefault="0020430D" w:rsidP="001F6893">
            <w:r w:rsidRPr="001F6893">
              <w:t>7.764292</w:t>
            </w:r>
          </w:p>
        </w:tc>
        <w:tc>
          <w:tcPr>
            <w:tcW w:w="1132" w:type="dxa"/>
            <w:noWrap/>
            <w:hideMark/>
          </w:tcPr>
          <w:p w14:paraId="1B79CCCA" w14:textId="77777777" w:rsidR="0020430D" w:rsidRPr="001F6893" w:rsidRDefault="0020430D" w:rsidP="001F6893">
            <w:r w:rsidRPr="001F6893">
              <w:t>2.649918</w:t>
            </w:r>
          </w:p>
        </w:tc>
        <w:tc>
          <w:tcPr>
            <w:tcW w:w="1132" w:type="dxa"/>
            <w:noWrap/>
            <w:hideMark/>
          </w:tcPr>
          <w:p w14:paraId="2AB21B87" w14:textId="77777777" w:rsidR="0020430D" w:rsidRPr="001F6893" w:rsidRDefault="0020430D" w:rsidP="001F6893">
            <w:r w:rsidRPr="001F6893">
              <w:t>2.869132</w:t>
            </w:r>
          </w:p>
        </w:tc>
        <w:tc>
          <w:tcPr>
            <w:tcW w:w="1132" w:type="dxa"/>
            <w:noWrap/>
            <w:hideMark/>
          </w:tcPr>
          <w:p w14:paraId="0DD6E216" w14:textId="77777777" w:rsidR="0020430D" w:rsidRPr="001F6893" w:rsidRDefault="0020430D" w:rsidP="001F6893">
            <w:r w:rsidRPr="001F6893">
              <w:t>2.770278</w:t>
            </w:r>
          </w:p>
        </w:tc>
        <w:tc>
          <w:tcPr>
            <w:tcW w:w="1132" w:type="dxa"/>
            <w:noWrap/>
            <w:hideMark/>
          </w:tcPr>
          <w:p w14:paraId="07AC29E2" w14:textId="77777777" w:rsidR="0020430D" w:rsidRPr="001F6893" w:rsidRDefault="0020430D" w:rsidP="001F6893">
            <w:r w:rsidRPr="001F6893">
              <w:t>8.614435</w:t>
            </w:r>
          </w:p>
        </w:tc>
        <w:tc>
          <w:tcPr>
            <w:tcW w:w="1132" w:type="dxa"/>
            <w:noWrap/>
            <w:hideMark/>
          </w:tcPr>
          <w:p w14:paraId="72CF65F1" w14:textId="77777777" w:rsidR="0020430D" w:rsidRPr="001F6893" w:rsidRDefault="0020430D" w:rsidP="001F6893">
            <w:r w:rsidRPr="001F6893">
              <w:t>8.594275</w:t>
            </w:r>
          </w:p>
        </w:tc>
      </w:tr>
      <w:tr w:rsidR="0020430D" w:rsidRPr="001F6893" w14:paraId="75A18AEB" w14:textId="77777777" w:rsidTr="0020430D">
        <w:trPr>
          <w:trHeight w:val="261"/>
        </w:trPr>
        <w:tc>
          <w:tcPr>
            <w:tcW w:w="1132" w:type="dxa"/>
            <w:vMerge/>
          </w:tcPr>
          <w:p w14:paraId="41E783CB" w14:textId="77777777" w:rsidR="0020430D" w:rsidRPr="001F6893" w:rsidRDefault="0020430D" w:rsidP="001F6893"/>
        </w:tc>
        <w:tc>
          <w:tcPr>
            <w:tcW w:w="1132" w:type="dxa"/>
            <w:noWrap/>
            <w:hideMark/>
          </w:tcPr>
          <w:p w14:paraId="60A01759" w14:textId="371F2BFE" w:rsidR="0020430D" w:rsidRPr="001F6893" w:rsidRDefault="0020430D" w:rsidP="001F6893">
            <w:r w:rsidRPr="001F6893">
              <w:t>2.584044</w:t>
            </w:r>
          </w:p>
        </w:tc>
        <w:tc>
          <w:tcPr>
            <w:tcW w:w="1132" w:type="dxa"/>
            <w:noWrap/>
            <w:hideMark/>
          </w:tcPr>
          <w:p w14:paraId="78AC9F79" w14:textId="77777777" w:rsidR="0020430D" w:rsidRPr="001F6893" w:rsidRDefault="0020430D" w:rsidP="001F6893">
            <w:r w:rsidRPr="001F6893">
              <w:t>2.977262</w:t>
            </w:r>
          </w:p>
        </w:tc>
        <w:tc>
          <w:tcPr>
            <w:tcW w:w="1132" w:type="dxa"/>
            <w:noWrap/>
            <w:hideMark/>
          </w:tcPr>
          <w:p w14:paraId="116EE59D" w14:textId="77777777" w:rsidR="0020430D" w:rsidRPr="001F6893" w:rsidRDefault="0020430D" w:rsidP="001F6893">
            <w:r w:rsidRPr="001F6893">
              <w:t>2.813614</w:t>
            </w:r>
          </w:p>
        </w:tc>
        <w:tc>
          <w:tcPr>
            <w:tcW w:w="1132" w:type="dxa"/>
            <w:noWrap/>
            <w:hideMark/>
          </w:tcPr>
          <w:p w14:paraId="666B66DD" w14:textId="77777777" w:rsidR="0020430D" w:rsidRPr="001F6893" w:rsidRDefault="0020430D" w:rsidP="001F6893">
            <w:r w:rsidRPr="001F6893">
              <w:t>6.985399</w:t>
            </w:r>
          </w:p>
        </w:tc>
        <w:tc>
          <w:tcPr>
            <w:tcW w:w="1132" w:type="dxa"/>
            <w:noWrap/>
            <w:hideMark/>
          </w:tcPr>
          <w:p w14:paraId="41561A48" w14:textId="77777777" w:rsidR="0020430D" w:rsidRPr="001F6893" w:rsidRDefault="0020430D" w:rsidP="001F6893">
            <w:r w:rsidRPr="001F6893">
              <w:t>3.462449</w:t>
            </w:r>
          </w:p>
        </w:tc>
        <w:tc>
          <w:tcPr>
            <w:tcW w:w="1132" w:type="dxa"/>
            <w:noWrap/>
            <w:hideMark/>
          </w:tcPr>
          <w:p w14:paraId="1F3B0883" w14:textId="77777777" w:rsidR="0020430D" w:rsidRPr="001F6893" w:rsidRDefault="0020430D" w:rsidP="001F6893">
            <w:r w:rsidRPr="001F6893">
              <w:t>3.256951</w:t>
            </w:r>
          </w:p>
        </w:tc>
        <w:tc>
          <w:tcPr>
            <w:tcW w:w="1132" w:type="dxa"/>
            <w:noWrap/>
            <w:hideMark/>
          </w:tcPr>
          <w:p w14:paraId="36C24097" w14:textId="77777777" w:rsidR="0020430D" w:rsidRPr="001F6893" w:rsidRDefault="0020430D" w:rsidP="001F6893">
            <w:r w:rsidRPr="001F6893">
              <w:t>2.682154</w:t>
            </w:r>
          </w:p>
        </w:tc>
        <w:tc>
          <w:tcPr>
            <w:tcW w:w="1132" w:type="dxa"/>
            <w:noWrap/>
            <w:hideMark/>
          </w:tcPr>
          <w:p w14:paraId="5534A0C5" w14:textId="77777777" w:rsidR="0020430D" w:rsidRPr="001F6893" w:rsidRDefault="0020430D" w:rsidP="001F6893">
            <w:r w:rsidRPr="001F6893">
              <w:t>3.462817</w:t>
            </w:r>
          </w:p>
        </w:tc>
        <w:tc>
          <w:tcPr>
            <w:tcW w:w="1132" w:type="dxa"/>
            <w:noWrap/>
            <w:hideMark/>
          </w:tcPr>
          <w:p w14:paraId="5F087D15" w14:textId="77777777" w:rsidR="0020430D" w:rsidRPr="001F6893" w:rsidRDefault="0020430D" w:rsidP="001F6893">
            <w:r w:rsidRPr="001F6893">
              <w:t>3.154</w:t>
            </w:r>
          </w:p>
        </w:tc>
        <w:tc>
          <w:tcPr>
            <w:tcW w:w="1132" w:type="dxa"/>
            <w:noWrap/>
            <w:hideMark/>
          </w:tcPr>
          <w:p w14:paraId="63B36E76" w14:textId="77777777" w:rsidR="0020430D" w:rsidRPr="001F6893" w:rsidRDefault="0020430D" w:rsidP="001F6893">
            <w:r w:rsidRPr="001F6893">
              <w:t>3.114753</w:t>
            </w:r>
          </w:p>
        </w:tc>
      </w:tr>
      <w:tr w:rsidR="0020430D" w:rsidRPr="001F6893" w14:paraId="71E41B96" w14:textId="77777777" w:rsidTr="0020430D">
        <w:trPr>
          <w:trHeight w:val="261"/>
        </w:trPr>
        <w:tc>
          <w:tcPr>
            <w:tcW w:w="1132" w:type="dxa"/>
            <w:vMerge/>
          </w:tcPr>
          <w:p w14:paraId="4CF53F68" w14:textId="77777777" w:rsidR="0020430D" w:rsidRPr="001F6893" w:rsidRDefault="0020430D" w:rsidP="001F6893"/>
        </w:tc>
        <w:tc>
          <w:tcPr>
            <w:tcW w:w="1132" w:type="dxa"/>
            <w:noWrap/>
            <w:hideMark/>
          </w:tcPr>
          <w:p w14:paraId="515B4258" w14:textId="69B7D863" w:rsidR="0020430D" w:rsidRPr="001F6893" w:rsidRDefault="0020430D" w:rsidP="001F6893">
            <w:r w:rsidRPr="001F6893">
              <w:t>2.890357</w:t>
            </w:r>
          </w:p>
        </w:tc>
        <w:tc>
          <w:tcPr>
            <w:tcW w:w="1132" w:type="dxa"/>
            <w:noWrap/>
            <w:hideMark/>
          </w:tcPr>
          <w:p w14:paraId="350D163E" w14:textId="77777777" w:rsidR="0020430D" w:rsidRPr="001F6893" w:rsidRDefault="0020430D" w:rsidP="001F6893">
            <w:r w:rsidRPr="001F6893">
              <w:t>3.134744</w:t>
            </w:r>
          </w:p>
        </w:tc>
        <w:tc>
          <w:tcPr>
            <w:tcW w:w="1132" w:type="dxa"/>
            <w:noWrap/>
            <w:hideMark/>
          </w:tcPr>
          <w:p w14:paraId="521B0E0E" w14:textId="77777777" w:rsidR="0020430D" w:rsidRPr="001F6893" w:rsidRDefault="0020430D" w:rsidP="001F6893">
            <w:r w:rsidRPr="001F6893">
              <w:t>3.429335</w:t>
            </w:r>
          </w:p>
        </w:tc>
        <w:tc>
          <w:tcPr>
            <w:tcW w:w="1132" w:type="dxa"/>
            <w:noWrap/>
            <w:hideMark/>
          </w:tcPr>
          <w:p w14:paraId="72F71E80" w14:textId="77777777" w:rsidR="0020430D" w:rsidRPr="001F6893" w:rsidRDefault="0020430D" w:rsidP="001F6893">
            <w:r w:rsidRPr="001F6893">
              <w:t>4.159583</w:t>
            </w:r>
          </w:p>
        </w:tc>
        <w:tc>
          <w:tcPr>
            <w:tcW w:w="1132" w:type="dxa"/>
            <w:noWrap/>
            <w:hideMark/>
          </w:tcPr>
          <w:p w14:paraId="0D5A1887" w14:textId="77777777" w:rsidR="0020430D" w:rsidRPr="001F6893" w:rsidRDefault="0020430D" w:rsidP="001F6893">
            <w:r w:rsidRPr="001F6893">
              <w:t>3.104246</w:t>
            </w:r>
          </w:p>
        </w:tc>
        <w:tc>
          <w:tcPr>
            <w:tcW w:w="1132" w:type="dxa"/>
            <w:noWrap/>
            <w:hideMark/>
          </w:tcPr>
          <w:p w14:paraId="546BA89E" w14:textId="77777777" w:rsidR="0020430D" w:rsidRPr="001F6893" w:rsidRDefault="0020430D" w:rsidP="001F6893">
            <w:r w:rsidRPr="001F6893">
              <w:t>3.465109</w:t>
            </w:r>
          </w:p>
        </w:tc>
        <w:tc>
          <w:tcPr>
            <w:tcW w:w="1132" w:type="dxa"/>
            <w:noWrap/>
            <w:hideMark/>
          </w:tcPr>
          <w:p w14:paraId="41308A5E" w14:textId="77777777" w:rsidR="0020430D" w:rsidRPr="001F6893" w:rsidRDefault="0020430D" w:rsidP="001F6893">
            <w:r w:rsidRPr="001F6893">
              <w:t>10.35582</w:t>
            </w:r>
          </w:p>
        </w:tc>
        <w:tc>
          <w:tcPr>
            <w:tcW w:w="1132" w:type="dxa"/>
            <w:noWrap/>
            <w:hideMark/>
          </w:tcPr>
          <w:p w14:paraId="7E39113C" w14:textId="77777777" w:rsidR="0020430D" w:rsidRPr="001F6893" w:rsidRDefault="0020430D" w:rsidP="001F6893">
            <w:r w:rsidRPr="001F6893">
              <w:t>8.14886</w:t>
            </w:r>
          </w:p>
        </w:tc>
        <w:tc>
          <w:tcPr>
            <w:tcW w:w="1132" w:type="dxa"/>
            <w:noWrap/>
            <w:hideMark/>
          </w:tcPr>
          <w:p w14:paraId="6E5729DF" w14:textId="77777777" w:rsidR="0020430D" w:rsidRPr="001F6893" w:rsidRDefault="0020430D" w:rsidP="001F6893">
            <w:r w:rsidRPr="001F6893">
              <w:t>2.823066</w:t>
            </w:r>
          </w:p>
        </w:tc>
        <w:tc>
          <w:tcPr>
            <w:tcW w:w="1132" w:type="dxa"/>
            <w:noWrap/>
            <w:hideMark/>
          </w:tcPr>
          <w:p w14:paraId="20EE529D" w14:textId="77777777" w:rsidR="0020430D" w:rsidRPr="001F6893" w:rsidRDefault="0020430D" w:rsidP="001F6893">
            <w:r w:rsidRPr="001F6893">
              <w:t>3.958465</w:t>
            </w:r>
          </w:p>
        </w:tc>
      </w:tr>
      <w:tr w:rsidR="0020430D" w:rsidRPr="001F6893" w14:paraId="7F76125B" w14:textId="77777777" w:rsidTr="0020430D">
        <w:trPr>
          <w:trHeight w:val="261"/>
        </w:trPr>
        <w:tc>
          <w:tcPr>
            <w:tcW w:w="1132" w:type="dxa"/>
            <w:vMerge/>
          </w:tcPr>
          <w:p w14:paraId="2A0A2F2D" w14:textId="77777777" w:rsidR="0020430D" w:rsidRPr="001F6893" w:rsidRDefault="0020430D" w:rsidP="001F6893"/>
        </w:tc>
        <w:tc>
          <w:tcPr>
            <w:tcW w:w="1132" w:type="dxa"/>
            <w:noWrap/>
            <w:hideMark/>
          </w:tcPr>
          <w:p w14:paraId="57033F6E" w14:textId="778E52C4" w:rsidR="0020430D" w:rsidRPr="001F6893" w:rsidRDefault="0020430D" w:rsidP="001F6893">
            <w:r w:rsidRPr="001F6893">
              <w:t>3.419065</w:t>
            </w:r>
          </w:p>
        </w:tc>
        <w:tc>
          <w:tcPr>
            <w:tcW w:w="1132" w:type="dxa"/>
            <w:noWrap/>
            <w:hideMark/>
          </w:tcPr>
          <w:p w14:paraId="32A53534" w14:textId="77777777" w:rsidR="0020430D" w:rsidRPr="001F6893" w:rsidRDefault="0020430D" w:rsidP="001F6893">
            <w:r w:rsidRPr="001F6893">
              <w:t>6.783448</w:t>
            </w:r>
          </w:p>
        </w:tc>
        <w:tc>
          <w:tcPr>
            <w:tcW w:w="1132" w:type="dxa"/>
            <w:noWrap/>
            <w:hideMark/>
          </w:tcPr>
          <w:p w14:paraId="06F6E85B" w14:textId="77777777" w:rsidR="0020430D" w:rsidRPr="001F6893" w:rsidRDefault="0020430D" w:rsidP="001F6893">
            <w:r w:rsidRPr="001F6893">
              <w:t>2.76202</w:t>
            </w:r>
          </w:p>
        </w:tc>
        <w:tc>
          <w:tcPr>
            <w:tcW w:w="1132" w:type="dxa"/>
            <w:noWrap/>
            <w:hideMark/>
          </w:tcPr>
          <w:p w14:paraId="493CA414" w14:textId="77777777" w:rsidR="0020430D" w:rsidRPr="001F6893" w:rsidRDefault="0020430D" w:rsidP="001F6893">
            <w:r w:rsidRPr="001F6893">
              <w:t>2.725988</w:t>
            </w:r>
          </w:p>
        </w:tc>
        <w:tc>
          <w:tcPr>
            <w:tcW w:w="1132" w:type="dxa"/>
            <w:noWrap/>
            <w:hideMark/>
          </w:tcPr>
          <w:p w14:paraId="366F75DF" w14:textId="77777777" w:rsidR="0020430D" w:rsidRPr="001F6893" w:rsidRDefault="0020430D" w:rsidP="001F6893">
            <w:r w:rsidRPr="001F6893">
              <w:t>2.617308</w:t>
            </w:r>
          </w:p>
        </w:tc>
        <w:tc>
          <w:tcPr>
            <w:tcW w:w="1132" w:type="dxa"/>
            <w:noWrap/>
            <w:hideMark/>
          </w:tcPr>
          <w:p w14:paraId="6D09C759" w14:textId="77777777" w:rsidR="0020430D" w:rsidRPr="001F6893" w:rsidRDefault="0020430D" w:rsidP="001F6893">
            <w:r w:rsidRPr="001F6893">
              <w:t>3.430552</w:t>
            </w:r>
          </w:p>
        </w:tc>
        <w:tc>
          <w:tcPr>
            <w:tcW w:w="1132" w:type="dxa"/>
            <w:noWrap/>
            <w:hideMark/>
          </w:tcPr>
          <w:p w14:paraId="2B318B48" w14:textId="77777777" w:rsidR="0020430D" w:rsidRPr="001F6893" w:rsidRDefault="0020430D" w:rsidP="001F6893">
            <w:r w:rsidRPr="001F6893">
              <w:t>3.30789</w:t>
            </w:r>
          </w:p>
        </w:tc>
        <w:tc>
          <w:tcPr>
            <w:tcW w:w="1132" w:type="dxa"/>
            <w:noWrap/>
            <w:hideMark/>
          </w:tcPr>
          <w:p w14:paraId="26B91D01" w14:textId="77777777" w:rsidR="0020430D" w:rsidRPr="001F6893" w:rsidRDefault="0020430D" w:rsidP="001F6893">
            <w:r w:rsidRPr="001F6893">
              <w:t>3.640485</w:t>
            </w:r>
          </w:p>
        </w:tc>
        <w:tc>
          <w:tcPr>
            <w:tcW w:w="1132" w:type="dxa"/>
            <w:noWrap/>
            <w:hideMark/>
          </w:tcPr>
          <w:p w14:paraId="269A6CA8" w14:textId="77777777" w:rsidR="0020430D" w:rsidRPr="001F6893" w:rsidRDefault="0020430D" w:rsidP="001F6893">
            <w:r w:rsidRPr="001F6893">
              <w:t>3.190139</w:t>
            </w:r>
          </w:p>
        </w:tc>
        <w:tc>
          <w:tcPr>
            <w:tcW w:w="1132" w:type="dxa"/>
            <w:noWrap/>
            <w:hideMark/>
          </w:tcPr>
          <w:p w14:paraId="0D4732D7" w14:textId="77777777" w:rsidR="0020430D" w:rsidRPr="001F6893" w:rsidRDefault="0020430D" w:rsidP="001F6893">
            <w:r w:rsidRPr="001F6893">
              <w:t>3.385063</w:t>
            </w:r>
          </w:p>
        </w:tc>
      </w:tr>
      <w:tr w:rsidR="0020430D" w:rsidRPr="001F6893" w14:paraId="18CE3D6D" w14:textId="77777777" w:rsidTr="0020430D">
        <w:trPr>
          <w:trHeight w:val="261"/>
        </w:trPr>
        <w:tc>
          <w:tcPr>
            <w:tcW w:w="1132" w:type="dxa"/>
            <w:vMerge/>
          </w:tcPr>
          <w:p w14:paraId="7026B11C" w14:textId="77777777" w:rsidR="0020430D" w:rsidRPr="001F6893" w:rsidRDefault="0020430D" w:rsidP="001F6893"/>
        </w:tc>
        <w:tc>
          <w:tcPr>
            <w:tcW w:w="1132" w:type="dxa"/>
            <w:noWrap/>
            <w:hideMark/>
          </w:tcPr>
          <w:p w14:paraId="6FAB2C5C" w14:textId="63C0A27E" w:rsidR="0020430D" w:rsidRPr="001F6893" w:rsidRDefault="0020430D" w:rsidP="001F6893">
            <w:r w:rsidRPr="001F6893">
              <w:t>8.286262</w:t>
            </w:r>
          </w:p>
        </w:tc>
        <w:tc>
          <w:tcPr>
            <w:tcW w:w="1132" w:type="dxa"/>
            <w:noWrap/>
            <w:hideMark/>
          </w:tcPr>
          <w:p w14:paraId="14D1B6A4" w14:textId="77777777" w:rsidR="0020430D" w:rsidRPr="001F6893" w:rsidRDefault="0020430D" w:rsidP="001F6893">
            <w:r w:rsidRPr="001F6893">
              <w:t>8.567907</w:t>
            </w:r>
          </w:p>
        </w:tc>
        <w:tc>
          <w:tcPr>
            <w:tcW w:w="1132" w:type="dxa"/>
            <w:noWrap/>
            <w:hideMark/>
          </w:tcPr>
          <w:p w14:paraId="4C5876BD" w14:textId="77777777" w:rsidR="0020430D" w:rsidRPr="001F6893" w:rsidRDefault="0020430D" w:rsidP="001F6893">
            <w:r w:rsidRPr="001F6893">
              <w:t>2.955045</w:t>
            </w:r>
          </w:p>
        </w:tc>
        <w:tc>
          <w:tcPr>
            <w:tcW w:w="1132" w:type="dxa"/>
            <w:noWrap/>
            <w:hideMark/>
          </w:tcPr>
          <w:p w14:paraId="78CFFD3C" w14:textId="77777777" w:rsidR="0020430D" w:rsidRPr="001F6893" w:rsidRDefault="0020430D" w:rsidP="001F6893">
            <w:r w:rsidRPr="001F6893">
              <w:t>11.79742</w:t>
            </w:r>
          </w:p>
        </w:tc>
        <w:tc>
          <w:tcPr>
            <w:tcW w:w="1132" w:type="dxa"/>
            <w:noWrap/>
            <w:hideMark/>
          </w:tcPr>
          <w:p w14:paraId="5E32D910" w14:textId="77777777" w:rsidR="0020430D" w:rsidRPr="001F6893" w:rsidRDefault="0020430D" w:rsidP="001F6893">
            <w:r w:rsidRPr="001F6893">
              <w:t>3.288132</w:t>
            </w:r>
          </w:p>
        </w:tc>
        <w:tc>
          <w:tcPr>
            <w:tcW w:w="1132" w:type="dxa"/>
            <w:noWrap/>
            <w:hideMark/>
          </w:tcPr>
          <w:p w14:paraId="5FBE14CD" w14:textId="77777777" w:rsidR="0020430D" w:rsidRPr="001F6893" w:rsidRDefault="0020430D" w:rsidP="001F6893">
            <w:r w:rsidRPr="001F6893">
              <w:t>8.643554</w:t>
            </w:r>
          </w:p>
        </w:tc>
        <w:tc>
          <w:tcPr>
            <w:tcW w:w="1132" w:type="dxa"/>
            <w:noWrap/>
            <w:hideMark/>
          </w:tcPr>
          <w:p w14:paraId="1A30DC15" w14:textId="77777777" w:rsidR="0020430D" w:rsidRPr="001F6893" w:rsidRDefault="0020430D" w:rsidP="001F6893">
            <w:r w:rsidRPr="001F6893">
              <w:t>3.118872</w:t>
            </w:r>
          </w:p>
        </w:tc>
        <w:tc>
          <w:tcPr>
            <w:tcW w:w="1132" w:type="dxa"/>
            <w:noWrap/>
            <w:hideMark/>
          </w:tcPr>
          <w:p w14:paraId="5F77E2C6" w14:textId="77777777" w:rsidR="0020430D" w:rsidRPr="001F6893" w:rsidRDefault="0020430D" w:rsidP="001F6893">
            <w:r w:rsidRPr="001F6893">
              <w:t>3.225435</w:t>
            </w:r>
          </w:p>
        </w:tc>
        <w:tc>
          <w:tcPr>
            <w:tcW w:w="1132" w:type="dxa"/>
            <w:noWrap/>
            <w:hideMark/>
          </w:tcPr>
          <w:p w14:paraId="1543BB45" w14:textId="77777777" w:rsidR="0020430D" w:rsidRPr="001F6893" w:rsidRDefault="0020430D" w:rsidP="001F6893">
            <w:r w:rsidRPr="001F6893">
              <w:t>3.155186</w:t>
            </w:r>
          </w:p>
        </w:tc>
        <w:tc>
          <w:tcPr>
            <w:tcW w:w="1132" w:type="dxa"/>
            <w:noWrap/>
            <w:hideMark/>
          </w:tcPr>
          <w:p w14:paraId="62740AC6" w14:textId="77777777" w:rsidR="0020430D" w:rsidRPr="001F6893" w:rsidRDefault="0020430D" w:rsidP="001F6893">
            <w:r w:rsidRPr="001F6893">
              <w:t>3.43903</w:t>
            </w:r>
          </w:p>
        </w:tc>
      </w:tr>
      <w:tr w:rsidR="0020430D" w:rsidRPr="001F6893" w14:paraId="6F5D1CC3" w14:textId="77777777" w:rsidTr="0020430D">
        <w:trPr>
          <w:trHeight w:val="261"/>
        </w:trPr>
        <w:tc>
          <w:tcPr>
            <w:tcW w:w="1132" w:type="dxa"/>
            <w:vMerge/>
          </w:tcPr>
          <w:p w14:paraId="28A9BC18" w14:textId="77777777" w:rsidR="0020430D" w:rsidRPr="001F6893" w:rsidRDefault="0020430D" w:rsidP="001F6893"/>
        </w:tc>
        <w:tc>
          <w:tcPr>
            <w:tcW w:w="1132" w:type="dxa"/>
            <w:noWrap/>
            <w:hideMark/>
          </w:tcPr>
          <w:p w14:paraId="3B173CDD" w14:textId="17656A3F" w:rsidR="0020430D" w:rsidRPr="001F6893" w:rsidRDefault="0020430D" w:rsidP="001F6893">
            <w:r w:rsidRPr="001F6893">
              <w:t>2.360498</w:t>
            </w:r>
          </w:p>
        </w:tc>
        <w:tc>
          <w:tcPr>
            <w:tcW w:w="1132" w:type="dxa"/>
            <w:noWrap/>
            <w:hideMark/>
          </w:tcPr>
          <w:p w14:paraId="0586C1F5" w14:textId="77777777" w:rsidR="0020430D" w:rsidRPr="001F6893" w:rsidRDefault="0020430D" w:rsidP="001F6893">
            <w:r w:rsidRPr="001F6893">
              <w:t>3.100079</w:t>
            </w:r>
          </w:p>
        </w:tc>
        <w:tc>
          <w:tcPr>
            <w:tcW w:w="1132" w:type="dxa"/>
            <w:noWrap/>
            <w:hideMark/>
          </w:tcPr>
          <w:p w14:paraId="1DCB750D" w14:textId="77777777" w:rsidR="0020430D" w:rsidRPr="001F6893" w:rsidRDefault="0020430D" w:rsidP="001F6893">
            <w:r w:rsidRPr="001F6893">
              <w:t>8.216567</w:t>
            </w:r>
          </w:p>
        </w:tc>
        <w:tc>
          <w:tcPr>
            <w:tcW w:w="1132" w:type="dxa"/>
            <w:noWrap/>
            <w:hideMark/>
          </w:tcPr>
          <w:p w14:paraId="21562B2C" w14:textId="77777777" w:rsidR="0020430D" w:rsidRPr="001F6893" w:rsidRDefault="0020430D" w:rsidP="001F6893">
            <w:r w:rsidRPr="001F6893">
              <w:t>2.590899</w:t>
            </w:r>
          </w:p>
        </w:tc>
        <w:tc>
          <w:tcPr>
            <w:tcW w:w="1132" w:type="dxa"/>
            <w:noWrap/>
            <w:hideMark/>
          </w:tcPr>
          <w:p w14:paraId="01C2FA59" w14:textId="77777777" w:rsidR="0020430D" w:rsidRPr="001F6893" w:rsidRDefault="0020430D" w:rsidP="001F6893">
            <w:r w:rsidRPr="001F6893">
              <w:t>7.796244</w:t>
            </w:r>
          </w:p>
        </w:tc>
        <w:tc>
          <w:tcPr>
            <w:tcW w:w="1132" w:type="dxa"/>
            <w:noWrap/>
            <w:hideMark/>
          </w:tcPr>
          <w:p w14:paraId="300AE720" w14:textId="77777777" w:rsidR="0020430D" w:rsidRPr="001F6893" w:rsidRDefault="0020430D" w:rsidP="001F6893">
            <w:r w:rsidRPr="001F6893">
              <w:t>3.124284</w:t>
            </w:r>
          </w:p>
        </w:tc>
        <w:tc>
          <w:tcPr>
            <w:tcW w:w="1132" w:type="dxa"/>
            <w:noWrap/>
            <w:hideMark/>
          </w:tcPr>
          <w:p w14:paraId="2D517259" w14:textId="77777777" w:rsidR="0020430D" w:rsidRPr="001F6893" w:rsidRDefault="0020430D" w:rsidP="001F6893">
            <w:r w:rsidRPr="001F6893">
              <w:t>3.413362</w:t>
            </w:r>
          </w:p>
        </w:tc>
        <w:tc>
          <w:tcPr>
            <w:tcW w:w="1132" w:type="dxa"/>
            <w:noWrap/>
            <w:hideMark/>
          </w:tcPr>
          <w:p w14:paraId="289C81E5" w14:textId="77777777" w:rsidR="0020430D" w:rsidRPr="001F6893" w:rsidRDefault="0020430D" w:rsidP="001F6893">
            <w:r w:rsidRPr="001F6893">
              <w:t>4.480756</w:t>
            </w:r>
          </w:p>
        </w:tc>
        <w:tc>
          <w:tcPr>
            <w:tcW w:w="1132" w:type="dxa"/>
            <w:noWrap/>
            <w:hideMark/>
          </w:tcPr>
          <w:p w14:paraId="17300590" w14:textId="77777777" w:rsidR="0020430D" w:rsidRPr="001F6893" w:rsidRDefault="0020430D" w:rsidP="001F6893">
            <w:r w:rsidRPr="001F6893">
              <w:t>8.581782</w:t>
            </w:r>
          </w:p>
        </w:tc>
        <w:tc>
          <w:tcPr>
            <w:tcW w:w="1132" w:type="dxa"/>
            <w:noWrap/>
            <w:hideMark/>
          </w:tcPr>
          <w:p w14:paraId="285210D9" w14:textId="77777777" w:rsidR="0020430D" w:rsidRPr="001F6893" w:rsidRDefault="0020430D" w:rsidP="001F6893">
            <w:r w:rsidRPr="001F6893">
              <w:t>8.516605</w:t>
            </w:r>
          </w:p>
        </w:tc>
      </w:tr>
      <w:tr w:rsidR="0020430D" w:rsidRPr="001F6893" w14:paraId="1C17B7DD" w14:textId="77777777" w:rsidTr="0020430D">
        <w:trPr>
          <w:trHeight w:val="261"/>
        </w:trPr>
        <w:tc>
          <w:tcPr>
            <w:tcW w:w="1132" w:type="dxa"/>
            <w:vMerge/>
          </w:tcPr>
          <w:p w14:paraId="5F01C92F" w14:textId="77777777" w:rsidR="0020430D" w:rsidRPr="001F6893" w:rsidRDefault="0020430D" w:rsidP="001F6893"/>
        </w:tc>
        <w:tc>
          <w:tcPr>
            <w:tcW w:w="1132" w:type="dxa"/>
            <w:noWrap/>
            <w:hideMark/>
          </w:tcPr>
          <w:p w14:paraId="62254D10" w14:textId="12A1A9F5" w:rsidR="0020430D" w:rsidRPr="001F6893" w:rsidRDefault="0020430D" w:rsidP="001F6893">
            <w:r w:rsidRPr="001F6893">
              <w:t>2.381852</w:t>
            </w:r>
          </w:p>
        </w:tc>
        <w:tc>
          <w:tcPr>
            <w:tcW w:w="1132" w:type="dxa"/>
            <w:noWrap/>
            <w:hideMark/>
          </w:tcPr>
          <w:p w14:paraId="4C0A5220" w14:textId="77777777" w:rsidR="0020430D" w:rsidRPr="001F6893" w:rsidRDefault="0020430D" w:rsidP="001F6893">
            <w:r w:rsidRPr="001F6893">
              <w:t>2.738307</w:t>
            </w:r>
          </w:p>
        </w:tc>
        <w:tc>
          <w:tcPr>
            <w:tcW w:w="1132" w:type="dxa"/>
            <w:noWrap/>
            <w:hideMark/>
          </w:tcPr>
          <w:p w14:paraId="42FD845F" w14:textId="77777777" w:rsidR="0020430D" w:rsidRPr="001F6893" w:rsidRDefault="0020430D" w:rsidP="001F6893">
            <w:r w:rsidRPr="001F6893">
              <w:t>2.909863</w:t>
            </w:r>
          </w:p>
        </w:tc>
        <w:tc>
          <w:tcPr>
            <w:tcW w:w="1132" w:type="dxa"/>
            <w:noWrap/>
            <w:hideMark/>
          </w:tcPr>
          <w:p w14:paraId="12CBF5D3" w14:textId="77777777" w:rsidR="0020430D" w:rsidRPr="001F6893" w:rsidRDefault="0020430D" w:rsidP="001F6893">
            <w:r w:rsidRPr="001F6893">
              <w:t>2.743144</w:t>
            </w:r>
          </w:p>
        </w:tc>
        <w:tc>
          <w:tcPr>
            <w:tcW w:w="1132" w:type="dxa"/>
            <w:noWrap/>
            <w:hideMark/>
          </w:tcPr>
          <w:p w14:paraId="35A253CE" w14:textId="77777777" w:rsidR="0020430D" w:rsidRPr="001F6893" w:rsidRDefault="0020430D" w:rsidP="001F6893">
            <w:r w:rsidRPr="001F6893">
              <w:t>2.76369</w:t>
            </w:r>
          </w:p>
        </w:tc>
        <w:tc>
          <w:tcPr>
            <w:tcW w:w="1132" w:type="dxa"/>
            <w:noWrap/>
            <w:hideMark/>
          </w:tcPr>
          <w:p w14:paraId="2F75C97F" w14:textId="77777777" w:rsidR="0020430D" w:rsidRPr="001F6893" w:rsidRDefault="0020430D" w:rsidP="001F6893">
            <w:r w:rsidRPr="001F6893">
              <w:t>2.726006</w:t>
            </w:r>
          </w:p>
        </w:tc>
        <w:tc>
          <w:tcPr>
            <w:tcW w:w="1132" w:type="dxa"/>
            <w:noWrap/>
            <w:hideMark/>
          </w:tcPr>
          <w:p w14:paraId="54BFE7CD" w14:textId="77777777" w:rsidR="0020430D" w:rsidRPr="001F6893" w:rsidRDefault="0020430D" w:rsidP="001F6893">
            <w:r w:rsidRPr="001F6893">
              <w:t>3.274998</w:t>
            </w:r>
          </w:p>
        </w:tc>
        <w:tc>
          <w:tcPr>
            <w:tcW w:w="1132" w:type="dxa"/>
            <w:noWrap/>
            <w:hideMark/>
          </w:tcPr>
          <w:p w14:paraId="612C7511" w14:textId="77777777" w:rsidR="0020430D" w:rsidRPr="001F6893" w:rsidRDefault="0020430D" w:rsidP="001F6893">
            <w:r w:rsidRPr="001F6893">
              <w:t>8.707057</w:t>
            </w:r>
          </w:p>
        </w:tc>
        <w:tc>
          <w:tcPr>
            <w:tcW w:w="1132" w:type="dxa"/>
            <w:noWrap/>
            <w:hideMark/>
          </w:tcPr>
          <w:p w14:paraId="019405F7" w14:textId="77777777" w:rsidR="0020430D" w:rsidRPr="001F6893" w:rsidRDefault="0020430D" w:rsidP="001F6893">
            <w:r w:rsidRPr="001F6893">
              <w:t>3.284112</w:t>
            </w:r>
          </w:p>
        </w:tc>
        <w:tc>
          <w:tcPr>
            <w:tcW w:w="1132" w:type="dxa"/>
            <w:noWrap/>
            <w:hideMark/>
          </w:tcPr>
          <w:p w14:paraId="26B580B7" w14:textId="77777777" w:rsidR="0020430D" w:rsidRPr="001F6893" w:rsidRDefault="0020430D" w:rsidP="001F6893">
            <w:r w:rsidRPr="001F6893">
              <w:t>3.234782</w:t>
            </w:r>
          </w:p>
        </w:tc>
      </w:tr>
      <w:tr w:rsidR="0020430D" w:rsidRPr="001F6893" w14:paraId="5EFDE09F" w14:textId="77777777" w:rsidTr="0020430D">
        <w:trPr>
          <w:trHeight w:val="261"/>
        </w:trPr>
        <w:tc>
          <w:tcPr>
            <w:tcW w:w="1132" w:type="dxa"/>
            <w:vMerge/>
          </w:tcPr>
          <w:p w14:paraId="491884A2" w14:textId="77777777" w:rsidR="0020430D" w:rsidRPr="001F6893" w:rsidRDefault="0020430D" w:rsidP="001F6893"/>
        </w:tc>
        <w:tc>
          <w:tcPr>
            <w:tcW w:w="1132" w:type="dxa"/>
            <w:noWrap/>
            <w:hideMark/>
          </w:tcPr>
          <w:p w14:paraId="54F54DEC" w14:textId="628FFE38" w:rsidR="0020430D" w:rsidRPr="001F6893" w:rsidRDefault="0020430D" w:rsidP="001F6893">
            <w:r w:rsidRPr="001F6893">
              <w:t>3.150281</w:t>
            </w:r>
          </w:p>
        </w:tc>
        <w:tc>
          <w:tcPr>
            <w:tcW w:w="1132" w:type="dxa"/>
            <w:noWrap/>
            <w:hideMark/>
          </w:tcPr>
          <w:p w14:paraId="61BB3481" w14:textId="77777777" w:rsidR="0020430D" w:rsidRPr="001F6893" w:rsidRDefault="0020430D" w:rsidP="001F6893">
            <w:r w:rsidRPr="001F6893">
              <w:t>5.850814</w:t>
            </w:r>
          </w:p>
        </w:tc>
        <w:tc>
          <w:tcPr>
            <w:tcW w:w="1132" w:type="dxa"/>
            <w:noWrap/>
            <w:hideMark/>
          </w:tcPr>
          <w:p w14:paraId="65DA323F" w14:textId="77777777" w:rsidR="0020430D" w:rsidRPr="001F6893" w:rsidRDefault="0020430D" w:rsidP="001F6893">
            <w:r w:rsidRPr="001F6893">
              <w:t>3.79289</w:t>
            </w:r>
          </w:p>
        </w:tc>
        <w:tc>
          <w:tcPr>
            <w:tcW w:w="1132" w:type="dxa"/>
            <w:noWrap/>
            <w:hideMark/>
          </w:tcPr>
          <w:p w14:paraId="7EC67E9D" w14:textId="77777777" w:rsidR="0020430D" w:rsidRPr="001F6893" w:rsidRDefault="0020430D" w:rsidP="001F6893">
            <w:r w:rsidRPr="001F6893">
              <w:t>2.785076</w:t>
            </w:r>
          </w:p>
        </w:tc>
        <w:tc>
          <w:tcPr>
            <w:tcW w:w="1132" w:type="dxa"/>
            <w:noWrap/>
            <w:hideMark/>
          </w:tcPr>
          <w:p w14:paraId="1FF4442C" w14:textId="77777777" w:rsidR="0020430D" w:rsidRPr="001F6893" w:rsidRDefault="0020430D" w:rsidP="001F6893">
            <w:r w:rsidRPr="001F6893">
              <w:t>2.935758</w:t>
            </w:r>
          </w:p>
        </w:tc>
        <w:tc>
          <w:tcPr>
            <w:tcW w:w="1132" w:type="dxa"/>
            <w:noWrap/>
            <w:hideMark/>
          </w:tcPr>
          <w:p w14:paraId="78E81EA1" w14:textId="77777777" w:rsidR="0020430D" w:rsidRPr="001F6893" w:rsidRDefault="0020430D" w:rsidP="001F6893">
            <w:r w:rsidRPr="001F6893">
              <w:t>3.354323</w:t>
            </w:r>
          </w:p>
        </w:tc>
        <w:tc>
          <w:tcPr>
            <w:tcW w:w="1132" w:type="dxa"/>
            <w:noWrap/>
            <w:hideMark/>
          </w:tcPr>
          <w:p w14:paraId="7BEBEDBC" w14:textId="77777777" w:rsidR="0020430D" w:rsidRPr="001F6893" w:rsidRDefault="0020430D" w:rsidP="001F6893">
            <w:r w:rsidRPr="001F6893">
              <w:t>8.455066</w:t>
            </w:r>
          </w:p>
        </w:tc>
        <w:tc>
          <w:tcPr>
            <w:tcW w:w="1132" w:type="dxa"/>
            <w:noWrap/>
            <w:hideMark/>
          </w:tcPr>
          <w:p w14:paraId="250C5131" w14:textId="77777777" w:rsidR="0020430D" w:rsidRPr="001F6893" w:rsidRDefault="0020430D" w:rsidP="001F6893">
            <w:r w:rsidRPr="001F6893">
              <w:t>3.318851</w:t>
            </w:r>
          </w:p>
        </w:tc>
        <w:tc>
          <w:tcPr>
            <w:tcW w:w="1132" w:type="dxa"/>
            <w:noWrap/>
            <w:hideMark/>
          </w:tcPr>
          <w:p w14:paraId="64937D12" w14:textId="77777777" w:rsidR="0020430D" w:rsidRPr="001F6893" w:rsidRDefault="0020430D" w:rsidP="001F6893">
            <w:r w:rsidRPr="001F6893">
              <w:t>3.155815</w:t>
            </w:r>
          </w:p>
        </w:tc>
        <w:tc>
          <w:tcPr>
            <w:tcW w:w="1132" w:type="dxa"/>
            <w:noWrap/>
            <w:hideMark/>
          </w:tcPr>
          <w:p w14:paraId="09320531" w14:textId="77777777" w:rsidR="0020430D" w:rsidRPr="001F6893" w:rsidRDefault="0020430D" w:rsidP="001F6893">
            <w:r w:rsidRPr="001F6893">
              <w:t>3.267826</w:t>
            </w:r>
          </w:p>
        </w:tc>
      </w:tr>
      <w:tr w:rsidR="0020430D" w:rsidRPr="001F6893" w14:paraId="1F97D4E8" w14:textId="77777777" w:rsidTr="0020430D">
        <w:trPr>
          <w:trHeight w:val="261"/>
        </w:trPr>
        <w:tc>
          <w:tcPr>
            <w:tcW w:w="1132" w:type="dxa"/>
          </w:tcPr>
          <w:p w14:paraId="7362841E" w14:textId="53A6931D" w:rsidR="0020430D" w:rsidRPr="001F6893" w:rsidRDefault="0020430D" w:rsidP="001F6893">
            <w:pPr>
              <w:rPr>
                <w:b/>
                <w:bCs/>
              </w:rPr>
            </w:pPr>
            <w:r>
              <w:rPr>
                <w:b/>
                <w:bCs/>
              </w:rPr>
              <w:t>Average</w:t>
            </w:r>
          </w:p>
        </w:tc>
        <w:tc>
          <w:tcPr>
            <w:tcW w:w="1132" w:type="dxa"/>
            <w:noWrap/>
            <w:hideMark/>
          </w:tcPr>
          <w:p w14:paraId="4C9F19F7" w14:textId="4CA50FF8" w:rsidR="0020430D" w:rsidRPr="001F6893" w:rsidRDefault="0020430D" w:rsidP="001F6893">
            <w:pPr>
              <w:rPr>
                <w:b/>
                <w:bCs/>
              </w:rPr>
            </w:pPr>
            <w:r w:rsidRPr="001F6893">
              <w:rPr>
                <w:b/>
                <w:bCs/>
              </w:rPr>
              <w:t>4.298278</w:t>
            </w:r>
          </w:p>
        </w:tc>
        <w:tc>
          <w:tcPr>
            <w:tcW w:w="1132" w:type="dxa"/>
            <w:noWrap/>
            <w:hideMark/>
          </w:tcPr>
          <w:p w14:paraId="0EB3E948" w14:textId="77777777" w:rsidR="0020430D" w:rsidRPr="001F6893" w:rsidRDefault="0020430D" w:rsidP="001F6893">
            <w:pPr>
              <w:rPr>
                <w:b/>
                <w:bCs/>
              </w:rPr>
            </w:pPr>
            <w:r w:rsidRPr="001F6893">
              <w:rPr>
                <w:b/>
                <w:bCs/>
              </w:rPr>
              <w:t>4.83208</w:t>
            </w:r>
          </w:p>
        </w:tc>
        <w:tc>
          <w:tcPr>
            <w:tcW w:w="1132" w:type="dxa"/>
            <w:noWrap/>
            <w:hideMark/>
          </w:tcPr>
          <w:p w14:paraId="27092CC0" w14:textId="77777777" w:rsidR="0020430D" w:rsidRPr="001F6893" w:rsidRDefault="0020430D" w:rsidP="001F6893">
            <w:pPr>
              <w:rPr>
                <w:b/>
                <w:bCs/>
              </w:rPr>
            </w:pPr>
            <w:r w:rsidRPr="001F6893">
              <w:rPr>
                <w:b/>
                <w:bCs/>
              </w:rPr>
              <w:t>4.386929</w:t>
            </w:r>
          </w:p>
        </w:tc>
        <w:tc>
          <w:tcPr>
            <w:tcW w:w="1132" w:type="dxa"/>
            <w:noWrap/>
            <w:hideMark/>
          </w:tcPr>
          <w:p w14:paraId="26068111" w14:textId="77777777" w:rsidR="0020430D" w:rsidRPr="001F6893" w:rsidRDefault="0020430D" w:rsidP="001F6893">
            <w:pPr>
              <w:rPr>
                <w:b/>
                <w:bCs/>
              </w:rPr>
            </w:pPr>
            <w:r w:rsidRPr="001F6893">
              <w:rPr>
                <w:b/>
                <w:bCs/>
              </w:rPr>
              <w:t>4.669891</w:t>
            </w:r>
          </w:p>
        </w:tc>
        <w:tc>
          <w:tcPr>
            <w:tcW w:w="1132" w:type="dxa"/>
            <w:noWrap/>
            <w:hideMark/>
          </w:tcPr>
          <w:p w14:paraId="62922F4F" w14:textId="77777777" w:rsidR="0020430D" w:rsidRPr="001F6893" w:rsidRDefault="0020430D" w:rsidP="001F6893">
            <w:pPr>
              <w:rPr>
                <w:b/>
                <w:bCs/>
              </w:rPr>
            </w:pPr>
            <w:r w:rsidRPr="001F6893">
              <w:rPr>
                <w:b/>
                <w:bCs/>
              </w:rPr>
              <w:t>4.245367</w:t>
            </w:r>
          </w:p>
        </w:tc>
        <w:tc>
          <w:tcPr>
            <w:tcW w:w="1132" w:type="dxa"/>
            <w:noWrap/>
            <w:hideMark/>
          </w:tcPr>
          <w:p w14:paraId="1D2DC424" w14:textId="77777777" w:rsidR="0020430D" w:rsidRPr="001F6893" w:rsidRDefault="0020430D" w:rsidP="001F6893">
            <w:pPr>
              <w:rPr>
                <w:b/>
                <w:bCs/>
              </w:rPr>
            </w:pPr>
            <w:r w:rsidRPr="001F6893">
              <w:rPr>
                <w:b/>
                <w:bCs/>
              </w:rPr>
              <w:t>4.641255</w:t>
            </w:r>
          </w:p>
        </w:tc>
        <w:tc>
          <w:tcPr>
            <w:tcW w:w="1132" w:type="dxa"/>
            <w:noWrap/>
            <w:hideMark/>
          </w:tcPr>
          <w:p w14:paraId="7FCA55C4" w14:textId="77777777" w:rsidR="0020430D" w:rsidRPr="001F6893" w:rsidRDefault="0020430D" w:rsidP="001F6893">
            <w:pPr>
              <w:rPr>
                <w:b/>
                <w:bCs/>
              </w:rPr>
            </w:pPr>
            <w:r w:rsidRPr="001F6893">
              <w:rPr>
                <w:b/>
                <w:bCs/>
              </w:rPr>
              <w:t>5.391518</w:t>
            </w:r>
          </w:p>
        </w:tc>
        <w:tc>
          <w:tcPr>
            <w:tcW w:w="1132" w:type="dxa"/>
            <w:noWrap/>
            <w:hideMark/>
          </w:tcPr>
          <w:p w14:paraId="1049455B" w14:textId="77777777" w:rsidR="0020430D" w:rsidRPr="001F6893" w:rsidRDefault="0020430D" w:rsidP="001F6893">
            <w:pPr>
              <w:rPr>
                <w:b/>
                <w:bCs/>
              </w:rPr>
            </w:pPr>
            <w:r w:rsidRPr="001F6893">
              <w:rPr>
                <w:b/>
                <w:bCs/>
              </w:rPr>
              <w:t>4.350983</w:t>
            </w:r>
          </w:p>
        </w:tc>
        <w:tc>
          <w:tcPr>
            <w:tcW w:w="1132" w:type="dxa"/>
            <w:noWrap/>
            <w:hideMark/>
          </w:tcPr>
          <w:p w14:paraId="65F65EFE" w14:textId="77777777" w:rsidR="0020430D" w:rsidRPr="001F6893" w:rsidRDefault="0020430D" w:rsidP="001F6893">
            <w:pPr>
              <w:rPr>
                <w:b/>
                <w:bCs/>
              </w:rPr>
            </w:pPr>
            <w:r w:rsidRPr="001F6893">
              <w:rPr>
                <w:b/>
                <w:bCs/>
              </w:rPr>
              <w:t>4.309069</w:t>
            </w:r>
          </w:p>
        </w:tc>
        <w:tc>
          <w:tcPr>
            <w:tcW w:w="1132" w:type="dxa"/>
            <w:noWrap/>
            <w:hideMark/>
          </w:tcPr>
          <w:p w14:paraId="37A7132F" w14:textId="77777777" w:rsidR="0020430D" w:rsidRPr="001F6893" w:rsidRDefault="0020430D" w:rsidP="001F6893">
            <w:pPr>
              <w:rPr>
                <w:b/>
                <w:bCs/>
              </w:rPr>
            </w:pPr>
            <w:r w:rsidRPr="001F6893">
              <w:rPr>
                <w:b/>
                <w:bCs/>
              </w:rPr>
              <w:t>4.610931</w:t>
            </w:r>
          </w:p>
        </w:tc>
      </w:tr>
    </w:tbl>
    <w:p w14:paraId="3CE2A2EA" w14:textId="5D90C7B1" w:rsidR="004046EF" w:rsidRDefault="004046EF" w:rsidP="00DD05AD"/>
    <w:p w14:paraId="1649C598" w14:textId="0859A271" w:rsidR="004046EF" w:rsidRDefault="0020430D" w:rsidP="00DD05AD">
      <w:r>
        <w:t>Raw data for Section 4.4.2.2 with 5 active nodes</w:t>
      </w:r>
    </w:p>
    <w:p w14:paraId="71B976C1" w14:textId="730DC2AC" w:rsidR="0020430D" w:rsidRDefault="0020430D" w:rsidP="00DD05AD"/>
    <w:tbl>
      <w:tblPr>
        <w:tblStyle w:val="TableGrid"/>
        <w:tblW w:w="0" w:type="auto"/>
        <w:tblLook w:val="04A0" w:firstRow="1" w:lastRow="0" w:firstColumn="1" w:lastColumn="0" w:noHBand="0" w:noVBand="1"/>
      </w:tblPr>
      <w:tblGrid>
        <w:gridCol w:w="1087"/>
        <w:gridCol w:w="1135"/>
        <w:gridCol w:w="1135"/>
        <w:gridCol w:w="1135"/>
        <w:gridCol w:w="1135"/>
        <w:gridCol w:w="1135"/>
        <w:gridCol w:w="1135"/>
        <w:gridCol w:w="1135"/>
        <w:gridCol w:w="1135"/>
        <w:gridCol w:w="1135"/>
        <w:gridCol w:w="1135"/>
      </w:tblGrid>
      <w:tr w:rsidR="0020430D" w:rsidRPr="0020430D" w14:paraId="71AA672B" w14:textId="77777777" w:rsidTr="0020430D">
        <w:trPr>
          <w:trHeight w:val="237"/>
        </w:trPr>
        <w:tc>
          <w:tcPr>
            <w:tcW w:w="1087" w:type="dxa"/>
          </w:tcPr>
          <w:p w14:paraId="19519D5B" w14:textId="77777777" w:rsidR="0020430D" w:rsidRPr="0020430D" w:rsidRDefault="0020430D" w:rsidP="0020430D"/>
        </w:tc>
        <w:tc>
          <w:tcPr>
            <w:tcW w:w="1135" w:type="dxa"/>
            <w:noWrap/>
            <w:hideMark/>
          </w:tcPr>
          <w:p w14:paraId="7EA8C5BA" w14:textId="66139BEC" w:rsidR="0020430D" w:rsidRPr="0020430D" w:rsidRDefault="0020430D" w:rsidP="0020430D">
            <w:r w:rsidRPr="0020430D">
              <w:t>Tx01</w:t>
            </w:r>
          </w:p>
        </w:tc>
        <w:tc>
          <w:tcPr>
            <w:tcW w:w="1135" w:type="dxa"/>
            <w:noWrap/>
            <w:hideMark/>
          </w:tcPr>
          <w:p w14:paraId="2BB65CEB" w14:textId="77777777" w:rsidR="0020430D" w:rsidRPr="0020430D" w:rsidRDefault="0020430D" w:rsidP="0020430D">
            <w:r w:rsidRPr="0020430D">
              <w:t>Tx02</w:t>
            </w:r>
          </w:p>
        </w:tc>
        <w:tc>
          <w:tcPr>
            <w:tcW w:w="1135" w:type="dxa"/>
            <w:noWrap/>
            <w:hideMark/>
          </w:tcPr>
          <w:p w14:paraId="0E177007" w14:textId="77777777" w:rsidR="0020430D" w:rsidRPr="0020430D" w:rsidRDefault="0020430D" w:rsidP="0020430D">
            <w:r w:rsidRPr="0020430D">
              <w:t>Tx03</w:t>
            </w:r>
          </w:p>
        </w:tc>
        <w:tc>
          <w:tcPr>
            <w:tcW w:w="1135" w:type="dxa"/>
            <w:noWrap/>
            <w:hideMark/>
          </w:tcPr>
          <w:p w14:paraId="3431690D" w14:textId="77777777" w:rsidR="0020430D" w:rsidRPr="0020430D" w:rsidRDefault="0020430D" w:rsidP="0020430D">
            <w:r w:rsidRPr="0020430D">
              <w:t>Tx04</w:t>
            </w:r>
          </w:p>
        </w:tc>
        <w:tc>
          <w:tcPr>
            <w:tcW w:w="1135" w:type="dxa"/>
            <w:noWrap/>
            <w:hideMark/>
          </w:tcPr>
          <w:p w14:paraId="6697ED83" w14:textId="77777777" w:rsidR="0020430D" w:rsidRPr="0020430D" w:rsidRDefault="0020430D" w:rsidP="0020430D">
            <w:r w:rsidRPr="0020430D">
              <w:t>Tx05</w:t>
            </w:r>
          </w:p>
        </w:tc>
        <w:tc>
          <w:tcPr>
            <w:tcW w:w="1135" w:type="dxa"/>
            <w:noWrap/>
            <w:hideMark/>
          </w:tcPr>
          <w:p w14:paraId="6D7FB9F7" w14:textId="77777777" w:rsidR="0020430D" w:rsidRPr="0020430D" w:rsidRDefault="0020430D" w:rsidP="0020430D">
            <w:r w:rsidRPr="0020430D">
              <w:t>Tx06</w:t>
            </w:r>
          </w:p>
        </w:tc>
        <w:tc>
          <w:tcPr>
            <w:tcW w:w="1135" w:type="dxa"/>
            <w:noWrap/>
            <w:hideMark/>
          </w:tcPr>
          <w:p w14:paraId="580E30D7" w14:textId="77777777" w:rsidR="0020430D" w:rsidRPr="0020430D" w:rsidRDefault="0020430D" w:rsidP="0020430D">
            <w:r w:rsidRPr="0020430D">
              <w:t>Tx07</w:t>
            </w:r>
          </w:p>
        </w:tc>
        <w:tc>
          <w:tcPr>
            <w:tcW w:w="1135" w:type="dxa"/>
            <w:noWrap/>
            <w:hideMark/>
          </w:tcPr>
          <w:p w14:paraId="3374888A" w14:textId="77777777" w:rsidR="0020430D" w:rsidRPr="0020430D" w:rsidRDefault="0020430D" w:rsidP="0020430D">
            <w:r w:rsidRPr="0020430D">
              <w:t>Tx08</w:t>
            </w:r>
          </w:p>
        </w:tc>
        <w:tc>
          <w:tcPr>
            <w:tcW w:w="1135" w:type="dxa"/>
            <w:noWrap/>
            <w:hideMark/>
          </w:tcPr>
          <w:p w14:paraId="18A6E735" w14:textId="77777777" w:rsidR="0020430D" w:rsidRPr="0020430D" w:rsidRDefault="0020430D" w:rsidP="0020430D">
            <w:r w:rsidRPr="0020430D">
              <w:t>Tx09</w:t>
            </w:r>
          </w:p>
        </w:tc>
        <w:tc>
          <w:tcPr>
            <w:tcW w:w="1135" w:type="dxa"/>
            <w:noWrap/>
            <w:hideMark/>
          </w:tcPr>
          <w:p w14:paraId="5600A442" w14:textId="77777777" w:rsidR="0020430D" w:rsidRPr="0020430D" w:rsidRDefault="0020430D" w:rsidP="0020430D">
            <w:r w:rsidRPr="0020430D">
              <w:t>Tx10</w:t>
            </w:r>
          </w:p>
        </w:tc>
      </w:tr>
      <w:tr w:rsidR="0020430D" w:rsidRPr="0020430D" w14:paraId="7F173879" w14:textId="77777777" w:rsidTr="0020430D">
        <w:trPr>
          <w:trHeight w:val="237"/>
        </w:trPr>
        <w:tc>
          <w:tcPr>
            <w:tcW w:w="1087" w:type="dxa"/>
            <w:vMerge w:val="restart"/>
          </w:tcPr>
          <w:p w14:paraId="217C7C0E" w14:textId="64A41E53" w:rsidR="0020430D" w:rsidRPr="0020430D" w:rsidRDefault="0020430D" w:rsidP="0020430D">
            <w:r>
              <w:t>Process Time</w:t>
            </w:r>
          </w:p>
        </w:tc>
        <w:tc>
          <w:tcPr>
            <w:tcW w:w="1135" w:type="dxa"/>
            <w:noWrap/>
            <w:hideMark/>
          </w:tcPr>
          <w:p w14:paraId="3144CBBE" w14:textId="6B0E5FC2" w:rsidR="0020430D" w:rsidRPr="0020430D" w:rsidRDefault="0020430D" w:rsidP="0020430D">
            <w:r w:rsidRPr="0020430D">
              <w:t>11.28528</w:t>
            </w:r>
          </w:p>
        </w:tc>
        <w:tc>
          <w:tcPr>
            <w:tcW w:w="1135" w:type="dxa"/>
            <w:noWrap/>
            <w:hideMark/>
          </w:tcPr>
          <w:p w14:paraId="3748F9E3" w14:textId="77777777" w:rsidR="0020430D" w:rsidRPr="0020430D" w:rsidRDefault="0020430D" w:rsidP="0020430D">
            <w:r w:rsidRPr="0020430D">
              <w:t>5.716336</w:t>
            </w:r>
          </w:p>
        </w:tc>
        <w:tc>
          <w:tcPr>
            <w:tcW w:w="1135" w:type="dxa"/>
            <w:noWrap/>
            <w:hideMark/>
          </w:tcPr>
          <w:p w14:paraId="05A74658" w14:textId="77777777" w:rsidR="0020430D" w:rsidRPr="0020430D" w:rsidRDefault="0020430D" w:rsidP="0020430D">
            <w:r w:rsidRPr="0020430D">
              <w:t>4.106565</w:t>
            </w:r>
          </w:p>
        </w:tc>
        <w:tc>
          <w:tcPr>
            <w:tcW w:w="1135" w:type="dxa"/>
            <w:noWrap/>
            <w:hideMark/>
          </w:tcPr>
          <w:p w14:paraId="7D425F61" w14:textId="77777777" w:rsidR="0020430D" w:rsidRPr="0020430D" w:rsidRDefault="0020430D" w:rsidP="0020430D">
            <w:r w:rsidRPr="0020430D">
              <w:t>3.854076</w:t>
            </w:r>
          </w:p>
        </w:tc>
        <w:tc>
          <w:tcPr>
            <w:tcW w:w="1135" w:type="dxa"/>
            <w:noWrap/>
            <w:hideMark/>
          </w:tcPr>
          <w:p w14:paraId="7651FC07" w14:textId="77777777" w:rsidR="0020430D" w:rsidRPr="0020430D" w:rsidRDefault="0020430D" w:rsidP="0020430D">
            <w:r w:rsidRPr="0020430D">
              <w:t>9.750213</w:t>
            </w:r>
          </w:p>
        </w:tc>
        <w:tc>
          <w:tcPr>
            <w:tcW w:w="1135" w:type="dxa"/>
            <w:noWrap/>
            <w:hideMark/>
          </w:tcPr>
          <w:p w14:paraId="423E990C" w14:textId="77777777" w:rsidR="0020430D" w:rsidRPr="0020430D" w:rsidRDefault="0020430D" w:rsidP="0020430D">
            <w:r w:rsidRPr="0020430D">
              <w:t>3.249585</w:t>
            </w:r>
          </w:p>
        </w:tc>
        <w:tc>
          <w:tcPr>
            <w:tcW w:w="1135" w:type="dxa"/>
            <w:noWrap/>
            <w:hideMark/>
          </w:tcPr>
          <w:p w14:paraId="7682289D" w14:textId="77777777" w:rsidR="0020430D" w:rsidRPr="0020430D" w:rsidRDefault="0020430D" w:rsidP="0020430D">
            <w:r w:rsidRPr="0020430D">
              <w:t>4.726692</w:t>
            </w:r>
          </w:p>
        </w:tc>
        <w:tc>
          <w:tcPr>
            <w:tcW w:w="1135" w:type="dxa"/>
            <w:noWrap/>
            <w:hideMark/>
          </w:tcPr>
          <w:p w14:paraId="7A5D0545" w14:textId="77777777" w:rsidR="0020430D" w:rsidRPr="0020430D" w:rsidRDefault="0020430D" w:rsidP="0020430D">
            <w:r w:rsidRPr="0020430D">
              <w:t>10.75421</w:t>
            </w:r>
          </w:p>
        </w:tc>
        <w:tc>
          <w:tcPr>
            <w:tcW w:w="1135" w:type="dxa"/>
            <w:noWrap/>
            <w:hideMark/>
          </w:tcPr>
          <w:p w14:paraId="5DA01A2E" w14:textId="77777777" w:rsidR="0020430D" w:rsidRPr="0020430D" w:rsidRDefault="0020430D" w:rsidP="0020430D">
            <w:r w:rsidRPr="0020430D">
              <w:t>1.798116</w:t>
            </w:r>
          </w:p>
        </w:tc>
        <w:tc>
          <w:tcPr>
            <w:tcW w:w="1135" w:type="dxa"/>
            <w:noWrap/>
            <w:hideMark/>
          </w:tcPr>
          <w:p w14:paraId="62194920" w14:textId="77777777" w:rsidR="0020430D" w:rsidRPr="0020430D" w:rsidRDefault="0020430D" w:rsidP="0020430D">
            <w:r w:rsidRPr="0020430D">
              <w:t>9.31799</w:t>
            </w:r>
          </w:p>
        </w:tc>
      </w:tr>
      <w:tr w:rsidR="0020430D" w:rsidRPr="0020430D" w14:paraId="024A7C9C" w14:textId="77777777" w:rsidTr="0020430D">
        <w:trPr>
          <w:trHeight w:val="237"/>
        </w:trPr>
        <w:tc>
          <w:tcPr>
            <w:tcW w:w="1087" w:type="dxa"/>
            <w:vMerge/>
          </w:tcPr>
          <w:p w14:paraId="5BEAF1C1" w14:textId="77777777" w:rsidR="0020430D" w:rsidRPr="0020430D" w:rsidRDefault="0020430D" w:rsidP="0020430D"/>
        </w:tc>
        <w:tc>
          <w:tcPr>
            <w:tcW w:w="1135" w:type="dxa"/>
            <w:noWrap/>
            <w:hideMark/>
          </w:tcPr>
          <w:p w14:paraId="38DE70B8" w14:textId="3FAFF230" w:rsidR="0020430D" w:rsidRPr="0020430D" w:rsidRDefault="0020430D" w:rsidP="0020430D">
            <w:r w:rsidRPr="0020430D">
              <w:t>2.723173</w:t>
            </w:r>
          </w:p>
        </w:tc>
        <w:tc>
          <w:tcPr>
            <w:tcW w:w="1135" w:type="dxa"/>
            <w:noWrap/>
            <w:hideMark/>
          </w:tcPr>
          <w:p w14:paraId="489718F0" w14:textId="77777777" w:rsidR="0020430D" w:rsidRPr="0020430D" w:rsidRDefault="0020430D" w:rsidP="0020430D">
            <w:r w:rsidRPr="0020430D">
              <w:t>3.49951</w:t>
            </w:r>
          </w:p>
        </w:tc>
        <w:tc>
          <w:tcPr>
            <w:tcW w:w="1135" w:type="dxa"/>
            <w:noWrap/>
            <w:hideMark/>
          </w:tcPr>
          <w:p w14:paraId="67A47DB6" w14:textId="77777777" w:rsidR="0020430D" w:rsidRPr="0020430D" w:rsidRDefault="0020430D" w:rsidP="0020430D">
            <w:r w:rsidRPr="0020430D">
              <w:t>2.725831</w:t>
            </w:r>
          </w:p>
        </w:tc>
        <w:tc>
          <w:tcPr>
            <w:tcW w:w="1135" w:type="dxa"/>
            <w:noWrap/>
            <w:hideMark/>
          </w:tcPr>
          <w:p w14:paraId="2C7796BF" w14:textId="77777777" w:rsidR="0020430D" w:rsidRPr="0020430D" w:rsidRDefault="0020430D" w:rsidP="0020430D">
            <w:r w:rsidRPr="0020430D">
              <w:t>7.753251</w:t>
            </w:r>
          </w:p>
        </w:tc>
        <w:tc>
          <w:tcPr>
            <w:tcW w:w="1135" w:type="dxa"/>
            <w:noWrap/>
            <w:hideMark/>
          </w:tcPr>
          <w:p w14:paraId="02DED8E2" w14:textId="77777777" w:rsidR="0020430D" w:rsidRPr="0020430D" w:rsidRDefault="0020430D" w:rsidP="0020430D">
            <w:r w:rsidRPr="0020430D">
              <w:t>2.887039</w:t>
            </w:r>
          </w:p>
        </w:tc>
        <w:tc>
          <w:tcPr>
            <w:tcW w:w="1135" w:type="dxa"/>
            <w:noWrap/>
            <w:hideMark/>
          </w:tcPr>
          <w:p w14:paraId="3A33121F" w14:textId="77777777" w:rsidR="0020430D" w:rsidRPr="0020430D" w:rsidRDefault="0020430D" w:rsidP="0020430D">
            <w:r w:rsidRPr="0020430D">
              <w:t>7.879125</w:t>
            </w:r>
          </w:p>
        </w:tc>
        <w:tc>
          <w:tcPr>
            <w:tcW w:w="1135" w:type="dxa"/>
            <w:noWrap/>
            <w:hideMark/>
          </w:tcPr>
          <w:p w14:paraId="544AF5B2" w14:textId="77777777" w:rsidR="0020430D" w:rsidRPr="0020430D" w:rsidRDefault="0020430D" w:rsidP="0020430D">
            <w:r w:rsidRPr="0020430D">
              <w:t>6.463516</w:t>
            </w:r>
          </w:p>
        </w:tc>
        <w:tc>
          <w:tcPr>
            <w:tcW w:w="1135" w:type="dxa"/>
            <w:noWrap/>
            <w:hideMark/>
          </w:tcPr>
          <w:p w14:paraId="5AC0949D" w14:textId="77777777" w:rsidR="0020430D" w:rsidRPr="0020430D" w:rsidRDefault="0020430D" w:rsidP="0020430D">
            <w:r w:rsidRPr="0020430D">
              <w:t>8.353327</w:t>
            </w:r>
          </w:p>
        </w:tc>
        <w:tc>
          <w:tcPr>
            <w:tcW w:w="1135" w:type="dxa"/>
            <w:noWrap/>
            <w:hideMark/>
          </w:tcPr>
          <w:p w14:paraId="29123AE8" w14:textId="77777777" w:rsidR="0020430D" w:rsidRPr="0020430D" w:rsidRDefault="0020430D" w:rsidP="0020430D">
            <w:r w:rsidRPr="0020430D">
              <w:t>11.78947</w:t>
            </w:r>
          </w:p>
        </w:tc>
        <w:tc>
          <w:tcPr>
            <w:tcW w:w="1135" w:type="dxa"/>
            <w:noWrap/>
            <w:hideMark/>
          </w:tcPr>
          <w:p w14:paraId="3B6A9107" w14:textId="77777777" w:rsidR="0020430D" w:rsidRPr="0020430D" w:rsidRDefault="0020430D" w:rsidP="0020430D">
            <w:r w:rsidRPr="0020430D">
              <w:t>7.799165</w:t>
            </w:r>
          </w:p>
        </w:tc>
      </w:tr>
      <w:tr w:rsidR="0020430D" w:rsidRPr="0020430D" w14:paraId="72D18CE7" w14:textId="77777777" w:rsidTr="0020430D">
        <w:trPr>
          <w:trHeight w:val="237"/>
        </w:trPr>
        <w:tc>
          <w:tcPr>
            <w:tcW w:w="1087" w:type="dxa"/>
            <w:vMerge/>
          </w:tcPr>
          <w:p w14:paraId="1C701BC3" w14:textId="77777777" w:rsidR="0020430D" w:rsidRPr="0020430D" w:rsidRDefault="0020430D" w:rsidP="0020430D"/>
        </w:tc>
        <w:tc>
          <w:tcPr>
            <w:tcW w:w="1135" w:type="dxa"/>
            <w:noWrap/>
            <w:hideMark/>
          </w:tcPr>
          <w:p w14:paraId="7E9B0F96" w14:textId="5F495C8B" w:rsidR="0020430D" w:rsidRPr="0020430D" w:rsidRDefault="0020430D" w:rsidP="0020430D">
            <w:r w:rsidRPr="0020430D">
              <w:t>3.214391</w:t>
            </w:r>
          </w:p>
        </w:tc>
        <w:tc>
          <w:tcPr>
            <w:tcW w:w="1135" w:type="dxa"/>
            <w:noWrap/>
            <w:hideMark/>
          </w:tcPr>
          <w:p w14:paraId="1DB1E010" w14:textId="77777777" w:rsidR="0020430D" w:rsidRPr="0020430D" w:rsidRDefault="0020430D" w:rsidP="0020430D">
            <w:r w:rsidRPr="0020430D">
              <w:t>8.330988</w:t>
            </w:r>
          </w:p>
        </w:tc>
        <w:tc>
          <w:tcPr>
            <w:tcW w:w="1135" w:type="dxa"/>
            <w:noWrap/>
            <w:hideMark/>
          </w:tcPr>
          <w:p w14:paraId="4BED85E0" w14:textId="77777777" w:rsidR="0020430D" w:rsidRPr="0020430D" w:rsidRDefault="0020430D" w:rsidP="0020430D">
            <w:r w:rsidRPr="0020430D">
              <w:t>8.170676</w:t>
            </w:r>
          </w:p>
        </w:tc>
        <w:tc>
          <w:tcPr>
            <w:tcW w:w="1135" w:type="dxa"/>
            <w:noWrap/>
            <w:hideMark/>
          </w:tcPr>
          <w:p w14:paraId="7235C7D3" w14:textId="77777777" w:rsidR="0020430D" w:rsidRPr="0020430D" w:rsidRDefault="0020430D" w:rsidP="0020430D">
            <w:r w:rsidRPr="0020430D">
              <w:t>2.998909</w:t>
            </w:r>
          </w:p>
        </w:tc>
        <w:tc>
          <w:tcPr>
            <w:tcW w:w="1135" w:type="dxa"/>
            <w:noWrap/>
            <w:hideMark/>
          </w:tcPr>
          <w:p w14:paraId="143FE79C" w14:textId="77777777" w:rsidR="0020430D" w:rsidRPr="0020430D" w:rsidRDefault="0020430D" w:rsidP="0020430D">
            <w:r w:rsidRPr="0020430D">
              <w:t>2.905998</w:t>
            </w:r>
          </w:p>
        </w:tc>
        <w:tc>
          <w:tcPr>
            <w:tcW w:w="1135" w:type="dxa"/>
            <w:noWrap/>
            <w:hideMark/>
          </w:tcPr>
          <w:p w14:paraId="72A50C2F" w14:textId="77777777" w:rsidR="0020430D" w:rsidRPr="0020430D" w:rsidRDefault="0020430D" w:rsidP="0020430D">
            <w:r w:rsidRPr="0020430D">
              <w:t>3.19525</w:t>
            </w:r>
          </w:p>
        </w:tc>
        <w:tc>
          <w:tcPr>
            <w:tcW w:w="1135" w:type="dxa"/>
            <w:noWrap/>
            <w:hideMark/>
          </w:tcPr>
          <w:p w14:paraId="40D14FF9" w14:textId="77777777" w:rsidR="0020430D" w:rsidRPr="0020430D" w:rsidRDefault="0020430D" w:rsidP="0020430D">
            <w:r w:rsidRPr="0020430D">
              <w:t>3.960724</w:t>
            </w:r>
          </w:p>
        </w:tc>
        <w:tc>
          <w:tcPr>
            <w:tcW w:w="1135" w:type="dxa"/>
            <w:noWrap/>
            <w:hideMark/>
          </w:tcPr>
          <w:p w14:paraId="38F5E8B0" w14:textId="77777777" w:rsidR="0020430D" w:rsidRPr="0020430D" w:rsidRDefault="0020430D" w:rsidP="0020430D">
            <w:r w:rsidRPr="0020430D">
              <w:t>3.412023</w:t>
            </w:r>
          </w:p>
        </w:tc>
        <w:tc>
          <w:tcPr>
            <w:tcW w:w="1135" w:type="dxa"/>
            <w:noWrap/>
            <w:hideMark/>
          </w:tcPr>
          <w:p w14:paraId="4CEC6AA0" w14:textId="77777777" w:rsidR="0020430D" w:rsidRPr="0020430D" w:rsidRDefault="0020430D" w:rsidP="0020430D">
            <w:r w:rsidRPr="0020430D">
              <w:t>8.522973</w:t>
            </w:r>
          </w:p>
        </w:tc>
        <w:tc>
          <w:tcPr>
            <w:tcW w:w="1135" w:type="dxa"/>
            <w:noWrap/>
            <w:hideMark/>
          </w:tcPr>
          <w:p w14:paraId="24C348EE" w14:textId="77777777" w:rsidR="0020430D" w:rsidRPr="0020430D" w:rsidRDefault="0020430D" w:rsidP="0020430D">
            <w:r w:rsidRPr="0020430D">
              <w:t>2.384024</w:t>
            </w:r>
          </w:p>
        </w:tc>
      </w:tr>
      <w:tr w:rsidR="0020430D" w:rsidRPr="0020430D" w14:paraId="45EB7BD1" w14:textId="77777777" w:rsidTr="0020430D">
        <w:trPr>
          <w:trHeight w:val="237"/>
        </w:trPr>
        <w:tc>
          <w:tcPr>
            <w:tcW w:w="1087" w:type="dxa"/>
            <w:vMerge/>
          </w:tcPr>
          <w:p w14:paraId="70AE9451" w14:textId="77777777" w:rsidR="0020430D" w:rsidRPr="0020430D" w:rsidRDefault="0020430D" w:rsidP="0020430D"/>
        </w:tc>
        <w:tc>
          <w:tcPr>
            <w:tcW w:w="1135" w:type="dxa"/>
            <w:noWrap/>
            <w:hideMark/>
          </w:tcPr>
          <w:p w14:paraId="6C176DD4" w14:textId="13E5C476" w:rsidR="0020430D" w:rsidRPr="0020430D" w:rsidRDefault="0020430D" w:rsidP="0020430D">
            <w:r w:rsidRPr="0020430D">
              <w:t>8.30914</w:t>
            </w:r>
          </w:p>
        </w:tc>
        <w:tc>
          <w:tcPr>
            <w:tcW w:w="1135" w:type="dxa"/>
            <w:noWrap/>
            <w:hideMark/>
          </w:tcPr>
          <w:p w14:paraId="59DD5E37" w14:textId="77777777" w:rsidR="0020430D" w:rsidRPr="0020430D" w:rsidRDefault="0020430D" w:rsidP="0020430D">
            <w:r w:rsidRPr="0020430D">
              <w:t>8.546567</w:t>
            </w:r>
          </w:p>
        </w:tc>
        <w:tc>
          <w:tcPr>
            <w:tcW w:w="1135" w:type="dxa"/>
            <w:noWrap/>
            <w:hideMark/>
          </w:tcPr>
          <w:p w14:paraId="1C745C18" w14:textId="77777777" w:rsidR="0020430D" w:rsidRPr="0020430D" w:rsidRDefault="0020430D" w:rsidP="0020430D">
            <w:r w:rsidRPr="0020430D">
              <w:t>8.324266</w:t>
            </w:r>
          </w:p>
        </w:tc>
        <w:tc>
          <w:tcPr>
            <w:tcW w:w="1135" w:type="dxa"/>
            <w:noWrap/>
            <w:hideMark/>
          </w:tcPr>
          <w:p w14:paraId="36FDBEB7" w14:textId="77777777" w:rsidR="0020430D" w:rsidRPr="0020430D" w:rsidRDefault="0020430D" w:rsidP="0020430D">
            <w:r w:rsidRPr="0020430D">
              <w:t>3.241913</w:t>
            </w:r>
          </w:p>
        </w:tc>
        <w:tc>
          <w:tcPr>
            <w:tcW w:w="1135" w:type="dxa"/>
            <w:noWrap/>
            <w:hideMark/>
          </w:tcPr>
          <w:p w14:paraId="3F8A3C96" w14:textId="77777777" w:rsidR="0020430D" w:rsidRPr="0020430D" w:rsidRDefault="0020430D" w:rsidP="0020430D">
            <w:r w:rsidRPr="0020430D">
              <w:t>8.165692</w:t>
            </w:r>
          </w:p>
        </w:tc>
        <w:tc>
          <w:tcPr>
            <w:tcW w:w="1135" w:type="dxa"/>
            <w:noWrap/>
            <w:hideMark/>
          </w:tcPr>
          <w:p w14:paraId="3543129F" w14:textId="77777777" w:rsidR="0020430D" w:rsidRPr="0020430D" w:rsidRDefault="0020430D" w:rsidP="0020430D">
            <w:r w:rsidRPr="0020430D">
              <w:t>3.233768</w:t>
            </w:r>
          </w:p>
        </w:tc>
        <w:tc>
          <w:tcPr>
            <w:tcW w:w="1135" w:type="dxa"/>
            <w:noWrap/>
            <w:hideMark/>
          </w:tcPr>
          <w:p w14:paraId="692E2637" w14:textId="77777777" w:rsidR="0020430D" w:rsidRPr="0020430D" w:rsidRDefault="0020430D" w:rsidP="0020430D">
            <w:r w:rsidRPr="0020430D">
              <w:t>11.49424</w:t>
            </w:r>
          </w:p>
        </w:tc>
        <w:tc>
          <w:tcPr>
            <w:tcW w:w="1135" w:type="dxa"/>
            <w:noWrap/>
            <w:hideMark/>
          </w:tcPr>
          <w:p w14:paraId="2A7CFE9F" w14:textId="77777777" w:rsidR="0020430D" w:rsidRPr="0020430D" w:rsidRDefault="0020430D" w:rsidP="0020430D">
            <w:r w:rsidRPr="0020430D">
              <w:t>3.729393</w:t>
            </w:r>
          </w:p>
        </w:tc>
        <w:tc>
          <w:tcPr>
            <w:tcW w:w="1135" w:type="dxa"/>
            <w:noWrap/>
            <w:hideMark/>
          </w:tcPr>
          <w:p w14:paraId="1840F028" w14:textId="77777777" w:rsidR="0020430D" w:rsidRPr="0020430D" w:rsidRDefault="0020430D" w:rsidP="0020430D">
            <w:r w:rsidRPr="0020430D">
              <w:t>3.233613</w:t>
            </w:r>
          </w:p>
        </w:tc>
        <w:tc>
          <w:tcPr>
            <w:tcW w:w="1135" w:type="dxa"/>
            <w:noWrap/>
            <w:hideMark/>
          </w:tcPr>
          <w:p w14:paraId="0E49F292" w14:textId="77777777" w:rsidR="0020430D" w:rsidRPr="0020430D" w:rsidRDefault="0020430D" w:rsidP="0020430D">
            <w:r w:rsidRPr="0020430D">
              <w:t>3.554789</w:t>
            </w:r>
          </w:p>
        </w:tc>
      </w:tr>
      <w:tr w:rsidR="0020430D" w:rsidRPr="0020430D" w14:paraId="44FB021E" w14:textId="77777777" w:rsidTr="0020430D">
        <w:trPr>
          <w:trHeight w:val="237"/>
        </w:trPr>
        <w:tc>
          <w:tcPr>
            <w:tcW w:w="1087" w:type="dxa"/>
            <w:vMerge/>
          </w:tcPr>
          <w:p w14:paraId="762264FE" w14:textId="77777777" w:rsidR="0020430D" w:rsidRPr="0020430D" w:rsidRDefault="0020430D" w:rsidP="0020430D"/>
        </w:tc>
        <w:tc>
          <w:tcPr>
            <w:tcW w:w="1135" w:type="dxa"/>
            <w:noWrap/>
            <w:hideMark/>
          </w:tcPr>
          <w:p w14:paraId="75F9E447" w14:textId="747CE321" w:rsidR="0020430D" w:rsidRPr="0020430D" w:rsidRDefault="0020430D" w:rsidP="0020430D">
            <w:r w:rsidRPr="0020430D">
              <w:t>8.387923</w:t>
            </w:r>
          </w:p>
        </w:tc>
        <w:tc>
          <w:tcPr>
            <w:tcW w:w="1135" w:type="dxa"/>
            <w:noWrap/>
            <w:hideMark/>
          </w:tcPr>
          <w:p w14:paraId="0EB77274" w14:textId="77777777" w:rsidR="0020430D" w:rsidRPr="0020430D" w:rsidRDefault="0020430D" w:rsidP="0020430D">
            <w:r w:rsidRPr="0020430D">
              <w:t>3.16485</w:t>
            </w:r>
          </w:p>
        </w:tc>
        <w:tc>
          <w:tcPr>
            <w:tcW w:w="1135" w:type="dxa"/>
            <w:noWrap/>
            <w:hideMark/>
          </w:tcPr>
          <w:p w14:paraId="2EAE8CF4" w14:textId="77777777" w:rsidR="0020430D" w:rsidRPr="0020430D" w:rsidRDefault="0020430D" w:rsidP="0020430D">
            <w:r w:rsidRPr="0020430D">
              <w:t>3.426457</w:t>
            </w:r>
          </w:p>
        </w:tc>
        <w:tc>
          <w:tcPr>
            <w:tcW w:w="1135" w:type="dxa"/>
            <w:noWrap/>
            <w:hideMark/>
          </w:tcPr>
          <w:p w14:paraId="79624B0C" w14:textId="77777777" w:rsidR="0020430D" w:rsidRPr="0020430D" w:rsidRDefault="0020430D" w:rsidP="0020430D">
            <w:r w:rsidRPr="0020430D">
              <w:t>8.146069</w:t>
            </w:r>
          </w:p>
        </w:tc>
        <w:tc>
          <w:tcPr>
            <w:tcW w:w="1135" w:type="dxa"/>
            <w:noWrap/>
            <w:hideMark/>
          </w:tcPr>
          <w:p w14:paraId="4AE60677" w14:textId="77777777" w:rsidR="0020430D" w:rsidRPr="0020430D" w:rsidRDefault="0020430D" w:rsidP="0020430D">
            <w:r w:rsidRPr="0020430D">
              <w:t>8.576572</w:t>
            </w:r>
          </w:p>
        </w:tc>
        <w:tc>
          <w:tcPr>
            <w:tcW w:w="1135" w:type="dxa"/>
            <w:noWrap/>
            <w:hideMark/>
          </w:tcPr>
          <w:p w14:paraId="7592EDDA" w14:textId="77777777" w:rsidR="0020430D" w:rsidRPr="0020430D" w:rsidRDefault="0020430D" w:rsidP="0020430D">
            <w:r w:rsidRPr="0020430D">
              <w:t>8.485378</w:t>
            </w:r>
          </w:p>
        </w:tc>
        <w:tc>
          <w:tcPr>
            <w:tcW w:w="1135" w:type="dxa"/>
            <w:noWrap/>
            <w:hideMark/>
          </w:tcPr>
          <w:p w14:paraId="20BBB03F" w14:textId="77777777" w:rsidR="0020430D" w:rsidRPr="0020430D" w:rsidRDefault="0020430D" w:rsidP="0020430D">
            <w:r w:rsidRPr="0020430D">
              <w:t>8.465468</w:t>
            </w:r>
          </w:p>
        </w:tc>
        <w:tc>
          <w:tcPr>
            <w:tcW w:w="1135" w:type="dxa"/>
            <w:noWrap/>
            <w:hideMark/>
          </w:tcPr>
          <w:p w14:paraId="5B6511AA" w14:textId="77777777" w:rsidR="0020430D" w:rsidRPr="0020430D" w:rsidRDefault="0020430D" w:rsidP="0020430D">
            <w:r w:rsidRPr="0020430D">
              <w:t>8.273408</w:t>
            </w:r>
          </w:p>
        </w:tc>
        <w:tc>
          <w:tcPr>
            <w:tcW w:w="1135" w:type="dxa"/>
            <w:noWrap/>
            <w:hideMark/>
          </w:tcPr>
          <w:p w14:paraId="4F638A1D" w14:textId="77777777" w:rsidR="0020430D" w:rsidRPr="0020430D" w:rsidRDefault="0020430D" w:rsidP="0020430D">
            <w:r w:rsidRPr="0020430D">
              <w:t>3.595532</w:t>
            </w:r>
          </w:p>
        </w:tc>
        <w:tc>
          <w:tcPr>
            <w:tcW w:w="1135" w:type="dxa"/>
            <w:noWrap/>
            <w:hideMark/>
          </w:tcPr>
          <w:p w14:paraId="38B64ED5" w14:textId="77777777" w:rsidR="0020430D" w:rsidRPr="0020430D" w:rsidRDefault="0020430D" w:rsidP="0020430D">
            <w:r w:rsidRPr="0020430D">
              <w:t>8.456423</w:t>
            </w:r>
          </w:p>
        </w:tc>
      </w:tr>
      <w:tr w:rsidR="0020430D" w:rsidRPr="0020430D" w14:paraId="2280910D" w14:textId="77777777" w:rsidTr="0020430D">
        <w:trPr>
          <w:trHeight w:val="237"/>
        </w:trPr>
        <w:tc>
          <w:tcPr>
            <w:tcW w:w="1087" w:type="dxa"/>
            <w:vMerge/>
          </w:tcPr>
          <w:p w14:paraId="4FAD076A" w14:textId="77777777" w:rsidR="0020430D" w:rsidRPr="0020430D" w:rsidRDefault="0020430D" w:rsidP="0020430D"/>
        </w:tc>
        <w:tc>
          <w:tcPr>
            <w:tcW w:w="1135" w:type="dxa"/>
            <w:noWrap/>
            <w:hideMark/>
          </w:tcPr>
          <w:p w14:paraId="6C8D1056" w14:textId="208955CB" w:rsidR="0020430D" w:rsidRPr="0020430D" w:rsidRDefault="0020430D" w:rsidP="0020430D">
            <w:r w:rsidRPr="0020430D">
              <w:t>3.239683</w:t>
            </w:r>
          </w:p>
        </w:tc>
        <w:tc>
          <w:tcPr>
            <w:tcW w:w="1135" w:type="dxa"/>
            <w:noWrap/>
            <w:hideMark/>
          </w:tcPr>
          <w:p w14:paraId="7AB8B278" w14:textId="77777777" w:rsidR="0020430D" w:rsidRPr="0020430D" w:rsidRDefault="0020430D" w:rsidP="0020430D">
            <w:r w:rsidRPr="0020430D">
              <w:t>3.308106</w:t>
            </w:r>
          </w:p>
        </w:tc>
        <w:tc>
          <w:tcPr>
            <w:tcW w:w="1135" w:type="dxa"/>
            <w:noWrap/>
            <w:hideMark/>
          </w:tcPr>
          <w:p w14:paraId="1AA38FEB" w14:textId="77777777" w:rsidR="0020430D" w:rsidRPr="0020430D" w:rsidRDefault="0020430D" w:rsidP="0020430D">
            <w:r w:rsidRPr="0020430D">
              <w:t>11.55166</w:t>
            </w:r>
          </w:p>
        </w:tc>
        <w:tc>
          <w:tcPr>
            <w:tcW w:w="1135" w:type="dxa"/>
            <w:noWrap/>
            <w:hideMark/>
          </w:tcPr>
          <w:p w14:paraId="0FD4FA9F" w14:textId="77777777" w:rsidR="0020430D" w:rsidRPr="0020430D" w:rsidRDefault="0020430D" w:rsidP="0020430D">
            <w:r w:rsidRPr="0020430D">
              <w:t>8.491374</w:t>
            </w:r>
          </w:p>
        </w:tc>
        <w:tc>
          <w:tcPr>
            <w:tcW w:w="1135" w:type="dxa"/>
            <w:noWrap/>
            <w:hideMark/>
          </w:tcPr>
          <w:p w14:paraId="789F6DD7" w14:textId="77777777" w:rsidR="0020430D" w:rsidRPr="0020430D" w:rsidRDefault="0020430D" w:rsidP="0020430D">
            <w:r w:rsidRPr="0020430D">
              <w:t>2.89582</w:t>
            </w:r>
          </w:p>
        </w:tc>
        <w:tc>
          <w:tcPr>
            <w:tcW w:w="1135" w:type="dxa"/>
            <w:noWrap/>
            <w:hideMark/>
          </w:tcPr>
          <w:p w14:paraId="1745C745" w14:textId="77777777" w:rsidR="0020430D" w:rsidRPr="0020430D" w:rsidRDefault="0020430D" w:rsidP="0020430D">
            <w:r w:rsidRPr="0020430D">
              <w:t>8.572759</w:t>
            </w:r>
          </w:p>
        </w:tc>
        <w:tc>
          <w:tcPr>
            <w:tcW w:w="1135" w:type="dxa"/>
            <w:noWrap/>
            <w:hideMark/>
          </w:tcPr>
          <w:p w14:paraId="6AFA66C6" w14:textId="77777777" w:rsidR="0020430D" w:rsidRPr="0020430D" w:rsidRDefault="0020430D" w:rsidP="0020430D">
            <w:r w:rsidRPr="0020430D">
              <w:t>3.200905</w:t>
            </w:r>
          </w:p>
        </w:tc>
        <w:tc>
          <w:tcPr>
            <w:tcW w:w="1135" w:type="dxa"/>
            <w:noWrap/>
            <w:hideMark/>
          </w:tcPr>
          <w:p w14:paraId="2345A96D" w14:textId="77777777" w:rsidR="0020430D" w:rsidRPr="0020430D" w:rsidRDefault="0020430D" w:rsidP="0020430D">
            <w:r w:rsidRPr="0020430D">
              <w:t>8.188239</w:t>
            </w:r>
          </w:p>
        </w:tc>
        <w:tc>
          <w:tcPr>
            <w:tcW w:w="1135" w:type="dxa"/>
            <w:noWrap/>
            <w:hideMark/>
          </w:tcPr>
          <w:p w14:paraId="428178DD" w14:textId="77777777" w:rsidR="0020430D" w:rsidRPr="0020430D" w:rsidRDefault="0020430D" w:rsidP="0020430D">
            <w:r w:rsidRPr="0020430D">
              <w:t>6.537505</w:t>
            </w:r>
          </w:p>
        </w:tc>
        <w:tc>
          <w:tcPr>
            <w:tcW w:w="1135" w:type="dxa"/>
            <w:noWrap/>
            <w:hideMark/>
          </w:tcPr>
          <w:p w14:paraId="7C068DF3" w14:textId="77777777" w:rsidR="0020430D" w:rsidRPr="0020430D" w:rsidRDefault="0020430D" w:rsidP="0020430D">
            <w:r w:rsidRPr="0020430D">
              <w:t>8.592069</w:t>
            </w:r>
          </w:p>
        </w:tc>
      </w:tr>
      <w:tr w:rsidR="0020430D" w:rsidRPr="0020430D" w14:paraId="15CC9A17" w14:textId="77777777" w:rsidTr="0020430D">
        <w:trPr>
          <w:trHeight w:val="237"/>
        </w:trPr>
        <w:tc>
          <w:tcPr>
            <w:tcW w:w="1087" w:type="dxa"/>
            <w:vMerge/>
          </w:tcPr>
          <w:p w14:paraId="3FC28422" w14:textId="77777777" w:rsidR="0020430D" w:rsidRPr="0020430D" w:rsidRDefault="0020430D" w:rsidP="0020430D"/>
        </w:tc>
        <w:tc>
          <w:tcPr>
            <w:tcW w:w="1135" w:type="dxa"/>
            <w:noWrap/>
            <w:hideMark/>
          </w:tcPr>
          <w:p w14:paraId="3949573F" w14:textId="3C024FF7" w:rsidR="0020430D" w:rsidRPr="0020430D" w:rsidRDefault="0020430D" w:rsidP="0020430D">
            <w:r w:rsidRPr="0020430D">
              <w:t>3.287175</w:t>
            </w:r>
          </w:p>
        </w:tc>
        <w:tc>
          <w:tcPr>
            <w:tcW w:w="1135" w:type="dxa"/>
            <w:noWrap/>
            <w:hideMark/>
          </w:tcPr>
          <w:p w14:paraId="4DA4D637" w14:textId="77777777" w:rsidR="0020430D" w:rsidRPr="0020430D" w:rsidRDefault="0020430D" w:rsidP="0020430D">
            <w:r w:rsidRPr="0020430D">
              <w:t>5.412601</w:t>
            </w:r>
          </w:p>
        </w:tc>
        <w:tc>
          <w:tcPr>
            <w:tcW w:w="1135" w:type="dxa"/>
            <w:noWrap/>
            <w:hideMark/>
          </w:tcPr>
          <w:p w14:paraId="47BADD03" w14:textId="77777777" w:rsidR="0020430D" w:rsidRPr="0020430D" w:rsidRDefault="0020430D" w:rsidP="0020430D">
            <w:r w:rsidRPr="0020430D">
              <w:t>8.12281</w:t>
            </w:r>
          </w:p>
        </w:tc>
        <w:tc>
          <w:tcPr>
            <w:tcW w:w="1135" w:type="dxa"/>
            <w:noWrap/>
            <w:hideMark/>
          </w:tcPr>
          <w:p w14:paraId="66BD9E8B" w14:textId="77777777" w:rsidR="0020430D" w:rsidRPr="0020430D" w:rsidRDefault="0020430D" w:rsidP="0020430D">
            <w:r w:rsidRPr="0020430D">
              <w:t>2.933324</w:t>
            </w:r>
          </w:p>
        </w:tc>
        <w:tc>
          <w:tcPr>
            <w:tcW w:w="1135" w:type="dxa"/>
            <w:noWrap/>
            <w:hideMark/>
          </w:tcPr>
          <w:p w14:paraId="13782E43" w14:textId="77777777" w:rsidR="0020430D" w:rsidRPr="0020430D" w:rsidRDefault="0020430D" w:rsidP="0020430D">
            <w:r w:rsidRPr="0020430D">
              <w:t>3.109568</w:t>
            </w:r>
          </w:p>
        </w:tc>
        <w:tc>
          <w:tcPr>
            <w:tcW w:w="1135" w:type="dxa"/>
            <w:noWrap/>
            <w:hideMark/>
          </w:tcPr>
          <w:p w14:paraId="04938C2C" w14:textId="77777777" w:rsidR="0020430D" w:rsidRPr="0020430D" w:rsidRDefault="0020430D" w:rsidP="0020430D">
            <w:r w:rsidRPr="0020430D">
              <w:t>6.785974</w:t>
            </w:r>
          </w:p>
        </w:tc>
        <w:tc>
          <w:tcPr>
            <w:tcW w:w="1135" w:type="dxa"/>
            <w:noWrap/>
            <w:hideMark/>
          </w:tcPr>
          <w:p w14:paraId="2B752091" w14:textId="77777777" w:rsidR="0020430D" w:rsidRPr="0020430D" w:rsidRDefault="0020430D" w:rsidP="0020430D">
            <w:r w:rsidRPr="0020430D">
              <w:t>3.181069</w:t>
            </w:r>
          </w:p>
        </w:tc>
        <w:tc>
          <w:tcPr>
            <w:tcW w:w="1135" w:type="dxa"/>
            <w:noWrap/>
            <w:hideMark/>
          </w:tcPr>
          <w:p w14:paraId="476F3770" w14:textId="77777777" w:rsidR="0020430D" w:rsidRPr="0020430D" w:rsidRDefault="0020430D" w:rsidP="0020430D">
            <w:r w:rsidRPr="0020430D">
              <w:t>2.375766</w:t>
            </w:r>
          </w:p>
        </w:tc>
        <w:tc>
          <w:tcPr>
            <w:tcW w:w="1135" w:type="dxa"/>
            <w:noWrap/>
            <w:hideMark/>
          </w:tcPr>
          <w:p w14:paraId="10AE9896" w14:textId="77777777" w:rsidR="0020430D" w:rsidRPr="0020430D" w:rsidRDefault="0020430D" w:rsidP="0020430D">
            <w:r w:rsidRPr="0020430D">
              <w:t>8.586562</w:t>
            </w:r>
          </w:p>
        </w:tc>
        <w:tc>
          <w:tcPr>
            <w:tcW w:w="1135" w:type="dxa"/>
            <w:noWrap/>
            <w:hideMark/>
          </w:tcPr>
          <w:p w14:paraId="15205E41" w14:textId="77777777" w:rsidR="0020430D" w:rsidRPr="0020430D" w:rsidRDefault="0020430D" w:rsidP="0020430D">
            <w:r w:rsidRPr="0020430D">
              <w:t>3.397658</w:t>
            </w:r>
          </w:p>
        </w:tc>
      </w:tr>
      <w:tr w:rsidR="0020430D" w:rsidRPr="0020430D" w14:paraId="466EA35E" w14:textId="77777777" w:rsidTr="0020430D">
        <w:trPr>
          <w:trHeight w:val="237"/>
        </w:trPr>
        <w:tc>
          <w:tcPr>
            <w:tcW w:w="1087" w:type="dxa"/>
            <w:vMerge/>
          </w:tcPr>
          <w:p w14:paraId="3F992FA8" w14:textId="77777777" w:rsidR="0020430D" w:rsidRPr="0020430D" w:rsidRDefault="0020430D" w:rsidP="0020430D"/>
        </w:tc>
        <w:tc>
          <w:tcPr>
            <w:tcW w:w="1135" w:type="dxa"/>
            <w:noWrap/>
            <w:hideMark/>
          </w:tcPr>
          <w:p w14:paraId="654019DA" w14:textId="2453D82E" w:rsidR="0020430D" w:rsidRPr="0020430D" w:rsidRDefault="0020430D" w:rsidP="0020430D">
            <w:r w:rsidRPr="0020430D">
              <w:t>8.45797</w:t>
            </w:r>
          </w:p>
        </w:tc>
        <w:tc>
          <w:tcPr>
            <w:tcW w:w="1135" w:type="dxa"/>
            <w:noWrap/>
            <w:hideMark/>
          </w:tcPr>
          <w:p w14:paraId="672CB48F" w14:textId="77777777" w:rsidR="0020430D" w:rsidRPr="0020430D" w:rsidRDefault="0020430D" w:rsidP="0020430D">
            <w:r w:rsidRPr="0020430D">
              <w:t>8.41878</w:t>
            </w:r>
          </w:p>
        </w:tc>
        <w:tc>
          <w:tcPr>
            <w:tcW w:w="1135" w:type="dxa"/>
            <w:noWrap/>
            <w:hideMark/>
          </w:tcPr>
          <w:p w14:paraId="3917AF29" w14:textId="77777777" w:rsidR="0020430D" w:rsidRPr="0020430D" w:rsidRDefault="0020430D" w:rsidP="0020430D">
            <w:r w:rsidRPr="0020430D">
              <w:t>3.191035</w:t>
            </w:r>
          </w:p>
        </w:tc>
        <w:tc>
          <w:tcPr>
            <w:tcW w:w="1135" w:type="dxa"/>
            <w:noWrap/>
            <w:hideMark/>
          </w:tcPr>
          <w:p w14:paraId="5CA7903C" w14:textId="77777777" w:rsidR="0020430D" w:rsidRPr="0020430D" w:rsidRDefault="0020430D" w:rsidP="0020430D">
            <w:r w:rsidRPr="0020430D">
              <w:t>3.133708</w:t>
            </w:r>
          </w:p>
        </w:tc>
        <w:tc>
          <w:tcPr>
            <w:tcW w:w="1135" w:type="dxa"/>
            <w:noWrap/>
            <w:hideMark/>
          </w:tcPr>
          <w:p w14:paraId="23552D8F" w14:textId="77777777" w:rsidR="0020430D" w:rsidRPr="0020430D" w:rsidRDefault="0020430D" w:rsidP="0020430D">
            <w:r w:rsidRPr="0020430D">
              <w:t>5.965457</w:t>
            </w:r>
          </w:p>
        </w:tc>
        <w:tc>
          <w:tcPr>
            <w:tcW w:w="1135" w:type="dxa"/>
            <w:noWrap/>
            <w:hideMark/>
          </w:tcPr>
          <w:p w14:paraId="15C17FAC" w14:textId="77777777" w:rsidR="0020430D" w:rsidRPr="0020430D" w:rsidRDefault="0020430D" w:rsidP="0020430D">
            <w:r w:rsidRPr="0020430D">
              <w:t>8.600581</w:t>
            </w:r>
          </w:p>
        </w:tc>
        <w:tc>
          <w:tcPr>
            <w:tcW w:w="1135" w:type="dxa"/>
            <w:noWrap/>
            <w:hideMark/>
          </w:tcPr>
          <w:p w14:paraId="3B4BB038" w14:textId="77777777" w:rsidR="0020430D" w:rsidRPr="0020430D" w:rsidRDefault="0020430D" w:rsidP="0020430D">
            <w:r w:rsidRPr="0020430D">
              <w:t>8.332304</w:t>
            </w:r>
          </w:p>
        </w:tc>
        <w:tc>
          <w:tcPr>
            <w:tcW w:w="1135" w:type="dxa"/>
            <w:noWrap/>
            <w:hideMark/>
          </w:tcPr>
          <w:p w14:paraId="61B419CD" w14:textId="77777777" w:rsidR="0020430D" w:rsidRPr="0020430D" w:rsidRDefault="0020430D" w:rsidP="0020430D">
            <w:r w:rsidRPr="0020430D">
              <w:t>2.755142</w:t>
            </w:r>
          </w:p>
        </w:tc>
        <w:tc>
          <w:tcPr>
            <w:tcW w:w="1135" w:type="dxa"/>
            <w:noWrap/>
            <w:hideMark/>
          </w:tcPr>
          <w:p w14:paraId="554EB5EC" w14:textId="77777777" w:rsidR="0020430D" w:rsidRPr="0020430D" w:rsidRDefault="0020430D" w:rsidP="0020430D">
            <w:r w:rsidRPr="0020430D">
              <w:t>2.87528</w:t>
            </w:r>
          </w:p>
        </w:tc>
        <w:tc>
          <w:tcPr>
            <w:tcW w:w="1135" w:type="dxa"/>
            <w:noWrap/>
            <w:hideMark/>
          </w:tcPr>
          <w:p w14:paraId="47A60084" w14:textId="77777777" w:rsidR="0020430D" w:rsidRPr="0020430D" w:rsidRDefault="0020430D" w:rsidP="0020430D">
            <w:r w:rsidRPr="0020430D">
              <w:t>3.175573</w:t>
            </w:r>
          </w:p>
        </w:tc>
      </w:tr>
      <w:tr w:rsidR="0020430D" w:rsidRPr="0020430D" w14:paraId="78B0825A" w14:textId="77777777" w:rsidTr="0020430D">
        <w:trPr>
          <w:trHeight w:val="237"/>
        </w:trPr>
        <w:tc>
          <w:tcPr>
            <w:tcW w:w="1087" w:type="dxa"/>
            <w:vMerge/>
          </w:tcPr>
          <w:p w14:paraId="354B6CA4" w14:textId="77777777" w:rsidR="0020430D" w:rsidRPr="0020430D" w:rsidRDefault="0020430D" w:rsidP="0020430D"/>
        </w:tc>
        <w:tc>
          <w:tcPr>
            <w:tcW w:w="1135" w:type="dxa"/>
            <w:noWrap/>
            <w:hideMark/>
          </w:tcPr>
          <w:p w14:paraId="1D7E17B4" w14:textId="72C61CCA" w:rsidR="0020430D" w:rsidRPr="0020430D" w:rsidRDefault="0020430D" w:rsidP="0020430D">
            <w:r w:rsidRPr="0020430D">
              <w:t>8.375442</w:t>
            </w:r>
          </w:p>
        </w:tc>
        <w:tc>
          <w:tcPr>
            <w:tcW w:w="1135" w:type="dxa"/>
            <w:noWrap/>
            <w:hideMark/>
          </w:tcPr>
          <w:p w14:paraId="096023F8" w14:textId="77777777" w:rsidR="0020430D" w:rsidRPr="0020430D" w:rsidRDefault="0020430D" w:rsidP="0020430D">
            <w:r w:rsidRPr="0020430D">
              <w:t>3.725271</w:t>
            </w:r>
          </w:p>
        </w:tc>
        <w:tc>
          <w:tcPr>
            <w:tcW w:w="1135" w:type="dxa"/>
            <w:noWrap/>
            <w:hideMark/>
          </w:tcPr>
          <w:p w14:paraId="485090D3" w14:textId="77777777" w:rsidR="0020430D" w:rsidRPr="0020430D" w:rsidRDefault="0020430D" w:rsidP="0020430D">
            <w:r w:rsidRPr="0020430D">
              <w:t>3.12257</w:t>
            </w:r>
          </w:p>
        </w:tc>
        <w:tc>
          <w:tcPr>
            <w:tcW w:w="1135" w:type="dxa"/>
            <w:noWrap/>
            <w:hideMark/>
          </w:tcPr>
          <w:p w14:paraId="55D0BD2D" w14:textId="77777777" w:rsidR="0020430D" w:rsidRPr="0020430D" w:rsidRDefault="0020430D" w:rsidP="0020430D">
            <w:r w:rsidRPr="0020430D">
              <w:t>8.752813</w:t>
            </w:r>
          </w:p>
        </w:tc>
        <w:tc>
          <w:tcPr>
            <w:tcW w:w="1135" w:type="dxa"/>
            <w:noWrap/>
            <w:hideMark/>
          </w:tcPr>
          <w:p w14:paraId="43F64EF9" w14:textId="77777777" w:rsidR="0020430D" w:rsidRPr="0020430D" w:rsidRDefault="0020430D" w:rsidP="0020430D">
            <w:r w:rsidRPr="0020430D">
              <w:t>8.445579</w:t>
            </w:r>
          </w:p>
        </w:tc>
        <w:tc>
          <w:tcPr>
            <w:tcW w:w="1135" w:type="dxa"/>
            <w:noWrap/>
            <w:hideMark/>
          </w:tcPr>
          <w:p w14:paraId="5B408850" w14:textId="77777777" w:rsidR="0020430D" w:rsidRPr="0020430D" w:rsidRDefault="0020430D" w:rsidP="0020430D">
            <w:r w:rsidRPr="0020430D">
              <w:t>8.662234</w:t>
            </w:r>
          </w:p>
        </w:tc>
        <w:tc>
          <w:tcPr>
            <w:tcW w:w="1135" w:type="dxa"/>
            <w:noWrap/>
            <w:hideMark/>
          </w:tcPr>
          <w:p w14:paraId="55BA4771" w14:textId="77777777" w:rsidR="0020430D" w:rsidRPr="0020430D" w:rsidRDefault="0020430D" w:rsidP="0020430D">
            <w:r w:rsidRPr="0020430D">
              <w:t>8.284439</w:t>
            </w:r>
          </w:p>
        </w:tc>
        <w:tc>
          <w:tcPr>
            <w:tcW w:w="1135" w:type="dxa"/>
            <w:noWrap/>
            <w:hideMark/>
          </w:tcPr>
          <w:p w14:paraId="6653A6D8" w14:textId="77777777" w:rsidR="0020430D" w:rsidRPr="0020430D" w:rsidRDefault="0020430D" w:rsidP="0020430D">
            <w:r w:rsidRPr="0020430D">
              <w:t>6.488892</w:t>
            </w:r>
          </w:p>
        </w:tc>
        <w:tc>
          <w:tcPr>
            <w:tcW w:w="1135" w:type="dxa"/>
            <w:noWrap/>
            <w:hideMark/>
          </w:tcPr>
          <w:p w14:paraId="3234A2C8" w14:textId="77777777" w:rsidR="0020430D" w:rsidRPr="0020430D" w:rsidRDefault="0020430D" w:rsidP="0020430D">
            <w:r w:rsidRPr="0020430D">
              <w:t>3.114275</w:t>
            </w:r>
          </w:p>
        </w:tc>
        <w:tc>
          <w:tcPr>
            <w:tcW w:w="1135" w:type="dxa"/>
            <w:noWrap/>
            <w:hideMark/>
          </w:tcPr>
          <w:p w14:paraId="2855A53B" w14:textId="77777777" w:rsidR="0020430D" w:rsidRPr="0020430D" w:rsidRDefault="0020430D" w:rsidP="0020430D">
            <w:r w:rsidRPr="0020430D">
              <w:t>8.462259</w:t>
            </w:r>
          </w:p>
        </w:tc>
      </w:tr>
      <w:tr w:rsidR="0020430D" w:rsidRPr="0020430D" w14:paraId="4900A228" w14:textId="77777777" w:rsidTr="0020430D">
        <w:trPr>
          <w:trHeight w:val="237"/>
        </w:trPr>
        <w:tc>
          <w:tcPr>
            <w:tcW w:w="1087" w:type="dxa"/>
            <w:vMerge/>
          </w:tcPr>
          <w:p w14:paraId="1FB20CBD" w14:textId="77777777" w:rsidR="0020430D" w:rsidRPr="0020430D" w:rsidRDefault="0020430D" w:rsidP="0020430D"/>
        </w:tc>
        <w:tc>
          <w:tcPr>
            <w:tcW w:w="1135" w:type="dxa"/>
            <w:noWrap/>
            <w:hideMark/>
          </w:tcPr>
          <w:p w14:paraId="2685A032" w14:textId="2993A1C7" w:rsidR="0020430D" w:rsidRPr="0020430D" w:rsidRDefault="0020430D" w:rsidP="0020430D">
            <w:r w:rsidRPr="0020430D">
              <w:t>2.94391</w:t>
            </w:r>
          </w:p>
        </w:tc>
        <w:tc>
          <w:tcPr>
            <w:tcW w:w="1135" w:type="dxa"/>
            <w:noWrap/>
            <w:hideMark/>
          </w:tcPr>
          <w:p w14:paraId="6F5F6E69" w14:textId="77777777" w:rsidR="0020430D" w:rsidRPr="0020430D" w:rsidRDefault="0020430D" w:rsidP="0020430D">
            <w:r w:rsidRPr="0020430D">
              <w:t>2.614038</w:t>
            </w:r>
          </w:p>
        </w:tc>
        <w:tc>
          <w:tcPr>
            <w:tcW w:w="1135" w:type="dxa"/>
            <w:noWrap/>
            <w:hideMark/>
          </w:tcPr>
          <w:p w14:paraId="3B1BA097" w14:textId="77777777" w:rsidR="0020430D" w:rsidRPr="0020430D" w:rsidRDefault="0020430D" w:rsidP="0020430D">
            <w:r w:rsidRPr="0020430D">
              <w:t>8.140122</w:t>
            </w:r>
          </w:p>
        </w:tc>
        <w:tc>
          <w:tcPr>
            <w:tcW w:w="1135" w:type="dxa"/>
            <w:noWrap/>
            <w:hideMark/>
          </w:tcPr>
          <w:p w14:paraId="2DEC90CE" w14:textId="77777777" w:rsidR="0020430D" w:rsidRPr="0020430D" w:rsidRDefault="0020430D" w:rsidP="0020430D">
            <w:r w:rsidRPr="0020430D">
              <w:t>8.412796</w:t>
            </w:r>
          </w:p>
        </w:tc>
        <w:tc>
          <w:tcPr>
            <w:tcW w:w="1135" w:type="dxa"/>
            <w:noWrap/>
            <w:hideMark/>
          </w:tcPr>
          <w:p w14:paraId="677C0168" w14:textId="77777777" w:rsidR="0020430D" w:rsidRPr="0020430D" w:rsidRDefault="0020430D" w:rsidP="0020430D">
            <w:r w:rsidRPr="0020430D">
              <w:t>2.765969</w:t>
            </w:r>
          </w:p>
        </w:tc>
        <w:tc>
          <w:tcPr>
            <w:tcW w:w="1135" w:type="dxa"/>
            <w:noWrap/>
            <w:hideMark/>
          </w:tcPr>
          <w:p w14:paraId="1B4ED311" w14:textId="77777777" w:rsidR="0020430D" w:rsidRPr="0020430D" w:rsidRDefault="0020430D" w:rsidP="0020430D">
            <w:r w:rsidRPr="0020430D">
              <w:t>3.985776</w:t>
            </w:r>
          </w:p>
        </w:tc>
        <w:tc>
          <w:tcPr>
            <w:tcW w:w="1135" w:type="dxa"/>
            <w:noWrap/>
            <w:hideMark/>
          </w:tcPr>
          <w:p w14:paraId="3A03F650" w14:textId="77777777" w:rsidR="0020430D" w:rsidRPr="0020430D" w:rsidRDefault="0020430D" w:rsidP="0020430D">
            <w:r w:rsidRPr="0020430D">
              <w:t>3.062941</w:t>
            </w:r>
          </w:p>
        </w:tc>
        <w:tc>
          <w:tcPr>
            <w:tcW w:w="1135" w:type="dxa"/>
            <w:noWrap/>
            <w:hideMark/>
          </w:tcPr>
          <w:p w14:paraId="450D2B50" w14:textId="77777777" w:rsidR="0020430D" w:rsidRPr="0020430D" w:rsidRDefault="0020430D" w:rsidP="0020430D">
            <w:r w:rsidRPr="0020430D">
              <w:t>8.261957</w:t>
            </w:r>
          </w:p>
        </w:tc>
        <w:tc>
          <w:tcPr>
            <w:tcW w:w="1135" w:type="dxa"/>
            <w:noWrap/>
            <w:hideMark/>
          </w:tcPr>
          <w:p w14:paraId="25436425" w14:textId="77777777" w:rsidR="0020430D" w:rsidRPr="0020430D" w:rsidRDefault="0020430D" w:rsidP="0020430D">
            <w:r w:rsidRPr="0020430D">
              <w:t>8.243523</w:t>
            </w:r>
          </w:p>
        </w:tc>
        <w:tc>
          <w:tcPr>
            <w:tcW w:w="1135" w:type="dxa"/>
            <w:noWrap/>
            <w:hideMark/>
          </w:tcPr>
          <w:p w14:paraId="2565AF3E" w14:textId="77777777" w:rsidR="0020430D" w:rsidRPr="0020430D" w:rsidRDefault="0020430D" w:rsidP="0020430D">
            <w:r w:rsidRPr="0020430D">
              <w:t>8.57635</w:t>
            </w:r>
          </w:p>
        </w:tc>
      </w:tr>
      <w:tr w:rsidR="0020430D" w:rsidRPr="0020430D" w14:paraId="65580C5C" w14:textId="77777777" w:rsidTr="0020430D">
        <w:trPr>
          <w:trHeight w:val="237"/>
        </w:trPr>
        <w:tc>
          <w:tcPr>
            <w:tcW w:w="1087" w:type="dxa"/>
          </w:tcPr>
          <w:p w14:paraId="59342E02" w14:textId="008C3D20" w:rsidR="0020430D" w:rsidRPr="0020430D" w:rsidRDefault="0020430D" w:rsidP="0020430D">
            <w:pPr>
              <w:rPr>
                <w:b/>
                <w:bCs/>
              </w:rPr>
            </w:pPr>
            <w:r>
              <w:rPr>
                <w:b/>
                <w:bCs/>
              </w:rPr>
              <w:t>Average</w:t>
            </w:r>
          </w:p>
        </w:tc>
        <w:tc>
          <w:tcPr>
            <w:tcW w:w="1135" w:type="dxa"/>
            <w:noWrap/>
            <w:hideMark/>
          </w:tcPr>
          <w:p w14:paraId="3859C10F" w14:textId="0C9F600B" w:rsidR="0020430D" w:rsidRPr="0020430D" w:rsidRDefault="0020430D" w:rsidP="0020430D">
            <w:pPr>
              <w:rPr>
                <w:b/>
                <w:bCs/>
              </w:rPr>
            </w:pPr>
            <w:r w:rsidRPr="0020430D">
              <w:rPr>
                <w:b/>
                <w:bCs/>
              </w:rPr>
              <w:t>6.022409</w:t>
            </w:r>
          </w:p>
        </w:tc>
        <w:tc>
          <w:tcPr>
            <w:tcW w:w="1135" w:type="dxa"/>
            <w:noWrap/>
            <w:hideMark/>
          </w:tcPr>
          <w:p w14:paraId="66501ED5" w14:textId="77777777" w:rsidR="0020430D" w:rsidRPr="0020430D" w:rsidRDefault="0020430D" w:rsidP="0020430D">
            <w:pPr>
              <w:rPr>
                <w:b/>
                <w:bCs/>
              </w:rPr>
            </w:pPr>
            <w:r w:rsidRPr="0020430D">
              <w:rPr>
                <w:b/>
                <w:bCs/>
              </w:rPr>
              <w:t>5.273705</w:t>
            </w:r>
          </w:p>
        </w:tc>
        <w:tc>
          <w:tcPr>
            <w:tcW w:w="1135" w:type="dxa"/>
            <w:noWrap/>
            <w:hideMark/>
          </w:tcPr>
          <w:p w14:paraId="2ABBCF09" w14:textId="77777777" w:rsidR="0020430D" w:rsidRPr="0020430D" w:rsidRDefault="0020430D" w:rsidP="0020430D">
            <w:pPr>
              <w:rPr>
                <w:b/>
                <w:bCs/>
              </w:rPr>
            </w:pPr>
            <w:r w:rsidRPr="0020430D">
              <w:rPr>
                <w:b/>
                <w:bCs/>
              </w:rPr>
              <w:t>6.088199</w:t>
            </w:r>
          </w:p>
        </w:tc>
        <w:tc>
          <w:tcPr>
            <w:tcW w:w="1135" w:type="dxa"/>
            <w:noWrap/>
            <w:hideMark/>
          </w:tcPr>
          <w:p w14:paraId="02025734" w14:textId="77777777" w:rsidR="0020430D" w:rsidRPr="0020430D" w:rsidRDefault="0020430D" w:rsidP="0020430D">
            <w:pPr>
              <w:rPr>
                <w:b/>
                <w:bCs/>
              </w:rPr>
            </w:pPr>
            <w:r w:rsidRPr="0020430D">
              <w:rPr>
                <w:b/>
                <w:bCs/>
              </w:rPr>
              <w:t>5.771823</w:t>
            </w:r>
          </w:p>
        </w:tc>
        <w:tc>
          <w:tcPr>
            <w:tcW w:w="1135" w:type="dxa"/>
            <w:noWrap/>
            <w:hideMark/>
          </w:tcPr>
          <w:p w14:paraId="2ED80B95" w14:textId="77777777" w:rsidR="0020430D" w:rsidRPr="0020430D" w:rsidRDefault="0020430D" w:rsidP="0020430D">
            <w:pPr>
              <w:rPr>
                <w:b/>
                <w:bCs/>
              </w:rPr>
            </w:pPr>
            <w:r w:rsidRPr="0020430D">
              <w:rPr>
                <w:b/>
                <w:bCs/>
              </w:rPr>
              <w:t>5.546791</w:t>
            </w:r>
          </w:p>
        </w:tc>
        <w:tc>
          <w:tcPr>
            <w:tcW w:w="1135" w:type="dxa"/>
            <w:noWrap/>
            <w:hideMark/>
          </w:tcPr>
          <w:p w14:paraId="3141149F" w14:textId="77777777" w:rsidR="0020430D" w:rsidRPr="0020430D" w:rsidRDefault="0020430D" w:rsidP="0020430D">
            <w:pPr>
              <w:rPr>
                <w:b/>
                <w:bCs/>
              </w:rPr>
            </w:pPr>
            <w:r w:rsidRPr="0020430D">
              <w:rPr>
                <w:b/>
                <w:bCs/>
              </w:rPr>
              <w:t>6.265043</w:t>
            </w:r>
          </w:p>
        </w:tc>
        <w:tc>
          <w:tcPr>
            <w:tcW w:w="1135" w:type="dxa"/>
            <w:noWrap/>
            <w:hideMark/>
          </w:tcPr>
          <w:p w14:paraId="28C0D8CD" w14:textId="77777777" w:rsidR="0020430D" w:rsidRPr="0020430D" w:rsidRDefault="0020430D" w:rsidP="0020430D">
            <w:pPr>
              <w:rPr>
                <w:b/>
                <w:bCs/>
              </w:rPr>
            </w:pPr>
            <w:r w:rsidRPr="0020430D">
              <w:rPr>
                <w:b/>
                <w:bCs/>
              </w:rPr>
              <w:t>6.11723</w:t>
            </w:r>
          </w:p>
        </w:tc>
        <w:tc>
          <w:tcPr>
            <w:tcW w:w="1135" w:type="dxa"/>
            <w:noWrap/>
            <w:hideMark/>
          </w:tcPr>
          <w:p w14:paraId="0949FD6D" w14:textId="77777777" w:rsidR="0020430D" w:rsidRPr="0020430D" w:rsidRDefault="0020430D" w:rsidP="0020430D">
            <w:pPr>
              <w:rPr>
                <w:b/>
                <w:bCs/>
              </w:rPr>
            </w:pPr>
            <w:r w:rsidRPr="0020430D">
              <w:rPr>
                <w:b/>
                <w:bCs/>
              </w:rPr>
              <w:t>6.259236</w:t>
            </w:r>
          </w:p>
        </w:tc>
        <w:tc>
          <w:tcPr>
            <w:tcW w:w="1135" w:type="dxa"/>
            <w:noWrap/>
            <w:hideMark/>
          </w:tcPr>
          <w:p w14:paraId="768C06FA" w14:textId="77777777" w:rsidR="0020430D" w:rsidRPr="0020430D" w:rsidRDefault="0020430D" w:rsidP="0020430D">
            <w:pPr>
              <w:rPr>
                <w:b/>
                <w:bCs/>
              </w:rPr>
            </w:pPr>
            <w:r w:rsidRPr="0020430D">
              <w:rPr>
                <w:b/>
                <w:bCs/>
              </w:rPr>
              <w:t>5.829685</w:t>
            </w:r>
          </w:p>
        </w:tc>
        <w:tc>
          <w:tcPr>
            <w:tcW w:w="1135" w:type="dxa"/>
            <w:noWrap/>
            <w:hideMark/>
          </w:tcPr>
          <w:p w14:paraId="74F4907D" w14:textId="77777777" w:rsidR="0020430D" w:rsidRPr="0020430D" w:rsidRDefault="0020430D" w:rsidP="0020430D">
            <w:pPr>
              <w:rPr>
                <w:b/>
                <w:bCs/>
              </w:rPr>
            </w:pPr>
            <w:r w:rsidRPr="0020430D">
              <w:rPr>
                <w:b/>
                <w:bCs/>
              </w:rPr>
              <w:t>6.37163</w:t>
            </w:r>
          </w:p>
        </w:tc>
      </w:tr>
    </w:tbl>
    <w:p w14:paraId="71F2245C" w14:textId="5FDB2E08" w:rsidR="0020430D" w:rsidRDefault="00A51E78" w:rsidP="00DD05AD">
      <w:r>
        <w:lastRenderedPageBreak/>
        <w:t>Raw data for Section 4.4.2.3 with 7 active nodes</w:t>
      </w:r>
    </w:p>
    <w:p w14:paraId="2F9654DE" w14:textId="343AA4AE" w:rsidR="00A51E78" w:rsidRDefault="00A51E78" w:rsidP="00DD05AD">
      <w:r>
        <w:t>1</w:t>
      </w:r>
      <w:r w:rsidRPr="00A51E78">
        <w:rPr>
          <w:vertAlign w:val="superscript"/>
        </w:rPr>
        <w:t>st</w:t>
      </w:r>
      <w:r>
        <w:t xml:space="preserve"> Node</w:t>
      </w:r>
    </w:p>
    <w:tbl>
      <w:tblPr>
        <w:tblStyle w:val="TableGrid"/>
        <w:tblW w:w="0" w:type="auto"/>
        <w:tblLook w:val="04A0" w:firstRow="1" w:lastRow="0" w:firstColumn="1" w:lastColumn="0" w:noHBand="0" w:noVBand="1"/>
      </w:tblPr>
      <w:tblGrid>
        <w:gridCol w:w="1193"/>
        <w:gridCol w:w="1193"/>
        <w:gridCol w:w="1193"/>
        <w:gridCol w:w="1193"/>
        <w:gridCol w:w="1193"/>
        <w:gridCol w:w="1193"/>
        <w:gridCol w:w="1193"/>
        <w:gridCol w:w="1193"/>
        <w:gridCol w:w="1193"/>
        <w:gridCol w:w="1193"/>
      </w:tblGrid>
      <w:tr w:rsidR="00A51E78" w:rsidRPr="00A51E78" w14:paraId="4EE045EB" w14:textId="77777777" w:rsidTr="00A51E78">
        <w:trPr>
          <w:trHeight w:val="261"/>
        </w:trPr>
        <w:tc>
          <w:tcPr>
            <w:tcW w:w="1193" w:type="dxa"/>
            <w:noWrap/>
            <w:hideMark/>
          </w:tcPr>
          <w:p w14:paraId="340749AF" w14:textId="77777777" w:rsidR="00A51E78" w:rsidRPr="00A51E78" w:rsidRDefault="00A51E78" w:rsidP="00A51E78">
            <w:r w:rsidRPr="00A51E78">
              <w:t>Tx01</w:t>
            </w:r>
          </w:p>
        </w:tc>
        <w:tc>
          <w:tcPr>
            <w:tcW w:w="1193" w:type="dxa"/>
            <w:noWrap/>
            <w:hideMark/>
          </w:tcPr>
          <w:p w14:paraId="16A28E9A" w14:textId="77777777" w:rsidR="00A51E78" w:rsidRPr="00A51E78" w:rsidRDefault="00A51E78" w:rsidP="00A51E78">
            <w:r w:rsidRPr="00A51E78">
              <w:t>Tx02</w:t>
            </w:r>
          </w:p>
        </w:tc>
        <w:tc>
          <w:tcPr>
            <w:tcW w:w="1193" w:type="dxa"/>
            <w:noWrap/>
            <w:hideMark/>
          </w:tcPr>
          <w:p w14:paraId="75455D1E" w14:textId="77777777" w:rsidR="00A51E78" w:rsidRPr="00A51E78" w:rsidRDefault="00A51E78" w:rsidP="00A51E78">
            <w:r w:rsidRPr="00A51E78">
              <w:t>Tx03</w:t>
            </w:r>
          </w:p>
        </w:tc>
        <w:tc>
          <w:tcPr>
            <w:tcW w:w="1193" w:type="dxa"/>
            <w:noWrap/>
            <w:hideMark/>
          </w:tcPr>
          <w:p w14:paraId="01124A6D" w14:textId="77777777" w:rsidR="00A51E78" w:rsidRPr="00A51E78" w:rsidRDefault="00A51E78" w:rsidP="00A51E78">
            <w:r w:rsidRPr="00A51E78">
              <w:t>Tx04</w:t>
            </w:r>
          </w:p>
        </w:tc>
        <w:tc>
          <w:tcPr>
            <w:tcW w:w="1193" w:type="dxa"/>
            <w:noWrap/>
            <w:hideMark/>
          </w:tcPr>
          <w:p w14:paraId="35BDFB42" w14:textId="77777777" w:rsidR="00A51E78" w:rsidRPr="00A51E78" w:rsidRDefault="00A51E78" w:rsidP="00A51E78">
            <w:r w:rsidRPr="00A51E78">
              <w:t>Tx05</w:t>
            </w:r>
          </w:p>
        </w:tc>
        <w:tc>
          <w:tcPr>
            <w:tcW w:w="1193" w:type="dxa"/>
            <w:noWrap/>
            <w:hideMark/>
          </w:tcPr>
          <w:p w14:paraId="545CEDA4" w14:textId="77777777" w:rsidR="00A51E78" w:rsidRPr="00A51E78" w:rsidRDefault="00A51E78" w:rsidP="00A51E78">
            <w:r w:rsidRPr="00A51E78">
              <w:t>Tx06</w:t>
            </w:r>
          </w:p>
        </w:tc>
        <w:tc>
          <w:tcPr>
            <w:tcW w:w="1193" w:type="dxa"/>
            <w:noWrap/>
            <w:hideMark/>
          </w:tcPr>
          <w:p w14:paraId="0C1589A4" w14:textId="77777777" w:rsidR="00A51E78" w:rsidRPr="00A51E78" w:rsidRDefault="00A51E78" w:rsidP="00A51E78">
            <w:r w:rsidRPr="00A51E78">
              <w:t>Tx07</w:t>
            </w:r>
          </w:p>
        </w:tc>
        <w:tc>
          <w:tcPr>
            <w:tcW w:w="1193" w:type="dxa"/>
            <w:noWrap/>
            <w:hideMark/>
          </w:tcPr>
          <w:p w14:paraId="314E22FC" w14:textId="77777777" w:rsidR="00A51E78" w:rsidRPr="00A51E78" w:rsidRDefault="00A51E78" w:rsidP="00A51E78">
            <w:r w:rsidRPr="00A51E78">
              <w:t>Tx08</w:t>
            </w:r>
          </w:p>
        </w:tc>
        <w:tc>
          <w:tcPr>
            <w:tcW w:w="1193" w:type="dxa"/>
            <w:noWrap/>
            <w:hideMark/>
          </w:tcPr>
          <w:p w14:paraId="1DA0DF30" w14:textId="77777777" w:rsidR="00A51E78" w:rsidRPr="00A51E78" w:rsidRDefault="00A51E78" w:rsidP="00A51E78">
            <w:r w:rsidRPr="00A51E78">
              <w:t>Tx09</w:t>
            </w:r>
          </w:p>
        </w:tc>
        <w:tc>
          <w:tcPr>
            <w:tcW w:w="1193" w:type="dxa"/>
            <w:noWrap/>
            <w:hideMark/>
          </w:tcPr>
          <w:p w14:paraId="3F9EEC69" w14:textId="77777777" w:rsidR="00A51E78" w:rsidRPr="00A51E78" w:rsidRDefault="00A51E78" w:rsidP="00A51E78">
            <w:r w:rsidRPr="00A51E78">
              <w:t>Tx10</w:t>
            </w:r>
          </w:p>
        </w:tc>
      </w:tr>
      <w:tr w:rsidR="00A51E78" w:rsidRPr="00A51E78" w14:paraId="474BFFE8" w14:textId="77777777" w:rsidTr="00A51E78">
        <w:trPr>
          <w:trHeight w:val="261"/>
        </w:trPr>
        <w:tc>
          <w:tcPr>
            <w:tcW w:w="1193" w:type="dxa"/>
            <w:noWrap/>
            <w:hideMark/>
          </w:tcPr>
          <w:p w14:paraId="0CE7370B" w14:textId="77777777" w:rsidR="00A51E78" w:rsidRPr="00A51E78" w:rsidRDefault="00A51E78" w:rsidP="00A51E78">
            <w:r w:rsidRPr="00A51E78">
              <w:t>6.156735</w:t>
            </w:r>
          </w:p>
        </w:tc>
        <w:tc>
          <w:tcPr>
            <w:tcW w:w="1193" w:type="dxa"/>
            <w:noWrap/>
            <w:hideMark/>
          </w:tcPr>
          <w:p w14:paraId="1D375F57" w14:textId="77777777" w:rsidR="00A51E78" w:rsidRPr="00A51E78" w:rsidRDefault="00A51E78" w:rsidP="00A51E78">
            <w:r w:rsidRPr="00A51E78">
              <w:t>8.636554</w:t>
            </w:r>
          </w:p>
        </w:tc>
        <w:tc>
          <w:tcPr>
            <w:tcW w:w="1193" w:type="dxa"/>
            <w:noWrap/>
            <w:hideMark/>
          </w:tcPr>
          <w:p w14:paraId="705144E0" w14:textId="77777777" w:rsidR="00A51E78" w:rsidRPr="00A51E78" w:rsidRDefault="00A51E78" w:rsidP="00A51E78">
            <w:r w:rsidRPr="00A51E78">
              <w:t>6.208585</w:t>
            </w:r>
          </w:p>
        </w:tc>
        <w:tc>
          <w:tcPr>
            <w:tcW w:w="1193" w:type="dxa"/>
            <w:noWrap/>
            <w:hideMark/>
          </w:tcPr>
          <w:p w14:paraId="78CC2F05" w14:textId="77777777" w:rsidR="00A51E78" w:rsidRPr="00A51E78" w:rsidRDefault="00A51E78" w:rsidP="00A51E78">
            <w:r w:rsidRPr="00A51E78">
              <w:t>7.658495</w:t>
            </w:r>
          </w:p>
        </w:tc>
        <w:tc>
          <w:tcPr>
            <w:tcW w:w="1193" w:type="dxa"/>
            <w:noWrap/>
            <w:hideMark/>
          </w:tcPr>
          <w:p w14:paraId="4C34D784" w14:textId="77777777" w:rsidR="00A51E78" w:rsidRPr="00A51E78" w:rsidRDefault="00A51E78" w:rsidP="00A51E78">
            <w:r w:rsidRPr="00A51E78">
              <w:t>10.17554</w:t>
            </w:r>
          </w:p>
        </w:tc>
        <w:tc>
          <w:tcPr>
            <w:tcW w:w="1193" w:type="dxa"/>
            <w:noWrap/>
            <w:hideMark/>
          </w:tcPr>
          <w:p w14:paraId="223CB0CE" w14:textId="77777777" w:rsidR="00A51E78" w:rsidRPr="00A51E78" w:rsidRDefault="00A51E78" w:rsidP="00A51E78">
            <w:r w:rsidRPr="00A51E78">
              <w:t>6.782309</w:t>
            </w:r>
          </w:p>
        </w:tc>
        <w:tc>
          <w:tcPr>
            <w:tcW w:w="1193" w:type="dxa"/>
            <w:noWrap/>
            <w:hideMark/>
          </w:tcPr>
          <w:p w14:paraId="0D579E1D" w14:textId="77777777" w:rsidR="00A51E78" w:rsidRPr="00A51E78" w:rsidRDefault="00A51E78" w:rsidP="00A51E78">
            <w:r w:rsidRPr="00A51E78">
              <w:t>8.446497</w:t>
            </w:r>
          </w:p>
        </w:tc>
        <w:tc>
          <w:tcPr>
            <w:tcW w:w="1193" w:type="dxa"/>
            <w:noWrap/>
            <w:hideMark/>
          </w:tcPr>
          <w:p w14:paraId="755978C0" w14:textId="77777777" w:rsidR="00A51E78" w:rsidRPr="00A51E78" w:rsidRDefault="00A51E78" w:rsidP="00A51E78">
            <w:r w:rsidRPr="00A51E78">
              <w:t>8.685504</w:t>
            </w:r>
          </w:p>
        </w:tc>
        <w:tc>
          <w:tcPr>
            <w:tcW w:w="1193" w:type="dxa"/>
            <w:noWrap/>
            <w:hideMark/>
          </w:tcPr>
          <w:p w14:paraId="047A6320" w14:textId="77777777" w:rsidR="00A51E78" w:rsidRPr="00A51E78" w:rsidRDefault="00A51E78" w:rsidP="00A51E78">
            <w:r w:rsidRPr="00A51E78">
              <w:t>37.18996</w:t>
            </w:r>
          </w:p>
        </w:tc>
        <w:tc>
          <w:tcPr>
            <w:tcW w:w="1193" w:type="dxa"/>
            <w:noWrap/>
            <w:hideMark/>
          </w:tcPr>
          <w:p w14:paraId="66398263" w14:textId="77777777" w:rsidR="00A51E78" w:rsidRPr="00A51E78" w:rsidRDefault="00A51E78" w:rsidP="00A51E78">
            <w:r w:rsidRPr="00A51E78">
              <w:t>5.137619</w:t>
            </w:r>
          </w:p>
        </w:tc>
      </w:tr>
      <w:tr w:rsidR="00A51E78" w:rsidRPr="00A51E78" w14:paraId="2225BFA0" w14:textId="77777777" w:rsidTr="00A51E78">
        <w:trPr>
          <w:trHeight w:val="261"/>
        </w:trPr>
        <w:tc>
          <w:tcPr>
            <w:tcW w:w="1193" w:type="dxa"/>
            <w:noWrap/>
            <w:hideMark/>
          </w:tcPr>
          <w:p w14:paraId="49A54F5B" w14:textId="77777777" w:rsidR="00A51E78" w:rsidRPr="00A51E78" w:rsidRDefault="00A51E78" w:rsidP="00A51E78">
            <w:r w:rsidRPr="00A51E78">
              <w:t>5.56816</w:t>
            </w:r>
          </w:p>
        </w:tc>
        <w:tc>
          <w:tcPr>
            <w:tcW w:w="1193" w:type="dxa"/>
            <w:noWrap/>
            <w:hideMark/>
          </w:tcPr>
          <w:p w14:paraId="65E23B5C" w14:textId="77777777" w:rsidR="00A51E78" w:rsidRPr="00A51E78" w:rsidRDefault="00A51E78" w:rsidP="00A51E78">
            <w:r w:rsidRPr="00A51E78">
              <w:t>8.423783</w:t>
            </w:r>
          </w:p>
        </w:tc>
        <w:tc>
          <w:tcPr>
            <w:tcW w:w="1193" w:type="dxa"/>
            <w:noWrap/>
            <w:hideMark/>
          </w:tcPr>
          <w:p w14:paraId="330C2871" w14:textId="77777777" w:rsidR="00A51E78" w:rsidRPr="00A51E78" w:rsidRDefault="00A51E78" w:rsidP="00A51E78">
            <w:r w:rsidRPr="00A51E78">
              <w:t>7.550394</w:t>
            </w:r>
          </w:p>
        </w:tc>
        <w:tc>
          <w:tcPr>
            <w:tcW w:w="1193" w:type="dxa"/>
            <w:noWrap/>
            <w:hideMark/>
          </w:tcPr>
          <w:p w14:paraId="74783FBA" w14:textId="77777777" w:rsidR="00A51E78" w:rsidRPr="00A51E78" w:rsidRDefault="00A51E78" w:rsidP="00A51E78">
            <w:r w:rsidRPr="00A51E78">
              <w:t>3.375108</w:t>
            </w:r>
          </w:p>
        </w:tc>
        <w:tc>
          <w:tcPr>
            <w:tcW w:w="1193" w:type="dxa"/>
            <w:noWrap/>
            <w:hideMark/>
          </w:tcPr>
          <w:p w14:paraId="4431CA1E" w14:textId="77777777" w:rsidR="00A51E78" w:rsidRPr="00A51E78" w:rsidRDefault="00A51E78" w:rsidP="00A51E78">
            <w:r w:rsidRPr="00A51E78">
              <w:t>5.938423</w:t>
            </w:r>
          </w:p>
        </w:tc>
        <w:tc>
          <w:tcPr>
            <w:tcW w:w="1193" w:type="dxa"/>
            <w:noWrap/>
            <w:hideMark/>
          </w:tcPr>
          <w:p w14:paraId="4523AB01" w14:textId="77777777" w:rsidR="00A51E78" w:rsidRPr="00A51E78" w:rsidRDefault="00A51E78" w:rsidP="00A51E78">
            <w:r w:rsidRPr="00A51E78">
              <w:t>7.388122</w:t>
            </w:r>
          </w:p>
        </w:tc>
        <w:tc>
          <w:tcPr>
            <w:tcW w:w="1193" w:type="dxa"/>
            <w:noWrap/>
            <w:hideMark/>
          </w:tcPr>
          <w:p w14:paraId="0464117F" w14:textId="77777777" w:rsidR="00A51E78" w:rsidRPr="00A51E78" w:rsidRDefault="00A51E78" w:rsidP="00A51E78">
            <w:r w:rsidRPr="00A51E78">
              <w:t>6.855765</w:t>
            </w:r>
          </w:p>
        </w:tc>
        <w:tc>
          <w:tcPr>
            <w:tcW w:w="1193" w:type="dxa"/>
            <w:noWrap/>
            <w:hideMark/>
          </w:tcPr>
          <w:p w14:paraId="0DFFD73C" w14:textId="77777777" w:rsidR="00A51E78" w:rsidRPr="00A51E78" w:rsidRDefault="00A51E78" w:rsidP="00A51E78">
            <w:r w:rsidRPr="00A51E78">
              <w:t>6.431094</w:t>
            </w:r>
          </w:p>
        </w:tc>
        <w:tc>
          <w:tcPr>
            <w:tcW w:w="1193" w:type="dxa"/>
            <w:noWrap/>
            <w:hideMark/>
          </w:tcPr>
          <w:p w14:paraId="2AF0BEB6" w14:textId="77777777" w:rsidR="00A51E78" w:rsidRPr="00A51E78" w:rsidRDefault="00A51E78" w:rsidP="00A51E78">
            <w:r w:rsidRPr="00A51E78">
              <w:t>5.278317</w:t>
            </w:r>
          </w:p>
        </w:tc>
        <w:tc>
          <w:tcPr>
            <w:tcW w:w="1193" w:type="dxa"/>
            <w:noWrap/>
            <w:hideMark/>
          </w:tcPr>
          <w:p w14:paraId="70D12282" w14:textId="77777777" w:rsidR="00A51E78" w:rsidRPr="00A51E78" w:rsidRDefault="00A51E78" w:rsidP="00A51E78">
            <w:r w:rsidRPr="00A51E78">
              <w:t>6.930143</w:t>
            </w:r>
          </w:p>
        </w:tc>
      </w:tr>
      <w:tr w:rsidR="00A51E78" w:rsidRPr="00A51E78" w14:paraId="185475AA" w14:textId="77777777" w:rsidTr="00A51E78">
        <w:trPr>
          <w:trHeight w:val="261"/>
        </w:trPr>
        <w:tc>
          <w:tcPr>
            <w:tcW w:w="1193" w:type="dxa"/>
            <w:noWrap/>
            <w:hideMark/>
          </w:tcPr>
          <w:p w14:paraId="1D353445" w14:textId="77777777" w:rsidR="00A51E78" w:rsidRPr="00A51E78" w:rsidRDefault="00A51E78" w:rsidP="00A51E78">
            <w:r w:rsidRPr="00A51E78">
              <w:t>4.822655</w:t>
            </w:r>
          </w:p>
        </w:tc>
        <w:tc>
          <w:tcPr>
            <w:tcW w:w="1193" w:type="dxa"/>
            <w:noWrap/>
            <w:hideMark/>
          </w:tcPr>
          <w:p w14:paraId="1D22F80F" w14:textId="77777777" w:rsidR="00A51E78" w:rsidRPr="00A51E78" w:rsidRDefault="00A51E78" w:rsidP="00A51E78">
            <w:r w:rsidRPr="00A51E78">
              <w:t>7.269939</w:t>
            </w:r>
          </w:p>
        </w:tc>
        <w:tc>
          <w:tcPr>
            <w:tcW w:w="1193" w:type="dxa"/>
            <w:noWrap/>
            <w:hideMark/>
          </w:tcPr>
          <w:p w14:paraId="61932BBE" w14:textId="77777777" w:rsidR="00A51E78" w:rsidRPr="00A51E78" w:rsidRDefault="00A51E78" w:rsidP="00A51E78">
            <w:r w:rsidRPr="00A51E78">
              <w:t>6.567002</w:t>
            </w:r>
          </w:p>
        </w:tc>
        <w:tc>
          <w:tcPr>
            <w:tcW w:w="1193" w:type="dxa"/>
            <w:noWrap/>
            <w:hideMark/>
          </w:tcPr>
          <w:p w14:paraId="6601FF1F" w14:textId="77777777" w:rsidR="00A51E78" w:rsidRPr="00A51E78" w:rsidRDefault="00A51E78" w:rsidP="00A51E78">
            <w:r w:rsidRPr="00A51E78">
              <w:t>7.210126</w:t>
            </w:r>
          </w:p>
        </w:tc>
        <w:tc>
          <w:tcPr>
            <w:tcW w:w="1193" w:type="dxa"/>
            <w:noWrap/>
            <w:hideMark/>
          </w:tcPr>
          <w:p w14:paraId="75A54610" w14:textId="77777777" w:rsidR="00A51E78" w:rsidRPr="00A51E78" w:rsidRDefault="00A51E78" w:rsidP="00A51E78">
            <w:r w:rsidRPr="00A51E78">
              <w:t>5.991954</w:t>
            </w:r>
          </w:p>
        </w:tc>
        <w:tc>
          <w:tcPr>
            <w:tcW w:w="1193" w:type="dxa"/>
            <w:noWrap/>
            <w:hideMark/>
          </w:tcPr>
          <w:p w14:paraId="607DD30A" w14:textId="77777777" w:rsidR="00A51E78" w:rsidRPr="00A51E78" w:rsidRDefault="00A51E78" w:rsidP="00A51E78">
            <w:r w:rsidRPr="00A51E78">
              <w:t>7.459164</w:t>
            </w:r>
          </w:p>
        </w:tc>
        <w:tc>
          <w:tcPr>
            <w:tcW w:w="1193" w:type="dxa"/>
            <w:noWrap/>
            <w:hideMark/>
          </w:tcPr>
          <w:p w14:paraId="561610F4" w14:textId="77777777" w:rsidR="00A51E78" w:rsidRPr="00A51E78" w:rsidRDefault="00A51E78" w:rsidP="00A51E78">
            <w:r w:rsidRPr="00A51E78">
              <w:t>7.195279</w:t>
            </w:r>
          </w:p>
        </w:tc>
        <w:tc>
          <w:tcPr>
            <w:tcW w:w="1193" w:type="dxa"/>
            <w:noWrap/>
            <w:hideMark/>
          </w:tcPr>
          <w:p w14:paraId="2795572E" w14:textId="77777777" w:rsidR="00A51E78" w:rsidRPr="00A51E78" w:rsidRDefault="00A51E78" w:rsidP="00A51E78">
            <w:r w:rsidRPr="00A51E78">
              <w:t>6.771607</w:t>
            </w:r>
          </w:p>
        </w:tc>
        <w:tc>
          <w:tcPr>
            <w:tcW w:w="1193" w:type="dxa"/>
            <w:noWrap/>
            <w:hideMark/>
          </w:tcPr>
          <w:p w14:paraId="273E40D3" w14:textId="77777777" w:rsidR="00A51E78" w:rsidRPr="00A51E78" w:rsidRDefault="00A51E78" w:rsidP="00A51E78">
            <w:r w:rsidRPr="00A51E78">
              <w:t>6.389932</w:t>
            </w:r>
          </w:p>
        </w:tc>
        <w:tc>
          <w:tcPr>
            <w:tcW w:w="1193" w:type="dxa"/>
            <w:noWrap/>
            <w:hideMark/>
          </w:tcPr>
          <w:p w14:paraId="1A49B293" w14:textId="77777777" w:rsidR="00A51E78" w:rsidRPr="00A51E78" w:rsidRDefault="00A51E78" w:rsidP="00A51E78">
            <w:r w:rsidRPr="00A51E78">
              <w:t>8.309827</w:t>
            </w:r>
          </w:p>
        </w:tc>
      </w:tr>
      <w:tr w:rsidR="00A51E78" w:rsidRPr="00A51E78" w14:paraId="258A17BD" w14:textId="77777777" w:rsidTr="00A51E78">
        <w:trPr>
          <w:trHeight w:val="261"/>
        </w:trPr>
        <w:tc>
          <w:tcPr>
            <w:tcW w:w="1193" w:type="dxa"/>
            <w:noWrap/>
            <w:hideMark/>
          </w:tcPr>
          <w:p w14:paraId="7B32C070" w14:textId="77777777" w:rsidR="00A51E78" w:rsidRPr="00A51E78" w:rsidRDefault="00A51E78" w:rsidP="00A51E78">
            <w:r w:rsidRPr="00A51E78">
              <w:t>4.266415</w:t>
            </w:r>
          </w:p>
        </w:tc>
        <w:tc>
          <w:tcPr>
            <w:tcW w:w="1193" w:type="dxa"/>
            <w:noWrap/>
            <w:hideMark/>
          </w:tcPr>
          <w:p w14:paraId="650D860A" w14:textId="77777777" w:rsidR="00A51E78" w:rsidRPr="00A51E78" w:rsidRDefault="00A51E78" w:rsidP="00A51E78">
            <w:r w:rsidRPr="00A51E78">
              <w:t>7.741778</w:t>
            </w:r>
          </w:p>
        </w:tc>
        <w:tc>
          <w:tcPr>
            <w:tcW w:w="1193" w:type="dxa"/>
            <w:noWrap/>
            <w:hideMark/>
          </w:tcPr>
          <w:p w14:paraId="52DC297D" w14:textId="77777777" w:rsidR="00A51E78" w:rsidRPr="00A51E78" w:rsidRDefault="00A51E78" w:rsidP="00A51E78">
            <w:r w:rsidRPr="00A51E78">
              <w:t>2.152551</w:t>
            </w:r>
          </w:p>
        </w:tc>
        <w:tc>
          <w:tcPr>
            <w:tcW w:w="1193" w:type="dxa"/>
            <w:noWrap/>
            <w:hideMark/>
          </w:tcPr>
          <w:p w14:paraId="633083EA" w14:textId="77777777" w:rsidR="00A51E78" w:rsidRPr="00A51E78" w:rsidRDefault="00A51E78" w:rsidP="00A51E78">
            <w:r w:rsidRPr="00A51E78">
              <w:t>7.500981</w:t>
            </w:r>
          </w:p>
        </w:tc>
        <w:tc>
          <w:tcPr>
            <w:tcW w:w="1193" w:type="dxa"/>
            <w:noWrap/>
            <w:hideMark/>
          </w:tcPr>
          <w:p w14:paraId="57418A3D" w14:textId="77777777" w:rsidR="00A51E78" w:rsidRPr="00A51E78" w:rsidRDefault="00A51E78" w:rsidP="00A51E78">
            <w:r w:rsidRPr="00A51E78">
              <w:t>2.576576</w:t>
            </w:r>
          </w:p>
        </w:tc>
        <w:tc>
          <w:tcPr>
            <w:tcW w:w="1193" w:type="dxa"/>
            <w:noWrap/>
            <w:hideMark/>
          </w:tcPr>
          <w:p w14:paraId="08612506" w14:textId="77777777" w:rsidR="00A51E78" w:rsidRPr="00A51E78" w:rsidRDefault="00A51E78" w:rsidP="00A51E78">
            <w:r w:rsidRPr="00A51E78">
              <w:t>6.96675</w:t>
            </w:r>
          </w:p>
        </w:tc>
        <w:tc>
          <w:tcPr>
            <w:tcW w:w="1193" w:type="dxa"/>
            <w:noWrap/>
            <w:hideMark/>
          </w:tcPr>
          <w:p w14:paraId="11D60903" w14:textId="77777777" w:rsidR="00A51E78" w:rsidRPr="00A51E78" w:rsidRDefault="00A51E78" w:rsidP="00A51E78">
            <w:r w:rsidRPr="00A51E78">
              <w:t>5.745021</w:t>
            </w:r>
          </w:p>
        </w:tc>
        <w:tc>
          <w:tcPr>
            <w:tcW w:w="1193" w:type="dxa"/>
            <w:noWrap/>
            <w:hideMark/>
          </w:tcPr>
          <w:p w14:paraId="5B24638C" w14:textId="77777777" w:rsidR="00A51E78" w:rsidRPr="00A51E78" w:rsidRDefault="00A51E78" w:rsidP="00A51E78">
            <w:r w:rsidRPr="00A51E78">
              <w:t>7.256076</w:t>
            </w:r>
          </w:p>
        </w:tc>
        <w:tc>
          <w:tcPr>
            <w:tcW w:w="1193" w:type="dxa"/>
            <w:noWrap/>
            <w:hideMark/>
          </w:tcPr>
          <w:p w14:paraId="1E0BD930" w14:textId="77777777" w:rsidR="00A51E78" w:rsidRPr="00A51E78" w:rsidRDefault="00A51E78" w:rsidP="00A51E78">
            <w:r w:rsidRPr="00A51E78">
              <w:t>8.115372</w:t>
            </w:r>
          </w:p>
        </w:tc>
        <w:tc>
          <w:tcPr>
            <w:tcW w:w="1193" w:type="dxa"/>
            <w:noWrap/>
            <w:hideMark/>
          </w:tcPr>
          <w:p w14:paraId="4797CC6C" w14:textId="77777777" w:rsidR="00A51E78" w:rsidRPr="00A51E78" w:rsidRDefault="00A51E78" w:rsidP="00A51E78">
            <w:r w:rsidRPr="00A51E78">
              <w:t>2.8799</w:t>
            </w:r>
          </w:p>
        </w:tc>
      </w:tr>
      <w:tr w:rsidR="00A51E78" w:rsidRPr="00A51E78" w14:paraId="404EC784" w14:textId="77777777" w:rsidTr="00A51E78">
        <w:trPr>
          <w:trHeight w:val="261"/>
        </w:trPr>
        <w:tc>
          <w:tcPr>
            <w:tcW w:w="1193" w:type="dxa"/>
            <w:noWrap/>
            <w:hideMark/>
          </w:tcPr>
          <w:p w14:paraId="3DBD7298" w14:textId="77777777" w:rsidR="00A51E78" w:rsidRPr="00A51E78" w:rsidRDefault="00A51E78" w:rsidP="00A51E78">
            <w:r w:rsidRPr="00A51E78">
              <w:t>5.634261</w:t>
            </w:r>
          </w:p>
        </w:tc>
        <w:tc>
          <w:tcPr>
            <w:tcW w:w="1193" w:type="dxa"/>
            <w:noWrap/>
            <w:hideMark/>
          </w:tcPr>
          <w:p w14:paraId="27E20F41" w14:textId="77777777" w:rsidR="00A51E78" w:rsidRPr="00A51E78" w:rsidRDefault="00A51E78" w:rsidP="00A51E78">
            <w:r w:rsidRPr="00A51E78">
              <w:t>7.852192</w:t>
            </w:r>
          </w:p>
        </w:tc>
        <w:tc>
          <w:tcPr>
            <w:tcW w:w="1193" w:type="dxa"/>
            <w:noWrap/>
            <w:hideMark/>
          </w:tcPr>
          <w:p w14:paraId="267008E1" w14:textId="77777777" w:rsidR="00A51E78" w:rsidRPr="00A51E78" w:rsidRDefault="00A51E78" w:rsidP="00A51E78">
            <w:r w:rsidRPr="00A51E78">
              <w:t>7.432676</w:t>
            </w:r>
          </w:p>
        </w:tc>
        <w:tc>
          <w:tcPr>
            <w:tcW w:w="1193" w:type="dxa"/>
            <w:noWrap/>
            <w:hideMark/>
          </w:tcPr>
          <w:p w14:paraId="33117888" w14:textId="77777777" w:rsidR="00A51E78" w:rsidRPr="00A51E78" w:rsidRDefault="00A51E78" w:rsidP="00A51E78">
            <w:r w:rsidRPr="00A51E78">
              <w:t>6.408233</w:t>
            </w:r>
          </w:p>
        </w:tc>
        <w:tc>
          <w:tcPr>
            <w:tcW w:w="1193" w:type="dxa"/>
            <w:noWrap/>
            <w:hideMark/>
          </w:tcPr>
          <w:p w14:paraId="4049B640" w14:textId="77777777" w:rsidR="00A51E78" w:rsidRPr="00A51E78" w:rsidRDefault="00A51E78" w:rsidP="00A51E78">
            <w:r w:rsidRPr="00A51E78">
              <w:t>7.473243</w:t>
            </w:r>
          </w:p>
        </w:tc>
        <w:tc>
          <w:tcPr>
            <w:tcW w:w="1193" w:type="dxa"/>
            <w:noWrap/>
            <w:hideMark/>
          </w:tcPr>
          <w:p w14:paraId="66E17B9B" w14:textId="77777777" w:rsidR="00A51E78" w:rsidRPr="00A51E78" w:rsidRDefault="00A51E78" w:rsidP="00A51E78">
            <w:r w:rsidRPr="00A51E78">
              <w:t>6.572273</w:t>
            </w:r>
          </w:p>
        </w:tc>
        <w:tc>
          <w:tcPr>
            <w:tcW w:w="1193" w:type="dxa"/>
            <w:noWrap/>
            <w:hideMark/>
          </w:tcPr>
          <w:p w14:paraId="734FD8A6" w14:textId="77777777" w:rsidR="00A51E78" w:rsidRPr="00A51E78" w:rsidRDefault="00A51E78" w:rsidP="00A51E78">
            <w:r w:rsidRPr="00A51E78">
              <w:t>6.119251</w:t>
            </w:r>
          </w:p>
        </w:tc>
        <w:tc>
          <w:tcPr>
            <w:tcW w:w="1193" w:type="dxa"/>
            <w:noWrap/>
            <w:hideMark/>
          </w:tcPr>
          <w:p w14:paraId="5937555C" w14:textId="77777777" w:rsidR="00A51E78" w:rsidRPr="00A51E78" w:rsidRDefault="00A51E78" w:rsidP="00A51E78">
            <w:r w:rsidRPr="00A51E78">
              <w:t>2.339185</w:t>
            </w:r>
          </w:p>
        </w:tc>
        <w:tc>
          <w:tcPr>
            <w:tcW w:w="1193" w:type="dxa"/>
            <w:noWrap/>
            <w:hideMark/>
          </w:tcPr>
          <w:p w14:paraId="3AD28A68" w14:textId="77777777" w:rsidR="00A51E78" w:rsidRPr="00A51E78" w:rsidRDefault="00A51E78" w:rsidP="00A51E78">
            <w:r w:rsidRPr="00A51E78">
              <w:t>4.183155</w:t>
            </w:r>
          </w:p>
        </w:tc>
        <w:tc>
          <w:tcPr>
            <w:tcW w:w="1193" w:type="dxa"/>
            <w:noWrap/>
            <w:hideMark/>
          </w:tcPr>
          <w:p w14:paraId="3A148568" w14:textId="77777777" w:rsidR="00A51E78" w:rsidRPr="00A51E78" w:rsidRDefault="00A51E78" w:rsidP="00A51E78">
            <w:r w:rsidRPr="00A51E78">
              <w:t>5.986353</w:t>
            </w:r>
          </w:p>
        </w:tc>
      </w:tr>
      <w:tr w:rsidR="00A51E78" w:rsidRPr="00A51E78" w14:paraId="76B1E6BC" w14:textId="77777777" w:rsidTr="00A51E78">
        <w:trPr>
          <w:trHeight w:val="261"/>
        </w:trPr>
        <w:tc>
          <w:tcPr>
            <w:tcW w:w="1193" w:type="dxa"/>
            <w:noWrap/>
            <w:hideMark/>
          </w:tcPr>
          <w:p w14:paraId="2948D98A" w14:textId="77777777" w:rsidR="00A51E78" w:rsidRPr="00A51E78" w:rsidRDefault="00A51E78" w:rsidP="00A51E78">
            <w:r w:rsidRPr="00A51E78">
              <w:t>6.362324</w:t>
            </w:r>
          </w:p>
        </w:tc>
        <w:tc>
          <w:tcPr>
            <w:tcW w:w="1193" w:type="dxa"/>
            <w:noWrap/>
            <w:hideMark/>
          </w:tcPr>
          <w:p w14:paraId="6ACE3AA7" w14:textId="77777777" w:rsidR="00A51E78" w:rsidRPr="00A51E78" w:rsidRDefault="00A51E78" w:rsidP="00A51E78">
            <w:r w:rsidRPr="00A51E78">
              <w:t>5.403609</w:t>
            </w:r>
          </w:p>
        </w:tc>
        <w:tc>
          <w:tcPr>
            <w:tcW w:w="1193" w:type="dxa"/>
            <w:noWrap/>
            <w:hideMark/>
          </w:tcPr>
          <w:p w14:paraId="04AD095D" w14:textId="77777777" w:rsidR="00A51E78" w:rsidRPr="00A51E78" w:rsidRDefault="00A51E78" w:rsidP="00A51E78">
            <w:r w:rsidRPr="00A51E78">
              <w:t>4.715459</w:t>
            </w:r>
          </w:p>
        </w:tc>
        <w:tc>
          <w:tcPr>
            <w:tcW w:w="1193" w:type="dxa"/>
            <w:noWrap/>
            <w:hideMark/>
          </w:tcPr>
          <w:p w14:paraId="7D4CEF73" w14:textId="77777777" w:rsidR="00A51E78" w:rsidRPr="00A51E78" w:rsidRDefault="00A51E78" w:rsidP="00A51E78">
            <w:r w:rsidRPr="00A51E78">
              <w:t>5.223318</w:t>
            </w:r>
          </w:p>
        </w:tc>
        <w:tc>
          <w:tcPr>
            <w:tcW w:w="1193" w:type="dxa"/>
            <w:noWrap/>
            <w:hideMark/>
          </w:tcPr>
          <w:p w14:paraId="0B8B179A" w14:textId="77777777" w:rsidR="00A51E78" w:rsidRPr="00A51E78" w:rsidRDefault="00A51E78" w:rsidP="00A51E78">
            <w:r w:rsidRPr="00A51E78">
              <w:t>7.238745</w:t>
            </w:r>
          </w:p>
        </w:tc>
        <w:tc>
          <w:tcPr>
            <w:tcW w:w="1193" w:type="dxa"/>
            <w:noWrap/>
            <w:hideMark/>
          </w:tcPr>
          <w:p w14:paraId="72151621" w14:textId="77777777" w:rsidR="00A51E78" w:rsidRPr="00A51E78" w:rsidRDefault="00A51E78" w:rsidP="00A51E78">
            <w:r w:rsidRPr="00A51E78">
              <w:t>7.254771</w:t>
            </w:r>
          </w:p>
        </w:tc>
        <w:tc>
          <w:tcPr>
            <w:tcW w:w="1193" w:type="dxa"/>
            <w:noWrap/>
            <w:hideMark/>
          </w:tcPr>
          <w:p w14:paraId="2DFEF01E" w14:textId="77777777" w:rsidR="00A51E78" w:rsidRPr="00A51E78" w:rsidRDefault="00A51E78" w:rsidP="00A51E78">
            <w:r w:rsidRPr="00A51E78">
              <w:t>5.356058</w:t>
            </w:r>
          </w:p>
        </w:tc>
        <w:tc>
          <w:tcPr>
            <w:tcW w:w="1193" w:type="dxa"/>
            <w:noWrap/>
            <w:hideMark/>
          </w:tcPr>
          <w:p w14:paraId="284E79C1" w14:textId="77777777" w:rsidR="00A51E78" w:rsidRPr="00A51E78" w:rsidRDefault="00A51E78" w:rsidP="00A51E78">
            <w:r w:rsidRPr="00A51E78">
              <w:t>8.605071</w:t>
            </w:r>
          </w:p>
        </w:tc>
        <w:tc>
          <w:tcPr>
            <w:tcW w:w="1193" w:type="dxa"/>
            <w:noWrap/>
            <w:hideMark/>
          </w:tcPr>
          <w:p w14:paraId="65A1A632" w14:textId="77777777" w:rsidR="00A51E78" w:rsidRPr="00A51E78" w:rsidRDefault="00A51E78" w:rsidP="00A51E78">
            <w:r w:rsidRPr="00A51E78">
              <w:t>6.558008</w:t>
            </w:r>
          </w:p>
        </w:tc>
        <w:tc>
          <w:tcPr>
            <w:tcW w:w="1193" w:type="dxa"/>
            <w:noWrap/>
            <w:hideMark/>
          </w:tcPr>
          <w:p w14:paraId="0571B824" w14:textId="77777777" w:rsidR="00A51E78" w:rsidRPr="00A51E78" w:rsidRDefault="00A51E78" w:rsidP="00A51E78">
            <w:r w:rsidRPr="00A51E78">
              <w:t>6.827084</w:t>
            </w:r>
          </w:p>
        </w:tc>
      </w:tr>
      <w:tr w:rsidR="00A51E78" w:rsidRPr="00A51E78" w14:paraId="38DB8928" w14:textId="77777777" w:rsidTr="00A51E78">
        <w:trPr>
          <w:trHeight w:val="261"/>
        </w:trPr>
        <w:tc>
          <w:tcPr>
            <w:tcW w:w="1193" w:type="dxa"/>
            <w:noWrap/>
            <w:hideMark/>
          </w:tcPr>
          <w:p w14:paraId="21EDBA34" w14:textId="77777777" w:rsidR="00A51E78" w:rsidRPr="00A51E78" w:rsidRDefault="00A51E78" w:rsidP="00A51E78">
            <w:r w:rsidRPr="00A51E78">
              <w:t>4.759757</w:t>
            </w:r>
          </w:p>
        </w:tc>
        <w:tc>
          <w:tcPr>
            <w:tcW w:w="1193" w:type="dxa"/>
            <w:noWrap/>
            <w:hideMark/>
          </w:tcPr>
          <w:p w14:paraId="380D12C4" w14:textId="77777777" w:rsidR="00A51E78" w:rsidRPr="00A51E78" w:rsidRDefault="00A51E78" w:rsidP="00A51E78">
            <w:r w:rsidRPr="00A51E78">
              <w:t>7.331461</w:t>
            </w:r>
          </w:p>
        </w:tc>
        <w:tc>
          <w:tcPr>
            <w:tcW w:w="1193" w:type="dxa"/>
            <w:noWrap/>
            <w:hideMark/>
          </w:tcPr>
          <w:p w14:paraId="6895B3AE" w14:textId="77777777" w:rsidR="00A51E78" w:rsidRPr="00A51E78" w:rsidRDefault="00A51E78" w:rsidP="00A51E78">
            <w:r w:rsidRPr="00A51E78">
              <w:t>4.62882</w:t>
            </w:r>
          </w:p>
        </w:tc>
        <w:tc>
          <w:tcPr>
            <w:tcW w:w="1193" w:type="dxa"/>
            <w:noWrap/>
            <w:hideMark/>
          </w:tcPr>
          <w:p w14:paraId="521B092E" w14:textId="77777777" w:rsidR="00A51E78" w:rsidRPr="00A51E78" w:rsidRDefault="00A51E78" w:rsidP="00A51E78">
            <w:r w:rsidRPr="00A51E78">
              <w:t>7.55669</w:t>
            </w:r>
          </w:p>
        </w:tc>
        <w:tc>
          <w:tcPr>
            <w:tcW w:w="1193" w:type="dxa"/>
            <w:noWrap/>
            <w:hideMark/>
          </w:tcPr>
          <w:p w14:paraId="723C03EC" w14:textId="77777777" w:rsidR="00A51E78" w:rsidRPr="00A51E78" w:rsidRDefault="00A51E78" w:rsidP="00A51E78">
            <w:r w:rsidRPr="00A51E78">
              <w:t>7.101153</w:t>
            </w:r>
          </w:p>
        </w:tc>
        <w:tc>
          <w:tcPr>
            <w:tcW w:w="1193" w:type="dxa"/>
            <w:noWrap/>
            <w:hideMark/>
          </w:tcPr>
          <w:p w14:paraId="036F6940" w14:textId="77777777" w:rsidR="00A51E78" w:rsidRPr="00A51E78" w:rsidRDefault="00A51E78" w:rsidP="00A51E78">
            <w:r w:rsidRPr="00A51E78">
              <w:t>7.26637</w:t>
            </w:r>
          </w:p>
        </w:tc>
        <w:tc>
          <w:tcPr>
            <w:tcW w:w="1193" w:type="dxa"/>
            <w:noWrap/>
            <w:hideMark/>
          </w:tcPr>
          <w:p w14:paraId="6425811B" w14:textId="77777777" w:rsidR="00A51E78" w:rsidRPr="00A51E78" w:rsidRDefault="00A51E78" w:rsidP="00A51E78">
            <w:r w:rsidRPr="00A51E78">
              <w:t>6.752975</w:t>
            </w:r>
          </w:p>
        </w:tc>
        <w:tc>
          <w:tcPr>
            <w:tcW w:w="1193" w:type="dxa"/>
            <w:noWrap/>
            <w:hideMark/>
          </w:tcPr>
          <w:p w14:paraId="0DD6E63E" w14:textId="77777777" w:rsidR="00A51E78" w:rsidRPr="00A51E78" w:rsidRDefault="00A51E78" w:rsidP="00A51E78">
            <w:r w:rsidRPr="00A51E78">
              <w:t>5.924426</w:t>
            </w:r>
          </w:p>
        </w:tc>
        <w:tc>
          <w:tcPr>
            <w:tcW w:w="1193" w:type="dxa"/>
            <w:noWrap/>
            <w:hideMark/>
          </w:tcPr>
          <w:p w14:paraId="084B8E8D" w14:textId="77777777" w:rsidR="00A51E78" w:rsidRPr="00A51E78" w:rsidRDefault="00A51E78" w:rsidP="00A51E78">
            <w:r w:rsidRPr="00A51E78">
              <w:t>7.557353</w:t>
            </w:r>
          </w:p>
        </w:tc>
        <w:tc>
          <w:tcPr>
            <w:tcW w:w="1193" w:type="dxa"/>
            <w:noWrap/>
            <w:hideMark/>
          </w:tcPr>
          <w:p w14:paraId="55A86946" w14:textId="77777777" w:rsidR="00A51E78" w:rsidRPr="00A51E78" w:rsidRDefault="00A51E78" w:rsidP="00A51E78">
            <w:r w:rsidRPr="00A51E78">
              <w:t>6.737186</w:t>
            </w:r>
          </w:p>
        </w:tc>
      </w:tr>
      <w:tr w:rsidR="00A51E78" w:rsidRPr="00A51E78" w14:paraId="254CC0B5" w14:textId="77777777" w:rsidTr="00A51E78">
        <w:trPr>
          <w:trHeight w:val="261"/>
        </w:trPr>
        <w:tc>
          <w:tcPr>
            <w:tcW w:w="1193" w:type="dxa"/>
            <w:noWrap/>
            <w:hideMark/>
          </w:tcPr>
          <w:p w14:paraId="59299E7E" w14:textId="77777777" w:rsidR="00A51E78" w:rsidRPr="00A51E78" w:rsidRDefault="00A51E78" w:rsidP="00A51E78">
            <w:r w:rsidRPr="00A51E78">
              <w:t>5.29052</w:t>
            </w:r>
          </w:p>
        </w:tc>
        <w:tc>
          <w:tcPr>
            <w:tcW w:w="1193" w:type="dxa"/>
            <w:noWrap/>
            <w:hideMark/>
          </w:tcPr>
          <w:p w14:paraId="2CB2353F" w14:textId="77777777" w:rsidR="00A51E78" w:rsidRPr="00A51E78" w:rsidRDefault="00A51E78" w:rsidP="00A51E78">
            <w:r w:rsidRPr="00A51E78">
              <w:t>7.55689</w:t>
            </w:r>
          </w:p>
        </w:tc>
        <w:tc>
          <w:tcPr>
            <w:tcW w:w="1193" w:type="dxa"/>
            <w:noWrap/>
            <w:hideMark/>
          </w:tcPr>
          <w:p w14:paraId="4BB173D3" w14:textId="77777777" w:rsidR="00A51E78" w:rsidRPr="00A51E78" w:rsidRDefault="00A51E78" w:rsidP="00A51E78">
            <w:r w:rsidRPr="00A51E78">
              <w:t>6.683296</w:t>
            </w:r>
          </w:p>
        </w:tc>
        <w:tc>
          <w:tcPr>
            <w:tcW w:w="1193" w:type="dxa"/>
            <w:noWrap/>
            <w:hideMark/>
          </w:tcPr>
          <w:p w14:paraId="71B5397F" w14:textId="77777777" w:rsidR="00A51E78" w:rsidRPr="00A51E78" w:rsidRDefault="00A51E78" w:rsidP="00A51E78">
            <w:r w:rsidRPr="00A51E78">
              <w:t>7.644746</w:t>
            </w:r>
          </w:p>
        </w:tc>
        <w:tc>
          <w:tcPr>
            <w:tcW w:w="1193" w:type="dxa"/>
            <w:noWrap/>
            <w:hideMark/>
          </w:tcPr>
          <w:p w14:paraId="506BA0CA" w14:textId="77777777" w:rsidR="00A51E78" w:rsidRPr="00A51E78" w:rsidRDefault="00A51E78" w:rsidP="00A51E78">
            <w:r w:rsidRPr="00A51E78">
              <w:t>3.47895</w:t>
            </w:r>
          </w:p>
        </w:tc>
        <w:tc>
          <w:tcPr>
            <w:tcW w:w="1193" w:type="dxa"/>
            <w:noWrap/>
            <w:hideMark/>
          </w:tcPr>
          <w:p w14:paraId="4C0455B3" w14:textId="77777777" w:rsidR="00A51E78" w:rsidRPr="00A51E78" w:rsidRDefault="00A51E78" w:rsidP="00A51E78">
            <w:r w:rsidRPr="00A51E78">
              <w:t>8.367521</w:t>
            </w:r>
          </w:p>
        </w:tc>
        <w:tc>
          <w:tcPr>
            <w:tcW w:w="1193" w:type="dxa"/>
            <w:noWrap/>
            <w:hideMark/>
          </w:tcPr>
          <w:p w14:paraId="5D589894" w14:textId="77777777" w:rsidR="00A51E78" w:rsidRPr="00A51E78" w:rsidRDefault="00A51E78" w:rsidP="00A51E78">
            <w:r w:rsidRPr="00A51E78">
              <w:t>5.922679</w:t>
            </w:r>
          </w:p>
        </w:tc>
        <w:tc>
          <w:tcPr>
            <w:tcW w:w="1193" w:type="dxa"/>
            <w:noWrap/>
            <w:hideMark/>
          </w:tcPr>
          <w:p w14:paraId="2AE25CD4" w14:textId="77777777" w:rsidR="00A51E78" w:rsidRPr="00A51E78" w:rsidRDefault="00A51E78" w:rsidP="00A51E78">
            <w:r w:rsidRPr="00A51E78">
              <w:t>4.760416</w:t>
            </w:r>
          </w:p>
        </w:tc>
        <w:tc>
          <w:tcPr>
            <w:tcW w:w="1193" w:type="dxa"/>
            <w:noWrap/>
            <w:hideMark/>
          </w:tcPr>
          <w:p w14:paraId="490FFC8B" w14:textId="77777777" w:rsidR="00A51E78" w:rsidRPr="00A51E78" w:rsidRDefault="00A51E78" w:rsidP="00A51E78">
            <w:r w:rsidRPr="00A51E78">
              <w:t>7.765911</w:t>
            </w:r>
          </w:p>
        </w:tc>
        <w:tc>
          <w:tcPr>
            <w:tcW w:w="1193" w:type="dxa"/>
            <w:noWrap/>
            <w:hideMark/>
          </w:tcPr>
          <w:p w14:paraId="05583DF0" w14:textId="77777777" w:rsidR="00A51E78" w:rsidRPr="00A51E78" w:rsidRDefault="00A51E78" w:rsidP="00A51E78">
            <w:r w:rsidRPr="00A51E78">
              <w:t>6.991613</w:t>
            </w:r>
          </w:p>
        </w:tc>
      </w:tr>
      <w:tr w:rsidR="00A51E78" w:rsidRPr="00A51E78" w14:paraId="47D89F6F" w14:textId="77777777" w:rsidTr="00A51E78">
        <w:trPr>
          <w:trHeight w:val="261"/>
        </w:trPr>
        <w:tc>
          <w:tcPr>
            <w:tcW w:w="1193" w:type="dxa"/>
            <w:noWrap/>
            <w:hideMark/>
          </w:tcPr>
          <w:p w14:paraId="0C89B327" w14:textId="77777777" w:rsidR="00A51E78" w:rsidRPr="00A51E78" w:rsidRDefault="00A51E78" w:rsidP="00A51E78">
            <w:r w:rsidRPr="00A51E78">
              <w:t>7.327436</w:t>
            </w:r>
          </w:p>
        </w:tc>
        <w:tc>
          <w:tcPr>
            <w:tcW w:w="1193" w:type="dxa"/>
            <w:noWrap/>
            <w:hideMark/>
          </w:tcPr>
          <w:p w14:paraId="19AA9904" w14:textId="77777777" w:rsidR="00A51E78" w:rsidRPr="00A51E78" w:rsidRDefault="00A51E78" w:rsidP="00A51E78">
            <w:r w:rsidRPr="00A51E78">
              <w:t>6.778447</w:t>
            </w:r>
          </w:p>
        </w:tc>
        <w:tc>
          <w:tcPr>
            <w:tcW w:w="1193" w:type="dxa"/>
            <w:noWrap/>
            <w:hideMark/>
          </w:tcPr>
          <w:p w14:paraId="40BCEA9F" w14:textId="77777777" w:rsidR="00A51E78" w:rsidRPr="00A51E78" w:rsidRDefault="00A51E78" w:rsidP="00A51E78">
            <w:r w:rsidRPr="00A51E78">
              <w:t>7.524533</w:t>
            </w:r>
          </w:p>
        </w:tc>
        <w:tc>
          <w:tcPr>
            <w:tcW w:w="1193" w:type="dxa"/>
            <w:noWrap/>
            <w:hideMark/>
          </w:tcPr>
          <w:p w14:paraId="2A81AA22" w14:textId="77777777" w:rsidR="00A51E78" w:rsidRPr="00A51E78" w:rsidRDefault="00A51E78" w:rsidP="00A51E78">
            <w:r w:rsidRPr="00A51E78">
              <w:t>7.774795</w:t>
            </w:r>
          </w:p>
        </w:tc>
        <w:tc>
          <w:tcPr>
            <w:tcW w:w="1193" w:type="dxa"/>
            <w:noWrap/>
            <w:hideMark/>
          </w:tcPr>
          <w:p w14:paraId="4B68A20F" w14:textId="77777777" w:rsidR="00A51E78" w:rsidRPr="00A51E78" w:rsidRDefault="00A51E78" w:rsidP="00A51E78">
            <w:r w:rsidRPr="00A51E78">
              <w:t>2.247269</w:t>
            </w:r>
          </w:p>
        </w:tc>
        <w:tc>
          <w:tcPr>
            <w:tcW w:w="1193" w:type="dxa"/>
            <w:noWrap/>
            <w:hideMark/>
          </w:tcPr>
          <w:p w14:paraId="081DECC6" w14:textId="77777777" w:rsidR="00A51E78" w:rsidRPr="00A51E78" w:rsidRDefault="00A51E78" w:rsidP="00A51E78">
            <w:r w:rsidRPr="00A51E78">
              <w:t>6.337485</w:t>
            </w:r>
          </w:p>
        </w:tc>
        <w:tc>
          <w:tcPr>
            <w:tcW w:w="1193" w:type="dxa"/>
            <w:noWrap/>
            <w:hideMark/>
          </w:tcPr>
          <w:p w14:paraId="7F111ACD" w14:textId="77777777" w:rsidR="00A51E78" w:rsidRPr="00A51E78" w:rsidRDefault="00A51E78" w:rsidP="00A51E78">
            <w:r w:rsidRPr="00A51E78">
              <w:t>6.754916</w:t>
            </w:r>
          </w:p>
        </w:tc>
        <w:tc>
          <w:tcPr>
            <w:tcW w:w="1193" w:type="dxa"/>
            <w:noWrap/>
            <w:hideMark/>
          </w:tcPr>
          <w:p w14:paraId="4E3E377D" w14:textId="77777777" w:rsidR="00A51E78" w:rsidRPr="00A51E78" w:rsidRDefault="00A51E78" w:rsidP="00A51E78">
            <w:r w:rsidRPr="00A51E78">
              <w:t>5.89436</w:t>
            </w:r>
          </w:p>
        </w:tc>
        <w:tc>
          <w:tcPr>
            <w:tcW w:w="1193" w:type="dxa"/>
            <w:noWrap/>
            <w:hideMark/>
          </w:tcPr>
          <w:p w14:paraId="43E38A8E" w14:textId="77777777" w:rsidR="00A51E78" w:rsidRPr="00A51E78" w:rsidRDefault="00A51E78" w:rsidP="00A51E78">
            <w:r w:rsidRPr="00A51E78">
              <w:t>7.180417</w:t>
            </w:r>
          </w:p>
        </w:tc>
        <w:tc>
          <w:tcPr>
            <w:tcW w:w="1193" w:type="dxa"/>
            <w:noWrap/>
            <w:hideMark/>
          </w:tcPr>
          <w:p w14:paraId="0B4742C1" w14:textId="77777777" w:rsidR="00A51E78" w:rsidRPr="00A51E78" w:rsidRDefault="00A51E78" w:rsidP="00A51E78">
            <w:r w:rsidRPr="00A51E78">
              <w:t>3.375356</w:t>
            </w:r>
          </w:p>
        </w:tc>
      </w:tr>
      <w:tr w:rsidR="00A51E78" w:rsidRPr="00A51E78" w14:paraId="1A5F5BB0" w14:textId="77777777" w:rsidTr="00A51E78">
        <w:trPr>
          <w:trHeight w:val="261"/>
        </w:trPr>
        <w:tc>
          <w:tcPr>
            <w:tcW w:w="1193" w:type="dxa"/>
            <w:noWrap/>
            <w:hideMark/>
          </w:tcPr>
          <w:p w14:paraId="5C693D70" w14:textId="77777777" w:rsidR="00A51E78" w:rsidRPr="00A51E78" w:rsidRDefault="00A51E78" w:rsidP="00A51E78">
            <w:r w:rsidRPr="00A51E78">
              <w:t>5.617162</w:t>
            </w:r>
          </w:p>
        </w:tc>
        <w:tc>
          <w:tcPr>
            <w:tcW w:w="1193" w:type="dxa"/>
            <w:noWrap/>
            <w:hideMark/>
          </w:tcPr>
          <w:p w14:paraId="4C66E2E7" w14:textId="77777777" w:rsidR="00A51E78" w:rsidRPr="00A51E78" w:rsidRDefault="00A51E78" w:rsidP="00A51E78">
            <w:r w:rsidRPr="00A51E78">
              <w:t>4.394353</w:t>
            </w:r>
          </w:p>
        </w:tc>
        <w:tc>
          <w:tcPr>
            <w:tcW w:w="1193" w:type="dxa"/>
            <w:noWrap/>
            <w:hideMark/>
          </w:tcPr>
          <w:p w14:paraId="221BA35E" w14:textId="77777777" w:rsidR="00A51E78" w:rsidRPr="00A51E78" w:rsidRDefault="00A51E78" w:rsidP="00A51E78">
            <w:r w:rsidRPr="00A51E78">
              <w:t>6.969221</w:t>
            </w:r>
          </w:p>
        </w:tc>
        <w:tc>
          <w:tcPr>
            <w:tcW w:w="1193" w:type="dxa"/>
            <w:noWrap/>
            <w:hideMark/>
          </w:tcPr>
          <w:p w14:paraId="195712C2" w14:textId="77777777" w:rsidR="00A51E78" w:rsidRPr="00A51E78" w:rsidRDefault="00A51E78" w:rsidP="00A51E78">
            <w:r w:rsidRPr="00A51E78">
              <w:t>7.997927</w:t>
            </w:r>
          </w:p>
        </w:tc>
        <w:tc>
          <w:tcPr>
            <w:tcW w:w="1193" w:type="dxa"/>
            <w:noWrap/>
            <w:hideMark/>
          </w:tcPr>
          <w:p w14:paraId="3C776C80" w14:textId="77777777" w:rsidR="00A51E78" w:rsidRPr="00A51E78" w:rsidRDefault="00A51E78" w:rsidP="00A51E78">
            <w:r w:rsidRPr="00A51E78">
              <w:t>4.702248</w:t>
            </w:r>
          </w:p>
        </w:tc>
        <w:tc>
          <w:tcPr>
            <w:tcW w:w="1193" w:type="dxa"/>
            <w:noWrap/>
            <w:hideMark/>
          </w:tcPr>
          <w:p w14:paraId="4C8A440A" w14:textId="77777777" w:rsidR="00A51E78" w:rsidRPr="00A51E78" w:rsidRDefault="00A51E78" w:rsidP="00A51E78">
            <w:r w:rsidRPr="00A51E78">
              <w:t>4.726713</w:t>
            </w:r>
          </w:p>
        </w:tc>
        <w:tc>
          <w:tcPr>
            <w:tcW w:w="1193" w:type="dxa"/>
            <w:noWrap/>
            <w:hideMark/>
          </w:tcPr>
          <w:p w14:paraId="6F610FCB" w14:textId="77777777" w:rsidR="00A51E78" w:rsidRPr="00A51E78" w:rsidRDefault="00A51E78" w:rsidP="00A51E78">
            <w:r w:rsidRPr="00A51E78">
              <w:t>6.719917</w:t>
            </w:r>
          </w:p>
        </w:tc>
        <w:tc>
          <w:tcPr>
            <w:tcW w:w="1193" w:type="dxa"/>
            <w:noWrap/>
            <w:hideMark/>
          </w:tcPr>
          <w:p w14:paraId="79A7C89E" w14:textId="77777777" w:rsidR="00A51E78" w:rsidRPr="00A51E78" w:rsidRDefault="00A51E78" w:rsidP="00A51E78">
            <w:r w:rsidRPr="00A51E78">
              <w:t>6.207209</w:t>
            </w:r>
          </w:p>
        </w:tc>
        <w:tc>
          <w:tcPr>
            <w:tcW w:w="1193" w:type="dxa"/>
            <w:noWrap/>
            <w:hideMark/>
          </w:tcPr>
          <w:p w14:paraId="34C84890" w14:textId="77777777" w:rsidR="00A51E78" w:rsidRPr="00A51E78" w:rsidRDefault="00A51E78" w:rsidP="00A51E78">
            <w:r w:rsidRPr="00A51E78">
              <w:t>7.813705</w:t>
            </w:r>
          </w:p>
        </w:tc>
        <w:tc>
          <w:tcPr>
            <w:tcW w:w="1193" w:type="dxa"/>
            <w:noWrap/>
            <w:hideMark/>
          </w:tcPr>
          <w:p w14:paraId="02949D33" w14:textId="77777777" w:rsidR="00A51E78" w:rsidRPr="00A51E78" w:rsidRDefault="00A51E78" w:rsidP="00A51E78">
            <w:r w:rsidRPr="00A51E78">
              <w:t>7.500567</w:t>
            </w:r>
          </w:p>
        </w:tc>
      </w:tr>
      <w:tr w:rsidR="00A51E78" w:rsidRPr="00A51E78" w14:paraId="0050843B" w14:textId="77777777" w:rsidTr="00A51E78">
        <w:trPr>
          <w:trHeight w:val="261"/>
        </w:trPr>
        <w:tc>
          <w:tcPr>
            <w:tcW w:w="1193" w:type="dxa"/>
            <w:noWrap/>
            <w:hideMark/>
          </w:tcPr>
          <w:p w14:paraId="574D1E38" w14:textId="77777777" w:rsidR="00A51E78" w:rsidRPr="00A51E78" w:rsidRDefault="00A51E78" w:rsidP="00A51E78">
            <w:pPr>
              <w:rPr>
                <w:b/>
                <w:bCs/>
              </w:rPr>
            </w:pPr>
            <w:r w:rsidRPr="00A51E78">
              <w:rPr>
                <w:b/>
                <w:bCs/>
              </w:rPr>
              <w:t>5.580542</w:t>
            </w:r>
          </w:p>
        </w:tc>
        <w:tc>
          <w:tcPr>
            <w:tcW w:w="1193" w:type="dxa"/>
            <w:noWrap/>
            <w:hideMark/>
          </w:tcPr>
          <w:p w14:paraId="448D2C6D" w14:textId="77777777" w:rsidR="00A51E78" w:rsidRPr="00A51E78" w:rsidRDefault="00A51E78" w:rsidP="00A51E78">
            <w:pPr>
              <w:rPr>
                <w:b/>
                <w:bCs/>
              </w:rPr>
            </w:pPr>
            <w:r w:rsidRPr="00A51E78">
              <w:rPr>
                <w:b/>
                <w:bCs/>
              </w:rPr>
              <w:t>7.138901</w:t>
            </w:r>
          </w:p>
        </w:tc>
        <w:tc>
          <w:tcPr>
            <w:tcW w:w="1193" w:type="dxa"/>
            <w:noWrap/>
            <w:hideMark/>
          </w:tcPr>
          <w:p w14:paraId="76EE2284" w14:textId="77777777" w:rsidR="00A51E78" w:rsidRPr="00A51E78" w:rsidRDefault="00A51E78" w:rsidP="00A51E78">
            <w:pPr>
              <w:rPr>
                <w:b/>
                <w:bCs/>
              </w:rPr>
            </w:pPr>
            <w:r w:rsidRPr="00A51E78">
              <w:rPr>
                <w:b/>
                <w:bCs/>
              </w:rPr>
              <w:t>6.043254</w:t>
            </w:r>
          </w:p>
        </w:tc>
        <w:tc>
          <w:tcPr>
            <w:tcW w:w="1193" w:type="dxa"/>
            <w:noWrap/>
            <w:hideMark/>
          </w:tcPr>
          <w:p w14:paraId="28AF28C0" w14:textId="77777777" w:rsidR="00A51E78" w:rsidRPr="00A51E78" w:rsidRDefault="00A51E78" w:rsidP="00A51E78">
            <w:pPr>
              <w:rPr>
                <w:b/>
                <w:bCs/>
              </w:rPr>
            </w:pPr>
            <w:r w:rsidRPr="00A51E78">
              <w:rPr>
                <w:b/>
                <w:bCs/>
              </w:rPr>
              <w:t>6.835042</w:t>
            </w:r>
          </w:p>
        </w:tc>
        <w:tc>
          <w:tcPr>
            <w:tcW w:w="1193" w:type="dxa"/>
            <w:noWrap/>
            <w:hideMark/>
          </w:tcPr>
          <w:p w14:paraId="62BB1EE5" w14:textId="77777777" w:rsidR="00A51E78" w:rsidRPr="00A51E78" w:rsidRDefault="00A51E78" w:rsidP="00A51E78">
            <w:pPr>
              <w:rPr>
                <w:b/>
                <w:bCs/>
              </w:rPr>
            </w:pPr>
            <w:r w:rsidRPr="00A51E78">
              <w:rPr>
                <w:b/>
                <w:bCs/>
              </w:rPr>
              <w:t>5.69241</w:t>
            </w:r>
          </w:p>
        </w:tc>
        <w:tc>
          <w:tcPr>
            <w:tcW w:w="1193" w:type="dxa"/>
            <w:noWrap/>
            <w:hideMark/>
          </w:tcPr>
          <w:p w14:paraId="3F9D2C88" w14:textId="77777777" w:rsidR="00A51E78" w:rsidRPr="00A51E78" w:rsidRDefault="00A51E78" w:rsidP="00A51E78">
            <w:pPr>
              <w:rPr>
                <w:b/>
                <w:bCs/>
              </w:rPr>
            </w:pPr>
            <w:r w:rsidRPr="00A51E78">
              <w:rPr>
                <w:b/>
                <w:bCs/>
              </w:rPr>
              <w:t>6.912148</w:t>
            </w:r>
          </w:p>
        </w:tc>
        <w:tc>
          <w:tcPr>
            <w:tcW w:w="1193" w:type="dxa"/>
            <w:noWrap/>
            <w:hideMark/>
          </w:tcPr>
          <w:p w14:paraId="0BC2221E" w14:textId="77777777" w:rsidR="00A51E78" w:rsidRPr="00A51E78" w:rsidRDefault="00A51E78" w:rsidP="00A51E78">
            <w:pPr>
              <w:rPr>
                <w:b/>
                <w:bCs/>
              </w:rPr>
            </w:pPr>
            <w:r w:rsidRPr="00A51E78">
              <w:rPr>
                <w:b/>
                <w:bCs/>
              </w:rPr>
              <w:t>6.586836</w:t>
            </w:r>
          </w:p>
        </w:tc>
        <w:tc>
          <w:tcPr>
            <w:tcW w:w="1193" w:type="dxa"/>
            <w:noWrap/>
            <w:hideMark/>
          </w:tcPr>
          <w:p w14:paraId="31A3A208" w14:textId="77777777" w:rsidR="00A51E78" w:rsidRPr="00A51E78" w:rsidRDefault="00A51E78" w:rsidP="00A51E78">
            <w:pPr>
              <w:rPr>
                <w:b/>
                <w:bCs/>
              </w:rPr>
            </w:pPr>
            <w:r w:rsidRPr="00A51E78">
              <w:rPr>
                <w:b/>
                <w:bCs/>
              </w:rPr>
              <w:t>6.287495</w:t>
            </w:r>
          </w:p>
        </w:tc>
        <w:tc>
          <w:tcPr>
            <w:tcW w:w="1193" w:type="dxa"/>
            <w:noWrap/>
            <w:hideMark/>
          </w:tcPr>
          <w:p w14:paraId="6D8BCB2B" w14:textId="77777777" w:rsidR="00A51E78" w:rsidRPr="00A51E78" w:rsidRDefault="00A51E78" w:rsidP="00A51E78">
            <w:pPr>
              <w:rPr>
                <w:b/>
                <w:bCs/>
              </w:rPr>
            </w:pPr>
            <w:r w:rsidRPr="00A51E78">
              <w:rPr>
                <w:b/>
                <w:bCs/>
              </w:rPr>
              <w:t>9.803213</w:t>
            </w:r>
          </w:p>
        </w:tc>
        <w:tc>
          <w:tcPr>
            <w:tcW w:w="1193" w:type="dxa"/>
            <w:noWrap/>
            <w:hideMark/>
          </w:tcPr>
          <w:p w14:paraId="26FE2EA7" w14:textId="77777777" w:rsidR="00A51E78" w:rsidRPr="00A51E78" w:rsidRDefault="00A51E78" w:rsidP="00A51E78">
            <w:pPr>
              <w:rPr>
                <w:b/>
                <w:bCs/>
              </w:rPr>
            </w:pPr>
            <w:r w:rsidRPr="00A51E78">
              <w:rPr>
                <w:b/>
                <w:bCs/>
              </w:rPr>
              <w:t>6.067565</w:t>
            </w:r>
          </w:p>
        </w:tc>
      </w:tr>
    </w:tbl>
    <w:p w14:paraId="54D9CFB0" w14:textId="4A681466" w:rsidR="00A51E78" w:rsidRDefault="00A51E78" w:rsidP="00DD05AD"/>
    <w:p w14:paraId="15E375BB" w14:textId="44A33670" w:rsidR="00A51E78" w:rsidRDefault="00A51E78" w:rsidP="00DD05AD">
      <w:r>
        <w:t>2</w:t>
      </w:r>
      <w:r w:rsidRPr="00A51E78">
        <w:rPr>
          <w:vertAlign w:val="superscript"/>
        </w:rPr>
        <w:t>nd</w:t>
      </w:r>
      <w:r>
        <w:t xml:space="preserve"> Node</w:t>
      </w:r>
    </w:p>
    <w:tbl>
      <w:tblPr>
        <w:tblStyle w:val="TableGrid"/>
        <w:tblW w:w="0" w:type="auto"/>
        <w:tblLook w:val="04A0" w:firstRow="1" w:lastRow="0" w:firstColumn="1" w:lastColumn="0" w:noHBand="0" w:noVBand="1"/>
      </w:tblPr>
      <w:tblGrid>
        <w:gridCol w:w="1190"/>
        <w:gridCol w:w="1190"/>
        <w:gridCol w:w="1190"/>
        <w:gridCol w:w="1190"/>
        <w:gridCol w:w="1190"/>
        <w:gridCol w:w="1190"/>
        <w:gridCol w:w="1190"/>
        <w:gridCol w:w="1190"/>
        <w:gridCol w:w="1190"/>
        <w:gridCol w:w="1190"/>
      </w:tblGrid>
      <w:tr w:rsidR="00A51E78" w:rsidRPr="00A51E78" w14:paraId="64A28491" w14:textId="77777777" w:rsidTr="00A51E78">
        <w:trPr>
          <w:trHeight w:val="261"/>
        </w:trPr>
        <w:tc>
          <w:tcPr>
            <w:tcW w:w="1190" w:type="dxa"/>
            <w:noWrap/>
            <w:hideMark/>
          </w:tcPr>
          <w:p w14:paraId="653DACA8" w14:textId="77777777" w:rsidR="00A51E78" w:rsidRPr="00A51E78" w:rsidRDefault="00A51E78" w:rsidP="00A51E78">
            <w:r w:rsidRPr="00A51E78">
              <w:t>Tx01</w:t>
            </w:r>
          </w:p>
        </w:tc>
        <w:tc>
          <w:tcPr>
            <w:tcW w:w="1190" w:type="dxa"/>
            <w:noWrap/>
            <w:hideMark/>
          </w:tcPr>
          <w:p w14:paraId="0A159EBF" w14:textId="77777777" w:rsidR="00A51E78" w:rsidRPr="00A51E78" w:rsidRDefault="00A51E78" w:rsidP="00A51E78">
            <w:r w:rsidRPr="00A51E78">
              <w:t>Tx02</w:t>
            </w:r>
          </w:p>
        </w:tc>
        <w:tc>
          <w:tcPr>
            <w:tcW w:w="1190" w:type="dxa"/>
            <w:noWrap/>
            <w:hideMark/>
          </w:tcPr>
          <w:p w14:paraId="7A77C692" w14:textId="77777777" w:rsidR="00A51E78" w:rsidRPr="00A51E78" w:rsidRDefault="00A51E78" w:rsidP="00A51E78">
            <w:r w:rsidRPr="00A51E78">
              <w:t>Tx03</w:t>
            </w:r>
          </w:p>
        </w:tc>
        <w:tc>
          <w:tcPr>
            <w:tcW w:w="1190" w:type="dxa"/>
            <w:noWrap/>
            <w:hideMark/>
          </w:tcPr>
          <w:p w14:paraId="6009D04A" w14:textId="77777777" w:rsidR="00A51E78" w:rsidRPr="00A51E78" w:rsidRDefault="00A51E78" w:rsidP="00A51E78">
            <w:r w:rsidRPr="00A51E78">
              <w:t>Tx04</w:t>
            </w:r>
          </w:p>
        </w:tc>
        <w:tc>
          <w:tcPr>
            <w:tcW w:w="1190" w:type="dxa"/>
            <w:noWrap/>
            <w:hideMark/>
          </w:tcPr>
          <w:p w14:paraId="73888D75" w14:textId="77777777" w:rsidR="00A51E78" w:rsidRPr="00A51E78" w:rsidRDefault="00A51E78" w:rsidP="00A51E78">
            <w:r w:rsidRPr="00A51E78">
              <w:t>Tx05</w:t>
            </w:r>
          </w:p>
        </w:tc>
        <w:tc>
          <w:tcPr>
            <w:tcW w:w="1190" w:type="dxa"/>
            <w:noWrap/>
            <w:hideMark/>
          </w:tcPr>
          <w:p w14:paraId="58A7B4E4" w14:textId="77777777" w:rsidR="00A51E78" w:rsidRPr="00A51E78" w:rsidRDefault="00A51E78" w:rsidP="00A51E78">
            <w:r w:rsidRPr="00A51E78">
              <w:t>Tx06</w:t>
            </w:r>
          </w:p>
        </w:tc>
        <w:tc>
          <w:tcPr>
            <w:tcW w:w="1190" w:type="dxa"/>
            <w:noWrap/>
            <w:hideMark/>
          </w:tcPr>
          <w:p w14:paraId="34D3848B" w14:textId="77777777" w:rsidR="00A51E78" w:rsidRPr="00A51E78" w:rsidRDefault="00A51E78" w:rsidP="00A51E78">
            <w:r w:rsidRPr="00A51E78">
              <w:t>Tx07</w:t>
            </w:r>
          </w:p>
        </w:tc>
        <w:tc>
          <w:tcPr>
            <w:tcW w:w="1190" w:type="dxa"/>
            <w:noWrap/>
            <w:hideMark/>
          </w:tcPr>
          <w:p w14:paraId="319089AF" w14:textId="77777777" w:rsidR="00A51E78" w:rsidRPr="00A51E78" w:rsidRDefault="00A51E78" w:rsidP="00A51E78">
            <w:r w:rsidRPr="00A51E78">
              <w:t>Tx08</w:t>
            </w:r>
          </w:p>
        </w:tc>
        <w:tc>
          <w:tcPr>
            <w:tcW w:w="1190" w:type="dxa"/>
            <w:noWrap/>
            <w:hideMark/>
          </w:tcPr>
          <w:p w14:paraId="10FED977" w14:textId="77777777" w:rsidR="00A51E78" w:rsidRPr="00A51E78" w:rsidRDefault="00A51E78" w:rsidP="00A51E78">
            <w:r w:rsidRPr="00A51E78">
              <w:t>Tx09</w:t>
            </w:r>
          </w:p>
        </w:tc>
        <w:tc>
          <w:tcPr>
            <w:tcW w:w="1190" w:type="dxa"/>
            <w:noWrap/>
            <w:hideMark/>
          </w:tcPr>
          <w:p w14:paraId="1BE96A5F" w14:textId="77777777" w:rsidR="00A51E78" w:rsidRPr="00A51E78" w:rsidRDefault="00A51E78" w:rsidP="00A51E78">
            <w:r w:rsidRPr="00A51E78">
              <w:t>Tx10</w:t>
            </w:r>
          </w:p>
        </w:tc>
      </w:tr>
      <w:tr w:rsidR="00A51E78" w:rsidRPr="00A51E78" w14:paraId="6720747D" w14:textId="77777777" w:rsidTr="00A51E78">
        <w:trPr>
          <w:trHeight w:val="261"/>
        </w:trPr>
        <w:tc>
          <w:tcPr>
            <w:tcW w:w="1190" w:type="dxa"/>
            <w:noWrap/>
            <w:hideMark/>
          </w:tcPr>
          <w:p w14:paraId="49C4A882" w14:textId="77777777" w:rsidR="00A51E78" w:rsidRPr="00A51E78" w:rsidRDefault="00A51E78" w:rsidP="00A51E78">
            <w:r w:rsidRPr="00A51E78">
              <w:t>6.683668</w:t>
            </w:r>
          </w:p>
        </w:tc>
        <w:tc>
          <w:tcPr>
            <w:tcW w:w="1190" w:type="dxa"/>
            <w:noWrap/>
            <w:hideMark/>
          </w:tcPr>
          <w:p w14:paraId="18816A68" w14:textId="77777777" w:rsidR="00A51E78" w:rsidRPr="00A51E78" w:rsidRDefault="00A51E78" w:rsidP="00A51E78">
            <w:r w:rsidRPr="00A51E78">
              <w:t>8.582416</w:t>
            </w:r>
          </w:p>
        </w:tc>
        <w:tc>
          <w:tcPr>
            <w:tcW w:w="1190" w:type="dxa"/>
            <w:noWrap/>
            <w:hideMark/>
          </w:tcPr>
          <w:p w14:paraId="37DBCFD4" w14:textId="77777777" w:rsidR="00A51E78" w:rsidRPr="00A51E78" w:rsidRDefault="00A51E78" w:rsidP="00A51E78">
            <w:r w:rsidRPr="00A51E78">
              <w:t>6.173577</w:t>
            </w:r>
          </w:p>
        </w:tc>
        <w:tc>
          <w:tcPr>
            <w:tcW w:w="1190" w:type="dxa"/>
            <w:noWrap/>
            <w:hideMark/>
          </w:tcPr>
          <w:p w14:paraId="06C0CCC3" w14:textId="77777777" w:rsidR="00A51E78" w:rsidRPr="00A51E78" w:rsidRDefault="00A51E78" w:rsidP="00A51E78">
            <w:r w:rsidRPr="00A51E78">
              <w:t>8.304825</w:t>
            </w:r>
          </w:p>
        </w:tc>
        <w:tc>
          <w:tcPr>
            <w:tcW w:w="1190" w:type="dxa"/>
            <w:noWrap/>
            <w:hideMark/>
          </w:tcPr>
          <w:p w14:paraId="2D7C1907" w14:textId="77777777" w:rsidR="00A51E78" w:rsidRPr="00A51E78" w:rsidRDefault="00A51E78" w:rsidP="00A51E78">
            <w:r w:rsidRPr="00A51E78">
              <w:t>10.58071</w:t>
            </w:r>
          </w:p>
        </w:tc>
        <w:tc>
          <w:tcPr>
            <w:tcW w:w="1190" w:type="dxa"/>
            <w:noWrap/>
            <w:hideMark/>
          </w:tcPr>
          <w:p w14:paraId="0CD8E043" w14:textId="77777777" w:rsidR="00A51E78" w:rsidRPr="00A51E78" w:rsidRDefault="00A51E78" w:rsidP="00A51E78">
            <w:r w:rsidRPr="00A51E78">
              <w:t>7.260624</w:t>
            </w:r>
          </w:p>
        </w:tc>
        <w:tc>
          <w:tcPr>
            <w:tcW w:w="1190" w:type="dxa"/>
            <w:noWrap/>
            <w:hideMark/>
          </w:tcPr>
          <w:p w14:paraId="77201F16" w14:textId="77777777" w:rsidR="00A51E78" w:rsidRPr="00A51E78" w:rsidRDefault="00A51E78" w:rsidP="00A51E78">
            <w:r w:rsidRPr="00A51E78">
              <w:t>9.783247</w:t>
            </w:r>
          </w:p>
        </w:tc>
        <w:tc>
          <w:tcPr>
            <w:tcW w:w="1190" w:type="dxa"/>
            <w:noWrap/>
            <w:hideMark/>
          </w:tcPr>
          <w:p w14:paraId="26558A67" w14:textId="77777777" w:rsidR="00A51E78" w:rsidRPr="00A51E78" w:rsidRDefault="00A51E78" w:rsidP="00A51E78">
            <w:r w:rsidRPr="00A51E78">
              <w:t>7.971569</w:t>
            </w:r>
          </w:p>
        </w:tc>
        <w:tc>
          <w:tcPr>
            <w:tcW w:w="1190" w:type="dxa"/>
            <w:noWrap/>
            <w:hideMark/>
          </w:tcPr>
          <w:p w14:paraId="3AAB4B30" w14:textId="77777777" w:rsidR="00A51E78" w:rsidRPr="00A51E78" w:rsidRDefault="00A51E78" w:rsidP="00A51E78">
            <w:r w:rsidRPr="00A51E78">
              <w:t>24.45546</w:t>
            </w:r>
          </w:p>
        </w:tc>
        <w:tc>
          <w:tcPr>
            <w:tcW w:w="1190" w:type="dxa"/>
            <w:noWrap/>
            <w:hideMark/>
          </w:tcPr>
          <w:p w14:paraId="58704C00" w14:textId="77777777" w:rsidR="00A51E78" w:rsidRPr="00A51E78" w:rsidRDefault="00A51E78" w:rsidP="00A51E78">
            <w:r w:rsidRPr="00A51E78">
              <w:t>5.578423</w:t>
            </w:r>
          </w:p>
        </w:tc>
      </w:tr>
      <w:tr w:rsidR="00A51E78" w:rsidRPr="00A51E78" w14:paraId="18EB0505" w14:textId="77777777" w:rsidTr="00A51E78">
        <w:trPr>
          <w:trHeight w:val="261"/>
        </w:trPr>
        <w:tc>
          <w:tcPr>
            <w:tcW w:w="1190" w:type="dxa"/>
            <w:noWrap/>
            <w:hideMark/>
          </w:tcPr>
          <w:p w14:paraId="6321CD1A" w14:textId="77777777" w:rsidR="00A51E78" w:rsidRPr="00A51E78" w:rsidRDefault="00A51E78" w:rsidP="00A51E78">
            <w:r w:rsidRPr="00A51E78">
              <w:t>5.563531</w:t>
            </w:r>
          </w:p>
        </w:tc>
        <w:tc>
          <w:tcPr>
            <w:tcW w:w="1190" w:type="dxa"/>
            <w:noWrap/>
            <w:hideMark/>
          </w:tcPr>
          <w:p w14:paraId="22C65BA7" w14:textId="77777777" w:rsidR="00A51E78" w:rsidRPr="00A51E78" w:rsidRDefault="00A51E78" w:rsidP="00A51E78">
            <w:r w:rsidRPr="00A51E78">
              <w:t>7.877425</w:t>
            </w:r>
          </w:p>
        </w:tc>
        <w:tc>
          <w:tcPr>
            <w:tcW w:w="1190" w:type="dxa"/>
            <w:noWrap/>
            <w:hideMark/>
          </w:tcPr>
          <w:p w14:paraId="2EB6DD27" w14:textId="77777777" w:rsidR="00A51E78" w:rsidRPr="00A51E78" w:rsidRDefault="00A51E78" w:rsidP="00A51E78">
            <w:r w:rsidRPr="00A51E78">
              <w:t>6.971251</w:t>
            </w:r>
          </w:p>
        </w:tc>
        <w:tc>
          <w:tcPr>
            <w:tcW w:w="1190" w:type="dxa"/>
            <w:noWrap/>
            <w:hideMark/>
          </w:tcPr>
          <w:p w14:paraId="384EDF96" w14:textId="77777777" w:rsidR="00A51E78" w:rsidRPr="00A51E78" w:rsidRDefault="00A51E78" w:rsidP="00A51E78">
            <w:r w:rsidRPr="00A51E78">
              <w:t>3.273537</w:t>
            </w:r>
          </w:p>
        </w:tc>
        <w:tc>
          <w:tcPr>
            <w:tcW w:w="1190" w:type="dxa"/>
            <w:noWrap/>
            <w:hideMark/>
          </w:tcPr>
          <w:p w14:paraId="44E43CBB" w14:textId="77777777" w:rsidR="00A51E78" w:rsidRPr="00A51E78" w:rsidRDefault="00A51E78" w:rsidP="00A51E78">
            <w:r w:rsidRPr="00A51E78">
              <w:t>5.860319</w:t>
            </w:r>
          </w:p>
        </w:tc>
        <w:tc>
          <w:tcPr>
            <w:tcW w:w="1190" w:type="dxa"/>
            <w:noWrap/>
            <w:hideMark/>
          </w:tcPr>
          <w:p w14:paraId="02FAB777" w14:textId="77777777" w:rsidR="00A51E78" w:rsidRPr="00A51E78" w:rsidRDefault="00A51E78" w:rsidP="00A51E78">
            <w:r w:rsidRPr="00A51E78">
              <w:t>7.291958</w:t>
            </w:r>
          </w:p>
        </w:tc>
        <w:tc>
          <w:tcPr>
            <w:tcW w:w="1190" w:type="dxa"/>
            <w:noWrap/>
            <w:hideMark/>
          </w:tcPr>
          <w:p w14:paraId="675D086D" w14:textId="77777777" w:rsidR="00A51E78" w:rsidRPr="00A51E78" w:rsidRDefault="00A51E78" w:rsidP="00A51E78">
            <w:r w:rsidRPr="00A51E78">
              <w:t>6.132884</w:t>
            </w:r>
          </w:p>
        </w:tc>
        <w:tc>
          <w:tcPr>
            <w:tcW w:w="1190" w:type="dxa"/>
            <w:noWrap/>
            <w:hideMark/>
          </w:tcPr>
          <w:p w14:paraId="77192047" w14:textId="77777777" w:rsidR="00A51E78" w:rsidRPr="00A51E78" w:rsidRDefault="00A51E78" w:rsidP="00A51E78">
            <w:r w:rsidRPr="00A51E78">
              <w:t>6.43743</w:t>
            </w:r>
          </w:p>
        </w:tc>
        <w:tc>
          <w:tcPr>
            <w:tcW w:w="1190" w:type="dxa"/>
            <w:noWrap/>
            <w:hideMark/>
          </w:tcPr>
          <w:p w14:paraId="19F83D1B" w14:textId="77777777" w:rsidR="00A51E78" w:rsidRPr="00A51E78" w:rsidRDefault="00A51E78" w:rsidP="00A51E78">
            <w:r w:rsidRPr="00A51E78">
              <w:t>5.155888</w:t>
            </w:r>
          </w:p>
        </w:tc>
        <w:tc>
          <w:tcPr>
            <w:tcW w:w="1190" w:type="dxa"/>
            <w:noWrap/>
            <w:hideMark/>
          </w:tcPr>
          <w:p w14:paraId="634CEB48" w14:textId="77777777" w:rsidR="00A51E78" w:rsidRPr="00A51E78" w:rsidRDefault="00A51E78" w:rsidP="00A51E78">
            <w:r w:rsidRPr="00A51E78">
              <w:t>6.951285</w:t>
            </w:r>
          </w:p>
        </w:tc>
      </w:tr>
      <w:tr w:rsidR="00A51E78" w:rsidRPr="00A51E78" w14:paraId="51E92199" w14:textId="77777777" w:rsidTr="00A51E78">
        <w:trPr>
          <w:trHeight w:val="261"/>
        </w:trPr>
        <w:tc>
          <w:tcPr>
            <w:tcW w:w="1190" w:type="dxa"/>
            <w:noWrap/>
            <w:hideMark/>
          </w:tcPr>
          <w:p w14:paraId="0B2C5ED2" w14:textId="77777777" w:rsidR="00A51E78" w:rsidRPr="00A51E78" w:rsidRDefault="00A51E78" w:rsidP="00A51E78">
            <w:r w:rsidRPr="00A51E78">
              <w:t>4.489251</w:t>
            </w:r>
          </w:p>
        </w:tc>
        <w:tc>
          <w:tcPr>
            <w:tcW w:w="1190" w:type="dxa"/>
            <w:noWrap/>
            <w:hideMark/>
          </w:tcPr>
          <w:p w14:paraId="403E5523" w14:textId="77777777" w:rsidR="00A51E78" w:rsidRPr="00A51E78" w:rsidRDefault="00A51E78" w:rsidP="00A51E78">
            <w:r w:rsidRPr="00A51E78">
              <w:t>6.972192</w:t>
            </w:r>
          </w:p>
        </w:tc>
        <w:tc>
          <w:tcPr>
            <w:tcW w:w="1190" w:type="dxa"/>
            <w:noWrap/>
            <w:hideMark/>
          </w:tcPr>
          <w:p w14:paraId="3254F80E" w14:textId="77777777" w:rsidR="00A51E78" w:rsidRPr="00A51E78" w:rsidRDefault="00A51E78" w:rsidP="00A51E78">
            <w:r w:rsidRPr="00A51E78">
              <w:t>6.508708</w:t>
            </w:r>
          </w:p>
        </w:tc>
        <w:tc>
          <w:tcPr>
            <w:tcW w:w="1190" w:type="dxa"/>
            <w:noWrap/>
            <w:hideMark/>
          </w:tcPr>
          <w:p w14:paraId="00BD10D9" w14:textId="77777777" w:rsidR="00A51E78" w:rsidRPr="00A51E78" w:rsidRDefault="00A51E78" w:rsidP="00A51E78">
            <w:r w:rsidRPr="00A51E78">
              <w:t>7.546228</w:t>
            </w:r>
          </w:p>
        </w:tc>
        <w:tc>
          <w:tcPr>
            <w:tcW w:w="1190" w:type="dxa"/>
            <w:noWrap/>
            <w:hideMark/>
          </w:tcPr>
          <w:p w14:paraId="703C0D8D" w14:textId="77777777" w:rsidR="00A51E78" w:rsidRPr="00A51E78" w:rsidRDefault="00A51E78" w:rsidP="00A51E78">
            <w:r w:rsidRPr="00A51E78">
              <w:t>6.652256</w:t>
            </w:r>
          </w:p>
        </w:tc>
        <w:tc>
          <w:tcPr>
            <w:tcW w:w="1190" w:type="dxa"/>
            <w:noWrap/>
            <w:hideMark/>
          </w:tcPr>
          <w:p w14:paraId="4AE0C752" w14:textId="77777777" w:rsidR="00A51E78" w:rsidRPr="00A51E78" w:rsidRDefault="00A51E78" w:rsidP="00A51E78">
            <w:r w:rsidRPr="00A51E78">
              <w:t>7.468606</w:t>
            </w:r>
          </w:p>
        </w:tc>
        <w:tc>
          <w:tcPr>
            <w:tcW w:w="1190" w:type="dxa"/>
            <w:noWrap/>
            <w:hideMark/>
          </w:tcPr>
          <w:p w14:paraId="2C4B65CA" w14:textId="77777777" w:rsidR="00A51E78" w:rsidRPr="00A51E78" w:rsidRDefault="00A51E78" w:rsidP="00A51E78">
            <w:r w:rsidRPr="00A51E78">
              <w:t>7.432737</w:t>
            </w:r>
          </w:p>
        </w:tc>
        <w:tc>
          <w:tcPr>
            <w:tcW w:w="1190" w:type="dxa"/>
            <w:noWrap/>
            <w:hideMark/>
          </w:tcPr>
          <w:p w14:paraId="638CB76B" w14:textId="77777777" w:rsidR="00A51E78" w:rsidRPr="00A51E78" w:rsidRDefault="00A51E78" w:rsidP="00A51E78">
            <w:r w:rsidRPr="00A51E78">
              <w:t>6.855071</w:t>
            </w:r>
          </w:p>
        </w:tc>
        <w:tc>
          <w:tcPr>
            <w:tcW w:w="1190" w:type="dxa"/>
            <w:noWrap/>
            <w:hideMark/>
          </w:tcPr>
          <w:p w14:paraId="28657730" w14:textId="77777777" w:rsidR="00A51E78" w:rsidRPr="00A51E78" w:rsidRDefault="00A51E78" w:rsidP="00A51E78">
            <w:r w:rsidRPr="00A51E78">
              <w:t>6.326591</w:t>
            </w:r>
          </w:p>
        </w:tc>
        <w:tc>
          <w:tcPr>
            <w:tcW w:w="1190" w:type="dxa"/>
            <w:noWrap/>
            <w:hideMark/>
          </w:tcPr>
          <w:p w14:paraId="579A34D1" w14:textId="77777777" w:rsidR="00A51E78" w:rsidRPr="00A51E78" w:rsidRDefault="00A51E78" w:rsidP="00A51E78">
            <w:r w:rsidRPr="00A51E78">
              <w:t>8.266131</w:t>
            </w:r>
          </w:p>
        </w:tc>
      </w:tr>
      <w:tr w:rsidR="00A51E78" w:rsidRPr="00A51E78" w14:paraId="0DFB65FD" w14:textId="77777777" w:rsidTr="00A51E78">
        <w:trPr>
          <w:trHeight w:val="261"/>
        </w:trPr>
        <w:tc>
          <w:tcPr>
            <w:tcW w:w="1190" w:type="dxa"/>
            <w:noWrap/>
            <w:hideMark/>
          </w:tcPr>
          <w:p w14:paraId="77BAC518" w14:textId="77777777" w:rsidR="00A51E78" w:rsidRPr="00A51E78" w:rsidRDefault="00A51E78" w:rsidP="00A51E78">
            <w:r w:rsidRPr="00A51E78">
              <w:t>3.739953</w:t>
            </w:r>
          </w:p>
        </w:tc>
        <w:tc>
          <w:tcPr>
            <w:tcW w:w="1190" w:type="dxa"/>
            <w:noWrap/>
            <w:hideMark/>
          </w:tcPr>
          <w:p w14:paraId="532813BE" w14:textId="77777777" w:rsidR="00A51E78" w:rsidRPr="00A51E78" w:rsidRDefault="00A51E78" w:rsidP="00A51E78">
            <w:r w:rsidRPr="00A51E78">
              <w:t>7.727328</w:t>
            </w:r>
          </w:p>
        </w:tc>
        <w:tc>
          <w:tcPr>
            <w:tcW w:w="1190" w:type="dxa"/>
            <w:noWrap/>
            <w:hideMark/>
          </w:tcPr>
          <w:p w14:paraId="438A3AC3" w14:textId="77777777" w:rsidR="00A51E78" w:rsidRPr="00A51E78" w:rsidRDefault="00A51E78" w:rsidP="00A51E78">
            <w:r w:rsidRPr="00A51E78">
              <w:t>2.406526</w:t>
            </w:r>
          </w:p>
        </w:tc>
        <w:tc>
          <w:tcPr>
            <w:tcW w:w="1190" w:type="dxa"/>
            <w:noWrap/>
            <w:hideMark/>
          </w:tcPr>
          <w:p w14:paraId="28FD2368" w14:textId="77777777" w:rsidR="00A51E78" w:rsidRPr="00A51E78" w:rsidRDefault="00A51E78" w:rsidP="00A51E78">
            <w:r w:rsidRPr="00A51E78">
              <w:t>7.18475</w:t>
            </w:r>
          </w:p>
        </w:tc>
        <w:tc>
          <w:tcPr>
            <w:tcW w:w="1190" w:type="dxa"/>
            <w:noWrap/>
            <w:hideMark/>
          </w:tcPr>
          <w:p w14:paraId="12441B16" w14:textId="77777777" w:rsidR="00A51E78" w:rsidRPr="00A51E78" w:rsidRDefault="00A51E78" w:rsidP="00A51E78">
            <w:r w:rsidRPr="00A51E78">
              <w:t>2.543018</w:t>
            </w:r>
          </w:p>
        </w:tc>
        <w:tc>
          <w:tcPr>
            <w:tcW w:w="1190" w:type="dxa"/>
            <w:noWrap/>
            <w:hideMark/>
          </w:tcPr>
          <w:p w14:paraId="59CFC759" w14:textId="77777777" w:rsidR="00A51E78" w:rsidRPr="00A51E78" w:rsidRDefault="00A51E78" w:rsidP="00A51E78">
            <w:r w:rsidRPr="00A51E78">
              <w:t>7.792587</w:t>
            </w:r>
          </w:p>
        </w:tc>
        <w:tc>
          <w:tcPr>
            <w:tcW w:w="1190" w:type="dxa"/>
            <w:noWrap/>
            <w:hideMark/>
          </w:tcPr>
          <w:p w14:paraId="131F8F8E" w14:textId="77777777" w:rsidR="00A51E78" w:rsidRPr="00A51E78" w:rsidRDefault="00A51E78" w:rsidP="00A51E78">
            <w:r w:rsidRPr="00A51E78">
              <w:t>6.994329</w:t>
            </w:r>
          </w:p>
        </w:tc>
        <w:tc>
          <w:tcPr>
            <w:tcW w:w="1190" w:type="dxa"/>
            <w:noWrap/>
            <w:hideMark/>
          </w:tcPr>
          <w:p w14:paraId="3CD2F57B" w14:textId="77777777" w:rsidR="00A51E78" w:rsidRPr="00A51E78" w:rsidRDefault="00A51E78" w:rsidP="00A51E78">
            <w:r w:rsidRPr="00A51E78">
              <w:t>7.28506</w:t>
            </w:r>
          </w:p>
        </w:tc>
        <w:tc>
          <w:tcPr>
            <w:tcW w:w="1190" w:type="dxa"/>
            <w:noWrap/>
            <w:hideMark/>
          </w:tcPr>
          <w:p w14:paraId="042040AF" w14:textId="77777777" w:rsidR="00A51E78" w:rsidRPr="00A51E78" w:rsidRDefault="00A51E78" w:rsidP="00A51E78">
            <w:r w:rsidRPr="00A51E78">
              <w:t>8.171559</w:t>
            </w:r>
          </w:p>
        </w:tc>
        <w:tc>
          <w:tcPr>
            <w:tcW w:w="1190" w:type="dxa"/>
            <w:noWrap/>
            <w:hideMark/>
          </w:tcPr>
          <w:p w14:paraId="645E3A9C" w14:textId="77777777" w:rsidR="00A51E78" w:rsidRPr="00A51E78" w:rsidRDefault="00A51E78" w:rsidP="00A51E78">
            <w:r w:rsidRPr="00A51E78">
              <w:t>2.992477</w:t>
            </w:r>
          </w:p>
        </w:tc>
      </w:tr>
      <w:tr w:rsidR="00A51E78" w:rsidRPr="00A51E78" w14:paraId="47C1DB34" w14:textId="77777777" w:rsidTr="00A51E78">
        <w:trPr>
          <w:trHeight w:val="261"/>
        </w:trPr>
        <w:tc>
          <w:tcPr>
            <w:tcW w:w="1190" w:type="dxa"/>
            <w:noWrap/>
            <w:hideMark/>
          </w:tcPr>
          <w:p w14:paraId="0084634C" w14:textId="77777777" w:rsidR="00A51E78" w:rsidRPr="00A51E78" w:rsidRDefault="00A51E78" w:rsidP="00A51E78">
            <w:r w:rsidRPr="00A51E78">
              <w:t>5.618089</w:t>
            </w:r>
          </w:p>
        </w:tc>
        <w:tc>
          <w:tcPr>
            <w:tcW w:w="1190" w:type="dxa"/>
            <w:noWrap/>
            <w:hideMark/>
          </w:tcPr>
          <w:p w14:paraId="71E1F98D" w14:textId="77777777" w:rsidR="00A51E78" w:rsidRPr="00A51E78" w:rsidRDefault="00A51E78" w:rsidP="00A51E78">
            <w:r w:rsidRPr="00A51E78">
              <w:t>6.978388</w:t>
            </w:r>
          </w:p>
        </w:tc>
        <w:tc>
          <w:tcPr>
            <w:tcW w:w="1190" w:type="dxa"/>
            <w:noWrap/>
            <w:hideMark/>
          </w:tcPr>
          <w:p w14:paraId="052F971B" w14:textId="77777777" w:rsidR="00A51E78" w:rsidRPr="00A51E78" w:rsidRDefault="00A51E78" w:rsidP="00A51E78">
            <w:r w:rsidRPr="00A51E78">
              <w:t>8.251861</w:t>
            </w:r>
          </w:p>
        </w:tc>
        <w:tc>
          <w:tcPr>
            <w:tcW w:w="1190" w:type="dxa"/>
            <w:noWrap/>
            <w:hideMark/>
          </w:tcPr>
          <w:p w14:paraId="0DC48FA6" w14:textId="77777777" w:rsidR="00A51E78" w:rsidRPr="00A51E78" w:rsidRDefault="00A51E78" w:rsidP="00A51E78">
            <w:r w:rsidRPr="00A51E78">
              <w:t>7.819232</w:t>
            </w:r>
          </w:p>
        </w:tc>
        <w:tc>
          <w:tcPr>
            <w:tcW w:w="1190" w:type="dxa"/>
            <w:noWrap/>
            <w:hideMark/>
          </w:tcPr>
          <w:p w14:paraId="48C7868E" w14:textId="77777777" w:rsidR="00A51E78" w:rsidRPr="00A51E78" w:rsidRDefault="00A51E78" w:rsidP="00A51E78">
            <w:r w:rsidRPr="00A51E78">
              <w:t>9.106248</w:t>
            </w:r>
          </w:p>
        </w:tc>
        <w:tc>
          <w:tcPr>
            <w:tcW w:w="1190" w:type="dxa"/>
            <w:noWrap/>
            <w:hideMark/>
          </w:tcPr>
          <w:p w14:paraId="2981D8B8" w14:textId="77777777" w:rsidR="00A51E78" w:rsidRPr="00A51E78" w:rsidRDefault="00A51E78" w:rsidP="00A51E78">
            <w:r w:rsidRPr="00A51E78">
              <w:t>5.796757</w:t>
            </w:r>
          </w:p>
        </w:tc>
        <w:tc>
          <w:tcPr>
            <w:tcW w:w="1190" w:type="dxa"/>
            <w:noWrap/>
            <w:hideMark/>
          </w:tcPr>
          <w:p w14:paraId="7563CA3B" w14:textId="77777777" w:rsidR="00A51E78" w:rsidRPr="00A51E78" w:rsidRDefault="00A51E78" w:rsidP="00A51E78">
            <w:r w:rsidRPr="00A51E78">
              <w:t>8.726992</w:t>
            </w:r>
          </w:p>
        </w:tc>
        <w:tc>
          <w:tcPr>
            <w:tcW w:w="1190" w:type="dxa"/>
            <w:noWrap/>
            <w:hideMark/>
          </w:tcPr>
          <w:p w14:paraId="10522CE7" w14:textId="77777777" w:rsidR="00A51E78" w:rsidRPr="00A51E78" w:rsidRDefault="00A51E78" w:rsidP="00A51E78">
            <w:r w:rsidRPr="00A51E78">
              <w:t>1.932043</w:t>
            </w:r>
          </w:p>
        </w:tc>
        <w:tc>
          <w:tcPr>
            <w:tcW w:w="1190" w:type="dxa"/>
            <w:noWrap/>
            <w:hideMark/>
          </w:tcPr>
          <w:p w14:paraId="3B9149F3" w14:textId="77777777" w:rsidR="00A51E78" w:rsidRPr="00A51E78" w:rsidRDefault="00A51E78" w:rsidP="00A51E78">
            <w:r w:rsidRPr="00A51E78">
              <w:t>4.722442</w:t>
            </w:r>
          </w:p>
        </w:tc>
        <w:tc>
          <w:tcPr>
            <w:tcW w:w="1190" w:type="dxa"/>
            <w:noWrap/>
            <w:hideMark/>
          </w:tcPr>
          <w:p w14:paraId="4FCEB350" w14:textId="77777777" w:rsidR="00A51E78" w:rsidRPr="00A51E78" w:rsidRDefault="00A51E78" w:rsidP="00A51E78">
            <w:r w:rsidRPr="00A51E78">
              <w:t>6.289573</w:t>
            </w:r>
          </w:p>
        </w:tc>
      </w:tr>
      <w:tr w:rsidR="00A51E78" w:rsidRPr="00A51E78" w14:paraId="01EC111E" w14:textId="77777777" w:rsidTr="00A51E78">
        <w:trPr>
          <w:trHeight w:val="261"/>
        </w:trPr>
        <w:tc>
          <w:tcPr>
            <w:tcW w:w="1190" w:type="dxa"/>
            <w:noWrap/>
            <w:hideMark/>
          </w:tcPr>
          <w:p w14:paraId="73033D3E" w14:textId="77777777" w:rsidR="00A51E78" w:rsidRPr="00A51E78" w:rsidRDefault="00A51E78" w:rsidP="00A51E78">
            <w:r w:rsidRPr="00A51E78">
              <w:t>6.397426</w:t>
            </w:r>
          </w:p>
        </w:tc>
        <w:tc>
          <w:tcPr>
            <w:tcW w:w="1190" w:type="dxa"/>
            <w:noWrap/>
            <w:hideMark/>
          </w:tcPr>
          <w:p w14:paraId="5E516E2E" w14:textId="77777777" w:rsidR="00A51E78" w:rsidRPr="00A51E78" w:rsidRDefault="00A51E78" w:rsidP="00A51E78">
            <w:r w:rsidRPr="00A51E78">
              <w:t>5.985544</w:t>
            </w:r>
          </w:p>
        </w:tc>
        <w:tc>
          <w:tcPr>
            <w:tcW w:w="1190" w:type="dxa"/>
            <w:noWrap/>
            <w:hideMark/>
          </w:tcPr>
          <w:p w14:paraId="74FCC1E2" w14:textId="77777777" w:rsidR="00A51E78" w:rsidRPr="00A51E78" w:rsidRDefault="00A51E78" w:rsidP="00A51E78">
            <w:r w:rsidRPr="00A51E78">
              <w:t>2.734183</w:t>
            </w:r>
          </w:p>
        </w:tc>
        <w:tc>
          <w:tcPr>
            <w:tcW w:w="1190" w:type="dxa"/>
            <w:noWrap/>
            <w:hideMark/>
          </w:tcPr>
          <w:p w14:paraId="1FA6FFE0" w14:textId="77777777" w:rsidR="00A51E78" w:rsidRPr="00A51E78" w:rsidRDefault="00A51E78" w:rsidP="00A51E78">
            <w:r w:rsidRPr="00A51E78">
              <w:t>4.499038</w:t>
            </w:r>
          </w:p>
        </w:tc>
        <w:tc>
          <w:tcPr>
            <w:tcW w:w="1190" w:type="dxa"/>
            <w:noWrap/>
            <w:hideMark/>
          </w:tcPr>
          <w:p w14:paraId="64B3091E" w14:textId="77777777" w:rsidR="00A51E78" w:rsidRPr="00A51E78" w:rsidRDefault="00A51E78" w:rsidP="00A51E78">
            <w:r w:rsidRPr="00A51E78">
              <w:t>7.244137</w:t>
            </w:r>
          </w:p>
        </w:tc>
        <w:tc>
          <w:tcPr>
            <w:tcW w:w="1190" w:type="dxa"/>
            <w:noWrap/>
            <w:hideMark/>
          </w:tcPr>
          <w:p w14:paraId="4371AE72" w14:textId="77777777" w:rsidR="00A51E78" w:rsidRPr="00A51E78" w:rsidRDefault="00A51E78" w:rsidP="00A51E78">
            <w:r w:rsidRPr="00A51E78">
              <w:t>6.817798</w:t>
            </w:r>
          </w:p>
        </w:tc>
        <w:tc>
          <w:tcPr>
            <w:tcW w:w="1190" w:type="dxa"/>
            <w:noWrap/>
            <w:hideMark/>
          </w:tcPr>
          <w:p w14:paraId="7B3E307D" w14:textId="77777777" w:rsidR="00A51E78" w:rsidRPr="00A51E78" w:rsidRDefault="00A51E78" w:rsidP="00A51E78">
            <w:r w:rsidRPr="00A51E78">
              <w:t>5.360008</w:t>
            </w:r>
          </w:p>
        </w:tc>
        <w:tc>
          <w:tcPr>
            <w:tcW w:w="1190" w:type="dxa"/>
            <w:noWrap/>
            <w:hideMark/>
          </w:tcPr>
          <w:p w14:paraId="1BD72CE4" w14:textId="77777777" w:rsidR="00A51E78" w:rsidRPr="00A51E78" w:rsidRDefault="00A51E78" w:rsidP="00A51E78">
            <w:r w:rsidRPr="00A51E78">
              <w:t>7.985187</w:t>
            </w:r>
          </w:p>
        </w:tc>
        <w:tc>
          <w:tcPr>
            <w:tcW w:w="1190" w:type="dxa"/>
            <w:noWrap/>
            <w:hideMark/>
          </w:tcPr>
          <w:p w14:paraId="28E1D583" w14:textId="77777777" w:rsidR="00A51E78" w:rsidRPr="00A51E78" w:rsidRDefault="00A51E78" w:rsidP="00A51E78">
            <w:r w:rsidRPr="00A51E78">
              <w:t>6.359737</w:t>
            </w:r>
          </w:p>
        </w:tc>
        <w:tc>
          <w:tcPr>
            <w:tcW w:w="1190" w:type="dxa"/>
            <w:noWrap/>
            <w:hideMark/>
          </w:tcPr>
          <w:p w14:paraId="7AC8BC48" w14:textId="77777777" w:rsidR="00A51E78" w:rsidRPr="00A51E78" w:rsidRDefault="00A51E78" w:rsidP="00A51E78">
            <w:r w:rsidRPr="00A51E78">
              <w:t>6.830905</w:t>
            </w:r>
          </w:p>
        </w:tc>
      </w:tr>
      <w:tr w:rsidR="00A51E78" w:rsidRPr="00A51E78" w14:paraId="5FC6331C" w14:textId="77777777" w:rsidTr="00A51E78">
        <w:trPr>
          <w:trHeight w:val="261"/>
        </w:trPr>
        <w:tc>
          <w:tcPr>
            <w:tcW w:w="1190" w:type="dxa"/>
            <w:noWrap/>
            <w:hideMark/>
          </w:tcPr>
          <w:p w14:paraId="58596238" w14:textId="77777777" w:rsidR="00A51E78" w:rsidRPr="00A51E78" w:rsidRDefault="00A51E78" w:rsidP="00A51E78">
            <w:r w:rsidRPr="00A51E78">
              <w:t>4.75534</w:t>
            </w:r>
          </w:p>
        </w:tc>
        <w:tc>
          <w:tcPr>
            <w:tcW w:w="1190" w:type="dxa"/>
            <w:noWrap/>
            <w:hideMark/>
          </w:tcPr>
          <w:p w14:paraId="7819F2A2" w14:textId="77777777" w:rsidR="00A51E78" w:rsidRPr="00A51E78" w:rsidRDefault="00A51E78" w:rsidP="00A51E78">
            <w:r w:rsidRPr="00A51E78">
              <w:t>6.422682</w:t>
            </w:r>
          </w:p>
        </w:tc>
        <w:tc>
          <w:tcPr>
            <w:tcW w:w="1190" w:type="dxa"/>
            <w:noWrap/>
            <w:hideMark/>
          </w:tcPr>
          <w:p w14:paraId="167E1E1A" w14:textId="77777777" w:rsidR="00A51E78" w:rsidRPr="00A51E78" w:rsidRDefault="00A51E78" w:rsidP="00A51E78">
            <w:r w:rsidRPr="00A51E78">
              <w:t>5.260378</w:t>
            </w:r>
          </w:p>
        </w:tc>
        <w:tc>
          <w:tcPr>
            <w:tcW w:w="1190" w:type="dxa"/>
            <w:noWrap/>
            <w:hideMark/>
          </w:tcPr>
          <w:p w14:paraId="7F5578A0" w14:textId="77777777" w:rsidR="00A51E78" w:rsidRPr="00A51E78" w:rsidRDefault="00A51E78" w:rsidP="00A51E78">
            <w:r w:rsidRPr="00A51E78">
              <w:t>9.278745</w:t>
            </w:r>
          </w:p>
        </w:tc>
        <w:tc>
          <w:tcPr>
            <w:tcW w:w="1190" w:type="dxa"/>
            <w:noWrap/>
            <w:hideMark/>
          </w:tcPr>
          <w:p w14:paraId="0D018046" w14:textId="77777777" w:rsidR="00A51E78" w:rsidRPr="00A51E78" w:rsidRDefault="00A51E78" w:rsidP="00A51E78">
            <w:r w:rsidRPr="00A51E78">
              <w:t>7.830003</w:t>
            </w:r>
          </w:p>
        </w:tc>
        <w:tc>
          <w:tcPr>
            <w:tcW w:w="1190" w:type="dxa"/>
            <w:noWrap/>
            <w:hideMark/>
          </w:tcPr>
          <w:p w14:paraId="0DA2B182" w14:textId="77777777" w:rsidR="00A51E78" w:rsidRPr="00A51E78" w:rsidRDefault="00A51E78" w:rsidP="00A51E78">
            <w:r w:rsidRPr="00A51E78">
              <w:t>7.276213</w:t>
            </w:r>
          </w:p>
        </w:tc>
        <w:tc>
          <w:tcPr>
            <w:tcW w:w="1190" w:type="dxa"/>
            <w:noWrap/>
            <w:hideMark/>
          </w:tcPr>
          <w:p w14:paraId="358084EB" w14:textId="77777777" w:rsidR="00A51E78" w:rsidRPr="00A51E78" w:rsidRDefault="00A51E78" w:rsidP="00A51E78">
            <w:r w:rsidRPr="00A51E78">
              <w:t>6.691008</w:t>
            </w:r>
          </w:p>
        </w:tc>
        <w:tc>
          <w:tcPr>
            <w:tcW w:w="1190" w:type="dxa"/>
            <w:noWrap/>
            <w:hideMark/>
          </w:tcPr>
          <w:p w14:paraId="1E780A28" w14:textId="77777777" w:rsidR="00A51E78" w:rsidRPr="00A51E78" w:rsidRDefault="00A51E78" w:rsidP="00A51E78">
            <w:r w:rsidRPr="00A51E78">
              <w:t>8.243455</w:t>
            </w:r>
          </w:p>
        </w:tc>
        <w:tc>
          <w:tcPr>
            <w:tcW w:w="1190" w:type="dxa"/>
            <w:noWrap/>
            <w:hideMark/>
          </w:tcPr>
          <w:p w14:paraId="7E2A71C0" w14:textId="77777777" w:rsidR="00A51E78" w:rsidRPr="00A51E78" w:rsidRDefault="00A51E78" w:rsidP="00A51E78">
            <w:r w:rsidRPr="00A51E78">
              <w:t>7.563669</w:t>
            </w:r>
          </w:p>
        </w:tc>
        <w:tc>
          <w:tcPr>
            <w:tcW w:w="1190" w:type="dxa"/>
            <w:noWrap/>
            <w:hideMark/>
          </w:tcPr>
          <w:p w14:paraId="3D5ACF0E" w14:textId="77777777" w:rsidR="00A51E78" w:rsidRPr="00A51E78" w:rsidRDefault="00A51E78" w:rsidP="00A51E78">
            <w:r w:rsidRPr="00A51E78">
              <w:t>6.742426</w:t>
            </w:r>
          </w:p>
        </w:tc>
      </w:tr>
      <w:tr w:rsidR="00A51E78" w:rsidRPr="00A51E78" w14:paraId="4EB3BD2F" w14:textId="77777777" w:rsidTr="00A51E78">
        <w:trPr>
          <w:trHeight w:val="261"/>
        </w:trPr>
        <w:tc>
          <w:tcPr>
            <w:tcW w:w="1190" w:type="dxa"/>
            <w:noWrap/>
            <w:hideMark/>
          </w:tcPr>
          <w:p w14:paraId="51A3B002" w14:textId="77777777" w:rsidR="00A51E78" w:rsidRPr="00A51E78" w:rsidRDefault="00A51E78" w:rsidP="00A51E78">
            <w:r w:rsidRPr="00A51E78">
              <w:t>5.316346</w:t>
            </w:r>
          </w:p>
        </w:tc>
        <w:tc>
          <w:tcPr>
            <w:tcW w:w="1190" w:type="dxa"/>
            <w:noWrap/>
            <w:hideMark/>
          </w:tcPr>
          <w:p w14:paraId="0FA419B7" w14:textId="77777777" w:rsidR="00A51E78" w:rsidRPr="00A51E78" w:rsidRDefault="00A51E78" w:rsidP="00A51E78">
            <w:r w:rsidRPr="00A51E78">
              <w:t>7.525126</w:t>
            </w:r>
          </w:p>
        </w:tc>
        <w:tc>
          <w:tcPr>
            <w:tcW w:w="1190" w:type="dxa"/>
            <w:noWrap/>
            <w:hideMark/>
          </w:tcPr>
          <w:p w14:paraId="257B44EB" w14:textId="77777777" w:rsidR="00A51E78" w:rsidRPr="00A51E78" w:rsidRDefault="00A51E78" w:rsidP="00A51E78">
            <w:r w:rsidRPr="00A51E78">
              <w:t>6.127974</w:t>
            </w:r>
          </w:p>
        </w:tc>
        <w:tc>
          <w:tcPr>
            <w:tcW w:w="1190" w:type="dxa"/>
            <w:noWrap/>
            <w:hideMark/>
          </w:tcPr>
          <w:p w14:paraId="050FB122" w14:textId="77777777" w:rsidR="00A51E78" w:rsidRPr="00A51E78" w:rsidRDefault="00A51E78" w:rsidP="00A51E78">
            <w:r w:rsidRPr="00A51E78">
              <w:t>6.906472</w:t>
            </w:r>
          </w:p>
        </w:tc>
        <w:tc>
          <w:tcPr>
            <w:tcW w:w="1190" w:type="dxa"/>
            <w:noWrap/>
            <w:hideMark/>
          </w:tcPr>
          <w:p w14:paraId="460B1CF3" w14:textId="77777777" w:rsidR="00A51E78" w:rsidRPr="00A51E78" w:rsidRDefault="00A51E78" w:rsidP="00A51E78">
            <w:r w:rsidRPr="00A51E78">
              <w:t>3.489438</w:t>
            </w:r>
          </w:p>
        </w:tc>
        <w:tc>
          <w:tcPr>
            <w:tcW w:w="1190" w:type="dxa"/>
            <w:noWrap/>
            <w:hideMark/>
          </w:tcPr>
          <w:p w14:paraId="33626793" w14:textId="77777777" w:rsidR="00A51E78" w:rsidRPr="00A51E78" w:rsidRDefault="00A51E78" w:rsidP="00A51E78">
            <w:r w:rsidRPr="00A51E78">
              <w:t>6.982435</w:t>
            </w:r>
          </w:p>
        </w:tc>
        <w:tc>
          <w:tcPr>
            <w:tcW w:w="1190" w:type="dxa"/>
            <w:noWrap/>
            <w:hideMark/>
          </w:tcPr>
          <w:p w14:paraId="612C4F50" w14:textId="77777777" w:rsidR="00A51E78" w:rsidRPr="00A51E78" w:rsidRDefault="00A51E78" w:rsidP="00A51E78">
            <w:r w:rsidRPr="00A51E78">
              <w:t>5.133131</w:t>
            </w:r>
          </w:p>
        </w:tc>
        <w:tc>
          <w:tcPr>
            <w:tcW w:w="1190" w:type="dxa"/>
            <w:noWrap/>
            <w:hideMark/>
          </w:tcPr>
          <w:p w14:paraId="7BEB92E4" w14:textId="77777777" w:rsidR="00A51E78" w:rsidRPr="00A51E78" w:rsidRDefault="00A51E78" w:rsidP="00A51E78">
            <w:r w:rsidRPr="00A51E78">
              <w:t>3.992565</w:t>
            </w:r>
          </w:p>
        </w:tc>
        <w:tc>
          <w:tcPr>
            <w:tcW w:w="1190" w:type="dxa"/>
            <w:noWrap/>
            <w:hideMark/>
          </w:tcPr>
          <w:p w14:paraId="176F2513" w14:textId="77777777" w:rsidR="00A51E78" w:rsidRPr="00A51E78" w:rsidRDefault="00A51E78" w:rsidP="00A51E78">
            <w:r w:rsidRPr="00A51E78">
              <w:t>7.747239</w:t>
            </w:r>
          </w:p>
        </w:tc>
        <w:tc>
          <w:tcPr>
            <w:tcW w:w="1190" w:type="dxa"/>
            <w:noWrap/>
            <w:hideMark/>
          </w:tcPr>
          <w:p w14:paraId="1DEE0147" w14:textId="77777777" w:rsidR="00A51E78" w:rsidRPr="00A51E78" w:rsidRDefault="00A51E78" w:rsidP="00A51E78">
            <w:r w:rsidRPr="00A51E78">
              <w:t>7.521511</w:t>
            </w:r>
          </w:p>
        </w:tc>
      </w:tr>
      <w:tr w:rsidR="00A51E78" w:rsidRPr="00A51E78" w14:paraId="7B893D13" w14:textId="77777777" w:rsidTr="00A51E78">
        <w:trPr>
          <w:trHeight w:val="261"/>
        </w:trPr>
        <w:tc>
          <w:tcPr>
            <w:tcW w:w="1190" w:type="dxa"/>
            <w:noWrap/>
            <w:hideMark/>
          </w:tcPr>
          <w:p w14:paraId="606D9D59" w14:textId="77777777" w:rsidR="00A51E78" w:rsidRPr="00A51E78" w:rsidRDefault="00A51E78" w:rsidP="00A51E78">
            <w:r w:rsidRPr="00A51E78">
              <w:t>7.322104</w:t>
            </w:r>
          </w:p>
        </w:tc>
        <w:tc>
          <w:tcPr>
            <w:tcW w:w="1190" w:type="dxa"/>
            <w:noWrap/>
            <w:hideMark/>
          </w:tcPr>
          <w:p w14:paraId="683A4109" w14:textId="77777777" w:rsidR="00A51E78" w:rsidRPr="00A51E78" w:rsidRDefault="00A51E78" w:rsidP="00A51E78">
            <w:r w:rsidRPr="00A51E78">
              <w:t>6.728719</w:t>
            </w:r>
          </w:p>
        </w:tc>
        <w:tc>
          <w:tcPr>
            <w:tcW w:w="1190" w:type="dxa"/>
            <w:noWrap/>
            <w:hideMark/>
          </w:tcPr>
          <w:p w14:paraId="1DDDF114" w14:textId="77777777" w:rsidR="00A51E78" w:rsidRPr="00A51E78" w:rsidRDefault="00A51E78" w:rsidP="00A51E78">
            <w:r w:rsidRPr="00A51E78">
              <w:t>8.298717</w:t>
            </w:r>
          </w:p>
        </w:tc>
        <w:tc>
          <w:tcPr>
            <w:tcW w:w="1190" w:type="dxa"/>
            <w:noWrap/>
            <w:hideMark/>
          </w:tcPr>
          <w:p w14:paraId="66765AF0" w14:textId="77777777" w:rsidR="00A51E78" w:rsidRPr="00A51E78" w:rsidRDefault="00A51E78" w:rsidP="00A51E78">
            <w:r w:rsidRPr="00A51E78">
              <w:t>7.75542</w:t>
            </w:r>
          </w:p>
        </w:tc>
        <w:tc>
          <w:tcPr>
            <w:tcW w:w="1190" w:type="dxa"/>
            <w:noWrap/>
            <w:hideMark/>
          </w:tcPr>
          <w:p w14:paraId="658B9EBF" w14:textId="77777777" w:rsidR="00A51E78" w:rsidRPr="00A51E78" w:rsidRDefault="00A51E78" w:rsidP="00A51E78">
            <w:r w:rsidRPr="00A51E78">
              <w:t>2.706946</w:t>
            </w:r>
          </w:p>
        </w:tc>
        <w:tc>
          <w:tcPr>
            <w:tcW w:w="1190" w:type="dxa"/>
            <w:noWrap/>
            <w:hideMark/>
          </w:tcPr>
          <w:p w14:paraId="3856055D" w14:textId="77777777" w:rsidR="00A51E78" w:rsidRPr="00A51E78" w:rsidRDefault="00A51E78" w:rsidP="00A51E78">
            <w:r w:rsidRPr="00A51E78">
              <w:t>6.285372</w:t>
            </w:r>
          </w:p>
        </w:tc>
        <w:tc>
          <w:tcPr>
            <w:tcW w:w="1190" w:type="dxa"/>
            <w:noWrap/>
            <w:hideMark/>
          </w:tcPr>
          <w:p w14:paraId="5718A3EA" w14:textId="77777777" w:rsidR="00A51E78" w:rsidRPr="00A51E78" w:rsidRDefault="00A51E78" w:rsidP="00A51E78">
            <w:r w:rsidRPr="00A51E78">
              <w:t>6.683382</w:t>
            </w:r>
          </w:p>
        </w:tc>
        <w:tc>
          <w:tcPr>
            <w:tcW w:w="1190" w:type="dxa"/>
            <w:noWrap/>
            <w:hideMark/>
          </w:tcPr>
          <w:p w14:paraId="67552DC2" w14:textId="77777777" w:rsidR="00A51E78" w:rsidRPr="00A51E78" w:rsidRDefault="00A51E78" w:rsidP="00A51E78">
            <w:r w:rsidRPr="00A51E78">
              <w:t>5.88694</w:t>
            </w:r>
          </w:p>
        </w:tc>
        <w:tc>
          <w:tcPr>
            <w:tcW w:w="1190" w:type="dxa"/>
            <w:noWrap/>
            <w:hideMark/>
          </w:tcPr>
          <w:p w14:paraId="49C95EF1" w14:textId="77777777" w:rsidR="00A51E78" w:rsidRPr="00A51E78" w:rsidRDefault="00A51E78" w:rsidP="00A51E78">
            <w:r w:rsidRPr="00A51E78">
              <w:t>7.151131</w:t>
            </w:r>
          </w:p>
        </w:tc>
        <w:tc>
          <w:tcPr>
            <w:tcW w:w="1190" w:type="dxa"/>
            <w:noWrap/>
            <w:hideMark/>
          </w:tcPr>
          <w:p w14:paraId="4D4C19DE" w14:textId="77777777" w:rsidR="00A51E78" w:rsidRPr="00A51E78" w:rsidRDefault="00A51E78" w:rsidP="00A51E78">
            <w:r w:rsidRPr="00A51E78">
              <w:t>3.406218</w:t>
            </w:r>
          </w:p>
        </w:tc>
      </w:tr>
      <w:tr w:rsidR="00A51E78" w:rsidRPr="00A51E78" w14:paraId="4DF4D459" w14:textId="77777777" w:rsidTr="00A51E78">
        <w:trPr>
          <w:trHeight w:val="261"/>
        </w:trPr>
        <w:tc>
          <w:tcPr>
            <w:tcW w:w="1190" w:type="dxa"/>
            <w:noWrap/>
            <w:hideMark/>
          </w:tcPr>
          <w:p w14:paraId="5AF90387" w14:textId="77777777" w:rsidR="00A51E78" w:rsidRPr="00A51E78" w:rsidRDefault="00A51E78" w:rsidP="00A51E78">
            <w:r w:rsidRPr="00A51E78">
              <w:t>5.611484</w:t>
            </w:r>
          </w:p>
        </w:tc>
        <w:tc>
          <w:tcPr>
            <w:tcW w:w="1190" w:type="dxa"/>
            <w:noWrap/>
            <w:hideMark/>
          </w:tcPr>
          <w:p w14:paraId="1E09352D" w14:textId="77777777" w:rsidR="00A51E78" w:rsidRPr="00A51E78" w:rsidRDefault="00A51E78" w:rsidP="00A51E78">
            <w:r w:rsidRPr="00A51E78">
              <w:t>4.330142</w:t>
            </w:r>
          </w:p>
        </w:tc>
        <w:tc>
          <w:tcPr>
            <w:tcW w:w="1190" w:type="dxa"/>
            <w:noWrap/>
            <w:hideMark/>
          </w:tcPr>
          <w:p w14:paraId="6249BEBC" w14:textId="77777777" w:rsidR="00A51E78" w:rsidRPr="00A51E78" w:rsidRDefault="00A51E78" w:rsidP="00A51E78">
            <w:r w:rsidRPr="00A51E78">
              <w:t>7.638482</w:t>
            </w:r>
          </w:p>
        </w:tc>
        <w:tc>
          <w:tcPr>
            <w:tcW w:w="1190" w:type="dxa"/>
            <w:noWrap/>
            <w:hideMark/>
          </w:tcPr>
          <w:p w14:paraId="422725C3" w14:textId="77777777" w:rsidR="00A51E78" w:rsidRPr="00A51E78" w:rsidRDefault="00A51E78" w:rsidP="00A51E78">
            <w:r w:rsidRPr="00A51E78">
              <w:t>8.846142</w:t>
            </w:r>
          </w:p>
        </w:tc>
        <w:tc>
          <w:tcPr>
            <w:tcW w:w="1190" w:type="dxa"/>
            <w:noWrap/>
            <w:hideMark/>
          </w:tcPr>
          <w:p w14:paraId="72E08028" w14:textId="77777777" w:rsidR="00A51E78" w:rsidRPr="00A51E78" w:rsidRDefault="00A51E78" w:rsidP="00A51E78">
            <w:r w:rsidRPr="00A51E78">
              <w:t>3.423786</w:t>
            </w:r>
          </w:p>
        </w:tc>
        <w:tc>
          <w:tcPr>
            <w:tcW w:w="1190" w:type="dxa"/>
            <w:noWrap/>
            <w:hideMark/>
          </w:tcPr>
          <w:p w14:paraId="29A161F6" w14:textId="77777777" w:rsidR="00A51E78" w:rsidRPr="00A51E78" w:rsidRDefault="00A51E78" w:rsidP="00A51E78">
            <w:r w:rsidRPr="00A51E78">
              <w:t>4.667864</w:t>
            </w:r>
          </w:p>
        </w:tc>
        <w:tc>
          <w:tcPr>
            <w:tcW w:w="1190" w:type="dxa"/>
            <w:noWrap/>
            <w:hideMark/>
          </w:tcPr>
          <w:p w14:paraId="2F37F5B5" w14:textId="77777777" w:rsidR="00A51E78" w:rsidRPr="00A51E78" w:rsidRDefault="00A51E78" w:rsidP="00A51E78">
            <w:r w:rsidRPr="00A51E78">
              <w:t>6.860224</w:t>
            </w:r>
          </w:p>
        </w:tc>
        <w:tc>
          <w:tcPr>
            <w:tcW w:w="1190" w:type="dxa"/>
            <w:noWrap/>
            <w:hideMark/>
          </w:tcPr>
          <w:p w14:paraId="10D9E458" w14:textId="77777777" w:rsidR="00A51E78" w:rsidRPr="00A51E78" w:rsidRDefault="00A51E78" w:rsidP="00A51E78">
            <w:r w:rsidRPr="00A51E78">
              <w:t>6.31478</w:t>
            </w:r>
          </w:p>
        </w:tc>
        <w:tc>
          <w:tcPr>
            <w:tcW w:w="1190" w:type="dxa"/>
            <w:noWrap/>
            <w:hideMark/>
          </w:tcPr>
          <w:p w14:paraId="1219B14E" w14:textId="77777777" w:rsidR="00A51E78" w:rsidRPr="00A51E78" w:rsidRDefault="00A51E78" w:rsidP="00A51E78">
            <w:r w:rsidRPr="00A51E78">
              <w:t>7.749186</w:t>
            </w:r>
          </w:p>
        </w:tc>
        <w:tc>
          <w:tcPr>
            <w:tcW w:w="1190" w:type="dxa"/>
            <w:noWrap/>
            <w:hideMark/>
          </w:tcPr>
          <w:p w14:paraId="7EB3ACB0" w14:textId="77777777" w:rsidR="00A51E78" w:rsidRPr="00A51E78" w:rsidRDefault="00A51E78" w:rsidP="00A51E78">
            <w:r w:rsidRPr="00A51E78">
              <w:t>8.307681</w:t>
            </w:r>
          </w:p>
        </w:tc>
      </w:tr>
      <w:tr w:rsidR="00A51E78" w:rsidRPr="00A51E78" w14:paraId="62F21BC4" w14:textId="77777777" w:rsidTr="00A51E78">
        <w:trPr>
          <w:trHeight w:val="261"/>
        </w:trPr>
        <w:tc>
          <w:tcPr>
            <w:tcW w:w="1190" w:type="dxa"/>
            <w:noWrap/>
            <w:hideMark/>
          </w:tcPr>
          <w:p w14:paraId="44833046" w14:textId="77777777" w:rsidR="00A51E78" w:rsidRPr="00A51E78" w:rsidRDefault="00A51E78" w:rsidP="00A51E78">
            <w:pPr>
              <w:rPr>
                <w:b/>
                <w:bCs/>
              </w:rPr>
            </w:pPr>
            <w:r w:rsidRPr="00A51E78">
              <w:rPr>
                <w:b/>
                <w:bCs/>
              </w:rPr>
              <w:t>5.549719</w:t>
            </w:r>
          </w:p>
        </w:tc>
        <w:tc>
          <w:tcPr>
            <w:tcW w:w="1190" w:type="dxa"/>
            <w:noWrap/>
            <w:hideMark/>
          </w:tcPr>
          <w:p w14:paraId="77DFD461" w14:textId="77777777" w:rsidR="00A51E78" w:rsidRPr="00A51E78" w:rsidRDefault="00A51E78" w:rsidP="00A51E78">
            <w:pPr>
              <w:rPr>
                <w:b/>
                <w:bCs/>
              </w:rPr>
            </w:pPr>
            <w:r w:rsidRPr="00A51E78">
              <w:rPr>
                <w:b/>
                <w:bCs/>
              </w:rPr>
              <w:t>6.912996</w:t>
            </w:r>
          </w:p>
        </w:tc>
        <w:tc>
          <w:tcPr>
            <w:tcW w:w="1190" w:type="dxa"/>
            <w:noWrap/>
            <w:hideMark/>
          </w:tcPr>
          <w:p w14:paraId="60E37D1B" w14:textId="77777777" w:rsidR="00A51E78" w:rsidRPr="00A51E78" w:rsidRDefault="00A51E78" w:rsidP="00A51E78">
            <w:pPr>
              <w:rPr>
                <w:b/>
                <w:bCs/>
              </w:rPr>
            </w:pPr>
            <w:r w:rsidRPr="00A51E78">
              <w:rPr>
                <w:b/>
                <w:bCs/>
              </w:rPr>
              <w:t>6.037166</w:t>
            </w:r>
          </w:p>
        </w:tc>
        <w:tc>
          <w:tcPr>
            <w:tcW w:w="1190" w:type="dxa"/>
            <w:noWrap/>
            <w:hideMark/>
          </w:tcPr>
          <w:p w14:paraId="124355FE" w14:textId="77777777" w:rsidR="00A51E78" w:rsidRPr="00A51E78" w:rsidRDefault="00A51E78" w:rsidP="00A51E78">
            <w:pPr>
              <w:rPr>
                <w:b/>
                <w:bCs/>
              </w:rPr>
            </w:pPr>
            <w:r w:rsidRPr="00A51E78">
              <w:rPr>
                <w:b/>
                <w:bCs/>
              </w:rPr>
              <w:t>7.141439</w:t>
            </w:r>
          </w:p>
        </w:tc>
        <w:tc>
          <w:tcPr>
            <w:tcW w:w="1190" w:type="dxa"/>
            <w:noWrap/>
            <w:hideMark/>
          </w:tcPr>
          <w:p w14:paraId="3C46BB4E" w14:textId="77777777" w:rsidR="00A51E78" w:rsidRPr="00A51E78" w:rsidRDefault="00A51E78" w:rsidP="00A51E78">
            <w:pPr>
              <w:rPr>
                <w:b/>
                <w:bCs/>
              </w:rPr>
            </w:pPr>
            <w:r w:rsidRPr="00A51E78">
              <w:rPr>
                <w:b/>
                <w:bCs/>
              </w:rPr>
              <w:t>5.943686</w:t>
            </w:r>
          </w:p>
        </w:tc>
        <w:tc>
          <w:tcPr>
            <w:tcW w:w="1190" w:type="dxa"/>
            <w:noWrap/>
            <w:hideMark/>
          </w:tcPr>
          <w:p w14:paraId="008C6480" w14:textId="77777777" w:rsidR="00A51E78" w:rsidRPr="00A51E78" w:rsidRDefault="00A51E78" w:rsidP="00A51E78">
            <w:pPr>
              <w:rPr>
                <w:b/>
                <w:bCs/>
              </w:rPr>
            </w:pPr>
            <w:r w:rsidRPr="00A51E78">
              <w:rPr>
                <w:b/>
                <w:bCs/>
              </w:rPr>
              <w:t>6.764021</w:t>
            </w:r>
          </w:p>
        </w:tc>
        <w:tc>
          <w:tcPr>
            <w:tcW w:w="1190" w:type="dxa"/>
            <w:noWrap/>
            <w:hideMark/>
          </w:tcPr>
          <w:p w14:paraId="24F828B7" w14:textId="77777777" w:rsidR="00A51E78" w:rsidRPr="00A51E78" w:rsidRDefault="00A51E78" w:rsidP="00A51E78">
            <w:pPr>
              <w:rPr>
                <w:b/>
                <w:bCs/>
              </w:rPr>
            </w:pPr>
            <w:r w:rsidRPr="00A51E78">
              <w:rPr>
                <w:b/>
                <w:bCs/>
              </w:rPr>
              <w:t>6.979794</w:t>
            </w:r>
          </w:p>
        </w:tc>
        <w:tc>
          <w:tcPr>
            <w:tcW w:w="1190" w:type="dxa"/>
            <w:noWrap/>
            <w:hideMark/>
          </w:tcPr>
          <w:p w14:paraId="5F3EC062" w14:textId="77777777" w:rsidR="00A51E78" w:rsidRPr="00A51E78" w:rsidRDefault="00A51E78" w:rsidP="00A51E78">
            <w:pPr>
              <w:rPr>
                <w:b/>
                <w:bCs/>
              </w:rPr>
            </w:pPr>
            <w:r w:rsidRPr="00A51E78">
              <w:rPr>
                <w:b/>
                <w:bCs/>
              </w:rPr>
              <w:t>6.29041</w:t>
            </w:r>
          </w:p>
        </w:tc>
        <w:tc>
          <w:tcPr>
            <w:tcW w:w="1190" w:type="dxa"/>
            <w:noWrap/>
            <w:hideMark/>
          </w:tcPr>
          <w:p w14:paraId="05675505" w14:textId="77777777" w:rsidR="00A51E78" w:rsidRPr="00A51E78" w:rsidRDefault="00A51E78" w:rsidP="00A51E78">
            <w:pPr>
              <w:rPr>
                <w:b/>
                <w:bCs/>
              </w:rPr>
            </w:pPr>
            <w:r w:rsidRPr="00A51E78">
              <w:rPr>
                <w:b/>
                <w:bCs/>
              </w:rPr>
              <w:t>8.54029</w:t>
            </w:r>
          </w:p>
        </w:tc>
        <w:tc>
          <w:tcPr>
            <w:tcW w:w="1190" w:type="dxa"/>
            <w:noWrap/>
            <w:hideMark/>
          </w:tcPr>
          <w:p w14:paraId="683561B4" w14:textId="77777777" w:rsidR="00A51E78" w:rsidRPr="00A51E78" w:rsidRDefault="00A51E78" w:rsidP="00A51E78">
            <w:pPr>
              <w:rPr>
                <w:b/>
                <w:bCs/>
              </w:rPr>
            </w:pPr>
            <w:r w:rsidRPr="00A51E78">
              <w:rPr>
                <w:b/>
                <w:bCs/>
              </w:rPr>
              <w:t>6.288663</w:t>
            </w:r>
          </w:p>
        </w:tc>
      </w:tr>
    </w:tbl>
    <w:p w14:paraId="446C3570" w14:textId="76BC661F" w:rsidR="00A51E78" w:rsidRDefault="00A51E78" w:rsidP="00DD05AD"/>
    <w:p w14:paraId="34A6B1D1" w14:textId="7EED943F" w:rsidR="00A51E78" w:rsidRDefault="00A51E78" w:rsidP="00DD05AD">
      <w:r>
        <w:lastRenderedPageBreak/>
        <w:t>3</w:t>
      </w:r>
      <w:r w:rsidRPr="00A51E78">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51E78" w:rsidRPr="00A51E78" w14:paraId="742E7708" w14:textId="77777777" w:rsidTr="00A51E78">
        <w:trPr>
          <w:trHeight w:val="300"/>
        </w:trPr>
        <w:tc>
          <w:tcPr>
            <w:tcW w:w="960" w:type="dxa"/>
            <w:noWrap/>
            <w:hideMark/>
          </w:tcPr>
          <w:p w14:paraId="35C55150" w14:textId="77777777" w:rsidR="00A51E78" w:rsidRPr="00A51E78" w:rsidRDefault="00A51E78" w:rsidP="00A51E78">
            <w:r w:rsidRPr="00A51E78">
              <w:t>Tx01</w:t>
            </w:r>
          </w:p>
        </w:tc>
        <w:tc>
          <w:tcPr>
            <w:tcW w:w="960" w:type="dxa"/>
            <w:noWrap/>
            <w:hideMark/>
          </w:tcPr>
          <w:p w14:paraId="6DCD33DD" w14:textId="77777777" w:rsidR="00A51E78" w:rsidRPr="00A51E78" w:rsidRDefault="00A51E78" w:rsidP="00A51E78">
            <w:r w:rsidRPr="00A51E78">
              <w:t>Tx02</w:t>
            </w:r>
          </w:p>
        </w:tc>
        <w:tc>
          <w:tcPr>
            <w:tcW w:w="960" w:type="dxa"/>
            <w:noWrap/>
            <w:hideMark/>
          </w:tcPr>
          <w:p w14:paraId="744BA243" w14:textId="77777777" w:rsidR="00A51E78" w:rsidRPr="00A51E78" w:rsidRDefault="00A51E78" w:rsidP="00A51E78">
            <w:r w:rsidRPr="00A51E78">
              <w:t>Tx03</w:t>
            </w:r>
          </w:p>
        </w:tc>
        <w:tc>
          <w:tcPr>
            <w:tcW w:w="960" w:type="dxa"/>
            <w:noWrap/>
            <w:hideMark/>
          </w:tcPr>
          <w:p w14:paraId="149CE3A5" w14:textId="77777777" w:rsidR="00A51E78" w:rsidRPr="00A51E78" w:rsidRDefault="00A51E78" w:rsidP="00A51E78">
            <w:r w:rsidRPr="00A51E78">
              <w:t>Tx04</w:t>
            </w:r>
          </w:p>
        </w:tc>
        <w:tc>
          <w:tcPr>
            <w:tcW w:w="960" w:type="dxa"/>
            <w:noWrap/>
            <w:hideMark/>
          </w:tcPr>
          <w:p w14:paraId="61D5FBCB" w14:textId="77777777" w:rsidR="00A51E78" w:rsidRPr="00A51E78" w:rsidRDefault="00A51E78" w:rsidP="00A51E78">
            <w:r w:rsidRPr="00A51E78">
              <w:t>Tx05</w:t>
            </w:r>
          </w:p>
        </w:tc>
        <w:tc>
          <w:tcPr>
            <w:tcW w:w="960" w:type="dxa"/>
            <w:noWrap/>
            <w:hideMark/>
          </w:tcPr>
          <w:p w14:paraId="69298631" w14:textId="77777777" w:rsidR="00A51E78" w:rsidRPr="00A51E78" w:rsidRDefault="00A51E78" w:rsidP="00A51E78">
            <w:r w:rsidRPr="00A51E78">
              <w:t>Tx06</w:t>
            </w:r>
          </w:p>
        </w:tc>
        <w:tc>
          <w:tcPr>
            <w:tcW w:w="960" w:type="dxa"/>
            <w:noWrap/>
            <w:hideMark/>
          </w:tcPr>
          <w:p w14:paraId="790DF1C5" w14:textId="77777777" w:rsidR="00A51E78" w:rsidRPr="00A51E78" w:rsidRDefault="00A51E78" w:rsidP="00A51E78">
            <w:r w:rsidRPr="00A51E78">
              <w:t>Tx07</w:t>
            </w:r>
          </w:p>
        </w:tc>
        <w:tc>
          <w:tcPr>
            <w:tcW w:w="960" w:type="dxa"/>
            <w:noWrap/>
            <w:hideMark/>
          </w:tcPr>
          <w:p w14:paraId="270108F4" w14:textId="77777777" w:rsidR="00A51E78" w:rsidRPr="00A51E78" w:rsidRDefault="00A51E78" w:rsidP="00A51E78">
            <w:r w:rsidRPr="00A51E78">
              <w:t>Tx08</w:t>
            </w:r>
          </w:p>
        </w:tc>
        <w:tc>
          <w:tcPr>
            <w:tcW w:w="960" w:type="dxa"/>
            <w:noWrap/>
            <w:hideMark/>
          </w:tcPr>
          <w:p w14:paraId="6DC1522D" w14:textId="77777777" w:rsidR="00A51E78" w:rsidRPr="00A51E78" w:rsidRDefault="00A51E78" w:rsidP="00A51E78">
            <w:r w:rsidRPr="00A51E78">
              <w:t>Tx09</w:t>
            </w:r>
          </w:p>
        </w:tc>
        <w:tc>
          <w:tcPr>
            <w:tcW w:w="960" w:type="dxa"/>
            <w:noWrap/>
            <w:hideMark/>
          </w:tcPr>
          <w:p w14:paraId="2C7A8AE0" w14:textId="77777777" w:rsidR="00A51E78" w:rsidRPr="00A51E78" w:rsidRDefault="00A51E78" w:rsidP="00A51E78">
            <w:r w:rsidRPr="00A51E78">
              <w:t>Tx10</w:t>
            </w:r>
          </w:p>
        </w:tc>
      </w:tr>
      <w:tr w:rsidR="00A51E78" w:rsidRPr="00A51E78" w14:paraId="45E8DE3B" w14:textId="77777777" w:rsidTr="00A51E78">
        <w:trPr>
          <w:trHeight w:val="300"/>
        </w:trPr>
        <w:tc>
          <w:tcPr>
            <w:tcW w:w="960" w:type="dxa"/>
            <w:noWrap/>
            <w:hideMark/>
          </w:tcPr>
          <w:p w14:paraId="35996EEF" w14:textId="77777777" w:rsidR="00A51E78" w:rsidRPr="00A51E78" w:rsidRDefault="00A51E78" w:rsidP="00A51E78">
            <w:r w:rsidRPr="00A51E78">
              <w:t>5.524663</w:t>
            </w:r>
          </w:p>
        </w:tc>
        <w:tc>
          <w:tcPr>
            <w:tcW w:w="960" w:type="dxa"/>
            <w:noWrap/>
            <w:hideMark/>
          </w:tcPr>
          <w:p w14:paraId="5A419892" w14:textId="77777777" w:rsidR="00A51E78" w:rsidRPr="00A51E78" w:rsidRDefault="00A51E78" w:rsidP="00A51E78">
            <w:r w:rsidRPr="00A51E78">
              <w:t>8.491591</w:t>
            </w:r>
          </w:p>
        </w:tc>
        <w:tc>
          <w:tcPr>
            <w:tcW w:w="960" w:type="dxa"/>
            <w:noWrap/>
            <w:hideMark/>
          </w:tcPr>
          <w:p w14:paraId="2186F966" w14:textId="77777777" w:rsidR="00A51E78" w:rsidRPr="00A51E78" w:rsidRDefault="00A51E78" w:rsidP="00A51E78">
            <w:r w:rsidRPr="00A51E78">
              <w:t>5.931654</w:t>
            </w:r>
          </w:p>
        </w:tc>
        <w:tc>
          <w:tcPr>
            <w:tcW w:w="960" w:type="dxa"/>
            <w:noWrap/>
            <w:hideMark/>
          </w:tcPr>
          <w:p w14:paraId="521A8828" w14:textId="77777777" w:rsidR="00A51E78" w:rsidRPr="00A51E78" w:rsidRDefault="00A51E78" w:rsidP="00A51E78">
            <w:r w:rsidRPr="00A51E78">
              <w:t>8.269655</w:t>
            </w:r>
          </w:p>
        </w:tc>
        <w:tc>
          <w:tcPr>
            <w:tcW w:w="960" w:type="dxa"/>
            <w:noWrap/>
            <w:hideMark/>
          </w:tcPr>
          <w:p w14:paraId="5EE65905" w14:textId="77777777" w:rsidR="00A51E78" w:rsidRPr="00A51E78" w:rsidRDefault="00A51E78" w:rsidP="00A51E78">
            <w:r w:rsidRPr="00A51E78">
              <w:t>9.620887</w:t>
            </w:r>
          </w:p>
        </w:tc>
        <w:tc>
          <w:tcPr>
            <w:tcW w:w="960" w:type="dxa"/>
            <w:noWrap/>
            <w:hideMark/>
          </w:tcPr>
          <w:p w14:paraId="45F203A3" w14:textId="77777777" w:rsidR="00A51E78" w:rsidRPr="00A51E78" w:rsidRDefault="00A51E78" w:rsidP="00A51E78">
            <w:r w:rsidRPr="00A51E78">
              <w:t>5.865324</w:t>
            </w:r>
          </w:p>
        </w:tc>
        <w:tc>
          <w:tcPr>
            <w:tcW w:w="960" w:type="dxa"/>
            <w:noWrap/>
            <w:hideMark/>
          </w:tcPr>
          <w:p w14:paraId="7082507D" w14:textId="77777777" w:rsidR="00A51E78" w:rsidRPr="00A51E78" w:rsidRDefault="00A51E78" w:rsidP="00A51E78">
            <w:r w:rsidRPr="00A51E78">
              <w:t>7.660748</w:t>
            </w:r>
          </w:p>
        </w:tc>
        <w:tc>
          <w:tcPr>
            <w:tcW w:w="960" w:type="dxa"/>
            <w:noWrap/>
            <w:hideMark/>
          </w:tcPr>
          <w:p w14:paraId="5256C82A" w14:textId="77777777" w:rsidR="00A51E78" w:rsidRPr="00A51E78" w:rsidRDefault="00A51E78" w:rsidP="00A51E78">
            <w:r w:rsidRPr="00A51E78">
              <w:t>8.315766</w:t>
            </w:r>
          </w:p>
        </w:tc>
        <w:tc>
          <w:tcPr>
            <w:tcW w:w="960" w:type="dxa"/>
            <w:noWrap/>
            <w:hideMark/>
          </w:tcPr>
          <w:p w14:paraId="6649DDBB" w14:textId="77777777" w:rsidR="00A51E78" w:rsidRPr="00A51E78" w:rsidRDefault="00A51E78" w:rsidP="00A51E78">
            <w:r w:rsidRPr="00A51E78">
              <w:t>26.1499</w:t>
            </w:r>
          </w:p>
        </w:tc>
        <w:tc>
          <w:tcPr>
            <w:tcW w:w="960" w:type="dxa"/>
            <w:noWrap/>
            <w:hideMark/>
          </w:tcPr>
          <w:p w14:paraId="3ACC2D0B" w14:textId="77777777" w:rsidR="00A51E78" w:rsidRPr="00A51E78" w:rsidRDefault="00A51E78" w:rsidP="00A51E78">
            <w:r w:rsidRPr="00A51E78">
              <w:t>4.51412</w:t>
            </w:r>
          </w:p>
        </w:tc>
      </w:tr>
      <w:tr w:rsidR="00A51E78" w:rsidRPr="00A51E78" w14:paraId="7BC9A220" w14:textId="77777777" w:rsidTr="00A51E78">
        <w:trPr>
          <w:trHeight w:val="300"/>
        </w:trPr>
        <w:tc>
          <w:tcPr>
            <w:tcW w:w="960" w:type="dxa"/>
            <w:noWrap/>
            <w:hideMark/>
          </w:tcPr>
          <w:p w14:paraId="11A2521B" w14:textId="77777777" w:rsidR="00A51E78" w:rsidRPr="00A51E78" w:rsidRDefault="00A51E78" w:rsidP="00A51E78">
            <w:r w:rsidRPr="00A51E78">
              <w:t>5.49087</w:t>
            </w:r>
          </w:p>
        </w:tc>
        <w:tc>
          <w:tcPr>
            <w:tcW w:w="960" w:type="dxa"/>
            <w:noWrap/>
            <w:hideMark/>
          </w:tcPr>
          <w:p w14:paraId="1B349307" w14:textId="77777777" w:rsidR="00A51E78" w:rsidRPr="00A51E78" w:rsidRDefault="00A51E78" w:rsidP="00A51E78">
            <w:r w:rsidRPr="00A51E78">
              <w:t>8.220674</w:t>
            </w:r>
          </w:p>
        </w:tc>
        <w:tc>
          <w:tcPr>
            <w:tcW w:w="960" w:type="dxa"/>
            <w:noWrap/>
            <w:hideMark/>
          </w:tcPr>
          <w:p w14:paraId="4AF93661" w14:textId="77777777" w:rsidR="00A51E78" w:rsidRPr="00A51E78" w:rsidRDefault="00A51E78" w:rsidP="00A51E78">
            <w:r w:rsidRPr="00A51E78">
              <w:t>7.636295</w:t>
            </w:r>
          </w:p>
        </w:tc>
        <w:tc>
          <w:tcPr>
            <w:tcW w:w="960" w:type="dxa"/>
            <w:noWrap/>
            <w:hideMark/>
          </w:tcPr>
          <w:p w14:paraId="55A801FA" w14:textId="77777777" w:rsidR="00A51E78" w:rsidRPr="00A51E78" w:rsidRDefault="00A51E78" w:rsidP="00A51E78">
            <w:r w:rsidRPr="00A51E78">
              <w:t>2.591438</w:t>
            </w:r>
          </w:p>
        </w:tc>
        <w:tc>
          <w:tcPr>
            <w:tcW w:w="960" w:type="dxa"/>
            <w:noWrap/>
            <w:hideMark/>
          </w:tcPr>
          <w:p w14:paraId="2960AC63" w14:textId="77777777" w:rsidR="00A51E78" w:rsidRPr="00A51E78" w:rsidRDefault="00A51E78" w:rsidP="00A51E78">
            <w:r w:rsidRPr="00A51E78">
              <w:t>5.808405</w:t>
            </w:r>
          </w:p>
        </w:tc>
        <w:tc>
          <w:tcPr>
            <w:tcW w:w="960" w:type="dxa"/>
            <w:noWrap/>
            <w:hideMark/>
          </w:tcPr>
          <w:p w14:paraId="7CC22043" w14:textId="77777777" w:rsidR="00A51E78" w:rsidRPr="00A51E78" w:rsidRDefault="00A51E78" w:rsidP="00A51E78">
            <w:r w:rsidRPr="00A51E78">
              <w:t>7.378855</w:t>
            </w:r>
          </w:p>
        </w:tc>
        <w:tc>
          <w:tcPr>
            <w:tcW w:w="960" w:type="dxa"/>
            <w:noWrap/>
            <w:hideMark/>
          </w:tcPr>
          <w:p w14:paraId="3E5CA36D" w14:textId="77777777" w:rsidR="00A51E78" w:rsidRPr="00A51E78" w:rsidRDefault="00A51E78" w:rsidP="00A51E78">
            <w:r w:rsidRPr="00A51E78">
              <w:t>6.650718</w:t>
            </w:r>
          </w:p>
        </w:tc>
        <w:tc>
          <w:tcPr>
            <w:tcW w:w="960" w:type="dxa"/>
            <w:noWrap/>
            <w:hideMark/>
          </w:tcPr>
          <w:p w14:paraId="02F65475" w14:textId="77777777" w:rsidR="00A51E78" w:rsidRPr="00A51E78" w:rsidRDefault="00A51E78" w:rsidP="00A51E78">
            <w:r w:rsidRPr="00A51E78">
              <w:t>6.209331</w:t>
            </w:r>
          </w:p>
        </w:tc>
        <w:tc>
          <w:tcPr>
            <w:tcW w:w="960" w:type="dxa"/>
            <w:noWrap/>
            <w:hideMark/>
          </w:tcPr>
          <w:p w14:paraId="3F12C766" w14:textId="77777777" w:rsidR="00A51E78" w:rsidRPr="00A51E78" w:rsidRDefault="00A51E78" w:rsidP="00A51E78">
            <w:r w:rsidRPr="00A51E78">
              <w:t>4.689591</w:t>
            </w:r>
          </w:p>
        </w:tc>
        <w:tc>
          <w:tcPr>
            <w:tcW w:w="960" w:type="dxa"/>
            <w:noWrap/>
            <w:hideMark/>
          </w:tcPr>
          <w:p w14:paraId="4E78650E" w14:textId="77777777" w:rsidR="00A51E78" w:rsidRPr="00A51E78" w:rsidRDefault="00A51E78" w:rsidP="00A51E78">
            <w:r w:rsidRPr="00A51E78">
              <w:t>6.883403</w:t>
            </w:r>
          </w:p>
        </w:tc>
      </w:tr>
      <w:tr w:rsidR="00A51E78" w:rsidRPr="00A51E78" w14:paraId="63B54B19" w14:textId="77777777" w:rsidTr="00A51E78">
        <w:trPr>
          <w:trHeight w:val="300"/>
        </w:trPr>
        <w:tc>
          <w:tcPr>
            <w:tcW w:w="960" w:type="dxa"/>
            <w:noWrap/>
            <w:hideMark/>
          </w:tcPr>
          <w:p w14:paraId="015D8FE1" w14:textId="77777777" w:rsidR="00A51E78" w:rsidRPr="00A51E78" w:rsidRDefault="00A51E78" w:rsidP="00A51E78">
            <w:r w:rsidRPr="00A51E78">
              <w:t>4.431998</w:t>
            </w:r>
          </w:p>
        </w:tc>
        <w:tc>
          <w:tcPr>
            <w:tcW w:w="960" w:type="dxa"/>
            <w:noWrap/>
            <w:hideMark/>
          </w:tcPr>
          <w:p w14:paraId="7D654DBA" w14:textId="77777777" w:rsidR="00A51E78" w:rsidRPr="00A51E78" w:rsidRDefault="00A51E78" w:rsidP="00A51E78">
            <w:r w:rsidRPr="00A51E78">
              <w:t>6.440907</w:t>
            </w:r>
          </w:p>
        </w:tc>
        <w:tc>
          <w:tcPr>
            <w:tcW w:w="960" w:type="dxa"/>
            <w:noWrap/>
            <w:hideMark/>
          </w:tcPr>
          <w:p w14:paraId="3263D21B" w14:textId="77777777" w:rsidR="00A51E78" w:rsidRPr="00A51E78" w:rsidRDefault="00A51E78" w:rsidP="00A51E78">
            <w:r w:rsidRPr="00A51E78">
              <w:t>5.881471</w:t>
            </w:r>
          </w:p>
        </w:tc>
        <w:tc>
          <w:tcPr>
            <w:tcW w:w="960" w:type="dxa"/>
            <w:noWrap/>
            <w:hideMark/>
          </w:tcPr>
          <w:p w14:paraId="3A802CA7" w14:textId="77777777" w:rsidR="00A51E78" w:rsidRPr="00A51E78" w:rsidRDefault="00A51E78" w:rsidP="00A51E78">
            <w:r w:rsidRPr="00A51E78">
              <w:t>7.164125</w:t>
            </w:r>
          </w:p>
        </w:tc>
        <w:tc>
          <w:tcPr>
            <w:tcW w:w="960" w:type="dxa"/>
            <w:noWrap/>
            <w:hideMark/>
          </w:tcPr>
          <w:p w14:paraId="623DCA26" w14:textId="77777777" w:rsidR="00A51E78" w:rsidRPr="00A51E78" w:rsidRDefault="00A51E78" w:rsidP="00A51E78">
            <w:r w:rsidRPr="00A51E78">
              <w:t>6.608407</w:t>
            </w:r>
          </w:p>
        </w:tc>
        <w:tc>
          <w:tcPr>
            <w:tcW w:w="960" w:type="dxa"/>
            <w:noWrap/>
            <w:hideMark/>
          </w:tcPr>
          <w:p w14:paraId="7780F895" w14:textId="77777777" w:rsidR="00A51E78" w:rsidRPr="00A51E78" w:rsidRDefault="00A51E78" w:rsidP="00A51E78">
            <w:r w:rsidRPr="00A51E78">
              <w:t>7.337733</w:t>
            </w:r>
          </w:p>
        </w:tc>
        <w:tc>
          <w:tcPr>
            <w:tcW w:w="960" w:type="dxa"/>
            <w:noWrap/>
            <w:hideMark/>
          </w:tcPr>
          <w:p w14:paraId="29CD51BC" w14:textId="77777777" w:rsidR="00A51E78" w:rsidRPr="00A51E78" w:rsidRDefault="00A51E78" w:rsidP="00A51E78">
            <w:r w:rsidRPr="00A51E78">
              <w:t>8.782406</w:t>
            </w:r>
          </w:p>
        </w:tc>
        <w:tc>
          <w:tcPr>
            <w:tcW w:w="960" w:type="dxa"/>
            <w:noWrap/>
            <w:hideMark/>
          </w:tcPr>
          <w:p w14:paraId="44C55876" w14:textId="77777777" w:rsidR="00A51E78" w:rsidRPr="00A51E78" w:rsidRDefault="00A51E78" w:rsidP="00A51E78">
            <w:r w:rsidRPr="00A51E78">
              <w:t>6.818349</w:t>
            </w:r>
          </w:p>
        </w:tc>
        <w:tc>
          <w:tcPr>
            <w:tcW w:w="960" w:type="dxa"/>
            <w:noWrap/>
            <w:hideMark/>
          </w:tcPr>
          <w:p w14:paraId="61DF856D" w14:textId="77777777" w:rsidR="00A51E78" w:rsidRPr="00A51E78" w:rsidRDefault="00A51E78" w:rsidP="00A51E78">
            <w:r w:rsidRPr="00A51E78">
              <w:t>6.322113</w:t>
            </w:r>
          </w:p>
        </w:tc>
        <w:tc>
          <w:tcPr>
            <w:tcW w:w="960" w:type="dxa"/>
            <w:noWrap/>
            <w:hideMark/>
          </w:tcPr>
          <w:p w14:paraId="570E8947" w14:textId="77777777" w:rsidR="00A51E78" w:rsidRPr="00A51E78" w:rsidRDefault="00A51E78" w:rsidP="00A51E78">
            <w:r w:rsidRPr="00A51E78">
              <w:t>7.869806</w:t>
            </w:r>
          </w:p>
        </w:tc>
      </w:tr>
      <w:tr w:rsidR="00A51E78" w:rsidRPr="00A51E78" w14:paraId="31F62C8B" w14:textId="77777777" w:rsidTr="00A51E78">
        <w:trPr>
          <w:trHeight w:val="300"/>
        </w:trPr>
        <w:tc>
          <w:tcPr>
            <w:tcW w:w="960" w:type="dxa"/>
            <w:noWrap/>
            <w:hideMark/>
          </w:tcPr>
          <w:p w14:paraId="3D0EE3E9" w14:textId="77777777" w:rsidR="00A51E78" w:rsidRPr="00A51E78" w:rsidRDefault="00A51E78" w:rsidP="00A51E78">
            <w:r w:rsidRPr="00A51E78">
              <w:t>4.263667</w:t>
            </w:r>
          </w:p>
        </w:tc>
        <w:tc>
          <w:tcPr>
            <w:tcW w:w="960" w:type="dxa"/>
            <w:noWrap/>
            <w:hideMark/>
          </w:tcPr>
          <w:p w14:paraId="7F4A35B6" w14:textId="77777777" w:rsidR="00A51E78" w:rsidRPr="00A51E78" w:rsidRDefault="00A51E78" w:rsidP="00A51E78">
            <w:r w:rsidRPr="00A51E78">
              <w:t>7.662517</w:t>
            </w:r>
          </w:p>
        </w:tc>
        <w:tc>
          <w:tcPr>
            <w:tcW w:w="960" w:type="dxa"/>
            <w:noWrap/>
            <w:hideMark/>
          </w:tcPr>
          <w:p w14:paraId="5CFB7FAD" w14:textId="77777777" w:rsidR="00A51E78" w:rsidRPr="00A51E78" w:rsidRDefault="00A51E78" w:rsidP="00A51E78">
            <w:r w:rsidRPr="00A51E78">
              <w:t>2.40473</w:t>
            </w:r>
          </w:p>
        </w:tc>
        <w:tc>
          <w:tcPr>
            <w:tcW w:w="960" w:type="dxa"/>
            <w:noWrap/>
            <w:hideMark/>
          </w:tcPr>
          <w:p w14:paraId="375DF3BA" w14:textId="77777777" w:rsidR="00A51E78" w:rsidRPr="00A51E78" w:rsidRDefault="00A51E78" w:rsidP="00A51E78">
            <w:r w:rsidRPr="00A51E78">
              <w:t>7.210505</w:t>
            </w:r>
          </w:p>
        </w:tc>
        <w:tc>
          <w:tcPr>
            <w:tcW w:w="960" w:type="dxa"/>
            <w:noWrap/>
            <w:hideMark/>
          </w:tcPr>
          <w:p w14:paraId="2A5C0548" w14:textId="77777777" w:rsidR="00A51E78" w:rsidRPr="00A51E78" w:rsidRDefault="00A51E78" w:rsidP="00A51E78">
            <w:r w:rsidRPr="00A51E78">
              <w:t>2.17496</w:t>
            </w:r>
          </w:p>
        </w:tc>
        <w:tc>
          <w:tcPr>
            <w:tcW w:w="960" w:type="dxa"/>
            <w:noWrap/>
            <w:hideMark/>
          </w:tcPr>
          <w:p w14:paraId="27436569" w14:textId="77777777" w:rsidR="00A51E78" w:rsidRPr="00A51E78" w:rsidRDefault="00A51E78" w:rsidP="00A51E78">
            <w:r w:rsidRPr="00A51E78">
              <w:t>10.10262</w:t>
            </w:r>
          </w:p>
        </w:tc>
        <w:tc>
          <w:tcPr>
            <w:tcW w:w="960" w:type="dxa"/>
            <w:noWrap/>
            <w:hideMark/>
          </w:tcPr>
          <w:p w14:paraId="5F964735" w14:textId="77777777" w:rsidR="00A51E78" w:rsidRPr="00A51E78" w:rsidRDefault="00A51E78" w:rsidP="00A51E78">
            <w:r w:rsidRPr="00A51E78">
              <w:t>7.228851</w:t>
            </w:r>
          </w:p>
        </w:tc>
        <w:tc>
          <w:tcPr>
            <w:tcW w:w="960" w:type="dxa"/>
            <w:noWrap/>
            <w:hideMark/>
          </w:tcPr>
          <w:p w14:paraId="2336A2D5" w14:textId="77777777" w:rsidR="00A51E78" w:rsidRPr="00A51E78" w:rsidRDefault="00A51E78" w:rsidP="00A51E78">
            <w:r w:rsidRPr="00A51E78">
              <w:t>6.531207</w:t>
            </w:r>
          </w:p>
        </w:tc>
        <w:tc>
          <w:tcPr>
            <w:tcW w:w="960" w:type="dxa"/>
            <w:noWrap/>
            <w:hideMark/>
          </w:tcPr>
          <w:p w14:paraId="02119269" w14:textId="77777777" w:rsidR="00A51E78" w:rsidRPr="00A51E78" w:rsidRDefault="00A51E78" w:rsidP="00A51E78">
            <w:r w:rsidRPr="00A51E78">
              <w:t>7.986246</w:t>
            </w:r>
          </w:p>
        </w:tc>
        <w:tc>
          <w:tcPr>
            <w:tcW w:w="960" w:type="dxa"/>
            <w:noWrap/>
            <w:hideMark/>
          </w:tcPr>
          <w:p w14:paraId="772A6F21" w14:textId="77777777" w:rsidR="00A51E78" w:rsidRPr="00A51E78" w:rsidRDefault="00A51E78" w:rsidP="00A51E78">
            <w:r w:rsidRPr="00A51E78">
              <w:t>2.494081</w:t>
            </w:r>
          </w:p>
        </w:tc>
      </w:tr>
      <w:tr w:rsidR="00A51E78" w:rsidRPr="00A51E78" w14:paraId="04253B42" w14:textId="77777777" w:rsidTr="00A51E78">
        <w:trPr>
          <w:trHeight w:val="300"/>
        </w:trPr>
        <w:tc>
          <w:tcPr>
            <w:tcW w:w="960" w:type="dxa"/>
            <w:noWrap/>
            <w:hideMark/>
          </w:tcPr>
          <w:p w14:paraId="4C179C19" w14:textId="77777777" w:rsidR="00A51E78" w:rsidRPr="00A51E78" w:rsidRDefault="00A51E78" w:rsidP="00A51E78">
            <w:r w:rsidRPr="00A51E78">
              <w:t>5.59619</w:t>
            </w:r>
          </w:p>
        </w:tc>
        <w:tc>
          <w:tcPr>
            <w:tcW w:w="960" w:type="dxa"/>
            <w:noWrap/>
            <w:hideMark/>
          </w:tcPr>
          <w:p w14:paraId="40CC4F7C" w14:textId="77777777" w:rsidR="00A51E78" w:rsidRPr="00A51E78" w:rsidRDefault="00A51E78" w:rsidP="00A51E78">
            <w:r w:rsidRPr="00A51E78">
              <w:t>7.763459</w:t>
            </w:r>
          </w:p>
        </w:tc>
        <w:tc>
          <w:tcPr>
            <w:tcW w:w="960" w:type="dxa"/>
            <w:noWrap/>
            <w:hideMark/>
          </w:tcPr>
          <w:p w14:paraId="7912312B" w14:textId="77777777" w:rsidR="00A51E78" w:rsidRPr="00A51E78" w:rsidRDefault="00A51E78" w:rsidP="00A51E78">
            <w:r w:rsidRPr="00A51E78">
              <w:t>7.447655</w:t>
            </w:r>
          </w:p>
        </w:tc>
        <w:tc>
          <w:tcPr>
            <w:tcW w:w="960" w:type="dxa"/>
            <w:noWrap/>
            <w:hideMark/>
          </w:tcPr>
          <w:p w14:paraId="49F538C1" w14:textId="77777777" w:rsidR="00A51E78" w:rsidRPr="00A51E78" w:rsidRDefault="00A51E78" w:rsidP="00A51E78">
            <w:r w:rsidRPr="00A51E78">
              <w:t>7.100105</w:t>
            </w:r>
          </w:p>
        </w:tc>
        <w:tc>
          <w:tcPr>
            <w:tcW w:w="960" w:type="dxa"/>
            <w:noWrap/>
            <w:hideMark/>
          </w:tcPr>
          <w:p w14:paraId="5F8F20F3" w14:textId="77777777" w:rsidR="00A51E78" w:rsidRPr="00A51E78" w:rsidRDefault="00A51E78" w:rsidP="00A51E78">
            <w:r w:rsidRPr="00A51E78">
              <w:t>7.651282</w:t>
            </w:r>
          </w:p>
        </w:tc>
        <w:tc>
          <w:tcPr>
            <w:tcW w:w="960" w:type="dxa"/>
            <w:noWrap/>
            <w:hideMark/>
          </w:tcPr>
          <w:p w14:paraId="10EFE625" w14:textId="77777777" w:rsidR="00A51E78" w:rsidRPr="00A51E78" w:rsidRDefault="00A51E78" w:rsidP="00A51E78">
            <w:r w:rsidRPr="00A51E78">
              <w:t>6.57691</w:t>
            </w:r>
          </w:p>
        </w:tc>
        <w:tc>
          <w:tcPr>
            <w:tcW w:w="960" w:type="dxa"/>
            <w:noWrap/>
            <w:hideMark/>
          </w:tcPr>
          <w:p w14:paraId="5E5CC114" w14:textId="77777777" w:rsidR="00A51E78" w:rsidRPr="00A51E78" w:rsidRDefault="00A51E78" w:rsidP="00A51E78">
            <w:r w:rsidRPr="00A51E78">
              <w:t>5.902624</w:t>
            </w:r>
          </w:p>
        </w:tc>
        <w:tc>
          <w:tcPr>
            <w:tcW w:w="960" w:type="dxa"/>
            <w:noWrap/>
            <w:hideMark/>
          </w:tcPr>
          <w:p w14:paraId="2767F97A" w14:textId="77777777" w:rsidR="00A51E78" w:rsidRPr="00A51E78" w:rsidRDefault="00A51E78" w:rsidP="00A51E78">
            <w:r w:rsidRPr="00A51E78">
              <w:t>7.738004</w:t>
            </w:r>
          </w:p>
        </w:tc>
        <w:tc>
          <w:tcPr>
            <w:tcW w:w="960" w:type="dxa"/>
            <w:noWrap/>
            <w:hideMark/>
          </w:tcPr>
          <w:p w14:paraId="5ADA95A9" w14:textId="77777777" w:rsidR="00A51E78" w:rsidRPr="00A51E78" w:rsidRDefault="00A51E78" w:rsidP="00A51E78">
            <w:r w:rsidRPr="00A51E78">
              <w:t>4.615854</w:t>
            </w:r>
          </w:p>
        </w:tc>
        <w:tc>
          <w:tcPr>
            <w:tcW w:w="960" w:type="dxa"/>
            <w:noWrap/>
            <w:hideMark/>
          </w:tcPr>
          <w:p w14:paraId="0EAC5428" w14:textId="77777777" w:rsidR="00A51E78" w:rsidRPr="00A51E78" w:rsidRDefault="00A51E78" w:rsidP="00A51E78">
            <w:r w:rsidRPr="00A51E78">
              <w:t>5.357589</w:t>
            </w:r>
          </w:p>
        </w:tc>
      </w:tr>
      <w:tr w:rsidR="00A51E78" w:rsidRPr="00A51E78" w14:paraId="1E18F7C9" w14:textId="77777777" w:rsidTr="00A51E78">
        <w:trPr>
          <w:trHeight w:val="300"/>
        </w:trPr>
        <w:tc>
          <w:tcPr>
            <w:tcW w:w="960" w:type="dxa"/>
            <w:noWrap/>
            <w:hideMark/>
          </w:tcPr>
          <w:p w14:paraId="235EF359" w14:textId="77777777" w:rsidR="00A51E78" w:rsidRPr="00A51E78" w:rsidRDefault="00A51E78" w:rsidP="00A51E78">
            <w:r w:rsidRPr="00A51E78">
              <w:t>6.344224</w:t>
            </w:r>
          </w:p>
        </w:tc>
        <w:tc>
          <w:tcPr>
            <w:tcW w:w="960" w:type="dxa"/>
            <w:noWrap/>
            <w:hideMark/>
          </w:tcPr>
          <w:p w14:paraId="0CAA62CB" w14:textId="77777777" w:rsidR="00A51E78" w:rsidRPr="00A51E78" w:rsidRDefault="00A51E78" w:rsidP="00A51E78">
            <w:r w:rsidRPr="00A51E78">
              <w:t>5.917073</w:t>
            </w:r>
          </w:p>
        </w:tc>
        <w:tc>
          <w:tcPr>
            <w:tcW w:w="960" w:type="dxa"/>
            <w:noWrap/>
            <w:hideMark/>
          </w:tcPr>
          <w:p w14:paraId="7F9CC7D4" w14:textId="77777777" w:rsidR="00A51E78" w:rsidRPr="00A51E78" w:rsidRDefault="00A51E78" w:rsidP="00A51E78">
            <w:r w:rsidRPr="00A51E78">
              <w:t>4.169753</w:t>
            </w:r>
          </w:p>
        </w:tc>
        <w:tc>
          <w:tcPr>
            <w:tcW w:w="960" w:type="dxa"/>
            <w:noWrap/>
            <w:hideMark/>
          </w:tcPr>
          <w:p w14:paraId="3CAB1829" w14:textId="77777777" w:rsidR="00A51E78" w:rsidRPr="00A51E78" w:rsidRDefault="00A51E78" w:rsidP="00A51E78">
            <w:r w:rsidRPr="00A51E78">
              <w:t>5.123137</w:t>
            </w:r>
          </w:p>
        </w:tc>
        <w:tc>
          <w:tcPr>
            <w:tcW w:w="960" w:type="dxa"/>
            <w:noWrap/>
            <w:hideMark/>
          </w:tcPr>
          <w:p w14:paraId="0ACAB863" w14:textId="77777777" w:rsidR="00A51E78" w:rsidRPr="00A51E78" w:rsidRDefault="00A51E78" w:rsidP="00A51E78">
            <w:r w:rsidRPr="00A51E78">
              <w:t>7.172896</w:t>
            </w:r>
          </w:p>
        </w:tc>
        <w:tc>
          <w:tcPr>
            <w:tcW w:w="960" w:type="dxa"/>
            <w:noWrap/>
            <w:hideMark/>
          </w:tcPr>
          <w:p w14:paraId="1E105920" w14:textId="77777777" w:rsidR="00A51E78" w:rsidRPr="00A51E78" w:rsidRDefault="00A51E78" w:rsidP="00A51E78">
            <w:r w:rsidRPr="00A51E78">
              <w:t>6.841588</w:t>
            </w:r>
          </w:p>
        </w:tc>
        <w:tc>
          <w:tcPr>
            <w:tcW w:w="960" w:type="dxa"/>
            <w:noWrap/>
            <w:hideMark/>
          </w:tcPr>
          <w:p w14:paraId="7437EC13" w14:textId="77777777" w:rsidR="00A51E78" w:rsidRPr="00A51E78" w:rsidRDefault="00A51E78" w:rsidP="00A51E78">
            <w:r w:rsidRPr="00A51E78">
              <w:t>5.348025</w:t>
            </w:r>
          </w:p>
        </w:tc>
        <w:tc>
          <w:tcPr>
            <w:tcW w:w="960" w:type="dxa"/>
            <w:noWrap/>
            <w:hideMark/>
          </w:tcPr>
          <w:p w14:paraId="206891BC" w14:textId="77777777" w:rsidR="00A51E78" w:rsidRPr="00A51E78" w:rsidRDefault="00A51E78" w:rsidP="00A51E78">
            <w:r w:rsidRPr="00A51E78">
              <w:t>7.936876</w:t>
            </w:r>
          </w:p>
        </w:tc>
        <w:tc>
          <w:tcPr>
            <w:tcW w:w="960" w:type="dxa"/>
            <w:noWrap/>
            <w:hideMark/>
          </w:tcPr>
          <w:p w14:paraId="66ABA473" w14:textId="77777777" w:rsidR="00A51E78" w:rsidRPr="00A51E78" w:rsidRDefault="00A51E78" w:rsidP="00A51E78">
            <w:r w:rsidRPr="00A51E78">
              <w:t>6.518084</w:t>
            </w:r>
          </w:p>
        </w:tc>
        <w:tc>
          <w:tcPr>
            <w:tcW w:w="960" w:type="dxa"/>
            <w:noWrap/>
            <w:hideMark/>
          </w:tcPr>
          <w:p w14:paraId="61D0B0BC" w14:textId="77777777" w:rsidR="00A51E78" w:rsidRPr="00A51E78" w:rsidRDefault="00A51E78" w:rsidP="00A51E78">
            <w:r w:rsidRPr="00A51E78">
              <w:t>6.741083</w:t>
            </w:r>
          </w:p>
        </w:tc>
      </w:tr>
      <w:tr w:rsidR="00A51E78" w:rsidRPr="00A51E78" w14:paraId="3BFA23C2" w14:textId="77777777" w:rsidTr="00A51E78">
        <w:trPr>
          <w:trHeight w:val="300"/>
        </w:trPr>
        <w:tc>
          <w:tcPr>
            <w:tcW w:w="960" w:type="dxa"/>
            <w:noWrap/>
            <w:hideMark/>
          </w:tcPr>
          <w:p w14:paraId="3EE6AB8B" w14:textId="77777777" w:rsidR="00A51E78" w:rsidRPr="00A51E78" w:rsidRDefault="00A51E78" w:rsidP="00A51E78">
            <w:r w:rsidRPr="00A51E78">
              <w:t>4.214945</w:t>
            </w:r>
          </w:p>
        </w:tc>
        <w:tc>
          <w:tcPr>
            <w:tcW w:w="960" w:type="dxa"/>
            <w:noWrap/>
            <w:hideMark/>
          </w:tcPr>
          <w:p w14:paraId="324FBEF3" w14:textId="77777777" w:rsidR="00A51E78" w:rsidRPr="00A51E78" w:rsidRDefault="00A51E78" w:rsidP="00A51E78">
            <w:r w:rsidRPr="00A51E78">
              <w:t>7.191953</w:t>
            </w:r>
          </w:p>
        </w:tc>
        <w:tc>
          <w:tcPr>
            <w:tcW w:w="960" w:type="dxa"/>
            <w:noWrap/>
            <w:hideMark/>
          </w:tcPr>
          <w:p w14:paraId="385D46BF" w14:textId="77777777" w:rsidR="00A51E78" w:rsidRPr="00A51E78" w:rsidRDefault="00A51E78" w:rsidP="00A51E78">
            <w:r w:rsidRPr="00A51E78">
              <w:t>6.290075</w:t>
            </w:r>
          </w:p>
        </w:tc>
        <w:tc>
          <w:tcPr>
            <w:tcW w:w="960" w:type="dxa"/>
            <w:noWrap/>
            <w:hideMark/>
          </w:tcPr>
          <w:p w14:paraId="6D6FD863" w14:textId="77777777" w:rsidR="00A51E78" w:rsidRPr="00A51E78" w:rsidRDefault="00A51E78" w:rsidP="00A51E78">
            <w:r w:rsidRPr="00A51E78">
              <w:t>8.735479</w:t>
            </w:r>
          </w:p>
        </w:tc>
        <w:tc>
          <w:tcPr>
            <w:tcW w:w="960" w:type="dxa"/>
            <w:noWrap/>
            <w:hideMark/>
          </w:tcPr>
          <w:p w14:paraId="76CD4758" w14:textId="77777777" w:rsidR="00A51E78" w:rsidRPr="00A51E78" w:rsidRDefault="00A51E78" w:rsidP="00A51E78">
            <w:r w:rsidRPr="00A51E78">
              <w:t>7.748678</w:t>
            </w:r>
          </w:p>
        </w:tc>
        <w:tc>
          <w:tcPr>
            <w:tcW w:w="960" w:type="dxa"/>
            <w:noWrap/>
            <w:hideMark/>
          </w:tcPr>
          <w:p w14:paraId="3C370510" w14:textId="77777777" w:rsidR="00A51E78" w:rsidRPr="00A51E78" w:rsidRDefault="00A51E78" w:rsidP="00A51E78">
            <w:r w:rsidRPr="00A51E78">
              <w:t>7.275534</w:t>
            </w:r>
          </w:p>
        </w:tc>
        <w:tc>
          <w:tcPr>
            <w:tcW w:w="960" w:type="dxa"/>
            <w:noWrap/>
            <w:hideMark/>
          </w:tcPr>
          <w:p w14:paraId="25CA07A9" w14:textId="77777777" w:rsidR="00A51E78" w:rsidRPr="00A51E78" w:rsidRDefault="00A51E78" w:rsidP="00A51E78">
            <w:r w:rsidRPr="00A51E78">
              <w:t>8.106321</w:t>
            </w:r>
          </w:p>
        </w:tc>
        <w:tc>
          <w:tcPr>
            <w:tcW w:w="960" w:type="dxa"/>
            <w:noWrap/>
            <w:hideMark/>
          </w:tcPr>
          <w:p w14:paraId="5294B7DC" w14:textId="77777777" w:rsidR="00A51E78" w:rsidRPr="00A51E78" w:rsidRDefault="00A51E78" w:rsidP="00A51E78">
            <w:r w:rsidRPr="00A51E78">
              <w:t>9.283047</w:t>
            </w:r>
          </w:p>
        </w:tc>
        <w:tc>
          <w:tcPr>
            <w:tcW w:w="960" w:type="dxa"/>
            <w:noWrap/>
            <w:hideMark/>
          </w:tcPr>
          <w:p w14:paraId="2E5E481E" w14:textId="77777777" w:rsidR="00A51E78" w:rsidRPr="00A51E78" w:rsidRDefault="00A51E78" w:rsidP="00A51E78">
            <w:r w:rsidRPr="00A51E78">
              <w:t>7.52449</w:t>
            </w:r>
          </w:p>
        </w:tc>
        <w:tc>
          <w:tcPr>
            <w:tcW w:w="960" w:type="dxa"/>
            <w:noWrap/>
            <w:hideMark/>
          </w:tcPr>
          <w:p w14:paraId="72016E87" w14:textId="77777777" w:rsidR="00A51E78" w:rsidRPr="00A51E78" w:rsidRDefault="00A51E78" w:rsidP="00A51E78">
            <w:r w:rsidRPr="00A51E78">
              <w:t>6.798439</w:t>
            </w:r>
          </w:p>
        </w:tc>
      </w:tr>
      <w:tr w:rsidR="00A51E78" w:rsidRPr="00A51E78" w14:paraId="4C6EDA81" w14:textId="77777777" w:rsidTr="00A51E78">
        <w:trPr>
          <w:trHeight w:val="300"/>
        </w:trPr>
        <w:tc>
          <w:tcPr>
            <w:tcW w:w="960" w:type="dxa"/>
            <w:noWrap/>
            <w:hideMark/>
          </w:tcPr>
          <w:p w14:paraId="063AA6EA" w14:textId="77777777" w:rsidR="00A51E78" w:rsidRPr="00A51E78" w:rsidRDefault="00A51E78" w:rsidP="00A51E78">
            <w:r w:rsidRPr="00A51E78">
              <w:t>5.250506</w:t>
            </w:r>
          </w:p>
        </w:tc>
        <w:tc>
          <w:tcPr>
            <w:tcW w:w="960" w:type="dxa"/>
            <w:noWrap/>
            <w:hideMark/>
          </w:tcPr>
          <w:p w14:paraId="132225E5" w14:textId="77777777" w:rsidR="00A51E78" w:rsidRPr="00A51E78" w:rsidRDefault="00A51E78" w:rsidP="00A51E78">
            <w:r w:rsidRPr="00A51E78">
              <w:t>7.454568</w:t>
            </w:r>
          </w:p>
        </w:tc>
        <w:tc>
          <w:tcPr>
            <w:tcW w:w="960" w:type="dxa"/>
            <w:noWrap/>
            <w:hideMark/>
          </w:tcPr>
          <w:p w14:paraId="20146F3A" w14:textId="77777777" w:rsidR="00A51E78" w:rsidRPr="00A51E78" w:rsidRDefault="00A51E78" w:rsidP="00A51E78">
            <w:r w:rsidRPr="00A51E78">
              <w:t>6.625137</w:t>
            </w:r>
          </w:p>
        </w:tc>
        <w:tc>
          <w:tcPr>
            <w:tcW w:w="960" w:type="dxa"/>
            <w:noWrap/>
            <w:hideMark/>
          </w:tcPr>
          <w:p w14:paraId="4AFBBDEA" w14:textId="77777777" w:rsidR="00A51E78" w:rsidRPr="00A51E78" w:rsidRDefault="00A51E78" w:rsidP="00A51E78">
            <w:r w:rsidRPr="00A51E78">
              <w:t>6.903288</w:t>
            </w:r>
          </w:p>
        </w:tc>
        <w:tc>
          <w:tcPr>
            <w:tcW w:w="960" w:type="dxa"/>
            <w:noWrap/>
            <w:hideMark/>
          </w:tcPr>
          <w:p w14:paraId="36B19C8A" w14:textId="77777777" w:rsidR="00A51E78" w:rsidRPr="00A51E78" w:rsidRDefault="00A51E78" w:rsidP="00A51E78">
            <w:r w:rsidRPr="00A51E78">
              <w:t>2.65372</w:t>
            </w:r>
          </w:p>
        </w:tc>
        <w:tc>
          <w:tcPr>
            <w:tcW w:w="960" w:type="dxa"/>
            <w:noWrap/>
            <w:hideMark/>
          </w:tcPr>
          <w:p w14:paraId="56CF2E80" w14:textId="77777777" w:rsidR="00A51E78" w:rsidRPr="00A51E78" w:rsidRDefault="00A51E78" w:rsidP="00A51E78">
            <w:r w:rsidRPr="00A51E78">
              <w:t>6.246209</w:t>
            </w:r>
          </w:p>
        </w:tc>
        <w:tc>
          <w:tcPr>
            <w:tcW w:w="960" w:type="dxa"/>
            <w:noWrap/>
            <w:hideMark/>
          </w:tcPr>
          <w:p w14:paraId="6537D291" w14:textId="77777777" w:rsidR="00A51E78" w:rsidRPr="00A51E78" w:rsidRDefault="00A51E78" w:rsidP="00A51E78">
            <w:r w:rsidRPr="00A51E78">
              <w:t>5.79938</w:t>
            </w:r>
          </w:p>
        </w:tc>
        <w:tc>
          <w:tcPr>
            <w:tcW w:w="960" w:type="dxa"/>
            <w:noWrap/>
            <w:hideMark/>
          </w:tcPr>
          <w:p w14:paraId="2995FE5C" w14:textId="77777777" w:rsidR="00A51E78" w:rsidRPr="00A51E78" w:rsidRDefault="00A51E78" w:rsidP="00A51E78">
            <w:r w:rsidRPr="00A51E78">
              <w:t>4.815904</w:t>
            </w:r>
          </w:p>
        </w:tc>
        <w:tc>
          <w:tcPr>
            <w:tcW w:w="960" w:type="dxa"/>
            <w:noWrap/>
            <w:hideMark/>
          </w:tcPr>
          <w:p w14:paraId="7A4BE8A9" w14:textId="77777777" w:rsidR="00A51E78" w:rsidRPr="00A51E78" w:rsidRDefault="00A51E78" w:rsidP="00A51E78">
            <w:r w:rsidRPr="00A51E78">
              <w:t>7.682766</w:t>
            </w:r>
          </w:p>
        </w:tc>
        <w:tc>
          <w:tcPr>
            <w:tcW w:w="960" w:type="dxa"/>
            <w:noWrap/>
            <w:hideMark/>
          </w:tcPr>
          <w:p w14:paraId="4D29820C" w14:textId="77777777" w:rsidR="00A51E78" w:rsidRPr="00A51E78" w:rsidRDefault="00A51E78" w:rsidP="00A51E78">
            <w:r w:rsidRPr="00A51E78">
              <w:t>7.521964</w:t>
            </w:r>
          </w:p>
        </w:tc>
      </w:tr>
      <w:tr w:rsidR="00A51E78" w:rsidRPr="00A51E78" w14:paraId="7BD66F59" w14:textId="77777777" w:rsidTr="00A51E78">
        <w:trPr>
          <w:trHeight w:val="300"/>
        </w:trPr>
        <w:tc>
          <w:tcPr>
            <w:tcW w:w="960" w:type="dxa"/>
            <w:noWrap/>
            <w:hideMark/>
          </w:tcPr>
          <w:p w14:paraId="53C16007" w14:textId="77777777" w:rsidR="00A51E78" w:rsidRPr="00A51E78" w:rsidRDefault="00A51E78" w:rsidP="00A51E78">
            <w:r w:rsidRPr="00A51E78">
              <w:t>7.328059</w:t>
            </w:r>
          </w:p>
        </w:tc>
        <w:tc>
          <w:tcPr>
            <w:tcW w:w="960" w:type="dxa"/>
            <w:noWrap/>
            <w:hideMark/>
          </w:tcPr>
          <w:p w14:paraId="3C8DCC3A" w14:textId="77777777" w:rsidR="00A51E78" w:rsidRPr="00A51E78" w:rsidRDefault="00A51E78" w:rsidP="00A51E78">
            <w:r w:rsidRPr="00A51E78">
              <w:t>6.722762</w:t>
            </w:r>
          </w:p>
        </w:tc>
        <w:tc>
          <w:tcPr>
            <w:tcW w:w="960" w:type="dxa"/>
            <w:noWrap/>
            <w:hideMark/>
          </w:tcPr>
          <w:p w14:paraId="26E0A530" w14:textId="77777777" w:rsidR="00A51E78" w:rsidRPr="00A51E78" w:rsidRDefault="00A51E78" w:rsidP="00A51E78">
            <w:r w:rsidRPr="00A51E78">
              <w:t>8.119924</w:t>
            </w:r>
          </w:p>
        </w:tc>
        <w:tc>
          <w:tcPr>
            <w:tcW w:w="960" w:type="dxa"/>
            <w:noWrap/>
            <w:hideMark/>
          </w:tcPr>
          <w:p w14:paraId="132DED4B" w14:textId="77777777" w:rsidR="00A51E78" w:rsidRPr="00A51E78" w:rsidRDefault="00A51E78" w:rsidP="00A51E78">
            <w:r w:rsidRPr="00A51E78">
              <w:t>7.397246</w:t>
            </w:r>
          </w:p>
        </w:tc>
        <w:tc>
          <w:tcPr>
            <w:tcW w:w="960" w:type="dxa"/>
            <w:noWrap/>
            <w:hideMark/>
          </w:tcPr>
          <w:p w14:paraId="63F51B54" w14:textId="77777777" w:rsidR="00A51E78" w:rsidRPr="00A51E78" w:rsidRDefault="00A51E78" w:rsidP="00A51E78">
            <w:r w:rsidRPr="00A51E78">
              <w:t>7.76316</w:t>
            </w:r>
          </w:p>
        </w:tc>
        <w:tc>
          <w:tcPr>
            <w:tcW w:w="960" w:type="dxa"/>
            <w:noWrap/>
            <w:hideMark/>
          </w:tcPr>
          <w:p w14:paraId="4D26517D" w14:textId="77777777" w:rsidR="00A51E78" w:rsidRPr="00A51E78" w:rsidRDefault="00A51E78" w:rsidP="00A51E78">
            <w:r w:rsidRPr="00A51E78">
              <w:t>6.217737</w:t>
            </w:r>
          </w:p>
        </w:tc>
        <w:tc>
          <w:tcPr>
            <w:tcW w:w="960" w:type="dxa"/>
            <w:noWrap/>
            <w:hideMark/>
          </w:tcPr>
          <w:p w14:paraId="5210F86F" w14:textId="77777777" w:rsidR="00A51E78" w:rsidRPr="00A51E78" w:rsidRDefault="00A51E78" w:rsidP="00A51E78">
            <w:r w:rsidRPr="00A51E78">
              <w:t>6.738865</w:t>
            </w:r>
          </w:p>
        </w:tc>
        <w:tc>
          <w:tcPr>
            <w:tcW w:w="960" w:type="dxa"/>
            <w:noWrap/>
            <w:hideMark/>
          </w:tcPr>
          <w:p w14:paraId="701793DC" w14:textId="77777777" w:rsidR="00A51E78" w:rsidRPr="00A51E78" w:rsidRDefault="00A51E78" w:rsidP="00A51E78">
            <w:r w:rsidRPr="00A51E78">
              <w:t>5.758865</w:t>
            </w:r>
          </w:p>
        </w:tc>
        <w:tc>
          <w:tcPr>
            <w:tcW w:w="960" w:type="dxa"/>
            <w:noWrap/>
            <w:hideMark/>
          </w:tcPr>
          <w:p w14:paraId="53906172" w14:textId="77777777" w:rsidR="00A51E78" w:rsidRPr="00A51E78" w:rsidRDefault="00A51E78" w:rsidP="00A51E78">
            <w:r w:rsidRPr="00A51E78">
              <w:t>6.696798</w:t>
            </w:r>
          </w:p>
        </w:tc>
        <w:tc>
          <w:tcPr>
            <w:tcW w:w="960" w:type="dxa"/>
            <w:noWrap/>
            <w:hideMark/>
          </w:tcPr>
          <w:p w14:paraId="64F73C70" w14:textId="77777777" w:rsidR="00A51E78" w:rsidRPr="00A51E78" w:rsidRDefault="00A51E78" w:rsidP="00A51E78">
            <w:r w:rsidRPr="00A51E78">
              <w:t>2.704068</w:t>
            </w:r>
          </w:p>
        </w:tc>
      </w:tr>
      <w:tr w:rsidR="00A51E78" w:rsidRPr="00A51E78" w14:paraId="15676CE7" w14:textId="77777777" w:rsidTr="00A51E78">
        <w:trPr>
          <w:trHeight w:val="300"/>
        </w:trPr>
        <w:tc>
          <w:tcPr>
            <w:tcW w:w="960" w:type="dxa"/>
            <w:noWrap/>
            <w:hideMark/>
          </w:tcPr>
          <w:p w14:paraId="6C7AA14A" w14:textId="77777777" w:rsidR="00A51E78" w:rsidRPr="00A51E78" w:rsidRDefault="00A51E78" w:rsidP="00A51E78">
            <w:r w:rsidRPr="00A51E78">
              <w:t>5.587934</w:t>
            </w:r>
          </w:p>
        </w:tc>
        <w:tc>
          <w:tcPr>
            <w:tcW w:w="960" w:type="dxa"/>
            <w:noWrap/>
            <w:hideMark/>
          </w:tcPr>
          <w:p w14:paraId="378A8CBE" w14:textId="77777777" w:rsidR="00A51E78" w:rsidRPr="00A51E78" w:rsidRDefault="00A51E78" w:rsidP="00A51E78">
            <w:r w:rsidRPr="00A51E78">
              <w:t>4.317662</w:t>
            </w:r>
          </w:p>
        </w:tc>
        <w:tc>
          <w:tcPr>
            <w:tcW w:w="960" w:type="dxa"/>
            <w:noWrap/>
            <w:hideMark/>
          </w:tcPr>
          <w:p w14:paraId="59462E69" w14:textId="77777777" w:rsidR="00A51E78" w:rsidRPr="00A51E78" w:rsidRDefault="00A51E78" w:rsidP="00A51E78">
            <w:r w:rsidRPr="00A51E78">
              <w:t>7.550931</w:t>
            </w:r>
          </w:p>
        </w:tc>
        <w:tc>
          <w:tcPr>
            <w:tcW w:w="960" w:type="dxa"/>
            <w:noWrap/>
            <w:hideMark/>
          </w:tcPr>
          <w:p w14:paraId="746F66BB" w14:textId="77777777" w:rsidR="00A51E78" w:rsidRPr="00A51E78" w:rsidRDefault="00A51E78" w:rsidP="00A51E78">
            <w:r w:rsidRPr="00A51E78">
              <w:t>8.463739</w:t>
            </w:r>
          </w:p>
        </w:tc>
        <w:tc>
          <w:tcPr>
            <w:tcW w:w="960" w:type="dxa"/>
            <w:noWrap/>
            <w:hideMark/>
          </w:tcPr>
          <w:p w14:paraId="70C5060C" w14:textId="77777777" w:rsidR="00A51E78" w:rsidRPr="00A51E78" w:rsidRDefault="00A51E78" w:rsidP="00A51E78">
            <w:r w:rsidRPr="00A51E78">
              <w:t>3.948021</w:t>
            </w:r>
          </w:p>
        </w:tc>
        <w:tc>
          <w:tcPr>
            <w:tcW w:w="960" w:type="dxa"/>
            <w:noWrap/>
            <w:hideMark/>
          </w:tcPr>
          <w:p w14:paraId="5185ECC6" w14:textId="77777777" w:rsidR="00A51E78" w:rsidRPr="00A51E78" w:rsidRDefault="00A51E78" w:rsidP="00A51E78">
            <w:r w:rsidRPr="00A51E78">
              <w:t>4.565891</w:t>
            </w:r>
          </w:p>
        </w:tc>
        <w:tc>
          <w:tcPr>
            <w:tcW w:w="960" w:type="dxa"/>
            <w:noWrap/>
            <w:hideMark/>
          </w:tcPr>
          <w:p w14:paraId="19D94FDC" w14:textId="77777777" w:rsidR="00A51E78" w:rsidRPr="00A51E78" w:rsidRDefault="00A51E78" w:rsidP="00A51E78">
            <w:r w:rsidRPr="00A51E78">
              <w:t>6.627835</w:t>
            </w:r>
          </w:p>
        </w:tc>
        <w:tc>
          <w:tcPr>
            <w:tcW w:w="960" w:type="dxa"/>
            <w:noWrap/>
            <w:hideMark/>
          </w:tcPr>
          <w:p w14:paraId="40D95BED" w14:textId="77777777" w:rsidR="00A51E78" w:rsidRPr="00A51E78" w:rsidRDefault="00A51E78" w:rsidP="00A51E78">
            <w:r w:rsidRPr="00A51E78">
              <w:t>8.625179</w:t>
            </w:r>
          </w:p>
        </w:tc>
        <w:tc>
          <w:tcPr>
            <w:tcW w:w="960" w:type="dxa"/>
            <w:noWrap/>
            <w:hideMark/>
          </w:tcPr>
          <w:p w14:paraId="6DA864FE" w14:textId="77777777" w:rsidR="00A51E78" w:rsidRPr="00A51E78" w:rsidRDefault="00A51E78" w:rsidP="00A51E78">
            <w:r w:rsidRPr="00A51E78">
              <w:t>7.574794</w:t>
            </w:r>
          </w:p>
        </w:tc>
        <w:tc>
          <w:tcPr>
            <w:tcW w:w="960" w:type="dxa"/>
            <w:noWrap/>
            <w:hideMark/>
          </w:tcPr>
          <w:p w14:paraId="70375291" w14:textId="77777777" w:rsidR="00A51E78" w:rsidRPr="00A51E78" w:rsidRDefault="00A51E78" w:rsidP="00A51E78">
            <w:r w:rsidRPr="00A51E78">
              <w:t>7.436004</w:t>
            </w:r>
          </w:p>
        </w:tc>
      </w:tr>
      <w:tr w:rsidR="00A51E78" w:rsidRPr="00A51E78" w14:paraId="54007C7D" w14:textId="77777777" w:rsidTr="00A51E78">
        <w:trPr>
          <w:trHeight w:val="300"/>
        </w:trPr>
        <w:tc>
          <w:tcPr>
            <w:tcW w:w="960" w:type="dxa"/>
            <w:noWrap/>
            <w:hideMark/>
          </w:tcPr>
          <w:p w14:paraId="3BC9A6DF" w14:textId="77777777" w:rsidR="00A51E78" w:rsidRPr="00A51E78" w:rsidRDefault="00A51E78" w:rsidP="00A51E78">
            <w:pPr>
              <w:rPr>
                <w:b/>
                <w:bCs/>
              </w:rPr>
            </w:pPr>
            <w:r w:rsidRPr="00A51E78">
              <w:rPr>
                <w:b/>
                <w:bCs/>
              </w:rPr>
              <w:t>5.403305</w:t>
            </w:r>
          </w:p>
        </w:tc>
        <w:tc>
          <w:tcPr>
            <w:tcW w:w="960" w:type="dxa"/>
            <w:noWrap/>
            <w:hideMark/>
          </w:tcPr>
          <w:p w14:paraId="42138165" w14:textId="77777777" w:rsidR="00A51E78" w:rsidRPr="00A51E78" w:rsidRDefault="00A51E78" w:rsidP="00A51E78">
            <w:pPr>
              <w:rPr>
                <w:b/>
                <w:bCs/>
              </w:rPr>
            </w:pPr>
            <w:r w:rsidRPr="00A51E78">
              <w:rPr>
                <w:b/>
                <w:bCs/>
              </w:rPr>
              <w:t>7.018317</w:t>
            </w:r>
          </w:p>
        </w:tc>
        <w:tc>
          <w:tcPr>
            <w:tcW w:w="960" w:type="dxa"/>
            <w:noWrap/>
            <w:hideMark/>
          </w:tcPr>
          <w:p w14:paraId="0157C501" w14:textId="77777777" w:rsidR="00A51E78" w:rsidRPr="00A51E78" w:rsidRDefault="00A51E78" w:rsidP="00A51E78">
            <w:pPr>
              <w:rPr>
                <w:b/>
                <w:bCs/>
              </w:rPr>
            </w:pPr>
            <w:r w:rsidRPr="00A51E78">
              <w:rPr>
                <w:b/>
                <w:bCs/>
              </w:rPr>
              <w:t>6.205763</w:t>
            </w:r>
          </w:p>
        </w:tc>
        <w:tc>
          <w:tcPr>
            <w:tcW w:w="960" w:type="dxa"/>
            <w:noWrap/>
            <w:hideMark/>
          </w:tcPr>
          <w:p w14:paraId="1F2D6B84" w14:textId="77777777" w:rsidR="00A51E78" w:rsidRPr="00A51E78" w:rsidRDefault="00A51E78" w:rsidP="00A51E78">
            <w:pPr>
              <w:rPr>
                <w:b/>
                <w:bCs/>
              </w:rPr>
            </w:pPr>
            <w:r w:rsidRPr="00A51E78">
              <w:rPr>
                <w:b/>
                <w:bCs/>
              </w:rPr>
              <w:t>6.895872</w:t>
            </w:r>
          </w:p>
        </w:tc>
        <w:tc>
          <w:tcPr>
            <w:tcW w:w="960" w:type="dxa"/>
            <w:noWrap/>
            <w:hideMark/>
          </w:tcPr>
          <w:p w14:paraId="2C826A9E" w14:textId="77777777" w:rsidR="00A51E78" w:rsidRPr="00A51E78" w:rsidRDefault="00A51E78" w:rsidP="00A51E78">
            <w:pPr>
              <w:rPr>
                <w:b/>
                <w:bCs/>
              </w:rPr>
            </w:pPr>
            <w:r w:rsidRPr="00A51E78">
              <w:rPr>
                <w:b/>
                <w:bCs/>
              </w:rPr>
              <w:t>6.115042</w:t>
            </w:r>
          </w:p>
        </w:tc>
        <w:tc>
          <w:tcPr>
            <w:tcW w:w="960" w:type="dxa"/>
            <w:noWrap/>
            <w:hideMark/>
          </w:tcPr>
          <w:p w14:paraId="2240EF34" w14:textId="77777777" w:rsidR="00A51E78" w:rsidRPr="00A51E78" w:rsidRDefault="00A51E78" w:rsidP="00A51E78">
            <w:pPr>
              <w:rPr>
                <w:b/>
                <w:bCs/>
              </w:rPr>
            </w:pPr>
            <w:r w:rsidRPr="00A51E78">
              <w:rPr>
                <w:b/>
                <w:bCs/>
              </w:rPr>
              <w:t>6.84084</w:t>
            </w:r>
          </w:p>
        </w:tc>
        <w:tc>
          <w:tcPr>
            <w:tcW w:w="960" w:type="dxa"/>
            <w:noWrap/>
            <w:hideMark/>
          </w:tcPr>
          <w:p w14:paraId="302557C6" w14:textId="77777777" w:rsidR="00A51E78" w:rsidRPr="00A51E78" w:rsidRDefault="00A51E78" w:rsidP="00A51E78">
            <w:pPr>
              <w:rPr>
                <w:b/>
                <w:bCs/>
              </w:rPr>
            </w:pPr>
            <w:r w:rsidRPr="00A51E78">
              <w:rPr>
                <w:b/>
                <w:bCs/>
              </w:rPr>
              <w:t>6.884578</w:t>
            </w:r>
          </w:p>
        </w:tc>
        <w:tc>
          <w:tcPr>
            <w:tcW w:w="960" w:type="dxa"/>
            <w:noWrap/>
            <w:hideMark/>
          </w:tcPr>
          <w:p w14:paraId="23A519C4" w14:textId="77777777" w:rsidR="00A51E78" w:rsidRPr="00A51E78" w:rsidRDefault="00A51E78" w:rsidP="00A51E78">
            <w:pPr>
              <w:rPr>
                <w:b/>
                <w:bCs/>
              </w:rPr>
            </w:pPr>
            <w:r w:rsidRPr="00A51E78">
              <w:rPr>
                <w:b/>
                <w:bCs/>
              </w:rPr>
              <w:t>7.203253</w:t>
            </w:r>
          </w:p>
        </w:tc>
        <w:tc>
          <w:tcPr>
            <w:tcW w:w="960" w:type="dxa"/>
            <w:noWrap/>
            <w:hideMark/>
          </w:tcPr>
          <w:p w14:paraId="0FDA3355" w14:textId="77777777" w:rsidR="00A51E78" w:rsidRPr="00A51E78" w:rsidRDefault="00A51E78" w:rsidP="00A51E78">
            <w:pPr>
              <w:rPr>
                <w:b/>
                <w:bCs/>
              </w:rPr>
            </w:pPr>
            <w:r w:rsidRPr="00A51E78">
              <w:rPr>
                <w:b/>
                <w:bCs/>
              </w:rPr>
              <w:t>8.576064</w:t>
            </w:r>
          </w:p>
        </w:tc>
        <w:tc>
          <w:tcPr>
            <w:tcW w:w="960" w:type="dxa"/>
            <w:noWrap/>
            <w:hideMark/>
          </w:tcPr>
          <w:p w14:paraId="40F00BC6" w14:textId="77777777" w:rsidR="00A51E78" w:rsidRPr="00A51E78" w:rsidRDefault="00A51E78" w:rsidP="00A51E78">
            <w:pPr>
              <w:rPr>
                <w:b/>
                <w:bCs/>
              </w:rPr>
            </w:pPr>
            <w:r w:rsidRPr="00A51E78">
              <w:rPr>
                <w:b/>
                <w:bCs/>
              </w:rPr>
              <w:t>5.832056</w:t>
            </w:r>
          </w:p>
        </w:tc>
      </w:tr>
    </w:tbl>
    <w:p w14:paraId="7B5D2487" w14:textId="09C9B5FC" w:rsidR="00A51E78" w:rsidRDefault="00A51E78" w:rsidP="00DD05AD"/>
    <w:p w14:paraId="1A574C8E" w14:textId="7E9BF13C" w:rsidR="00A51E78" w:rsidRDefault="00A51E78" w:rsidP="00DD05AD">
      <w:r>
        <w:t>4</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51E78" w:rsidRPr="00A51E78" w14:paraId="3B42D7FD" w14:textId="77777777" w:rsidTr="00A51E78">
        <w:trPr>
          <w:trHeight w:val="300"/>
        </w:trPr>
        <w:tc>
          <w:tcPr>
            <w:tcW w:w="960" w:type="dxa"/>
            <w:noWrap/>
            <w:hideMark/>
          </w:tcPr>
          <w:p w14:paraId="3AB377A6" w14:textId="77777777" w:rsidR="00A51E78" w:rsidRPr="00A51E78" w:rsidRDefault="00A51E78" w:rsidP="00A51E78">
            <w:r w:rsidRPr="00A51E78">
              <w:t>Tx01</w:t>
            </w:r>
          </w:p>
        </w:tc>
        <w:tc>
          <w:tcPr>
            <w:tcW w:w="960" w:type="dxa"/>
            <w:noWrap/>
            <w:hideMark/>
          </w:tcPr>
          <w:p w14:paraId="1201E6B0" w14:textId="77777777" w:rsidR="00A51E78" w:rsidRPr="00A51E78" w:rsidRDefault="00A51E78" w:rsidP="00A51E78">
            <w:r w:rsidRPr="00A51E78">
              <w:t>Tx02</w:t>
            </w:r>
          </w:p>
        </w:tc>
        <w:tc>
          <w:tcPr>
            <w:tcW w:w="960" w:type="dxa"/>
            <w:noWrap/>
            <w:hideMark/>
          </w:tcPr>
          <w:p w14:paraId="6DFB9712" w14:textId="77777777" w:rsidR="00A51E78" w:rsidRPr="00A51E78" w:rsidRDefault="00A51E78" w:rsidP="00A51E78">
            <w:r w:rsidRPr="00A51E78">
              <w:t>Tx03</w:t>
            </w:r>
          </w:p>
        </w:tc>
        <w:tc>
          <w:tcPr>
            <w:tcW w:w="960" w:type="dxa"/>
            <w:noWrap/>
            <w:hideMark/>
          </w:tcPr>
          <w:p w14:paraId="67DF8306" w14:textId="77777777" w:rsidR="00A51E78" w:rsidRPr="00A51E78" w:rsidRDefault="00A51E78" w:rsidP="00A51E78">
            <w:r w:rsidRPr="00A51E78">
              <w:t>Tx04</w:t>
            </w:r>
          </w:p>
        </w:tc>
        <w:tc>
          <w:tcPr>
            <w:tcW w:w="960" w:type="dxa"/>
            <w:noWrap/>
            <w:hideMark/>
          </w:tcPr>
          <w:p w14:paraId="04B27631" w14:textId="77777777" w:rsidR="00A51E78" w:rsidRPr="00A51E78" w:rsidRDefault="00A51E78" w:rsidP="00A51E78">
            <w:r w:rsidRPr="00A51E78">
              <w:t>Tx05</w:t>
            </w:r>
          </w:p>
        </w:tc>
        <w:tc>
          <w:tcPr>
            <w:tcW w:w="960" w:type="dxa"/>
            <w:noWrap/>
            <w:hideMark/>
          </w:tcPr>
          <w:p w14:paraId="4D6CF6B0" w14:textId="77777777" w:rsidR="00A51E78" w:rsidRPr="00A51E78" w:rsidRDefault="00A51E78" w:rsidP="00A51E78">
            <w:r w:rsidRPr="00A51E78">
              <w:t>Tx06</w:t>
            </w:r>
          </w:p>
        </w:tc>
        <w:tc>
          <w:tcPr>
            <w:tcW w:w="960" w:type="dxa"/>
            <w:noWrap/>
            <w:hideMark/>
          </w:tcPr>
          <w:p w14:paraId="6840A350" w14:textId="77777777" w:rsidR="00A51E78" w:rsidRPr="00A51E78" w:rsidRDefault="00A51E78" w:rsidP="00A51E78">
            <w:r w:rsidRPr="00A51E78">
              <w:t>Tx07</w:t>
            </w:r>
          </w:p>
        </w:tc>
        <w:tc>
          <w:tcPr>
            <w:tcW w:w="960" w:type="dxa"/>
            <w:noWrap/>
            <w:hideMark/>
          </w:tcPr>
          <w:p w14:paraId="12C62B0D" w14:textId="77777777" w:rsidR="00A51E78" w:rsidRPr="00A51E78" w:rsidRDefault="00A51E78" w:rsidP="00A51E78">
            <w:r w:rsidRPr="00A51E78">
              <w:t>Tx08</w:t>
            </w:r>
          </w:p>
        </w:tc>
        <w:tc>
          <w:tcPr>
            <w:tcW w:w="960" w:type="dxa"/>
            <w:noWrap/>
            <w:hideMark/>
          </w:tcPr>
          <w:p w14:paraId="576E5648" w14:textId="77777777" w:rsidR="00A51E78" w:rsidRPr="00A51E78" w:rsidRDefault="00A51E78" w:rsidP="00A51E78">
            <w:r w:rsidRPr="00A51E78">
              <w:t>Tx09</w:t>
            </w:r>
          </w:p>
        </w:tc>
        <w:tc>
          <w:tcPr>
            <w:tcW w:w="960" w:type="dxa"/>
            <w:noWrap/>
            <w:hideMark/>
          </w:tcPr>
          <w:p w14:paraId="3EF0E9B7" w14:textId="77777777" w:rsidR="00A51E78" w:rsidRPr="00A51E78" w:rsidRDefault="00A51E78" w:rsidP="00A51E78">
            <w:r w:rsidRPr="00A51E78">
              <w:t>Tx10</w:t>
            </w:r>
          </w:p>
        </w:tc>
      </w:tr>
      <w:tr w:rsidR="00A51E78" w:rsidRPr="00A51E78" w14:paraId="1012D0A6" w14:textId="77777777" w:rsidTr="00A51E78">
        <w:trPr>
          <w:trHeight w:val="300"/>
        </w:trPr>
        <w:tc>
          <w:tcPr>
            <w:tcW w:w="960" w:type="dxa"/>
            <w:noWrap/>
            <w:hideMark/>
          </w:tcPr>
          <w:p w14:paraId="0E64DBD5" w14:textId="77777777" w:rsidR="00A51E78" w:rsidRPr="00A51E78" w:rsidRDefault="00A51E78" w:rsidP="00A51E78">
            <w:r w:rsidRPr="00A51E78">
              <w:t>5.822906</w:t>
            </w:r>
          </w:p>
        </w:tc>
        <w:tc>
          <w:tcPr>
            <w:tcW w:w="960" w:type="dxa"/>
            <w:noWrap/>
            <w:hideMark/>
          </w:tcPr>
          <w:p w14:paraId="4E522277" w14:textId="77777777" w:rsidR="00A51E78" w:rsidRPr="00A51E78" w:rsidRDefault="00A51E78" w:rsidP="00A51E78">
            <w:r w:rsidRPr="00A51E78">
              <w:t>8.017848</w:t>
            </w:r>
          </w:p>
        </w:tc>
        <w:tc>
          <w:tcPr>
            <w:tcW w:w="960" w:type="dxa"/>
            <w:noWrap/>
            <w:hideMark/>
          </w:tcPr>
          <w:p w14:paraId="40010FE3" w14:textId="77777777" w:rsidR="00A51E78" w:rsidRPr="00A51E78" w:rsidRDefault="00A51E78" w:rsidP="00A51E78">
            <w:r w:rsidRPr="00A51E78">
              <w:t>5.248173</w:t>
            </w:r>
          </w:p>
        </w:tc>
        <w:tc>
          <w:tcPr>
            <w:tcW w:w="960" w:type="dxa"/>
            <w:noWrap/>
            <w:hideMark/>
          </w:tcPr>
          <w:p w14:paraId="03CB5D72" w14:textId="77777777" w:rsidR="00A51E78" w:rsidRPr="00A51E78" w:rsidRDefault="00A51E78" w:rsidP="00A51E78">
            <w:r w:rsidRPr="00A51E78">
              <w:t>8.292215</w:t>
            </w:r>
          </w:p>
        </w:tc>
        <w:tc>
          <w:tcPr>
            <w:tcW w:w="960" w:type="dxa"/>
            <w:noWrap/>
            <w:hideMark/>
          </w:tcPr>
          <w:p w14:paraId="2BCC9A0F" w14:textId="77777777" w:rsidR="00A51E78" w:rsidRPr="00A51E78" w:rsidRDefault="00A51E78" w:rsidP="00A51E78">
            <w:r w:rsidRPr="00A51E78">
              <w:t>8.599189</w:t>
            </w:r>
          </w:p>
        </w:tc>
        <w:tc>
          <w:tcPr>
            <w:tcW w:w="960" w:type="dxa"/>
            <w:noWrap/>
            <w:hideMark/>
          </w:tcPr>
          <w:p w14:paraId="633EFB67" w14:textId="77777777" w:rsidR="00A51E78" w:rsidRPr="00A51E78" w:rsidRDefault="00A51E78" w:rsidP="00A51E78">
            <w:r w:rsidRPr="00A51E78">
              <w:t>6.616286</w:t>
            </w:r>
          </w:p>
        </w:tc>
        <w:tc>
          <w:tcPr>
            <w:tcW w:w="960" w:type="dxa"/>
            <w:noWrap/>
            <w:hideMark/>
          </w:tcPr>
          <w:p w14:paraId="023F82FA" w14:textId="77777777" w:rsidR="00A51E78" w:rsidRPr="00A51E78" w:rsidRDefault="00A51E78" w:rsidP="00A51E78">
            <w:r w:rsidRPr="00A51E78">
              <w:t>9.727232</w:t>
            </w:r>
          </w:p>
        </w:tc>
        <w:tc>
          <w:tcPr>
            <w:tcW w:w="960" w:type="dxa"/>
            <w:noWrap/>
            <w:hideMark/>
          </w:tcPr>
          <w:p w14:paraId="59905B27" w14:textId="77777777" w:rsidR="00A51E78" w:rsidRPr="00A51E78" w:rsidRDefault="00A51E78" w:rsidP="00A51E78">
            <w:r w:rsidRPr="00A51E78">
              <w:t>7.904948</w:t>
            </w:r>
          </w:p>
        </w:tc>
        <w:tc>
          <w:tcPr>
            <w:tcW w:w="960" w:type="dxa"/>
            <w:noWrap/>
            <w:hideMark/>
          </w:tcPr>
          <w:p w14:paraId="1205D910" w14:textId="77777777" w:rsidR="00A51E78" w:rsidRPr="00A51E78" w:rsidRDefault="00A51E78" w:rsidP="00A51E78">
            <w:r w:rsidRPr="00A51E78">
              <w:t>54.78347</w:t>
            </w:r>
          </w:p>
        </w:tc>
        <w:tc>
          <w:tcPr>
            <w:tcW w:w="960" w:type="dxa"/>
            <w:noWrap/>
            <w:hideMark/>
          </w:tcPr>
          <w:p w14:paraId="056508E4" w14:textId="77777777" w:rsidR="00A51E78" w:rsidRPr="00A51E78" w:rsidRDefault="00A51E78" w:rsidP="00A51E78">
            <w:r w:rsidRPr="00A51E78">
              <w:t>4.863864</w:t>
            </w:r>
          </w:p>
        </w:tc>
      </w:tr>
      <w:tr w:rsidR="00A51E78" w:rsidRPr="00A51E78" w14:paraId="1030BC69" w14:textId="77777777" w:rsidTr="00A51E78">
        <w:trPr>
          <w:trHeight w:val="300"/>
        </w:trPr>
        <w:tc>
          <w:tcPr>
            <w:tcW w:w="960" w:type="dxa"/>
            <w:noWrap/>
            <w:hideMark/>
          </w:tcPr>
          <w:p w14:paraId="3CDB1E29" w14:textId="77777777" w:rsidR="00A51E78" w:rsidRPr="00A51E78" w:rsidRDefault="00A51E78" w:rsidP="00A51E78">
            <w:r w:rsidRPr="00A51E78">
              <w:t>5.457295</w:t>
            </w:r>
          </w:p>
        </w:tc>
        <w:tc>
          <w:tcPr>
            <w:tcW w:w="960" w:type="dxa"/>
            <w:noWrap/>
            <w:hideMark/>
          </w:tcPr>
          <w:p w14:paraId="3D20EB07" w14:textId="77777777" w:rsidR="00A51E78" w:rsidRPr="00A51E78" w:rsidRDefault="00A51E78" w:rsidP="00A51E78">
            <w:r w:rsidRPr="00A51E78">
              <w:t>8.287573</w:t>
            </w:r>
          </w:p>
        </w:tc>
        <w:tc>
          <w:tcPr>
            <w:tcW w:w="960" w:type="dxa"/>
            <w:noWrap/>
            <w:hideMark/>
          </w:tcPr>
          <w:p w14:paraId="32E5471B" w14:textId="77777777" w:rsidR="00A51E78" w:rsidRPr="00A51E78" w:rsidRDefault="00A51E78" w:rsidP="00A51E78">
            <w:r w:rsidRPr="00A51E78">
              <w:t>6.890059</w:t>
            </w:r>
          </w:p>
        </w:tc>
        <w:tc>
          <w:tcPr>
            <w:tcW w:w="960" w:type="dxa"/>
            <w:noWrap/>
            <w:hideMark/>
          </w:tcPr>
          <w:p w14:paraId="20E5AF4D" w14:textId="77777777" w:rsidR="00A51E78" w:rsidRPr="00A51E78" w:rsidRDefault="00A51E78" w:rsidP="00A51E78">
            <w:r w:rsidRPr="00A51E78">
              <w:t>3.286249</w:t>
            </w:r>
          </w:p>
        </w:tc>
        <w:tc>
          <w:tcPr>
            <w:tcW w:w="960" w:type="dxa"/>
            <w:noWrap/>
            <w:hideMark/>
          </w:tcPr>
          <w:p w14:paraId="2682E44E" w14:textId="77777777" w:rsidR="00A51E78" w:rsidRPr="00A51E78" w:rsidRDefault="00A51E78" w:rsidP="00A51E78">
            <w:r w:rsidRPr="00A51E78">
              <w:t>5.838061</w:t>
            </w:r>
          </w:p>
        </w:tc>
        <w:tc>
          <w:tcPr>
            <w:tcW w:w="960" w:type="dxa"/>
            <w:noWrap/>
            <w:hideMark/>
          </w:tcPr>
          <w:p w14:paraId="067D5B2F" w14:textId="77777777" w:rsidR="00A51E78" w:rsidRPr="00A51E78" w:rsidRDefault="00A51E78" w:rsidP="00A51E78">
            <w:r w:rsidRPr="00A51E78">
              <w:t>7.876121</w:t>
            </w:r>
          </w:p>
        </w:tc>
        <w:tc>
          <w:tcPr>
            <w:tcW w:w="960" w:type="dxa"/>
            <w:noWrap/>
            <w:hideMark/>
          </w:tcPr>
          <w:p w14:paraId="121FBB32" w14:textId="77777777" w:rsidR="00A51E78" w:rsidRPr="00A51E78" w:rsidRDefault="00A51E78" w:rsidP="00A51E78">
            <w:r w:rsidRPr="00A51E78">
              <w:t>6.945701</w:t>
            </w:r>
          </w:p>
        </w:tc>
        <w:tc>
          <w:tcPr>
            <w:tcW w:w="960" w:type="dxa"/>
            <w:noWrap/>
            <w:hideMark/>
          </w:tcPr>
          <w:p w14:paraId="665D2B94" w14:textId="77777777" w:rsidR="00A51E78" w:rsidRPr="00A51E78" w:rsidRDefault="00A51E78" w:rsidP="00A51E78">
            <w:r w:rsidRPr="00A51E78">
              <w:t>5.506504</w:t>
            </w:r>
          </w:p>
        </w:tc>
        <w:tc>
          <w:tcPr>
            <w:tcW w:w="960" w:type="dxa"/>
            <w:noWrap/>
            <w:hideMark/>
          </w:tcPr>
          <w:p w14:paraId="1F5DB25F" w14:textId="77777777" w:rsidR="00A51E78" w:rsidRPr="00A51E78" w:rsidRDefault="00A51E78" w:rsidP="00A51E78">
            <w:r w:rsidRPr="00A51E78">
              <w:t>5.235159</w:t>
            </w:r>
          </w:p>
        </w:tc>
        <w:tc>
          <w:tcPr>
            <w:tcW w:w="960" w:type="dxa"/>
            <w:noWrap/>
            <w:hideMark/>
          </w:tcPr>
          <w:p w14:paraId="6890A5AD" w14:textId="77777777" w:rsidR="00A51E78" w:rsidRPr="00A51E78" w:rsidRDefault="00A51E78" w:rsidP="00A51E78">
            <w:r w:rsidRPr="00A51E78">
              <w:t>6.883044</w:t>
            </w:r>
          </w:p>
        </w:tc>
      </w:tr>
      <w:tr w:rsidR="00A51E78" w:rsidRPr="00A51E78" w14:paraId="1B9332C7" w14:textId="77777777" w:rsidTr="00A51E78">
        <w:trPr>
          <w:trHeight w:val="300"/>
        </w:trPr>
        <w:tc>
          <w:tcPr>
            <w:tcW w:w="960" w:type="dxa"/>
            <w:noWrap/>
            <w:hideMark/>
          </w:tcPr>
          <w:p w14:paraId="38B8C476" w14:textId="77777777" w:rsidR="00A51E78" w:rsidRPr="00A51E78" w:rsidRDefault="00A51E78" w:rsidP="00A51E78">
            <w:r w:rsidRPr="00A51E78">
              <w:t>4.406671</w:t>
            </w:r>
          </w:p>
        </w:tc>
        <w:tc>
          <w:tcPr>
            <w:tcW w:w="960" w:type="dxa"/>
            <w:noWrap/>
            <w:hideMark/>
          </w:tcPr>
          <w:p w14:paraId="2355C52D" w14:textId="77777777" w:rsidR="00A51E78" w:rsidRPr="00A51E78" w:rsidRDefault="00A51E78" w:rsidP="00A51E78">
            <w:r w:rsidRPr="00A51E78">
              <w:t>7.213728</w:t>
            </w:r>
          </w:p>
        </w:tc>
        <w:tc>
          <w:tcPr>
            <w:tcW w:w="960" w:type="dxa"/>
            <w:noWrap/>
            <w:hideMark/>
          </w:tcPr>
          <w:p w14:paraId="2C7A0ED0" w14:textId="77777777" w:rsidR="00A51E78" w:rsidRPr="00A51E78" w:rsidRDefault="00A51E78" w:rsidP="00A51E78">
            <w:r w:rsidRPr="00A51E78">
              <w:t>6.774234</w:t>
            </w:r>
          </w:p>
        </w:tc>
        <w:tc>
          <w:tcPr>
            <w:tcW w:w="960" w:type="dxa"/>
            <w:noWrap/>
            <w:hideMark/>
          </w:tcPr>
          <w:p w14:paraId="619715A1" w14:textId="77777777" w:rsidR="00A51E78" w:rsidRPr="00A51E78" w:rsidRDefault="00A51E78" w:rsidP="00A51E78">
            <w:r w:rsidRPr="00A51E78">
              <w:t>8.370515</w:t>
            </w:r>
          </w:p>
        </w:tc>
        <w:tc>
          <w:tcPr>
            <w:tcW w:w="960" w:type="dxa"/>
            <w:noWrap/>
            <w:hideMark/>
          </w:tcPr>
          <w:p w14:paraId="7C25BA0B" w14:textId="77777777" w:rsidR="00A51E78" w:rsidRPr="00A51E78" w:rsidRDefault="00A51E78" w:rsidP="00A51E78">
            <w:r w:rsidRPr="00A51E78">
              <w:t>6.560616</w:t>
            </w:r>
          </w:p>
        </w:tc>
        <w:tc>
          <w:tcPr>
            <w:tcW w:w="960" w:type="dxa"/>
            <w:noWrap/>
            <w:hideMark/>
          </w:tcPr>
          <w:p w14:paraId="4E5F422A" w14:textId="77777777" w:rsidR="00A51E78" w:rsidRPr="00A51E78" w:rsidRDefault="00A51E78" w:rsidP="00A51E78">
            <w:r w:rsidRPr="00A51E78">
              <w:t>7.390243</w:t>
            </w:r>
          </w:p>
        </w:tc>
        <w:tc>
          <w:tcPr>
            <w:tcW w:w="960" w:type="dxa"/>
            <w:noWrap/>
            <w:hideMark/>
          </w:tcPr>
          <w:p w14:paraId="377A1D00" w14:textId="77777777" w:rsidR="00A51E78" w:rsidRPr="00A51E78" w:rsidRDefault="00A51E78" w:rsidP="00A51E78">
            <w:r w:rsidRPr="00A51E78">
              <w:t>7.42347</w:t>
            </w:r>
          </w:p>
        </w:tc>
        <w:tc>
          <w:tcPr>
            <w:tcW w:w="960" w:type="dxa"/>
            <w:noWrap/>
            <w:hideMark/>
          </w:tcPr>
          <w:p w14:paraId="62B75760" w14:textId="77777777" w:rsidR="00A51E78" w:rsidRPr="00A51E78" w:rsidRDefault="00A51E78" w:rsidP="00A51E78">
            <w:r w:rsidRPr="00A51E78">
              <w:t>6.755829</w:t>
            </w:r>
          </w:p>
        </w:tc>
        <w:tc>
          <w:tcPr>
            <w:tcW w:w="960" w:type="dxa"/>
            <w:noWrap/>
            <w:hideMark/>
          </w:tcPr>
          <w:p w14:paraId="2E9FD791" w14:textId="77777777" w:rsidR="00A51E78" w:rsidRPr="00A51E78" w:rsidRDefault="00A51E78" w:rsidP="00A51E78">
            <w:r w:rsidRPr="00A51E78">
              <w:t>6.296909</w:t>
            </w:r>
          </w:p>
        </w:tc>
        <w:tc>
          <w:tcPr>
            <w:tcW w:w="960" w:type="dxa"/>
            <w:noWrap/>
            <w:hideMark/>
          </w:tcPr>
          <w:p w14:paraId="451D9969" w14:textId="77777777" w:rsidR="00A51E78" w:rsidRPr="00A51E78" w:rsidRDefault="00A51E78" w:rsidP="00A51E78">
            <w:r w:rsidRPr="00A51E78">
              <w:t>8.256539</w:t>
            </w:r>
          </w:p>
        </w:tc>
      </w:tr>
      <w:tr w:rsidR="00A51E78" w:rsidRPr="00A51E78" w14:paraId="13BD9629" w14:textId="77777777" w:rsidTr="00A51E78">
        <w:trPr>
          <w:trHeight w:val="300"/>
        </w:trPr>
        <w:tc>
          <w:tcPr>
            <w:tcW w:w="960" w:type="dxa"/>
            <w:noWrap/>
            <w:hideMark/>
          </w:tcPr>
          <w:p w14:paraId="790FC9C4" w14:textId="77777777" w:rsidR="00A51E78" w:rsidRPr="00A51E78" w:rsidRDefault="00A51E78" w:rsidP="00A51E78">
            <w:r w:rsidRPr="00A51E78">
              <w:t>4.173291</w:t>
            </w:r>
          </w:p>
        </w:tc>
        <w:tc>
          <w:tcPr>
            <w:tcW w:w="960" w:type="dxa"/>
            <w:noWrap/>
            <w:hideMark/>
          </w:tcPr>
          <w:p w14:paraId="6DBC5D5C" w14:textId="77777777" w:rsidR="00A51E78" w:rsidRPr="00A51E78" w:rsidRDefault="00A51E78" w:rsidP="00A51E78">
            <w:r w:rsidRPr="00A51E78">
              <w:t>7.607869</w:t>
            </w:r>
          </w:p>
        </w:tc>
        <w:tc>
          <w:tcPr>
            <w:tcW w:w="960" w:type="dxa"/>
            <w:noWrap/>
            <w:hideMark/>
          </w:tcPr>
          <w:p w14:paraId="6E5687AF" w14:textId="77777777" w:rsidR="00A51E78" w:rsidRPr="00A51E78" w:rsidRDefault="00A51E78" w:rsidP="00A51E78">
            <w:r w:rsidRPr="00A51E78">
              <w:t>2.301876</w:t>
            </w:r>
          </w:p>
        </w:tc>
        <w:tc>
          <w:tcPr>
            <w:tcW w:w="960" w:type="dxa"/>
            <w:noWrap/>
            <w:hideMark/>
          </w:tcPr>
          <w:p w14:paraId="08A028C2" w14:textId="77777777" w:rsidR="00A51E78" w:rsidRPr="00A51E78" w:rsidRDefault="00A51E78" w:rsidP="00A51E78">
            <w:r w:rsidRPr="00A51E78">
              <w:t>7.186669</w:t>
            </w:r>
          </w:p>
        </w:tc>
        <w:tc>
          <w:tcPr>
            <w:tcW w:w="960" w:type="dxa"/>
            <w:noWrap/>
            <w:hideMark/>
          </w:tcPr>
          <w:p w14:paraId="03484869" w14:textId="77777777" w:rsidR="00A51E78" w:rsidRPr="00A51E78" w:rsidRDefault="00A51E78" w:rsidP="00A51E78">
            <w:r w:rsidRPr="00A51E78">
              <w:t>3.440693</w:t>
            </w:r>
          </w:p>
        </w:tc>
        <w:tc>
          <w:tcPr>
            <w:tcW w:w="960" w:type="dxa"/>
            <w:noWrap/>
            <w:hideMark/>
          </w:tcPr>
          <w:p w14:paraId="070EA4E3" w14:textId="77777777" w:rsidR="00A51E78" w:rsidRPr="00A51E78" w:rsidRDefault="00A51E78" w:rsidP="00A51E78">
            <w:r w:rsidRPr="00A51E78">
              <w:t>7.670536</w:t>
            </w:r>
          </w:p>
        </w:tc>
        <w:tc>
          <w:tcPr>
            <w:tcW w:w="960" w:type="dxa"/>
            <w:noWrap/>
            <w:hideMark/>
          </w:tcPr>
          <w:p w14:paraId="57D8498B" w14:textId="77777777" w:rsidR="00A51E78" w:rsidRPr="00A51E78" w:rsidRDefault="00A51E78" w:rsidP="00A51E78">
            <w:r w:rsidRPr="00A51E78">
              <w:t>5.957095</w:t>
            </w:r>
          </w:p>
        </w:tc>
        <w:tc>
          <w:tcPr>
            <w:tcW w:w="960" w:type="dxa"/>
            <w:noWrap/>
            <w:hideMark/>
          </w:tcPr>
          <w:p w14:paraId="1F8A495B" w14:textId="77777777" w:rsidR="00A51E78" w:rsidRPr="00A51E78" w:rsidRDefault="00A51E78" w:rsidP="00A51E78">
            <w:r w:rsidRPr="00A51E78">
              <w:t>7.241796</w:t>
            </w:r>
          </w:p>
        </w:tc>
        <w:tc>
          <w:tcPr>
            <w:tcW w:w="960" w:type="dxa"/>
            <w:noWrap/>
            <w:hideMark/>
          </w:tcPr>
          <w:p w14:paraId="172CF9E2" w14:textId="77777777" w:rsidR="00A51E78" w:rsidRPr="00A51E78" w:rsidRDefault="00A51E78" w:rsidP="00A51E78">
            <w:r w:rsidRPr="00A51E78">
              <w:t>8.112987</w:t>
            </w:r>
          </w:p>
        </w:tc>
        <w:tc>
          <w:tcPr>
            <w:tcW w:w="960" w:type="dxa"/>
            <w:noWrap/>
            <w:hideMark/>
          </w:tcPr>
          <w:p w14:paraId="337B1411" w14:textId="77777777" w:rsidR="00A51E78" w:rsidRPr="00A51E78" w:rsidRDefault="00A51E78" w:rsidP="00A51E78">
            <w:r w:rsidRPr="00A51E78">
              <w:t>1.602612</w:t>
            </w:r>
          </w:p>
        </w:tc>
      </w:tr>
      <w:tr w:rsidR="00A51E78" w:rsidRPr="00A51E78" w14:paraId="1CDBD8A3" w14:textId="77777777" w:rsidTr="00A51E78">
        <w:trPr>
          <w:trHeight w:val="300"/>
        </w:trPr>
        <w:tc>
          <w:tcPr>
            <w:tcW w:w="960" w:type="dxa"/>
            <w:noWrap/>
            <w:hideMark/>
          </w:tcPr>
          <w:p w14:paraId="6B366F65" w14:textId="77777777" w:rsidR="00A51E78" w:rsidRPr="00A51E78" w:rsidRDefault="00A51E78" w:rsidP="00A51E78">
            <w:r w:rsidRPr="00A51E78">
              <w:t>5.114192</w:t>
            </w:r>
          </w:p>
        </w:tc>
        <w:tc>
          <w:tcPr>
            <w:tcW w:w="960" w:type="dxa"/>
            <w:noWrap/>
            <w:hideMark/>
          </w:tcPr>
          <w:p w14:paraId="225C60FE" w14:textId="77777777" w:rsidR="00A51E78" w:rsidRPr="00A51E78" w:rsidRDefault="00A51E78" w:rsidP="00A51E78">
            <w:r w:rsidRPr="00A51E78">
              <w:t>7.733366</w:t>
            </w:r>
          </w:p>
        </w:tc>
        <w:tc>
          <w:tcPr>
            <w:tcW w:w="960" w:type="dxa"/>
            <w:noWrap/>
            <w:hideMark/>
          </w:tcPr>
          <w:p w14:paraId="4D01A7F2" w14:textId="77777777" w:rsidR="00A51E78" w:rsidRPr="00A51E78" w:rsidRDefault="00A51E78" w:rsidP="00A51E78">
            <w:r w:rsidRPr="00A51E78">
              <w:t>6.767712</w:t>
            </w:r>
          </w:p>
        </w:tc>
        <w:tc>
          <w:tcPr>
            <w:tcW w:w="960" w:type="dxa"/>
            <w:noWrap/>
            <w:hideMark/>
          </w:tcPr>
          <w:p w14:paraId="5394C72E" w14:textId="77777777" w:rsidR="00A51E78" w:rsidRPr="00A51E78" w:rsidRDefault="00A51E78" w:rsidP="00A51E78">
            <w:r w:rsidRPr="00A51E78">
              <w:t>7.190757</w:t>
            </w:r>
          </w:p>
        </w:tc>
        <w:tc>
          <w:tcPr>
            <w:tcW w:w="960" w:type="dxa"/>
            <w:noWrap/>
            <w:hideMark/>
          </w:tcPr>
          <w:p w14:paraId="0DAA0881" w14:textId="77777777" w:rsidR="00A51E78" w:rsidRPr="00A51E78" w:rsidRDefault="00A51E78" w:rsidP="00A51E78">
            <w:r w:rsidRPr="00A51E78">
              <w:t>7.371987</w:t>
            </w:r>
          </w:p>
        </w:tc>
        <w:tc>
          <w:tcPr>
            <w:tcW w:w="960" w:type="dxa"/>
            <w:noWrap/>
            <w:hideMark/>
          </w:tcPr>
          <w:p w14:paraId="4F14F9B4" w14:textId="77777777" w:rsidR="00A51E78" w:rsidRPr="00A51E78" w:rsidRDefault="00A51E78" w:rsidP="00A51E78">
            <w:r w:rsidRPr="00A51E78">
              <w:t>7.169365</w:t>
            </w:r>
          </w:p>
        </w:tc>
        <w:tc>
          <w:tcPr>
            <w:tcW w:w="960" w:type="dxa"/>
            <w:noWrap/>
            <w:hideMark/>
          </w:tcPr>
          <w:p w14:paraId="72BC5B1C" w14:textId="77777777" w:rsidR="00A51E78" w:rsidRPr="00A51E78" w:rsidRDefault="00A51E78" w:rsidP="00A51E78">
            <w:r w:rsidRPr="00A51E78">
              <w:t>8.827859</w:t>
            </w:r>
          </w:p>
        </w:tc>
        <w:tc>
          <w:tcPr>
            <w:tcW w:w="960" w:type="dxa"/>
            <w:noWrap/>
            <w:hideMark/>
          </w:tcPr>
          <w:p w14:paraId="3F003084" w14:textId="77777777" w:rsidR="00A51E78" w:rsidRPr="00A51E78" w:rsidRDefault="00A51E78" w:rsidP="00A51E78">
            <w:r w:rsidRPr="00A51E78">
              <w:t>9.632614</w:t>
            </w:r>
          </w:p>
        </w:tc>
        <w:tc>
          <w:tcPr>
            <w:tcW w:w="960" w:type="dxa"/>
            <w:noWrap/>
            <w:hideMark/>
          </w:tcPr>
          <w:p w14:paraId="05520ECD" w14:textId="77777777" w:rsidR="00A51E78" w:rsidRPr="00A51E78" w:rsidRDefault="00A51E78" w:rsidP="00A51E78">
            <w:r w:rsidRPr="00A51E78">
              <w:t>4.560715</w:t>
            </w:r>
          </w:p>
        </w:tc>
        <w:tc>
          <w:tcPr>
            <w:tcW w:w="960" w:type="dxa"/>
            <w:noWrap/>
            <w:hideMark/>
          </w:tcPr>
          <w:p w14:paraId="380E6F97" w14:textId="77777777" w:rsidR="00A51E78" w:rsidRPr="00A51E78" w:rsidRDefault="00A51E78" w:rsidP="00A51E78">
            <w:r w:rsidRPr="00A51E78">
              <w:t>5.958545</w:t>
            </w:r>
          </w:p>
        </w:tc>
      </w:tr>
      <w:tr w:rsidR="00A51E78" w:rsidRPr="00A51E78" w14:paraId="2D67E49F" w14:textId="77777777" w:rsidTr="00A51E78">
        <w:trPr>
          <w:trHeight w:val="300"/>
        </w:trPr>
        <w:tc>
          <w:tcPr>
            <w:tcW w:w="960" w:type="dxa"/>
            <w:noWrap/>
            <w:hideMark/>
          </w:tcPr>
          <w:p w14:paraId="3912A474" w14:textId="77777777" w:rsidR="00A51E78" w:rsidRPr="00A51E78" w:rsidRDefault="00A51E78" w:rsidP="00A51E78">
            <w:r w:rsidRPr="00A51E78">
              <w:t>6.318377</w:t>
            </w:r>
          </w:p>
        </w:tc>
        <w:tc>
          <w:tcPr>
            <w:tcW w:w="960" w:type="dxa"/>
            <w:noWrap/>
            <w:hideMark/>
          </w:tcPr>
          <w:p w14:paraId="1B3BDBAC" w14:textId="77777777" w:rsidR="00A51E78" w:rsidRPr="00A51E78" w:rsidRDefault="00A51E78" w:rsidP="00A51E78">
            <w:r w:rsidRPr="00A51E78">
              <w:t>5.938529</w:t>
            </w:r>
          </w:p>
        </w:tc>
        <w:tc>
          <w:tcPr>
            <w:tcW w:w="960" w:type="dxa"/>
            <w:noWrap/>
            <w:hideMark/>
          </w:tcPr>
          <w:p w14:paraId="62670DAE" w14:textId="77777777" w:rsidR="00A51E78" w:rsidRPr="00A51E78" w:rsidRDefault="00A51E78" w:rsidP="00A51E78">
            <w:r w:rsidRPr="00A51E78">
              <w:t>2.746037</w:t>
            </w:r>
          </w:p>
        </w:tc>
        <w:tc>
          <w:tcPr>
            <w:tcW w:w="960" w:type="dxa"/>
            <w:noWrap/>
            <w:hideMark/>
          </w:tcPr>
          <w:p w14:paraId="2684AEE5" w14:textId="77777777" w:rsidR="00A51E78" w:rsidRPr="00A51E78" w:rsidRDefault="00A51E78" w:rsidP="00A51E78">
            <w:r w:rsidRPr="00A51E78">
              <w:t>5.112204</w:t>
            </w:r>
          </w:p>
        </w:tc>
        <w:tc>
          <w:tcPr>
            <w:tcW w:w="960" w:type="dxa"/>
            <w:noWrap/>
            <w:hideMark/>
          </w:tcPr>
          <w:p w14:paraId="4B364322" w14:textId="77777777" w:rsidR="00A51E78" w:rsidRPr="00A51E78" w:rsidRDefault="00A51E78" w:rsidP="00A51E78">
            <w:r w:rsidRPr="00A51E78">
              <w:t>7.212116</w:t>
            </w:r>
          </w:p>
        </w:tc>
        <w:tc>
          <w:tcPr>
            <w:tcW w:w="960" w:type="dxa"/>
            <w:noWrap/>
            <w:hideMark/>
          </w:tcPr>
          <w:p w14:paraId="7BBA552D" w14:textId="77777777" w:rsidR="00A51E78" w:rsidRPr="00A51E78" w:rsidRDefault="00A51E78" w:rsidP="00A51E78">
            <w:r w:rsidRPr="00A51E78">
              <w:t>6.82524</w:t>
            </w:r>
          </w:p>
        </w:tc>
        <w:tc>
          <w:tcPr>
            <w:tcW w:w="960" w:type="dxa"/>
            <w:noWrap/>
            <w:hideMark/>
          </w:tcPr>
          <w:p w14:paraId="366299C8" w14:textId="77777777" w:rsidR="00A51E78" w:rsidRPr="00A51E78" w:rsidRDefault="00A51E78" w:rsidP="00A51E78">
            <w:r w:rsidRPr="00A51E78">
              <w:t>5.294338</w:t>
            </w:r>
          </w:p>
        </w:tc>
        <w:tc>
          <w:tcPr>
            <w:tcW w:w="960" w:type="dxa"/>
            <w:noWrap/>
            <w:hideMark/>
          </w:tcPr>
          <w:p w14:paraId="7FB26000" w14:textId="77777777" w:rsidR="00A51E78" w:rsidRPr="00A51E78" w:rsidRDefault="00A51E78" w:rsidP="00A51E78">
            <w:r w:rsidRPr="00A51E78">
              <w:t>7.901724</w:t>
            </w:r>
          </w:p>
        </w:tc>
        <w:tc>
          <w:tcPr>
            <w:tcW w:w="960" w:type="dxa"/>
            <w:noWrap/>
            <w:hideMark/>
          </w:tcPr>
          <w:p w14:paraId="7919D1BD" w14:textId="77777777" w:rsidR="00A51E78" w:rsidRPr="00A51E78" w:rsidRDefault="00A51E78" w:rsidP="00A51E78">
            <w:r w:rsidRPr="00A51E78">
              <w:t>6.518297</w:t>
            </w:r>
          </w:p>
        </w:tc>
        <w:tc>
          <w:tcPr>
            <w:tcW w:w="960" w:type="dxa"/>
            <w:noWrap/>
            <w:hideMark/>
          </w:tcPr>
          <w:p w14:paraId="6E9035AB" w14:textId="77777777" w:rsidR="00A51E78" w:rsidRPr="00A51E78" w:rsidRDefault="00A51E78" w:rsidP="00A51E78">
            <w:r w:rsidRPr="00A51E78">
              <w:t>6.811145</w:t>
            </w:r>
          </w:p>
        </w:tc>
      </w:tr>
      <w:tr w:rsidR="00A51E78" w:rsidRPr="00A51E78" w14:paraId="2220BEB3" w14:textId="77777777" w:rsidTr="00A51E78">
        <w:trPr>
          <w:trHeight w:val="300"/>
        </w:trPr>
        <w:tc>
          <w:tcPr>
            <w:tcW w:w="960" w:type="dxa"/>
            <w:noWrap/>
            <w:hideMark/>
          </w:tcPr>
          <w:p w14:paraId="05BA7936" w14:textId="77777777" w:rsidR="00A51E78" w:rsidRPr="00A51E78" w:rsidRDefault="00A51E78" w:rsidP="00A51E78">
            <w:r w:rsidRPr="00A51E78">
              <w:t>4.686221</w:t>
            </w:r>
          </w:p>
        </w:tc>
        <w:tc>
          <w:tcPr>
            <w:tcW w:w="960" w:type="dxa"/>
            <w:noWrap/>
            <w:hideMark/>
          </w:tcPr>
          <w:p w14:paraId="5DC8D11A" w14:textId="77777777" w:rsidR="00A51E78" w:rsidRPr="00A51E78" w:rsidRDefault="00A51E78" w:rsidP="00A51E78">
            <w:r w:rsidRPr="00A51E78">
              <w:t>6.95632</w:t>
            </w:r>
          </w:p>
        </w:tc>
        <w:tc>
          <w:tcPr>
            <w:tcW w:w="960" w:type="dxa"/>
            <w:noWrap/>
            <w:hideMark/>
          </w:tcPr>
          <w:p w14:paraId="7C0AAD08" w14:textId="77777777" w:rsidR="00A51E78" w:rsidRPr="00A51E78" w:rsidRDefault="00A51E78" w:rsidP="00A51E78">
            <w:r w:rsidRPr="00A51E78">
              <w:t>6.579968</w:t>
            </w:r>
          </w:p>
        </w:tc>
        <w:tc>
          <w:tcPr>
            <w:tcW w:w="960" w:type="dxa"/>
            <w:noWrap/>
            <w:hideMark/>
          </w:tcPr>
          <w:p w14:paraId="409CFCE6" w14:textId="77777777" w:rsidR="00A51E78" w:rsidRPr="00A51E78" w:rsidRDefault="00A51E78" w:rsidP="00A51E78">
            <w:r w:rsidRPr="00A51E78">
              <w:t>6.850695</w:t>
            </w:r>
          </w:p>
        </w:tc>
        <w:tc>
          <w:tcPr>
            <w:tcW w:w="960" w:type="dxa"/>
            <w:noWrap/>
            <w:hideMark/>
          </w:tcPr>
          <w:p w14:paraId="619EDA18" w14:textId="77777777" w:rsidR="00A51E78" w:rsidRPr="00A51E78" w:rsidRDefault="00A51E78" w:rsidP="00A51E78">
            <w:r w:rsidRPr="00A51E78">
              <w:t>7.650942</w:t>
            </w:r>
          </w:p>
        </w:tc>
        <w:tc>
          <w:tcPr>
            <w:tcW w:w="960" w:type="dxa"/>
            <w:noWrap/>
            <w:hideMark/>
          </w:tcPr>
          <w:p w14:paraId="2621C30E" w14:textId="77777777" w:rsidR="00A51E78" w:rsidRPr="00A51E78" w:rsidRDefault="00A51E78" w:rsidP="00A51E78">
            <w:r w:rsidRPr="00A51E78">
              <w:t>7.262953</w:t>
            </w:r>
          </w:p>
        </w:tc>
        <w:tc>
          <w:tcPr>
            <w:tcW w:w="960" w:type="dxa"/>
            <w:noWrap/>
            <w:hideMark/>
          </w:tcPr>
          <w:p w14:paraId="7844BEFB" w14:textId="77777777" w:rsidR="00A51E78" w:rsidRPr="00A51E78" w:rsidRDefault="00A51E78" w:rsidP="00A51E78">
            <w:r w:rsidRPr="00A51E78">
              <w:t>6.669867</w:t>
            </w:r>
          </w:p>
        </w:tc>
        <w:tc>
          <w:tcPr>
            <w:tcW w:w="960" w:type="dxa"/>
            <w:noWrap/>
            <w:hideMark/>
          </w:tcPr>
          <w:p w14:paraId="005FADA8" w14:textId="77777777" w:rsidR="00A51E78" w:rsidRPr="00A51E78" w:rsidRDefault="00A51E78" w:rsidP="00A51E78">
            <w:r w:rsidRPr="00A51E78">
              <w:t>6.849528</w:t>
            </w:r>
          </w:p>
        </w:tc>
        <w:tc>
          <w:tcPr>
            <w:tcW w:w="960" w:type="dxa"/>
            <w:noWrap/>
            <w:hideMark/>
          </w:tcPr>
          <w:p w14:paraId="7195ACEB" w14:textId="77777777" w:rsidR="00A51E78" w:rsidRPr="00A51E78" w:rsidRDefault="00A51E78" w:rsidP="00A51E78">
            <w:r w:rsidRPr="00A51E78">
              <w:t>6.935958</w:t>
            </w:r>
          </w:p>
        </w:tc>
        <w:tc>
          <w:tcPr>
            <w:tcW w:w="960" w:type="dxa"/>
            <w:noWrap/>
            <w:hideMark/>
          </w:tcPr>
          <w:p w14:paraId="161797A1" w14:textId="77777777" w:rsidR="00A51E78" w:rsidRPr="00A51E78" w:rsidRDefault="00A51E78" w:rsidP="00A51E78">
            <w:r w:rsidRPr="00A51E78">
              <w:t>6.648083</w:t>
            </w:r>
          </w:p>
        </w:tc>
      </w:tr>
      <w:tr w:rsidR="00A51E78" w:rsidRPr="00A51E78" w14:paraId="16610E0C" w14:textId="77777777" w:rsidTr="00A51E78">
        <w:trPr>
          <w:trHeight w:val="300"/>
        </w:trPr>
        <w:tc>
          <w:tcPr>
            <w:tcW w:w="960" w:type="dxa"/>
            <w:noWrap/>
            <w:hideMark/>
          </w:tcPr>
          <w:p w14:paraId="5D40B03E" w14:textId="77777777" w:rsidR="00A51E78" w:rsidRPr="00A51E78" w:rsidRDefault="00A51E78" w:rsidP="00A51E78">
            <w:r w:rsidRPr="00A51E78">
              <w:t>5.200907</w:t>
            </w:r>
          </w:p>
        </w:tc>
        <w:tc>
          <w:tcPr>
            <w:tcW w:w="960" w:type="dxa"/>
            <w:noWrap/>
            <w:hideMark/>
          </w:tcPr>
          <w:p w14:paraId="15B624D9" w14:textId="77777777" w:rsidR="00A51E78" w:rsidRPr="00A51E78" w:rsidRDefault="00A51E78" w:rsidP="00A51E78">
            <w:r w:rsidRPr="00A51E78">
              <w:t>6.782916</w:t>
            </w:r>
          </w:p>
        </w:tc>
        <w:tc>
          <w:tcPr>
            <w:tcW w:w="960" w:type="dxa"/>
            <w:noWrap/>
            <w:hideMark/>
          </w:tcPr>
          <w:p w14:paraId="07B06902" w14:textId="77777777" w:rsidR="00A51E78" w:rsidRPr="00A51E78" w:rsidRDefault="00A51E78" w:rsidP="00A51E78">
            <w:r w:rsidRPr="00A51E78">
              <w:t>6.660399</w:t>
            </w:r>
          </w:p>
        </w:tc>
        <w:tc>
          <w:tcPr>
            <w:tcW w:w="960" w:type="dxa"/>
            <w:noWrap/>
            <w:hideMark/>
          </w:tcPr>
          <w:p w14:paraId="15B932D8" w14:textId="77777777" w:rsidR="00A51E78" w:rsidRPr="00A51E78" w:rsidRDefault="00A51E78" w:rsidP="00A51E78">
            <w:r w:rsidRPr="00A51E78">
              <w:t>6.924828</w:t>
            </w:r>
          </w:p>
        </w:tc>
        <w:tc>
          <w:tcPr>
            <w:tcW w:w="960" w:type="dxa"/>
            <w:noWrap/>
            <w:hideMark/>
          </w:tcPr>
          <w:p w14:paraId="7CE03606" w14:textId="77777777" w:rsidR="00A51E78" w:rsidRPr="00A51E78" w:rsidRDefault="00A51E78" w:rsidP="00A51E78">
            <w:r w:rsidRPr="00A51E78">
              <w:t>3.736215</w:t>
            </w:r>
          </w:p>
        </w:tc>
        <w:tc>
          <w:tcPr>
            <w:tcW w:w="960" w:type="dxa"/>
            <w:noWrap/>
            <w:hideMark/>
          </w:tcPr>
          <w:p w14:paraId="40856ECE" w14:textId="77777777" w:rsidR="00A51E78" w:rsidRPr="00A51E78" w:rsidRDefault="00A51E78" w:rsidP="00A51E78">
            <w:r w:rsidRPr="00A51E78">
              <w:t>6.668799</w:t>
            </w:r>
          </w:p>
        </w:tc>
        <w:tc>
          <w:tcPr>
            <w:tcW w:w="960" w:type="dxa"/>
            <w:noWrap/>
            <w:hideMark/>
          </w:tcPr>
          <w:p w14:paraId="59F89A98" w14:textId="77777777" w:rsidR="00A51E78" w:rsidRPr="00A51E78" w:rsidRDefault="00A51E78" w:rsidP="00A51E78">
            <w:r w:rsidRPr="00A51E78">
              <w:t>5.783247</w:t>
            </w:r>
          </w:p>
        </w:tc>
        <w:tc>
          <w:tcPr>
            <w:tcW w:w="960" w:type="dxa"/>
            <w:noWrap/>
            <w:hideMark/>
          </w:tcPr>
          <w:p w14:paraId="314F972E" w14:textId="77777777" w:rsidR="00A51E78" w:rsidRPr="00A51E78" w:rsidRDefault="00A51E78" w:rsidP="00A51E78">
            <w:r w:rsidRPr="00A51E78">
              <w:t>4.823271</w:t>
            </w:r>
          </w:p>
        </w:tc>
        <w:tc>
          <w:tcPr>
            <w:tcW w:w="960" w:type="dxa"/>
            <w:noWrap/>
            <w:hideMark/>
          </w:tcPr>
          <w:p w14:paraId="55679102" w14:textId="77777777" w:rsidR="00A51E78" w:rsidRPr="00A51E78" w:rsidRDefault="00A51E78" w:rsidP="00A51E78">
            <w:r w:rsidRPr="00A51E78">
              <w:t>7.665121</w:t>
            </w:r>
          </w:p>
        </w:tc>
        <w:tc>
          <w:tcPr>
            <w:tcW w:w="960" w:type="dxa"/>
            <w:noWrap/>
            <w:hideMark/>
          </w:tcPr>
          <w:p w14:paraId="0132D6A4" w14:textId="77777777" w:rsidR="00A51E78" w:rsidRPr="00A51E78" w:rsidRDefault="00A51E78" w:rsidP="00A51E78">
            <w:r w:rsidRPr="00A51E78">
              <w:t>7.52098</w:t>
            </w:r>
          </w:p>
        </w:tc>
      </w:tr>
      <w:tr w:rsidR="00A51E78" w:rsidRPr="00A51E78" w14:paraId="697919E6" w14:textId="77777777" w:rsidTr="00A51E78">
        <w:trPr>
          <w:trHeight w:val="300"/>
        </w:trPr>
        <w:tc>
          <w:tcPr>
            <w:tcW w:w="960" w:type="dxa"/>
            <w:noWrap/>
            <w:hideMark/>
          </w:tcPr>
          <w:p w14:paraId="2464AC3E" w14:textId="77777777" w:rsidR="00A51E78" w:rsidRPr="00A51E78" w:rsidRDefault="00A51E78" w:rsidP="00A51E78">
            <w:r w:rsidRPr="00A51E78">
              <w:t>7.28372</w:t>
            </w:r>
          </w:p>
        </w:tc>
        <w:tc>
          <w:tcPr>
            <w:tcW w:w="960" w:type="dxa"/>
            <w:noWrap/>
            <w:hideMark/>
          </w:tcPr>
          <w:p w14:paraId="4530893F" w14:textId="77777777" w:rsidR="00A51E78" w:rsidRPr="00A51E78" w:rsidRDefault="00A51E78" w:rsidP="00A51E78">
            <w:r w:rsidRPr="00A51E78">
              <w:t>7.218489</w:t>
            </w:r>
          </w:p>
        </w:tc>
        <w:tc>
          <w:tcPr>
            <w:tcW w:w="960" w:type="dxa"/>
            <w:noWrap/>
            <w:hideMark/>
          </w:tcPr>
          <w:p w14:paraId="720E195A" w14:textId="77777777" w:rsidR="00A51E78" w:rsidRPr="00A51E78" w:rsidRDefault="00A51E78" w:rsidP="00A51E78">
            <w:r w:rsidRPr="00A51E78">
              <w:t>5.689081</w:t>
            </w:r>
          </w:p>
        </w:tc>
        <w:tc>
          <w:tcPr>
            <w:tcW w:w="960" w:type="dxa"/>
            <w:noWrap/>
            <w:hideMark/>
          </w:tcPr>
          <w:p w14:paraId="21EF8397" w14:textId="77777777" w:rsidR="00A51E78" w:rsidRPr="00A51E78" w:rsidRDefault="00A51E78" w:rsidP="00A51E78">
            <w:r w:rsidRPr="00A51E78">
              <w:t>7.714603</w:t>
            </w:r>
          </w:p>
        </w:tc>
        <w:tc>
          <w:tcPr>
            <w:tcW w:w="960" w:type="dxa"/>
            <w:noWrap/>
            <w:hideMark/>
          </w:tcPr>
          <w:p w14:paraId="7C97EEED" w14:textId="77777777" w:rsidR="00A51E78" w:rsidRPr="00A51E78" w:rsidRDefault="00A51E78" w:rsidP="00A51E78">
            <w:r w:rsidRPr="00A51E78">
              <w:t>7.669557</w:t>
            </w:r>
          </w:p>
        </w:tc>
        <w:tc>
          <w:tcPr>
            <w:tcW w:w="960" w:type="dxa"/>
            <w:noWrap/>
            <w:hideMark/>
          </w:tcPr>
          <w:p w14:paraId="6BB5E757" w14:textId="77777777" w:rsidR="00A51E78" w:rsidRPr="00A51E78" w:rsidRDefault="00A51E78" w:rsidP="00A51E78">
            <w:r w:rsidRPr="00A51E78">
              <w:t>5.36778</w:t>
            </w:r>
          </w:p>
        </w:tc>
        <w:tc>
          <w:tcPr>
            <w:tcW w:w="960" w:type="dxa"/>
            <w:noWrap/>
            <w:hideMark/>
          </w:tcPr>
          <w:p w14:paraId="3C78EE84" w14:textId="77777777" w:rsidR="00A51E78" w:rsidRPr="00A51E78" w:rsidRDefault="00A51E78" w:rsidP="00A51E78">
            <w:r w:rsidRPr="00A51E78">
              <w:t>5.846173</w:t>
            </w:r>
          </w:p>
        </w:tc>
        <w:tc>
          <w:tcPr>
            <w:tcW w:w="960" w:type="dxa"/>
            <w:noWrap/>
            <w:hideMark/>
          </w:tcPr>
          <w:p w14:paraId="066305D0" w14:textId="77777777" w:rsidR="00A51E78" w:rsidRPr="00A51E78" w:rsidRDefault="00A51E78" w:rsidP="00A51E78">
            <w:r w:rsidRPr="00A51E78">
              <w:t>4.996511</w:t>
            </w:r>
          </w:p>
        </w:tc>
        <w:tc>
          <w:tcPr>
            <w:tcW w:w="960" w:type="dxa"/>
            <w:noWrap/>
            <w:hideMark/>
          </w:tcPr>
          <w:p w14:paraId="1FE2B775" w14:textId="77777777" w:rsidR="00A51E78" w:rsidRPr="00A51E78" w:rsidRDefault="00A51E78" w:rsidP="00A51E78">
            <w:r w:rsidRPr="00A51E78">
              <w:t>7.145455</w:t>
            </w:r>
          </w:p>
        </w:tc>
        <w:tc>
          <w:tcPr>
            <w:tcW w:w="960" w:type="dxa"/>
            <w:noWrap/>
            <w:hideMark/>
          </w:tcPr>
          <w:p w14:paraId="57A4D480" w14:textId="77777777" w:rsidR="00A51E78" w:rsidRPr="00A51E78" w:rsidRDefault="00A51E78" w:rsidP="00A51E78">
            <w:r w:rsidRPr="00A51E78">
              <w:t>3.260042</w:t>
            </w:r>
          </w:p>
        </w:tc>
      </w:tr>
      <w:tr w:rsidR="00A51E78" w:rsidRPr="00A51E78" w14:paraId="58AAA241" w14:textId="77777777" w:rsidTr="00A51E78">
        <w:trPr>
          <w:trHeight w:val="300"/>
        </w:trPr>
        <w:tc>
          <w:tcPr>
            <w:tcW w:w="960" w:type="dxa"/>
            <w:noWrap/>
            <w:hideMark/>
          </w:tcPr>
          <w:p w14:paraId="65E37FDE" w14:textId="77777777" w:rsidR="00A51E78" w:rsidRPr="00A51E78" w:rsidRDefault="00A51E78" w:rsidP="00A51E78">
            <w:r w:rsidRPr="00A51E78">
              <w:t>5.526823</w:t>
            </w:r>
          </w:p>
        </w:tc>
        <w:tc>
          <w:tcPr>
            <w:tcW w:w="960" w:type="dxa"/>
            <w:noWrap/>
            <w:hideMark/>
          </w:tcPr>
          <w:p w14:paraId="63AD5664" w14:textId="77777777" w:rsidR="00A51E78" w:rsidRPr="00A51E78" w:rsidRDefault="00A51E78" w:rsidP="00A51E78">
            <w:r w:rsidRPr="00A51E78">
              <w:t>3.684338</w:t>
            </w:r>
          </w:p>
        </w:tc>
        <w:tc>
          <w:tcPr>
            <w:tcW w:w="960" w:type="dxa"/>
            <w:noWrap/>
            <w:hideMark/>
          </w:tcPr>
          <w:p w14:paraId="0BD82601" w14:textId="77777777" w:rsidR="00A51E78" w:rsidRPr="00A51E78" w:rsidRDefault="00A51E78" w:rsidP="00A51E78">
            <w:r w:rsidRPr="00A51E78">
              <w:t>7.827761</w:t>
            </w:r>
          </w:p>
        </w:tc>
        <w:tc>
          <w:tcPr>
            <w:tcW w:w="960" w:type="dxa"/>
            <w:noWrap/>
            <w:hideMark/>
          </w:tcPr>
          <w:p w14:paraId="7E36A883" w14:textId="77777777" w:rsidR="00A51E78" w:rsidRPr="00A51E78" w:rsidRDefault="00A51E78" w:rsidP="00A51E78">
            <w:r w:rsidRPr="00A51E78">
              <w:t>8.466977</w:t>
            </w:r>
          </w:p>
        </w:tc>
        <w:tc>
          <w:tcPr>
            <w:tcW w:w="960" w:type="dxa"/>
            <w:noWrap/>
            <w:hideMark/>
          </w:tcPr>
          <w:p w14:paraId="11EB939E" w14:textId="77777777" w:rsidR="00A51E78" w:rsidRPr="00A51E78" w:rsidRDefault="00A51E78" w:rsidP="00A51E78">
            <w:r w:rsidRPr="00A51E78">
              <w:t>2.583879</w:t>
            </w:r>
          </w:p>
        </w:tc>
        <w:tc>
          <w:tcPr>
            <w:tcW w:w="960" w:type="dxa"/>
            <w:noWrap/>
            <w:hideMark/>
          </w:tcPr>
          <w:p w14:paraId="158AC8C7" w14:textId="77777777" w:rsidR="00A51E78" w:rsidRPr="00A51E78" w:rsidRDefault="00A51E78" w:rsidP="00A51E78">
            <w:r w:rsidRPr="00A51E78">
              <w:t>4.536387</w:t>
            </w:r>
          </w:p>
        </w:tc>
        <w:tc>
          <w:tcPr>
            <w:tcW w:w="960" w:type="dxa"/>
            <w:noWrap/>
            <w:hideMark/>
          </w:tcPr>
          <w:p w14:paraId="08452C80" w14:textId="77777777" w:rsidR="00A51E78" w:rsidRPr="00A51E78" w:rsidRDefault="00A51E78" w:rsidP="00A51E78">
            <w:r w:rsidRPr="00A51E78">
              <w:t>7.128253</w:t>
            </w:r>
          </w:p>
        </w:tc>
        <w:tc>
          <w:tcPr>
            <w:tcW w:w="960" w:type="dxa"/>
            <w:noWrap/>
            <w:hideMark/>
          </w:tcPr>
          <w:p w14:paraId="60C8D26F" w14:textId="77777777" w:rsidR="00A51E78" w:rsidRPr="00A51E78" w:rsidRDefault="00A51E78" w:rsidP="00A51E78">
            <w:r w:rsidRPr="00A51E78">
              <w:t>6.204433</w:t>
            </w:r>
          </w:p>
        </w:tc>
        <w:tc>
          <w:tcPr>
            <w:tcW w:w="960" w:type="dxa"/>
            <w:noWrap/>
            <w:hideMark/>
          </w:tcPr>
          <w:p w14:paraId="133DE569" w14:textId="77777777" w:rsidR="00A51E78" w:rsidRPr="00A51E78" w:rsidRDefault="00A51E78" w:rsidP="00A51E78">
            <w:r w:rsidRPr="00A51E78">
              <w:t>7.548836</w:t>
            </w:r>
          </w:p>
        </w:tc>
        <w:tc>
          <w:tcPr>
            <w:tcW w:w="960" w:type="dxa"/>
            <w:noWrap/>
            <w:hideMark/>
          </w:tcPr>
          <w:p w14:paraId="4896B500" w14:textId="77777777" w:rsidR="00A51E78" w:rsidRPr="00A51E78" w:rsidRDefault="00A51E78" w:rsidP="00A51E78">
            <w:r w:rsidRPr="00A51E78">
              <w:t>6.818396</w:t>
            </w:r>
          </w:p>
        </w:tc>
      </w:tr>
      <w:tr w:rsidR="00A51E78" w:rsidRPr="00A51E78" w14:paraId="0D23CBB5" w14:textId="77777777" w:rsidTr="00A51E78">
        <w:trPr>
          <w:trHeight w:val="300"/>
        </w:trPr>
        <w:tc>
          <w:tcPr>
            <w:tcW w:w="960" w:type="dxa"/>
            <w:noWrap/>
            <w:hideMark/>
          </w:tcPr>
          <w:p w14:paraId="251F8EFA" w14:textId="77777777" w:rsidR="00A51E78" w:rsidRPr="00A51E78" w:rsidRDefault="00A51E78" w:rsidP="00A51E78">
            <w:pPr>
              <w:rPr>
                <w:b/>
                <w:bCs/>
              </w:rPr>
            </w:pPr>
            <w:r w:rsidRPr="00A51E78">
              <w:rPr>
                <w:b/>
                <w:bCs/>
              </w:rPr>
              <w:t>5.39904</w:t>
            </w:r>
          </w:p>
        </w:tc>
        <w:tc>
          <w:tcPr>
            <w:tcW w:w="960" w:type="dxa"/>
            <w:noWrap/>
            <w:hideMark/>
          </w:tcPr>
          <w:p w14:paraId="46BCCDDC" w14:textId="77777777" w:rsidR="00A51E78" w:rsidRPr="00A51E78" w:rsidRDefault="00A51E78" w:rsidP="00A51E78">
            <w:pPr>
              <w:rPr>
                <w:b/>
                <w:bCs/>
              </w:rPr>
            </w:pPr>
            <w:r w:rsidRPr="00A51E78">
              <w:rPr>
                <w:b/>
                <w:bCs/>
              </w:rPr>
              <w:t>6.944098</w:t>
            </w:r>
          </w:p>
        </w:tc>
        <w:tc>
          <w:tcPr>
            <w:tcW w:w="960" w:type="dxa"/>
            <w:noWrap/>
            <w:hideMark/>
          </w:tcPr>
          <w:p w14:paraId="54323DDF" w14:textId="77777777" w:rsidR="00A51E78" w:rsidRPr="00A51E78" w:rsidRDefault="00A51E78" w:rsidP="00A51E78">
            <w:pPr>
              <w:rPr>
                <w:b/>
                <w:bCs/>
              </w:rPr>
            </w:pPr>
            <w:r w:rsidRPr="00A51E78">
              <w:rPr>
                <w:b/>
                <w:bCs/>
              </w:rPr>
              <w:t>5.74853</w:t>
            </w:r>
          </w:p>
        </w:tc>
        <w:tc>
          <w:tcPr>
            <w:tcW w:w="960" w:type="dxa"/>
            <w:noWrap/>
            <w:hideMark/>
          </w:tcPr>
          <w:p w14:paraId="267C82C2" w14:textId="77777777" w:rsidR="00A51E78" w:rsidRPr="00A51E78" w:rsidRDefault="00A51E78" w:rsidP="00A51E78">
            <w:pPr>
              <w:rPr>
                <w:b/>
                <w:bCs/>
              </w:rPr>
            </w:pPr>
            <w:r w:rsidRPr="00A51E78">
              <w:rPr>
                <w:b/>
                <w:bCs/>
              </w:rPr>
              <w:t>6.939571</w:t>
            </w:r>
          </w:p>
        </w:tc>
        <w:tc>
          <w:tcPr>
            <w:tcW w:w="960" w:type="dxa"/>
            <w:noWrap/>
            <w:hideMark/>
          </w:tcPr>
          <w:p w14:paraId="11B111CA" w14:textId="77777777" w:rsidR="00A51E78" w:rsidRPr="00A51E78" w:rsidRDefault="00A51E78" w:rsidP="00A51E78">
            <w:pPr>
              <w:rPr>
                <w:b/>
                <w:bCs/>
              </w:rPr>
            </w:pPr>
            <w:r w:rsidRPr="00A51E78">
              <w:rPr>
                <w:b/>
                <w:bCs/>
              </w:rPr>
              <w:t>6.066325</w:t>
            </w:r>
          </w:p>
        </w:tc>
        <w:tc>
          <w:tcPr>
            <w:tcW w:w="960" w:type="dxa"/>
            <w:noWrap/>
            <w:hideMark/>
          </w:tcPr>
          <w:p w14:paraId="51042688" w14:textId="77777777" w:rsidR="00A51E78" w:rsidRPr="00A51E78" w:rsidRDefault="00A51E78" w:rsidP="00A51E78">
            <w:pPr>
              <w:rPr>
                <w:b/>
                <w:bCs/>
              </w:rPr>
            </w:pPr>
            <w:r w:rsidRPr="00A51E78">
              <w:rPr>
                <w:b/>
                <w:bCs/>
              </w:rPr>
              <w:t>6.738371</w:t>
            </w:r>
          </w:p>
        </w:tc>
        <w:tc>
          <w:tcPr>
            <w:tcW w:w="960" w:type="dxa"/>
            <w:noWrap/>
            <w:hideMark/>
          </w:tcPr>
          <w:p w14:paraId="2747196E" w14:textId="77777777" w:rsidR="00A51E78" w:rsidRPr="00A51E78" w:rsidRDefault="00A51E78" w:rsidP="00A51E78">
            <w:pPr>
              <w:rPr>
                <w:b/>
                <w:bCs/>
              </w:rPr>
            </w:pPr>
            <w:r w:rsidRPr="00A51E78">
              <w:rPr>
                <w:b/>
                <w:bCs/>
              </w:rPr>
              <w:t>6.960324</w:t>
            </w:r>
          </w:p>
        </w:tc>
        <w:tc>
          <w:tcPr>
            <w:tcW w:w="960" w:type="dxa"/>
            <w:noWrap/>
            <w:hideMark/>
          </w:tcPr>
          <w:p w14:paraId="6DA76B9F" w14:textId="77777777" w:rsidR="00A51E78" w:rsidRPr="00A51E78" w:rsidRDefault="00A51E78" w:rsidP="00A51E78">
            <w:pPr>
              <w:rPr>
                <w:b/>
                <w:bCs/>
              </w:rPr>
            </w:pPr>
            <w:r w:rsidRPr="00A51E78">
              <w:rPr>
                <w:b/>
                <w:bCs/>
              </w:rPr>
              <w:t>6.781716</w:t>
            </w:r>
          </w:p>
        </w:tc>
        <w:tc>
          <w:tcPr>
            <w:tcW w:w="960" w:type="dxa"/>
            <w:noWrap/>
            <w:hideMark/>
          </w:tcPr>
          <w:p w14:paraId="4AD8AAB9" w14:textId="77777777" w:rsidR="00A51E78" w:rsidRPr="00A51E78" w:rsidRDefault="00A51E78" w:rsidP="00A51E78">
            <w:pPr>
              <w:rPr>
                <w:b/>
                <w:bCs/>
              </w:rPr>
            </w:pPr>
            <w:r w:rsidRPr="00A51E78">
              <w:rPr>
                <w:b/>
                <w:bCs/>
              </w:rPr>
              <w:t>11.48029</w:t>
            </w:r>
          </w:p>
        </w:tc>
        <w:tc>
          <w:tcPr>
            <w:tcW w:w="960" w:type="dxa"/>
            <w:noWrap/>
            <w:hideMark/>
          </w:tcPr>
          <w:p w14:paraId="751A4DB3" w14:textId="77777777" w:rsidR="00A51E78" w:rsidRPr="00A51E78" w:rsidRDefault="00A51E78" w:rsidP="00A51E78">
            <w:pPr>
              <w:rPr>
                <w:b/>
                <w:bCs/>
              </w:rPr>
            </w:pPr>
            <w:r w:rsidRPr="00A51E78">
              <w:rPr>
                <w:b/>
                <w:bCs/>
              </w:rPr>
              <w:t>5.862325</w:t>
            </w:r>
          </w:p>
        </w:tc>
      </w:tr>
    </w:tbl>
    <w:p w14:paraId="3F827DE3" w14:textId="14C458B5" w:rsidR="00A51E78" w:rsidRDefault="00A51E78" w:rsidP="00DD05AD">
      <w:r>
        <w:lastRenderedPageBreak/>
        <w:t>5</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19"/>
        <w:gridCol w:w="1119"/>
        <w:gridCol w:w="1119"/>
        <w:gridCol w:w="1119"/>
        <w:gridCol w:w="1119"/>
        <w:gridCol w:w="1119"/>
        <w:gridCol w:w="1119"/>
        <w:gridCol w:w="1119"/>
        <w:gridCol w:w="1119"/>
        <w:gridCol w:w="1119"/>
      </w:tblGrid>
      <w:tr w:rsidR="00A51E78" w:rsidRPr="00A51E78" w14:paraId="6CE222BD" w14:textId="77777777" w:rsidTr="00A51E78">
        <w:trPr>
          <w:trHeight w:val="250"/>
        </w:trPr>
        <w:tc>
          <w:tcPr>
            <w:tcW w:w="1119" w:type="dxa"/>
            <w:noWrap/>
            <w:hideMark/>
          </w:tcPr>
          <w:p w14:paraId="312AA7D7" w14:textId="77777777" w:rsidR="00A51E78" w:rsidRPr="00A51E78" w:rsidRDefault="00A51E78" w:rsidP="00A51E78">
            <w:r w:rsidRPr="00A51E78">
              <w:t>Tx01</w:t>
            </w:r>
          </w:p>
        </w:tc>
        <w:tc>
          <w:tcPr>
            <w:tcW w:w="1119" w:type="dxa"/>
            <w:noWrap/>
            <w:hideMark/>
          </w:tcPr>
          <w:p w14:paraId="4C75A1D2" w14:textId="77777777" w:rsidR="00A51E78" w:rsidRPr="00A51E78" w:rsidRDefault="00A51E78" w:rsidP="00A51E78">
            <w:r w:rsidRPr="00A51E78">
              <w:t>Tx02</w:t>
            </w:r>
          </w:p>
        </w:tc>
        <w:tc>
          <w:tcPr>
            <w:tcW w:w="1119" w:type="dxa"/>
            <w:noWrap/>
            <w:hideMark/>
          </w:tcPr>
          <w:p w14:paraId="57CDD067" w14:textId="77777777" w:rsidR="00A51E78" w:rsidRPr="00A51E78" w:rsidRDefault="00A51E78" w:rsidP="00A51E78">
            <w:r w:rsidRPr="00A51E78">
              <w:t>Tx03</w:t>
            </w:r>
          </w:p>
        </w:tc>
        <w:tc>
          <w:tcPr>
            <w:tcW w:w="1119" w:type="dxa"/>
            <w:noWrap/>
            <w:hideMark/>
          </w:tcPr>
          <w:p w14:paraId="0DC0D477" w14:textId="77777777" w:rsidR="00A51E78" w:rsidRPr="00A51E78" w:rsidRDefault="00A51E78" w:rsidP="00A51E78">
            <w:r w:rsidRPr="00A51E78">
              <w:t>Tx04</w:t>
            </w:r>
          </w:p>
        </w:tc>
        <w:tc>
          <w:tcPr>
            <w:tcW w:w="1119" w:type="dxa"/>
            <w:noWrap/>
            <w:hideMark/>
          </w:tcPr>
          <w:p w14:paraId="39A392ED" w14:textId="77777777" w:rsidR="00A51E78" w:rsidRPr="00A51E78" w:rsidRDefault="00A51E78" w:rsidP="00A51E78">
            <w:r w:rsidRPr="00A51E78">
              <w:t>Tx05</w:t>
            </w:r>
          </w:p>
        </w:tc>
        <w:tc>
          <w:tcPr>
            <w:tcW w:w="1119" w:type="dxa"/>
            <w:noWrap/>
            <w:hideMark/>
          </w:tcPr>
          <w:p w14:paraId="534862B1" w14:textId="77777777" w:rsidR="00A51E78" w:rsidRPr="00A51E78" w:rsidRDefault="00A51E78" w:rsidP="00A51E78">
            <w:r w:rsidRPr="00A51E78">
              <w:t>Tx06</w:t>
            </w:r>
          </w:p>
        </w:tc>
        <w:tc>
          <w:tcPr>
            <w:tcW w:w="1119" w:type="dxa"/>
            <w:noWrap/>
            <w:hideMark/>
          </w:tcPr>
          <w:p w14:paraId="1AFEFCEA" w14:textId="77777777" w:rsidR="00A51E78" w:rsidRPr="00A51E78" w:rsidRDefault="00A51E78" w:rsidP="00A51E78">
            <w:r w:rsidRPr="00A51E78">
              <w:t>Tx07</w:t>
            </w:r>
          </w:p>
        </w:tc>
        <w:tc>
          <w:tcPr>
            <w:tcW w:w="1119" w:type="dxa"/>
            <w:noWrap/>
            <w:hideMark/>
          </w:tcPr>
          <w:p w14:paraId="433963F7" w14:textId="77777777" w:rsidR="00A51E78" w:rsidRPr="00A51E78" w:rsidRDefault="00A51E78" w:rsidP="00A51E78">
            <w:r w:rsidRPr="00A51E78">
              <w:t>Tx08</w:t>
            </w:r>
          </w:p>
        </w:tc>
        <w:tc>
          <w:tcPr>
            <w:tcW w:w="1119" w:type="dxa"/>
            <w:noWrap/>
            <w:hideMark/>
          </w:tcPr>
          <w:p w14:paraId="0BBCD519" w14:textId="77777777" w:rsidR="00A51E78" w:rsidRPr="00A51E78" w:rsidRDefault="00A51E78" w:rsidP="00A51E78">
            <w:r w:rsidRPr="00A51E78">
              <w:t>Tx09</w:t>
            </w:r>
          </w:p>
        </w:tc>
        <w:tc>
          <w:tcPr>
            <w:tcW w:w="1119" w:type="dxa"/>
            <w:noWrap/>
            <w:hideMark/>
          </w:tcPr>
          <w:p w14:paraId="6647D5CE" w14:textId="77777777" w:rsidR="00A51E78" w:rsidRPr="00A51E78" w:rsidRDefault="00A51E78" w:rsidP="00A51E78">
            <w:r w:rsidRPr="00A51E78">
              <w:t>Tx10</w:t>
            </w:r>
          </w:p>
        </w:tc>
      </w:tr>
      <w:tr w:rsidR="00A51E78" w:rsidRPr="00A51E78" w14:paraId="2E69CC60" w14:textId="77777777" w:rsidTr="00A51E78">
        <w:trPr>
          <w:trHeight w:val="250"/>
        </w:trPr>
        <w:tc>
          <w:tcPr>
            <w:tcW w:w="1119" w:type="dxa"/>
            <w:noWrap/>
            <w:hideMark/>
          </w:tcPr>
          <w:p w14:paraId="3A5BA3DF" w14:textId="77777777" w:rsidR="00A51E78" w:rsidRPr="00A51E78" w:rsidRDefault="00A51E78" w:rsidP="00A51E78">
            <w:r w:rsidRPr="00A51E78">
              <w:t>6.11713</w:t>
            </w:r>
          </w:p>
        </w:tc>
        <w:tc>
          <w:tcPr>
            <w:tcW w:w="1119" w:type="dxa"/>
            <w:noWrap/>
            <w:hideMark/>
          </w:tcPr>
          <w:p w14:paraId="68AA7B8D" w14:textId="77777777" w:rsidR="00A51E78" w:rsidRPr="00A51E78" w:rsidRDefault="00A51E78" w:rsidP="00A51E78">
            <w:r w:rsidRPr="00A51E78">
              <w:t>8.674216</w:t>
            </w:r>
          </w:p>
        </w:tc>
        <w:tc>
          <w:tcPr>
            <w:tcW w:w="1119" w:type="dxa"/>
            <w:noWrap/>
            <w:hideMark/>
          </w:tcPr>
          <w:p w14:paraId="6F52AC62" w14:textId="77777777" w:rsidR="00A51E78" w:rsidRPr="00A51E78" w:rsidRDefault="00A51E78" w:rsidP="00A51E78">
            <w:r w:rsidRPr="00A51E78">
              <w:t>6.201628</w:t>
            </w:r>
          </w:p>
        </w:tc>
        <w:tc>
          <w:tcPr>
            <w:tcW w:w="1119" w:type="dxa"/>
            <w:noWrap/>
            <w:hideMark/>
          </w:tcPr>
          <w:p w14:paraId="51AC1579" w14:textId="77777777" w:rsidR="00A51E78" w:rsidRPr="00A51E78" w:rsidRDefault="00A51E78" w:rsidP="00A51E78">
            <w:r w:rsidRPr="00A51E78">
              <w:t>8.384152</w:t>
            </w:r>
          </w:p>
        </w:tc>
        <w:tc>
          <w:tcPr>
            <w:tcW w:w="1119" w:type="dxa"/>
            <w:noWrap/>
            <w:hideMark/>
          </w:tcPr>
          <w:p w14:paraId="51C0B61F" w14:textId="77777777" w:rsidR="00A51E78" w:rsidRPr="00A51E78" w:rsidRDefault="00A51E78" w:rsidP="00A51E78">
            <w:r w:rsidRPr="00A51E78">
              <w:t>10.68864</w:t>
            </w:r>
          </w:p>
        </w:tc>
        <w:tc>
          <w:tcPr>
            <w:tcW w:w="1119" w:type="dxa"/>
            <w:noWrap/>
            <w:hideMark/>
          </w:tcPr>
          <w:p w14:paraId="6917A411" w14:textId="77777777" w:rsidR="00A51E78" w:rsidRPr="00A51E78" w:rsidRDefault="00A51E78" w:rsidP="00A51E78">
            <w:r w:rsidRPr="00A51E78">
              <w:t>7.375094</w:t>
            </w:r>
          </w:p>
        </w:tc>
        <w:tc>
          <w:tcPr>
            <w:tcW w:w="1119" w:type="dxa"/>
            <w:noWrap/>
            <w:hideMark/>
          </w:tcPr>
          <w:p w14:paraId="4AFE1417" w14:textId="77777777" w:rsidR="00A51E78" w:rsidRPr="00A51E78" w:rsidRDefault="00A51E78" w:rsidP="00A51E78">
            <w:r w:rsidRPr="00A51E78">
              <w:t>8.365662</w:t>
            </w:r>
          </w:p>
        </w:tc>
        <w:tc>
          <w:tcPr>
            <w:tcW w:w="1119" w:type="dxa"/>
            <w:noWrap/>
            <w:hideMark/>
          </w:tcPr>
          <w:p w14:paraId="1055901F" w14:textId="77777777" w:rsidR="00A51E78" w:rsidRPr="00A51E78" w:rsidRDefault="00A51E78" w:rsidP="00A51E78">
            <w:r w:rsidRPr="00A51E78">
              <w:t>8.684627</w:t>
            </w:r>
          </w:p>
        </w:tc>
        <w:tc>
          <w:tcPr>
            <w:tcW w:w="1119" w:type="dxa"/>
            <w:noWrap/>
            <w:hideMark/>
          </w:tcPr>
          <w:p w14:paraId="3D86BFF7" w14:textId="77777777" w:rsidR="00A51E78" w:rsidRPr="00A51E78" w:rsidRDefault="00A51E78" w:rsidP="00A51E78">
            <w:r w:rsidRPr="00A51E78">
              <w:t>64.70663</w:t>
            </w:r>
          </w:p>
        </w:tc>
        <w:tc>
          <w:tcPr>
            <w:tcW w:w="1119" w:type="dxa"/>
            <w:noWrap/>
            <w:hideMark/>
          </w:tcPr>
          <w:p w14:paraId="757F443D" w14:textId="77777777" w:rsidR="00A51E78" w:rsidRPr="00A51E78" w:rsidRDefault="00A51E78" w:rsidP="00A51E78">
            <w:r w:rsidRPr="00A51E78">
              <w:t>5.126121</w:t>
            </w:r>
          </w:p>
        </w:tc>
      </w:tr>
      <w:tr w:rsidR="00A51E78" w:rsidRPr="00A51E78" w14:paraId="4A9D2731" w14:textId="77777777" w:rsidTr="00A51E78">
        <w:trPr>
          <w:trHeight w:val="250"/>
        </w:trPr>
        <w:tc>
          <w:tcPr>
            <w:tcW w:w="1119" w:type="dxa"/>
            <w:noWrap/>
            <w:hideMark/>
          </w:tcPr>
          <w:p w14:paraId="2BD24E3A" w14:textId="77777777" w:rsidR="00A51E78" w:rsidRPr="00A51E78" w:rsidRDefault="00A51E78" w:rsidP="00A51E78">
            <w:r w:rsidRPr="00A51E78">
              <w:t>5.485135</w:t>
            </w:r>
          </w:p>
        </w:tc>
        <w:tc>
          <w:tcPr>
            <w:tcW w:w="1119" w:type="dxa"/>
            <w:noWrap/>
            <w:hideMark/>
          </w:tcPr>
          <w:p w14:paraId="3E0FC842" w14:textId="77777777" w:rsidR="00A51E78" w:rsidRPr="00A51E78" w:rsidRDefault="00A51E78" w:rsidP="00A51E78">
            <w:r w:rsidRPr="00A51E78">
              <w:t>7.758413</w:t>
            </w:r>
          </w:p>
        </w:tc>
        <w:tc>
          <w:tcPr>
            <w:tcW w:w="1119" w:type="dxa"/>
            <w:noWrap/>
            <w:hideMark/>
          </w:tcPr>
          <w:p w14:paraId="7E8266DC" w14:textId="77777777" w:rsidR="00A51E78" w:rsidRPr="00A51E78" w:rsidRDefault="00A51E78" w:rsidP="00A51E78">
            <w:r w:rsidRPr="00A51E78">
              <w:t>6.312485</w:t>
            </w:r>
          </w:p>
        </w:tc>
        <w:tc>
          <w:tcPr>
            <w:tcW w:w="1119" w:type="dxa"/>
            <w:noWrap/>
            <w:hideMark/>
          </w:tcPr>
          <w:p w14:paraId="6BB112C9" w14:textId="77777777" w:rsidR="00A51E78" w:rsidRPr="00A51E78" w:rsidRDefault="00A51E78" w:rsidP="00A51E78">
            <w:r w:rsidRPr="00A51E78">
              <w:t>3.271247</w:t>
            </w:r>
          </w:p>
        </w:tc>
        <w:tc>
          <w:tcPr>
            <w:tcW w:w="1119" w:type="dxa"/>
            <w:noWrap/>
            <w:hideMark/>
          </w:tcPr>
          <w:p w14:paraId="032A9572" w14:textId="77777777" w:rsidR="00A51E78" w:rsidRPr="00A51E78" w:rsidRDefault="00A51E78" w:rsidP="00A51E78">
            <w:r w:rsidRPr="00A51E78">
              <w:t>5.804365</w:t>
            </w:r>
          </w:p>
        </w:tc>
        <w:tc>
          <w:tcPr>
            <w:tcW w:w="1119" w:type="dxa"/>
            <w:noWrap/>
            <w:hideMark/>
          </w:tcPr>
          <w:p w14:paraId="13B3E399" w14:textId="77777777" w:rsidR="00A51E78" w:rsidRPr="00A51E78" w:rsidRDefault="00A51E78" w:rsidP="00A51E78">
            <w:r w:rsidRPr="00A51E78">
              <w:t>7.293392</w:t>
            </w:r>
          </w:p>
        </w:tc>
        <w:tc>
          <w:tcPr>
            <w:tcW w:w="1119" w:type="dxa"/>
            <w:noWrap/>
            <w:hideMark/>
          </w:tcPr>
          <w:p w14:paraId="772F2C5D" w14:textId="77777777" w:rsidR="00A51E78" w:rsidRPr="00A51E78" w:rsidRDefault="00A51E78" w:rsidP="00A51E78">
            <w:r w:rsidRPr="00A51E78">
              <w:t>6.656896</w:t>
            </w:r>
          </w:p>
        </w:tc>
        <w:tc>
          <w:tcPr>
            <w:tcW w:w="1119" w:type="dxa"/>
            <w:noWrap/>
            <w:hideMark/>
          </w:tcPr>
          <w:p w14:paraId="67C5DD13" w14:textId="77777777" w:rsidR="00A51E78" w:rsidRPr="00A51E78" w:rsidRDefault="00A51E78" w:rsidP="00A51E78">
            <w:r w:rsidRPr="00A51E78">
              <w:t>6.237331</w:t>
            </w:r>
          </w:p>
        </w:tc>
        <w:tc>
          <w:tcPr>
            <w:tcW w:w="1119" w:type="dxa"/>
            <w:noWrap/>
            <w:hideMark/>
          </w:tcPr>
          <w:p w14:paraId="2CBF1452" w14:textId="77777777" w:rsidR="00A51E78" w:rsidRPr="00A51E78" w:rsidRDefault="00A51E78" w:rsidP="00A51E78">
            <w:r w:rsidRPr="00A51E78">
              <w:t>5.237016</w:t>
            </w:r>
          </w:p>
        </w:tc>
        <w:tc>
          <w:tcPr>
            <w:tcW w:w="1119" w:type="dxa"/>
            <w:noWrap/>
            <w:hideMark/>
          </w:tcPr>
          <w:p w14:paraId="397B4F47" w14:textId="77777777" w:rsidR="00A51E78" w:rsidRPr="00A51E78" w:rsidRDefault="00A51E78" w:rsidP="00A51E78">
            <w:r w:rsidRPr="00A51E78">
              <w:t>6.833296</w:t>
            </w:r>
          </w:p>
        </w:tc>
      </w:tr>
      <w:tr w:rsidR="00A51E78" w:rsidRPr="00A51E78" w14:paraId="5148625C" w14:textId="77777777" w:rsidTr="00A51E78">
        <w:trPr>
          <w:trHeight w:val="250"/>
        </w:trPr>
        <w:tc>
          <w:tcPr>
            <w:tcW w:w="1119" w:type="dxa"/>
            <w:noWrap/>
            <w:hideMark/>
          </w:tcPr>
          <w:p w14:paraId="09F558D2" w14:textId="77777777" w:rsidR="00A51E78" w:rsidRPr="00A51E78" w:rsidRDefault="00A51E78" w:rsidP="00A51E78">
            <w:r w:rsidRPr="00A51E78">
              <w:t>4.368129</w:t>
            </w:r>
          </w:p>
        </w:tc>
        <w:tc>
          <w:tcPr>
            <w:tcW w:w="1119" w:type="dxa"/>
            <w:noWrap/>
            <w:hideMark/>
          </w:tcPr>
          <w:p w14:paraId="245D37D9" w14:textId="77777777" w:rsidR="00A51E78" w:rsidRPr="00A51E78" w:rsidRDefault="00A51E78" w:rsidP="00A51E78">
            <w:r w:rsidRPr="00A51E78">
              <w:t>6.946183</w:t>
            </w:r>
          </w:p>
        </w:tc>
        <w:tc>
          <w:tcPr>
            <w:tcW w:w="1119" w:type="dxa"/>
            <w:noWrap/>
            <w:hideMark/>
          </w:tcPr>
          <w:p w14:paraId="27344538" w14:textId="77777777" w:rsidR="00A51E78" w:rsidRPr="00A51E78" w:rsidRDefault="00A51E78" w:rsidP="00A51E78">
            <w:r w:rsidRPr="00A51E78">
              <w:t>6.45457</w:t>
            </w:r>
          </w:p>
        </w:tc>
        <w:tc>
          <w:tcPr>
            <w:tcW w:w="1119" w:type="dxa"/>
            <w:noWrap/>
            <w:hideMark/>
          </w:tcPr>
          <w:p w14:paraId="1B503077" w14:textId="77777777" w:rsidR="00A51E78" w:rsidRPr="00A51E78" w:rsidRDefault="00A51E78" w:rsidP="00A51E78">
            <w:r w:rsidRPr="00A51E78">
              <w:t>7.290438</w:t>
            </w:r>
          </w:p>
        </w:tc>
        <w:tc>
          <w:tcPr>
            <w:tcW w:w="1119" w:type="dxa"/>
            <w:noWrap/>
            <w:hideMark/>
          </w:tcPr>
          <w:p w14:paraId="6E6004C4" w14:textId="77777777" w:rsidR="00A51E78" w:rsidRPr="00A51E78" w:rsidRDefault="00A51E78" w:rsidP="00A51E78">
            <w:r w:rsidRPr="00A51E78">
              <w:t>6.623766</w:t>
            </w:r>
          </w:p>
        </w:tc>
        <w:tc>
          <w:tcPr>
            <w:tcW w:w="1119" w:type="dxa"/>
            <w:noWrap/>
            <w:hideMark/>
          </w:tcPr>
          <w:p w14:paraId="74A3D49A" w14:textId="77777777" w:rsidR="00A51E78" w:rsidRPr="00A51E78" w:rsidRDefault="00A51E78" w:rsidP="00A51E78">
            <w:r w:rsidRPr="00A51E78">
              <w:t>7.382133</w:t>
            </w:r>
          </w:p>
        </w:tc>
        <w:tc>
          <w:tcPr>
            <w:tcW w:w="1119" w:type="dxa"/>
            <w:noWrap/>
            <w:hideMark/>
          </w:tcPr>
          <w:p w14:paraId="4C200C75" w14:textId="77777777" w:rsidR="00A51E78" w:rsidRPr="00A51E78" w:rsidRDefault="00A51E78" w:rsidP="00A51E78">
            <w:r w:rsidRPr="00A51E78">
              <w:t>7.23499</w:t>
            </w:r>
          </w:p>
        </w:tc>
        <w:tc>
          <w:tcPr>
            <w:tcW w:w="1119" w:type="dxa"/>
            <w:noWrap/>
            <w:hideMark/>
          </w:tcPr>
          <w:p w14:paraId="048ACFBB" w14:textId="77777777" w:rsidR="00A51E78" w:rsidRPr="00A51E78" w:rsidRDefault="00A51E78" w:rsidP="00A51E78">
            <w:r w:rsidRPr="00A51E78">
              <w:t>5.954525</w:t>
            </w:r>
          </w:p>
        </w:tc>
        <w:tc>
          <w:tcPr>
            <w:tcW w:w="1119" w:type="dxa"/>
            <w:noWrap/>
            <w:hideMark/>
          </w:tcPr>
          <w:p w14:paraId="5C4FE9A3" w14:textId="77777777" w:rsidR="00A51E78" w:rsidRPr="00A51E78" w:rsidRDefault="00A51E78" w:rsidP="00A51E78">
            <w:r w:rsidRPr="00A51E78">
              <w:t>6.252629</w:t>
            </w:r>
          </w:p>
        </w:tc>
        <w:tc>
          <w:tcPr>
            <w:tcW w:w="1119" w:type="dxa"/>
            <w:noWrap/>
            <w:hideMark/>
          </w:tcPr>
          <w:p w14:paraId="00C2EE9B" w14:textId="77777777" w:rsidR="00A51E78" w:rsidRPr="00A51E78" w:rsidRDefault="00A51E78" w:rsidP="00A51E78">
            <w:r w:rsidRPr="00A51E78">
              <w:t>8.323128</w:t>
            </w:r>
          </w:p>
        </w:tc>
      </w:tr>
      <w:tr w:rsidR="00A51E78" w:rsidRPr="00A51E78" w14:paraId="19CA0630" w14:textId="77777777" w:rsidTr="00A51E78">
        <w:trPr>
          <w:trHeight w:val="250"/>
        </w:trPr>
        <w:tc>
          <w:tcPr>
            <w:tcW w:w="1119" w:type="dxa"/>
            <w:noWrap/>
            <w:hideMark/>
          </w:tcPr>
          <w:p w14:paraId="60F24A26" w14:textId="77777777" w:rsidR="00A51E78" w:rsidRPr="00A51E78" w:rsidRDefault="00A51E78" w:rsidP="00A51E78">
            <w:r w:rsidRPr="00A51E78">
              <w:t>4.752598</w:t>
            </w:r>
          </w:p>
        </w:tc>
        <w:tc>
          <w:tcPr>
            <w:tcW w:w="1119" w:type="dxa"/>
            <w:noWrap/>
            <w:hideMark/>
          </w:tcPr>
          <w:p w14:paraId="4A137A3B" w14:textId="77777777" w:rsidR="00A51E78" w:rsidRPr="00A51E78" w:rsidRDefault="00A51E78" w:rsidP="00A51E78">
            <w:r w:rsidRPr="00A51E78">
              <w:t>7.581756</w:t>
            </w:r>
          </w:p>
        </w:tc>
        <w:tc>
          <w:tcPr>
            <w:tcW w:w="1119" w:type="dxa"/>
            <w:noWrap/>
            <w:hideMark/>
          </w:tcPr>
          <w:p w14:paraId="68450EE2" w14:textId="77777777" w:rsidR="00A51E78" w:rsidRPr="00A51E78" w:rsidRDefault="00A51E78" w:rsidP="00A51E78">
            <w:r w:rsidRPr="00A51E78">
              <w:t>2.346434</w:t>
            </w:r>
          </w:p>
        </w:tc>
        <w:tc>
          <w:tcPr>
            <w:tcW w:w="1119" w:type="dxa"/>
            <w:noWrap/>
            <w:hideMark/>
          </w:tcPr>
          <w:p w14:paraId="3C58F20E" w14:textId="77777777" w:rsidR="00A51E78" w:rsidRPr="00A51E78" w:rsidRDefault="00A51E78" w:rsidP="00A51E78">
            <w:r w:rsidRPr="00A51E78">
              <w:t>7.252496</w:t>
            </w:r>
          </w:p>
        </w:tc>
        <w:tc>
          <w:tcPr>
            <w:tcW w:w="1119" w:type="dxa"/>
            <w:noWrap/>
            <w:hideMark/>
          </w:tcPr>
          <w:p w14:paraId="3B4AE9E3" w14:textId="77777777" w:rsidR="00A51E78" w:rsidRPr="00A51E78" w:rsidRDefault="00A51E78" w:rsidP="00A51E78">
            <w:r w:rsidRPr="00A51E78">
              <w:t>1.98709</w:t>
            </w:r>
          </w:p>
        </w:tc>
        <w:tc>
          <w:tcPr>
            <w:tcW w:w="1119" w:type="dxa"/>
            <w:noWrap/>
            <w:hideMark/>
          </w:tcPr>
          <w:p w14:paraId="43FB8B65" w14:textId="77777777" w:rsidR="00A51E78" w:rsidRPr="00A51E78" w:rsidRDefault="00A51E78" w:rsidP="00A51E78">
            <w:r w:rsidRPr="00A51E78">
              <w:t>7.526504</w:t>
            </w:r>
          </w:p>
        </w:tc>
        <w:tc>
          <w:tcPr>
            <w:tcW w:w="1119" w:type="dxa"/>
            <w:noWrap/>
            <w:hideMark/>
          </w:tcPr>
          <w:p w14:paraId="241F8B0B" w14:textId="77777777" w:rsidR="00A51E78" w:rsidRPr="00A51E78" w:rsidRDefault="00A51E78" w:rsidP="00A51E78">
            <w:r w:rsidRPr="00A51E78">
              <w:t>6.211426</w:t>
            </w:r>
          </w:p>
        </w:tc>
        <w:tc>
          <w:tcPr>
            <w:tcW w:w="1119" w:type="dxa"/>
            <w:noWrap/>
            <w:hideMark/>
          </w:tcPr>
          <w:p w14:paraId="6925E74E" w14:textId="77777777" w:rsidR="00A51E78" w:rsidRPr="00A51E78" w:rsidRDefault="00A51E78" w:rsidP="00A51E78">
            <w:r w:rsidRPr="00A51E78">
              <w:t>7.23265</w:t>
            </w:r>
          </w:p>
        </w:tc>
        <w:tc>
          <w:tcPr>
            <w:tcW w:w="1119" w:type="dxa"/>
            <w:noWrap/>
            <w:hideMark/>
          </w:tcPr>
          <w:p w14:paraId="6E279205" w14:textId="77777777" w:rsidR="00A51E78" w:rsidRPr="00A51E78" w:rsidRDefault="00A51E78" w:rsidP="00A51E78">
            <w:r w:rsidRPr="00A51E78">
              <w:t>8.216799</w:t>
            </w:r>
          </w:p>
        </w:tc>
        <w:tc>
          <w:tcPr>
            <w:tcW w:w="1119" w:type="dxa"/>
            <w:noWrap/>
            <w:hideMark/>
          </w:tcPr>
          <w:p w14:paraId="7F19BF3A" w14:textId="77777777" w:rsidR="00A51E78" w:rsidRPr="00A51E78" w:rsidRDefault="00A51E78" w:rsidP="00A51E78">
            <w:r w:rsidRPr="00A51E78">
              <w:t>1.546644</w:t>
            </w:r>
          </w:p>
        </w:tc>
      </w:tr>
      <w:tr w:rsidR="00A51E78" w:rsidRPr="00A51E78" w14:paraId="39CF006D" w14:textId="77777777" w:rsidTr="00A51E78">
        <w:trPr>
          <w:trHeight w:val="250"/>
        </w:trPr>
        <w:tc>
          <w:tcPr>
            <w:tcW w:w="1119" w:type="dxa"/>
            <w:noWrap/>
            <w:hideMark/>
          </w:tcPr>
          <w:p w14:paraId="765C2B7D" w14:textId="77777777" w:rsidR="00A51E78" w:rsidRPr="00A51E78" w:rsidRDefault="00A51E78" w:rsidP="00A51E78">
            <w:r w:rsidRPr="00A51E78">
              <w:t>5.741866</w:t>
            </w:r>
          </w:p>
        </w:tc>
        <w:tc>
          <w:tcPr>
            <w:tcW w:w="1119" w:type="dxa"/>
            <w:noWrap/>
            <w:hideMark/>
          </w:tcPr>
          <w:p w14:paraId="48FD4243" w14:textId="77777777" w:rsidR="00A51E78" w:rsidRPr="00A51E78" w:rsidRDefault="00A51E78" w:rsidP="00A51E78">
            <w:r w:rsidRPr="00A51E78">
              <w:t>7.844224</w:t>
            </w:r>
          </w:p>
        </w:tc>
        <w:tc>
          <w:tcPr>
            <w:tcW w:w="1119" w:type="dxa"/>
            <w:noWrap/>
            <w:hideMark/>
          </w:tcPr>
          <w:p w14:paraId="36E3D4E3" w14:textId="77777777" w:rsidR="00A51E78" w:rsidRPr="00A51E78" w:rsidRDefault="00A51E78" w:rsidP="00A51E78">
            <w:r w:rsidRPr="00A51E78">
              <w:t>7.348982</w:t>
            </w:r>
          </w:p>
        </w:tc>
        <w:tc>
          <w:tcPr>
            <w:tcW w:w="1119" w:type="dxa"/>
            <w:noWrap/>
            <w:hideMark/>
          </w:tcPr>
          <w:p w14:paraId="5D6AEC6B" w14:textId="77777777" w:rsidR="00A51E78" w:rsidRPr="00A51E78" w:rsidRDefault="00A51E78" w:rsidP="00A51E78">
            <w:r w:rsidRPr="00A51E78">
              <w:t>7.200565</w:t>
            </w:r>
          </w:p>
        </w:tc>
        <w:tc>
          <w:tcPr>
            <w:tcW w:w="1119" w:type="dxa"/>
            <w:noWrap/>
            <w:hideMark/>
          </w:tcPr>
          <w:p w14:paraId="69FCAA8C" w14:textId="77777777" w:rsidR="00A51E78" w:rsidRPr="00A51E78" w:rsidRDefault="00A51E78" w:rsidP="00A51E78">
            <w:r w:rsidRPr="00A51E78">
              <w:t>7.337278</w:t>
            </w:r>
          </w:p>
        </w:tc>
        <w:tc>
          <w:tcPr>
            <w:tcW w:w="1119" w:type="dxa"/>
            <w:noWrap/>
            <w:hideMark/>
          </w:tcPr>
          <w:p w14:paraId="1D27A95C" w14:textId="77777777" w:rsidR="00A51E78" w:rsidRPr="00A51E78" w:rsidRDefault="00A51E78" w:rsidP="00A51E78">
            <w:r w:rsidRPr="00A51E78">
              <w:t>6.537884</w:t>
            </w:r>
          </w:p>
        </w:tc>
        <w:tc>
          <w:tcPr>
            <w:tcW w:w="1119" w:type="dxa"/>
            <w:noWrap/>
            <w:hideMark/>
          </w:tcPr>
          <w:p w14:paraId="1598E280" w14:textId="77777777" w:rsidR="00A51E78" w:rsidRPr="00A51E78" w:rsidRDefault="00A51E78" w:rsidP="00A51E78">
            <w:r w:rsidRPr="00A51E78">
              <w:t>7.842104</w:t>
            </w:r>
          </w:p>
        </w:tc>
        <w:tc>
          <w:tcPr>
            <w:tcW w:w="1119" w:type="dxa"/>
            <w:noWrap/>
            <w:hideMark/>
          </w:tcPr>
          <w:p w14:paraId="25360532" w14:textId="77777777" w:rsidR="00A51E78" w:rsidRPr="00A51E78" w:rsidRDefault="00A51E78" w:rsidP="00A51E78">
            <w:r w:rsidRPr="00A51E78">
              <w:t>8.423819</w:t>
            </w:r>
          </w:p>
        </w:tc>
        <w:tc>
          <w:tcPr>
            <w:tcW w:w="1119" w:type="dxa"/>
            <w:noWrap/>
            <w:hideMark/>
          </w:tcPr>
          <w:p w14:paraId="24720796" w14:textId="77777777" w:rsidR="00A51E78" w:rsidRPr="00A51E78" w:rsidRDefault="00A51E78" w:rsidP="00A51E78">
            <w:r w:rsidRPr="00A51E78">
              <w:t>4.593344</w:t>
            </w:r>
          </w:p>
        </w:tc>
        <w:tc>
          <w:tcPr>
            <w:tcW w:w="1119" w:type="dxa"/>
            <w:noWrap/>
            <w:hideMark/>
          </w:tcPr>
          <w:p w14:paraId="4599D6B7" w14:textId="77777777" w:rsidR="00A51E78" w:rsidRPr="00A51E78" w:rsidRDefault="00A51E78" w:rsidP="00A51E78">
            <w:r w:rsidRPr="00A51E78">
              <w:t>5.772574</w:t>
            </w:r>
          </w:p>
        </w:tc>
      </w:tr>
      <w:tr w:rsidR="00A51E78" w:rsidRPr="00A51E78" w14:paraId="7C5C073F" w14:textId="77777777" w:rsidTr="00A51E78">
        <w:trPr>
          <w:trHeight w:val="250"/>
        </w:trPr>
        <w:tc>
          <w:tcPr>
            <w:tcW w:w="1119" w:type="dxa"/>
            <w:noWrap/>
            <w:hideMark/>
          </w:tcPr>
          <w:p w14:paraId="5550162F" w14:textId="77777777" w:rsidR="00A51E78" w:rsidRPr="00A51E78" w:rsidRDefault="00A51E78" w:rsidP="00A51E78">
            <w:r w:rsidRPr="00A51E78">
              <w:t>5.759641</w:t>
            </w:r>
          </w:p>
        </w:tc>
        <w:tc>
          <w:tcPr>
            <w:tcW w:w="1119" w:type="dxa"/>
            <w:noWrap/>
            <w:hideMark/>
          </w:tcPr>
          <w:p w14:paraId="7C6FF8F0" w14:textId="77777777" w:rsidR="00A51E78" w:rsidRPr="00A51E78" w:rsidRDefault="00A51E78" w:rsidP="00A51E78">
            <w:r w:rsidRPr="00A51E78">
              <w:t>5.87287</w:t>
            </w:r>
          </w:p>
        </w:tc>
        <w:tc>
          <w:tcPr>
            <w:tcW w:w="1119" w:type="dxa"/>
            <w:noWrap/>
            <w:hideMark/>
          </w:tcPr>
          <w:p w14:paraId="6EAE16A8" w14:textId="77777777" w:rsidR="00A51E78" w:rsidRPr="00A51E78" w:rsidRDefault="00A51E78" w:rsidP="00A51E78">
            <w:r w:rsidRPr="00A51E78">
              <w:t>3.826743</w:t>
            </w:r>
          </w:p>
        </w:tc>
        <w:tc>
          <w:tcPr>
            <w:tcW w:w="1119" w:type="dxa"/>
            <w:noWrap/>
            <w:hideMark/>
          </w:tcPr>
          <w:p w14:paraId="27A81475" w14:textId="77777777" w:rsidR="00A51E78" w:rsidRPr="00A51E78" w:rsidRDefault="00A51E78" w:rsidP="00A51E78">
            <w:r w:rsidRPr="00A51E78">
              <w:t>5.571826</w:t>
            </w:r>
          </w:p>
        </w:tc>
        <w:tc>
          <w:tcPr>
            <w:tcW w:w="1119" w:type="dxa"/>
            <w:noWrap/>
            <w:hideMark/>
          </w:tcPr>
          <w:p w14:paraId="762595DB" w14:textId="77777777" w:rsidR="00A51E78" w:rsidRPr="00A51E78" w:rsidRDefault="00A51E78" w:rsidP="00A51E78">
            <w:r w:rsidRPr="00A51E78">
              <w:t>7.151174</w:t>
            </w:r>
          </w:p>
        </w:tc>
        <w:tc>
          <w:tcPr>
            <w:tcW w:w="1119" w:type="dxa"/>
            <w:noWrap/>
            <w:hideMark/>
          </w:tcPr>
          <w:p w14:paraId="1AF2EC18" w14:textId="77777777" w:rsidR="00A51E78" w:rsidRPr="00A51E78" w:rsidRDefault="00A51E78" w:rsidP="00A51E78">
            <w:r w:rsidRPr="00A51E78">
              <w:t>6.85057</w:t>
            </w:r>
          </w:p>
        </w:tc>
        <w:tc>
          <w:tcPr>
            <w:tcW w:w="1119" w:type="dxa"/>
            <w:noWrap/>
            <w:hideMark/>
          </w:tcPr>
          <w:p w14:paraId="7458202B" w14:textId="77777777" w:rsidR="00A51E78" w:rsidRPr="00A51E78" w:rsidRDefault="00A51E78" w:rsidP="00A51E78">
            <w:r w:rsidRPr="00A51E78">
              <w:t>5.185283</w:t>
            </w:r>
          </w:p>
        </w:tc>
        <w:tc>
          <w:tcPr>
            <w:tcW w:w="1119" w:type="dxa"/>
            <w:noWrap/>
            <w:hideMark/>
          </w:tcPr>
          <w:p w14:paraId="73D70E73" w14:textId="77777777" w:rsidR="00A51E78" w:rsidRPr="00A51E78" w:rsidRDefault="00A51E78" w:rsidP="00A51E78">
            <w:r w:rsidRPr="00A51E78">
              <w:t>8.964937</w:t>
            </w:r>
          </w:p>
        </w:tc>
        <w:tc>
          <w:tcPr>
            <w:tcW w:w="1119" w:type="dxa"/>
            <w:noWrap/>
            <w:hideMark/>
          </w:tcPr>
          <w:p w14:paraId="1C52434C" w14:textId="77777777" w:rsidR="00A51E78" w:rsidRPr="00A51E78" w:rsidRDefault="00A51E78" w:rsidP="00A51E78">
            <w:r w:rsidRPr="00A51E78">
              <w:t>6.451701</w:t>
            </w:r>
          </w:p>
        </w:tc>
        <w:tc>
          <w:tcPr>
            <w:tcW w:w="1119" w:type="dxa"/>
            <w:noWrap/>
            <w:hideMark/>
          </w:tcPr>
          <w:p w14:paraId="1AEC7548" w14:textId="77777777" w:rsidR="00A51E78" w:rsidRPr="00A51E78" w:rsidRDefault="00A51E78" w:rsidP="00A51E78">
            <w:r w:rsidRPr="00A51E78">
              <w:t>6.789762</w:t>
            </w:r>
          </w:p>
        </w:tc>
      </w:tr>
      <w:tr w:rsidR="00A51E78" w:rsidRPr="00A51E78" w14:paraId="19278087" w14:textId="77777777" w:rsidTr="00A51E78">
        <w:trPr>
          <w:trHeight w:val="250"/>
        </w:trPr>
        <w:tc>
          <w:tcPr>
            <w:tcW w:w="1119" w:type="dxa"/>
            <w:noWrap/>
            <w:hideMark/>
          </w:tcPr>
          <w:p w14:paraId="718EEFA6" w14:textId="77777777" w:rsidR="00A51E78" w:rsidRPr="00A51E78" w:rsidRDefault="00A51E78" w:rsidP="00A51E78">
            <w:r w:rsidRPr="00A51E78">
              <w:t>4.673805</w:t>
            </w:r>
          </w:p>
        </w:tc>
        <w:tc>
          <w:tcPr>
            <w:tcW w:w="1119" w:type="dxa"/>
            <w:noWrap/>
            <w:hideMark/>
          </w:tcPr>
          <w:p w14:paraId="138CA593" w14:textId="77777777" w:rsidR="00A51E78" w:rsidRPr="00A51E78" w:rsidRDefault="00A51E78" w:rsidP="00A51E78">
            <w:r w:rsidRPr="00A51E78">
              <w:t>6.894731</w:t>
            </w:r>
          </w:p>
        </w:tc>
        <w:tc>
          <w:tcPr>
            <w:tcW w:w="1119" w:type="dxa"/>
            <w:noWrap/>
            <w:hideMark/>
          </w:tcPr>
          <w:p w14:paraId="15B8AC08" w14:textId="77777777" w:rsidR="00A51E78" w:rsidRPr="00A51E78" w:rsidRDefault="00A51E78" w:rsidP="00A51E78">
            <w:r w:rsidRPr="00A51E78">
              <w:t>6.241744</w:t>
            </w:r>
          </w:p>
        </w:tc>
        <w:tc>
          <w:tcPr>
            <w:tcW w:w="1119" w:type="dxa"/>
            <w:noWrap/>
            <w:hideMark/>
          </w:tcPr>
          <w:p w14:paraId="68AC6826" w14:textId="77777777" w:rsidR="00A51E78" w:rsidRPr="00A51E78" w:rsidRDefault="00A51E78" w:rsidP="00A51E78">
            <w:r w:rsidRPr="00A51E78">
              <w:t>9.234814</w:t>
            </w:r>
          </w:p>
        </w:tc>
        <w:tc>
          <w:tcPr>
            <w:tcW w:w="1119" w:type="dxa"/>
            <w:noWrap/>
            <w:hideMark/>
          </w:tcPr>
          <w:p w14:paraId="39247151" w14:textId="77777777" w:rsidR="00A51E78" w:rsidRPr="00A51E78" w:rsidRDefault="00A51E78" w:rsidP="00A51E78">
            <w:r w:rsidRPr="00A51E78">
              <w:t>7.729553</w:t>
            </w:r>
          </w:p>
        </w:tc>
        <w:tc>
          <w:tcPr>
            <w:tcW w:w="1119" w:type="dxa"/>
            <w:noWrap/>
            <w:hideMark/>
          </w:tcPr>
          <w:p w14:paraId="461BFF66" w14:textId="77777777" w:rsidR="00A51E78" w:rsidRPr="00A51E78" w:rsidRDefault="00A51E78" w:rsidP="00A51E78">
            <w:r w:rsidRPr="00A51E78">
              <w:t>6.57501</w:t>
            </w:r>
          </w:p>
        </w:tc>
        <w:tc>
          <w:tcPr>
            <w:tcW w:w="1119" w:type="dxa"/>
            <w:noWrap/>
            <w:hideMark/>
          </w:tcPr>
          <w:p w14:paraId="3B21D721" w14:textId="77777777" w:rsidR="00A51E78" w:rsidRPr="00A51E78" w:rsidRDefault="00A51E78" w:rsidP="00A51E78">
            <w:r w:rsidRPr="00A51E78">
              <w:t>6.584397</w:t>
            </w:r>
          </w:p>
        </w:tc>
        <w:tc>
          <w:tcPr>
            <w:tcW w:w="1119" w:type="dxa"/>
            <w:noWrap/>
            <w:hideMark/>
          </w:tcPr>
          <w:p w14:paraId="1C46D61F" w14:textId="77777777" w:rsidR="00A51E78" w:rsidRPr="00A51E78" w:rsidRDefault="00A51E78" w:rsidP="00A51E78">
            <w:r w:rsidRPr="00A51E78">
              <w:t>6.681922</w:t>
            </w:r>
          </w:p>
        </w:tc>
        <w:tc>
          <w:tcPr>
            <w:tcW w:w="1119" w:type="dxa"/>
            <w:noWrap/>
            <w:hideMark/>
          </w:tcPr>
          <w:p w14:paraId="64912186" w14:textId="77777777" w:rsidR="00A51E78" w:rsidRPr="00A51E78" w:rsidRDefault="00A51E78" w:rsidP="00A51E78">
            <w:r w:rsidRPr="00A51E78">
              <w:t>7.496783</w:t>
            </w:r>
          </w:p>
        </w:tc>
        <w:tc>
          <w:tcPr>
            <w:tcW w:w="1119" w:type="dxa"/>
            <w:noWrap/>
            <w:hideMark/>
          </w:tcPr>
          <w:p w14:paraId="2EC00FB6" w14:textId="77777777" w:rsidR="00A51E78" w:rsidRPr="00A51E78" w:rsidRDefault="00A51E78" w:rsidP="00A51E78">
            <w:r w:rsidRPr="00A51E78">
              <w:t>6.621658</w:t>
            </w:r>
          </w:p>
        </w:tc>
      </w:tr>
      <w:tr w:rsidR="00A51E78" w:rsidRPr="00A51E78" w14:paraId="285C4BB7" w14:textId="77777777" w:rsidTr="00A51E78">
        <w:trPr>
          <w:trHeight w:val="250"/>
        </w:trPr>
        <w:tc>
          <w:tcPr>
            <w:tcW w:w="1119" w:type="dxa"/>
            <w:noWrap/>
            <w:hideMark/>
          </w:tcPr>
          <w:p w14:paraId="1B7A727E" w14:textId="77777777" w:rsidR="00A51E78" w:rsidRPr="00A51E78" w:rsidRDefault="00A51E78" w:rsidP="00A51E78">
            <w:r w:rsidRPr="00A51E78">
              <w:t>5.147224</w:t>
            </w:r>
          </w:p>
        </w:tc>
        <w:tc>
          <w:tcPr>
            <w:tcW w:w="1119" w:type="dxa"/>
            <w:noWrap/>
            <w:hideMark/>
          </w:tcPr>
          <w:p w14:paraId="43870F22" w14:textId="77777777" w:rsidR="00A51E78" w:rsidRPr="00A51E78" w:rsidRDefault="00A51E78" w:rsidP="00A51E78">
            <w:r w:rsidRPr="00A51E78">
              <w:t>7.490463</w:t>
            </w:r>
          </w:p>
        </w:tc>
        <w:tc>
          <w:tcPr>
            <w:tcW w:w="1119" w:type="dxa"/>
            <w:noWrap/>
            <w:hideMark/>
          </w:tcPr>
          <w:p w14:paraId="2F5C7082" w14:textId="77777777" w:rsidR="00A51E78" w:rsidRPr="00A51E78" w:rsidRDefault="00A51E78" w:rsidP="00A51E78">
            <w:r w:rsidRPr="00A51E78">
              <w:t>6.691456</w:t>
            </w:r>
          </w:p>
        </w:tc>
        <w:tc>
          <w:tcPr>
            <w:tcW w:w="1119" w:type="dxa"/>
            <w:noWrap/>
            <w:hideMark/>
          </w:tcPr>
          <w:p w14:paraId="0854E6F3" w14:textId="77777777" w:rsidR="00A51E78" w:rsidRPr="00A51E78" w:rsidRDefault="00A51E78" w:rsidP="00A51E78">
            <w:r w:rsidRPr="00A51E78">
              <w:t>6.200116</w:t>
            </w:r>
          </w:p>
        </w:tc>
        <w:tc>
          <w:tcPr>
            <w:tcW w:w="1119" w:type="dxa"/>
            <w:noWrap/>
            <w:hideMark/>
          </w:tcPr>
          <w:p w14:paraId="3C2CA2D6" w14:textId="77777777" w:rsidR="00A51E78" w:rsidRPr="00A51E78" w:rsidRDefault="00A51E78" w:rsidP="00A51E78">
            <w:r w:rsidRPr="00A51E78">
              <w:t>3.458812</w:t>
            </w:r>
          </w:p>
        </w:tc>
        <w:tc>
          <w:tcPr>
            <w:tcW w:w="1119" w:type="dxa"/>
            <w:noWrap/>
            <w:hideMark/>
          </w:tcPr>
          <w:p w14:paraId="176FCC2D" w14:textId="77777777" w:rsidR="00A51E78" w:rsidRPr="00A51E78" w:rsidRDefault="00A51E78" w:rsidP="00A51E78">
            <w:r w:rsidRPr="00A51E78">
              <w:t>7.126482</w:t>
            </w:r>
          </w:p>
        </w:tc>
        <w:tc>
          <w:tcPr>
            <w:tcW w:w="1119" w:type="dxa"/>
            <w:noWrap/>
            <w:hideMark/>
          </w:tcPr>
          <w:p w14:paraId="36F8AB6C" w14:textId="77777777" w:rsidR="00A51E78" w:rsidRPr="00A51E78" w:rsidRDefault="00A51E78" w:rsidP="00A51E78">
            <w:r w:rsidRPr="00A51E78">
              <w:t>5.701507</w:t>
            </w:r>
          </w:p>
        </w:tc>
        <w:tc>
          <w:tcPr>
            <w:tcW w:w="1119" w:type="dxa"/>
            <w:noWrap/>
            <w:hideMark/>
          </w:tcPr>
          <w:p w14:paraId="7CD5163D" w14:textId="77777777" w:rsidR="00A51E78" w:rsidRPr="00A51E78" w:rsidRDefault="00A51E78" w:rsidP="00A51E78">
            <w:r w:rsidRPr="00A51E78">
              <w:t>5.209789</w:t>
            </w:r>
          </w:p>
        </w:tc>
        <w:tc>
          <w:tcPr>
            <w:tcW w:w="1119" w:type="dxa"/>
            <w:noWrap/>
            <w:hideMark/>
          </w:tcPr>
          <w:p w14:paraId="15C3115B" w14:textId="77777777" w:rsidR="00A51E78" w:rsidRPr="00A51E78" w:rsidRDefault="00A51E78" w:rsidP="00A51E78">
            <w:r w:rsidRPr="00A51E78">
              <w:t>7.141183</w:t>
            </w:r>
          </w:p>
        </w:tc>
        <w:tc>
          <w:tcPr>
            <w:tcW w:w="1119" w:type="dxa"/>
            <w:noWrap/>
            <w:hideMark/>
          </w:tcPr>
          <w:p w14:paraId="777D98D0" w14:textId="77777777" w:rsidR="00A51E78" w:rsidRPr="00A51E78" w:rsidRDefault="00A51E78" w:rsidP="00A51E78">
            <w:r w:rsidRPr="00A51E78">
              <w:t>7.538483</w:t>
            </w:r>
          </w:p>
        </w:tc>
      </w:tr>
      <w:tr w:rsidR="00A51E78" w:rsidRPr="00A51E78" w14:paraId="670BA1F4" w14:textId="77777777" w:rsidTr="00A51E78">
        <w:trPr>
          <w:trHeight w:val="250"/>
        </w:trPr>
        <w:tc>
          <w:tcPr>
            <w:tcW w:w="1119" w:type="dxa"/>
            <w:noWrap/>
            <w:hideMark/>
          </w:tcPr>
          <w:p w14:paraId="77D17189" w14:textId="77777777" w:rsidR="00A51E78" w:rsidRPr="00A51E78" w:rsidRDefault="00A51E78" w:rsidP="00A51E78">
            <w:r w:rsidRPr="00A51E78">
              <w:t>7.184862</w:t>
            </w:r>
          </w:p>
        </w:tc>
        <w:tc>
          <w:tcPr>
            <w:tcW w:w="1119" w:type="dxa"/>
            <w:noWrap/>
            <w:hideMark/>
          </w:tcPr>
          <w:p w14:paraId="38FD8E9B" w14:textId="77777777" w:rsidR="00A51E78" w:rsidRPr="00A51E78" w:rsidRDefault="00A51E78" w:rsidP="00A51E78">
            <w:r w:rsidRPr="00A51E78">
              <w:t>5.972681</w:t>
            </w:r>
          </w:p>
        </w:tc>
        <w:tc>
          <w:tcPr>
            <w:tcW w:w="1119" w:type="dxa"/>
            <w:noWrap/>
            <w:hideMark/>
          </w:tcPr>
          <w:p w14:paraId="72549145" w14:textId="77777777" w:rsidR="00A51E78" w:rsidRPr="00A51E78" w:rsidRDefault="00A51E78" w:rsidP="00A51E78">
            <w:r w:rsidRPr="00A51E78">
              <w:t>6.406229</w:t>
            </w:r>
          </w:p>
        </w:tc>
        <w:tc>
          <w:tcPr>
            <w:tcW w:w="1119" w:type="dxa"/>
            <w:noWrap/>
            <w:hideMark/>
          </w:tcPr>
          <w:p w14:paraId="3155F06A" w14:textId="77777777" w:rsidR="00A51E78" w:rsidRPr="00A51E78" w:rsidRDefault="00A51E78" w:rsidP="00A51E78">
            <w:r w:rsidRPr="00A51E78">
              <w:t>7.657228</w:t>
            </w:r>
          </w:p>
        </w:tc>
        <w:tc>
          <w:tcPr>
            <w:tcW w:w="1119" w:type="dxa"/>
            <w:noWrap/>
            <w:hideMark/>
          </w:tcPr>
          <w:p w14:paraId="48F4DF29" w14:textId="77777777" w:rsidR="00A51E78" w:rsidRPr="00A51E78" w:rsidRDefault="00A51E78" w:rsidP="00A51E78">
            <w:r w:rsidRPr="00A51E78">
              <w:t>7.70766</w:t>
            </w:r>
          </w:p>
        </w:tc>
        <w:tc>
          <w:tcPr>
            <w:tcW w:w="1119" w:type="dxa"/>
            <w:noWrap/>
            <w:hideMark/>
          </w:tcPr>
          <w:p w14:paraId="7521FAC3" w14:textId="77777777" w:rsidR="00A51E78" w:rsidRPr="00A51E78" w:rsidRDefault="00A51E78" w:rsidP="00A51E78">
            <w:r w:rsidRPr="00A51E78">
              <w:t>6.973808</w:t>
            </w:r>
          </w:p>
        </w:tc>
        <w:tc>
          <w:tcPr>
            <w:tcW w:w="1119" w:type="dxa"/>
            <w:noWrap/>
            <w:hideMark/>
          </w:tcPr>
          <w:p w14:paraId="339E06FF" w14:textId="77777777" w:rsidR="00A51E78" w:rsidRPr="00A51E78" w:rsidRDefault="00A51E78" w:rsidP="00A51E78">
            <w:r w:rsidRPr="00A51E78">
              <w:t>6.62125</w:t>
            </w:r>
          </w:p>
        </w:tc>
        <w:tc>
          <w:tcPr>
            <w:tcW w:w="1119" w:type="dxa"/>
            <w:noWrap/>
            <w:hideMark/>
          </w:tcPr>
          <w:p w14:paraId="507F3DBA" w14:textId="77777777" w:rsidR="00A51E78" w:rsidRPr="00A51E78" w:rsidRDefault="00A51E78" w:rsidP="00A51E78">
            <w:r w:rsidRPr="00A51E78">
              <w:t>5.765241</w:t>
            </w:r>
          </w:p>
        </w:tc>
        <w:tc>
          <w:tcPr>
            <w:tcW w:w="1119" w:type="dxa"/>
            <w:noWrap/>
            <w:hideMark/>
          </w:tcPr>
          <w:p w14:paraId="3C6FE149" w14:textId="77777777" w:rsidR="00A51E78" w:rsidRPr="00A51E78" w:rsidRDefault="00A51E78" w:rsidP="00A51E78">
            <w:r w:rsidRPr="00A51E78">
              <w:t>7.621398</w:t>
            </w:r>
          </w:p>
        </w:tc>
        <w:tc>
          <w:tcPr>
            <w:tcW w:w="1119" w:type="dxa"/>
            <w:noWrap/>
            <w:hideMark/>
          </w:tcPr>
          <w:p w14:paraId="2B2289C2" w14:textId="77777777" w:rsidR="00A51E78" w:rsidRPr="00A51E78" w:rsidRDefault="00A51E78" w:rsidP="00A51E78">
            <w:r w:rsidRPr="00A51E78">
              <w:t>3.19396</w:t>
            </w:r>
          </w:p>
        </w:tc>
      </w:tr>
      <w:tr w:rsidR="00A51E78" w:rsidRPr="00A51E78" w14:paraId="0BD48D50" w14:textId="77777777" w:rsidTr="00A51E78">
        <w:trPr>
          <w:trHeight w:val="250"/>
        </w:trPr>
        <w:tc>
          <w:tcPr>
            <w:tcW w:w="1119" w:type="dxa"/>
            <w:noWrap/>
            <w:hideMark/>
          </w:tcPr>
          <w:p w14:paraId="4450FC9C" w14:textId="77777777" w:rsidR="00A51E78" w:rsidRPr="00A51E78" w:rsidRDefault="00A51E78" w:rsidP="00A51E78">
            <w:r w:rsidRPr="00A51E78">
              <w:t>5.467648</w:t>
            </w:r>
          </w:p>
        </w:tc>
        <w:tc>
          <w:tcPr>
            <w:tcW w:w="1119" w:type="dxa"/>
            <w:noWrap/>
            <w:hideMark/>
          </w:tcPr>
          <w:p w14:paraId="71F7C6E2" w14:textId="77777777" w:rsidR="00A51E78" w:rsidRPr="00A51E78" w:rsidRDefault="00A51E78" w:rsidP="00A51E78">
            <w:r w:rsidRPr="00A51E78">
              <w:t>4.273249</w:t>
            </w:r>
          </w:p>
        </w:tc>
        <w:tc>
          <w:tcPr>
            <w:tcW w:w="1119" w:type="dxa"/>
            <w:noWrap/>
            <w:hideMark/>
          </w:tcPr>
          <w:p w14:paraId="4995C09D" w14:textId="77777777" w:rsidR="00A51E78" w:rsidRPr="00A51E78" w:rsidRDefault="00A51E78" w:rsidP="00A51E78">
            <w:r w:rsidRPr="00A51E78">
              <w:t>7.582052</w:t>
            </w:r>
          </w:p>
        </w:tc>
        <w:tc>
          <w:tcPr>
            <w:tcW w:w="1119" w:type="dxa"/>
            <w:noWrap/>
            <w:hideMark/>
          </w:tcPr>
          <w:p w14:paraId="110B3243" w14:textId="77777777" w:rsidR="00A51E78" w:rsidRPr="00A51E78" w:rsidRDefault="00A51E78" w:rsidP="00A51E78">
            <w:r w:rsidRPr="00A51E78">
              <w:t>8.171918</w:t>
            </w:r>
          </w:p>
        </w:tc>
        <w:tc>
          <w:tcPr>
            <w:tcW w:w="1119" w:type="dxa"/>
            <w:noWrap/>
            <w:hideMark/>
          </w:tcPr>
          <w:p w14:paraId="7593E50A" w14:textId="77777777" w:rsidR="00A51E78" w:rsidRPr="00A51E78" w:rsidRDefault="00A51E78" w:rsidP="00A51E78">
            <w:r w:rsidRPr="00A51E78">
              <w:t>3.201819</w:t>
            </w:r>
          </w:p>
        </w:tc>
        <w:tc>
          <w:tcPr>
            <w:tcW w:w="1119" w:type="dxa"/>
            <w:noWrap/>
            <w:hideMark/>
          </w:tcPr>
          <w:p w14:paraId="45C6B362" w14:textId="77777777" w:rsidR="00A51E78" w:rsidRPr="00A51E78" w:rsidRDefault="00A51E78" w:rsidP="00A51E78">
            <w:r w:rsidRPr="00A51E78">
              <w:t>3.766301</w:t>
            </w:r>
          </w:p>
        </w:tc>
        <w:tc>
          <w:tcPr>
            <w:tcW w:w="1119" w:type="dxa"/>
            <w:noWrap/>
            <w:hideMark/>
          </w:tcPr>
          <w:p w14:paraId="72DC8F17" w14:textId="77777777" w:rsidR="00A51E78" w:rsidRPr="00A51E78" w:rsidRDefault="00A51E78" w:rsidP="00A51E78">
            <w:r w:rsidRPr="00A51E78">
              <w:t>5.942315</w:t>
            </w:r>
          </w:p>
        </w:tc>
        <w:tc>
          <w:tcPr>
            <w:tcW w:w="1119" w:type="dxa"/>
            <w:noWrap/>
            <w:hideMark/>
          </w:tcPr>
          <w:p w14:paraId="126A530E" w14:textId="77777777" w:rsidR="00A51E78" w:rsidRPr="00A51E78" w:rsidRDefault="00A51E78" w:rsidP="00A51E78">
            <w:r w:rsidRPr="00A51E78">
              <w:t>5.452054</w:t>
            </w:r>
          </w:p>
        </w:tc>
        <w:tc>
          <w:tcPr>
            <w:tcW w:w="1119" w:type="dxa"/>
            <w:noWrap/>
            <w:hideMark/>
          </w:tcPr>
          <w:p w14:paraId="1400F091" w14:textId="77777777" w:rsidR="00A51E78" w:rsidRPr="00A51E78" w:rsidRDefault="00A51E78" w:rsidP="00A51E78">
            <w:r w:rsidRPr="00A51E78">
              <w:t>7.639103</w:t>
            </w:r>
          </w:p>
        </w:tc>
        <w:tc>
          <w:tcPr>
            <w:tcW w:w="1119" w:type="dxa"/>
            <w:noWrap/>
            <w:hideMark/>
          </w:tcPr>
          <w:p w14:paraId="0319B229" w14:textId="77777777" w:rsidR="00A51E78" w:rsidRPr="00A51E78" w:rsidRDefault="00A51E78" w:rsidP="00A51E78">
            <w:r w:rsidRPr="00A51E78">
              <w:t>7.85368</w:t>
            </w:r>
          </w:p>
        </w:tc>
      </w:tr>
      <w:tr w:rsidR="00A51E78" w:rsidRPr="00A51E78" w14:paraId="7CD55A36" w14:textId="77777777" w:rsidTr="00A51E78">
        <w:trPr>
          <w:trHeight w:val="250"/>
        </w:trPr>
        <w:tc>
          <w:tcPr>
            <w:tcW w:w="1119" w:type="dxa"/>
            <w:noWrap/>
            <w:hideMark/>
          </w:tcPr>
          <w:p w14:paraId="743DF54D" w14:textId="77777777" w:rsidR="00A51E78" w:rsidRPr="00A51E78" w:rsidRDefault="00A51E78" w:rsidP="00A51E78">
            <w:pPr>
              <w:rPr>
                <w:b/>
                <w:bCs/>
              </w:rPr>
            </w:pPr>
            <w:r w:rsidRPr="00A51E78">
              <w:rPr>
                <w:b/>
                <w:bCs/>
              </w:rPr>
              <w:t>5.469804</w:t>
            </w:r>
          </w:p>
        </w:tc>
        <w:tc>
          <w:tcPr>
            <w:tcW w:w="1119" w:type="dxa"/>
            <w:noWrap/>
            <w:hideMark/>
          </w:tcPr>
          <w:p w14:paraId="07F8877F" w14:textId="77777777" w:rsidR="00A51E78" w:rsidRPr="00A51E78" w:rsidRDefault="00A51E78" w:rsidP="00A51E78">
            <w:pPr>
              <w:rPr>
                <w:b/>
                <w:bCs/>
              </w:rPr>
            </w:pPr>
            <w:r w:rsidRPr="00A51E78">
              <w:rPr>
                <w:b/>
                <w:bCs/>
              </w:rPr>
              <w:t>6.930878</w:t>
            </w:r>
          </w:p>
        </w:tc>
        <w:tc>
          <w:tcPr>
            <w:tcW w:w="1119" w:type="dxa"/>
            <w:noWrap/>
            <w:hideMark/>
          </w:tcPr>
          <w:p w14:paraId="6472D97E" w14:textId="77777777" w:rsidR="00A51E78" w:rsidRPr="00A51E78" w:rsidRDefault="00A51E78" w:rsidP="00A51E78">
            <w:pPr>
              <w:rPr>
                <w:b/>
                <w:bCs/>
              </w:rPr>
            </w:pPr>
            <w:r w:rsidRPr="00A51E78">
              <w:rPr>
                <w:b/>
                <w:bCs/>
              </w:rPr>
              <w:t>5.941232</w:t>
            </w:r>
          </w:p>
        </w:tc>
        <w:tc>
          <w:tcPr>
            <w:tcW w:w="1119" w:type="dxa"/>
            <w:noWrap/>
            <w:hideMark/>
          </w:tcPr>
          <w:p w14:paraId="250EA61E" w14:textId="77777777" w:rsidR="00A51E78" w:rsidRPr="00A51E78" w:rsidRDefault="00A51E78" w:rsidP="00A51E78">
            <w:pPr>
              <w:rPr>
                <w:b/>
                <w:bCs/>
              </w:rPr>
            </w:pPr>
            <w:r w:rsidRPr="00A51E78">
              <w:rPr>
                <w:b/>
                <w:bCs/>
              </w:rPr>
              <w:t>7.02348</w:t>
            </w:r>
          </w:p>
        </w:tc>
        <w:tc>
          <w:tcPr>
            <w:tcW w:w="1119" w:type="dxa"/>
            <w:noWrap/>
            <w:hideMark/>
          </w:tcPr>
          <w:p w14:paraId="3E07A397" w14:textId="77777777" w:rsidR="00A51E78" w:rsidRPr="00A51E78" w:rsidRDefault="00A51E78" w:rsidP="00A51E78">
            <w:pPr>
              <w:rPr>
                <w:b/>
                <w:bCs/>
              </w:rPr>
            </w:pPr>
            <w:r w:rsidRPr="00A51E78">
              <w:rPr>
                <w:b/>
                <w:bCs/>
              </w:rPr>
              <w:t>6.169016</w:t>
            </w:r>
          </w:p>
        </w:tc>
        <w:tc>
          <w:tcPr>
            <w:tcW w:w="1119" w:type="dxa"/>
            <w:noWrap/>
            <w:hideMark/>
          </w:tcPr>
          <w:p w14:paraId="461BB7C3" w14:textId="77777777" w:rsidR="00A51E78" w:rsidRPr="00A51E78" w:rsidRDefault="00A51E78" w:rsidP="00A51E78">
            <w:pPr>
              <w:rPr>
                <w:b/>
                <w:bCs/>
              </w:rPr>
            </w:pPr>
            <w:r w:rsidRPr="00A51E78">
              <w:rPr>
                <w:b/>
                <w:bCs/>
              </w:rPr>
              <w:t>6.740718</w:t>
            </w:r>
          </w:p>
        </w:tc>
        <w:tc>
          <w:tcPr>
            <w:tcW w:w="1119" w:type="dxa"/>
            <w:noWrap/>
            <w:hideMark/>
          </w:tcPr>
          <w:p w14:paraId="3065A0DD" w14:textId="77777777" w:rsidR="00A51E78" w:rsidRPr="00A51E78" w:rsidRDefault="00A51E78" w:rsidP="00A51E78">
            <w:pPr>
              <w:rPr>
                <w:b/>
                <w:bCs/>
              </w:rPr>
            </w:pPr>
            <w:r w:rsidRPr="00A51E78">
              <w:rPr>
                <w:b/>
                <w:bCs/>
              </w:rPr>
              <w:t>6.634583</w:t>
            </w:r>
          </w:p>
        </w:tc>
        <w:tc>
          <w:tcPr>
            <w:tcW w:w="1119" w:type="dxa"/>
            <w:noWrap/>
            <w:hideMark/>
          </w:tcPr>
          <w:p w14:paraId="45D8FCC6" w14:textId="77777777" w:rsidR="00A51E78" w:rsidRPr="00A51E78" w:rsidRDefault="00A51E78" w:rsidP="00A51E78">
            <w:pPr>
              <w:rPr>
                <w:b/>
                <w:bCs/>
              </w:rPr>
            </w:pPr>
            <w:r w:rsidRPr="00A51E78">
              <w:rPr>
                <w:b/>
                <w:bCs/>
              </w:rPr>
              <w:t>6.86069</w:t>
            </w:r>
          </w:p>
        </w:tc>
        <w:tc>
          <w:tcPr>
            <w:tcW w:w="1119" w:type="dxa"/>
            <w:noWrap/>
            <w:hideMark/>
          </w:tcPr>
          <w:p w14:paraId="30662481" w14:textId="77777777" w:rsidR="00A51E78" w:rsidRPr="00A51E78" w:rsidRDefault="00A51E78" w:rsidP="00A51E78">
            <w:pPr>
              <w:rPr>
                <w:b/>
                <w:bCs/>
              </w:rPr>
            </w:pPr>
            <w:r w:rsidRPr="00A51E78">
              <w:rPr>
                <w:b/>
                <w:bCs/>
              </w:rPr>
              <w:t>12.53566</w:t>
            </w:r>
          </w:p>
        </w:tc>
        <w:tc>
          <w:tcPr>
            <w:tcW w:w="1119" w:type="dxa"/>
            <w:noWrap/>
            <w:hideMark/>
          </w:tcPr>
          <w:p w14:paraId="599323E8" w14:textId="77777777" w:rsidR="00A51E78" w:rsidRPr="00A51E78" w:rsidRDefault="00A51E78" w:rsidP="00A51E78">
            <w:pPr>
              <w:rPr>
                <w:b/>
                <w:bCs/>
              </w:rPr>
            </w:pPr>
            <w:r w:rsidRPr="00A51E78">
              <w:rPr>
                <w:b/>
                <w:bCs/>
              </w:rPr>
              <w:t>5.959931</w:t>
            </w:r>
          </w:p>
        </w:tc>
      </w:tr>
    </w:tbl>
    <w:p w14:paraId="4B8BD21F" w14:textId="5B15266B" w:rsidR="00A51E78" w:rsidRDefault="00A51E78" w:rsidP="00DD05AD"/>
    <w:p w14:paraId="5572239C" w14:textId="3D20D732" w:rsidR="00A51E78" w:rsidRDefault="00A51E78" w:rsidP="00DD05AD">
      <w:r>
        <w:t>6</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18"/>
        <w:gridCol w:w="1118"/>
        <w:gridCol w:w="1118"/>
        <w:gridCol w:w="1118"/>
        <w:gridCol w:w="1118"/>
        <w:gridCol w:w="1118"/>
        <w:gridCol w:w="1118"/>
        <w:gridCol w:w="1118"/>
        <w:gridCol w:w="1118"/>
        <w:gridCol w:w="1118"/>
      </w:tblGrid>
      <w:tr w:rsidR="00A51E78" w:rsidRPr="00A51E78" w14:paraId="76C8664C" w14:textId="77777777" w:rsidTr="00A51E78">
        <w:trPr>
          <w:trHeight w:val="261"/>
        </w:trPr>
        <w:tc>
          <w:tcPr>
            <w:tcW w:w="1118" w:type="dxa"/>
            <w:noWrap/>
            <w:hideMark/>
          </w:tcPr>
          <w:p w14:paraId="64018C0F" w14:textId="77777777" w:rsidR="00A51E78" w:rsidRPr="00A51E78" w:rsidRDefault="00A51E78" w:rsidP="00A51E78">
            <w:r w:rsidRPr="00A51E78">
              <w:t>Tx01</w:t>
            </w:r>
          </w:p>
        </w:tc>
        <w:tc>
          <w:tcPr>
            <w:tcW w:w="1118" w:type="dxa"/>
            <w:noWrap/>
            <w:hideMark/>
          </w:tcPr>
          <w:p w14:paraId="2A670F37" w14:textId="77777777" w:rsidR="00A51E78" w:rsidRPr="00A51E78" w:rsidRDefault="00A51E78" w:rsidP="00A51E78">
            <w:r w:rsidRPr="00A51E78">
              <w:t>Tx02</w:t>
            </w:r>
          </w:p>
        </w:tc>
        <w:tc>
          <w:tcPr>
            <w:tcW w:w="1118" w:type="dxa"/>
            <w:noWrap/>
            <w:hideMark/>
          </w:tcPr>
          <w:p w14:paraId="4EBF7CCF" w14:textId="77777777" w:rsidR="00A51E78" w:rsidRPr="00A51E78" w:rsidRDefault="00A51E78" w:rsidP="00A51E78">
            <w:r w:rsidRPr="00A51E78">
              <w:t>Tx03</w:t>
            </w:r>
          </w:p>
        </w:tc>
        <w:tc>
          <w:tcPr>
            <w:tcW w:w="1118" w:type="dxa"/>
            <w:noWrap/>
            <w:hideMark/>
          </w:tcPr>
          <w:p w14:paraId="2323E426" w14:textId="77777777" w:rsidR="00A51E78" w:rsidRPr="00A51E78" w:rsidRDefault="00A51E78" w:rsidP="00A51E78">
            <w:r w:rsidRPr="00A51E78">
              <w:t>Tx04</w:t>
            </w:r>
          </w:p>
        </w:tc>
        <w:tc>
          <w:tcPr>
            <w:tcW w:w="1118" w:type="dxa"/>
            <w:noWrap/>
            <w:hideMark/>
          </w:tcPr>
          <w:p w14:paraId="32F43C34" w14:textId="77777777" w:rsidR="00A51E78" w:rsidRPr="00A51E78" w:rsidRDefault="00A51E78" w:rsidP="00A51E78">
            <w:r w:rsidRPr="00A51E78">
              <w:t>Tx05</w:t>
            </w:r>
          </w:p>
        </w:tc>
        <w:tc>
          <w:tcPr>
            <w:tcW w:w="1118" w:type="dxa"/>
            <w:noWrap/>
            <w:hideMark/>
          </w:tcPr>
          <w:p w14:paraId="5EB66BC8" w14:textId="77777777" w:rsidR="00A51E78" w:rsidRPr="00A51E78" w:rsidRDefault="00A51E78" w:rsidP="00A51E78">
            <w:r w:rsidRPr="00A51E78">
              <w:t>Tx06</w:t>
            </w:r>
          </w:p>
        </w:tc>
        <w:tc>
          <w:tcPr>
            <w:tcW w:w="1118" w:type="dxa"/>
            <w:noWrap/>
            <w:hideMark/>
          </w:tcPr>
          <w:p w14:paraId="1751D025" w14:textId="77777777" w:rsidR="00A51E78" w:rsidRPr="00A51E78" w:rsidRDefault="00A51E78" w:rsidP="00A51E78">
            <w:r w:rsidRPr="00A51E78">
              <w:t>Tx07</w:t>
            </w:r>
          </w:p>
        </w:tc>
        <w:tc>
          <w:tcPr>
            <w:tcW w:w="1118" w:type="dxa"/>
            <w:noWrap/>
            <w:hideMark/>
          </w:tcPr>
          <w:p w14:paraId="38AAD1EA" w14:textId="77777777" w:rsidR="00A51E78" w:rsidRPr="00A51E78" w:rsidRDefault="00A51E78" w:rsidP="00A51E78">
            <w:r w:rsidRPr="00A51E78">
              <w:t>Tx08</w:t>
            </w:r>
          </w:p>
        </w:tc>
        <w:tc>
          <w:tcPr>
            <w:tcW w:w="1118" w:type="dxa"/>
            <w:noWrap/>
            <w:hideMark/>
          </w:tcPr>
          <w:p w14:paraId="0C43D9E0" w14:textId="77777777" w:rsidR="00A51E78" w:rsidRPr="00A51E78" w:rsidRDefault="00A51E78" w:rsidP="00A51E78">
            <w:r w:rsidRPr="00A51E78">
              <w:t>Tx09</w:t>
            </w:r>
          </w:p>
        </w:tc>
        <w:tc>
          <w:tcPr>
            <w:tcW w:w="1118" w:type="dxa"/>
            <w:noWrap/>
            <w:hideMark/>
          </w:tcPr>
          <w:p w14:paraId="220A0E04" w14:textId="77777777" w:rsidR="00A51E78" w:rsidRPr="00A51E78" w:rsidRDefault="00A51E78" w:rsidP="00A51E78">
            <w:r w:rsidRPr="00A51E78">
              <w:t>Tx10</w:t>
            </w:r>
          </w:p>
        </w:tc>
      </w:tr>
      <w:tr w:rsidR="00A51E78" w:rsidRPr="00A51E78" w14:paraId="32D25DF4" w14:textId="77777777" w:rsidTr="00A51E78">
        <w:trPr>
          <w:trHeight w:val="261"/>
        </w:trPr>
        <w:tc>
          <w:tcPr>
            <w:tcW w:w="1118" w:type="dxa"/>
            <w:noWrap/>
            <w:hideMark/>
          </w:tcPr>
          <w:p w14:paraId="01097051" w14:textId="77777777" w:rsidR="00A51E78" w:rsidRPr="00A51E78" w:rsidRDefault="00A51E78" w:rsidP="00A51E78">
            <w:r w:rsidRPr="00A51E78">
              <w:t>6.595732</w:t>
            </w:r>
          </w:p>
        </w:tc>
        <w:tc>
          <w:tcPr>
            <w:tcW w:w="1118" w:type="dxa"/>
            <w:noWrap/>
            <w:hideMark/>
          </w:tcPr>
          <w:p w14:paraId="62268CE5" w14:textId="77777777" w:rsidR="00A51E78" w:rsidRPr="00A51E78" w:rsidRDefault="00A51E78" w:rsidP="00A51E78">
            <w:r w:rsidRPr="00A51E78">
              <w:t>8.675289</w:t>
            </w:r>
          </w:p>
        </w:tc>
        <w:tc>
          <w:tcPr>
            <w:tcW w:w="1118" w:type="dxa"/>
            <w:noWrap/>
            <w:hideMark/>
          </w:tcPr>
          <w:p w14:paraId="7BF8133E" w14:textId="77777777" w:rsidR="00A51E78" w:rsidRPr="00A51E78" w:rsidRDefault="00A51E78" w:rsidP="00A51E78">
            <w:r w:rsidRPr="00A51E78">
              <w:t>6.174526</w:t>
            </w:r>
          </w:p>
        </w:tc>
        <w:tc>
          <w:tcPr>
            <w:tcW w:w="1118" w:type="dxa"/>
            <w:noWrap/>
            <w:hideMark/>
          </w:tcPr>
          <w:p w14:paraId="770725F5" w14:textId="77777777" w:rsidR="00A51E78" w:rsidRPr="00A51E78" w:rsidRDefault="00A51E78" w:rsidP="00A51E78">
            <w:r w:rsidRPr="00A51E78">
              <w:t>8.332376</w:t>
            </w:r>
          </w:p>
        </w:tc>
        <w:tc>
          <w:tcPr>
            <w:tcW w:w="1118" w:type="dxa"/>
            <w:noWrap/>
            <w:hideMark/>
          </w:tcPr>
          <w:p w14:paraId="684832B2" w14:textId="77777777" w:rsidR="00A51E78" w:rsidRPr="00A51E78" w:rsidRDefault="00A51E78" w:rsidP="00A51E78">
            <w:r w:rsidRPr="00A51E78">
              <w:t>7.878559</w:t>
            </w:r>
          </w:p>
        </w:tc>
        <w:tc>
          <w:tcPr>
            <w:tcW w:w="1118" w:type="dxa"/>
            <w:noWrap/>
            <w:hideMark/>
          </w:tcPr>
          <w:p w14:paraId="34CDB8E5" w14:textId="77777777" w:rsidR="00A51E78" w:rsidRPr="00A51E78" w:rsidRDefault="00A51E78" w:rsidP="00A51E78">
            <w:r w:rsidRPr="00A51E78">
              <w:t>6.591337</w:t>
            </w:r>
          </w:p>
        </w:tc>
        <w:tc>
          <w:tcPr>
            <w:tcW w:w="1118" w:type="dxa"/>
            <w:noWrap/>
            <w:hideMark/>
          </w:tcPr>
          <w:p w14:paraId="533B080D" w14:textId="77777777" w:rsidR="00A51E78" w:rsidRPr="00A51E78" w:rsidRDefault="00A51E78" w:rsidP="00A51E78">
            <w:r w:rsidRPr="00A51E78">
              <w:t>8.412086</w:t>
            </w:r>
          </w:p>
        </w:tc>
        <w:tc>
          <w:tcPr>
            <w:tcW w:w="1118" w:type="dxa"/>
            <w:noWrap/>
            <w:hideMark/>
          </w:tcPr>
          <w:p w14:paraId="1AB0B2EA" w14:textId="77777777" w:rsidR="00A51E78" w:rsidRPr="00A51E78" w:rsidRDefault="00A51E78" w:rsidP="00A51E78">
            <w:r w:rsidRPr="00A51E78">
              <w:t>8.515557</w:t>
            </w:r>
          </w:p>
        </w:tc>
        <w:tc>
          <w:tcPr>
            <w:tcW w:w="1118" w:type="dxa"/>
            <w:noWrap/>
            <w:hideMark/>
          </w:tcPr>
          <w:p w14:paraId="07CC8CD5" w14:textId="77777777" w:rsidR="00A51E78" w:rsidRPr="00A51E78" w:rsidRDefault="00A51E78" w:rsidP="00A51E78">
            <w:r w:rsidRPr="00A51E78">
              <w:t>31.67096</w:t>
            </w:r>
          </w:p>
        </w:tc>
        <w:tc>
          <w:tcPr>
            <w:tcW w:w="1118" w:type="dxa"/>
            <w:noWrap/>
            <w:hideMark/>
          </w:tcPr>
          <w:p w14:paraId="4D438857" w14:textId="77777777" w:rsidR="00A51E78" w:rsidRPr="00A51E78" w:rsidRDefault="00A51E78" w:rsidP="00A51E78">
            <w:r w:rsidRPr="00A51E78">
              <w:t>5.123828</w:t>
            </w:r>
          </w:p>
        </w:tc>
      </w:tr>
      <w:tr w:rsidR="00A51E78" w:rsidRPr="00A51E78" w14:paraId="18D46078" w14:textId="77777777" w:rsidTr="00A51E78">
        <w:trPr>
          <w:trHeight w:val="261"/>
        </w:trPr>
        <w:tc>
          <w:tcPr>
            <w:tcW w:w="1118" w:type="dxa"/>
            <w:noWrap/>
            <w:hideMark/>
          </w:tcPr>
          <w:p w14:paraId="4B6B2624" w14:textId="77777777" w:rsidR="00A51E78" w:rsidRPr="00A51E78" w:rsidRDefault="00A51E78" w:rsidP="00A51E78">
            <w:r w:rsidRPr="00A51E78">
              <w:t>5.47848</w:t>
            </w:r>
          </w:p>
        </w:tc>
        <w:tc>
          <w:tcPr>
            <w:tcW w:w="1118" w:type="dxa"/>
            <w:noWrap/>
            <w:hideMark/>
          </w:tcPr>
          <w:p w14:paraId="68A31E60" w14:textId="77777777" w:rsidR="00A51E78" w:rsidRPr="00A51E78" w:rsidRDefault="00A51E78" w:rsidP="00A51E78">
            <w:r w:rsidRPr="00A51E78">
              <w:t>8.265275</w:t>
            </w:r>
          </w:p>
        </w:tc>
        <w:tc>
          <w:tcPr>
            <w:tcW w:w="1118" w:type="dxa"/>
            <w:noWrap/>
            <w:hideMark/>
          </w:tcPr>
          <w:p w14:paraId="54D126E9" w14:textId="77777777" w:rsidR="00A51E78" w:rsidRPr="00A51E78" w:rsidRDefault="00A51E78" w:rsidP="00A51E78">
            <w:r w:rsidRPr="00A51E78">
              <w:t>7.346266</w:t>
            </w:r>
          </w:p>
        </w:tc>
        <w:tc>
          <w:tcPr>
            <w:tcW w:w="1118" w:type="dxa"/>
            <w:noWrap/>
            <w:hideMark/>
          </w:tcPr>
          <w:p w14:paraId="76CE90E8" w14:textId="77777777" w:rsidR="00A51E78" w:rsidRPr="00A51E78" w:rsidRDefault="00A51E78" w:rsidP="00A51E78">
            <w:r w:rsidRPr="00A51E78">
              <w:t>3.302075</w:t>
            </w:r>
          </w:p>
        </w:tc>
        <w:tc>
          <w:tcPr>
            <w:tcW w:w="1118" w:type="dxa"/>
            <w:noWrap/>
            <w:hideMark/>
          </w:tcPr>
          <w:p w14:paraId="6D9A136F" w14:textId="77777777" w:rsidR="00A51E78" w:rsidRPr="00A51E78" w:rsidRDefault="00A51E78" w:rsidP="00A51E78">
            <w:r w:rsidRPr="00A51E78">
              <w:t>5.803454</w:t>
            </w:r>
          </w:p>
        </w:tc>
        <w:tc>
          <w:tcPr>
            <w:tcW w:w="1118" w:type="dxa"/>
            <w:noWrap/>
            <w:hideMark/>
          </w:tcPr>
          <w:p w14:paraId="4AE86C9B" w14:textId="77777777" w:rsidR="00A51E78" w:rsidRPr="00A51E78" w:rsidRDefault="00A51E78" w:rsidP="00A51E78">
            <w:r w:rsidRPr="00A51E78">
              <w:t>6.589016</w:t>
            </w:r>
          </w:p>
        </w:tc>
        <w:tc>
          <w:tcPr>
            <w:tcW w:w="1118" w:type="dxa"/>
            <w:noWrap/>
            <w:hideMark/>
          </w:tcPr>
          <w:p w14:paraId="519B43B5" w14:textId="77777777" w:rsidR="00A51E78" w:rsidRPr="00A51E78" w:rsidRDefault="00A51E78" w:rsidP="00A51E78">
            <w:r w:rsidRPr="00A51E78">
              <w:t>5.289716</w:t>
            </w:r>
          </w:p>
        </w:tc>
        <w:tc>
          <w:tcPr>
            <w:tcW w:w="1118" w:type="dxa"/>
            <w:noWrap/>
            <w:hideMark/>
          </w:tcPr>
          <w:p w14:paraId="4C8168F2" w14:textId="77777777" w:rsidR="00A51E78" w:rsidRPr="00A51E78" w:rsidRDefault="00A51E78" w:rsidP="00A51E78">
            <w:r w:rsidRPr="00A51E78">
              <w:t>6.283148</w:t>
            </w:r>
          </w:p>
        </w:tc>
        <w:tc>
          <w:tcPr>
            <w:tcW w:w="1118" w:type="dxa"/>
            <w:noWrap/>
            <w:hideMark/>
          </w:tcPr>
          <w:p w14:paraId="1BA3DEDD" w14:textId="77777777" w:rsidR="00A51E78" w:rsidRPr="00A51E78" w:rsidRDefault="00A51E78" w:rsidP="00A51E78">
            <w:r w:rsidRPr="00A51E78">
              <w:t>5.226903</w:t>
            </w:r>
          </w:p>
        </w:tc>
        <w:tc>
          <w:tcPr>
            <w:tcW w:w="1118" w:type="dxa"/>
            <w:noWrap/>
            <w:hideMark/>
          </w:tcPr>
          <w:p w14:paraId="78A97AAE" w14:textId="77777777" w:rsidR="00A51E78" w:rsidRPr="00A51E78" w:rsidRDefault="00A51E78" w:rsidP="00A51E78">
            <w:r w:rsidRPr="00A51E78">
              <w:t>6.325886</w:t>
            </w:r>
          </w:p>
        </w:tc>
      </w:tr>
      <w:tr w:rsidR="00A51E78" w:rsidRPr="00A51E78" w14:paraId="6501CE79" w14:textId="77777777" w:rsidTr="00A51E78">
        <w:trPr>
          <w:trHeight w:val="261"/>
        </w:trPr>
        <w:tc>
          <w:tcPr>
            <w:tcW w:w="1118" w:type="dxa"/>
            <w:noWrap/>
            <w:hideMark/>
          </w:tcPr>
          <w:p w14:paraId="2685ADCB" w14:textId="77777777" w:rsidR="00A51E78" w:rsidRPr="00A51E78" w:rsidRDefault="00A51E78" w:rsidP="00A51E78">
            <w:r w:rsidRPr="00A51E78">
              <w:t>4.426059</w:t>
            </w:r>
          </w:p>
        </w:tc>
        <w:tc>
          <w:tcPr>
            <w:tcW w:w="1118" w:type="dxa"/>
            <w:noWrap/>
            <w:hideMark/>
          </w:tcPr>
          <w:p w14:paraId="7169022F" w14:textId="77777777" w:rsidR="00A51E78" w:rsidRPr="00A51E78" w:rsidRDefault="00A51E78" w:rsidP="00A51E78">
            <w:r w:rsidRPr="00A51E78">
              <w:t>6.975892</w:t>
            </w:r>
          </w:p>
        </w:tc>
        <w:tc>
          <w:tcPr>
            <w:tcW w:w="1118" w:type="dxa"/>
            <w:noWrap/>
            <w:hideMark/>
          </w:tcPr>
          <w:p w14:paraId="6485C32D" w14:textId="77777777" w:rsidR="00A51E78" w:rsidRPr="00A51E78" w:rsidRDefault="00A51E78" w:rsidP="00A51E78">
            <w:r w:rsidRPr="00A51E78">
              <w:t>6.332195</w:t>
            </w:r>
          </w:p>
        </w:tc>
        <w:tc>
          <w:tcPr>
            <w:tcW w:w="1118" w:type="dxa"/>
            <w:noWrap/>
            <w:hideMark/>
          </w:tcPr>
          <w:p w14:paraId="7A9D8A28" w14:textId="77777777" w:rsidR="00A51E78" w:rsidRPr="00A51E78" w:rsidRDefault="00A51E78" w:rsidP="00A51E78">
            <w:r w:rsidRPr="00A51E78">
              <w:t>6.353887</w:t>
            </w:r>
          </w:p>
        </w:tc>
        <w:tc>
          <w:tcPr>
            <w:tcW w:w="1118" w:type="dxa"/>
            <w:noWrap/>
            <w:hideMark/>
          </w:tcPr>
          <w:p w14:paraId="08CA278E" w14:textId="77777777" w:rsidR="00A51E78" w:rsidRPr="00A51E78" w:rsidRDefault="00A51E78" w:rsidP="00A51E78">
            <w:r w:rsidRPr="00A51E78">
              <w:t>6.499499</w:t>
            </w:r>
          </w:p>
        </w:tc>
        <w:tc>
          <w:tcPr>
            <w:tcW w:w="1118" w:type="dxa"/>
            <w:noWrap/>
            <w:hideMark/>
          </w:tcPr>
          <w:p w14:paraId="4E5C3259" w14:textId="77777777" w:rsidR="00A51E78" w:rsidRPr="00A51E78" w:rsidRDefault="00A51E78" w:rsidP="00A51E78">
            <w:r w:rsidRPr="00A51E78">
              <w:t>7.266784</w:t>
            </w:r>
          </w:p>
        </w:tc>
        <w:tc>
          <w:tcPr>
            <w:tcW w:w="1118" w:type="dxa"/>
            <w:noWrap/>
            <w:hideMark/>
          </w:tcPr>
          <w:p w14:paraId="42047046" w14:textId="77777777" w:rsidR="00A51E78" w:rsidRPr="00A51E78" w:rsidRDefault="00A51E78" w:rsidP="00A51E78">
            <w:r w:rsidRPr="00A51E78">
              <w:t>8.306363</w:t>
            </w:r>
          </w:p>
        </w:tc>
        <w:tc>
          <w:tcPr>
            <w:tcW w:w="1118" w:type="dxa"/>
            <w:noWrap/>
            <w:hideMark/>
          </w:tcPr>
          <w:p w14:paraId="3F541581" w14:textId="77777777" w:rsidR="00A51E78" w:rsidRPr="00A51E78" w:rsidRDefault="00A51E78" w:rsidP="00A51E78">
            <w:r w:rsidRPr="00A51E78">
              <w:t>6.630488</w:t>
            </w:r>
          </w:p>
        </w:tc>
        <w:tc>
          <w:tcPr>
            <w:tcW w:w="1118" w:type="dxa"/>
            <w:noWrap/>
            <w:hideMark/>
          </w:tcPr>
          <w:p w14:paraId="17C9DB2B" w14:textId="77777777" w:rsidR="00A51E78" w:rsidRPr="00A51E78" w:rsidRDefault="00A51E78" w:rsidP="00A51E78">
            <w:r w:rsidRPr="00A51E78">
              <w:t>5.724189</w:t>
            </w:r>
          </w:p>
        </w:tc>
        <w:tc>
          <w:tcPr>
            <w:tcW w:w="1118" w:type="dxa"/>
            <w:noWrap/>
            <w:hideMark/>
          </w:tcPr>
          <w:p w14:paraId="35E9CA47" w14:textId="77777777" w:rsidR="00A51E78" w:rsidRPr="00A51E78" w:rsidRDefault="00A51E78" w:rsidP="00A51E78">
            <w:r w:rsidRPr="00A51E78">
              <w:t>7.687875</w:t>
            </w:r>
          </w:p>
        </w:tc>
      </w:tr>
      <w:tr w:rsidR="00A51E78" w:rsidRPr="00A51E78" w14:paraId="16D00E1D" w14:textId="77777777" w:rsidTr="00A51E78">
        <w:trPr>
          <w:trHeight w:val="261"/>
        </w:trPr>
        <w:tc>
          <w:tcPr>
            <w:tcW w:w="1118" w:type="dxa"/>
            <w:noWrap/>
            <w:hideMark/>
          </w:tcPr>
          <w:p w14:paraId="115AD924" w14:textId="77777777" w:rsidR="00A51E78" w:rsidRPr="00A51E78" w:rsidRDefault="00A51E78" w:rsidP="00A51E78">
            <w:r w:rsidRPr="00A51E78">
              <w:t>4.107875</w:t>
            </w:r>
          </w:p>
        </w:tc>
        <w:tc>
          <w:tcPr>
            <w:tcW w:w="1118" w:type="dxa"/>
            <w:noWrap/>
            <w:hideMark/>
          </w:tcPr>
          <w:p w14:paraId="6549041B" w14:textId="77777777" w:rsidR="00A51E78" w:rsidRPr="00A51E78" w:rsidRDefault="00A51E78" w:rsidP="00A51E78">
            <w:r w:rsidRPr="00A51E78">
              <w:t>6.986092</w:t>
            </w:r>
          </w:p>
        </w:tc>
        <w:tc>
          <w:tcPr>
            <w:tcW w:w="1118" w:type="dxa"/>
            <w:noWrap/>
            <w:hideMark/>
          </w:tcPr>
          <w:p w14:paraId="3D2F6B55" w14:textId="77777777" w:rsidR="00A51E78" w:rsidRPr="00A51E78" w:rsidRDefault="00A51E78" w:rsidP="00A51E78">
            <w:r w:rsidRPr="00A51E78">
              <w:t>1.653151</w:t>
            </w:r>
          </w:p>
        </w:tc>
        <w:tc>
          <w:tcPr>
            <w:tcW w:w="1118" w:type="dxa"/>
            <w:noWrap/>
            <w:hideMark/>
          </w:tcPr>
          <w:p w14:paraId="5F356874" w14:textId="77777777" w:rsidR="00A51E78" w:rsidRPr="00A51E78" w:rsidRDefault="00A51E78" w:rsidP="00A51E78">
            <w:r w:rsidRPr="00A51E78">
              <w:t>7.670367</w:t>
            </w:r>
          </w:p>
        </w:tc>
        <w:tc>
          <w:tcPr>
            <w:tcW w:w="1118" w:type="dxa"/>
            <w:noWrap/>
            <w:hideMark/>
          </w:tcPr>
          <w:p w14:paraId="1EF51C69" w14:textId="77777777" w:rsidR="00A51E78" w:rsidRPr="00A51E78" w:rsidRDefault="00A51E78" w:rsidP="00A51E78">
            <w:r w:rsidRPr="00A51E78">
              <w:t>1.850417</w:t>
            </w:r>
          </w:p>
        </w:tc>
        <w:tc>
          <w:tcPr>
            <w:tcW w:w="1118" w:type="dxa"/>
            <w:noWrap/>
            <w:hideMark/>
          </w:tcPr>
          <w:p w14:paraId="3C4F9BB2" w14:textId="77777777" w:rsidR="00A51E78" w:rsidRPr="00A51E78" w:rsidRDefault="00A51E78" w:rsidP="00A51E78">
            <w:r w:rsidRPr="00A51E78">
              <w:t>8.65851</w:t>
            </w:r>
          </w:p>
        </w:tc>
        <w:tc>
          <w:tcPr>
            <w:tcW w:w="1118" w:type="dxa"/>
            <w:noWrap/>
            <w:hideMark/>
          </w:tcPr>
          <w:p w14:paraId="5514D44E" w14:textId="77777777" w:rsidR="00A51E78" w:rsidRPr="00A51E78" w:rsidRDefault="00A51E78" w:rsidP="00A51E78">
            <w:r w:rsidRPr="00A51E78">
              <w:t>7.115389</w:t>
            </w:r>
          </w:p>
        </w:tc>
        <w:tc>
          <w:tcPr>
            <w:tcW w:w="1118" w:type="dxa"/>
            <w:noWrap/>
            <w:hideMark/>
          </w:tcPr>
          <w:p w14:paraId="1B21899B" w14:textId="77777777" w:rsidR="00A51E78" w:rsidRPr="00A51E78" w:rsidRDefault="00A51E78" w:rsidP="00A51E78">
            <w:r w:rsidRPr="00A51E78">
              <w:t>7.925571</w:t>
            </w:r>
          </w:p>
        </w:tc>
        <w:tc>
          <w:tcPr>
            <w:tcW w:w="1118" w:type="dxa"/>
            <w:noWrap/>
            <w:hideMark/>
          </w:tcPr>
          <w:p w14:paraId="70A8CDE8" w14:textId="77777777" w:rsidR="00A51E78" w:rsidRPr="00A51E78" w:rsidRDefault="00A51E78" w:rsidP="00A51E78">
            <w:r w:rsidRPr="00A51E78">
              <w:t>7.873942</w:t>
            </w:r>
          </w:p>
        </w:tc>
        <w:tc>
          <w:tcPr>
            <w:tcW w:w="1118" w:type="dxa"/>
            <w:noWrap/>
            <w:hideMark/>
          </w:tcPr>
          <w:p w14:paraId="16F02BE1" w14:textId="77777777" w:rsidR="00A51E78" w:rsidRPr="00A51E78" w:rsidRDefault="00A51E78" w:rsidP="00A51E78">
            <w:r w:rsidRPr="00A51E78">
              <w:t>1.481383</w:t>
            </w:r>
          </w:p>
        </w:tc>
      </w:tr>
      <w:tr w:rsidR="00A51E78" w:rsidRPr="00A51E78" w14:paraId="180216E7" w14:textId="77777777" w:rsidTr="00A51E78">
        <w:trPr>
          <w:trHeight w:val="261"/>
        </w:trPr>
        <w:tc>
          <w:tcPr>
            <w:tcW w:w="1118" w:type="dxa"/>
            <w:noWrap/>
            <w:hideMark/>
          </w:tcPr>
          <w:p w14:paraId="46BA2AED" w14:textId="77777777" w:rsidR="00A51E78" w:rsidRPr="00A51E78" w:rsidRDefault="00A51E78" w:rsidP="00A51E78">
            <w:r w:rsidRPr="00A51E78">
              <w:t>5.597847</w:t>
            </w:r>
          </w:p>
        </w:tc>
        <w:tc>
          <w:tcPr>
            <w:tcW w:w="1118" w:type="dxa"/>
            <w:noWrap/>
            <w:hideMark/>
          </w:tcPr>
          <w:p w14:paraId="6F0DAF5F" w14:textId="77777777" w:rsidR="00A51E78" w:rsidRPr="00A51E78" w:rsidRDefault="00A51E78" w:rsidP="00A51E78">
            <w:r w:rsidRPr="00A51E78">
              <w:t>7.599152</w:t>
            </w:r>
          </w:p>
        </w:tc>
        <w:tc>
          <w:tcPr>
            <w:tcW w:w="1118" w:type="dxa"/>
            <w:noWrap/>
            <w:hideMark/>
          </w:tcPr>
          <w:p w14:paraId="7B0DB137" w14:textId="77777777" w:rsidR="00A51E78" w:rsidRPr="00A51E78" w:rsidRDefault="00A51E78" w:rsidP="00A51E78">
            <w:r w:rsidRPr="00A51E78">
              <w:t>7.312882</w:t>
            </w:r>
          </w:p>
        </w:tc>
        <w:tc>
          <w:tcPr>
            <w:tcW w:w="1118" w:type="dxa"/>
            <w:noWrap/>
            <w:hideMark/>
          </w:tcPr>
          <w:p w14:paraId="575485C9" w14:textId="77777777" w:rsidR="00A51E78" w:rsidRPr="00A51E78" w:rsidRDefault="00A51E78" w:rsidP="00A51E78">
            <w:r w:rsidRPr="00A51E78">
              <w:t>6.945914</w:t>
            </w:r>
          </w:p>
        </w:tc>
        <w:tc>
          <w:tcPr>
            <w:tcW w:w="1118" w:type="dxa"/>
            <w:noWrap/>
            <w:hideMark/>
          </w:tcPr>
          <w:p w14:paraId="609D6521" w14:textId="77777777" w:rsidR="00A51E78" w:rsidRPr="00A51E78" w:rsidRDefault="00A51E78" w:rsidP="00A51E78">
            <w:r w:rsidRPr="00A51E78">
              <w:t>6.557253</w:t>
            </w:r>
          </w:p>
        </w:tc>
        <w:tc>
          <w:tcPr>
            <w:tcW w:w="1118" w:type="dxa"/>
            <w:noWrap/>
            <w:hideMark/>
          </w:tcPr>
          <w:p w14:paraId="113D9F86" w14:textId="77777777" w:rsidR="00A51E78" w:rsidRPr="00A51E78" w:rsidRDefault="00A51E78" w:rsidP="00A51E78">
            <w:r w:rsidRPr="00A51E78">
              <w:t>7.852946</w:t>
            </w:r>
          </w:p>
        </w:tc>
        <w:tc>
          <w:tcPr>
            <w:tcW w:w="1118" w:type="dxa"/>
            <w:noWrap/>
            <w:hideMark/>
          </w:tcPr>
          <w:p w14:paraId="041D86D0" w14:textId="77777777" w:rsidR="00A51E78" w:rsidRPr="00A51E78" w:rsidRDefault="00A51E78" w:rsidP="00A51E78">
            <w:r w:rsidRPr="00A51E78">
              <w:t>5.174505</w:t>
            </w:r>
          </w:p>
        </w:tc>
        <w:tc>
          <w:tcPr>
            <w:tcW w:w="1118" w:type="dxa"/>
            <w:noWrap/>
            <w:hideMark/>
          </w:tcPr>
          <w:p w14:paraId="7BC996B3" w14:textId="77777777" w:rsidR="00A51E78" w:rsidRPr="00A51E78" w:rsidRDefault="00A51E78" w:rsidP="00A51E78">
            <w:r w:rsidRPr="00A51E78">
              <w:t>7.110789</w:t>
            </w:r>
          </w:p>
        </w:tc>
        <w:tc>
          <w:tcPr>
            <w:tcW w:w="1118" w:type="dxa"/>
            <w:noWrap/>
            <w:hideMark/>
          </w:tcPr>
          <w:p w14:paraId="7FA7599E" w14:textId="77777777" w:rsidR="00A51E78" w:rsidRPr="00A51E78" w:rsidRDefault="00A51E78" w:rsidP="00A51E78">
            <w:r w:rsidRPr="00A51E78">
              <w:t>4.532097</w:t>
            </w:r>
          </w:p>
        </w:tc>
        <w:tc>
          <w:tcPr>
            <w:tcW w:w="1118" w:type="dxa"/>
            <w:noWrap/>
            <w:hideMark/>
          </w:tcPr>
          <w:p w14:paraId="522607B2" w14:textId="77777777" w:rsidR="00A51E78" w:rsidRPr="00A51E78" w:rsidRDefault="00A51E78" w:rsidP="00A51E78">
            <w:r w:rsidRPr="00A51E78">
              <w:t>5.680673</w:t>
            </w:r>
          </w:p>
        </w:tc>
      </w:tr>
      <w:tr w:rsidR="00A51E78" w:rsidRPr="00A51E78" w14:paraId="2D11AC8B" w14:textId="77777777" w:rsidTr="00A51E78">
        <w:trPr>
          <w:trHeight w:val="261"/>
        </w:trPr>
        <w:tc>
          <w:tcPr>
            <w:tcW w:w="1118" w:type="dxa"/>
            <w:noWrap/>
            <w:hideMark/>
          </w:tcPr>
          <w:p w14:paraId="23354A3A" w14:textId="77777777" w:rsidR="00A51E78" w:rsidRPr="00A51E78" w:rsidRDefault="00A51E78" w:rsidP="00A51E78">
            <w:r w:rsidRPr="00A51E78">
              <w:t>6.203142</w:t>
            </w:r>
          </w:p>
        </w:tc>
        <w:tc>
          <w:tcPr>
            <w:tcW w:w="1118" w:type="dxa"/>
            <w:noWrap/>
            <w:hideMark/>
          </w:tcPr>
          <w:p w14:paraId="4E6D5049" w14:textId="77777777" w:rsidR="00A51E78" w:rsidRPr="00A51E78" w:rsidRDefault="00A51E78" w:rsidP="00A51E78">
            <w:r w:rsidRPr="00A51E78">
              <w:t>5.793055</w:t>
            </w:r>
          </w:p>
        </w:tc>
        <w:tc>
          <w:tcPr>
            <w:tcW w:w="1118" w:type="dxa"/>
            <w:noWrap/>
            <w:hideMark/>
          </w:tcPr>
          <w:p w14:paraId="52ADE9B8" w14:textId="77777777" w:rsidR="00A51E78" w:rsidRPr="00A51E78" w:rsidRDefault="00A51E78" w:rsidP="00A51E78">
            <w:r w:rsidRPr="00A51E78">
              <w:t>4.470087</w:t>
            </w:r>
          </w:p>
        </w:tc>
        <w:tc>
          <w:tcPr>
            <w:tcW w:w="1118" w:type="dxa"/>
            <w:noWrap/>
            <w:hideMark/>
          </w:tcPr>
          <w:p w14:paraId="74EC1294" w14:textId="77777777" w:rsidR="00A51E78" w:rsidRPr="00A51E78" w:rsidRDefault="00A51E78" w:rsidP="00A51E78">
            <w:r w:rsidRPr="00A51E78">
              <w:t>5.134521</w:t>
            </w:r>
          </w:p>
        </w:tc>
        <w:tc>
          <w:tcPr>
            <w:tcW w:w="1118" w:type="dxa"/>
            <w:noWrap/>
            <w:hideMark/>
          </w:tcPr>
          <w:p w14:paraId="1F91B6B2" w14:textId="77777777" w:rsidR="00A51E78" w:rsidRPr="00A51E78" w:rsidRDefault="00A51E78" w:rsidP="00A51E78">
            <w:r w:rsidRPr="00A51E78">
              <w:t>7.932804</w:t>
            </w:r>
          </w:p>
        </w:tc>
        <w:tc>
          <w:tcPr>
            <w:tcW w:w="1118" w:type="dxa"/>
            <w:noWrap/>
            <w:hideMark/>
          </w:tcPr>
          <w:p w14:paraId="341A991D" w14:textId="77777777" w:rsidR="00A51E78" w:rsidRPr="00A51E78" w:rsidRDefault="00A51E78" w:rsidP="00A51E78">
            <w:r w:rsidRPr="00A51E78">
              <w:t>6.740757</w:t>
            </w:r>
          </w:p>
        </w:tc>
        <w:tc>
          <w:tcPr>
            <w:tcW w:w="1118" w:type="dxa"/>
            <w:noWrap/>
            <w:hideMark/>
          </w:tcPr>
          <w:p w14:paraId="7B70CE30" w14:textId="77777777" w:rsidR="00A51E78" w:rsidRPr="00A51E78" w:rsidRDefault="00A51E78" w:rsidP="00A51E78">
            <w:r w:rsidRPr="00A51E78">
              <w:t>5.260439</w:t>
            </w:r>
          </w:p>
        </w:tc>
        <w:tc>
          <w:tcPr>
            <w:tcW w:w="1118" w:type="dxa"/>
            <w:noWrap/>
            <w:hideMark/>
          </w:tcPr>
          <w:p w14:paraId="31A313C8" w14:textId="77777777" w:rsidR="00A51E78" w:rsidRPr="00A51E78" w:rsidRDefault="00A51E78" w:rsidP="00A51E78">
            <w:r w:rsidRPr="00A51E78">
              <w:t>8.745116</w:t>
            </w:r>
          </w:p>
        </w:tc>
        <w:tc>
          <w:tcPr>
            <w:tcW w:w="1118" w:type="dxa"/>
            <w:noWrap/>
            <w:hideMark/>
          </w:tcPr>
          <w:p w14:paraId="583A9B5F" w14:textId="77777777" w:rsidR="00A51E78" w:rsidRPr="00A51E78" w:rsidRDefault="00A51E78" w:rsidP="00A51E78">
            <w:r w:rsidRPr="00A51E78">
              <w:t>6.390104</w:t>
            </w:r>
          </w:p>
        </w:tc>
        <w:tc>
          <w:tcPr>
            <w:tcW w:w="1118" w:type="dxa"/>
            <w:noWrap/>
            <w:hideMark/>
          </w:tcPr>
          <w:p w14:paraId="5B6782CC" w14:textId="77777777" w:rsidR="00A51E78" w:rsidRPr="00A51E78" w:rsidRDefault="00A51E78" w:rsidP="00A51E78">
            <w:r w:rsidRPr="00A51E78">
              <w:t>6.102413</w:t>
            </w:r>
          </w:p>
        </w:tc>
      </w:tr>
      <w:tr w:rsidR="00A51E78" w:rsidRPr="00A51E78" w14:paraId="5FBA73C2" w14:textId="77777777" w:rsidTr="00A51E78">
        <w:trPr>
          <w:trHeight w:val="261"/>
        </w:trPr>
        <w:tc>
          <w:tcPr>
            <w:tcW w:w="1118" w:type="dxa"/>
            <w:noWrap/>
            <w:hideMark/>
          </w:tcPr>
          <w:p w14:paraId="1A152192" w14:textId="77777777" w:rsidR="00A51E78" w:rsidRPr="00A51E78" w:rsidRDefault="00A51E78" w:rsidP="00A51E78">
            <w:r w:rsidRPr="00A51E78">
              <w:t>4.534146</w:t>
            </w:r>
          </w:p>
        </w:tc>
        <w:tc>
          <w:tcPr>
            <w:tcW w:w="1118" w:type="dxa"/>
            <w:noWrap/>
            <w:hideMark/>
          </w:tcPr>
          <w:p w14:paraId="37B5A60C" w14:textId="77777777" w:rsidR="00A51E78" w:rsidRPr="00A51E78" w:rsidRDefault="00A51E78" w:rsidP="00A51E78">
            <w:r w:rsidRPr="00A51E78">
              <w:t>6.821919</w:t>
            </w:r>
          </w:p>
        </w:tc>
        <w:tc>
          <w:tcPr>
            <w:tcW w:w="1118" w:type="dxa"/>
            <w:noWrap/>
            <w:hideMark/>
          </w:tcPr>
          <w:p w14:paraId="4EAFE330" w14:textId="77777777" w:rsidR="00A51E78" w:rsidRPr="00A51E78" w:rsidRDefault="00A51E78" w:rsidP="00A51E78">
            <w:r w:rsidRPr="00A51E78">
              <w:t>5.727626</w:t>
            </w:r>
          </w:p>
        </w:tc>
        <w:tc>
          <w:tcPr>
            <w:tcW w:w="1118" w:type="dxa"/>
            <w:noWrap/>
            <w:hideMark/>
          </w:tcPr>
          <w:p w14:paraId="4CAB978E" w14:textId="77777777" w:rsidR="00A51E78" w:rsidRPr="00A51E78" w:rsidRDefault="00A51E78" w:rsidP="00A51E78">
            <w:r w:rsidRPr="00A51E78">
              <w:t>9.354981</w:t>
            </w:r>
          </w:p>
        </w:tc>
        <w:tc>
          <w:tcPr>
            <w:tcW w:w="1118" w:type="dxa"/>
            <w:noWrap/>
            <w:hideMark/>
          </w:tcPr>
          <w:p w14:paraId="6DE20ABC" w14:textId="77777777" w:rsidR="00A51E78" w:rsidRPr="00A51E78" w:rsidRDefault="00A51E78" w:rsidP="00A51E78">
            <w:r w:rsidRPr="00A51E78">
              <w:t>7.601881</w:t>
            </w:r>
          </w:p>
        </w:tc>
        <w:tc>
          <w:tcPr>
            <w:tcW w:w="1118" w:type="dxa"/>
            <w:noWrap/>
            <w:hideMark/>
          </w:tcPr>
          <w:p w14:paraId="13C2BA92" w14:textId="77777777" w:rsidR="00A51E78" w:rsidRPr="00A51E78" w:rsidRDefault="00A51E78" w:rsidP="00A51E78">
            <w:r w:rsidRPr="00A51E78">
              <w:t>7.284519</w:t>
            </w:r>
          </w:p>
        </w:tc>
        <w:tc>
          <w:tcPr>
            <w:tcW w:w="1118" w:type="dxa"/>
            <w:noWrap/>
            <w:hideMark/>
          </w:tcPr>
          <w:p w14:paraId="307C38A6" w14:textId="77777777" w:rsidR="00A51E78" w:rsidRPr="00A51E78" w:rsidRDefault="00A51E78" w:rsidP="00A51E78">
            <w:r w:rsidRPr="00A51E78">
              <w:t>6.801277</w:t>
            </w:r>
          </w:p>
        </w:tc>
        <w:tc>
          <w:tcPr>
            <w:tcW w:w="1118" w:type="dxa"/>
            <w:noWrap/>
            <w:hideMark/>
          </w:tcPr>
          <w:p w14:paraId="28960854" w14:textId="77777777" w:rsidR="00A51E78" w:rsidRPr="00A51E78" w:rsidRDefault="00A51E78" w:rsidP="00A51E78">
            <w:r w:rsidRPr="00A51E78">
              <w:t>9.210964</w:t>
            </w:r>
          </w:p>
        </w:tc>
        <w:tc>
          <w:tcPr>
            <w:tcW w:w="1118" w:type="dxa"/>
            <w:noWrap/>
            <w:hideMark/>
          </w:tcPr>
          <w:p w14:paraId="1ECA580F" w14:textId="77777777" w:rsidR="00A51E78" w:rsidRPr="00A51E78" w:rsidRDefault="00A51E78" w:rsidP="00A51E78">
            <w:r w:rsidRPr="00A51E78">
              <w:t>7.462993</w:t>
            </w:r>
          </w:p>
        </w:tc>
        <w:tc>
          <w:tcPr>
            <w:tcW w:w="1118" w:type="dxa"/>
            <w:noWrap/>
            <w:hideMark/>
          </w:tcPr>
          <w:p w14:paraId="53A0ED3F" w14:textId="77777777" w:rsidR="00A51E78" w:rsidRPr="00A51E78" w:rsidRDefault="00A51E78" w:rsidP="00A51E78">
            <w:r w:rsidRPr="00A51E78">
              <w:t>6.635469</w:t>
            </w:r>
          </w:p>
        </w:tc>
      </w:tr>
      <w:tr w:rsidR="00A51E78" w:rsidRPr="00A51E78" w14:paraId="14398528" w14:textId="77777777" w:rsidTr="00A51E78">
        <w:trPr>
          <w:trHeight w:val="261"/>
        </w:trPr>
        <w:tc>
          <w:tcPr>
            <w:tcW w:w="1118" w:type="dxa"/>
            <w:noWrap/>
            <w:hideMark/>
          </w:tcPr>
          <w:p w14:paraId="0EF7CC92" w14:textId="77777777" w:rsidR="00A51E78" w:rsidRPr="00A51E78" w:rsidRDefault="00A51E78" w:rsidP="00A51E78">
            <w:r w:rsidRPr="00A51E78">
              <w:t>4.574617</w:t>
            </w:r>
          </w:p>
        </w:tc>
        <w:tc>
          <w:tcPr>
            <w:tcW w:w="1118" w:type="dxa"/>
            <w:noWrap/>
            <w:hideMark/>
          </w:tcPr>
          <w:p w14:paraId="536FB084" w14:textId="77777777" w:rsidR="00A51E78" w:rsidRPr="00A51E78" w:rsidRDefault="00A51E78" w:rsidP="00A51E78">
            <w:r w:rsidRPr="00A51E78">
              <w:t>7.471666</w:t>
            </w:r>
          </w:p>
        </w:tc>
        <w:tc>
          <w:tcPr>
            <w:tcW w:w="1118" w:type="dxa"/>
            <w:noWrap/>
            <w:hideMark/>
          </w:tcPr>
          <w:p w14:paraId="7ED3899F" w14:textId="77777777" w:rsidR="00A51E78" w:rsidRPr="00A51E78" w:rsidRDefault="00A51E78" w:rsidP="00A51E78">
            <w:r w:rsidRPr="00A51E78">
              <w:t>6.55278</w:t>
            </w:r>
          </w:p>
        </w:tc>
        <w:tc>
          <w:tcPr>
            <w:tcW w:w="1118" w:type="dxa"/>
            <w:noWrap/>
            <w:hideMark/>
          </w:tcPr>
          <w:p w14:paraId="14539884" w14:textId="77777777" w:rsidR="00A51E78" w:rsidRPr="00A51E78" w:rsidRDefault="00A51E78" w:rsidP="00A51E78">
            <w:r w:rsidRPr="00A51E78">
              <w:t>6.87441</w:t>
            </w:r>
          </w:p>
        </w:tc>
        <w:tc>
          <w:tcPr>
            <w:tcW w:w="1118" w:type="dxa"/>
            <w:noWrap/>
            <w:hideMark/>
          </w:tcPr>
          <w:p w14:paraId="660ECE40" w14:textId="77777777" w:rsidR="00A51E78" w:rsidRPr="00A51E78" w:rsidRDefault="00A51E78" w:rsidP="00A51E78">
            <w:r w:rsidRPr="00A51E78">
              <w:t>3.4373</w:t>
            </w:r>
          </w:p>
        </w:tc>
        <w:tc>
          <w:tcPr>
            <w:tcW w:w="1118" w:type="dxa"/>
            <w:noWrap/>
            <w:hideMark/>
          </w:tcPr>
          <w:p w14:paraId="610B6655" w14:textId="77777777" w:rsidR="00A51E78" w:rsidRPr="00A51E78" w:rsidRDefault="00A51E78" w:rsidP="00A51E78">
            <w:r w:rsidRPr="00A51E78">
              <w:t>7.372331</w:t>
            </w:r>
          </w:p>
        </w:tc>
        <w:tc>
          <w:tcPr>
            <w:tcW w:w="1118" w:type="dxa"/>
            <w:noWrap/>
            <w:hideMark/>
          </w:tcPr>
          <w:p w14:paraId="0D61B91A" w14:textId="77777777" w:rsidR="00A51E78" w:rsidRPr="00A51E78" w:rsidRDefault="00A51E78" w:rsidP="00A51E78">
            <w:r w:rsidRPr="00A51E78">
              <w:t>5.670133</w:t>
            </w:r>
          </w:p>
        </w:tc>
        <w:tc>
          <w:tcPr>
            <w:tcW w:w="1118" w:type="dxa"/>
            <w:noWrap/>
            <w:hideMark/>
          </w:tcPr>
          <w:p w14:paraId="7906D556" w14:textId="77777777" w:rsidR="00A51E78" w:rsidRPr="00A51E78" w:rsidRDefault="00A51E78" w:rsidP="00A51E78">
            <w:r w:rsidRPr="00A51E78">
              <w:t>4.762791</w:t>
            </w:r>
          </w:p>
        </w:tc>
        <w:tc>
          <w:tcPr>
            <w:tcW w:w="1118" w:type="dxa"/>
            <w:noWrap/>
            <w:hideMark/>
          </w:tcPr>
          <w:p w14:paraId="16333B9B" w14:textId="77777777" w:rsidR="00A51E78" w:rsidRPr="00A51E78" w:rsidRDefault="00A51E78" w:rsidP="00A51E78">
            <w:r w:rsidRPr="00A51E78">
              <w:t>7.475878</w:t>
            </w:r>
          </w:p>
        </w:tc>
        <w:tc>
          <w:tcPr>
            <w:tcW w:w="1118" w:type="dxa"/>
            <w:noWrap/>
            <w:hideMark/>
          </w:tcPr>
          <w:p w14:paraId="46826A6C" w14:textId="77777777" w:rsidR="00A51E78" w:rsidRPr="00A51E78" w:rsidRDefault="00A51E78" w:rsidP="00A51E78">
            <w:r w:rsidRPr="00A51E78">
              <w:t>7.561303</w:t>
            </w:r>
          </w:p>
        </w:tc>
      </w:tr>
      <w:tr w:rsidR="00A51E78" w:rsidRPr="00A51E78" w14:paraId="2E635C89" w14:textId="77777777" w:rsidTr="00A51E78">
        <w:trPr>
          <w:trHeight w:val="261"/>
        </w:trPr>
        <w:tc>
          <w:tcPr>
            <w:tcW w:w="1118" w:type="dxa"/>
            <w:noWrap/>
            <w:hideMark/>
          </w:tcPr>
          <w:p w14:paraId="7DB613CA" w14:textId="77777777" w:rsidR="00A51E78" w:rsidRPr="00A51E78" w:rsidRDefault="00A51E78" w:rsidP="00A51E78">
            <w:r w:rsidRPr="00A51E78">
              <w:t>7.327112</w:t>
            </w:r>
          </w:p>
        </w:tc>
        <w:tc>
          <w:tcPr>
            <w:tcW w:w="1118" w:type="dxa"/>
            <w:noWrap/>
            <w:hideMark/>
          </w:tcPr>
          <w:p w14:paraId="4D22186E" w14:textId="77777777" w:rsidR="00A51E78" w:rsidRPr="00A51E78" w:rsidRDefault="00A51E78" w:rsidP="00A51E78">
            <w:r w:rsidRPr="00A51E78">
              <w:t>6.671377</w:t>
            </w:r>
          </w:p>
        </w:tc>
        <w:tc>
          <w:tcPr>
            <w:tcW w:w="1118" w:type="dxa"/>
            <w:noWrap/>
            <w:hideMark/>
          </w:tcPr>
          <w:p w14:paraId="30100B1B" w14:textId="77777777" w:rsidR="00A51E78" w:rsidRPr="00A51E78" w:rsidRDefault="00A51E78" w:rsidP="00A51E78">
            <w:r w:rsidRPr="00A51E78">
              <w:t>6.736234</w:t>
            </w:r>
          </w:p>
        </w:tc>
        <w:tc>
          <w:tcPr>
            <w:tcW w:w="1118" w:type="dxa"/>
            <w:noWrap/>
            <w:hideMark/>
          </w:tcPr>
          <w:p w14:paraId="7286C7CC" w14:textId="77777777" w:rsidR="00A51E78" w:rsidRPr="00A51E78" w:rsidRDefault="00A51E78" w:rsidP="00A51E78">
            <w:r w:rsidRPr="00A51E78">
              <w:t>7.697215</w:t>
            </w:r>
          </w:p>
        </w:tc>
        <w:tc>
          <w:tcPr>
            <w:tcW w:w="1118" w:type="dxa"/>
            <w:noWrap/>
            <w:hideMark/>
          </w:tcPr>
          <w:p w14:paraId="37ABD7C5" w14:textId="77777777" w:rsidR="00A51E78" w:rsidRPr="00A51E78" w:rsidRDefault="00A51E78" w:rsidP="00A51E78">
            <w:r w:rsidRPr="00A51E78">
              <w:t>7.678688</w:t>
            </w:r>
          </w:p>
        </w:tc>
        <w:tc>
          <w:tcPr>
            <w:tcW w:w="1118" w:type="dxa"/>
            <w:noWrap/>
            <w:hideMark/>
          </w:tcPr>
          <w:p w14:paraId="56816161" w14:textId="77777777" w:rsidR="00A51E78" w:rsidRPr="00A51E78" w:rsidRDefault="00A51E78" w:rsidP="00A51E78">
            <w:r w:rsidRPr="00A51E78">
              <w:t>6.999695</w:t>
            </w:r>
          </w:p>
        </w:tc>
        <w:tc>
          <w:tcPr>
            <w:tcW w:w="1118" w:type="dxa"/>
            <w:noWrap/>
            <w:hideMark/>
          </w:tcPr>
          <w:p w14:paraId="3C81A4A6" w14:textId="77777777" w:rsidR="00A51E78" w:rsidRPr="00A51E78" w:rsidRDefault="00A51E78" w:rsidP="00A51E78">
            <w:r w:rsidRPr="00A51E78">
              <w:t>6.709612</w:t>
            </w:r>
          </w:p>
        </w:tc>
        <w:tc>
          <w:tcPr>
            <w:tcW w:w="1118" w:type="dxa"/>
            <w:noWrap/>
            <w:hideMark/>
          </w:tcPr>
          <w:p w14:paraId="5496490C" w14:textId="77777777" w:rsidR="00A51E78" w:rsidRPr="00A51E78" w:rsidRDefault="00A51E78" w:rsidP="00A51E78">
            <w:r w:rsidRPr="00A51E78">
              <w:t>5.757348</w:t>
            </w:r>
          </w:p>
        </w:tc>
        <w:tc>
          <w:tcPr>
            <w:tcW w:w="1118" w:type="dxa"/>
            <w:noWrap/>
            <w:hideMark/>
          </w:tcPr>
          <w:p w14:paraId="247D3BE9" w14:textId="77777777" w:rsidR="00A51E78" w:rsidRPr="00A51E78" w:rsidRDefault="00A51E78" w:rsidP="00A51E78">
            <w:r w:rsidRPr="00A51E78">
              <w:t>7.185125</w:t>
            </w:r>
          </w:p>
        </w:tc>
        <w:tc>
          <w:tcPr>
            <w:tcW w:w="1118" w:type="dxa"/>
            <w:noWrap/>
            <w:hideMark/>
          </w:tcPr>
          <w:p w14:paraId="7370185B" w14:textId="77777777" w:rsidR="00A51E78" w:rsidRPr="00A51E78" w:rsidRDefault="00A51E78" w:rsidP="00A51E78">
            <w:r w:rsidRPr="00A51E78">
              <w:t>3.217183</w:t>
            </w:r>
          </w:p>
        </w:tc>
      </w:tr>
      <w:tr w:rsidR="00A51E78" w:rsidRPr="00A51E78" w14:paraId="2F357394" w14:textId="77777777" w:rsidTr="00A51E78">
        <w:trPr>
          <w:trHeight w:val="261"/>
        </w:trPr>
        <w:tc>
          <w:tcPr>
            <w:tcW w:w="1118" w:type="dxa"/>
            <w:noWrap/>
            <w:hideMark/>
          </w:tcPr>
          <w:p w14:paraId="34E1C8D0" w14:textId="77777777" w:rsidR="00A51E78" w:rsidRPr="00A51E78" w:rsidRDefault="00A51E78" w:rsidP="00A51E78">
            <w:r w:rsidRPr="00A51E78">
              <w:t>5.522863</w:t>
            </w:r>
          </w:p>
        </w:tc>
        <w:tc>
          <w:tcPr>
            <w:tcW w:w="1118" w:type="dxa"/>
            <w:noWrap/>
            <w:hideMark/>
          </w:tcPr>
          <w:p w14:paraId="54E1B39F" w14:textId="77777777" w:rsidR="00A51E78" w:rsidRPr="00A51E78" w:rsidRDefault="00A51E78" w:rsidP="00A51E78">
            <w:r w:rsidRPr="00A51E78">
              <w:t>4.295027</w:t>
            </w:r>
          </w:p>
        </w:tc>
        <w:tc>
          <w:tcPr>
            <w:tcW w:w="1118" w:type="dxa"/>
            <w:noWrap/>
            <w:hideMark/>
          </w:tcPr>
          <w:p w14:paraId="71B4AF5A" w14:textId="77777777" w:rsidR="00A51E78" w:rsidRPr="00A51E78" w:rsidRDefault="00A51E78" w:rsidP="00A51E78">
            <w:r w:rsidRPr="00A51E78">
              <w:t>7.440364</w:t>
            </w:r>
          </w:p>
        </w:tc>
        <w:tc>
          <w:tcPr>
            <w:tcW w:w="1118" w:type="dxa"/>
            <w:noWrap/>
            <w:hideMark/>
          </w:tcPr>
          <w:p w14:paraId="3BB812AC" w14:textId="77777777" w:rsidR="00A51E78" w:rsidRPr="00A51E78" w:rsidRDefault="00A51E78" w:rsidP="00A51E78">
            <w:r w:rsidRPr="00A51E78">
              <w:t>7.113888</w:t>
            </w:r>
          </w:p>
        </w:tc>
        <w:tc>
          <w:tcPr>
            <w:tcW w:w="1118" w:type="dxa"/>
            <w:noWrap/>
            <w:hideMark/>
          </w:tcPr>
          <w:p w14:paraId="1FB11772" w14:textId="77777777" w:rsidR="00A51E78" w:rsidRPr="00A51E78" w:rsidRDefault="00A51E78" w:rsidP="00A51E78">
            <w:r w:rsidRPr="00A51E78">
              <w:t>4.771625</w:t>
            </w:r>
          </w:p>
        </w:tc>
        <w:tc>
          <w:tcPr>
            <w:tcW w:w="1118" w:type="dxa"/>
            <w:noWrap/>
            <w:hideMark/>
          </w:tcPr>
          <w:p w14:paraId="67DD246A" w14:textId="77777777" w:rsidR="00A51E78" w:rsidRPr="00A51E78" w:rsidRDefault="00A51E78" w:rsidP="00A51E78">
            <w:r w:rsidRPr="00A51E78">
              <w:t>4.563828</w:t>
            </w:r>
          </w:p>
        </w:tc>
        <w:tc>
          <w:tcPr>
            <w:tcW w:w="1118" w:type="dxa"/>
            <w:noWrap/>
            <w:hideMark/>
          </w:tcPr>
          <w:p w14:paraId="29CAD299" w14:textId="77777777" w:rsidR="00A51E78" w:rsidRPr="00A51E78" w:rsidRDefault="00A51E78" w:rsidP="00A51E78">
            <w:r w:rsidRPr="00A51E78">
              <w:t>6.928679</w:t>
            </w:r>
          </w:p>
        </w:tc>
        <w:tc>
          <w:tcPr>
            <w:tcW w:w="1118" w:type="dxa"/>
            <w:noWrap/>
            <w:hideMark/>
          </w:tcPr>
          <w:p w14:paraId="64FDF41F" w14:textId="77777777" w:rsidR="00A51E78" w:rsidRPr="00A51E78" w:rsidRDefault="00A51E78" w:rsidP="00A51E78">
            <w:r w:rsidRPr="00A51E78">
              <w:t>8.999668</w:t>
            </w:r>
          </w:p>
        </w:tc>
        <w:tc>
          <w:tcPr>
            <w:tcW w:w="1118" w:type="dxa"/>
            <w:noWrap/>
            <w:hideMark/>
          </w:tcPr>
          <w:p w14:paraId="7D8B4078" w14:textId="77777777" w:rsidR="00A51E78" w:rsidRPr="00A51E78" w:rsidRDefault="00A51E78" w:rsidP="00A51E78">
            <w:r w:rsidRPr="00A51E78">
              <w:t>6.939501</w:t>
            </w:r>
          </w:p>
        </w:tc>
        <w:tc>
          <w:tcPr>
            <w:tcW w:w="1118" w:type="dxa"/>
            <w:noWrap/>
            <w:hideMark/>
          </w:tcPr>
          <w:p w14:paraId="62353B6B" w14:textId="77777777" w:rsidR="00A51E78" w:rsidRPr="00A51E78" w:rsidRDefault="00A51E78" w:rsidP="00A51E78">
            <w:r w:rsidRPr="00A51E78">
              <w:t>7.283642</w:t>
            </w:r>
          </w:p>
        </w:tc>
      </w:tr>
      <w:tr w:rsidR="00A51E78" w:rsidRPr="00A51E78" w14:paraId="4EB1DDDF" w14:textId="77777777" w:rsidTr="00A51E78">
        <w:trPr>
          <w:trHeight w:val="261"/>
        </w:trPr>
        <w:tc>
          <w:tcPr>
            <w:tcW w:w="1118" w:type="dxa"/>
            <w:noWrap/>
            <w:hideMark/>
          </w:tcPr>
          <w:p w14:paraId="309FCA56" w14:textId="77777777" w:rsidR="00A51E78" w:rsidRPr="00A51E78" w:rsidRDefault="00A51E78" w:rsidP="00A51E78">
            <w:pPr>
              <w:rPr>
                <w:b/>
                <w:bCs/>
              </w:rPr>
            </w:pPr>
            <w:r w:rsidRPr="00A51E78">
              <w:rPr>
                <w:b/>
                <w:bCs/>
              </w:rPr>
              <w:t>5.436787</w:t>
            </w:r>
          </w:p>
        </w:tc>
        <w:tc>
          <w:tcPr>
            <w:tcW w:w="1118" w:type="dxa"/>
            <w:noWrap/>
            <w:hideMark/>
          </w:tcPr>
          <w:p w14:paraId="7D220959" w14:textId="77777777" w:rsidR="00A51E78" w:rsidRPr="00A51E78" w:rsidRDefault="00A51E78" w:rsidP="00A51E78">
            <w:pPr>
              <w:rPr>
                <w:b/>
                <w:bCs/>
              </w:rPr>
            </w:pPr>
            <w:r w:rsidRPr="00A51E78">
              <w:rPr>
                <w:b/>
                <w:bCs/>
              </w:rPr>
              <w:t>6.955474</w:t>
            </w:r>
          </w:p>
        </w:tc>
        <w:tc>
          <w:tcPr>
            <w:tcW w:w="1118" w:type="dxa"/>
            <w:noWrap/>
            <w:hideMark/>
          </w:tcPr>
          <w:p w14:paraId="1DCD9FCF" w14:textId="77777777" w:rsidR="00A51E78" w:rsidRPr="00A51E78" w:rsidRDefault="00A51E78" w:rsidP="00A51E78">
            <w:pPr>
              <w:rPr>
                <w:b/>
                <w:bCs/>
              </w:rPr>
            </w:pPr>
            <w:r w:rsidRPr="00A51E78">
              <w:rPr>
                <w:b/>
                <w:bCs/>
              </w:rPr>
              <w:t>5.974611</w:t>
            </w:r>
          </w:p>
        </w:tc>
        <w:tc>
          <w:tcPr>
            <w:tcW w:w="1118" w:type="dxa"/>
            <w:noWrap/>
            <w:hideMark/>
          </w:tcPr>
          <w:p w14:paraId="74788111" w14:textId="77777777" w:rsidR="00A51E78" w:rsidRPr="00A51E78" w:rsidRDefault="00A51E78" w:rsidP="00A51E78">
            <w:pPr>
              <w:rPr>
                <w:b/>
                <w:bCs/>
              </w:rPr>
            </w:pPr>
            <w:r w:rsidRPr="00A51E78">
              <w:rPr>
                <w:b/>
                <w:bCs/>
              </w:rPr>
              <w:t>6.877963</w:t>
            </w:r>
          </w:p>
        </w:tc>
        <w:tc>
          <w:tcPr>
            <w:tcW w:w="1118" w:type="dxa"/>
            <w:noWrap/>
            <w:hideMark/>
          </w:tcPr>
          <w:p w14:paraId="4DFC6435" w14:textId="77777777" w:rsidR="00A51E78" w:rsidRPr="00A51E78" w:rsidRDefault="00A51E78" w:rsidP="00A51E78">
            <w:pPr>
              <w:rPr>
                <w:b/>
                <w:bCs/>
              </w:rPr>
            </w:pPr>
            <w:r w:rsidRPr="00A51E78">
              <w:rPr>
                <w:b/>
                <w:bCs/>
              </w:rPr>
              <w:t>6.001148</w:t>
            </w:r>
          </w:p>
        </w:tc>
        <w:tc>
          <w:tcPr>
            <w:tcW w:w="1118" w:type="dxa"/>
            <w:noWrap/>
            <w:hideMark/>
          </w:tcPr>
          <w:p w14:paraId="669D28FB" w14:textId="77777777" w:rsidR="00A51E78" w:rsidRPr="00A51E78" w:rsidRDefault="00A51E78" w:rsidP="00A51E78">
            <w:pPr>
              <w:rPr>
                <w:b/>
                <w:bCs/>
              </w:rPr>
            </w:pPr>
            <w:r w:rsidRPr="00A51E78">
              <w:rPr>
                <w:b/>
                <w:bCs/>
              </w:rPr>
              <w:t>6.991972</w:t>
            </w:r>
          </w:p>
        </w:tc>
        <w:tc>
          <w:tcPr>
            <w:tcW w:w="1118" w:type="dxa"/>
            <w:noWrap/>
            <w:hideMark/>
          </w:tcPr>
          <w:p w14:paraId="363A1C52" w14:textId="77777777" w:rsidR="00A51E78" w:rsidRPr="00A51E78" w:rsidRDefault="00A51E78" w:rsidP="00A51E78">
            <w:pPr>
              <w:rPr>
                <w:b/>
                <w:bCs/>
              </w:rPr>
            </w:pPr>
            <w:r w:rsidRPr="00A51E78">
              <w:rPr>
                <w:b/>
                <w:bCs/>
              </w:rPr>
              <w:t>6.56682</w:t>
            </w:r>
          </w:p>
        </w:tc>
        <w:tc>
          <w:tcPr>
            <w:tcW w:w="1118" w:type="dxa"/>
            <w:noWrap/>
            <w:hideMark/>
          </w:tcPr>
          <w:p w14:paraId="6E5D4848" w14:textId="77777777" w:rsidR="00A51E78" w:rsidRPr="00A51E78" w:rsidRDefault="00A51E78" w:rsidP="00A51E78">
            <w:pPr>
              <w:rPr>
                <w:b/>
                <w:bCs/>
              </w:rPr>
            </w:pPr>
            <w:r w:rsidRPr="00A51E78">
              <w:rPr>
                <w:b/>
                <w:bCs/>
              </w:rPr>
              <w:t>7.394144</w:t>
            </w:r>
          </w:p>
        </w:tc>
        <w:tc>
          <w:tcPr>
            <w:tcW w:w="1118" w:type="dxa"/>
            <w:noWrap/>
            <w:hideMark/>
          </w:tcPr>
          <w:p w14:paraId="0BAAF1D6" w14:textId="77777777" w:rsidR="00A51E78" w:rsidRPr="00A51E78" w:rsidRDefault="00A51E78" w:rsidP="00A51E78">
            <w:pPr>
              <w:rPr>
                <w:b/>
                <w:bCs/>
              </w:rPr>
            </w:pPr>
            <w:r w:rsidRPr="00A51E78">
              <w:rPr>
                <w:b/>
                <w:bCs/>
              </w:rPr>
              <w:t>9.048169</w:t>
            </w:r>
          </w:p>
        </w:tc>
        <w:tc>
          <w:tcPr>
            <w:tcW w:w="1118" w:type="dxa"/>
            <w:noWrap/>
            <w:hideMark/>
          </w:tcPr>
          <w:p w14:paraId="380C6600" w14:textId="77777777" w:rsidR="00A51E78" w:rsidRPr="00A51E78" w:rsidRDefault="00A51E78" w:rsidP="00A51E78">
            <w:pPr>
              <w:rPr>
                <w:b/>
                <w:bCs/>
              </w:rPr>
            </w:pPr>
            <w:r w:rsidRPr="00A51E78">
              <w:rPr>
                <w:b/>
                <w:bCs/>
              </w:rPr>
              <w:t>5.709965</w:t>
            </w:r>
          </w:p>
        </w:tc>
      </w:tr>
    </w:tbl>
    <w:p w14:paraId="05C4E11A" w14:textId="77777777" w:rsidR="00A51E78" w:rsidRDefault="00A51E78" w:rsidP="00DD05AD"/>
    <w:p w14:paraId="2BF9838C" w14:textId="2FEC75A0" w:rsidR="004046EF" w:rsidRDefault="004046EF" w:rsidP="00DD05AD"/>
    <w:p w14:paraId="4EF3A4E1" w14:textId="77777777" w:rsidR="00A51E78" w:rsidRDefault="00A51E78" w:rsidP="00DD05AD">
      <w:r>
        <w:lastRenderedPageBreak/>
        <w:t>7</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41"/>
        <w:gridCol w:w="1141"/>
        <w:gridCol w:w="1141"/>
        <w:gridCol w:w="1141"/>
        <w:gridCol w:w="1141"/>
        <w:gridCol w:w="1141"/>
        <w:gridCol w:w="1141"/>
        <w:gridCol w:w="1141"/>
        <w:gridCol w:w="1141"/>
        <w:gridCol w:w="1141"/>
      </w:tblGrid>
      <w:tr w:rsidR="00A51E78" w:rsidRPr="00A51E78" w14:paraId="2C64A76D" w14:textId="77777777" w:rsidTr="00F46130">
        <w:trPr>
          <w:trHeight w:val="261"/>
        </w:trPr>
        <w:tc>
          <w:tcPr>
            <w:tcW w:w="1141" w:type="dxa"/>
            <w:noWrap/>
            <w:hideMark/>
          </w:tcPr>
          <w:p w14:paraId="74091CE2" w14:textId="77777777" w:rsidR="00A51E78" w:rsidRPr="00A51E78" w:rsidRDefault="00A51E78" w:rsidP="00A51E78">
            <w:r w:rsidRPr="00A51E78">
              <w:t>Tx01</w:t>
            </w:r>
          </w:p>
        </w:tc>
        <w:tc>
          <w:tcPr>
            <w:tcW w:w="1141" w:type="dxa"/>
            <w:noWrap/>
            <w:hideMark/>
          </w:tcPr>
          <w:p w14:paraId="1CA5FF71" w14:textId="77777777" w:rsidR="00A51E78" w:rsidRPr="00A51E78" w:rsidRDefault="00A51E78" w:rsidP="00A51E78">
            <w:r w:rsidRPr="00A51E78">
              <w:t>Tx02</w:t>
            </w:r>
          </w:p>
        </w:tc>
        <w:tc>
          <w:tcPr>
            <w:tcW w:w="1141" w:type="dxa"/>
            <w:noWrap/>
            <w:hideMark/>
          </w:tcPr>
          <w:p w14:paraId="274556E9" w14:textId="77777777" w:rsidR="00A51E78" w:rsidRPr="00A51E78" w:rsidRDefault="00A51E78" w:rsidP="00A51E78">
            <w:r w:rsidRPr="00A51E78">
              <w:t>Tx03</w:t>
            </w:r>
          </w:p>
        </w:tc>
        <w:tc>
          <w:tcPr>
            <w:tcW w:w="1141" w:type="dxa"/>
            <w:noWrap/>
            <w:hideMark/>
          </w:tcPr>
          <w:p w14:paraId="2A23FFB6" w14:textId="77777777" w:rsidR="00A51E78" w:rsidRPr="00A51E78" w:rsidRDefault="00A51E78" w:rsidP="00A51E78">
            <w:r w:rsidRPr="00A51E78">
              <w:t>Tx04</w:t>
            </w:r>
          </w:p>
        </w:tc>
        <w:tc>
          <w:tcPr>
            <w:tcW w:w="1141" w:type="dxa"/>
            <w:noWrap/>
            <w:hideMark/>
          </w:tcPr>
          <w:p w14:paraId="4215C581" w14:textId="77777777" w:rsidR="00A51E78" w:rsidRPr="00A51E78" w:rsidRDefault="00A51E78" w:rsidP="00A51E78">
            <w:r w:rsidRPr="00A51E78">
              <w:t>Tx05</w:t>
            </w:r>
          </w:p>
        </w:tc>
        <w:tc>
          <w:tcPr>
            <w:tcW w:w="1141" w:type="dxa"/>
            <w:noWrap/>
            <w:hideMark/>
          </w:tcPr>
          <w:p w14:paraId="5846BE47" w14:textId="77777777" w:rsidR="00A51E78" w:rsidRPr="00A51E78" w:rsidRDefault="00A51E78" w:rsidP="00A51E78">
            <w:r w:rsidRPr="00A51E78">
              <w:t>Tx06</w:t>
            </w:r>
          </w:p>
        </w:tc>
        <w:tc>
          <w:tcPr>
            <w:tcW w:w="1141" w:type="dxa"/>
            <w:noWrap/>
            <w:hideMark/>
          </w:tcPr>
          <w:p w14:paraId="2CFE9085" w14:textId="77777777" w:rsidR="00A51E78" w:rsidRPr="00A51E78" w:rsidRDefault="00A51E78" w:rsidP="00A51E78">
            <w:r w:rsidRPr="00A51E78">
              <w:t>Tx07</w:t>
            </w:r>
          </w:p>
        </w:tc>
        <w:tc>
          <w:tcPr>
            <w:tcW w:w="1141" w:type="dxa"/>
            <w:noWrap/>
            <w:hideMark/>
          </w:tcPr>
          <w:p w14:paraId="3CFB1948" w14:textId="77777777" w:rsidR="00A51E78" w:rsidRPr="00A51E78" w:rsidRDefault="00A51E78" w:rsidP="00A51E78">
            <w:r w:rsidRPr="00A51E78">
              <w:t>Tx08</w:t>
            </w:r>
          </w:p>
        </w:tc>
        <w:tc>
          <w:tcPr>
            <w:tcW w:w="1141" w:type="dxa"/>
            <w:noWrap/>
            <w:hideMark/>
          </w:tcPr>
          <w:p w14:paraId="0805A644" w14:textId="77777777" w:rsidR="00A51E78" w:rsidRPr="00A51E78" w:rsidRDefault="00A51E78" w:rsidP="00A51E78">
            <w:r w:rsidRPr="00A51E78">
              <w:t>Tx09</w:t>
            </w:r>
          </w:p>
        </w:tc>
        <w:tc>
          <w:tcPr>
            <w:tcW w:w="1141" w:type="dxa"/>
            <w:noWrap/>
            <w:hideMark/>
          </w:tcPr>
          <w:p w14:paraId="5BC840A3" w14:textId="77777777" w:rsidR="00A51E78" w:rsidRPr="00A51E78" w:rsidRDefault="00A51E78" w:rsidP="00A51E78">
            <w:r w:rsidRPr="00A51E78">
              <w:t>Tx10</w:t>
            </w:r>
          </w:p>
        </w:tc>
      </w:tr>
      <w:tr w:rsidR="00A51E78" w:rsidRPr="00A51E78" w14:paraId="37820532" w14:textId="77777777" w:rsidTr="00F46130">
        <w:trPr>
          <w:trHeight w:val="261"/>
        </w:trPr>
        <w:tc>
          <w:tcPr>
            <w:tcW w:w="1141" w:type="dxa"/>
            <w:noWrap/>
            <w:hideMark/>
          </w:tcPr>
          <w:p w14:paraId="2C77BDE4" w14:textId="77777777" w:rsidR="00A51E78" w:rsidRPr="00A51E78" w:rsidRDefault="00A51E78" w:rsidP="00A51E78">
            <w:r w:rsidRPr="00A51E78">
              <w:t>6.919127</w:t>
            </w:r>
          </w:p>
        </w:tc>
        <w:tc>
          <w:tcPr>
            <w:tcW w:w="1141" w:type="dxa"/>
            <w:noWrap/>
            <w:hideMark/>
          </w:tcPr>
          <w:p w14:paraId="08BC9DA3" w14:textId="77777777" w:rsidR="00A51E78" w:rsidRPr="00A51E78" w:rsidRDefault="00A51E78" w:rsidP="00A51E78">
            <w:r w:rsidRPr="00A51E78">
              <w:t>8.436136</w:t>
            </w:r>
          </w:p>
        </w:tc>
        <w:tc>
          <w:tcPr>
            <w:tcW w:w="1141" w:type="dxa"/>
            <w:noWrap/>
            <w:hideMark/>
          </w:tcPr>
          <w:p w14:paraId="46F82678" w14:textId="77777777" w:rsidR="00A51E78" w:rsidRPr="00A51E78" w:rsidRDefault="00A51E78" w:rsidP="00A51E78">
            <w:r w:rsidRPr="00A51E78">
              <w:t>6.116499</w:t>
            </w:r>
          </w:p>
        </w:tc>
        <w:tc>
          <w:tcPr>
            <w:tcW w:w="1141" w:type="dxa"/>
            <w:noWrap/>
            <w:hideMark/>
          </w:tcPr>
          <w:p w14:paraId="38E8A289" w14:textId="77777777" w:rsidR="00A51E78" w:rsidRPr="00A51E78" w:rsidRDefault="00A51E78" w:rsidP="00A51E78">
            <w:r w:rsidRPr="00A51E78">
              <w:t>8.305493</w:t>
            </w:r>
          </w:p>
        </w:tc>
        <w:tc>
          <w:tcPr>
            <w:tcW w:w="1141" w:type="dxa"/>
            <w:noWrap/>
            <w:hideMark/>
          </w:tcPr>
          <w:p w14:paraId="4FB02C8C" w14:textId="77777777" w:rsidR="00A51E78" w:rsidRPr="00A51E78" w:rsidRDefault="00A51E78" w:rsidP="00A51E78">
            <w:r w:rsidRPr="00A51E78">
              <w:t>10.69919</w:t>
            </w:r>
          </w:p>
        </w:tc>
        <w:tc>
          <w:tcPr>
            <w:tcW w:w="1141" w:type="dxa"/>
            <w:noWrap/>
            <w:hideMark/>
          </w:tcPr>
          <w:p w14:paraId="34A9DB57" w14:textId="77777777" w:rsidR="00A51E78" w:rsidRPr="00A51E78" w:rsidRDefault="00A51E78" w:rsidP="00A51E78">
            <w:r w:rsidRPr="00A51E78">
              <w:t>6.552293</w:t>
            </w:r>
          </w:p>
        </w:tc>
        <w:tc>
          <w:tcPr>
            <w:tcW w:w="1141" w:type="dxa"/>
            <w:noWrap/>
            <w:hideMark/>
          </w:tcPr>
          <w:p w14:paraId="73506255" w14:textId="77777777" w:rsidR="00A51E78" w:rsidRPr="00A51E78" w:rsidRDefault="00A51E78" w:rsidP="00A51E78">
            <w:r w:rsidRPr="00A51E78">
              <w:t>8.288923</w:t>
            </w:r>
          </w:p>
        </w:tc>
        <w:tc>
          <w:tcPr>
            <w:tcW w:w="1141" w:type="dxa"/>
            <w:noWrap/>
            <w:hideMark/>
          </w:tcPr>
          <w:p w14:paraId="6DD94CE3" w14:textId="77777777" w:rsidR="00A51E78" w:rsidRPr="00A51E78" w:rsidRDefault="00A51E78" w:rsidP="00A51E78">
            <w:r w:rsidRPr="00A51E78">
              <w:t>9.201347</w:t>
            </w:r>
          </w:p>
        </w:tc>
        <w:tc>
          <w:tcPr>
            <w:tcW w:w="1141" w:type="dxa"/>
            <w:noWrap/>
            <w:hideMark/>
          </w:tcPr>
          <w:p w14:paraId="4467A3F7" w14:textId="77777777" w:rsidR="00A51E78" w:rsidRPr="00A51E78" w:rsidRDefault="00A51E78" w:rsidP="00A51E78">
            <w:r w:rsidRPr="00A51E78">
              <w:t>34.29017</w:t>
            </w:r>
          </w:p>
        </w:tc>
        <w:tc>
          <w:tcPr>
            <w:tcW w:w="1141" w:type="dxa"/>
            <w:noWrap/>
            <w:hideMark/>
          </w:tcPr>
          <w:p w14:paraId="570A0C2D" w14:textId="77777777" w:rsidR="00A51E78" w:rsidRPr="00A51E78" w:rsidRDefault="00A51E78" w:rsidP="00A51E78">
            <w:r w:rsidRPr="00A51E78">
              <w:t>5.129032</w:t>
            </w:r>
          </w:p>
        </w:tc>
      </w:tr>
      <w:tr w:rsidR="00A51E78" w:rsidRPr="00A51E78" w14:paraId="5043D983" w14:textId="77777777" w:rsidTr="00F46130">
        <w:trPr>
          <w:trHeight w:val="261"/>
        </w:trPr>
        <w:tc>
          <w:tcPr>
            <w:tcW w:w="1141" w:type="dxa"/>
            <w:noWrap/>
            <w:hideMark/>
          </w:tcPr>
          <w:p w14:paraId="120E29C1" w14:textId="77777777" w:rsidR="00A51E78" w:rsidRPr="00A51E78" w:rsidRDefault="00A51E78" w:rsidP="00A51E78">
            <w:r w:rsidRPr="00A51E78">
              <w:t>5.393302</w:t>
            </w:r>
          </w:p>
        </w:tc>
        <w:tc>
          <w:tcPr>
            <w:tcW w:w="1141" w:type="dxa"/>
            <w:noWrap/>
            <w:hideMark/>
          </w:tcPr>
          <w:p w14:paraId="44649BBE" w14:textId="77777777" w:rsidR="00A51E78" w:rsidRPr="00A51E78" w:rsidRDefault="00A51E78" w:rsidP="00A51E78">
            <w:r w:rsidRPr="00A51E78">
              <w:t>7.822077</w:t>
            </w:r>
          </w:p>
        </w:tc>
        <w:tc>
          <w:tcPr>
            <w:tcW w:w="1141" w:type="dxa"/>
            <w:noWrap/>
            <w:hideMark/>
          </w:tcPr>
          <w:p w14:paraId="62B79E90" w14:textId="77777777" w:rsidR="00A51E78" w:rsidRPr="00A51E78" w:rsidRDefault="00A51E78" w:rsidP="00A51E78">
            <w:r w:rsidRPr="00A51E78">
              <w:t>6.952342</w:t>
            </w:r>
          </w:p>
        </w:tc>
        <w:tc>
          <w:tcPr>
            <w:tcW w:w="1141" w:type="dxa"/>
            <w:noWrap/>
            <w:hideMark/>
          </w:tcPr>
          <w:p w14:paraId="394AF2A6" w14:textId="77777777" w:rsidR="00A51E78" w:rsidRPr="00A51E78" w:rsidRDefault="00A51E78" w:rsidP="00A51E78">
            <w:r w:rsidRPr="00A51E78">
              <w:t>3.228449</w:t>
            </w:r>
          </w:p>
        </w:tc>
        <w:tc>
          <w:tcPr>
            <w:tcW w:w="1141" w:type="dxa"/>
            <w:noWrap/>
            <w:hideMark/>
          </w:tcPr>
          <w:p w14:paraId="0B4B9935" w14:textId="77777777" w:rsidR="00A51E78" w:rsidRPr="00A51E78" w:rsidRDefault="00A51E78" w:rsidP="00A51E78">
            <w:r w:rsidRPr="00A51E78">
              <w:t>5.305882</w:t>
            </w:r>
          </w:p>
        </w:tc>
        <w:tc>
          <w:tcPr>
            <w:tcW w:w="1141" w:type="dxa"/>
            <w:noWrap/>
            <w:hideMark/>
          </w:tcPr>
          <w:p w14:paraId="6E4143FE" w14:textId="77777777" w:rsidR="00A51E78" w:rsidRPr="00A51E78" w:rsidRDefault="00A51E78" w:rsidP="00A51E78">
            <w:r w:rsidRPr="00A51E78">
              <w:t>7.25164</w:t>
            </w:r>
          </w:p>
        </w:tc>
        <w:tc>
          <w:tcPr>
            <w:tcW w:w="1141" w:type="dxa"/>
            <w:noWrap/>
            <w:hideMark/>
          </w:tcPr>
          <w:p w14:paraId="58DA5AE3" w14:textId="77777777" w:rsidR="00A51E78" w:rsidRPr="00A51E78" w:rsidRDefault="00A51E78" w:rsidP="00A51E78">
            <w:r w:rsidRPr="00A51E78">
              <w:t>6.785388</w:t>
            </w:r>
          </w:p>
        </w:tc>
        <w:tc>
          <w:tcPr>
            <w:tcW w:w="1141" w:type="dxa"/>
            <w:noWrap/>
            <w:hideMark/>
          </w:tcPr>
          <w:p w14:paraId="4BDD9ACB" w14:textId="77777777" w:rsidR="00A51E78" w:rsidRPr="00A51E78" w:rsidRDefault="00A51E78" w:rsidP="00A51E78">
            <w:r w:rsidRPr="00A51E78">
              <w:t>6.192072</w:t>
            </w:r>
          </w:p>
        </w:tc>
        <w:tc>
          <w:tcPr>
            <w:tcW w:w="1141" w:type="dxa"/>
            <w:noWrap/>
            <w:hideMark/>
          </w:tcPr>
          <w:p w14:paraId="0F883FE8" w14:textId="77777777" w:rsidR="00A51E78" w:rsidRPr="00A51E78" w:rsidRDefault="00A51E78" w:rsidP="00A51E78">
            <w:r w:rsidRPr="00A51E78">
              <w:t>5.202679</w:t>
            </w:r>
          </w:p>
        </w:tc>
        <w:tc>
          <w:tcPr>
            <w:tcW w:w="1141" w:type="dxa"/>
            <w:noWrap/>
            <w:hideMark/>
          </w:tcPr>
          <w:p w14:paraId="790858CE" w14:textId="77777777" w:rsidR="00A51E78" w:rsidRPr="00A51E78" w:rsidRDefault="00A51E78" w:rsidP="00A51E78">
            <w:r w:rsidRPr="00A51E78">
              <w:t>6.706507</w:t>
            </w:r>
          </w:p>
        </w:tc>
      </w:tr>
      <w:tr w:rsidR="00A51E78" w:rsidRPr="00A51E78" w14:paraId="5E51C144" w14:textId="77777777" w:rsidTr="00F46130">
        <w:trPr>
          <w:trHeight w:val="261"/>
        </w:trPr>
        <w:tc>
          <w:tcPr>
            <w:tcW w:w="1141" w:type="dxa"/>
            <w:noWrap/>
            <w:hideMark/>
          </w:tcPr>
          <w:p w14:paraId="55FC4809" w14:textId="77777777" w:rsidR="00A51E78" w:rsidRPr="00A51E78" w:rsidRDefault="00A51E78" w:rsidP="00A51E78">
            <w:r w:rsidRPr="00A51E78">
              <w:t>4.413561</w:t>
            </w:r>
          </w:p>
        </w:tc>
        <w:tc>
          <w:tcPr>
            <w:tcW w:w="1141" w:type="dxa"/>
            <w:noWrap/>
            <w:hideMark/>
          </w:tcPr>
          <w:p w14:paraId="4A646C1E" w14:textId="77777777" w:rsidR="00A51E78" w:rsidRPr="00A51E78" w:rsidRDefault="00A51E78" w:rsidP="00A51E78">
            <w:r w:rsidRPr="00A51E78">
              <w:t>6.850168</w:t>
            </w:r>
          </w:p>
        </w:tc>
        <w:tc>
          <w:tcPr>
            <w:tcW w:w="1141" w:type="dxa"/>
            <w:noWrap/>
            <w:hideMark/>
          </w:tcPr>
          <w:p w14:paraId="0994957E" w14:textId="77777777" w:rsidR="00A51E78" w:rsidRPr="00A51E78" w:rsidRDefault="00A51E78" w:rsidP="00A51E78">
            <w:r w:rsidRPr="00A51E78">
              <w:t>6.287944</w:t>
            </w:r>
          </w:p>
        </w:tc>
        <w:tc>
          <w:tcPr>
            <w:tcW w:w="1141" w:type="dxa"/>
            <w:noWrap/>
            <w:hideMark/>
          </w:tcPr>
          <w:p w14:paraId="2437A70A" w14:textId="77777777" w:rsidR="00A51E78" w:rsidRPr="00A51E78" w:rsidRDefault="00A51E78" w:rsidP="00A51E78">
            <w:r w:rsidRPr="00A51E78">
              <w:t>7.641947</w:t>
            </w:r>
          </w:p>
        </w:tc>
        <w:tc>
          <w:tcPr>
            <w:tcW w:w="1141" w:type="dxa"/>
            <w:noWrap/>
            <w:hideMark/>
          </w:tcPr>
          <w:p w14:paraId="0610012E" w14:textId="77777777" w:rsidR="00A51E78" w:rsidRPr="00A51E78" w:rsidRDefault="00A51E78" w:rsidP="00A51E78">
            <w:r w:rsidRPr="00A51E78">
              <w:t>6.501736</w:t>
            </w:r>
          </w:p>
        </w:tc>
        <w:tc>
          <w:tcPr>
            <w:tcW w:w="1141" w:type="dxa"/>
            <w:noWrap/>
            <w:hideMark/>
          </w:tcPr>
          <w:p w14:paraId="2F09ED52" w14:textId="77777777" w:rsidR="00A51E78" w:rsidRPr="00A51E78" w:rsidRDefault="00A51E78" w:rsidP="00A51E78">
            <w:r w:rsidRPr="00A51E78">
              <w:t>6.961127</w:t>
            </w:r>
          </w:p>
        </w:tc>
        <w:tc>
          <w:tcPr>
            <w:tcW w:w="1141" w:type="dxa"/>
            <w:noWrap/>
            <w:hideMark/>
          </w:tcPr>
          <w:p w14:paraId="2AE231B1" w14:textId="77777777" w:rsidR="00A51E78" w:rsidRPr="00A51E78" w:rsidRDefault="00A51E78" w:rsidP="00A51E78">
            <w:r w:rsidRPr="00A51E78">
              <w:t>5.643661</w:t>
            </w:r>
          </w:p>
        </w:tc>
        <w:tc>
          <w:tcPr>
            <w:tcW w:w="1141" w:type="dxa"/>
            <w:noWrap/>
            <w:hideMark/>
          </w:tcPr>
          <w:p w14:paraId="4299110B" w14:textId="77777777" w:rsidR="00A51E78" w:rsidRPr="00A51E78" w:rsidRDefault="00A51E78" w:rsidP="00A51E78">
            <w:r w:rsidRPr="00A51E78">
              <w:t>6.6899</w:t>
            </w:r>
          </w:p>
        </w:tc>
        <w:tc>
          <w:tcPr>
            <w:tcW w:w="1141" w:type="dxa"/>
            <w:noWrap/>
            <w:hideMark/>
          </w:tcPr>
          <w:p w14:paraId="052FA040" w14:textId="77777777" w:rsidR="00A51E78" w:rsidRPr="00A51E78" w:rsidRDefault="00A51E78" w:rsidP="00A51E78">
            <w:r w:rsidRPr="00A51E78">
              <w:t>6.162728</w:t>
            </w:r>
          </w:p>
        </w:tc>
        <w:tc>
          <w:tcPr>
            <w:tcW w:w="1141" w:type="dxa"/>
            <w:noWrap/>
            <w:hideMark/>
          </w:tcPr>
          <w:p w14:paraId="0F237525" w14:textId="77777777" w:rsidR="00A51E78" w:rsidRPr="00A51E78" w:rsidRDefault="00A51E78" w:rsidP="00A51E78">
            <w:r w:rsidRPr="00A51E78">
              <w:t>7.183257</w:t>
            </w:r>
          </w:p>
        </w:tc>
      </w:tr>
      <w:tr w:rsidR="00A51E78" w:rsidRPr="00A51E78" w14:paraId="53147CD8" w14:textId="77777777" w:rsidTr="00F46130">
        <w:trPr>
          <w:trHeight w:val="261"/>
        </w:trPr>
        <w:tc>
          <w:tcPr>
            <w:tcW w:w="1141" w:type="dxa"/>
            <w:noWrap/>
            <w:hideMark/>
          </w:tcPr>
          <w:p w14:paraId="017029B8" w14:textId="77777777" w:rsidR="00A51E78" w:rsidRPr="00A51E78" w:rsidRDefault="00A51E78" w:rsidP="00A51E78">
            <w:r w:rsidRPr="00A51E78">
              <w:t>4.254102</w:t>
            </w:r>
          </w:p>
        </w:tc>
        <w:tc>
          <w:tcPr>
            <w:tcW w:w="1141" w:type="dxa"/>
            <w:noWrap/>
            <w:hideMark/>
          </w:tcPr>
          <w:p w14:paraId="46FD2D6B" w14:textId="77777777" w:rsidR="00A51E78" w:rsidRPr="00A51E78" w:rsidRDefault="00A51E78" w:rsidP="00A51E78">
            <w:r w:rsidRPr="00A51E78">
              <w:t>7.50193</w:t>
            </w:r>
          </w:p>
        </w:tc>
        <w:tc>
          <w:tcPr>
            <w:tcW w:w="1141" w:type="dxa"/>
            <w:noWrap/>
            <w:hideMark/>
          </w:tcPr>
          <w:p w14:paraId="79C436D6" w14:textId="77777777" w:rsidR="00A51E78" w:rsidRPr="00A51E78" w:rsidRDefault="00A51E78" w:rsidP="00A51E78">
            <w:r w:rsidRPr="00A51E78">
              <w:t>2.192614</w:t>
            </w:r>
          </w:p>
        </w:tc>
        <w:tc>
          <w:tcPr>
            <w:tcW w:w="1141" w:type="dxa"/>
            <w:noWrap/>
            <w:hideMark/>
          </w:tcPr>
          <w:p w14:paraId="7778BAA8" w14:textId="77777777" w:rsidR="00A51E78" w:rsidRPr="00A51E78" w:rsidRDefault="00A51E78" w:rsidP="00A51E78">
            <w:r w:rsidRPr="00A51E78">
              <w:t>6.296422</w:t>
            </w:r>
          </w:p>
        </w:tc>
        <w:tc>
          <w:tcPr>
            <w:tcW w:w="1141" w:type="dxa"/>
            <w:noWrap/>
            <w:hideMark/>
          </w:tcPr>
          <w:p w14:paraId="6D9DB63D" w14:textId="77777777" w:rsidR="00A51E78" w:rsidRPr="00A51E78" w:rsidRDefault="00A51E78" w:rsidP="00A51E78">
            <w:r w:rsidRPr="00A51E78">
              <w:t>1.986907</w:t>
            </w:r>
          </w:p>
        </w:tc>
        <w:tc>
          <w:tcPr>
            <w:tcW w:w="1141" w:type="dxa"/>
            <w:noWrap/>
            <w:hideMark/>
          </w:tcPr>
          <w:p w14:paraId="56654210" w14:textId="77777777" w:rsidR="00A51E78" w:rsidRPr="00A51E78" w:rsidRDefault="00A51E78" w:rsidP="00A51E78">
            <w:r w:rsidRPr="00A51E78">
              <w:t>8.306016</w:t>
            </w:r>
          </w:p>
        </w:tc>
        <w:tc>
          <w:tcPr>
            <w:tcW w:w="1141" w:type="dxa"/>
            <w:noWrap/>
            <w:hideMark/>
          </w:tcPr>
          <w:p w14:paraId="05A43C0E" w14:textId="77777777" w:rsidR="00A51E78" w:rsidRPr="00A51E78" w:rsidRDefault="00A51E78" w:rsidP="00A51E78">
            <w:r w:rsidRPr="00A51E78">
              <w:t>5.841351</w:t>
            </w:r>
          </w:p>
        </w:tc>
        <w:tc>
          <w:tcPr>
            <w:tcW w:w="1141" w:type="dxa"/>
            <w:noWrap/>
            <w:hideMark/>
          </w:tcPr>
          <w:p w14:paraId="08A08935" w14:textId="77777777" w:rsidR="00A51E78" w:rsidRPr="00A51E78" w:rsidRDefault="00A51E78" w:rsidP="00A51E78">
            <w:r w:rsidRPr="00A51E78">
              <w:t>7.133776</w:t>
            </w:r>
          </w:p>
        </w:tc>
        <w:tc>
          <w:tcPr>
            <w:tcW w:w="1141" w:type="dxa"/>
            <w:noWrap/>
            <w:hideMark/>
          </w:tcPr>
          <w:p w14:paraId="11BC5880" w14:textId="77777777" w:rsidR="00A51E78" w:rsidRPr="00A51E78" w:rsidRDefault="00A51E78" w:rsidP="00A51E78">
            <w:r w:rsidRPr="00A51E78">
              <w:t>7.203577</w:t>
            </w:r>
          </w:p>
        </w:tc>
        <w:tc>
          <w:tcPr>
            <w:tcW w:w="1141" w:type="dxa"/>
            <w:noWrap/>
            <w:hideMark/>
          </w:tcPr>
          <w:p w14:paraId="019BDA5B" w14:textId="77777777" w:rsidR="00A51E78" w:rsidRPr="00A51E78" w:rsidRDefault="00A51E78" w:rsidP="00A51E78">
            <w:r w:rsidRPr="00A51E78">
              <w:t>1.422424</w:t>
            </w:r>
          </w:p>
        </w:tc>
      </w:tr>
      <w:tr w:rsidR="00A51E78" w:rsidRPr="00A51E78" w14:paraId="1BA6D166" w14:textId="77777777" w:rsidTr="00F46130">
        <w:trPr>
          <w:trHeight w:val="261"/>
        </w:trPr>
        <w:tc>
          <w:tcPr>
            <w:tcW w:w="1141" w:type="dxa"/>
            <w:noWrap/>
            <w:hideMark/>
          </w:tcPr>
          <w:p w14:paraId="5406559E" w14:textId="77777777" w:rsidR="00A51E78" w:rsidRPr="00A51E78" w:rsidRDefault="00A51E78" w:rsidP="00A51E78">
            <w:r w:rsidRPr="00A51E78">
              <w:t>5.423395</w:t>
            </w:r>
          </w:p>
        </w:tc>
        <w:tc>
          <w:tcPr>
            <w:tcW w:w="1141" w:type="dxa"/>
            <w:noWrap/>
            <w:hideMark/>
          </w:tcPr>
          <w:p w14:paraId="120F69F7" w14:textId="77777777" w:rsidR="00A51E78" w:rsidRPr="00A51E78" w:rsidRDefault="00A51E78" w:rsidP="00A51E78">
            <w:r w:rsidRPr="00A51E78">
              <w:t>6.201656</w:t>
            </w:r>
          </w:p>
        </w:tc>
        <w:tc>
          <w:tcPr>
            <w:tcW w:w="1141" w:type="dxa"/>
            <w:noWrap/>
            <w:hideMark/>
          </w:tcPr>
          <w:p w14:paraId="7460DADB" w14:textId="77777777" w:rsidR="00A51E78" w:rsidRPr="00A51E78" w:rsidRDefault="00A51E78" w:rsidP="00A51E78">
            <w:r w:rsidRPr="00A51E78">
              <w:t>7.745488</w:t>
            </w:r>
          </w:p>
        </w:tc>
        <w:tc>
          <w:tcPr>
            <w:tcW w:w="1141" w:type="dxa"/>
            <w:noWrap/>
            <w:hideMark/>
          </w:tcPr>
          <w:p w14:paraId="42B8F141" w14:textId="77777777" w:rsidR="00A51E78" w:rsidRPr="00A51E78" w:rsidRDefault="00A51E78" w:rsidP="00A51E78">
            <w:r w:rsidRPr="00A51E78">
              <w:t>6.866527</w:t>
            </w:r>
          </w:p>
        </w:tc>
        <w:tc>
          <w:tcPr>
            <w:tcW w:w="1141" w:type="dxa"/>
            <w:noWrap/>
            <w:hideMark/>
          </w:tcPr>
          <w:p w14:paraId="4C0C2174" w14:textId="77777777" w:rsidR="00A51E78" w:rsidRPr="00A51E78" w:rsidRDefault="00A51E78" w:rsidP="00A51E78">
            <w:r w:rsidRPr="00A51E78">
              <w:t>8.907946</w:t>
            </w:r>
          </w:p>
        </w:tc>
        <w:tc>
          <w:tcPr>
            <w:tcW w:w="1141" w:type="dxa"/>
            <w:noWrap/>
            <w:hideMark/>
          </w:tcPr>
          <w:p w14:paraId="086C4CFD" w14:textId="77777777" w:rsidR="00A51E78" w:rsidRPr="00A51E78" w:rsidRDefault="00A51E78" w:rsidP="00A51E78">
            <w:r w:rsidRPr="00A51E78">
              <w:t>6.405416</w:t>
            </w:r>
          </w:p>
        </w:tc>
        <w:tc>
          <w:tcPr>
            <w:tcW w:w="1141" w:type="dxa"/>
            <w:noWrap/>
            <w:hideMark/>
          </w:tcPr>
          <w:p w14:paraId="3DD24453" w14:textId="77777777" w:rsidR="00A51E78" w:rsidRPr="00A51E78" w:rsidRDefault="00A51E78" w:rsidP="00A51E78">
            <w:r w:rsidRPr="00A51E78">
              <w:t>5.947203</w:t>
            </w:r>
          </w:p>
        </w:tc>
        <w:tc>
          <w:tcPr>
            <w:tcW w:w="1141" w:type="dxa"/>
            <w:noWrap/>
            <w:hideMark/>
          </w:tcPr>
          <w:p w14:paraId="469409C1" w14:textId="77777777" w:rsidR="00A51E78" w:rsidRPr="00A51E78" w:rsidRDefault="00A51E78" w:rsidP="00A51E78">
            <w:r w:rsidRPr="00A51E78">
              <w:t>7.673194</w:t>
            </w:r>
          </w:p>
        </w:tc>
        <w:tc>
          <w:tcPr>
            <w:tcW w:w="1141" w:type="dxa"/>
            <w:noWrap/>
            <w:hideMark/>
          </w:tcPr>
          <w:p w14:paraId="384716A4" w14:textId="77777777" w:rsidR="00A51E78" w:rsidRPr="00A51E78" w:rsidRDefault="00A51E78" w:rsidP="00A51E78">
            <w:r w:rsidRPr="00A51E78">
              <w:t>4.56772</w:t>
            </w:r>
          </w:p>
        </w:tc>
        <w:tc>
          <w:tcPr>
            <w:tcW w:w="1141" w:type="dxa"/>
            <w:noWrap/>
            <w:hideMark/>
          </w:tcPr>
          <w:p w14:paraId="1A3C7024" w14:textId="77777777" w:rsidR="00A51E78" w:rsidRPr="00A51E78" w:rsidRDefault="00A51E78" w:rsidP="00A51E78">
            <w:r w:rsidRPr="00A51E78">
              <w:t>5.58339</w:t>
            </w:r>
          </w:p>
        </w:tc>
      </w:tr>
      <w:tr w:rsidR="00A51E78" w:rsidRPr="00A51E78" w14:paraId="4E6515B7" w14:textId="77777777" w:rsidTr="00F46130">
        <w:trPr>
          <w:trHeight w:val="261"/>
        </w:trPr>
        <w:tc>
          <w:tcPr>
            <w:tcW w:w="1141" w:type="dxa"/>
            <w:noWrap/>
            <w:hideMark/>
          </w:tcPr>
          <w:p w14:paraId="69BBF1FF" w14:textId="77777777" w:rsidR="00A51E78" w:rsidRPr="00A51E78" w:rsidRDefault="00A51E78" w:rsidP="00A51E78">
            <w:r w:rsidRPr="00A51E78">
              <w:t>6.183088</w:t>
            </w:r>
          </w:p>
        </w:tc>
        <w:tc>
          <w:tcPr>
            <w:tcW w:w="1141" w:type="dxa"/>
            <w:noWrap/>
            <w:hideMark/>
          </w:tcPr>
          <w:p w14:paraId="6A3FA976" w14:textId="77777777" w:rsidR="00A51E78" w:rsidRPr="00A51E78" w:rsidRDefault="00A51E78" w:rsidP="00A51E78">
            <w:r w:rsidRPr="00A51E78">
              <w:t>5.779001</w:t>
            </w:r>
          </w:p>
        </w:tc>
        <w:tc>
          <w:tcPr>
            <w:tcW w:w="1141" w:type="dxa"/>
            <w:noWrap/>
            <w:hideMark/>
          </w:tcPr>
          <w:p w14:paraId="27550E4D" w14:textId="77777777" w:rsidR="00A51E78" w:rsidRPr="00A51E78" w:rsidRDefault="00A51E78" w:rsidP="00A51E78">
            <w:r w:rsidRPr="00A51E78">
              <w:t>1.963837</w:t>
            </w:r>
          </w:p>
        </w:tc>
        <w:tc>
          <w:tcPr>
            <w:tcW w:w="1141" w:type="dxa"/>
            <w:noWrap/>
            <w:hideMark/>
          </w:tcPr>
          <w:p w14:paraId="0512722C" w14:textId="77777777" w:rsidR="00A51E78" w:rsidRPr="00A51E78" w:rsidRDefault="00A51E78" w:rsidP="00A51E78">
            <w:r w:rsidRPr="00A51E78">
              <w:t>5.282339</w:t>
            </w:r>
          </w:p>
        </w:tc>
        <w:tc>
          <w:tcPr>
            <w:tcW w:w="1141" w:type="dxa"/>
            <w:noWrap/>
            <w:hideMark/>
          </w:tcPr>
          <w:p w14:paraId="2FB2BF6D" w14:textId="77777777" w:rsidR="00A51E78" w:rsidRPr="00A51E78" w:rsidRDefault="00A51E78" w:rsidP="00A51E78">
            <w:r w:rsidRPr="00A51E78">
              <w:t>6.315591</w:t>
            </w:r>
          </w:p>
        </w:tc>
        <w:tc>
          <w:tcPr>
            <w:tcW w:w="1141" w:type="dxa"/>
            <w:noWrap/>
            <w:hideMark/>
          </w:tcPr>
          <w:p w14:paraId="77669056" w14:textId="77777777" w:rsidR="00A51E78" w:rsidRPr="00A51E78" w:rsidRDefault="00A51E78" w:rsidP="00A51E78">
            <w:r w:rsidRPr="00A51E78">
              <w:t>6.675581</w:t>
            </w:r>
          </w:p>
        </w:tc>
        <w:tc>
          <w:tcPr>
            <w:tcW w:w="1141" w:type="dxa"/>
            <w:noWrap/>
            <w:hideMark/>
          </w:tcPr>
          <w:p w14:paraId="34BC27FB" w14:textId="77777777" w:rsidR="00A51E78" w:rsidRPr="00A51E78" w:rsidRDefault="00A51E78" w:rsidP="00A51E78">
            <w:r w:rsidRPr="00A51E78">
              <w:t>4.452011</w:t>
            </w:r>
          </w:p>
        </w:tc>
        <w:tc>
          <w:tcPr>
            <w:tcW w:w="1141" w:type="dxa"/>
            <w:noWrap/>
            <w:hideMark/>
          </w:tcPr>
          <w:p w14:paraId="3156A206" w14:textId="77777777" w:rsidR="00A51E78" w:rsidRPr="00A51E78" w:rsidRDefault="00A51E78" w:rsidP="00A51E78">
            <w:r w:rsidRPr="00A51E78">
              <w:t>7.100434</w:t>
            </w:r>
          </w:p>
        </w:tc>
        <w:tc>
          <w:tcPr>
            <w:tcW w:w="1141" w:type="dxa"/>
            <w:noWrap/>
            <w:hideMark/>
          </w:tcPr>
          <w:p w14:paraId="639291DA" w14:textId="77777777" w:rsidR="00A51E78" w:rsidRPr="00A51E78" w:rsidRDefault="00A51E78" w:rsidP="00A51E78">
            <w:r w:rsidRPr="00A51E78">
              <w:t>6.398845</w:t>
            </w:r>
          </w:p>
        </w:tc>
        <w:tc>
          <w:tcPr>
            <w:tcW w:w="1141" w:type="dxa"/>
            <w:noWrap/>
            <w:hideMark/>
          </w:tcPr>
          <w:p w14:paraId="08F23197" w14:textId="77777777" w:rsidR="00A51E78" w:rsidRPr="00A51E78" w:rsidRDefault="00A51E78" w:rsidP="00A51E78">
            <w:r w:rsidRPr="00A51E78">
              <w:t>6.554959</w:t>
            </w:r>
          </w:p>
        </w:tc>
      </w:tr>
      <w:tr w:rsidR="00A51E78" w:rsidRPr="00A51E78" w14:paraId="546FA775" w14:textId="77777777" w:rsidTr="00F46130">
        <w:trPr>
          <w:trHeight w:val="261"/>
        </w:trPr>
        <w:tc>
          <w:tcPr>
            <w:tcW w:w="1141" w:type="dxa"/>
            <w:noWrap/>
            <w:hideMark/>
          </w:tcPr>
          <w:p w14:paraId="16FEFF99" w14:textId="77777777" w:rsidR="00A51E78" w:rsidRPr="00A51E78" w:rsidRDefault="00A51E78" w:rsidP="00A51E78">
            <w:r w:rsidRPr="00A51E78">
              <w:t>4.458547</w:t>
            </w:r>
          </w:p>
        </w:tc>
        <w:tc>
          <w:tcPr>
            <w:tcW w:w="1141" w:type="dxa"/>
            <w:noWrap/>
            <w:hideMark/>
          </w:tcPr>
          <w:p w14:paraId="4FA05C8F" w14:textId="77777777" w:rsidR="00A51E78" w:rsidRPr="00A51E78" w:rsidRDefault="00A51E78" w:rsidP="00A51E78">
            <w:r w:rsidRPr="00A51E78">
              <w:t>6.792244</w:t>
            </w:r>
          </w:p>
        </w:tc>
        <w:tc>
          <w:tcPr>
            <w:tcW w:w="1141" w:type="dxa"/>
            <w:noWrap/>
            <w:hideMark/>
          </w:tcPr>
          <w:p w14:paraId="560BBAD5" w14:textId="77777777" w:rsidR="00A51E78" w:rsidRPr="00A51E78" w:rsidRDefault="00A51E78" w:rsidP="00A51E78">
            <w:r w:rsidRPr="00A51E78">
              <w:t>6.147996</w:t>
            </w:r>
          </w:p>
        </w:tc>
        <w:tc>
          <w:tcPr>
            <w:tcW w:w="1141" w:type="dxa"/>
            <w:noWrap/>
            <w:hideMark/>
          </w:tcPr>
          <w:p w14:paraId="1B0B51E7" w14:textId="77777777" w:rsidR="00A51E78" w:rsidRPr="00A51E78" w:rsidRDefault="00A51E78" w:rsidP="00A51E78">
            <w:r w:rsidRPr="00A51E78">
              <w:t>9.246097</w:t>
            </w:r>
          </w:p>
        </w:tc>
        <w:tc>
          <w:tcPr>
            <w:tcW w:w="1141" w:type="dxa"/>
            <w:noWrap/>
            <w:hideMark/>
          </w:tcPr>
          <w:p w14:paraId="1C51BA33" w14:textId="77777777" w:rsidR="00A51E78" w:rsidRPr="00A51E78" w:rsidRDefault="00A51E78" w:rsidP="00A51E78">
            <w:r w:rsidRPr="00A51E78">
              <w:t>7.609804</w:t>
            </w:r>
          </w:p>
        </w:tc>
        <w:tc>
          <w:tcPr>
            <w:tcW w:w="1141" w:type="dxa"/>
            <w:noWrap/>
            <w:hideMark/>
          </w:tcPr>
          <w:p w14:paraId="0661019C" w14:textId="77777777" w:rsidR="00A51E78" w:rsidRPr="00A51E78" w:rsidRDefault="00A51E78" w:rsidP="00A51E78">
            <w:r w:rsidRPr="00A51E78">
              <w:t>7.226447</w:t>
            </w:r>
          </w:p>
        </w:tc>
        <w:tc>
          <w:tcPr>
            <w:tcW w:w="1141" w:type="dxa"/>
            <w:noWrap/>
            <w:hideMark/>
          </w:tcPr>
          <w:p w14:paraId="5287714C" w14:textId="77777777" w:rsidR="00A51E78" w:rsidRPr="00A51E78" w:rsidRDefault="00A51E78" w:rsidP="00A51E78">
            <w:r w:rsidRPr="00A51E78">
              <w:t>6.351224</w:t>
            </w:r>
          </w:p>
        </w:tc>
        <w:tc>
          <w:tcPr>
            <w:tcW w:w="1141" w:type="dxa"/>
            <w:noWrap/>
            <w:hideMark/>
          </w:tcPr>
          <w:p w14:paraId="31125038" w14:textId="77777777" w:rsidR="00A51E78" w:rsidRPr="00A51E78" w:rsidRDefault="00A51E78" w:rsidP="00A51E78">
            <w:r w:rsidRPr="00A51E78">
              <w:t>9.193194</w:t>
            </w:r>
          </w:p>
        </w:tc>
        <w:tc>
          <w:tcPr>
            <w:tcW w:w="1141" w:type="dxa"/>
            <w:noWrap/>
            <w:hideMark/>
          </w:tcPr>
          <w:p w14:paraId="269C457E" w14:textId="77777777" w:rsidR="00A51E78" w:rsidRPr="00A51E78" w:rsidRDefault="00A51E78" w:rsidP="00A51E78">
            <w:r w:rsidRPr="00A51E78">
              <w:t>7.391859</w:t>
            </w:r>
          </w:p>
        </w:tc>
        <w:tc>
          <w:tcPr>
            <w:tcW w:w="1141" w:type="dxa"/>
            <w:noWrap/>
            <w:hideMark/>
          </w:tcPr>
          <w:p w14:paraId="5422C1BF" w14:textId="77777777" w:rsidR="00A51E78" w:rsidRPr="00A51E78" w:rsidRDefault="00A51E78" w:rsidP="00A51E78">
            <w:r w:rsidRPr="00A51E78">
              <w:t>6.683189</w:t>
            </w:r>
          </w:p>
        </w:tc>
      </w:tr>
      <w:tr w:rsidR="00A51E78" w:rsidRPr="00A51E78" w14:paraId="085B6730" w14:textId="77777777" w:rsidTr="00F46130">
        <w:trPr>
          <w:trHeight w:val="261"/>
        </w:trPr>
        <w:tc>
          <w:tcPr>
            <w:tcW w:w="1141" w:type="dxa"/>
            <w:noWrap/>
            <w:hideMark/>
          </w:tcPr>
          <w:p w14:paraId="5A7822FF" w14:textId="77777777" w:rsidR="00A51E78" w:rsidRPr="00A51E78" w:rsidRDefault="00A51E78" w:rsidP="00A51E78">
            <w:r w:rsidRPr="00A51E78">
              <w:t>5.157078</w:t>
            </w:r>
          </w:p>
        </w:tc>
        <w:tc>
          <w:tcPr>
            <w:tcW w:w="1141" w:type="dxa"/>
            <w:noWrap/>
            <w:hideMark/>
          </w:tcPr>
          <w:p w14:paraId="4DE37544" w14:textId="77777777" w:rsidR="00A51E78" w:rsidRPr="00A51E78" w:rsidRDefault="00A51E78" w:rsidP="00A51E78">
            <w:r w:rsidRPr="00A51E78">
              <w:t>7.575314</w:t>
            </w:r>
          </w:p>
        </w:tc>
        <w:tc>
          <w:tcPr>
            <w:tcW w:w="1141" w:type="dxa"/>
            <w:noWrap/>
            <w:hideMark/>
          </w:tcPr>
          <w:p w14:paraId="2A16895F" w14:textId="77777777" w:rsidR="00A51E78" w:rsidRPr="00A51E78" w:rsidRDefault="00A51E78" w:rsidP="00A51E78">
            <w:r w:rsidRPr="00A51E78">
              <w:t>6.388698</w:t>
            </w:r>
          </w:p>
        </w:tc>
        <w:tc>
          <w:tcPr>
            <w:tcW w:w="1141" w:type="dxa"/>
            <w:noWrap/>
            <w:hideMark/>
          </w:tcPr>
          <w:p w14:paraId="3DA0C8EB" w14:textId="77777777" w:rsidR="00A51E78" w:rsidRPr="00A51E78" w:rsidRDefault="00A51E78" w:rsidP="00A51E78">
            <w:r w:rsidRPr="00A51E78">
              <w:t>6.729582</w:t>
            </w:r>
          </w:p>
        </w:tc>
        <w:tc>
          <w:tcPr>
            <w:tcW w:w="1141" w:type="dxa"/>
            <w:noWrap/>
            <w:hideMark/>
          </w:tcPr>
          <w:p w14:paraId="5C48BD2E" w14:textId="77777777" w:rsidR="00A51E78" w:rsidRPr="00A51E78" w:rsidRDefault="00A51E78" w:rsidP="00A51E78">
            <w:r w:rsidRPr="00A51E78">
              <w:t>3.324644</w:t>
            </w:r>
          </w:p>
        </w:tc>
        <w:tc>
          <w:tcPr>
            <w:tcW w:w="1141" w:type="dxa"/>
            <w:noWrap/>
            <w:hideMark/>
          </w:tcPr>
          <w:p w14:paraId="6D8E776F" w14:textId="77777777" w:rsidR="00A51E78" w:rsidRPr="00A51E78" w:rsidRDefault="00A51E78" w:rsidP="00A51E78">
            <w:r w:rsidRPr="00A51E78">
              <w:t>7.11929</w:t>
            </w:r>
          </w:p>
        </w:tc>
        <w:tc>
          <w:tcPr>
            <w:tcW w:w="1141" w:type="dxa"/>
            <w:noWrap/>
            <w:hideMark/>
          </w:tcPr>
          <w:p w14:paraId="0D88C27B" w14:textId="77777777" w:rsidR="00A51E78" w:rsidRPr="00A51E78" w:rsidRDefault="00A51E78" w:rsidP="00A51E78">
            <w:r w:rsidRPr="00A51E78">
              <w:t>5.649479</w:t>
            </w:r>
          </w:p>
        </w:tc>
        <w:tc>
          <w:tcPr>
            <w:tcW w:w="1141" w:type="dxa"/>
            <w:noWrap/>
            <w:hideMark/>
          </w:tcPr>
          <w:p w14:paraId="5299A48D" w14:textId="77777777" w:rsidR="00A51E78" w:rsidRPr="00A51E78" w:rsidRDefault="00A51E78" w:rsidP="00A51E78">
            <w:r w:rsidRPr="00A51E78">
              <w:t>4.694798</w:t>
            </w:r>
          </w:p>
        </w:tc>
        <w:tc>
          <w:tcPr>
            <w:tcW w:w="1141" w:type="dxa"/>
            <w:noWrap/>
            <w:hideMark/>
          </w:tcPr>
          <w:p w14:paraId="6B4A9414" w14:textId="77777777" w:rsidR="00A51E78" w:rsidRPr="00A51E78" w:rsidRDefault="00A51E78" w:rsidP="00A51E78">
            <w:r w:rsidRPr="00A51E78">
              <w:t>7.488304</w:t>
            </w:r>
          </w:p>
        </w:tc>
        <w:tc>
          <w:tcPr>
            <w:tcW w:w="1141" w:type="dxa"/>
            <w:noWrap/>
            <w:hideMark/>
          </w:tcPr>
          <w:p w14:paraId="271FC1D2" w14:textId="77777777" w:rsidR="00A51E78" w:rsidRPr="00A51E78" w:rsidRDefault="00A51E78" w:rsidP="00A51E78">
            <w:r w:rsidRPr="00A51E78">
              <w:t>7.465765</w:t>
            </w:r>
          </w:p>
        </w:tc>
      </w:tr>
      <w:tr w:rsidR="00A51E78" w:rsidRPr="00A51E78" w14:paraId="3E331A7D" w14:textId="77777777" w:rsidTr="00F46130">
        <w:trPr>
          <w:trHeight w:val="261"/>
        </w:trPr>
        <w:tc>
          <w:tcPr>
            <w:tcW w:w="1141" w:type="dxa"/>
            <w:noWrap/>
            <w:hideMark/>
          </w:tcPr>
          <w:p w14:paraId="3592645F" w14:textId="77777777" w:rsidR="00A51E78" w:rsidRPr="00A51E78" w:rsidRDefault="00A51E78" w:rsidP="00A51E78">
            <w:r w:rsidRPr="00A51E78">
              <w:t>6.141253</w:t>
            </w:r>
          </w:p>
        </w:tc>
        <w:tc>
          <w:tcPr>
            <w:tcW w:w="1141" w:type="dxa"/>
            <w:noWrap/>
            <w:hideMark/>
          </w:tcPr>
          <w:p w14:paraId="4C215260" w14:textId="77777777" w:rsidR="00A51E78" w:rsidRPr="00A51E78" w:rsidRDefault="00A51E78" w:rsidP="00A51E78">
            <w:r w:rsidRPr="00A51E78">
              <w:t>6.520122</w:t>
            </w:r>
          </w:p>
        </w:tc>
        <w:tc>
          <w:tcPr>
            <w:tcW w:w="1141" w:type="dxa"/>
            <w:noWrap/>
            <w:hideMark/>
          </w:tcPr>
          <w:p w14:paraId="3561F9C1" w14:textId="77777777" w:rsidR="00A51E78" w:rsidRPr="00A51E78" w:rsidRDefault="00A51E78" w:rsidP="00A51E78">
            <w:r w:rsidRPr="00A51E78">
              <w:t>8.336054</w:t>
            </w:r>
          </w:p>
        </w:tc>
        <w:tc>
          <w:tcPr>
            <w:tcW w:w="1141" w:type="dxa"/>
            <w:noWrap/>
            <w:hideMark/>
          </w:tcPr>
          <w:p w14:paraId="0AB72287" w14:textId="77777777" w:rsidR="00A51E78" w:rsidRPr="00A51E78" w:rsidRDefault="00A51E78" w:rsidP="00A51E78">
            <w:r w:rsidRPr="00A51E78">
              <w:t>7.651975</w:t>
            </w:r>
          </w:p>
        </w:tc>
        <w:tc>
          <w:tcPr>
            <w:tcW w:w="1141" w:type="dxa"/>
            <w:noWrap/>
            <w:hideMark/>
          </w:tcPr>
          <w:p w14:paraId="2EB45E79" w14:textId="77777777" w:rsidR="00A51E78" w:rsidRPr="00A51E78" w:rsidRDefault="00A51E78" w:rsidP="00A51E78">
            <w:r w:rsidRPr="00A51E78">
              <w:t>7.79383</w:t>
            </w:r>
          </w:p>
        </w:tc>
        <w:tc>
          <w:tcPr>
            <w:tcW w:w="1141" w:type="dxa"/>
            <w:noWrap/>
            <w:hideMark/>
          </w:tcPr>
          <w:p w14:paraId="58992218" w14:textId="77777777" w:rsidR="00A51E78" w:rsidRPr="00A51E78" w:rsidRDefault="00A51E78" w:rsidP="00A51E78">
            <w:r w:rsidRPr="00A51E78">
              <w:t>6.347848</w:t>
            </w:r>
          </w:p>
        </w:tc>
        <w:tc>
          <w:tcPr>
            <w:tcW w:w="1141" w:type="dxa"/>
            <w:noWrap/>
            <w:hideMark/>
          </w:tcPr>
          <w:p w14:paraId="05BDE045" w14:textId="77777777" w:rsidR="00A51E78" w:rsidRPr="00A51E78" w:rsidRDefault="00A51E78" w:rsidP="00A51E78">
            <w:r w:rsidRPr="00A51E78">
              <w:t>6.559234</w:t>
            </w:r>
          </w:p>
        </w:tc>
        <w:tc>
          <w:tcPr>
            <w:tcW w:w="1141" w:type="dxa"/>
            <w:noWrap/>
            <w:hideMark/>
          </w:tcPr>
          <w:p w14:paraId="6051599B" w14:textId="77777777" w:rsidR="00A51E78" w:rsidRPr="00A51E78" w:rsidRDefault="00A51E78" w:rsidP="00A51E78">
            <w:r w:rsidRPr="00A51E78">
              <w:t>5.549855</w:t>
            </w:r>
          </w:p>
        </w:tc>
        <w:tc>
          <w:tcPr>
            <w:tcW w:w="1141" w:type="dxa"/>
            <w:noWrap/>
            <w:hideMark/>
          </w:tcPr>
          <w:p w14:paraId="2BE78566" w14:textId="77777777" w:rsidR="00A51E78" w:rsidRPr="00A51E78" w:rsidRDefault="00A51E78" w:rsidP="00A51E78">
            <w:r w:rsidRPr="00A51E78">
              <w:t>6.975705</w:t>
            </w:r>
          </w:p>
        </w:tc>
        <w:tc>
          <w:tcPr>
            <w:tcW w:w="1141" w:type="dxa"/>
            <w:noWrap/>
            <w:hideMark/>
          </w:tcPr>
          <w:p w14:paraId="6BF557B8" w14:textId="77777777" w:rsidR="00A51E78" w:rsidRPr="00A51E78" w:rsidRDefault="00A51E78" w:rsidP="00A51E78">
            <w:r w:rsidRPr="00A51E78">
              <w:t>3.127365</w:t>
            </w:r>
          </w:p>
        </w:tc>
      </w:tr>
      <w:tr w:rsidR="00A51E78" w:rsidRPr="00A51E78" w14:paraId="0347092A" w14:textId="77777777" w:rsidTr="00F46130">
        <w:trPr>
          <w:trHeight w:val="261"/>
        </w:trPr>
        <w:tc>
          <w:tcPr>
            <w:tcW w:w="1141" w:type="dxa"/>
            <w:noWrap/>
            <w:hideMark/>
          </w:tcPr>
          <w:p w14:paraId="498C15EF" w14:textId="77777777" w:rsidR="00A51E78" w:rsidRPr="00A51E78" w:rsidRDefault="00A51E78" w:rsidP="00A51E78">
            <w:r w:rsidRPr="00A51E78">
              <w:t>5.358043</w:t>
            </w:r>
          </w:p>
        </w:tc>
        <w:tc>
          <w:tcPr>
            <w:tcW w:w="1141" w:type="dxa"/>
            <w:noWrap/>
            <w:hideMark/>
          </w:tcPr>
          <w:p w14:paraId="1E325A94" w14:textId="77777777" w:rsidR="00A51E78" w:rsidRPr="00A51E78" w:rsidRDefault="00A51E78" w:rsidP="00A51E78">
            <w:r w:rsidRPr="00A51E78">
              <w:t>4.278864</w:t>
            </w:r>
          </w:p>
        </w:tc>
        <w:tc>
          <w:tcPr>
            <w:tcW w:w="1141" w:type="dxa"/>
            <w:noWrap/>
            <w:hideMark/>
          </w:tcPr>
          <w:p w14:paraId="0CC990B2" w14:textId="77777777" w:rsidR="00A51E78" w:rsidRPr="00A51E78" w:rsidRDefault="00A51E78" w:rsidP="00A51E78">
            <w:r w:rsidRPr="00A51E78">
              <w:t>7.454342</w:t>
            </w:r>
          </w:p>
        </w:tc>
        <w:tc>
          <w:tcPr>
            <w:tcW w:w="1141" w:type="dxa"/>
            <w:noWrap/>
            <w:hideMark/>
          </w:tcPr>
          <w:p w14:paraId="2BC0C798" w14:textId="77777777" w:rsidR="00A51E78" w:rsidRPr="00A51E78" w:rsidRDefault="00A51E78" w:rsidP="00A51E78">
            <w:r w:rsidRPr="00A51E78">
              <w:t>8.368694</w:t>
            </w:r>
          </w:p>
        </w:tc>
        <w:tc>
          <w:tcPr>
            <w:tcW w:w="1141" w:type="dxa"/>
            <w:noWrap/>
            <w:hideMark/>
          </w:tcPr>
          <w:p w14:paraId="1DB5DE46" w14:textId="77777777" w:rsidR="00A51E78" w:rsidRPr="00A51E78" w:rsidRDefault="00A51E78" w:rsidP="00A51E78">
            <w:r w:rsidRPr="00A51E78">
              <w:t>3.197911</w:t>
            </w:r>
          </w:p>
        </w:tc>
        <w:tc>
          <w:tcPr>
            <w:tcW w:w="1141" w:type="dxa"/>
            <w:noWrap/>
            <w:hideMark/>
          </w:tcPr>
          <w:p w14:paraId="651CE4EA" w14:textId="77777777" w:rsidR="00A51E78" w:rsidRPr="00A51E78" w:rsidRDefault="00A51E78" w:rsidP="00A51E78">
            <w:r w:rsidRPr="00A51E78">
              <w:t>4.529405</w:t>
            </w:r>
          </w:p>
        </w:tc>
        <w:tc>
          <w:tcPr>
            <w:tcW w:w="1141" w:type="dxa"/>
            <w:noWrap/>
            <w:hideMark/>
          </w:tcPr>
          <w:p w14:paraId="2086DBC5" w14:textId="77777777" w:rsidR="00A51E78" w:rsidRPr="00A51E78" w:rsidRDefault="00A51E78" w:rsidP="00A51E78">
            <w:r w:rsidRPr="00A51E78">
              <w:t>6.51127</w:t>
            </w:r>
          </w:p>
        </w:tc>
        <w:tc>
          <w:tcPr>
            <w:tcW w:w="1141" w:type="dxa"/>
            <w:noWrap/>
            <w:hideMark/>
          </w:tcPr>
          <w:p w14:paraId="70A9EA95" w14:textId="77777777" w:rsidR="00A51E78" w:rsidRPr="00A51E78" w:rsidRDefault="00A51E78" w:rsidP="00A51E78">
            <w:r w:rsidRPr="00A51E78">
              <w:t>7.571956</w:t>
            </w:r>
          </w:p>
        </w:tc>
        <w:tc>
          <w:tcPr>
            <w:tcW w:w="1141" w:type="dxa"/>
            <w:noWrap/>
            <w:hideMark/>
          </w:tcPr>
          <w:p w14:paraId="4199440D" w14:textId="77777777" w:rsidR="00A51E78" w:rsidRPr="00A51E78" w:rsidRDefault="00A51E78" w:rsidP="00A51E78">
            <w:r w:rsidRPr="00A51E78">
              <w:t>7.578346</w:t>
            </w:r>
          </w:p>
        </w:tc>
        <w:tc>
          <w:tcPr>
            <w:tcW w:w="1141" w:type="dxa"/>
            <w:noWrap/>
            <w:hideMark/>
          </w:tcPr>
          <w:p w14:paraId="2FD46C2F" w14:textId="77777777" w:rsidR="00A51E78" w:rsidRPr="00A51E78" w:rsidRDefault="00A51E78" w:rsidP="00A51E78">
            <w:r w:rsidRPr="00A51E78">
              <w:t>7.308622</w:t>
            </w:r>
          </w:p>
        </w:tc>
      </w:tr>
      <w:tr w:rsidR="00F46130" w:rsidRPr="00A51E78" w14:paraId="19E2B32C" w14:textId="77777777" w:rsidTr="00F46130">
        <w:trPr>
          <w:trHeight w:val="261"/>
        </w:trPr>
        <w:tc>
          <w:tcPr>
            <w:tcW w:w="1141" w:type="dxa"/>
            <w:noWrap/>
            <w:hideMark/>
          </w:tcPr>
          <w:p w14:paraId="57374BAD" w14:textId="77777777" w:rsidR="00A51E78" w:rsidRPr="00A51E78" w:rsidRDefault="00A51E78" w:rsidP="00A51E78">
            <w:pPr>
              <w:rPr>
                <w:b/>
                <w:bCs/>
              </w:rPr>
            </w:pPr>
            <w:r w:rsidRPr="00A51E78">
              <w:rPr>
                <w:b/>
                <w:bCs/>
              </w:rPr>
              <w:t>5.37015</w:t>
            </w:r>
          </w:p>
        </w:tc>
        <w:tc>
          <w:tcPr>
            <w:tcW w:w="1141" w:type="dxa"/>
            <w:noWrap/>
            <w:hideMark/>
          </w:tcPr>
          <w:p w14:paraId="7F5F0742" w14:textId="77777777" w:rsidR="00A51E78" w:rsidRPr="00A51E78" w:rsidRDefault="00A51E78" w:rsidP="00A51E78">
            <w:pPr>
              <w:rPr>
                <w:b/>
                <w:bCs/>
              </w:rPr>
            </w:pPr>
            <w:r w:rsidRPr="00A51E78">
              <w:rPr>
                <w:b/>
                <w:bCs/>
              </w:rPr>
              <w:t>6.775751</w:t>
            </w:r>
          </w:p>
        </w:tc>
        <w:tc>
          <w:tcPr>
            <w:tcW w:w="1141" w:type="dxa"/>
            <w:noWrap/>
            <w:hideMark/>
          </w:tcPr>
          <w:p w14:paraId="7BA676E5" w14:textId="77777777" w:rsidR="00A51E78" w:rsidRPr="00A51E78" w:rsidRDefault="00A51E78" w:rsidP="00A51E78">
            <w:pPr>
              <w:rPr>
                <w:b/>
                <w:bCs/>
              </w:rPr>
            </w:pPr>
            <w:r w:rsidRPr="00A51E78">
              <w:rPr>
                <w:b/>
                <w:bCs/>
              </w:rPr>
              <w:t>5.958581</w:t>
            </w:r>
          </w:p>
        </w:tc>
        <w:tc>
          <w:tcPr>
            <w:tcW w:w="1141" w:type="dxa"/>
            <w:noWrap/>
            <w:hideMark/>
          </w:tcPr>
          <w:p w14:paraId="3C2C1C36" w14:textId="77777777" w:rsidR="00A51E78" w:rsidRPr="00A51E78" w:rsidRDefault="00A51E78" w:rsidP="00A51E78">
            <w:pPr>
              <w:rPr>
                <w:b/>
                <w:bCs/>
              </w:rPr>
            </w:pPr>
            <w:r w:rsidRPr="00A51E78">
              <w:rPr>
                <w:b/>
                <w:bCs/>
              </w:rPr>
              <w:t>6.961752</w:t>
            </w:r>
          </w:p>
        </w:tc>
        <w:tc>
          <w:tcPr>
            <w:tcW w:w="1141" w:type="dxa"/>
            <w:noWrap/>
            <w:hideMark/>
          </w:tcPr>
          <w:p w14:paraId="0343288D" w14:textId="77777777" w:rsidR="00A51E78" w:rsidRPr="00A51E78" w:rsidRDefault="00A51E78" w:rsidP="00A51E78">
            <w:pPr>
              <w:rPr>
                <w:b/>
                <w:bCs/>
              </w:rPr>
            </w:pPr>
            <w:r w:rsidRPr="00A51E78">
              <w:rPr>
                <w:b/>
                <w:bCs/>
              </w:rPr>
              <w:t>6.164344</w:t>
            </w:r>
          </w:p>
        </w:tc>
        <w:tc>
          <w:tcPr>
            <w:tcW w:w="1141" w:type="dxa"/>
            <w:noWrap/>
            <w:hideMark/>
          </w:tcPr>
          <w:p w14:paraId="42775009" w14:textId="77777777" w:rsidR="00A51E78" w:rsidRPr="00A51E78" w:rsidRDefault="00A51E78" w:rsidP="00A51E78">
            <w:pPr>
              <w:rPr>
                <w:b/>
                <w:bCs/>
              </w:rPr>
            </w:pPr>
            <w:r w:rsidRPr="00A51E78">
              <w:rPr>
                <w:b/>
                <w:bCs/>
              </w:rPr>
              <w:t>6.737506</w:t>
            </w:r>
          </w:p>
        </w:tc>
        <w:tc>
          <w:tcPr>
            <w:tcW w:w="1141" w:type="dxa"/>
            <w:noWrap/>
            <w:hideMark/>
          </w:tcPr>
          <w:p w14:paraId="7646468E" w14:textId="77777777" w:rsidR="00A51E78" w:rsidRPr="00A51E78" w:rsidRDefault="00A51E78" w:rsidP="00A51E78">
            <w:pPr>
              <w:rPr>
                <w:b/>
                <w:bCs/>
              </w:rPr>
            </w:pPr>
            <w:r w:rsidRPr="00A51E78">
              <w:rPr>
                <w:b/>
                <w:bCs/>
              </w:rPr>
              <w:t>6.202974</w:t>
            </w:r>
          </w:p>
        </w:tc>
        <w:tc>
          <w:tcPr>
            <w:tcW w:w="1141" w:type="dxa"/>
            <w:noWrap/>
            <w:hideMark/>
          </w:tcPr>
          <w:p w14:paraId="010DABE7" w14:textId="77777777" w:rsidR="00A51E78" w:rsidRPr="00A51E78" w:rsidRDefault="00A51E78" w:rsidP="00A51E78">
            <w:pPr>
              <w:rPr>
                <w:b/>
                <w:bCs/>
              </w:rPr>
            </w:pPr>
            <w:r w:rsidRPr="00A51E78">
              <w:rPr>
                <w:b/>
                <w:bCs/>
              </w:rPr>
              <w:t>7.100053</w:t>
            </w:r>
          </w:p>
        </w:tc>
        <w:tc>
          <w:tcPr>
            <w:tcW w:w="1141" w:type="dxa"/>
            <w:noWrap/>
            <w:hideMark/>
          </w:tcPr>
          <w:p w14:paraId="04886934" w14:textId="77777777" w:rsidR="00A51E78" w:rsidRPr="00A51E78" w:rsidRDefault="00A51E78" w:rsidP="00A51E78">
            <w:pPr>
              <w:rPr>
                <w:b/>
                <w:bCs/>
              </w:rPr>
            </w:pPr>
            <w:r w:rsidRPr="00A51E78">
              <w:rPr>
                <w:b/>
                <w:bCs/>
              </w:rPr>
              <w:t>9.325993</w:t>
            </w:r>
          </w:p>
        </w:tc>
        <w:tc>
          <w:tcPr>
            <w:tcW w:w="1141" w:type="dxa"/>
            <w:noWrap/>
            <w:hideMark/>
          </w:tcPr>
          <w:p w14:paraId="0038B0C9" w14:textId="77777777" w:rsidR="00A51E78" w:rsidRPr="00A51E78" w:rsidRDefault="00A51E78" w:rsidP="00A51E78">
            <w:pPr>
              <w:rPr>
                <w:b/>
                <w:bCs/>
              </w:rPr>
            </w:pPr>
            <w:r w:rsidRPr="00A51E78">
              <w:rPr>
                <w:b/>
                <w:bCs/>
              </w:rPr>
              <w:t>5.716451</w:t>
            </w:r>
          </w:p>
        </w:tc>
      </w:tr>
    </w:tbl>
    <w:p w14:paraId="1D695A83" w14:textId="23484FE1" w:rsidR="00A51E78" w:rsidRDefault="00A51E78" w:rsidP="00DD05AD"/>
    <w:p w14:paraId="282D1F7D" w14:textId="2C25301F" w:rsidR="00A51E78" w:rsidRDefault="00A51E78" w:rsidP="00DD05AD">
      <w:r>
        <w:t>Raw data for Section 4.4.2.3 with 6 active nodes</w:t>
      </w:r>
    </w:p>
    <w:p w14:paraId="4899B15D" w14:textId="77777777" w:rsidR="00F46130" w:rsidRDefault="00F46130" w:rsidP="00DD05AD">
      <w:r>
        <w:t>1</w:t>
      </w:r>
      <w:r w:rsidRPr="00F46130">
        <w:rPr>
          <w:vertAlign w:val="superscript"/>
        </w:rPr>
        <w:t>st</w:t>
      </w:r>
      <w:r>
        <w:t xml:space="preserve"> Node</w:t>
      </w:r>
    </w:p>
    <w:tbl>
      <w:tblPr>
        <w:tblStyle w:val="TableGrid"/>
        <w:tblW w:w="0" w:type="auto"/>
        <w:tblLook w:val="04A0" w:firstRow="1" w:lastRow="0" w:firstColumn="1" w:lastColumn="0" w:noHBand="0" w:noVBand="1"/>
      </w:tblPr>
      <w:tblGrid>
        <w:gridCol w:w="1142"/>
        <w:gridCol w:w="1142"/>
        <w:gridCol w:w="1142"/>
        <w:gridCol w:w="1142"/>
        <w:gridCol w:w="1142"/>
        <w:gridCol w:w="1142"/>
        <w:gridCol w:w="1142"/>
        <w:gridCol w:w="1142"/>
        <w:gridCol w:w="1142"/>
        <w:gridCol w:w="1142"/>
      </w:tblGrid>
      <w:tr w:rsidR="00F46130" w:rsidRPr="00F46130" w14:paraId="5EC88E5D" w14:textId="77777777" w:rsidTr="00F46130">
        <w:trPr>
          <w:trHeight w:val="261"/>
        </w:trPr>
        <w:tc>
          <w:tcPr>
            <w:tcW w:w="1142" w:type="dxa"/>
            <w:noWrap/>
            <w:hideMark/>
          </w:tcPr>
          <w:p w14:paraId="4B3621A3" w14:textId="77777777" w:rsidR="00F46130" w:rsidRPr="00F46130" w:rsidRDefault="00F46130" w:rsidP="00F46130">
            <w:r w:rsidRPr="00F46130">
              <w:t>Tx01</w:t>
            </w:r>
          </w:p>
        </w:tc>
        <w:tc>
          <w:tcPr>
            <w:tcW w:w="1142" w:type="dxa"/>
            <w:noWrap/>
            <w:hideMark/>
          </w:tcPr>
          <w:p w14:paraId="76B556C8" w14:textId="77777777" w:rsidR="00F46130" w:rsidRPr="00F46130" w:rsidRDefault="00F46130" w:rsidP="00F46130">
            <w:r w:rsidRPr="00F46130">
              <w:t>Tx02</w:t>
            </w:r>
          </w:p>
        </w:tc>
        <w:tc>
          <w:tcPr>
            <w:tcW w:w="1142" w:type="dxa"/>
            <w:noWrap/>
            <w:hideMark/>
          </w:tcPr>
          <w:p w14:paraId="25CF3E6E" w14:textId="77777777" w:rsidR="00F46130" w:rsidRPr="00F46130" w:rsidRDefault="00F46130" w:rsidP="00F46130">
            <w:r w:rsidRPr="00F46130">
              <w:t>Tx03</w:t>
            </w:r>
          </w:p>
        </w:tc>
        <w:tc>
          <w:tcPr>
            <w:tcW w:w="1142" w:type="dxa"/>
            <w:noWrap/>
            <w:hideMark/>
          </w:tcPr>
          <w:p w14:paraId="1A9ABA89" w14:textId="77777777" w:rsidR="00F46130" w:rsidRPr="00F46130" w:rsidRDefault="00F46130" w:rsidP="00F46130">
            <w:r w:rsidRPr="00F46130">
              <w:t>Tx04</w:t>
            </w:r>
          </w:p>
        </w:tc>
        <w:tc>
          <w:tcPr>
            <w:tcW w:w="1142" w:type="dxa"/>
            <w:noWrap/>
            <w:hideMark/>
          </w:tcPr>
          <w:p w14:paraId="3CF2D291" w14:textId="77777777" w:rsidR="00F46130" w:rsidRPr="00F46130" w:rsidRDefault="00F46130" w:rsidP="00F46130">
            <w:r w:rsidRPr="00F46130">
              <w:t>Tx05</w:t>
            </w:r>
          </w:p>
        </w:tc>
        <w:tc>
          <w:tcPr>
            <w:tcW w:w="1142" w:type="dxa"/>
            <w:noWrap/>
            <w:hideMark/>
          </w:tcPr>
          <w:p w14:paraId="4A84D260" w14:textId="77777777" w:rsidR="00F46130" w:rsidRPr="00F46130" w:rsidRDefault="00F46130" w:rsidP="00F46130">
            <w:r w:rsidRPr="00F46130">
              <w:t>Tx06</w:t>
            </w:r>
          </w:p>
        </w:tc>
        <w:tc>
          <w:tcPr>
            <w:tcW w:w="1142" w:type="dxa"/>
            <w:noWrap/>
            <w:hideMark/>
          </w:tcPr>
          <w:p w14:paraId="64879493" w14:textId="77777777" w:rsidR="00F46130" w:rsidRPr="00F46130" w:rsidRDefault="00F46130" w:rsidP="00F46130">
            <w:r w:rsidRPr="00F46130">
              <w:t>Tx07</w:t>
            </w:r>
          </w:p>
        </w:tc>
        <w:tc>
          <w:tcPr>
            <w:tcW w:w="1142" w:type="dxa"/>
            <w:noWrap/>
            <w:hideMark/>
          </w:tcPr>
          <w:p w14:paraId="405BB43A" w14:textId="77777777" w:rsidR="00F46130" w:rsidRPr="00F46130" w:rsidRDefault="00F46130" w:rsidP="00F46130">
            <w:r w:rsidRPr="00F46130">
              <w:t>Tx08</w:t>
            </w:r>
          </w:p>
        </w:tc>
        <w:tc>
          <w:tcPr>
            <w:tcW w:w="1142" w:type="dxa"/>
            <w:noWrap/>
            <w:hideMark/>
          </w:tcPr>
          <w:p w14:paraId="191DF355" w14:textId="77777777" w:rsidR="00F46130" w:rsidRPr="00F46130" w:rsidRDefault="00F46130" w:rsidP="00F46130">
            <w:r w:rsidRPr="00F46130">
              <w:t>Tx09</w:t>
            </w:r>
          </w:p>
        </w:tc>
        <w:tc>
          <w:tcPr>
            <w:tcW w:w="1142" w:type="dxa"/>
            <w:noWrap/>
            <w:hideMark/>
          </w:tcPr>
          <w:p w14:paraId="2D0CCAB0" w14:textId="77777777" w:rsidR="00F46130" w:rsidRPr="00F46130" w:rsidRDefault="00F46130" w:rsidP="00F46130">
            <w:r w:rsidRPr="00F46130">
              <w:t>Tx10</w:t>
            </w:r>
          </w:p>
        </w:tc>
      </w:tr>
      <w:tr w:rsidR="00F46130" w:rsidRPr="00F46130" w14:paraId="37BE1052" w14:textId="77777777" w:rsidTr="00F46130">
        <w:trPr>
          <w:trHeight w:val="261"/>
        </w:trPr>
        <w:tc>
          <w:tcPr>
            <w:tcW w:w="1142" w:type="dxa"/>
            <w:noWrap/>
            <w:hideMark/>
          </w:tcPr>
          <w:p w14:paraId="4F0A6A1D" w14:textId="77777777" w:rsidR="00F46130" w:rsidRPr="00F46130" w:rsidRDefault="00F46130" w:rsidP="00F46130">
            <w:r w:rsidRPr="00F46130">
              <w:t>11.46209</w:t>
            </w:r>
          </w:p>
        </w:tc>
        <w:tc>
          <w:tcPr>
            <w:tcW w:w="1142" w:type="dxa"/>
            <w:noWrap/>
            <w:hideMark/>
          </w:tcPr>
          <w:p w14:paraId="5D95BCB1" w14:textId="77777777" w:rsidR="00F46130" w:rsidRPr="00F46130" w:rsidRDefault="00F46130" w:rsidP="00F46130">
            <w:r w:rsidRPr="00F46130">
              <w:t>11.88321</w:t>
            </w:r>
          </w:p>
        </w:tc>
        <w:tc>
          <w:tcPr>
            <w:tcW w:w="1142" w:type="dxa"/>
            <w:noWrap/>
            <w:hideMark/>
          </w:tcPr>
          <w:p w14:paraId="5474AA31" w14:textId="77777777" w:rsidR="00F46130" w:rsidRPr="00F46130" w:rsidRDefault="00F46130" w:rsidP="00F46130">
            <w:r w:rsidRPr="00F46130">
              <w:t>6.889543</w:t>
            </w:r>
          </w:p>
        </w:tc>
        <w:tc>
          <w:tcPr>
            <w:tcW w:w="1142" w:type="dxa"/>
            <w:noWrap/>
            <w:hideMark/>
          </w:tcPr>
          <w:p w14:paraId="1AB1F61D" w14:textId="77777777" w:rsidR="00F46130" w:rsidRPr="00F46130" w:rsidRDefault="00F46130" w:rsidP="00F46130">
            <w:r w:rsidRPr="00F46130">
              <w:t>5.915352</w:t>
            </w:r>
          </w:p>
        </w:tc>
        <w:tc>
          <w:tcPr>
            <w:tcW w:w="1142" w:type="dxa"/>
            <w:noWrap/>
            <w:hideMark/>
          </w:tcPr>
          <w:p w14:paraId="383B87FC" w14:textId="77777777" w:rsidR="00F46130" w:rsidRPr="00F46130" w:rsidRDefault="00F46130" w:rsidP="00F46130">
            <w:r w:rsidRPr="00F46130">
              <w:t>7.353555</w:t>
            </w:r>
          </w:p>
        </w:tc>
        <w:tc>
          <w:tcPr>
            <w:tcW w:w="1142" w:type="dxa"/>
            <w:noWrap/>
            <w:hideMark/>
          </w:tcPr>
          <w:p w14:paraId="5EDC9308" w14:textId="77777777" w:rsidR="00F46130" w:rsidRPr="00F46130" w:rsidRDefault="00F46130" w:rsidP="00F46130">
            <w:r w:rsidRPr="00F46130">
              <w:t>6.149953</w:t>
            </w:r>
          </w:p>
        </w:tc>
        <w:tc>
          <w:tcPr>
            <w:tcW w:w="1142" w:type="dxa"/>
            <w:noWrap/>
            <w:hideMark/>
          </w:tcPr>
          <w:p w14:paraId="4F01747E" w14:textId="77777777" w:rsidR="00F46130" w:rsidRPr="00F46130" w:rsidRDefault="00F46130" w:rsidP="00F46130">
            <w:r w:rsidRPr="00F46130">
              <w:t>5.816049</w:t>
            </w:r>
          </w:p>
        </w:tc>
        <w:tc>
          <w:tcPr>
            <w:tcW w:w="1142" w:type="dxa"/>
            <w:noWrap/>
            <w:hideMark/>
          </w:tcPr>
          <w:p w14:paraId="05DEF6C5" w14:textId="77777777" w:rsidR="00F46130" w:rsidRPr="00F46130" w:rsidRDefault="00F46130" w:rsidP="00F46130">
            <w:r w:rsidRPr="00F46130">
              <w:t>13.76806</w:t>
            </w:r>
          </w:p>
        </w:tc>
        <w:tc>
          <w:tcPr>
            <w:tcW w:w="1142" w:type="dxa"/>
            <w:noWrap/>
            <w:hideMark/>
          </w:tcPr>
          <w:p w14:paraId="55AD93BF" w14:textId="77777777" w:rsidR="00F46130" w:rsidRPr="00F46130" w:rsidRDefault="00F46130" w:rsidP="00F46130">
            <w:r w:rsidRPr="00F46130">
              <w:t>13.14112</w:t>
            </w:r>
          </w:p>
        </w:tc>
        <w:tc>
          <w:tcPr>
            <w:tcW w:w="1142" w:type="dxa"/>
            <w:noWrap/>
            <w:hideMark/>
          </w:tcPr>
          <w:p w14:paraId="7F09D85B" w14:textId="77777777" w:rsidR="00F46130" w:rsidRPr="00F46130" w:rsidRDefault="00F46130" w:rsidP="00F46130">
            <w:r w:rsidRPr="00F46130">
              <w:t>10.36855</w:t>
            </w:r>
          </w:p>
        </w:tc>
      </w:tr>
      <w:tr w:rsidR="00F46130" w:rsidRPr="00F46130" w14:paraId="1FB305B9" w14:textId="77777777" w:rsidTr="00F46130">
        <w:trPr>
          <w:trHeight w:val="261"/>
        </w:trPr>
        <w:tc>
          <w:tcPr>
            <w:tcW w:w="1142" w:type="dxa"/>
            <w:noWrap/>
            <w:hideMark/>
          </w:tcPr>
          <w:p w14:paraId="1184FDF9" w14:textId="77777777" w:rsidR="00F46130" w:rsidRPr="00F46130" w:rsidRDefault="00F46130" w:rsidP="00F46130">
            <w:r w:rsidRPr="00F46130">
              <w:t>6.885258</w:t>
            </w:r>
          </w:p>
        </w:tc>
        <w:tc>
          <w:tcPr>
            <w:tcW w:w="1142" w:type="dxa"/>
            <w:noWrap/>
            <w:hideMark/>
          </w:tcPr>
          <w:p w14:paraId="360FE750" w14:textId="77777777" w:rsidR="00F46130" w:rsidRPr="00F46130" w:rsidRDefault="00F46130" w:rsidP="00F46130">
            <w:r w:rsidRPr="00F46130">
              <w:t>6.367067</w:t>
            </w:r>
          </w:p>
        </w:tc>
        <w:tc>
          <w:tcPr>
            <w:tcW w:w="1142" w:type="dxa"/>
            <w:noWrap/>
            <w:hideMark/>
          </w:tcPr>
          <w:p w14:paraId="1B29C833" w14:textId="77777777" w:rsidR="00F46130" w:rsidRPr="00F46130" w:rsidRDefault="00F46130" w:rsidP="00F46130">
            <w:r w:rsidRPr="00F46130">
              <w:t>10.77867</w:t>
            </w:r>
          </w:p>
        </w:tc>
        <w:tc>
          <w:tcPr>
            <w:tcW w:w="1142" w:type="dxa"/>
            <w:noWrap/>
            <w:hideMark/>
          </w:tcPr>
          <w:p w14:paraId="2CF201BA" w14:textId="77777777" w:rsidR="00F46130" w:rsidRPr="00F46130" w:rsidRDefault="00F46130" w:rsidP="00F46130">
            <w:r w:rsidRPr="00F46130">
              <w:t>6.712438</w:t>
            </w:r>
          </w:p>
        </w:tc>
        <w:tc>
          <w:tcPr>
            <w:tcW w:w="1142" w:type="dxa"/>
            <w:noWrap/>
            <w:hideMark/>
          </w:tcPr>
          <w:p w14:paraId="5B39150F" w14:textId="77777777" w:rsidR="00F46130" w:rsidRPr="00F46130" w:rsidRDefault="00F46130" w:rsidP="00F46130">
            <w:r w:rsidRPr="00F46130">
              <w:t>5.379693</w:t>
            </w:r>
          </w:p>
        </w:tc>
        <w:tc>
          <w:tcPr>
            <w:tcW w:w="1142" w:type="dxa"/>
            <w:noWrap/>
            <w:hideMark/>
          </w:tcPr>
          <w:p w14:paraId="37E9CE25" w14:textId="77777777" w:rsidR="00F46130" w:rsidRPr="00F46130" w:rsidRDefault="00F46130" w:rsidP="00F46130">
            <w:r w:rsidRPr="00F46130">
              <w:t>7.705222</w:t>
            </w:r>
          </w:p>
        </w:tc>
        <w:tc>
          <w:tcPr>
            <w:tcW w:w="1142" w:type="dxa"/>
            <w:noWrap/>
            <w:hideMark/>
          </w:tcPr>
          <w:p w14:paraId="1F963849" w14:textId="77777777" w:rsidR="00F46130" w:rsidRPr="00F46130" w:rsidRDefault="00F46130" w:rsidP="00F46130">
            <w:r w:rsidRPr="00F46130">
              <w:t>6.730972</w:t>
            </w:r>
          </w:p>
        </w:tc>
        <w:tc>
          <w:tcPr>
            <w:tcW w:w="1142" w:type="dxa"/>
            <w:noWrap/>
            <w:hideMark/>
          </w:tcPr>
          <w:p w14:paraId="60FA1000" w14:textId="77777777" w:rsidR="00F46130" w:rsidRPr="00F46130" w:rsidRDefault="00F46130" w:rsidP="00F46130">
            <w:r w:rsidRPr="00F46130">
              <w:t>4.113955</w:t>
            </w:r>
          </w:p>
        </w:tc>
        <w:tc>
          <w:tcPr>
            <w:tcW w:w="1142" w:type="dxa"/>
            <w:noWrap/>
            <w:hideMark/>
          </w:tcPr>
          <w:p w14:paraId="7444B4C7" w14:textId="77777777" w:rsidR="00F46130" w:rsidRPr="00F46130" w:rsidRDefault="00F46130" w:rsidP="00F46130">
            <w:r w:rsidRPr="00F46130">
              <w:t>6.110586</w:t>
            </w:r>
          </w:p>
        </w:tc>
        <w:tc>
          <w:tcPr>
            <w:tcW w:w="1142" w:type="dxa"/>
            <w:noWrap/>
            <w:hideMark/>
          </w:tcPr>
          <w:p w14:paraId="0AD81BE6" w14:textId="77777777" w:rsidR="00F46130" w:rsidRPr="00F46130" w:rsidRDefault="00F46130" w:rsidP="00F46130">
            <w:r w:rsidRPr="00F46130">
              <w:t>7.218615</w:t>
            </w:r>
          </w:p>
        </w:tc>
      </w:tr>
      <w:tr w:rsidR="00F46130" w:rsidRPr="00F46130" w14:paraId="4DDB9C00" w14:textId="77777777" w:rsidTr="00F46130">
        <w:trPr>
          <w:trHeight w:val="261"/>
        </w:trPr>
        <w:tc>
          <w:tcPr>
            <w:tcW w:w="1142" w:type="dxa"/>
            <w:noWrap/>
            <w:hideMark/>
          </w:tcPr>
          <w:p w14:paraId="31EF4268" w14:textId="77777777" w:rsidR="00F46130" w:rsidRPr="00F46130" w:rsidRDefault="00F46130" w:rsidP="00F46130">
            <w:r w:rsidRPr="00F46130">
              <w:t>12.91019</w:t>
            </w:r>
          </w:p>
        </w:tc>
        <w:tc>
          <w:tcPr>
            <w:tcW w:w="1142" w:type="dxa"/>
            <w:noWrap/>
            <w:hideMark/>
          </w:tcPr>
          <w:p w14:paraId="42D34C19" w14:textId="77777777" w:rsidR="00F46130" w:rsidRPr="00F46130" w:rsidRDefault="00F46130" w:rsidP="00F46130">
            <w:r w:rsidRPr="00F46130">
              <w:t>7.576502</w:t>
            </w:r>
          </w:p>
        </w:tc>
        <w:tc>
          <w:tcPr>
            <w:tcW w:w="1142" w:type="dxa"/>
            <w:noWrap/>
            <w:hideMark/>
          </w:tcPr>
          <w:p w14:paraId="3F1B3D63" w14:textId="77777777" w:rsidR="00F46130" w:rsidRPr="00F46130" w:rsidRDefault="00F46130" w:rsidP="00F46130">
            <w:r w:rsidRPr="00F46130">
              <w:t>6.746116</w:t>
            </w:r>
          </w:p>
        </w:tc>
        <w:tc>
          <w:tcPr>
            <w:tcW w:w="1142" w:type="dxa"/>
            <w:noWrap/>
            <w:hideMark/>
          </w:tcPr>
          <w:p w14:paraId="130EE4CC" w14:textId="77777777" w:rsidR="00F46130" w:rsidRPr="00F46130" w:rsidRDefault="00F46130" w:rsidP="00F46130">
            <w:r w:rsidRPr="00F46130">
              <w:t>9.182513</w:t>
            </w:r>
          </w:p>
        </w:tc>
        <w:tc>
          <w:tcPr>
            <w:tcW w:w="1142" w:type="dxa"/>
            <w:noWrap/>
            <w:hideMark/>
          </w:tcPr>
          <w:p w14:paraId="3D6C13D1" w14:textId="77777777" w:rsidR="00F46130" w:rsidRPr="00F46130" w:rsidRDefault="00F46130" w:rsidP="00F46130">
            <w:r w:rsidRPr="00F46130">
              <w:t>12.51816</w:t>
            </w:r>
          </w:p>
        </w:tc>
        <w:tc>
          <w:tcPr>
            <w:tcW w:w="1142" w:type="dxa"/>
            <w:noWrap/>
            <w:hideMark/>
          </w:tcPr>
          <w:p w14:paraId="76410B1E" w14:textId="77777777" w:rsidR="00F46130" w:rsidRPr="00F46130" w:rsidRDefault="00F46130" w:rsidP="00F46130">
            <w:r w:rsidRPr="00F46130">
              <w:t>1.891975</w:t>
            </w:r>
          </w:p>
        </w:tc>
        <w:tc>
          <w:tcPr>
            <w:tcW w:w="1142" w:type="dxa"/>
            <w:noWrap/>
            <w:hideMark/>
          </w:tcPr>
          <w:p w14:paraId="38548811" w14:textId="77777777" w:rsidR="00F46130" w:rsidRPr="00F46130" w:rsidRDefault="00F46130" w:rsidP="00F46130">
            <w:r w:rsidRPr="00F46130">
              <w:t>2.755309</w:t>
            </w:r>
          </w:p>
        </w:tc>
        <w:tc>
          <w:tcPr>
            <w:tcW w:w="1142" w:type="dxa"/>
            <w:noWrap/>
            <w:hideMark/>
          </w:tcPr>
          <w:p w14:paraId="1DF4CBEB" w14:textId="77777777" w:rsidR="00F46130" w:rsidRPr="00F46130" w:rsidRDefault="00F46130" w:rsidP="00F46130">
            <w:r w:rsidRPr="00F46130">
              <w:t>6.93392</w:t>
            </w:r>
          </w:p>
        </w:tc>
        <w:tc>
          <w:tcPr>
            <w:tcW w:w="1142" w:type="dxa"/>
            <w:noWrap/>
            <w:hideMark/>
          </w:tcPr>
          <w:p w14:paraId="533FC4BF" w14:textId="77777777" w:rsidR="00F46130" w:rsidRPr="00F46130" w:rsidRDefault="00F46130" w:rsidP="00F46130">
            <w:r w:rsidRPr="00F46130">
              <w:t>4.862846</w:t>
            </w:r>
          </w:p>
        </w:tc>
        <w:tc>
          <w:tcPr>
            <w:tcW w:w="1142" w:type="dxa"/>
            <w:noWrap/>
            <w:hideMark/>
          </w:tcPr>
          <w:p w14:paraId="506BAD13" w14:textId="77777777" w:rsidR="00F46130" w:rsidRPr="00F46130" w:rsidRDefault="00F46130" w:rsidP="00F46130">
            <w:r w:rsidRPr="00F46130">
              <w:t>7.385056</w:t>
            </w:r>
          </w:p>
        </w:tc>
      </w:tr>
      <w:tr w:rsidR="00F46130" w:rsidRPr="00F46130" w14:paraId="52D82FF0" w14:textId="77777777" w:rsidTr="00F46130">
        <w:trPr>
          <w:trHeight w:val="261"/>
        </w:trPr>
        <w:tc>
          <w:tcPr>
            <w:tcW w:w="1142" w:type="dxa"/>
            <w:noWrap/>
            <w:hideMark/>
          </w:tcPr>
          <w:p w14:paraId="7CFC8DA1" w14:textId="77777777" w:rsidR="00F46130" w:rsidRPr="00F46130" w:rsidRDefault="00F46130" w:rsidP="00F46130">
            <w:r w:rsidRPr="00F46130">
              <w:t>2.819701</w:t>
            </w:r>
          </w:p>
        </w:tc>
        <w:tc>
          <w:tcPr>
            <w:tcW w:w="1142" w:type="dxa"/>
            <w:noWrap/>
            <w:hideMark/>
          </w:tcPr>
          <w:p w14:paraId="7FD24D53" w14:textId="77777777" w:rsidR="00F46130" w:rsidRPr="00F46130" w:rsidRDefault="00F46130" w:rsidP="00F46130">
            <w:r w:rsidRPr="00F46130">
              <w:t>8.517017</w:t>
            </w:r>
          </w:p>
        </w:tc>
        <w:tc>
          <w:tcPr>
            <w:tcW w:w="1142" w:type="dxa"/>
            <w:noWrap/>
            <w:hideMark/>
          </w:tcPr>
          <w:p w14:paraId="41ED6276" w14:textId="77777777" w:rsidR="00F46130" w:rsidRPr="00F46130" w:rsidRDefault="00F46130" w:rsidP="00F46130">
            <w:r w:rsidRPr="00F46130">
              <w:t>6.560728</w:t>
            </w:r>
          </w:p>
        </w:tc>
        <w:tc>
          <w:tcPr>
            <w:tcW w:w="1142" w:type="dxa"/>
            <w:noWrap/>
            <w:hideMark/>
          </w:tcPr>
          <w:p w14:paraId="4AE725B4" w14:textId="77777777" w:rsidR="00F46130" w:rsidRPr="00F46130" w:rsidRDefault="00F46130" w:rsidP="00F46130">
            <w:r w:rsidRPr="00F46130">
              <w:t>3.458776</w:t>
            </w:r>
          </w:p>
        </w:tc>
        <w:tc>
          <w:tcPr>
            <w:tcW w:w="1142" w:type="dxa"/>
            <w:noWrap/>
            <w:hideMark/>
          </w:tcPr>
          <w:p w14:paraId="209E4641" w14:textId="77777777" w:rsidR="00F46130" w:rsidRPr="00F46130" w:rsidRDefault="00F46130" w:rsidP="00F46130">
            <w:r w:rsidRPr="00F46130">
              <w:t>5.669583</w:t>
            </w:r>
          </w:p>
        </w:tc>
        <w:tc>
          <w:tcPr>
            <w:tcW w:w="1142" w:type="dxa"/>
            <w:noWrap/>
            <w:hideMark/>
          </w:tcPr>
          <w:p w14:paraId="72F9F99C" w14:textId="77777777" w:rsidR="00F46130" w:rsidRPr="00F46130" w:rsidRDefault="00F46130" w:rsidP="00F46130">
            <w:r w:rsidRPr="00F46130">
              <w:t>13.22261</w:t>
            </w:r>
          </w:p>
        </w:tc>
        <w:tc>
          <w:tcPr>
            <w:tcW w:w="1142" w:type="dxa"/>
            <w:noWrap/>
            <w:hideMark/>
          </w:tcPr>
          <w:p w14:paraId="7AE9D93E" w14:textId="77777777" w:rsidR="00F46130" w:rsidRPr="00F46130" w:rsidRDefault="00F46130" w:rsidP="00F46130">
            <w:r w:rsidRPr="00F46130">
              <w:t>6.216988</w:t>
            </w:r>
          </w:p>
        </w:tc>
        <w:tc>
          <w:tcPr>
            <w:tcW w:w="1142" w:type="dxa"/>
            <w:noWrap/>
            <w:hideMark/>
          </w:tcPr>
          <w:p w14:paraId="78401E39" w14:textId="77777777" w:rsidR="00F46130" w:rsidRPr="00F46130" w:rsidRDefault="00F46130" w:rsidP="00F46130">
            <w:r w:rsidRPr="00F46130">
              <w:t>13.20765</w:t>
            </w:r>
          </w:p>
        </w:tc>
        <w:tc>
          <w:tcPr>
            <w:tcW w:w="1142" w:type="dxa"/>
            <w:noWrap/>
            <w:hideMark/>
          </w:tcPr>
          <w:p w14:paraId="4ED476E7" w14:textId="77777777" w:rsidR="00F46130" w:rsidRPr="00F46130" w:rsidRDefault="00F46130" w:rsidP="00F46130">
            <w:r w:rsidRPr="00F46130">
              <w:t>7.841636</w:t>
            </w:r>
          </w:p>
        </w:tc>
        <w:tc>
          <w:tcPr>
            <w:tcW w:w="1142" w:type="dxa"/>
            <w:noWrap/>
            <w:hideMark/>
          </w:tcPr>
          <w:p w14:paraId="47E2620C" w14:textId="77777777" w:rsidR="00F46130" w:rsidRPr="00F46130" w:rsidRDefault="00F46130" w:rsidP="00F46130">
            <w:r w:rsidRPr="00F46130">
              <w:t>8.14978</w:t>
            </w:r>
          </w:p>
        </w:tc>
      </w:tr>
      <w:tr w:rsidR="00F46130" w:rsidRPr="00F46130" w14:paraId="0A3232CD" w14:textId="77777777" w:rsidTr="00F46130">
        <w:trPr>
          <w:trHeight w:val="261"/>
        </w:trPr>
        <w:tc>
          <w:tcPr>
            <w:tcW w:w="1142" w:type="dxa"/>
            <w:noWrap/>
            <w:hideMark/>
          </w:tcPr>
          <w:p w14:paraId="4AB3F243" w14:textId="77777777" w:rsidR="00F46130" w:rsidRPr="00F46130" w:rsidRDefault="00F46130" w:rsidP="00F46130">
            <w:r w:rsidRPr="00F46130">
              <w:t>4.482488</w:t>
            </w:r>
          </w:p>
        </w:tc>
        <w:tc>
          <w:tcPr>
            <w:tcW w:w="1142" w:type="dxa"/>
            <w:noWrap/>
            <w:hideMark/>
          </w:tcPr>
          <w:p w14:paraId="7461D9A4" w14:textId="77777777" w:rsidR="00F46130" w:rsidRPr="00F46130" w:rsidRDefault="00F46130" w:rsidP="00F46130">
            <w:r w:rsidRPr="00F46130">
              <w:t>2.482077</w:t>
            </w:r>
          </w:p>
        </w:tc>
        <w:tc>
          <w:tcPr>
            <w:tcW w:w="1142" w:type="dxa"/>
            <w:noWrap/>
            <w:hideMark/>
          </w:tcPr>
          <w:p w14:paraId="68E75898" w14:textId="77777777" w:rsidR="00F46130" w:rsidRPr="00F46130" w:rsidRDefault="00F46130" w:rsidP="00F46130">
            <w:r w:rsidRPr="00F46130">
              <w:t>8.169377</w:t>
            </w:r>
          </w:p>
        </w:tc>
        <w:tc>
          <w:tcPr>
            <w:tcW w:w="1142" w:type="dxa"/>
            <w:noWrap/>
            <w:hideMark/>
          </w:tcPr>
          <w:p w14:paraId="0E3EAE57" w14:textId="77777777" w:rsidR="00F46130" w:rsidRPr="00F46130" w:rsidRDefault="00F46130" w:rsidP="00F46130">
            <w:r w:rsidRPr="00F46130">
              <w:t>6.88016</w:t>
            </w:r>
          </w:p>
        </w:tc>
        <w:tc>
          <w:tcPr>
            <w:tcW w:w="1142" w:type="dxa"/>
            <w:noWrap/>
            <w:hideMark/>
          </w:tcPr>
          <w:p w14:paraId="15B30165" w14:textId="77777777" w:rsidR="00F46130" w:rsidRPr="00F46130" w:rsidRDefault="00F46130" w:rsidP="00F46130">
            <w:r w:rsidRPr="00F46130">
              <w:t>7.159928</w:t>
            </w:r>
          </w:p>
        </w:tc>
        <w:tc>
          <w:tcPr>
            <w:tcW w:w="1142" w:type="dxa"/>
            <w:noWrap/>
            <w:hideMark/>
          </w:tcPr>
          <w:p w14:paraId="0F49459A" w14:textId="77777777" w:rsidR="00F46130" w:rsidRPr="00F46130" w:rsidRDefault="00F46130" w:rsidP="00F46130">
            <w:r w:rsidRPr="00F46130">
              <w:t>3.997069</w:t>
            </w:r>
          </w:p>
        </w:tc>
        <w:tc>
          <w:tcPr>
            <w:tcW w:w="1142" w:type="dxa"/>
            <w:noWrap/>
            <w:hideMark/>
          </w:tcPr>
          <w:p w14:paraId="08FFEA7C" w14:textId="77777777" w:rsidR="00F46130" w:rsidRPr="00F46130" w:rsidRDefault="00F46130" w:rsidP="00F46130">
            <w:r w:rsidRPr="00F46130">
              <w:t>8.424831</w:t>
            </w:r>
          </w:p>
        </w:tc>
        <w:tc>
          <w:tcPr>
            <w:tcW w:w="1142" w:type="dxa"/>
            <w:noWrap/>
            <w:hideMark/>
          </w:tcPr>
          <w:p w14:paraId="5CD339BD" w14:textId="77777777" w:rsidR="00F46130" w:rsidRPr="00F46130" w:rsidRDefault="00F46130" w:rsidP="00F46130">
            <w:r w:rsidRPr="00F46130">
              <w:t>8.674906</w:t>
            </w:r>
          </w:p>
        </w:tc>
        <w:tc>
          <w:tcPr>
            <w:tcW w:w="1142" w:type="dxa"/>
            <w:noWrap/>
            <w:hideMark/>
          </w:tcPr>
          <w:p w14:paraId="2E5AE552" w14:textId="77777777" w:rsidR="00F46130" w:rsidRPr="00F46130" w:rsidRDefault="00F46130" w:rsidP="00F46130">
            <w:r w:rsidRPr="00F46130">
              <w:t>3.332602</w:t>
            </w:r>
          </w:p>
        </w:tc>
        <w:tc>
          <w:tcPr>
            <w:tcW w:w="1142" w:type="dxa"/>
            <w:noWrap/>
            <w:hideMark/>
          </w:tcPr>
          <w:p w14:paraId="701C5693" w14:textId="77777777" w:rsidR="00F46130" w:rsidRPr="00F46130" w:rsidRDefault="00F46130" w:rsidP="00F46130">
            <w:r w:rsidRPr="00F46130">
              <w:t>7.646569</w:t>
            </w:r>
          </w:p>
        </w:tc>
      </w:tr>
      <w:tr w:rsidR="00F46130" w:rsidRPr="00F46130" w14:paraId="2A18391F" w14:textId="77777777" w:rsidTr="00F46130">
        <w:trPr>
          <w:trHeight w:val="261"/>
        </w:trPr>
        <w:tc>
          <w:tcPr>
            <w:tcW w:w="1142" w:type="dxa"/>
            <w:noWrap/>
            <w:hideMark/>
          </w:tcPr>
          <w:p w14:paraId="42D39D71" w14:textId="77777777" w:rsidR="00F46130" w:rsidRPr="00F46130" w:rsidRDefault="00F46130" w:rsidP="00F46130">
            <w:r w:rsidRPr="00F46130">
              <w:t>4.483084</w:t>
            </w:r>
          </w:p>
        </w:tc>
        <w:tc>
          <w:tcPr>
            <w:tcW w:w="1142" w:type="dxa"/>
            <w:noWrap/>
            <w:hideMark/>
          </w:tcPr>
          <w:p w14:paraId="4B4BD004" w14:textId="77777777" w:rsidR="00F46130" w:rsidRPr="00F46130" w:rsidRDefault="00F46130" w:rsidP="00F46130">
            <w:r w:rsidRPr="00F46130">
              <w:t>7.272829</w:t>
            </w:r>
          </w:p>
        </w:tc>
        <w:tc>
          <w:tcPr>
            <w:tcW w:w="1142" w:type="dxa"/>
            <w:noWrap/>
            <w:hideMark/>
          </w:tcPr>
          <w:p w14:paraId="36780CBC" w14:textId="77777777" w:rsidR="00F46130" w:rsidRPr="00F46130" w:rsidRDefault="00F46130" w:rsidP="00F46130">
            <w:r w:rsidRPr="00F46130">
              <w:t>3.233336</w:t>
            </w:r>
          </w:p>
        </w:tc>
        <w:tc>
          <w:tcPr>
            <w:tcW w:w="1142" w:type="dxa"/>
            <w:noWrap/>
            <w:hideMark/>
          </w:tcPr>
          <w:p w14:paraId="368D55A0" w14:textId="77777777" w:rsidR="00F46130" w:rsidRPr="00F46130" w:rsidRDefault="00F46130" w:rsidP="00F46130">
            <w:r w:rsidRPr="00F46130">
              <w:t>12.72215</w:t>
            </w:r>
          </w:p>
        </w:tc>
        <w:tc>
          <w:tcPr>
            <w:tcW w:w="1142" w:type="dxa"/>
            <w:noWrap/>
            <w:hideMark/>
          </w:tcPr>
          <w:p w14:paraId="671A9FFB" w14:textId="77777777" w:rsidR="00F46130" w:rsidRPr="00F46130" w:rsidRDefault="00F46130" w:rsidP="00F46130">
            <w:r w:rsidRPr="00F46130">
              <w:t>8.557667</w:t>
            </w:r>
          </w:p>
        </w:tc>
        <w:tc>
          <w:tcPr>
            <w:tcW w:w="1142" w:type="dxa"/>
            <w:noWrap/>
            <w:hideMark/>
          </w:tcPr>
          <w:p w14:paraId="03785D9E" w14:textId="77777777" w:rsidR="00F46130" w:rsidRPr="00F46130" w:rsidRDefault="00F46130" w:rsidP="00F46130">
            <w:r w:rsidRPr="00F46130">
              <w:t>5.474808</w:t>
            </w:r>
          </w:p>
        </w:tc>
        <w:tc>
          <w:tcPr>
            <w:tcW w:w="1142" w:type="dxa"/>
            <w:noWrap/>
            <w:hideMark/>
          </w:tcPr>
          <w:p w14:paraId="3BAC2C6C" w14:textId="77777777" w:rsidR="00F46130" w:rsidRPr="00F46130" w:rsidRDefault="00F46130" w:rsidP="00F46130">
            <w:r w:rsidRPr="00F46130">
              <w:t>2.258602</w:t>
            </w:r>
          </w:p>
        </w:tc>
        <w:tc>
          <w:tcPr>
            <w:tcW w:w="1142" w:type="dxa"/>
            <w:noWrap/>
            <w:hideMark/>
          </w:tcPr>
          <w:p w14:paraId="573103A6" w14:textId="77777777" w:rsidR="00F46130" w:rsidRPr="00F46130" w:rsidRDefault="00F46130" w:rsidP="00F46130">
            <w:r w:rsidRPr="00F46130">
              <w:t>7.719318</w:t>
            </w:r>
          </w:p>
        </w:tc>
        <w:tc>
          <w:tcPr>
            <w:tcW w:w="1142" w:type="dxa"/>
            <w:noWrap/>
            <w:hideMark/>
          </w:tcPr>
          <w:p w14:paraId="0E65DE09" w14:textId="77777777" w:rsidR="00F46130" w:rsidRPr="00F46130" w:rsidRDefault="00F46130" w:rsidP="00F46130">
            <w:r w:rsidRPr="00F46130">
              <w:t>7.604972</w:t>
            </w:r>
          </w:p>
        </w:tc>
        <w:tc>
          <w:tcPr>
            <w:tcW w:w="1142" w:type="dxa"/>
            <w:noWrap/>
            <w:hideMark/>
          </w:tcPr>
          <w:p w14:paraId="7503B3DE" w14:textId="77777777" w:rsidR="00F46130" w:rsidRPr="00F46130" w:rsidRDefault="00F46130" w:rsidP="00F46130">
            <w:r w:rsidRPr="00F46130">
              <w:t>7.359415</w:t>
            </w:r>
          </w:p>
        </w:tc>
      </w:tr>
      <w:tr w:rsidR="00F46130" w:rsidRPr="00F46130" w14:paraId="39587479" w14:textId="77777777" w:rsidTr="00F46130">
        <w:trPr>
          <w:trHeight w:val="261"/>
        </w:trPr>
        <w:tc>
          <w:tcPr>
            <w:tcW w:w="1142" w:type="dxa"/>
            <w:noWrap/>
            <w:hideMark/>
          </w:tcPr>
          <w:p w14:paraId="7E541C45" w14:textId="77777777" w:rsidR="00F46130" w:rsidRPr="00F46130" w:rsidRDefault="00F46130" w:rsidP="00F46130">
            <w:r w:rsidRPr="00F46130">
              <w:t>3.824447</w:t>
            </w:r>
          </w:p>
        </w:tc>
        <w:tc>
          <w:tcPr>
            <w:tcW w:w="1142" w:type="dxa"/>
            <w:noWrap/>
            <w:hideMark/>
          </w:tcPr>
          <w:p w14:paraId="7BCD843D" w14:textId="77777777" w:rsidR="00F46130" w:rsidRPr="00F46130" w:rsidRDefault="00F46130" w:rsidP="00F46130">
            <w:r w:rsidRPr="00F46130">
              <w:t>12.18488</w:t>
            </w:r>
          </w:p>
        </w:tc>
        <w:tc>
          <w:tcPr>
            <w:tcW w:w="1142" w:type="dxa"/>
            <w:noWrap/>
            <w:hideMark/>
          </w:tcPr>
          <w:p w14:paraId="16571E0F" w14:textId="77777777" w:rsidR="00F46130" w:rsidRPr="00F46130" w:rsidRDefault="00F46130" w:rsidP="00F46130">
            <w:r w:rsidRPr="00F46130">
              <w:t>6.231299</w:t>
            </w:r>
          </w:p>
        </w:tc>
        <w:tc>
          <w:tcPr>
            <w:tcW w:w="1142" w:type="dxa"/>
            <w:noWrap/>
            <w:hideMark/>
          </w:tcPr>
          <w:p w14:paraId="2728EFB4" w14:textId="77777777" w:rsidR="00F46130" w:rsidRPr="00F46130" w:rsidRDefault="00F46130" w:rsidP="00F46130">
            <w:r w:rsidRPr="00F46130">
              <w:t>2.786805</w:t>
            </w:r>
          </w:p>
        </w:tc>
        <w:tc>
          <w:tcPr>
            <w:tcW w:w="1142" w:type="dxa"/>
            <w:noWrap/>
            <w:hideMark/>
          </w:tcPr>
          <w:p w14:paraId="6880A674" w14:textId="77777777" w:rsidR="00F46130" w:rsidRPr="00F46130" w:rsidRDefault="00F46130" w:rsidP="00F46130">
            <w:r w:rsidRPr="00F46130">
              <w:t>7.669589</w:t>
            </w:r>
          </w:p>
        </w:tc>
        <w:tc>
          <w:tcPr>
            <w:tcW w:w="1142" w:type="dxa"/>
            <w:noWrap/>
            <w:hideMark/>
          </w:tcPr>
          <w:p w14:paraId="2A7E96B8" w14:textId="77777777" w:rsidR="00F46130" w:rsidRPr="00F46130" w:rsidRDefault="00F46130" w:rsidP="00F46130">
            <w:r w:rsidRPr="00F46130">
              <w:t>12.46779</w:t>
            </w:r>
          </w:p>
        </w:tc>
        <w:tc>
          <w:tcPr>
            <w:tcW w:w="1142" w:type="dxa"/>
            <w:noWrap/>
            <w:hideMark/>
          </w:tcPr>
          <w:p w14:paraId="5568DDDE" w14:textId="77777777" w:rsidR="00F46130" w:rsidRPr="00F46130" w:rsidRDefault="00F46130" w:rsidP="00F46130">
            <w:r w:rsidRPr="00F46130">
              <w:t>8.69956</w:t>
            </w:r>
          </w:p>
        </w:tc>
        <w:tc>
          <w:tcPr>
            <w:tcW w:w="1142" w:type="dxa"/>
            <w:noWrap/>
            <w:hideMark/>
          </w:tcPr>
          <w:p w14:paraId="3314835D" w14:textId="77777777" w:rsidR="00F46130" w:rsidRPr="00F46130" w:rsidRDefault="00F46130" w:rsidP="00F46130">
            <w:r w:rsidRPr="00F46130">
              <w:t>2.492918</w:t>
            </w:r>
          </w:p>
        </w:tc>
        <w:tc>
          <w:tcPr>
            <w:tcW w:w="1142" w:type="dxa"/>
            <w:noWrap/>
            <w:hideMark/>
          </w:tcPr>
          <w:p w14:paraId="350047F9" w14:textId="77777777" w:rsidR="00F46130" w:rsidRPr="00F46130" w:rsidRDefault="00F46130" w:rsidP="00F46130">
            <w:r w:rsidRPr="00F46130">
              <w:t>11.33169</w:t>
            </w:r>
          </w:p>
        </w:tc>
        <w:tc>
          <w:tcPr>
            <w:tcW w:w="1142" w:type="dxa"/>
            <w:noWrap/>
            <w:hideMark/>
          </w:tcPr>
          <w:p w14:paraId="66D5F658" w14:textId="77777777" w:rsidR="00F46130" w:rsidRPr="00F46130" w:rsidRDefault="00F46130" w:rsidP="00F46130">
            <w:r w:rsidRPr="00F46130">
              <w:t>7.181561</w:t>
            </w:r>
          </w:p>
        </w:tc>
      </w:tr>
      <w:tr w:rsidR="00F46130" w:rsidRPr="00F46130" w14:paraId="0ED09CF8" w14:textId="77777777" w:rsidTr="00F46130">
        <w:trPr>
          <w:trHeight w:val="261"/>
        </w:trPr>
        <w:tc>
          <w:tcPr>
            <w:tcW w:w="1142" w:type="dxa"/>
            <w:noWrap/>
            <w:hideMark/>
          </w:tcPr>
          <w:p w14:paraId="11790C05" w14:textId="77777777" w:rsidR="00F46130" w:rsidRPr="00F46130" w:rsidRDefault="00F46130" w:rsidP="00F46130">
            <w:r w:rsidRPr="00F46130">
              <w:t>4.587321</w:t>
            </w:r>
          </w:p>
        </w:tc>
        <w:tc>
          <w:tcPr>
            <w:tcW w:w="1142" w:type="dxa"/>
            <w:noWrap/>
            <w:hideMark/>
          </w:tcPr>
          <w:p w14:paraId="6BCEC8EC" w14:textId="77777777" w:rsidR="00F46130" w:rsidRPr="00F46130" w:rsidRDefault="00F46130" w:rsidP="00F46130">
            <w:r w:rsidRPr="00F46130">
              <w:t>2.370263</w:t>
            </w:r>
          </w:p>
        </w:tc>
        <w:tc>
          <w:tcPr>
            <w:tcW w:w="1142" w:type="dxa"/>
            <w:noWrap/>
            <w:hideMark/>
          </w:tcPr>
          <w:p w14:paraId="76FEECE8" w14:textId="77777777" w:rsidR="00F46130" w:rsidRPr="00F46130" w:rsidRDefault="00F46130" w:rsidP="00F46130">
            <w:r w:rsidRPr="00F46130">
              <w:t>13.18579</w:t>
            </w:r>
          </w:p>
        </w:tc>
        <w:tc>
          <w:tcPr>
            <w:tcW w:w="1142" w:type="dxa"/>
            <w:noWrap/>
            <w:hideMark/>
          </w:tcPr>
          <w:p w14:paraId="2CD38521" w14:textId="77777777" w:rsidR="00F46130" w:rsidRPr="00F46130" w:rsidRDefault="00F46130" w:rsidP="00F46130">
            <w:r w:rsidRPr="00F46130">
              <w:t>6.998355</w:t>
            </w:r>
          </w:p>
        </w:tc>
        <w:tc>
          <w:tcPr>
            <w:tcW w:w="1142" w:type="dxa"/>
            <w:noWrap/>
            <w:hideMark/>
          </w:tcPr>
          <w:p w14:paraId="49A71EC6" w14:textId="77777777" w:rsidR="00F46130" w:rsidRPr="00F46130" w:rsidRDefault="00F46130" w:rsidP="00F46130">
            <w:r w:rsidRPr="00F46130">
              <w:t>7.135597</w:t>
            </w:r>
          </w:p>
        </w:tc>
        <w:tc>
          <w:tcPr>
            <w:tcW w:w="1142" w:type="dxa"/>
            <w:noWrap/>
            <w:hideMark/>
          </w:tcPr>
          <w:p w14:paraId="2B547F54" w14:textId="77777777" w:rsidR="00F46130" w:rsidRPr="00F46130" w:rsidRDefault="00F46130" w:rsidP="00F46130">
            <w:r w:rsidRPr="00F46130">
              <w:t>7.954111</w:t>
            </w:r>
          </w:p>
        </w:tc>
        <w:tc>
          <w:tcPr>
            <w:tcW w:w="1142" w:type="dxa"/>
            <w:noWrap/>
            <w:hideMark/>
          </w:tcPr>
          <w:p w14:paraId="63A5747B" w14:textId="77777777" w:rsidR="00F46130" w:rsidRPr="00F46130" w:rsidRDefault="00F46130" w:rsidP="00F46130">
            <w:r w:rsidRPr="00F46130">
              <w:t>3.320436</w:t>
            </w:r>
          </w:p>
        </w:tc>
        <w:tc>
          <w:tcPr>
            <w:tcW w:w="1142" w:type="dxa"/>
            <w:noWrap/>
            <w:hideMark/>
          </w:tcPr>
          <w:p w14:paraId="5D729103" w14:textId="77777777" w:rsidR="00F46130" w:rsidRPr="00F46130" w:rsidRDefault="00F46130" w:rsidP="00F46130">
            <w:r w:rsidRPr="00F46130">
              <w:t>9.316883</w:t>
            </w:r>
          </w:p>
        </w:tc>
        <w:tc>
          <w:tcPr>
            <w:tcW w:w="1142" w:type="dxa"/>
            <w:noWrap/>
            <w:hideMark/>
          </w:tcPr>
          <w:p w14:paraId="0F320360" w14:textId="77777777" w:rsidR="00F46130" w:rsidRPr="00F46130" w:rsidRDefault="00F46130" w:rsidP="00F46130">
            <w:r w:rsidRPr="00F46130">
              <w:t>7.370094</w:t>
            </w:r>
          </w:p>
        </w:tc>
        <w:tc>
          <w:tcPr>
            <w:tcW w:w="1142" w:type="dxa"/>
            <w:noWrap/>
            <w:hideMark/>
          </w:tcPr>
          <w:p w14:paraId="0CB820D7" w14:textId="77777777" w:rsidR="00F46130" w:rsidRPr="00F46130" w:rsidRDefault="00F46130" w:rsidP="00F46130">
            <w:r w:rsidRPr="00F46130">
              <w:t>7.718978</w:t>
            </w:r>
          </w:p>
        </w:tc>
      </w:tr>
      <w:tr w:rsidR="00F46130" w:rsidRPr="00F46130" w14:paraId="13B4DA96" w14:textId="77777777" w:rsidTr="00F46130">
        <w:trPr>
          <w:trHeight w:val="261"/>
        </w:trPr>
        <w:tc>
          <w:tcPr>
            <w:tcW w:w="1142" w:type="dxa"/>
            <w:noWrap/>
            <w:hideMark/>
          </w:tcPr>
          <w:p w14:paraId="742286CB" w14:textId="77777777" w:rsidR="00F46130" w:rsidRPr="00F46130" w:rsidRDefault="00F46130" w:rsidP="00F46130">
            <w:r w:rsidRPr="00F46130">
              <w:t>7.664676</w:t>
            </w:r>
          </w:p>
        </w:tc>
        <w:tc>
          <w:tcPr>
            <w:tcW w:w="1142" w:type="dxa"/>
            <w:noWrap/>
            <w:hideMark/>
          </w:tcPr>
          <w:p w14:paraId="6B9A1C7E" w14:textId="77777777" w:rsidR="00F46130" w:rsidRPr="00F46130" w:rsidRDefault="00F46130" w:rsidP="00F46130">
            <w:r w:rsidRPr="00F46130">
              <w:t>7.2657</w:t>
            </w:r>
          </w:p>
        </w:tc>
        <w:tc>
          <w:tcPr>
            <w:tcW w:w="1142" w:type="dxa"/>
            <w:noWrap/>
            <w:hideMark/>
          </w:tcPr>
          <w:p w14:paraId="12440CA1" w14:textId="77777777" w:rsidR="00F46130" w:rsidRPr="00F46130" w:rsidRDefault="00F46130" w:rsidP="00F46130">
            <w:r w:rsidRPr="00F46130">
              <w:t>8.238511</w:t>
            </w:r>
          </w:p>
        </w:tc>
        <w:tc>
          <w:tcPr>
            <w:tcW w:w="1142" w:type="dxa"/>
            <w:noWrap/>
            <w:hideMark/>
          </w:tcPr>
          <w:p w14:paraId="57A543E5" w14:textId="77777777" w:rsidR="00F46130" w:rsidRPr="00F46130" w:rsidRDefault="00F46130" w:rsidP="00F46130">
            <w:r w:rsidRPr="00F46130">
              <w:t>2.472202</w:t>
            </w:r>
          </w:p>
        </w:tc>
        <w:tc>
          <w:tcPr>
            <w:tcW w:w="1142" w:type="dxa"/>
            <w:noWrap/>
            <w:hideMark/>
          </w:tcPr>
          <w:p w14:paraId="7A2A8600" w14:textId="77777777" w:rsidR="00F46130" w:rsidRPr="00F46130" w:rsidRDefault="00F46130" w:rsidP="00F46130">
            <w:r w:rsidRPr="00F46130">
              <w:t>7.603119</w:t>
            </w:r>
          </w:p>
        </w:tc>
        <w:tc>
          <w:tcPr>
            <w:tcW w:w="1142" w:type="dxa"/>
            <w:noWrap/>
            <w:hideMark/>
          </w:tcPr>
          <w:p w14:paraId="4C6397B9" w14:textId="77777777" w:rsidR="00F46130" w:rsidRPr="00F46130" w:rsidRDefault="00F46130" w:rsidP="00F46130">
            <w:r w:rsidRPr="00F46130">
              <w:t>13.17233</w:t>
            </w:r>
          </w:p>
        </w:tc>
        <w:tc>
          <w:tcPr>
            <w:tcW w:w="1142" w:type="dxa"/>
            <w:noWrap/>
            <w:hideMark/>
          </w:tcPr>
          <w:p w14:paraId="23C07970" w14:textId="77777777" w:rsidR="00F46130" w:rsidRPr="00F46130" w:rsidRDefault="00F46130" w:rsidP="00F46130">
            <w:r w:rsidRPr="00F46130">
              <w:t>7.32298</w:t>
            </w:r>
          </w:p>
        </w:tc>
        <w:tc>
          <w:tcPr>
            <w:tcW w:w="1142" w:type="dxa"/>
            <w:noWrap/>
            <w:hideMark/>
          </w:tcPr>
          <w:p w14:paraId="29FF8060" w14:textId="77777777" w:rsidR="00F46130" w:rsidRPr="00F46130" w:rsidRDefault="00F46130" w:rsidP="00F46130">
            <w:r w:rsidRPr="00F46130">
              <w:t>9.322717</w:t>
            </w:r>
          </w:p>
        </w:tc>
        <w:tc>
          <w:tcPr>
            <w:tcW w:w="1142" w:type="dxa"/>
            <w:noWrap/>
            <w:hideMark/>
          </w:tcPr>
          <w:p w14:paraId="49ECAFAD" w14:textId="77777777" w:rsidR="00F46130" w:rsidRPr="00F46130" w:rsidRDefault="00F46130" w:rsidP="00F46130">
            <w:r w:rsidRPr="00F46130">
              <w:t>7.388488</w:t>
            </w:r>
          </w:p>
        </w:tc>
        <w:tc>
          <w:tcPr>
            <w:tcW w:w="1142" w:type="dxa"/>
            <w:noWrap/>
            <w:hideMark/>
          </w:tcPr>
          <w:p w14:paraId="181C60A8" w14:textId="77777777" w:rsidR="00F46130" w:rsidRPr="00F46130" w:rsidRDefault="00F46130" w:rsidP="00F46130">
            <w:r w:rsidRPr="00F46130">
              <w:t>4.82549</w:t>
            </w:r>
          </w:p>
        </w:tc>
      </w:tr>
      <w:tr w:rsidR="00F46130" w:rsidRPr="00F46130" w14:paraId="6B3E3C6F" w14:textId="77777777" w:rsidTr="00F46130">
        <w:trPr>
          <w:trHeight w:val="261"/>
        </w:trPr>
        <w:tc>
          <w:tcPr>
            <w:tcW w:w="1142" w:type="dxa"/>
            <w:noWrap/>
            <w:hideMark/>
          </w:tcPr>
          <w:p w14:paraId="1C325FE5" w14:textId="77777777" w:rsidR="00F46130" w:rsidRPr="00F46130" w:rsidRDefault="00F46130" w:rsidP="00F46130">
            <w:r w:rsidRPr="00F46130">
              <w:t>12.27495</w:t>
            </w:r>
          </w:p>
        </w:tc>
        <w:tc>
          <w:tcPr>
            <w:tcW w:w="1142" w:type="dxa"/>
            <w:noWrap/>
            <w:hideMark/>
          </w:tcPr>
          <w:p w14:paraId="53959EE5" w14:textId="77777777" w:rsidR="00F46130" w:rsidRPr="00F46130" w:rsidRDefault="00F46130" w:rsidP="00F46130">
            <w:r w:rsidRPr="00F46130">
              <w:t>2.489389</w:t>
            </w:r>
          </w:p>
        </w:tc>
        <w:tc>
          <w:tcPr>
            <w:tcW w:w="1142" w:type="dxa"/>
            <w:noWrap/>
            <w:hideMark/>
          </w:tcPr>
          <w:p w14:paraId="2DFD94B4" w14:textId="77777777" w:rsidR="00F46130" w:rsidRPr="00F46130" w:rsidRDefault="00F46130" w:rsidP="00F46130">
            <w:r w:rsidRPr="00F46130">
              <w:t>7.483035</w:t>
            </w:r>
          </w:p>
        </w:tc>
        <w:tc>
          <w:tcPr>
            <w:tcW w:w="1142" w:type="dxa"/>
            <w:noWrap/>
            <w:hideMark/>
          </w:tcPr>
          <w:p w14:paraId="743E8B3D" w14:textId="77777777" w:rsidR="00F46130" w:rsidRPr="00F46130" w:rsidRDefault="00F46130" w:rsidP="00F46130">
            <w:r w:rsidRPr="00F46130">
              <w:t>8.501697</w:t>
            </w:r>
          </w:p>
        </w:tc>
        <w:tc>
          <w:tcPr>
            <w:tcW w:w="1142" w:type="dxa"/>
            <w:noWrap/>
            <w:hideMark/>
          </w:tcPr>
          <w:p w14:paraId="1E7098CD" w14:textId="77777777" w:rsidR="00F46130" w:rsidRPr="00F46130" w:rsidRDefault="00F46130" w:rsidP="00F46130">
            <w:r w:rsidRPr="00F46130">
              <w:t>6.812369</w:t>
            </w:r>
          </w:p>
        </w:tc>
        <w:tc>
          <w:tcPr>
            <w:tcW w:w="1142" w:type="dxa"/>
            <w:noWrap/>
            <w:hideMark/>
          </w:tcPr>
          <w:p w14:paraId="60A2AAD7" w14:textId="77777777" w:rsidR="00F46130" w:rsidRPr="00F46130" w:rsidRDefault="00F46130" w:rsidP="00F46130">
            <w:r w:rsidRPr="00F46130">
              <w:t>3.851158</w:t>
            </w:r>
          </w:p>
        </w:tc>
        <w:tc>
          <w:tcPr>
            <w:tcW w:w="1142" w:type="dxa"/>
            <w:noWrap/>
            <w:hideMark/>
          </w:tcPr>
          <w:p w14:paraId="5B80E70D" w14:textId="77777777" w:rsidR="00F46130" w:rsidRPr="00F46130" w:rsidRDefault="00F46130" w:rsidP="00F46130">
            <w:r w:rsidRPr="00F46130">
              <w:t>7.566883</w:t>
            </w:r>
          </w:p>
        </w:tc>
        <w:tc>
          <w:tcPr>
            <w:tcW w:w="1142" w:type="dxa"/>
            <w:noWrap/>
            <w:hideMark/>
          </w:tcPr>
          <w:p w14:paraId="7B2CBB9B" w14:textId="77777777" w:rsidR="00F46130" w:rsidRPr="00F46130" w:rsidRDefault="00F46130" w:rsidP="00F46130">
            <w:r w:rsidRPr="00F46130">
              <w:t>3.593695</w:t>
            </w:r>
          </w:p>
        </w:tc>
        <w:tc>
          <w:tcPr>
            <w:tcW w:w="1142" w:type="dxa"/>
            <w:noWrap/>
            <w:hideMark/>
          </w:tcPr>
          <w:p w14:paraId="7E2619FF" w14:textId="77777777" w:rsidR="00F46130" w:rsidRPr="00F46130" w:rsidRDefault="00F46130" w:rsidP="00F46130">
            <w:r w:rsidRPr="00F46130">
              <w:t>8.295113</w:t>
            </w:r>
          </w:p>
        </w:tc>
        <w:tc>
          <w:tcPr>
            <w:tcW w:w="1142" w:type="dxa"/>
            <w:noWrap/>
            <w:hideMark/>
          </w:tcPr>
          <w:p w14:paraId="16C05309" w14:textId="77777777" w:rsidR="00F46130" w:rsidRPr="00F46130" w:rsidRDefault="00F46130" w:rsidP="00F46130">
            <w:r w:rsidRPr="00F46130">
              <w:t>8.103579</w:t>
            </w:r>
          </w:p>
        </w:tc>
      </w:tr>
      <w:tr w:rsidR="00F46130" w:rsidRPr="00F46130" w14:paraId="2AFEFCB6" w14:textId="77777777" w:rsidTr="00F46130">
        <w:trPr>
          <w:trHeight w:val="261"/>
        </w:trPr>
        <w:tc>
          <w:tcPr>
            <w:tcW w:w="1142" w:type="dxa"/>
            <w:noWrap/>
            <w:hideMark/>
          </w:tcPr>
          <w:p w14:paraId="4DA1690E" w14:textId="77777777" w:rsidR="00F46130" w:rsidRPr="00F46130" w:rsidRDefault="00F46130" w:rsidP="00F46130">
            <w:pPr>
              <w:rPr>
                <w:b/>
                <w:bCs/>
              </w:rPr>
            </w:pPr>
            <w:r w:rsidRPr="00F46130">
              <w:rPr>
                <w:b/>
                <w:bCs/>
              </w:rPr>
              <w:t>7.13942</w:t>
            </w:r>
          </w:p>
        </w:tc>
        <w:tc>
          <w:tcPr>
            <w:tcW w:w="1142" w:type="dxa"/>
            <w:noWrap/>
            <w:hideMark/>
          </w:tcPr>
          <w:p w14:paraId="44482C4E" w14:textId="77777777" w:rsidR="00F46130" w:rsidRPr="00F46130" w:rsidRDefault="00F46130" w:rsidP="00F46130">
            <w:pPr>
              <w:rPr>
                <w:b/>
                <w:bCs/>
              </w:rPr>
            </w:pPr>
            <w:r w:rsidRPr="00F46130">
              <w:rPr>
                <w:b/>
                <w:bCs/>
              </w:rPr>
              <w:t>6.840894</w:t>
            </w:r>
          </w:p>
        </w:tc>
        <w:tc>
          <w:tcPr>
            <w:tcW w:w="1142" w:type="dxa"/>
            <w:noWrap/>
            <w:hideMark/>
          </w:tcPr>
          <w:p w14:paraId="1FD88D98" w14:textId="77777777" w:rsidR="00F46130" w:rsidRPr="00F46130" w:rsidRDefault="00F46130" w:rsidP="00F46130">
            <w:pPr>
              <w:rPr>
                <w:b/>
                <w:bCs/>
              </w:rPr>
            </w:pPr>
            <w:r w:rsidRPr="00F46130">
              <w:rPr>
                <w:b/>
                <w:bCs/>
              </w:rPr>
              <w:t>7.75164</w:t>
            </w:r>
          </w:p>
        </w:tc>
        <w:tc>
          <w:tcPr>
            <w:tcW w:w="1142" w:type="dxa"/>
            <w:noWrap/>
            <w:hideMark/>
          </w:tcPr>
          <w:p w14:paraId="51BCD137" w14:textId="77777777" w:rsidR="00F46130" w:rsidRPr="00F46130" w:rsidRDefault="00F46130" w:rsidP="00F46130">
            <w:pPr>
              <w:rPr>
                <w:b/>
                <w:bCs/>
              </w:rPr>
            </w:pPr>
            <w:r w:rsidRPr="00F46130">
              <w:rPr>
                <w:b/>
                <w:bCs/>
              </w:rPr>
              <w:t>6.563045</w:t>
            </w:r>
          </w:p>
        </w:tc>
        <w:tc>
          <w:tcPr>
            <w:tcW w:w="1142" w:type="dxa"/>
            <w:noWrap/>
            <w:hideMark/>
          </w:tcPr>
          <w:p w14:paraId="53B31261" w14:textId="77777777" w:rsidR="00F46130" w:rsidRPr="00F46130" w:rsidRDefault="00F46130" w:rsidP="00F46130">
            <w:pPr>
              <w:rPr>
                <w:b/>
                <w:bCs/>
              </w:rPr>
            </w:pPr>
            <w:r w:rsidRPr="00F46130">
              <w:rPr>
                <w:b/>
                <w:bCs/>
              </w:rPr>
              <w:t>7.585927</w:t>
            </w:r>
          </w:p>
        </w:tc>
        <w:tc>
          <w:tcPr>
            <w:tcW w:w="1142" w:type="dxa"/>
            <w:noWrap/>
            <w:hideMark/>
          </w:tcPr>
          <w:p w14:paraId="17D5068E" w14:textId="77777777" w:rsidR="00F46130" w:rsidRPr="00F46130" w:rsidRDefault="00F46130" w:rsidP="00F46130">
            <w:pPr>
              <w:rPr>
                <w:b/>
                <w:bCs/>
              </w:rPr>
            </w:pPr>
            <w:r w:rsidRPr="00F46130">
              <w:rPr>
                <w:b/>
                <w:bCs/>
              </w:rPr>
              <w:t>7.588703</w:t>
            </w:r>
          </w:p>
        </w:tc>
        <w:tc>
          <w:tcPr>
            <w:tcW w:w="1142" w:type="dxa"/>
            <w:noWrap/>
            <w:hideMark/>
          </w:tcPr>
          <w:p w14:paraId="62693DF7" w14:textId="77777777" w:rsidR="00F46130" w:rsidRPr="00F46130" w:rsidRDefault="00F46130" w:rsidP="00F46130">
            <w:pPr>
              <w:rPr>
                <w:b/>
                <w:bCs/>
              </w:rPr>
            </w:pPr>
            <w:r w:rsidRPr="00F46130">
              <w:rPr>
                <w:b/>
                <w:bCs/>
              </w:rPr>
              <w:t>5.911261</w:t>
            </w:r>
          </w:p>
        </w:tc>
        <w:tc>
          <w:tcPr>
            <w:tcW w:w="1142" w:type="dxa"/>
            <w:noWrap/>
            <w:hideMark/>
          </w:tcPr>
          <w:p w14:paraId="7A7B1866" w14:textId="77777777" w:rsidR="00F46130" w:rsidRPr="00F46130" w:rsidRDefault="00F46130" w:rsidP="00F46130">
            <w:pPr>
              <w:rPr>
                <w:b/>
                <w:bCs/>
              </w:rPr>
            </w:pPr>
            <w:r w:rsidRPr="00F46130">
              <w:rPr>
                <w:b/>
                <w:bCs/>
              </w:rPr>
              <w:t>7.914401</w:t>
            </w:r>
          </w:p>
        </w:tc>
        <w:tc>
          <w:tcPr>
            <w:tcW w:w="1142" w:type="dxa"/>
            <w:noWrap/>
            <w:hideMark/>
          </w:tcPr>
          <w:p w14:paraId="5F6401EE" w14:textId="77777777" w:rsidR="00F46130" w:rsidRPr="00F46130" w:rsidRDefault="00F46130" w:rsidP="00F46130">
            <w:pPr>
              <w:rPr>
                <w:b/>
                <w:bCs/>
              </w:rPr>
            </w:pPr>
            <w:r w:rsidRPr="00F46130">
              <w:rPr>
                <w:b/>
                <w:bCs/>
              </w:rPr>
              <w:t>7.727915</w:t>
            </w:r>
          </w:p>
        </w:tc>
        <w:tc>
          <w:tcPr>
            <w:tcW w:w="1142" w:type="dxa"/>
            <w:noWrap/>
            <w:hideMark/>
          </w:tcPr>
          <w:p w14:paraId="1AAAF17D" w14:textId="77777777" w:rsidR="00F46130" w:rsidRPr="00F46130" w:rsidRDefault="00F46130" w:rsidP="00F46130">
            <w:pPr>
              <w:rPr>
                <w:b/>
                <w:bCs/>
              </w:rPr>
            </w:pPr>
            <w:r w:rsidRPr="00F46130">
              <w:rPr>
                <w:b/>
                <w:bCs/>
              </w:rPr>
              <w:t>7.595759</w:t>
            </w:r>
          </w:p>
        </w:tc>
      </w:tr>
    </w:tbl>
    <w:p w14:paraId="29B3EF2D" w14:textId="35F64DD4" w:rsidR="00F46130" w:rsidRDefault="00F46130" w:rsidP="00DD05AD"/>
    <w:p w14:paraId="59AC2C7E" w14:textId="77777777" w:rsidR="00472572" w:rsidRDefault="00472572" w:rsidP="00DD05AD">
      <w:r>
        <w:lastRenderedPageBreak/>
        <w:t>2</w:t>
      </w:r>
      <w:r w:rsidRPr="00472572">
        <w:rPr>
          <w:vertAlign w:val="superscript"/>
        </w:rPr>
        <w:t>nd</w:t>
      </w:r>
      <w:r>
        <w:t xml:space="preserve"> Node</w:t>
      </w:r>
    </w:p>
    <w:tbl>
      <w:tblPr>
        <w:tblStyle w:val="TableGrid"/>
        <w:tblW w:w="0" w:type="auto"/>
        <w:tblLook w:val="04A0" w:firstRow="1" w:lastRow="0" w:firstColumn="1" w:lastColumn="0" w:noHBand="0" w:noVBand="1"/>
      </w:tblPr>
      <w:tblGrid>
        <w:gridCol w:w="1129"/>
        <w:gridCol w:w="1129"/>
        <w:gridCol w:w="1129"/>
        <w:gridCol w:w="1129"/>
        <w:gridCol w:w="1129"/>
        <w:gridCol w:w="1129"/>
        <w:gridCol w:w="1129"/>
        <w:gridCol w:w="1129"/>
        <w:gridCol w:w="1129"/>
        <w:gridCol w:w="1129"/>
      </w:tblGrid>
      <w:tr w:rsidR="00472572" w:rsidRPr="00472572" w14:paraId="589D8E5C" w14:textId="77777777" w:rsidTr="00472572">
        <w:trPr>
          <w:trHeight w:val="261"/>
        </w:trPr>
        <w:tc>
          <w:tcPr>
            <w:tcW w:w="1129" w:type="dxa"/>
            <w:noWrap/>
            <w:hideMark/>
          </w:tcPr>
          <w:p w14:paraId="3D33CE2B" w14:textId="77777777" w:rsidR="00472572" w:rsidRPr="00472572" w:rsidRDefault="00472572" w:rsidP="00472572">
            <w:r w:rsidRPr="00472572">
              <w:t>Tx01</w:t>
            </w:r>
          </w:p>
        </w:tc>
        <w:tc>
          <w:tcPr>
            <w:tcW w:w="1129" w:type="dxa"/>
            <w:noWrap/>
            <w:hideMark/>
          </w:tcPr>
          <w:p w14:paraId="07790CC9" w14:textId="77777777" w:rsidR="00472572" w:rsidRPr="00472572" w:rsidRDefault="00472572" w:rsidP="00472572">
            <w:r w:rsidRPr="00472572">
              <w:t>Tx02</w:t>
            </w:r>
          </w:p>
        </w:tc>
        <w:tc>
          <w:tcPr>
            <w:tcW w:w="1129" w:type="dxa"/>
            <w:noWrap/>
            <w:hideMark/>
          </w:tcPr>
          <w:p w14:paraId="49EC213C" w14:textId="77777777" w:rsidR="00472572" w:rsidRPr="00472572" w:rsidRDefault="00472572" w:rsidP="00472572">
            <w:r w:rsidRPr="00472572">
              <w:t>Tx03</w:t>
            </w:r>
          </w:p>
        </w:tc>
        <w:tc>
          <w:tcPr>
            <w:tcW w:w="1129" w:type="dxa"/>
            <w:noWrap/>
            <w:hideMark/>
          </w:tcPr>
          <w:p w14:paraId="02C3C6B4" w14:textId="77777777" w:rsidR="00472572" w:rsidRPr="00472572" w:rsidRDefault="00472572" w:rsidP="00472572">
            <w:r w:rsidRPr="00472572">
              <w:t>Tx04</w:t>
            </w:r>
          </w:p>
        </w:tc>
        <w:tc>
          <w:tcPr>
            <w:tcW w:w="1129" w:type="dxa"/>
            <w:noWrap/>
            <w:hideMark/>
          </w:tcPr>
          <w:p w14:paraId="2BAA9AF1" w14:textId="77777777" w:rsidR="00472572" w:rsidRPr="00472572" w:rsidRDefault="00472572" w:rsidP="00472572">
            <w:r w:rsidRPr="00472572">
              <w:t>Tx05</w:t>
            </w:r>
          </w:p>
        </w:tc>
        <w:tc>
          <w:tcPr>
            <w:tcW w:w="1129" w:type="dxa"/>
            <w:noWrap/>
            <w:hideMark/>
          </w:tcPr>
          <w:p w14:paraId="4B06E831" w14:textId="77777777" w:rsidR="00472572" w:rsidRPr="00472572" w:rsidRDefault="00472572" w:rsidP="00472572">
            <w:r w:rsidRPr="00472572">
              <w:t>Tx06</w:t>
            </w:r>
          </w:p>
        </w:tc>
        <w:tc>
          <w:tcPr>
            <w:tcW w:w="1129" w:type="dxa"/>
            <w:noWrap/>
            <w:hideMark/>
          </w:tcPr>
          <w:p w14:paraId="63068C12" w14:textId="77777777" w:rsidR="00472572" w:rsidRPr="00472572" w:rsidRDefault="00472572" w:rsidP="00472572">
            <w:r w:rsidRPr="00472572">
              <w:t>Tx07</w:t>
            </w:r>
          </w:p>
        </w:tc>
        <w:tc>
          <w:tcPr>
            <w:tcW w:w="1129" w:type="dxa"/>
            <w:noWrap/>
            <w:hideMark/>
          </w:tcPr>
          <w:p w14:paraId="0D387A70" w14:textId="77777777" w:rsidR="00472572" w:rsidRPr="00472572" w:rsidRDefault="00472572" w:rsidP="00472572">
            <w:r w:rsidRPr="00472572">
              <w:t>Tx08</w:t>
            </w:r>
          </w:p>
        </w:tc>
        <w:tc>
          <w:tcPr>
            <w:tcW w:w="1129" w:type="dxa"/>
            <w:noWrap/>
            <w:hideMark/>
          </w:tcPr>
          <w:p w14:paraId="4ABDE3BE" w14:textId="77777777" w:rsidR="00472572" w:rsidRPr="00472572" w:rsidRDefault="00472572" w:rsidP="00472572">
            <w:r w:rsidRPr="00472572">
              <w:t>Tx09</w:t>
            </w:r>
          </w:p>
        </w:tc>
        <w:tc>
          <w:tcPr>
            <w:tcW w:w="1129" w:type="dxa"/>
            <w:noWrap/>
            <w:hideMark/>
          </w:tcPr>
          <w:p w14:paraId="71D6CDAE" w14:textId="77777777" w:rsidR="00472572" w:rsidRPr="00472572" w:rsidRDefault="00472572" w:rsidP="00472572">
            <w:r w:rsidRPr="00472572">
              <w:t>Tx10</w:t>
            </w:r>
          </w:p>
        </w:tc>
      </w:tr>
      <w:tr w:rsidR="00472572" w:rsidRPr="00472572" w14:paraId="1A4D8EEF" w14:textId="77777777" w:rsidTr="00472572">
        <w:trPr>
          <w:trHeight w:val="261"/>
        </w:trPr>
        <w:tc>
          <w:tcPr>
            <w:tcW w:w="1129" w:type="dxa"/>
            <w:noWrap/>
            <w:hideMark/>
          </w:tcPr>
          <w:p w14:paraId="2F6B4CE5" w14:textId="77777777" w:rsidR="00472572" w:rsidRPr="00472572" w:rsidRDefault="00472572" w:rsidP="00472572">
            <w:r w:rsidRPr="00472572">
              <w:t>11.31436</w:t>
            </w:r>
          </w:p>
        </w:tc>
        <w:tc>
          <w:tcPr>
            <w:tcW w:w="1129" w:type="dxa"/>
            <w:noWrap/>
            <w:hideMark/>
          </w:tcPr>
          <w:p w14:paraId="4271AF21" w14:textId="77777777" w:rsidR="00472572" w:rsidRPr="00472572" w:rsidRDefault="00472572" w:rsidP="00472572">
            <w:r w:rsidRPr="00472572">
              <w:t>11.85622</w:t>
            </w:r>
          </w:p>
        </w:tc>
        <w:tc>
          <w:tcPr>
            <w:tcW w:w="1129" w:type="dxa"/>
            <w:noWrap/>
            <w:hideMark/>
          </w:tcPr>
          <w:p w14:paraId="1E5858D6" w14:textId="77777777" w:rsidR="00472572" w:rsidRPr="00472572" w:rsidRDefault="00472572" w:rsidP="00472572">
            <w:r w:rsidRPr="00472572">
              <w:t>5.991775</w:t>
            </w:r>
          </w:p>
        </w:tc>
        <w:tc>
          <w:tcPr>
            <w:tcW w:w="1129" w:type="dxa"/>
            <w:noWrap/>
            <w:hideMark/>
          </w:tcPr>
          <w:p w14:paraId="3E54C709" w14:textId="77777777" w:rsidR="00472572" w:rsidRPr="00472572" w:rsidRDefault="00472572" w:rsidP="00472572">
            <w:r w:rsidRPr="00472572">
              <w:t>4.603647</w:t>
            </w:r>
          </w:p>
        </w:tc>
        <w:tc>
          <w:tcPr>
            <w:tcW w:w="1129" w:type="dxa"/>
            <w:noWrap/>
            <w:hideMark/>
          </w:tcPr>
          <w:p w14:paraId="55646E13" w14:textId="77777777" w:rsidR="00472572" w:rsidRPr="00472572" w:rsidRDefault="00472572" w:rsidP="00472572">
            <w:r w:rsidRPr="00472572">
              <w:t>7.245831</w:t>
            </w:r>
          </w:p>
        </w:tc>
        <w:tc>
          <w:tcPr>
            <w:tcW w:w="1129" w:type="dxa"/>
            <w:noWrap/>
            <w:hideMark/>
          </w:tcPr>
          <w:p w14:paraId="08DFA586" w14:textId="77777777" w:rsidR="00472572" w:rsidRPr="00472572" w:rsidRDefault="00472572" w:rsidP="00472572">
            <w:r w:rsidRPr="00472572">
              <w:t>5.981853</w:t>
            </w:r>
          </w:p>
        </w:tc>
        <w:tc>
          <w:tcPr>
            <w:tcW w:w="1129" w:type="dxa"/>
            <w:noWrap/>
            <w:hideMark/>
          </w:tcPr>
          <w:p w14:paraId="06DDB843" w14:textId="77777777" w:rsidR="00472572" w:rsidRPr="00472572" w:rsidRDefault="00472572" w:rsidP="00472572">
            <w:r w:rsidRPr="00472572">
              <w:t>5.746772</w:t>
            </w:r>
          </w:p>
        </w:tc>
        <w:tc>
          <w:tcPr>
            <w:tcW w:w="1129" w:type="dxa"/>
            <w:noWrap/>
            <w:hideMark/>
          </w:tcPr>
          <w:p w14:paraId="02F286C2" w14:textId="77777777" w:rsidR="00472572" w:rsidRPr="00472572" w:rsidRDefault="00472572" w:rsidP="00472572">
            <w:r w:rsidRPr="00472572">
              <w:t>13.83118</w:t>
            </w:r>
          </w:p>
        </w:tc>
        <w:tc>
          <w:tcPr>
            <w:tcW w:w="1129" w:type="dxa"/>
            <w:noWrap/>
            <w:hideMark/>
          </w:tcPr>
          <w:p w14:paraId="2D287E98" w14:textId="77777777" w:rsidR="00472572" w:rsidRPr="00472572" w:rsidRDefault="00472572" w:rsidP="00472572">
            <w:r w:rsidRPr="00472572">
              <w:t>13.11477</w:t>
            </w:r>
          </w:p>
        </w:tc>
        <w:tc>
          <w:tcPr>
            <w:tcW w:w="1129" w:type="dxa"/>
            <w:noWrap/>
            <w:hideMark/>
          </w:tcPr>
          <w:p w14:paraId="058D56F4" w14:textId="77777777" w:rsidR="00472572" w:rsidRPr="00472572" w:rsidRDefault="00472572" w:rsidP="00472572">
            <w:r w:rsidRPr="00472572">
              <w:t>10.39049</w:t>
            </w:r>
          </w:p>
        </w:tc>
      </w:tr>
      <w:tr w:rsidR="00472572" w:rsidRPr="00472572" w14:paraId="1BA3DE0A" w14:textId="77777777" w:rsidTr="00472572">
        <w:trPr>
          <w:trHeight w:val="261"/>
        </w:trPr>
        <w:tc>
          <w:tcPr>
            <w:tcW w:w="1129" w:type="dxa"/>
            <w:noWrap/>
            <w:hideMark/>
          </w:tcPr>
          <w:p w14:paraId="2C711475" w14:textId="77777777" w:rsidR="00472572" w:rsidRPr="00472572" w:rsidRDefault="00472572" w:rsidP="00472572">
            <w:r w:rsidRPr="00472572">
              <w:t>6.80812</w:t>
            </w:r>
          </w:p>
        </w:tc>
        <w:tc>
          <w:tcPr>
            <w:tcW w:w="1129" w:type="dxa"/>
            <w:noWrap/>
            <w:hideMark/>
          </w:tcPr>
          <w:p w14:paraId="092A97BC" w14:textId="77777777" w:rsidR="00472572" w:rsidRPr="00472572" w:rsidRDefault="00472572" w:rsidP="00472572">
            <w:r w:rsidRPr="00472572">
              <w:t>5.978383</w:t>
            </w:r>
          </w:p>
        </w:tc>
        <w:tc>
          <w:tcPr>
            <w:tcW w:w="1129" w:type="dxa"/>
            <w:noWrap/>
            <w:hideMark/>
          </w:tcPr>
          <w:p w14:paraId="420BC8DC" w14:textId="77777777" w:rsidR="00472572" w:rsidRPr="00472572" w:rsidRDefault="00472572" w:rsidP="00472572">
            <w:r w:rsidRPr="00472572">
              <w:t>10.71758</w:t>
            </w:r>
          </w:p>
        </w:tc>
        <w:tc>
          <w:tcPr>
            <w:tcW w:w="1129" w:type="dxa"/>
            <w:noWrap/>
            <w:hideMark/>
          </w:tcPr>
          <w:p w14:paraId="59257749" w14:textId="77777777" w:rsidR="00472572" w:rsidRPr="00472572" w:rsidRDefault="00472572" w:rsidP="00472572">
            <w:r w:rsidRPr="00472572">
              <w:t>6.340939</w:t>
            </w:r>
          </w:p>
        </w:tc>
        <w:tc>
          <w:tcPr>
            <w:tcW w:w="1129" w:type="dxa"/>
            <w:noWrap/>
            <w:hideMark/>
          </w:tcPr>
          <w:p w14:paraId="0D5E23C8" w14:textId="77777777" w:rsidR="00472572" w:rsidRPr="00472572" w:rsidRDefault="00472572" w:rsidP="00472572">
            <w:r w:rsidRPr="00472572">
              <w:t>5.161157</w:t>
            </w:r>
          </w:p>
        </w:tc>
        <w:tc>
          <w:tcPr>
            <w:tcW w:w="1129" w:type="dxa"/>
            <w:noWrap/>
            <w:hideMark/>
          </w:tcPr>
          <w:p w14:paraId="6F8F7796" w14:textId="77777777" w:rsidR="00472572" w:rsidRPr="00472572" w:rsidRDefault="00472572" w:rsidP="00472572">
            <w:r w:rsidRPr="00472572">
              <w:t>6.485522</w:t>
            </w:r>
          </w:p>
        </w:tc>
        <w:tc>
          <w:tcPr>
            <w:tcW w:w="1129" w:type="dxa"/>
            <w:noWrap/>
            <w:hideMark/>
          </w:tcPr>
          <w:p w14:paraId="6DEB9DB7" w14:textId="77777777" w:rsidR="00472572" w:rsidRPr="00472572" w:rsidRDefault="00472572" w:rsidP="00472572">
            <w:r w:rsidRPr="00472572">
              <w:t>7.270146</w:t>
            </w:r>
          </w:p>
        </w:tc>
        <w:tc>
          <w:tcPr>
            <w:tcW w:w="1129" w:type="dxa"/>
            <w:noWrap/>
            <w:hideMark/>
          </w:tcPr>
          <w:p w14:paraId="030E68CD" w14:textId="77777777" w:rsidR="00472572" w:rsidRPr="00472572" w:rsidRDefault="00472572" w:rsidP="00472572">
            <w:r w:rsidRPr="00472572">
              <w:t>4.14781</w:t>
            </w:r>
          </w:p>
        </w:tc>
        <w:tc>
          <w:tcPr>
            <w:tcW w:w="1129" w:type="dxa"/>
            <w:noWrap/>
            <w:hideMark/>
          </w:tcPr>
          <w:p w14:paraId="5AD72290" w14:textId="77777777" w:rsidR="00472572" w:rsidRPr="00472572" w:rsidRDefault="00472572" w:rsidP="00472572">
            <w:r w:rsidRPr="00472572">
              <w:t>5.718251</w:t>
            </w:r>
          </w:p>
        </w:tc>
        <w:tc>
          <w:tcPr>
            <w:tcW w:w="1129" w:type="dxa"/>
            <w:noWrap/>
            <w:hideMark/>
          </w:tcPr>
          <w:p w14:paraId="0A55E0F5" w14:textId="77777777" w:rsidR="00472572" w:rsidRPr="00472572" w:rsidRDefault="00472572" w:rsidP="00472572">
            <w:r w:rsidRPr="00472572">
              <w:t>6.713608</w:t>
            </w:r>
          </w:p>
        </w:tc>
      </w:tr>
      <w:tr w:rsidR="00472572" w:rsidRPr="00472572" w14:paraId="5C11BE70" w14:textId="77777777" w:rsidTr="00472572">
        <w:trPr>
          <w:trHeight w:val="261"/>
        </w:trPr>
        <w:tc>
          <w:tcPr>
            <w:tcW w:w="1129" w:type="dxa"/>
            <w:noWrap/>
            <w:hideMark/>
          </w:tcPr>
          <w:p w14:paraId="7889E099" w14:textId="77777777" w:rsidR="00472572" w:rsidRPr="00472572" w:rsidRDefault="00472572" w:rsidP="00472572">
            <w:r w:rsidRPr="00472572">
              <w:t>12.87351</w:t>
            </w:r>
          </w:p>
        </w:tc>
        <w:tc>
          <w:tcPr>
            <w:tcW w:w="1129" w:type="dxa"/>
            <w:noWrap/>
            <w:hideMark/>
          </w:tcPr>
          <w:p w14:paraId="5C7A4BE9" w14:textId="77777777" w:rsidR="00472572" w:rsidRPr="00472572" w:rsidRDefault="00472572" w:rsidP="00472572">
            <w:r w:rsidRPr="00472572">
              <w:t>7.54197</w:t>
            </w:r>
          </w:p>
        </w:tc>
        <w:tc>
          <w:tcPr>
            <w:tcW w:w="1129" w:type="dxa"/>
            <w:noWrap/>
            <w:hideMark/>
          </w:tcPr>
          <w:p w14:paraId="5ABF0D13" w14:textId="77777777" w:rsidR="00472572" w:rsidRPr="00472572" w:rsidRDefault="00472572" w:rsidP="00472572">
            <w:r w:rsidRPr="00472572">
              <w:t>5.634254</w:t>
            </w:r>
          </w:p>
        </w:tc>
        <w:tc>
          <w:tcPr>
            <w:tcW w:w="1129" w:type="dxa"/>
            <w:noWrap/>
            <w:hideMark/>
          </w:tcPr>
          <w:p w14:paraId="6E656D2A" w14:textId="77777777" w:rsidR="00472572" w:rsidRPr="00472572" w:rsidRDefault="00472572" w:rsidP="00472572">
            <w:r w:rsidRPr="00472572">
              <w:t>9.14828</w:t>
            </w:r>
          </w:p>
        </w:tc>
        <w:tc>
          <w:tcPr>
            <w:tcW w:w="1129" w:type="dxa"/>
            <w:noWrap/>
            <w:hideMark/>
          </w:tcPr>
          <w:p w14:paraId="4419C73D" w14:textId="77777777" w:rsidR="00472572" w:rsidRPr="00472572" w:rsidRDefault="00472572" w:rsidP="00472572">
            <w:r w:rsidRPr="00472572">
              <w:t>12.51608</w:t>
            </w:r>
          </w:p>
        </w:tc>
        <w:tc>
          <w:tcPr>
            <w:tcW w:w="1129" w:type="dxa"/>
            <w:noWrap/>
            <w:hideMark/>
          </w:tcPr>
          <w:p w14:paraId="2BFD470D" w14:textId="77777777" w:rsidR="00472572" w:rsidRPr="00472572" w:rsidRDefault="00472572" w:rsidP="00472572">
            <w:r w:rsidRPr="00472572">
              <w:t>3.117954</w:t>
            </w:r>
          </w:p>
        </w:tc>
        <w:tc>
          <w:tcPr>
            <w:tcW w:w="1129" w:type="dxa"/>
            <w:noWrap/>
            <w:hideMark/>
          </w:tcPr>
          <w:p w14:paraId="2E9B9A09" w14:textId="77777777" w:rsidR="00472572" w:rsidRPr="00472572" w:rsidRDefault="00472572" w:rsidP="00472572">
            <w:r w:rsidRPr="00472572">
              <w:t>2.149453</w:t>
            </w:r>
          </w:p>
        </w:tc>
        <w:tc>
          <w:tcPr>
            <w:tcW w:w="1129" w:type="dxa"/>
            <w:noWrap/>
            <w:hideMark/>
          </w:tcPr>
          <w:p w14:paraId="22711CB8" w14:textId="77777777" w:rsidR="00472572" w:rsidRPr="00472572" w:rsidRDefault="00472572" w:rsidP="00472572">
            <w:r w:rsidRPr="00472572">
              <w:t>6.869645</w:t>
            </w:r>
          </w:p>
        </w:tc>
        <w:tc>
          <w:tcPr>
            <w:tcW w:w="1129" w:type="dxa"/>
            <w:noWrap/>
            <w:hideMark/>
          </w:tcPr>
          <w:p w14:paraId="68678353" w14:textId="77777777" w:rsidR="00472572" w:rsidRPr="00472572" w:rsidRDefault="00472572" w:rsidP="00472572">
            <w:r w:rsidRPr="00472572">
              <w:t>4.898418</w:t>
            </w:r>
          </w:p>
        </w:tc>
        <w:tc>
          <w:tcPr>
            <w:tcW w:w="1129" w:type="dxa"/>
            <w:noWrap/>
            <w:hideMark/>
          </w:tcPr>
          <w:p w14:paraId="6626081A" w14:textId="77777777" w:rsidR="00472572" w:rsidRPr="00472572" w:rsidRDefault="00472572" w:rsidP="00472572">
            <w:r w:rsidRPr="00472572">
              <w:t>7.197842</w:t>
            </w:r>
          </w:p>
        </w:tc>
      </w:tr>
      <w:tr w:rsidR="00472572" w:rsidRPr="00472572" w14:paraId="4C3FEFDC" w14:textId="77777777" w:rsidTr="00472572">
        <w:trPr>
          <w:trHeight w:val="261"/>
        </w:trPr>
        <w:tc>
          <w:tcPr>
            <w:tcW w:w="1129" w:type="dxa"/>
            <w:noWrap/>
            <w:hideMark/>
          </w:tcPr>
          <w:p w14:paraId="2FC3A53B" w14:textId="77777777" w:rsidR="00472572" w:rsidRPr="00472572" w:rsidRDefault="00472572" w:rsidP="00472572">
            <w:r w:rsidRPr="00472572">
              <w:t>2.845728</w:t>
            </w:r>
          </w:p>
        </w:tc>
        <w:tc>
          <w:tcPr>
            <w:tcW w:w="1129" w:type="dxa"/>
            <w:noWrap/>
            <w:hideMark/>
          </w:tcPr>
          <w:p w14:paraId="7FA69A67" w14:textId="77777777" w:rsidR="00472572" w:rsidRPr="00472572" w:rsidRDefault="00472572" w:rsidP="00472572">
            <w:r w:rsidRPr="00472572">
              <w:t>8.577689</w:t>
            </w:r>
          </w:p>
        </w:tc>
        <w:tc>
          <w:tcPr>
            <w:tcW w:w="1129" w:type="dxa"/>
            <w:noWrap/>
            <w:hideMark/>
          </w:tcPr>
          <w:p w14:paraId="357E56AF" w14:textId="77777777" w:rsidR="00472572" w:rsidRPr="00472572" w:rsidRDefault="00472572" w:rsidP="00472572">
            <w:r w:rsidRPr="00472572">
              <w:t>6.36672</w:t>
            </w:r>
          </w:p>
        </w:tc>
        <w:tc>
          <w:tcPr>
            <w:tcW w:w="1129" w:type="dxa"/>
            <w:noWrap/>
            <w:hideMark/>
          </w:tcPr>
          <w:p w14:paraId="4AD03564" w14:textId="77777777" w:rsidR="00472572" w:rsidRPr="00472572" w:rsidRDefault="00472572" w:rsidP="00472572">
            <w:r w:rsidRPr="00472572">
              <w:t>4.431753</w:t>
            </w:r>
          </w:p>
        </w:tc>
        <w:tc>
          <w:tcPr>
            <w:tcW w:w="1129" w:type="dxa"/>
            <w:noWrap/>
            <w:hideMark/>
          </w:tcPr>
          <w:p w14:paraId="309D118C" w14:textId="77777777" w:rsidR="00472572" w:rsidRPr="00472572" w:rsidRDefault="00472572" w:rsidP="00472572">
            <w:r w:rsidRPr="00472572">
              <w:t>5.263866</w:t>
            </w:r>
          </w:p>
        </w:tc>
        <w:tc>
          <w:tcPr>
            <w:tcW w:w="1129" w:type="dxa"/>
            <w:noWrap/>
            <w:hideMark/>
          </w:tcPr>
          <w:p w14:paraId="14B707FF" w14:textId="77777777" w:rsidR="00472572" w:rsidRPr="00472572" w:rsidRDefault="00472572" w:rsidP="00472572">
            <w:r w:rsidRPr="00472572">
              <w:t>12.99343</w:t>
            </w:r>
          </w:p>
        </w:tc>
        <w:tc>
          <w:tcPr>
            <w:tcW w:w="1129" w:type="dxa"/>
            <w:noWrap/>
            <w:hideMark/>
          </w:tcPr>
          <w:p w14:paraId="4CBA76D6" w14:textId="77777777" w:rsidR="00472572" w:rsidRPr="00472572" w:rsidRDefault="00472572" w:rsidP="00472572">
            <w:r w:rsidRPr="00472572">
              <w:t>6.904748</w:t>
            </w:r>
          </w:p>
        </w:tc>
        <w:tc>
          <w:tcPr>
            <w:tcW w:w="1129" w:type="dxa"/>
            <w:noWrap/>
            <w:hideMark/>
          </w:tcPr>
          <w:p w14:paraId="286DC83C" w14:textId="77777777" w:rsidR="00472572" w:rsidRPr="00472572" w:rsidRDefault="00472572" w:rsidP="00472572">
            <w:r w:rsidRPr="00472572">
              <w:t>2.933581</w:t>
            </w:r>
          </w:p>
        </w:tc>
        <w:tc>
          <w:tcPr>
            <w:tcW w:w="1129" w:type="dxa"/>
            <w:noWrap/>
            <w:hideMark/>
          </w:tcPr>
          <w:p w14:paraId="16A76D22" w14:textId="77777777" w:rsidR="00472572" w:rsidRPr="00472572" w:rsidRDefault="00472572" w:rsidP="00472572">
            <w:r w:rsidRPr="00472572">
              <w:t>7.659468</w:t>
            </w:r>
          </w:p>
        </w:tc>
        <w:tc>
          <w:tcPr>
            <w:tcW w:w="1129" w:type="dxa"/>
            <w:noWrap/>
            <w:hideMark/>
          </w:tcPr>
          <w:p w14:paraId="301261D5" w14:textId="77777777" w:rsidR="00472572" w:rsidRPr="00472572" w:rsidRDefault="00472572" w:rsidP="00472572">
            <w:r w:rsidRPr="00472572">
              <w:t>8.221559</w:t>
            </w:r>
          </w:p>
        </w:tc>
      </w:tr>
      <w:tr w:rsidR="00472572" w:rsidRPr="00472572" w14:paraId="080BFDA0" w14:textId="77777777" w:rsidTr="00472572">
        <w:trPr>
          <w:trHeight w:val="261"/>
        </w:trPr>
        <w:tc>
          <w:tcPr>
            <w:tcW w:w="1129" w:type="dxa"/>
            <w:noWrap/>
            <w:hideMark/>
          </w:tcPr>
          <w:p w14:paraId="4BE1AFB3" w14:textId="77777777" w:rsidR="00472572" w:rsidRPr="00472572" w:rsidRDefault="00472572" w:rsidP="00472572">
            <w:r w:rsidRPr="00472572">
              <w:t>4.486647</w:t>
            </w:r>
          </w:p>
        </w:tc>
        <w:tc>
          <w:tcPr>
            <w:tcW w:w="1129" w:type="dxa"/>
            <w:noWrap/>
            <w:hideMark/>
          </w:tcPr>
          <w:p w14:paraId="2C1E4BA2" w14:textId="77777777" w:rsidR="00472572" w:rsidRPr="00472572" w:rsidRDefault="00472572" w:rsidP="00472572">
            <w:r w:rsidRPr="00472572">
              <w:t>2.447933</w:t>
            </w:r>
          </w:p>
        </w:tc>
        <w:tc>
          <w:tcPr>
            <w:tcW w:w="1129" w:type="dxa"/>
            <w:noWrap/>
            <w:hideMark/>
          </w:tcPr>
          <w:p w14:paraId="21484505" w14:textId="77777777" w:rsidR="00472572" w:rsidRPr="00472572" w:rsidRDefault="00472572" w:rsidP="00472572">
            <w:r w:rsidRPr="00472572">
              <w:t>8.976574</w:t>
            </w:r>
          </w:p>
        </w:tc>
        <w:tc>
          <w:tcPr>
            <w:tcW w:w="1129" w:type="dxa"/>
            <w:noWrap/>
            <w:hideMark/>
          </w:tcPr>
          <w:p w14:paraId="6C8C8903" w14:textId="77777777" w:rsidR="00472572" w:rsidRPr="00472572" w:rsidRDefault="00472572" w:rsidP="00472572">
            <w:r w:rsidRPr="00472572">
              <w:t>6.932525</w:t>
            </w:r>
          </w:p>
        </w:tc>
        <w:tc>
          <w:tcPr>
            <w:tcW w:w="1129" w:type="dxa"/>
            <w:noWrap/>
            <w:hideMark/>
          </w:tcPr>
          <w:p w14:paraId="66711AC5" w14:textId="77777777" w:rsidR="00472572" w:rsidRPr="00472572" w:rsidRDefault="00472572" w:rsidP="00472572">
            <w:r w:rsidRPr="00472572">
              <w:t>7.163043</w:t>
            </w:r>
          </w:p>
        </w:tc>
        <w:tc>
          <w:tcPr>
            <w:tcW w:w="1129" w:type="dxa"/>
            <w:noWrap/>
            <w:hideMark/>
          </w:tcPr>
          <w:p w14:paraId="1C1CD9F3" w14:textId="77777777" w:rsidR="00472572" w:rsidRPr="00472572" w:rsidRDefault="00472572" w:rsidP="00472572">
            <w:r w:rsidRPr="00472572">
              <w:t>3.196703</w:t>
            </w:r>
          </w:p>
        </w:tc>
        <w:tc>
          <w:tcPr>
            <w:tcW w:w="1129" w:type="dxa"/>
            <w:noWrap/>
            <w:hideMark/>
          </w:tcPr>
          <w:p w14:paraId="19E205B6" w14:textId="77777777" w:rsidR="00472572" w:rsidRPr="00472572" w:rsidRDefault="00472572" w:rsidP="00472572">
            <w:r w:rsidRPr="00472572">
              <w:t>8.396662</w:t>
            </w:r>
          </w:p>
        </w:tc>
        <w:tc>
          <w:tcPr>
            <w:tcW w:w="1129" w:type="dxa"/>
            <w:noWrap/>
            <w:hideMark/>
          </w:tcPr>
          <w:p w14:paraId="0F01E712" w14:textId="77777777" w:rsidR="00472572" w:rsidRPr="00472572" w:rsidRDefault="00472572" w:rsidP="00472572">
            <w:r w:rsidRPr="00472572">
              <w:t>8.58517</w:t>
            </w:r>
          </w:p>
        </w:tc>
        <w:tc>
          <w:tcPr>
            <w:tcW w:w="1129" w:type="dxa"/>
            <w:noWrap/>
            <w:hideMark/>
          </w:tcPr>
          <w:p w14:paraId="570A49BF" w14:textId="77777777" w:rsidR="00472572" w:rsidRPr="00472572" w:rsidRDefault="00472572" w:rsidP="00472572">
            <w:r w:rsidRPr="00472572">
              <w:t>3.436611</w:t>
            </w:r>
          </w:p>
        </w:tc>
        <w:tc>
          <w:tcPr>
            <w:tcW w:w="1129" w:type="dxa"/>
            <w:noWrap/>
            <w:hideMark/>
          </w:tcPr>
          <w:p w14:paraId="40BC04AB" w14:textId="77777777" w:rsidR="00472572" w:rsidRPr="00472572" w:rsidRDefault="00472572" w:rsidP="00472572">
            <w:r w:rsidRPr="00472572">
              <w:t>7.13161</w:t>
            </w:r>
          </w:p>
        </w:tc>
      </w:tr>
      <w:tr w:rsidR="00472572" w:rsidRPr="00472572" w14:paraId="16F09D2A" w14:textId="77777777" w:rsidTr="00472572">
        <w:trPr>
          <w:trHeight w:val="261"/>
        </w:trPr>
        <w:tc>
          <w:tcPr>
            <w:tcW w:w="1129" w:type="dxa"/>
            <w:noWrap/>
            <w:hideMark/>
          </w:tcPr>
          <w:p w14:paraId="4F0D8D02" w14:textId="77777777" w:rsidR="00472572" w:rsidRPr="00472572" w:rsidRDefault="00472572" w:rsidP="00472572">
            <w:r w:rsidRPr="00472572">
              <w:t>4.503661</w:t>
            </w:r>
          </w:p>
        </w:tc>
        <w:tc>
          <w:tcPr>
            <w:tcW w:w="1129" w:type="dxa"/>
            <w:noWrap/>
            <w:hideMark/>
          </w:tcPr>
          <w:p w14:paraId="55E7742B" w14:textId="77777777" w:rsidR="00472572" w:rsidRPr="00472572" w:rsidRDefault="00472572" w:rsidP="00472572">
            <w:r w:rsidRPr="00472572">
              <w:t>7.247682</w:t>
            </w:r>
          </w:p>
        </w:tc>
        <w:tc>
          <w:tcPr>
            <w:tcW w:w="1129" w:type="dxa"/>
            <w:noWrap/>
            <w:hideMark/>
          </w:tcPr>
          <w:p w14:paraId="2B608BC9" w14:textId="77777777" w:rsidR="00472572" w:rsidRPr="00472572" w:rsidRDefault="00472572" w:rsidP="00472572">
            <w:r w:rsidRPr="00472572">
              <w:t>2.969459</w:t>
            </w:r>
          </w:p>
        </w:tc>
        <w:tc>
          <w:tcPr>
            <w:tcW w:w="1129" w:type="dxa"/>
            <w:noWrap/>
            <w:hideMark/>
          </w:tcPr>
          <w:p w14:paraId="31DF62A8" w14:textId="77777777" w:rsidR="00472572" w:rsidRPr="00472572" w:rsidRDefault="00472572" w:rsidP="00472572">
            <w:r w:rsidRPr="00472572">
              <w:t>12.77147</w:t>
            </w:r>
          </w:p>
        </w:tc>
        <w:tc>
          <w:tcPr>
            <w:tcW w:w="1129" w:type="dxa"/>
            <w:noWrap/>
            <w:hideMark/>
          </w:tcPr>
          <w:p w14:paraId="61D88931" w14:textId="77777777" w:rsidR="00472572" w:rsidRPr="00472572" w:rsidRDefault="00472572" w:rsidP="00472572">
            <w:r w:rsidRPr="00472572">
              <w:t>8.519328</w:t>
            </w:r>
          </w:p>
        </w:tc>
        <w:tc>
          <w:tcPr>
            <w:tcW w:w="1129" w:type="dxa"/>
            <w:noWrap/>
            <w:hideMark/>
          </w:tcPr>
          <w:p w14:paraId="4B14058D" w14:textId="77777777" w:rsidR="00472572" w:rsidRPr="00472572" w:rsidRDefault="00472572" w:rsidP="00472572">
            <w:r w:rsidRPr="00472572">
              <w:t>5.45505</w:t>
            </w:r>
          </w:p>
        </w:tc>
        <w:tc>
          <w:tcPr>
            <w:tcW w:w="1129" w:type="dxa"/>
            <w:noWrap/>
            <w:hideMark/>
          </w:tcPr>
          <w:p w14:paraId="5A25C983" w14:textId="77777777" w:rsidR="00472572" w:rsidRPr="00472572" w:rsidRDefault="00472572" w:rsidP="00472572">
            <w:r w:rsidRPr="00472572">
              <w:t>2.323613</w:t>
            </w:r>
          </w:p>
        </w:tc>
        <w:tc>
          <w:tcPr>
            <w:tcW w:w="1129" w:type="dxa"/>
            <w:noWrap/>
            <w:hideMark/>
          </w:tcPr>
          <w:p w14:paraId="76B097E1" w14:textId="77777777" w:rsidR="00472572" w:rsidRPr="00472572" w:rsidRDefault="00472572" w:rsidP="00472572">
            <w:r w:rsidRPr="00472572">
              <w:t>7.296618</w:t>
            </w:r>
          </w:p>
        </w:tc>
        <w:tc>
          <w:tcPr>
            <w:tcW w:w="1129" w:type="dxa"/>
            <w:noWrap/>
            <w:hideMark/>
          </w:tcPr>
          <w:p w14:paraId="6FBF8527" w14:textId="77777777" w:rsidR="00472572" w:rsidRPr="00472572" w:rsidRDefault="00472572" w:rsidP="00472572">
            <w:r w:rsidRPr="00472572">
              <w:t>7.747564</w:t>
            </w:r>
          </w:p>
        </w:tc>
        <w:tc>
          <w:tcPr>
            <w:tcW w:w="1129" w:type="dxa"/>
            <w:noWrap/>
            <w:hideMark/>
          </w:tcPr>
          <w:p w14:paraId="21641119" w14:textId="77777777" w:rsidR="00472572" w:rsidRPr="00472572" w:rsidRDefault="00472572" w:rsidP="00472572">
            <w:r w:rsidRPr="00472572">
              <w:t>7.341936</w:t>
            </w:r>
          </w:p>
        </w:tc>
      </w:tr>
      <w:tr w:rsidR="00472572" w:rsidRPr="00472572" w14:paraId="02A8EBAF" w14:textId="77777777" w:rsidTr="00472572">
        <w:trPr>
          <w:trHeight w:val="261"/>
        </w:trPr>
        <w:tc>
          <w:tcPr>
            <w:tcW w:w="1129" w:type="dxa"/>
            <w:noWrap/>
            <w:hideMark/>
          </w:tcPr>
          <w:p w14:paraId="27CA06C3" w14:textId="77777777" w:rsidR="00472572" w:rsidRPr="00472572" w:rsidRDefault="00472572" w:rsidP="00472572">
            <w:r w:rsidRPr="00472572">
              <w:t>3.826524</w:t>
            </w:r>
          </w:p>
        </w:tc>
        <w:tc>
          <w:tcPr>
            <w:tcW w:w="1129" w:type="dxa"/>
            <w:noWrap/>
            <w:hideMark/>
          </w:tcPr>
          <w:p w14:paraId="0C722AA7" w14:textId="77777777" w:rsidR="00472572" w:rsidRPr="00472572" w:rsidRDefault="00472572" w:rsidP="00472572">
            <w:r w:rsidRPr="00472572">
              <w:t>12.77959</w:t>
            </w:r>
          </w:p>
        </w:tc>
        <w:tc>
          <w:tcPr>
            <w:tcW w:w="1129" w:type="dxa"/>
            <w:noWrap/>
            <w:hideMark/>
          </w:tcPr>
          <w:p w14:paraId="12DB0AE8" w14:textId="77777777" w:rsidR="00472572" w:rsidRPr="00472572" w:rsidRDefault="00472572" w:rsidP="00472572">
            <w:r w:rsidRPr="00472572">
              <w:t>6.256021</w:t>
            </w:r>
          </w:p>
        </w:tc>
        <w:tc>
          <w:tcPr>
            <w:tcW w:w="1129" w:type="dxa"/>
            <w:noWrap/>
            <w:hideMark/>
          </w:tcPr>
          <w:p w14:paraId="783E2FA2" w14:textId="77777777" w:rsidR="00472572" w:rsidRPr="00472572" w:rsidRDefault="00472572" w:rsidP="00472572">
            <w:r w:rsidRPr="00472572">
              <w:t>2.78235</w:t>
            </w:r>
          </w:p>
        </w:tc>
        <w:tc>
          <w:tcPr>
            <w:tcW w:w="1129" w:type="dxa"/>
            <w:noWrap/>
            <w:hideMark/>
          </w:tcPr>
          <w:p w14:paraId="04B65364" w14:textId="77777777" w:rsidR="00472572" w:rsidRPr="00472572" w:rsidRDefault="00472572" w:rsidP="00472572">
            <w:r w:rsidRPr="00472572">
              <w:t>7.162256</w:t>
            </w:r>
          </w:p>
        </w:tc>
        <w:tc>
          <w:tcPr>
            <w:tcW w:w="1129" w:type="dxa"/>
            <w:noWrap/>
            <w:hideMark/>
          </w:tcPr>
          <w:p w14:paraId="61A9C86A" w14:textId="77777777" w:rsidR="00472572" w:rsidRPr="00472572" w:rsidRDefault="00472572" w:rsidP="00472572">
            <w:r w:rsidRPr="00472572">
              <w:t>12.82172</w:t>
            </w:r>
          </w:p>
        </w:tc>
        <w:tc>
          <w:tcPr>
            <w:tcW w:w="1129" w:type="dxa"/>
            <w:noWrap/>
            <w:hideMark/>
          </w:tcPr>
          <w:p w14:paraId="497A8757" w14:textId="77777777" w:rsidR="00472572" w:rsidRPr="00472572" w:rsidRDefault="00472572" w:rsidP="00472572">
            <w:r w:rsidRPr="00472572">
              <w:t>8.134205</w:t>
            </w:r>
          </w:p>
        </w:tc>
        <w:tc>
          <w:tcPr>
            <w:tcW w:w="1129" w:type="dxa"/>
            <w:noWrap/>
            <w:hideMark/>
          </w:tcPr>
          <w:p w14:paraId="7CA6DF9B" w14:textId="77777777" w:rsidR="00472572" w:rsidRPr="00472572" w:rsidRDefault="00472572" w:rsidP="00472572">
            <w:r w:rsidRPr="00472572">
              <w:t>3.3771</w:t>
            </w:r>
          </w:p>
        </w:tc>
        <w:tc>
          <w:tcPr>
            <w:tcW w:w="1129" w:type="dxa"/>
            <w:noWrap/>
            <w:hideMark/>
          </w:tcPr>
          <w:p w14:paraId="28DD36B2" w14:textId="77777777" w:rsidR="00472572" w:rsidRPr="00472572" w:rsidRDefault="00472572" w:rsidP="00472572">
            <w:r w:rsidRPr="00472572">
              <w:t>11.38409</w:t>
            </w:r>
          </w:p>
        </w:tc>
        <w:tc>
          <w:tcPr>
            <w:tcW w:w="1129" w:type="dxa"/>
            <w:noWrap/>
            <w:hideMark/>
          </w:tcPr>
          <w:p w14:paraId="49880808" w14:textId="77777777" w:rsidR="00472572" w:rsidRPr="00472572" w:rsidRDefault="00472572" w:rsidP="00472572">
            <w:r w:rsidRPr="00472572">
              <w:t>7.122968</w:t>
            </w:r>
          </w:p>
        </w:tc>
      </w:tr>
      <w:tr w:rsidR="00472572" w:rsidRPr="00472572" w14:paraId="62E1DE65" w14:textId="77777777" w:rsidTr="00472572">
        <w:trPr>
          <w:trHeight w:val="261"/>
        </w:trPr>
        <w:tc>
          <w:tcPr>
            <w:tcW w:w="1129" w:type="dxa"/>
            <w:noWrap/>
            <w:hideMark/>
          </w:tcPr>
          <w:p w14:paraId="256644B5" w14:textId="77777777" w:rsidR="00472572" w:rsidRPr="00472572" w:rsidRDefault="00472572" w:rsidP="00472572">
            <w:r w:rsidRPr="00472572">
              <w:t>4.615255</w:t>
            </w:r>
          </w:p>
        </w:tc>
        <w:tc>
          <w:tcPr>
            <w:tcW w:w="1129" w:type="dxa"/>
            <w:noWrap/>
            <w:hideMark/>
          </w:tcPr>
          <w:p w14:paraId="5F66AD12" w14:textId="77777777" w:rsidR="00472572" w:rsidRPr="00472572" w:rsidRDefault="00472572" w:rsidP="00472572">
            <w:r w:rsidRPr="00472572">
              <w:t>2.401484</w:t>
            </w:r>
          </w:p>
        </w:tc>
        <w:tc>
          <w:tcPr>
            <w:tcW w:w="1129" w:type="dxa"/>
            <w:noWrap/>
            <w:hideMark/>
          </w:tcPr>
          <w:p w14:paraId="010A69CE" w14:textId="77777777" w:rsidR="00472572" w:rsidRPr="00472572" w:rsidRDefault="00472572" w:rsidP="00472572">
            <w:r w:rsidRPr="00472572">
              <w:t>12.92154</w:t>
            </w:r>
          </w:p>
        </w:tc>
        <w:tc>
          <w:tcPr>
            <w:tcW w:w="1129" w:type="dxa"/>
            <w:noWrap/>
            <w:hideMark/>
          </w:tcPr>
          <w:p w14:paraId="0789A449" w14:textId="77777777" w:rsidR="00472572" w:rsidRPr="00472572" w:rsidRDefault="00472572" w:rsidP="00472572">
            <w:r w:rsidRPr="00472572">
              <w:t>6.805413</w:t>
            </w:r>
          </w:p>
        </w:tc>
        <w:tc>
          <w:tcPr>
            <w:tcW w:w="1129" w:type="dxa"/>
            <w:noWrap/>
            <w:hideMark/>
          </w:tcPr>
          <w:p w14:paraId="46702A96" w14:textId="77777777" w:rsidR="00472572" w:rsidRPr="00472572" w:rsidRDefault="00472572" w:rsidP="00472572">
            <w:r w:rsidRPr="00472572">
              <w:t>7.533437</w:t>
            </w:r>
          </w:p>
        </w:tc>
        <w:tc>
          <w:tcPr>
            <w:tcW w:w="1129" w:type="dxa"/>
            <w:noWrap/>
            <w:hideMark/>
          </w:tcPr>
          <w:p w14:paraId="581E85F5" w14:textId="77777777" w:rsidR="00472572" w:rsidRPr="00472572" w:rsidRDefault="00472572" w:rsidP="00472572">
            <w:r w:rsidRPr="00472572">
              <w:t>7.416274</w:t>
            </w:r>
          </w:p>
        </w:tc>
        <w:tc>
          <w:tcPr>
            <w:tcW w:w="1129" w:type="dxa"/>
            <w:noWrap/>
            <w:hideMark/>
          </w:tcPr>
          <w:p w14:paraId="2605F8D9" w14:textId="77777777" w:rsidR="00472572" w:rsidRPr="00472572" w:rsidRDefault="00472572" w:rsidP="00472572">
            <w:r w:rsidRPr="00472572">
              <w:t>4.665012</w:t>
            </w:r>
          </w:p>
        </w:tc>
        <w:tc>
          <w:tcPr>
            <w:tcW w:w="1129" w:type="dxa"/>
            <w:noWrap/>
            <w:hideMark/>
          </w:tcPr>
          <w:p w14:paraId="4E286570" w14:textId="77777777" w:rsidR="00472572" w:rsidRPr="00472572" w:rsidRDefault="00472572" w:rsidP="00472572">
            <w:r w:rsidRPr="00472572">
              <w:t>3.428534</w:t>
            </w:r>
          </w:p>
        </w:tc>
        <w:tc>
          <w:tcPr>
            <w:tcW w:w="1129" w:type="dxa"/>
            <w:noWrap/>
            <w:hideMark/>
          </w:tcPr>
          <w:p w14:paraId="7EC853E6" w14:textId="77777777" w:rsidR="00472572" w:rsidRPr="00472572" w:rsidRDefault="00472572" w:rsidP="00472572">
            <w:r w:rsidRPr="00472572">
              <w:t>6.793164</w:t>
            </w:r>
          </w:p>
        </w:tc>
        <w:tc>
          <w:tcPr>
            <w:tcW w:w="1129" w:type="dxa"/>
            <w:noWrap/>
            <w:hideMark/>
          </w:tcPr>
          <w:p w14:paraId="66479311" w14:textId="77777777" w:rsidR="00472572" w:rsidRPr="00472572" w:rsidRDefault="00472572" w:rsidP="00472572">
            <w:r w:rsidRPr="00472572">
              <w:t>7.84333</w:t>
            </w:r>
          </w:p>
        </w:tc>
      </w:tr>
      <w:tr w:rsidR="00472572" w:rsidRPr="00472572" w14:paraId="3D1DF25A" w14:textId="77777777" w:rsidTr="00472572">
        <w:trPr>
          <w:trHeight w:val="261"/>
        </w:trPr>
        <w:tc>
          <w:tcPr>
            <w:tcW w:w="1129" w:type="dxa"/>
            <w:noWrap/>
            <w:hideMark/>
          </w:tcPr>
          <w:p w14:paraId="0E1DC620" w14:textId="77777777" w:rsidR="00472572" w:rsidRPr="00472572" w:rsidRDefault="00472572" w:rsidP="00472572">
            <w:r w:rsidRPr="00472572">
              <w:t>7.678827</w:t>
            </w:r>
          </w:p>
        </w:tc>
        <w:tc>
          <w:tcPr>
            <w:tcW w:w="1129" w:type="dxa"/>
            <w:noWrap/>
            <w:hideMark/>
          </w:tcPr>
          <w:p w14:paraId="27466FA6" w14:textId="77777777" w:rsidR="00472572" w:rsidRPr="00472572" w:rsidRDefault="00472572" w:rsidP="00472572">
            <w:r w:rsidRPr="00472572">
              <w:t>7.256057</w:t>
            </w:r>
          </w:p>
        </w:tc>
        <w:tc>
          <w:tcPr>
            <w:tcW w:w="1129" w:type="dxa"/>
            <w:noWrap/>
            <w:hideMark/>
          </w:tcPr>
          <w:p w14:paraId="54360BB8" w14:textId="77777777" w:rsidR="00472572" w:rsidRPr="00472572" w:rsidRDefault="00472572" w:rsidP="00472572">
            <w:r w:rsidRPr="00472572">
              <w:t>7.917866</w:t>
            </w:r>
          </w:p>
        </w:tc>
        <w:tc>
          <w:tcPr>
            <w:tcW w:w="1129" w:type="dxa"/>
            <w:noWrap/>
            <w:hideMark/>
          </w:tcPr>
          <w:p w14:paraId="386C7892" w14:textId="77777777" w:rsidR="00472572" w:rsidRPr="00472572" w:rsidRDefault="00472572" w:rsidP="00472572">
            <w:r w:rsidRPr="00472572">
              <w:t>2.504192</w:t>
            </w:r>
          </w:p>
        </w:tc>
        <w:tc>
          <w:tcPr>
            <w:tcW w:w="1129" w:type="dxa"/>
            <w:noWrap/>
            <w:hideMark/>
          </w:tcPr>
          <w:p w14:paraId="345A5401" w14:textId="77777777" w:rsidR="00472572" w:rsidRPr="00472572" w:rsidRDefault="00472572" w:rsidP="00472572">
            <w:r w:rsidRPr="00472572">
              <w:t>7.531959</w:t>
            </w:r>
          </w:p>
        </w:tc>
        <w:tc>
          <w:tcPr>
            <w:tcW w:w="1129" w:type="dxa"/>
            <w:noWrap/>
            <w:hideMark/>
          </w:tcPr>
          <w:p w14:paraId="08557179" w14:textId="77777777" w:rsidR="00472572" w:rsidRPr="00472572" w:rsidRDefault="00472572" w:rsidP="00472572">
            <w:r w:rsidRPr="00472572">
              <w:t>13.18073</w:t>
            </w:r>
          </w:p>
        </w:tc>
        <w:tc>
          <w:tcPr>
            <w:tcW w:w="1129" w:type="dxa"/>
            <w:noWrap/>
            <w:hideMark/>
          </w:tcPr>
          <w:p w14:paraId="50EEF0E5" w14:textId="77777777" w:rsidR="00472572" w:rsidRPr="00472572" w:rsidRDefault="00472572" w:rsidP="00472572">
            <w:r w:rsidRPr="00472572">
              <w:t>6.849037</w:t>
            </w:r>
          </w:p>
        </w:tc>
        <w:tc>
          <w:tcPr>
            <w:tcW w:w="1129" w:type="dxa"/>
            <w:noWrap/>
            <w:hideMark/>
          </w:tcPr>
          <w:p w14:paraId="799C5508" w14:textId="77777777" w:rsidR="00472572" w:rsidRPr="00472572" w:rsidRDefault="00472572" w:rsidP="00472572">
            <w:r w:rsidRPr="00472572">
              <w:t>9.298749</w:t>
            </w:r>
          </w:p>
        </w:tc>
        <w:tc>
          <w:tcPr>
            <w:tcW w:w="1129" w:type="dxa"/>
            <w:noWrap/>
            <w:hideMark/>
          </w:tcPr>
          <w:p w14:paraId="7D771DEC" w14:textId="77777777" w:rsidR="00472572" w:rsidRPr="00472572" w:rsidRDefault="00472572" w:rsidP="00472572">
            <w:r w:rsidRPr="00472572">
              <w:t>7.451655</w:t>
            </w:r>
          </w:p>
        </w:tc>
        <w:tc>
          <w:tcPr>
            <w:tcW w:w="1129" w:type="dxa"/>
            <w:noWrap/>
            <w:hideMark/>
          </w:tcPr>
          <w:p w14:paraId="5DC3D70D" w14:textId="77777777" w:rsidR="00472572" w:rsidRPr="00472572" w:rsidRDefault="00472572" w:rsidP="00472572">
            <w:r w:rsidRPr="00472572">
              <w:t>4.790552</w:t>
            </w:r>
          </w:p>
        </w:tc>
      </w:tr>
      <w:tr w:rsidR="00472572" w:rsidRPr="00472572" w14:paraId="5A0A6E8C" w14:textId="77777777" w:rsidTr="00472572">
        <w:trPr>
          <w:trHeight w:val="261"/>
        </w:trPr>
        <w:tc>
          <w:tcPr>
            <w:tcW w:w="1129" w:type="dxa"/>
            <w:noWrap/>
            <w:hideMark/>
          </w:tcPr>
          <w:p w14:paraId="40E73E5D" w14:textId="77777777" w:rsidR="00472572" w:rsidRPr="00472572" w:rsidRDefault="00472572" w:rsidP="00472572">
            <w:r w:rsidRPr="00472572">
              <w:t>12.32069</w:t>
            </w:r>
          </w:p>
        </w:tc>
        <w:tc>
          <w:tcPr>
            <w:tcW w:w="1129" w:type="dxa"/>
            <w:noWrap/>
            <w:hideMark/>
          </w:tcPr>
          <w:p w14:paraId="02503D32" w14:textId="77777777" w:rsidR="00472572" w:rsidRPr="00472572" w:rsidRDefault="00472572" w:rsidP="00472572">
            <w:r w:rsidRPr="00472572">
              <w:t>2.473064</w:t>
            </w:r>
          </w:p>
        </w:tc>
        <w:tc>
          <w:tcPr>
            <w:tcW w:w="1129" w:type="dxa"/>
            <w:noWrap/>
            <w:hideMark/>
          </w:tcPr>
          <w:p w14:paraId="5B485E9C" w14:textId="77777777" w:rsidR="00472572" w:rsidRPr="00472572" w:rsidRDefault="00472572" w:rsidP="00472572">
            <w:r w:rsidRPr="00472572">
              <w:t>7.821649</w:t>
            </w:r>
          </w:p>
        </w:tc>
        <w:tc>
          <w:tcPr>
            <w:tcW w:w="1129" w:type="dxa"/>
            <w:noWrap/>
            <w:hideMark/>
          </w:tcPr>
          <w:p w14:paraId="02627067" w14:textId="77777777" w:rsidR="00472572" w:rsidRPr="00472572" w:rsidRDefault="00472572" w:rsidP="00472572">
            <w:r w:rsidRPr="00472572">
              <w:t>8.484601</w:t>
            </w:r>
          </w:p>
        </w:tc>
        <w:tc>
          <w:tcPr>
            <w:tcW w:w="1129" w:type="dxa"/>
            <w:noWrap/>
            <w:hideMark/>
          </w:tcPr>
          <w:p w14:paraId="157ECEDA" w14:textId="77777777" w:rsidR="00472572" w:rsidRPr="00472572" w:rsidRDefault="00472572" w:rsidP="00472572">
            <w:r w:rsidRPr="00472572">
              <w:t>6.29036</w:t>
            </w:r>
          </w:p>
        </w:tc>
        <w:tc>
          <w:tcPr>
            <w:tcW w:w="1129" w:type="dxa"/>
            <w:noWrap/>
            <w:hideMark/>
          </w:tcPr>
          <w:p w14:paraId="3CD233DA" w14:textId="77777777" w:rsidR="00472572" w:rsidRPr="00472572" w:rsidRDefault="00472572" w:rsidP="00472572">
            <w:r w:rsidRPr="00472572">
              <w:t>3.660866</w:t>
            </w:r>
          </w:p>
        </w:tc>
        <w:tc>
          <w:tcPr>
            <w:tcW w:w="1129" w:type="dxa"/>
            <w:noWrap/>
            <w:hideMark/>
          </w:tcPr>
          <w:p w14:paraId="671BF494" w14:textId="77777777" w:rsidR="00472572" w:rsidRPr="00472572" w:rsidRDefault="00472572" w:rsidP="00472572">
            <w:r w:rsidRPr="00472572">
              <w:t>7.626289</w:t>
            </w:r>
          </w:p>
        </w:tc>
        <w:tc>
          <w:tcPr>
            <w:tcW w:w="1129" w:type="dxa"/>
            <w:noWrap/>
            <w:hideMark/>
          </w:tcPr>
          <w:p w14:paraId="3682CF6C" w14:textId="77777777" w:rsidR="00472572" w:rsidRPr="00472572" w:rsidRDefault="00472572" w:rsidP="00472572">
            <w:r w:rsidRPr="00472572">
              <w:t>3.23996</w:t>
            </w:r>
          </w:p>
        </w:tc>
        <w:tc>
          <w:tcPr>
            <w:tcW w:w="1129" w:type="dxa"/>
            <w:noWrap/>
            <w:hideMark/>
          </w:tcPr>
          <w:p w14:paraId="535C2D29" w14:textId="77777777" w:rsidR="00472572" w:rsidRPr="00472572" w:rsidRDefault="00472572" w:rsidP="00472572">
            <w:r w:rsidRPr="00472572">
              <w:t>8.339038</w:t>
            </w:r>
          </w:p>
        </w:tc>
        <w:tc>
          <w:tcPr>
            <w:tcW w:w="1129" w:type="dxa"/>
            <w:noWrap/>
            <w:hideMark/>
          </w:tcPr>
          <w:p w14:paraId="123D7050" w14:textId="77777777" w:rsidR="00472572" w:rsidRPr="00472572" w:rsidRDefault="00472572" w:rsidP="00472572">
            <w:r w:rsidRPr="00472572">
              <w:t>7.864225</w:t>
            </w:r>
          </w:p>
        </w:tc>
      </w:tr>
      <w:tr w:rsidR="00472572" w:rsidRPr="00472572" w14:paraId="6FC5BE5C" w14:textId="77777777" w:rsidTr="00472572">
        <w:trPr>
          <w:trHeight w:val="261"/>
        </w:trPr>
        <w:tc>
          <w:tcPr>
            <w:tcW w:w="1129" w:type="dxa"/>
            <w:noWrap/>
            <w:hideMark/>
          </w:tcPr>
          <w:p w14:paraId="5D3FE79F" w14:textId="77777777" w:rsidR="00472572" w:rsidRPr="00472572" w:rsidRDefault="00472572" w:rsidP="00472572">
            <w:pPr>
              <w:rPr>
                <w:b/>
                <w:bCs/>
              </w:rPr>
            </w:pPr>
            <w:r w:rsidRPr="00472572">
              <w:rPr>
                <w:b/>
                <w:bCs/>
              </w:rPr>
              <w:t>7.127333</w:t>
            </w:r>
          </w:p>
        </w:tc>
        <w:tc>
          <w:tcPr>
            <w:tcW w:w="1129" w:type="dxa"/>
            <w:noWrap/>
            <w:hideMark/>
          </w:tcPr>
          <w:p w14:paraId="77A594C7" w14:textId="77777777" w:rsidR="00472572" w:rsidRPr="00472572" w:rsidRDefault="00472572" w:rsidP="00472572">
            <w:pPr>
              <w:rPr>
                <w:b/>
                <w:bCs/>
              </w:rPr>
            </w:pPr>
            <w:r w:rsidRPr="00472572">
              <w:rPr>
                <w:b/>
                <w:bCs/>
              </w:rPr>
              <w:t>6.856008</w:t>
            </w:r>
          </w:p>
        </w:tc>
        <w:tc>
          <w:tcPr>
            <w:tcW w:w="1129" w:type="dxa"/>
            <w:noWrap/>
            <w:hideMark/>
          </w:tcPr>
          <w:p w14:paraId="26498437" w14:textId="77777777" w:rsidR="00472572" w:rsidRPr="00472572" w:rsidRDefault="00472572" w:rsidP="00472572">
            <w:pPr>
              <w:rPr>
                <w:b/>
                <w:bCs/>
              </w:rPr>
            </w:pPr>
            <w:r w:rsidRPr="00472572">
              <w:rPr>
                <w:b/>
                <w:bCs/>
              </w:rPr>
              <w:t>7.557343</w:t>
            </w:r>
          </w:p>
        </w:tc>
        <w:tc>
          <w:tcPr>
            <w:tcW w:w="1129" w:type="dxa"/>
            <w:noWrap/>
            <w:hideMark/>
          </w:tcPr>
          <w:p w14:paraId="6D61F770" w14:textId="77777777" w:rsidR="00472572" w:rsidRPr="00472572" w:rsidRDefault="00472572" w:rsidP="00472572">
            <w:pPr>
              <w:rPr>
                <w:b/>
                <w:bCs/>
              </w:rPr>
            </w:pPr>
            <w:r w:rsidRPr="00472572">
              <w:rPr>
                <w:b/>
                <w:bCs/>
              </w:rPr>
              <w:t>6.480517</w:t>
            </w:r>
          </w:p>
        </w:tc>
        <w:tc>
          <w:tcPr>
            <w:tcW w:w="1129" w:type="dxa"/>
            <w:noWrap/>
            <w:hideMark/>
          </w:tcPr>
          <w:p w14:paraId="625E6C23" w14:textId="77777777" w:rsidR="00472572" w:rsidRPr="00472572" w:rsidRDefault="00472572" w:rsidP="00472572">
            <w:pPr>
              <w:rPr>
                <w:b/>
                <w:bCs/>
              </w:rPr>
            </w:pPr>
            <w:r w:rsidRPr="00472572">
              <w:rPr>
                <w:b/>
                <w:bCs/>
              </w:rPr>
              <w:t>7.438731</w:t>
            </w:r>
          </w:p>
        </w:tc>
        <w:tc>
          <w:tcPr>
            <w:tcW w:w="1129" w:type="dxa"/>
            <w:noWrap/>
            <w:hideMark/>
          </w:tcPr>
          <w:p w14:paraId="5B675CA5" w14:textId="77777777" w:rsidR="00472572" w:rsidRPr="00472572" w:rsidRDefault="00472572" w:rsidP="00472572">
            <w:pPr>
              <w:rPr>
                <w:b/>
                <w:bCs/>
              </w:rPr>
            </w:pPr>
            <w:r w:rsidRPr="00472572">
              <w:rPr>
                <w:b/>
                <w:bCs/>
              </w:rPr>
              <w:t>7.431009</w:t>
            </w:r>
          </w:p>
        </w:tc>
        <w:tc>
          <w:tcPr>
            <w:tcW w:w="1129" w:type="dxa"/>
            <w:noWrap/>
            <w:hideMark/>
          </w:tcPr>
          <w:p w14:paraId="275A0F4B" w14:textId="77777777" w:rsidR="00472572" w:rsidRPr="00472572" w:rsidRDefault="00472572" w:rsidP="00472572">
            <w:pPr>
              <w:rPr>
                <w:b/>
                <w:bCs/>
              </w:rPr>
            </w:pPr>
            <w:r w:rsidRPr="00472572">
              <w:rPr>
                <w:b/>
                <w:bCs/>
              </w:rPr>
              <w:t>6.006594</w:t>
            </w:r>
          </w:p>
        </w:tc>
        <w:tc>
          <w:tcPr>
            <w:tcW w:w="1129" w:type="dxa"/>
            <w:noWrap/>
            <w:hideMark/>
          </w:tcPr>
          <w:p w14:paraId="4509728F" w14:textId="77777777" w:rsidR="00472572" w:rsidRPr="00472572" w:rsidRDefault="00472572" w:rsidP="00472572">
            <w:pPr>
              <w:rPr>
                <w:b/>
                <w:bCs/>
              </w:rPr>
            </w:pPr>
            <w:r w:rsidRPr="00472572">
              <w:rPr>
                <w:b/>
                <w:bCs/>
              </w:rPr>
              <w:t>6.300835</w:t>
            </w:r>
          </w:p>
        </w:tc>
        <w:tc>
          <w:tcPr>
            <w:tcW w:w="1129" w:type="dxa"/>
            <w:noWrap/>
            <w:hideMark/>
          </w:tcPr>
          <w:p w14:paraId="167CA846" w14:textId="77777777" w:rsidR="00472572" w:rsidRPr="00472572" w:rsidRDefault="00472572" w:rsidP="00472572">
            <w:pPr>
              <w:rPr>
                <w:b/>
                <w:bCs/>
              </w:rPr>
            </w:pPr>
            <w:r w:rsidRPr="00472572">
              <w:rPr>
                <w:b/>
                <w:bCs/>
              </w:rPr>
              <w:t>7.654303</w:t>
            </w:r>
          </w:p>
        </w:tc>
        <w:tc>
          <w:tcPr>
            <w:tcW w:w="1129" w:type="dxa"/>
            <w:noWrap/>
            <w:hideMark/>
          </w:tcPr>
          <w:p w14:paraId="4750547B" w14:textId="77777777" w:rsidR="00472572" w:rsidRPr="00472572" w:rsidRDefault="00472572" w:rsidP="00472572">
            <w:pPr>
              <w:rPr>
                <w:b/>
                <w:bCs/>
              </w:rPr>
            </w:pPr>
            <w:r w:rsidRPr="00472572">
              <w:rPr>
                <w:b/>
                <w:bCs/>
              </w:rPr>
              <w:t>7.461812</w:t>
            </w:r>
          </w:p>
        </w:tc>
      </w:tr>
    </w:tbl>
    <w:p w14:paraId="45148A71" w14:textId="0F9622B2" w:rsidR="00472572" w:rsidRDefault="00472572" w:rsidP="00DD05AD"/>
    <w:p w14:paraId="12348DC7" w14:textId="77777777" w:rsidR="00472572" w:rsidRDefault="00472572" w:rsidP="00DD05AD">
      <w:r>
        <w:t>3</w:t>
      </w:r>
      <w:r w:rsidRPr="00472572">
        <w:rPr>
          <w:vertAlign w:val="superscript"/>
        </w:rPr>
        <w:t>rd</w:t>
      </w:r>
      <w:r>
        <w:t xml:space="preserve"> Node</w:t>
      </w:r>
    </w:p>
    <w:tbl>
      <w:tblPr>
        <w:tblStyle w:val="TableGrid"/>
        <w:tblW w:w="0" w:type="auto"/>
        <w:tblLook w:val="04A0" w:firstRow="1" w:lastRow="0" w:firstColumn="1" w:lastColumn="0" w:noHBand="0" w:noVBand="1"/>
      </w:tblPr>
      <w:tblGrid>
        <w:gridCol w:w="1132"/>
        <w:gridCol w:w="1132"/>
        <w:gridCol w:w="1132"/>
        <w:gridCol w:w="1132"/>
        <w:gridCol w:w="1132"/>
        <w:gridCol w:w="1132"/>
        <w:gridCol w:w="1132"/>
        <w:gridCol w:w="1132"/>
        <w:gridCol w:w="1132"/>
        <w:gridCol w:w="1132"/>
      </w:tblGrid>
      <w:tr w:rsidR="00472572" w:rsidRPr="00472572" w14:paraId="7FF071A7" w14:textId="77777777" w:rsidTr="00472572">
        <w:trPr>
          <w:trHeight w:val="261"/>
        </w:trPr>
        <w:tc>
          <w:tcPr>
            <w:tcW w:w="1132" w:type="dxa"/>
            <w:noWrap/>
            <w:hideMark/>
          </w:tcPr>
          <w:p w14:paraId="052FD69A" w14:textId="77777777" w:rsidR="00472572" w:rsidRPr="00472572" w:rsidRDefault="00472572" w:rsidP="00472572">
            <w:r w:rsidRPr="00472572">
              <w:t>Tx01</w:t>
            </w:r>
          </w:p>
        </w:tc>
        <w:tc>
          <w:tcPr>
            <w:tcW w:w="1132" w:type="dxa"/>
            <w:noWrap/>
            <w:hideMark/>
          </w:tcPr>
          <w:p w14:paraId="1748741E" w14:textId="77777777" w:rsidR="00472572" w:rsidRPr="00472572" w:rsidRDefault="00472572" w:rsidP="00472572">
            <w:r w:rsidRPr="00472572">
              <w:t>Tx02</w:t>
            </w:r>
          </w:p>
        </w:tc>
        <w:tc>
          <w:tcPr>
            <w:tcW w:w="1132" w:type="dxa"/>
            <w:noWrap/>
            <w:hideMark/>
          </w:tcPr>
          <w:p w14:paraId="519B4FC8" w14:textId="77777777" w:rsidR="00472572" w:rsidRPr="00472572" w:rsidRDefault="00472572" w:rsidP="00472572">
            <w:r w:rsidRPr="00472572">
              <w:t>Tx03</w:t>
            </w:r>
          </w:p>
        </w:tc>
        <w:tc>
          <w:tcPr>
            <w:tcW w:w="1132" w:type="dxa"/>
            <w:noWrap/>
            <w:hideMark/>
          </w:tcPr>
          <w:p w14:paraId="4E507DED" w14:textId="77777777" w:rsidR="00472572" w:rsidRPr="00472572" w:rsidRDefault="00472572" w:rsidP="00472572">
            <w:r w:rsidRPr="00472572">
              <w:t>Tx04</w:t>
            </w:r>
          </w:p>
        </w:tc>
        <w:tc>
          <w:tcPr>
            <w:tcW w:w="1132" w:type="dxa"/>
            <w:noWrap/>
            <w:hideMark/>
          </w:tcPr>
          <w:p w14:paraId="00FBD7E0" w14:textId="77777777" w:rsidR="00472572" w:rsidRPr="00472572" w:rsidRDefault="00472572" w:rsidP="00472572">
            <w:r w:rsidRPr="00472572">
              <w:t>Tx05</w:t>
            </w:r>
          </w:p>
        </w:tc>
        <w:tc>
          <w:tcPr>
            <w:tcW w:w="1132" w:type="dxa"/>
            <w:noWrap/>
            <w:hideMark/>
          </w:tcPr>
          <w:p w14:paraId="589559A1" w14:textId="77777777" w:rsidR="00472572" w:rsidRPr="00472572" w:rsidRDefault="00472572" w:rsidP="00472572">
            <w:r w:rsidRPr="00472572">
              <w:t>Tx06</w:t>
            </w:r>
          </w:p>
        </w:tc>
        <w:tc>
          <w:tcPr>
            <w:tcW w:w="1132" w:type="dxa"/>
            <w:noWrap/>
            <w:hideMark/>
          </w:tcPr>
          <w:p w14:paraId="749C6A99" w14:textId="77777777" w:rsidR="00472572" w:rsidRPr="00472572" w:rsidRDefault="00472572" w:rsidP="00472572">
            <w:r w:rsidRPr="00472572">
              <w:t>Tx07</w:t>
            </w:r>
          </w:p>
        </w:tc>
        <w:tc>
          <w:tcPr>
            <w:tcW w:w="1132" w:type="dxa"/>
            <w:noWrap/>
            <w:hideMark/>
          </w:tcPr>
          <w:p w14:paraId="2FB27794" w14:textId="77777777" w:rsidR="00472572" w:rsidRPr="00472572" w:rsidRDefault="00472572" w:rsidP="00472572">
            <w:r w:rsidRPr="00472572">
              <w:t>Tx08</w:t>
            </w:r>
          </w:p>
        </w:tc>
        <w:tc>
          <w:tcPr>
            <w:tcW w:w="1132" w:type="dxa"/>
            <w:noWrap/>
            <w:hideMark/>
          </w:tcPr>
          <w:p w14:paraId="6CA23650" w14:textId="77777777" w:rsidR="00472572" w:rsidRPr="00472572" w:rsidRDefault="00472572" w:rsidP="00472572">
            <w:r w:rsidRPr="00472572">
              <w:t>Tx09</w:t>
            </w:r>
          </w:p>
        </w:tc>
        <w:tc>
          <w:tcPr>
            <w:tcW w:w="1132" w:type="dxa"/>
            <w:noWrap/>
            <w:hideMark/>
          </w:tcPr>
          <w:p w14:paraId="260A9B31" w14:textId="77777777" w:rsidR="00472572" w:rsidRPr="00472572" w:rsidRDefault="00472572" w:rsidP="00472572">
            <w:r w:rsidRPr="00472572">
              <w:t>Tx10</w:t>
            </w:r>
          </w:p>
        </w:tc>
      </w:tr>
      <w:tr w:rsidR="00472572" w:rsidRPr="00472572" w14:paraId="5D529032" w14:textId="77777777" w:rsidTr="00472572">
        <w:trPr>
          <w:trHeight w:val="261"/>
        </w:trPr>
        <w:tc>
          <w:tcPr>
            <w:tcW w:w="1132" w:type="dxa"/>
            <w:noWrap/>
            <w:hideMark/>
          </w:tcPr>
          <w:p w14:paraId="4644FF1D" w14:textId="77777777" w:rsidR="00472572" w:rsidRPr="00472572" w:rsidRDefault="00472572" w:rsidP="00472572">
            <w:r w:rsidRPr="00472572">
              <w:t>11.33187</w:t>
            </w:r>
          </w:p>
        </w:tc>
        <w:tc>
          <w:tcPr>
            <w:tcW w:w="1132" w:type="dxa"/>
            <w:noWrap/>
            <w:hideMark/>
          </w:tcPr>
          <w:p w14:paraId="5FFBE7A8" w14:textId="77777777" w:rsidR="00472572" w:rsidRPr="00472572" w:rsidRDefault="00472572" w:rsidP="00472572">
            <w:r w:rsidRPr="00472572">
              <w:t>11.73437</w:t>
            </w:r>
          </w:p>
        </w:tc>
        <w:tc>
          <w:tcPr>
            <w:tcW w:w="1132" w:type="dxa"/>
            <w:noWrap/>
            <w:hideMark/>
          </w:tcPr>
          <w:p w14:paraId="5DF2F5FD" w14:textId="77777777" w:rsidR="00472572" w:rsidRPr="00472572" w:rsidRDefault="00472572" w:rsidP="00472572">
            <w:r w:rsidRPr="00472572">
              <w:t>5.927689</w:t>
            </w:r>
          </w:p>
        </w:tc>
        <w:tc>
          <w:tcPr>
            <w:tcW w:w="1132" w:type="dxa"/>
            <w:noWrap/>
            <w:hideMark/>
          </w:tcPr>
          <w:p w14:paraId="4CD3E292" w14:textId="77777777" w:rsidR="00472572" w:rsidRPr="00472572" w:rsidRDefault="00472572" w:rsidP="00472572">
            <w:r w:rsidRPr="00472572">
              <w:t>5.182651</w:t>
            </w:r>
          </w:p>
        </w:tc>
        <w:tc>
          <w:tcPr>
            <w:tcW w:w="1132" w:type="dxa"/>
            <w:noWrap/>
            <w:hideMark/>
          </w:tcPr>
          <w:p w14:paraId="77A7D7F2" w14:textId="77777777" w:rsidR="00472572" w:rsidRPr="00472572" w:rsidRDefault="00472572" w:rsidP="00472572">
            <w:r w:rsidRPr="00472572">
              <w:t>6.77984</w:t>
            </w:r>
          </w:p>
        </w:tc>
        <w:tc>
          <w:tcPr>
            <w:tcW w:w="1132" w:type="dxa"/>
            <w:noWrap/>
            <w:hideMark/>
          </w:tcPr>
          <w:p w14:paraId="7D14681B" w14:textId="77777777" w:rsidR="00472572" w:rsidRPr="00472572" w:rsidRDefault="00472572" w:rsidP="00472572">
            <w:r w:rsidRPr="00472572">
              <w:t>6.623063</w:t>
            </w:r>
          </w:p>
        </w:tc>
        <w:tc>
          <w:tcPr>
            <w:tcW w:w="1132" w:type="dxa"/>
            <w:noWrap/>
            <w:hideMark/>
          </w:tcPr>
          <w:p w14:paraId="12EAC421" w14:textId="77777777" w:rsidR="00472572" w:rsidRPr="00472572" w:rsidRDefault="00472572" w:rsidP="00472572">
            <w:r w:rsidRPr="00472572">
              <w:t>5.813765</w:t>
            </w:r>
          </w:p>
        </w:tc>
        <w:tc>
          <w:tcPr>
            <w:tcW w:w="1132" w:type="dxa"/>
            <w:noWrap/>
            <w:hideMark/>
          </w:tcPr>
          <w:p w14:paraId="5372E441" w14:textId="77777777" w:rsidR="00472572" w:rsidRPr="00472572" w:rsidRDefault="00472572" w:rsidP="00472572">
            <w:r w:rsidRPr="00472572">
              <w:t>13.691</w:t>
            </w:r>
          </w:p>
        </w:tc>
        <w:tc>
          <w:tcPr>
            <w:tcW w:w="1132" w:type="dxa"/>
            <w:noWrap/>
            <w:hideMark/>
          </w:tcPr>
          <w:p w14:paraId="79AB6947" w14:textId="77777777" w:rsidR="00472572" w:rsidRPr="00472572" w:rsidRDefault="00472572" w:rsidP="00472572">
            <w:r w:rsidRPr="00472572">
              <w:t>13.27964</w:t>
            </w:r>
          </w:p>
        </w:tc>
        <w:tc>
          <w:tcPr>
            <w:tcW w:w="1132" w:type="dxa"/>
            <w:noWrap/>
            <w:hideMark/>
          </w:tcPr>
          <w:p w14:paraId="3FF2B690" w14:textId="77777777" w:rsidR="00472572" w:rsidRPr="00472572" w:rsidRDefault="00472572" w:rsidP="00472572">
            <w:r w:rsidRPr="00472572">
              <w:t>10.28363</w:t>
            </w:r>
          </w:p>
        </w:tc>
      </w:tr>
      <w:tr w:rsidR="00472572" w:rsidRPr="00472572" w14:paraId="07E83120" w14:textId="77777777" w:rsidTr="00472572">
        <w:trPr>
          <w:trHeight w:val="261"/>
        </w:trPr>
        <w:tc>
          <w:tcPr>
            <w:tcW w:w="1132" w:type="dxa"/>
            <w:noWrap/>
            <w:hideMark/>
          </w:tcPr>
          <w:p w14:paraId="4372BEDB" w14:textId="77777777" w:rsidR="00472572" w:rsidRPr="00472572" w:rsidRDefault="00472572" w:rsidP="00472572">
            <w:r w:rsidRPr="00472572">
              <w:t>6.818277</w:t>
            </w:r>
          </w:p>
        </w:tc>
        <w:tc>
          <w:tcPr>
            <w:tcW w:w="1132" w:type="dxa"/>
            <w:noWrap/>
            <w:hideMark/>
          </w:tcPr>
          <w:p w14:paraId="2410B898" w14:textId="77777777" w:rsidR="00472572" w:rsidRPr="00472572" w:rsidRDefault="00472572" w:rsidP="00472572">
            <w:r w:rsidRPr="00472572">
              <w:t>6.324543</w:t>
            </w:r>
          </w:p>
        </w:tc>
        <w:tc>
          <w:tcPr>
            <w:tcW w:w="1132" w:type="dxa"/>
            <w:noWrap/>
            <w:hideMark/>
          </w:tcPr>
          <w:p w14:paraId="30865B50" w14:textId="77777777" w:rsidR="00472572" w:rsidRPr="00472572" w:rsidRDefault="00472572" w:rsidP="00472572">
            <w:r w:rsidRPr="00472572">
              <w:t>10.68379</w:t>
            </w:r>
          </w:p>
        </w:tc>
        <w:tc>
          <w:tcPr>
            <w:tcW w:w="1132" w:type="dxa"/>
            <w:noWrap/>
            <w:hideMark/>
          </w:tcPr>
          <w:p w14:paraId="2D69D977" w14:textId="77777777" w:rsidR="00472572" w:rsidRPr="00472572" w:rsidRDefault="00472572" w:rsidP="00472572">
            <w:r w:rsidRPr="00472572">
              <w:t>6.26587</w:t>
            </w:r>
          </w:p>
        </w:tc>
        <w:tc>
          <w:tcPr>
            <w:tcW w:w="1132" w:type="dxa"/>
            <w:noWrap/>
            <w:hideMark/>
          </w:tcPr>
          <w:p w14:paraId="50C8760F" w14:textId="77777777" w:rsidR="00472572" w:rsidRPr="00472572" w:rsidRDefault="00472572" w:rsidP="00472572">
            <w:r w:rsidRPr="00472572">
              <w:t>4.89033</w:t>
            </w:r>
          </w:p>
        </w:tc>
        <w:tc>
          <w:tcPr>
            <w:tcW w:w="1132" w:type="dxa"/>
            <w:noWrap/>
            <w:hideMark/>
          </w:tcPr>
          <w:p w14:paraId="3565F065" w14:textId="77777777" w:rsidR="00472572" w:rsidRPr="00472572" w:rsidRDefault="00472572" w:rsidP="00472572">
            <w:r w:rsidRPr="00472572">
              <w:t>6.933696</w:t>
            </w:r>
          </w:p>
        </w:tc>
        <w:tc>
          <w:tcPr>
            <w:tcW w:w="1132" w:type="dxa"/>
            <w:noWrap/>
            <w:hideMark/>
          </w:tcPr>
          <w:p w14:paraId="22C42F74" w14:textId="77777777" w:rsidR="00472572" w:rsidRPr="00472572" w:rsidRDefault="00472572" w:rsidP="00472572">
            <w:r w:rsidRPr="00472572">
              <w:t>6.147301</w:t>
            </w:r>
          </w:p>
        </w:tc>
        <w:tc>
          <w:tcPr>
            <w:tcW w:w="1132" w:type="dxa"/>
            <w:noWrap/>
            <w:hideMark/>
          </w:tcPr>
          <w:p w14:paraId="5B5D4A08" w14:textId="77777777" w:rsidR="00472572" w:rsidRPr="00472572" w:rsidRDefault="00472572" w:rsidP="00472572">
            <w:r w:rsidRPr="00472572">
              <w:t>3.492173</w:t>
            </w:r>
          </w:p>
        </w:tc>
        <w:tc>
          <w:tcPr>
            <w:tcW w:w="1132" w:type="dxa"/>
            <w:noWrap/>
            <w:hideMark/>
          </w:tcPr>
          <w:p w14:paraId="24EE0D65" w14:textId="77777777" w:rsidR="00472572" w:rsidRPr="00472572" w:rsidRDefault="00472572" w:rsidP="00472572">
            <w:r w:rsidRPr="00472572">
              <w:t>6.519086</w:t>
            </w:r>
          </w:p>
        </w:tc>
        <w:tc>
          <w:tcPr>
            <w:tcW w:w="1132" w:type="dxa"/>
            <w:noWrap/>
            <w:hideMark/>
          </w:tcPr>
          <w:p w14:paraId="5B84922A" w14:textId="77777777" w:rsidR="00472572" w:rsidRPr="00472572" w:rsidRDefault="00472572" w:rsidP="00472572">
            <w:r w:rsidRPr="00472572">
              <w:t>7.396749</w:t>
            </w:r>
          </w:p>
        </w:tc>
      </w:tr>
      <w:tr w:rsidR="00472572" w:rsidRPr="00472572" w14:paraId="25BD8370" w14:textId="77777777" w:rsidTr="00472572">
        <w:trPr>
          <w:trHeight w:val="261"/>
        </w:trPr>
        <w:tc>
          <w:tcPr>
            <w:tcW w:w="1132" w:type="dxa"/>
            <w:noWrap/>
            <w:hideMark/>
          </w:tcPr>
          <w:p w14:paraId="71B14042" w14:textId="77777777" w:rsidR="00472572" w:rsidRPr="00472572" w:rsidRDefault="00472572" w:rsidP="00472572">
            <w:r w:rsidRPr="00472572">
              <w:t>12.82064</w:t>
            </w:r>
          </w:p>
        </w:tc>
        <w:tc>
          <w:tcPr>
            <w:tcW w:w="1132" w:type="dxa"/>
            <w:noWrap/>
            <w:hideMark/>
          </w:tcPr>
          <w:p w14:paraId="37FB278D" w14:textId="77777777" w:rsidR="00472572" w:rsidRPr="00472572" w:rsidRDefault="00472572" w:rsidP="00472572">
            <w:r w:rsidRPr="00472572">
              <w:t>7.529329</w:t>
            </w:r>
          </w:p>
        </w:tc>
        <w:tc>
          <w:tcPr>
            <w:tcW w:w="1132" w:type="dxa"/>
            <w:noWrap/>
            <w:hideMark/>
          </w:tcPr>
          <w:p w14:paraId="39292490" w14:textId="77777777" w:rsidR="00472572" w:rsidRPr="00472572" w:rsidRDefault="00472572" w:rsidP="00472572">
            <w:r w:rsidRPr="00472572">
              <w:t>6.119197</w:t>
            </w:r>
          </w:p>
        </w:tc>
        <w:tc>
          <w:tcPr>
            <w:tcW w:w="1132" w:type="dxa"/>
            <w:noWrap/>
            <w:hideMark/>
          </w:tcPr>
          <w:p w14:paraId="7A6C8811" w14:textId="77777777" w:rsidR="00472572" w:rsidRPr="00472572" w:rsidRDefault="00472572" w:rsidP="00472572">
            <w:r w:rsidRPr="00472572">
              <w:t>9.465351</w:t>
            </w:r>
          </w:p>
        </w:tc>
        <w:tc>
          <w:tcPr>
            <w:tcW w:w="1132" w:type="dxa"/>
            <w:noWrap/>
            <w:hideMark/>
          </w:tcPr>
          <w:p w14:paraId="30ACF9A0" w14:textId="77777777" w:rsidR="00472572" w:rsidRPr="00472572" w:rsidRDefault="00472572" w:rsidP="00472572">
            <w:r w:rsidRPr="00472572">
              <w:t>12.41894</w:t>
            </w:r>
          </w:p>
        </w:tc>
        <w:tc>
          <w:tcPr>
            <w:tcW w:w="1132" w:type="dxa"/>
            <w:noWrap/>
            <w:hideMark/>
          </w:tcPr>
          <w:p w14:paraId="76F135EE" w14:textId="77777777" w:rsidR="00472572" w:rsidRPr="00472572" w:rsidRDefault="00472572" w:rsidP="00472572">
            <w:r w:rsidRPr="00472572">
              <w:t>1.873331</w:t>
            </w:r>
          </w:p>
        </w:tc>
        <w:tc>
          <w:tcPr>
            <w:tcW w:w="1132" w:type="dxa"/>
            <w:noWrap/>
            <w:hideMark/>
          </w:tcPr>
          <w:p w14:paraId="1EAEDE41" w14:textId="77777777" w:rsidR="00472572" w:rsidRPr="00472572" w:rsidRDefault="00472572" w:rsidP="00472572">
            <w:r w:rsidRPr="00472572">
              <w:t>3.886914</w:t>
            </w:r>
          </w:p>
        </w:tc>
        <w:tc>
          <w:tcPr>
            <w:tcW w:w="1132" w:type="dxa"/>
            <w:noWrap/>
            <w:hideMark/>
          </w:tcPr>
          <w:p w14:paraId="35912194" w14:textId="77777777" w:rsidR="00472572" w:rsidRPr="00472572" w:rsidRDefault="00472572" w:rsidP="00472572">
            <w:r w:rsidRPr="00472572">
              <w:t>6.836403</w:t>
            </w:r>
          </w:p>
        </w:tc>
        <w:tc>
          <w:tcPr>
            <w:tcW w:w="1132" w:type="dxa"/>
            <w:noWrap/>
            <w:hideMark/>
          </w:tcPr>
          <w:p w14:paraId="1BC20CED" w14:textId="77777777" w:rsidR="00472572" w:rsidRPr="00472572" w:rsidRDefault="00472572" w:rsidP="00472572">
            <w:r w:rsidRPr="00472572">
              <w:t>4.867568</w:t>
            </w:r>
          </w:p>
        </w:tc>
        <w:tc>
          <w:tcPr>
            <w:tcW w:w="1132" w:type="dxa"/>
            <w:noWrap/>
            <w:hideMark/>
          </w:tcPr>
          <w:p w14:paraId="7E76919F" w14:textId="77777777" w:rsidR="00472572" w:rsidRPr="00472572" w:rsidRDefault="00472572" w:rsidP="00472572">
            <w:r w:rsidRPr="00472572">
              <w:t>6.922009</w:t>
            </w:r>
          </w:p>
        </w:tc>
      </w:tr>
      <w:tr w:rsidR="00472572" w:rsidRPr="00472572" w14:paraId="6192636C" w14:textId="77777777" w:rsidTr="00472572">
        <w:trPr>
          <w:trHeight w:val="261"/>
        </w:trPr>
        <w:tc>
          <w:tcPr>
            <w:tcW w:w="1132" w:type="dxa"/>
            <w:noWrap/>
            <w:hideMark/>
          </w:tcPr>
          <w:p w14:paraId="72683122" w14:textId="77777777" w:rsidR="00472572" w:rsidRPr="00472572" w:rsidRDefault="00472572" w:rsidP="00472572">
            <w:r w:rsidRPr="00472572">
              <w:t>2.472754</w:t>
            </w:r>
          </w:p>
        </w:tc>
        <w:tc>
          <w:tcPr>
            <w:tcW w:w="1132" w:type="dxa"/>
            <w:noWrap/>
            <w:hideMark/>
          </w:tcPr>
          <w:p w14:paraId="2231D034" w14:textId="77777777" w:rsidR="00472572" w:rsidRPr="00472572" w:rsidRDefault="00472572" w:rsidP="00472572">
            <w:r w:rsidRPr="00472572">
              <w:t>8.491238</w:t>
            </w:r>
          </w:p>
        </w:tc>
        <w:tc>
          <w:tcPr>
            <w:tcW w:w="1132" w:type="dxa"/>
            <w:noWrap/>
            <w:hideMark/>
          </w:tcPr>
          <w:p w14:paraId="6C0D0F43" w14:textId="77777777" w:rsidR="00472572" w:rsidRPr="00472572" w:rsidRDefault="00472572" w:rsidP="00472572">
            <w:r w:rsidRPr="00472572">
              <w:t>6.273514</w:t>
            </w:r>
          </w:p>
        </w:tc>
        <w:tc>
          <w:tcPr>
            <w:tcW w:w="1132" w:type="dxa"/>
            <w:noWrap/>
            <w:hideMark/>
          </w:tcPr>
          <w:p w14:paraId="4C0F7C45" w14:textId="77777777" w:rsidR="00472572" w:rsidRPr="00472572" w:rsidRDefault="00472572" w:rsidP="00472572">
            <w:r w:rsidRPr="00472572">
              <w:t>3.086421</w:t>
            </w:r>
          </w:p>
        </w:tc>
        <w:tc>
          <w:tcPr>
            <w:tcW w:w="1132" w:type="dxa"/>
            <w:noWrap/>
            <w:hideMark/>
          </w:tcPr>
          <w:p w14:paraId="091F3185" w14:textId="77777777" w:rsidR="00472572" w:rsidRPr="00472572" w:rsidRDefault="00472572" w:rsidP="00472572">
            <w:r w:rsidRPr="00472572">
              <w:t>5.614086</w:t>
            </w:r>
          </w:p>
        </w:tc>
        <w:tc>
          <w:tcPr>
            <w:tcW w:w="1132" w:type="dxa"/>
            <w:noWrap/>
            <w:hideMark/>
          </w:tcPr>
          <w:p w14:paraId="0CBB759D" w14:textId="77777777" w:rsidR="00472572" w:rsidRPr="00472572" w:rsidRDefault="00472572" w:rsidP="00472572">
            <w:r w:rsidRPr="00472572">
              <w:t>12.94679</w:t>
            </w:r>
          </w:p>
        </w:tc>
        <w:tc>
          <w:tcPr>
            <w:tcW w:w="1132" w:type="dxa"/>
            <w:noWrap/>
            <w:hideMark/>
          </w:tcPr>
          <w:p w14:paraId="0E9BC7A7" w14:textId="77777777" w:rsidR="00472572" w:rsidRPr="00472572" w:rsidRDefault="00472572" w:rsidP="00472572">
            <w:r w:rsidRPr="00472572">
              <w:t>6.164404</w:t>
            </w:r>
          </w:p>
        </w:tc>
        <w:tc>
          <w:tcPr>
            <w:tcW w:w="1132" w:type="dxa"/>
            <w:noWrap/>
            <w:hideMark/>
          </w:tcPr>
          <w:p w14:paraId="09470D51" w14:textId="77777777" w:rsidR="00472572" w:rsidRPr="00472572" w:rsidRDefault="00472572" w:rsidP="00472572">
            <w:r w:rsidRPr="00472572">
              <w:t>2.829371</w:t>
            </w:r>
          </w:p>
        </w:tc>
        <w:tc>
          <w:tcPr>
            <w:tcW w:w="1132" w:type="dxa"/>
            <w:noWrap/>
            <w:hideMark/>
          </w:tcPr>
          <w:p w14:paraId="05D68005" w14:textId="77777777" w:rsidR="00472572" w:rsidRPr="00472572" w:rsidRDefault="00472572" w:rsidP="00472572">
            <w:r w:rsidRPr="00472572">
              <w:t>7.675992</w:t>
            </w:r>
          </w:p>
        </w:tc>
        <w:tc>
          <w:tcPr>
            <w:tcW w:w="1132" w:type="dxa"/>
            <w:noWrap/>
            <w:hideMark/>
          </w:tcPr>
          <w:p w14:paraId="10F9FE03" w14:textId="77777777" w:rsidR="00472572" w:rsidRPr="00472572" w:rsidRDefault="00472572" w:rsidP="00472572">
            <w:r w:rsidRPr="00472572">
              <w:t>8.554669</w:t>
            </w:r>
          </w:p>
        </w:tc>
      </w:tr>
      <w:tr w:rsidR="00472572" w:rsidRPr="00472572" w14:paraId="58BD9701" w14:textId="77777777" w:rsidTr="00472572">
        <w:trPr>
          <w:trHeight w:val="261"/>
        </w:trPr>
        <w:tc>
          <w:tcPr>
            <w:tcW w:w="1132" w:type="dxa"/>
            <w:noWrap/>
            <w:hideMark/>
          </w:tcPr>
          <w:p w14:paraId="47FD1820" w14:textId="77777777" w:rsidR="00472572" w:rsidRPr="00472572" w:rsidRDefault="00472572" w:rsidP="00472572">
            <w:r w:rsidRPr="00472572">
              <w:t>4.14433</w:t>
            </w:r>
          </w:p>
        </w:tc>
        <w:tc>
          <w:tcPr>
            <w:tcW w:w="1132" w:type="dxa"/>
            <w:noWrap/>
            <w:hideMark/>
          </w:tcPr>
          <w:p w14:paraId="5393610F" w14:textId="77777777" w:rsidR="00472572" w:rsidRPr="00472572" w:rsidRDefault="00472572" w:rsidP="00472572">
            <w:r w:rsidRPr="00472572">
              <w:t>2.171333</w:t>
            </w:r>
          </w:p>
        </w:tc>
        <w:tc>
          <w:tcPr>
            <w:tcW w:w="1132" w:type="dxa"/>
            <w:noWrap/>
            <w:hideMark/>
          </w:tcPr>
          <w:p w14:paraId="57FF69B2" w14:textId="77777777" w:rsidR="00472572" w:rsidRPr="00472572" w:rsidRDefault="00472572" w:rsidP="00472572">
            <w:r w:rsidRPr="00472572">
              <w:t>8.260409</w:t>
            </w:r>
          </w:p>
        </w:tc>
        <w:tc>
          <w:tcPr>
            <w:tcW w:w="1132" w:type="dxa"/>
            <w:noWrap/>
            <w:hideMark/>
          </w:tcPr>
          <w:p w14:paraId="7C86A50E" w14:textId="77777777" w:rsidR="00472572" w:rsidRPr="00472572" w:rsidRDefault="00472572" w:rsidP="00472572">
            <w:r w:rsidRPr="00472572">
              <w:t>6.826353</w:t>
            </w:r>
          </w:p>
        </w:tc>
        <w:tc>
          <w:tcPr>
            <w:tcW w:w="1132" w:type="dxa"/>
            <w:noWrap/>
            <w:hideMark/>
          </w:tcPr>
          <w:p w14:paraId="547710A8" w14:textId="77777777" w:rsidR="00472572" w:rsidRPr="00472572" w:rsidRDefault="00472572" w:rsidP="00472572">
            <w:r w:rsidRPr="00472572">
              <w:t>7.945022</w:t>
            </w:r>
          </w:p>
        </w:tc>
        <w:tc>
          <w:tcPr>
            <w:tcW w:w="1132" w:type="dxa"/>
            <w:noWrap/>
            <w:hideMark/>
          </w:tcPr>
          <w:p w14:paraId="76C6DF8F" w14:textId="77777777" w:rsidR="00472572" w:rsidRPr="00472572" w:rsidRDefault="00472572" w:rsidP="00472572">
            <w:r w:rsidRPr="00472572">
              <w:t>2.746992</w:t>
            </w:r>
          </w:p>
        </w:tc>
        <w:tc>
          <w:tcPr>
            <w:tcW w:w="1132" w:type="dxa"/>
            <w:noWrap/>
            <w:hideMark/>
          </w:tcPr>
          <w:p w14:paraId="467B6BAF" w14:textId="77777777" w:rsidR="00472572" w:rsidRPr="00472572" w:rsidRDefault="00472572" w:rsidP="00472572">
            <w:r w:rsidRPr="00472572">
              <w:t>8.44528</w:t>
            </w:r>
          </w:p>
        </w:tc>
        <w:tc>
          <w:tcPr>
            <w:tcW w:w="1132" w:type="dxa"/>
            <w:noWrap/>
            <w:hideMark/>
          </w:tcPr>
          <w:p w14:paraId="07DEE06F" w14:textId="77777777" w:rsidR="00472572" w:rsidRPr="00472572" w:rsidRDefault="00472572" w:rsidP="00472572">
            <w:r w:rsidRPr="00472572">
              <w:t>8.601326</w:t>
            </w:r>
          </w:p>
        </w:tc>
        <w:tc>
          <w:tcPr>
            <w:tcW w:w="1132" w:type="dxa"/>
            <w:noWrap/>
            <w:hideMark/>
          </w:tcPr>
          <w:p w14:paraId="0C54BD39" w14:textId="77777777" w:rsidR="00472572" w:rsidRPr="00472572" w:rsidRDefault="00472572" w:rsidP="00472572">
            <w:r w:rsidRPr="00472572">
              <w:t>2.828163</w:t>
            </w:r>
          </w:p>
        </w:tc>
        <w:tc>
          <w:tcPr>
            <w:tcW w:w="1132" w:type="dxa"/>
            <w:noWrap/>
            <w:hideMark/>
          </w:tcPr>
          <w:p w14:paraId="29EBDE58" w14:textId="77777777" w:rsidR="00472572" w:rsidRPr="00472572" w:rsidRDefault="00472572" w:rsidP="00472572">
            <w:r w:rsidRPr="00472572">
              <w:t>7.526796</w:t>
            </w:r>
          </w:p>
        </w:tc>
      </w:tr>
      <w:tr w:rsidR="00472572" w:rsidRPr="00472572" w14:paraId="622190D9" w14:textId="77777777" w:rsidTr="00472572">
        <w:trPr>
          <w:trHeight w:val="261"/>
        </w:trPr>
        <w:tc>
          <w:tcPr>
            <w:tcW w:w="1132" w:type="dxa"/>
            <w:noWrap/>
            <w:hideMark/>
          </w:tcPr>
          <w:p w14:paraId="7C56F4AD" w14:textId="77777777" w:rsidR="00472572" w:rsidRPr="00472572" w:rsidRDefault="00472572" w:rsidP="00472572">
            <w:r w:rsidRPr="00472572">
              <w:t>4.149021</w:t>
            </w:r>
          </w:p>
        </w:tc>
        <w:tc>
          <w:tcPr>
            <w:tcW w:w="1132" w:type="dxa"/>
            <w:noWrap/>
            <w:hideMark/>
          </w:tcPr>
          <w:p w14:paraId="2EF57F98" w14:textId="77777777" w:rsidR="00472572" w:rsidRPr="00472572" w:rsidRDefault="00472572" w:rsidP="00472572">
            <w:r w:rsidRPr="00472572">
              <w:t>7.197301</w:t>
            </w:r>
          </w:p>
        </w:tc>
        <w:tc>
          <w:tcPr>
            <w:tcW w:w="1132" w:type="dxa"/>
            <w:noWrap/>
            <w:hideMark/>
          </w:tcPr>
          <w:p w14:paraId="1B2CAFAE" w14:textId="77777777" w:rsidR="00472572" w:rsidRPr="00472572" w:rsidRDefault="00472572" w:rsidP="00472572">
            <w:r w:rsidRPr="00472572">
              <w:t>2.473717</w:t>
            </w:r>
          </w:p>
        </w:tc>
        <w:tc>
          <w:tcPr>
            <w:tcW w:w="1132" w:type="dxa"/>
            <w:noWrap/>
            <w:hideMark/>
          </w:tcPr>
          <w:p w14:paraId="1C5C684D" w14:textId="77777777" w:rsidR="00472572" w:rsidRPr="00472572" w:rsidRDefault="00472572" w:rsidP="00472572">
            <w:r w:rsidRPr="00472572">
              <w:t>12.72541</w:t>
            </w:r>
          </w:p>
        </w:tc>
        <w:tc>
          <w:tcPr>
            <w:tcW w:w="1132" w:type="dxa"/>
            <w:noWrap/>
            <w:hideMark/>
          </w:tcPr>
          <w:p w14:paraId="201A0D65" w14:textId="77777777" w:rsidR="00472572" w:rsidRPr="00472572" w:rsidRDefault="00472572" w:rsidP="00472572">
            <w:r w:rsidRPr="00472572">
              <w:t>8.506517</w:t>
            </w:r>
          </w:p>
        </w:tc>
        <w:tc>
          <w:tcPr>
            <w:tcW w:w="1132" w:type="dxa"/>
            <w:noWrap/>
            <w:hideMark/>
          </w:tcPr>
          <w:p w14:paraId="228090BE" w14:textId="77777777" w:rsidR="00472572" w:rsidRPr="00472572" w:rsidRDefault="00472572" w:rsidP="00472572">
            <w:r w:rsidRPr="00472572">
              <w:t>5.477473</w:t>
            </w:r>
          </w:p>
        </w:tc>
        <w:tc>
          <w:tcPr>
            <w:tcW w:w="1132" w:type="dxa"/>
            <w:noWrap/>
            <w:hideMark/>
          </w:tcPr>
          <w:p w14:paraId="393D9394" w14:textId="77777777" w:rsidR="00472572" w:rsidRPr="00472572" w:rsidRDefault="00472572" w:rsidP="00472572">
            <w:r w:rsidRPr="00472572">
              <w:t>3.753066</w:t>
            </w:r>
          </w:p>
        </w:tc>
        <w:tc>
          <w:tcPr>
            <w:tcW w:w="1132" w:type="dxa"/>
            <w:noWrap/>
            <w:hideMark/>
          </w:tcPr>
          <w:p w14:paraId="0A536458" w14:textId="77777777" w:rsidR="00472572" w:rsidRPr="00472572" w:rsidRDefault="00472572" w:rsidP="00472572">
            <w:r w:rsidRPr="00472572">
              <w:t>7.615243</w:t>
            </w:r>
          </w:p>
        </w:tc>
        <w:tc>
          <w:tcPr>
            <w:tcW w:w="1132" w:type="dxa"/>
            <w:noWrap/>
            <w:hideMark/>
          </w:tcPr>
          <w:p w14:paraId="3C3D33B3" w14:textId="77777777" w:rsidR="00472572" w:rsidRPr="00472572" w:rsidRDefault="00472572" w:rsidP="00472572">
            <w:r w:rsidRPr="00472572">
              <w:t>7.076025</w:t>
            </w:r>
          </w:p>
        </w:tc>
        <w:tc>
          <w:tcPr>
            <w:tcW w:w="1132" w:type="dxa"/>
            <w:noWrap/>
            <w:hideMark/>
          </w:tcPr>
          <w:p w14:paraId="12F5288E" w14:textId="77777777" w:rsidR="00472572" w:rsidRPr="00472572" w:rsidRDefault="00472572" w:rsidP="00472572">
            <w:r w:rsidRPr="00472572">
              <w:t>7.331108</w:t>
            </w:r>
          </w:p>
        </w:tc>
      </w:tr>
      <w:tr w:rsidR="00472572" w:rsidRPr="00472572" w14:paraId="4BDB35EF" w14:textId="77777777" w:rsidTr="00472572">
        <w:trPr>
          <w:trHeight w:val="261"/>
        </w:trPr>
        <w:tc>
          <w:tcPr>
            <w:tcW w:w="1132" w:type="dxa"/>
            <w:noWrap/>
            <w:hideMark/>
          </w:tcPr>
          <w:p w14:paraId="3CBEB6B0" w14:textId="77777777" w:rsidR="00472572" w:rsidRPr="00472572" w:rsidRDefault="00472572" w:rsidP="00472572">
            <w:r w:rsidRPr="00472572">
              <w:t>3.832644</w:t>
            </w:r>
          </w:p>
        </w:tc>
        <w:tc>
          <w:tcPr>
            <w:tcW w:w="1132" w:type="dxa"/>
            <w:noWrap/>
            <w:hideMark/>
          </w:tcPr>
          <w:p w14:paraId="7B736051" w14:textId="77777777" w:rsidR="00472572" w:rsidRPr="00472572" w:rsidRDefault="00472572" w:rsidP="00472572">
            <w:r w:rsidRPr="00472572">
              <w:t>12.86796</w:t>
            </w:r>
          </w:p>
        </w:tc>
        <w:tc>
          <w:tcPr>
            <w:tcW w:w="1132" w:type="dxa"/>
            <w:noWrap/>
            <w:hideMark/>
          </w:tcPr>
          <w:p w14:paraId="1442F03A" w14:textId="77777777" w:rsidR="00472572" w:rsidRPr="00472572" w:rsidRDefault="00472572" w:rsidP="00472572">
            <w:r w:rsidRPr="00472572">
              <w:t>6.247425</w:t>
            </w:r>
          </w:p>
        </w:tc>
        <w:tc>
          <w:tcPr>
            <w:tcW w:w="1132" w:type="dxa"/>
            <w:noWrap/>
            <w:hideMark/>
          </w:tcPr>
          <w:p w14:paraId="67068AA7" w14:textId="77777777" w:rsidR="00472572" w:rsidRPr="00472572" w:rsidRDefault="00472572" w:rsidP="00472572">
            <w:r w:rsidRPr="00472572">
              <w:t>2.281388</w:t>
            </w:r>
          </w:p>
        </w:tc>
        <w:tc>
          <w:tcPr>
            <w:tcW w:w="1132" w:type="dxa"/>
            <w:noWrap/>
            <w:hideMark/>
          </w:tcPr>
          <w:p w14:paraId="0102219B" w14:textId="77777777" w:rsidR="00472572" w:rsidRPr="00472572" w:rsidRDefault="00472572" w:rsidP="00472572">
            <w:r w:rsidRPr="00472572">
              <w:t>7.709386</w:t>
            </w:r>
          </w:p>
        </w:tc>
        <w:tc>
          <w:tcPr>
            <w:tcW w:w="1132" w:type="dxa"/>
            <w:noWrap/>
            <w:hideMark/>
          </w:tcPr>
          <w:p w14:paraId="49CFF13A" w14:textId="77777777" w:rsidR="00472572" w:rsidRPr="00472572" w:rsidRDefault="00472572" w:rsidP="00472572">
            <w:r w:rsidRPr="00472572">
              <w:t>12.37143</w:t>
            </w:r>
          </w:p>
        </w:tc>
        <w:tc>
          <w:tcPr>
            <w:tcW w:w="1132" w:type="dxa"/>
            <w:noWrap/>
            <w:hideMark/>
          </w:tcPr>
          <w:p w14:paraId="49662792" w14:textId="77777777" w:rsidR="00472572" w:rsidRPr="00472572" w:rsidRDefault="00472572" w:rsidP="00472572">
            <w:r w:rsidRPr="00472572">
              <w:t>7.989612</w:t>
            </w:r>
          </w:p>
        </w:tc>
        <w:tc>
          <w:tcPr>
            <w:tcW w:w="1132" w:type="dxa"/>
            <w:noWrap/>
            <w:hideMark/>
          </w:tcPr>
          <w:p w14:paraId="6F08E7C0" w14:textId="77777777" w:rsidR="00472572" w:rsidRPr="00472572" w:rsidRDefault="00472572" w:rsidP="00472572">
            <w:r w:rsidRPr="00472572">
              <w:t>3.563381</w:t>
            </w:r>
          </w:p>
        </w:tc>
        <w:tc>
          <w:tcPr>
            <w:tcW w:w="1132" w:type="dxa"/>
            <w:noWrap/>
            <w:hideMark/>
          </w:tcPr>
          <w:p w14:paraId="43AF972D" w14:textId="77777777" w:rsidR="00472572" w:rsidRPr="00472572" w:rsidRDefault="00472572" w:rsidP="00472572">
            <w:r w:rsidRPr="00472572">
              <w:t>11.33486</w:t>
            </w:r>
          </w:p>
        </w:tc>
        <w:tc>
          <w:tcPr>
            <w:tcW w:w="1132" w:type="dxa"/>
            <w:noWrap/>
            <w:hideMark/>
          </w:tcPr>
          <w:p w14:paraId="42477EE0" w14:textId="77777777" w:rsidR="00472572" w:rsidRPr="00472572" w:rsidRDefault="00472572" w:rsidP="00472572">
            <w:r w:rsidRPr="00472572">
              <w:t>7.474431</w:t>
            </w:r>
          </w:p>
        </w:tc>
      </w:tr>
      <w:tr w:rsidR="00472572" w:rsidRPr="00472572" w14:paraId="0481584B" w14:textId="77777777" w:rsidTr="00472572">
        <w:trPr>
          <w:trHeight w:val="261"/>
        </w:trPr>
        <w:tc>
          <w:tcPr>
            <w:tcW w:w="1132" w:type="dxa"/>
            <w:noWrap/>
            <w:hideMark/>
          </w:tcPr>
          <w:p w14:paraId="33B0F481" w14:textId="77777777" w:rsidR="00472572" w:rsidRPr="00472572" w:rsidRDefault="00472572" w:rsidP="00472572">
            <w:r w:rsidRPr="00472572">
              <w:t>4.193033</w:t>
            </w:r>
          </w:p>
        </w:tc>
        <w:tc>
          <w:tcPr>
            <w:tcW w:w="1132" w:type="dxa"/>
            <w:noWrap/>
            <w:hideMark/>
          </w:tcPr>
          <w:p w14:paraId="26A0DB2C" w14:textId="77777777" w:rsidR="00472572" w:rsidRPr="00472572" w:rsidRDefault="00472572" w:rsidP="00472572">
            <w:r w:rsidRPr="00472572">
              <w:t>1.914934</w:t>
            </w:r>
          </w:p>
        </w:tc>
        <w:tc>
          <w:tcPr>
            <w:tcW w:w="1132" w:type="dxa"/>
            <w:noWrap/>
            <w:hideMark/>
          </w:tcPr>
          <w:p w14:paraId="0404E674" w14:textId="77777777" w:rsidR="00472572" w:rsidRPr="00472572" w:rsidRDefault="00472572" w:rsidP="00472572">
            <w:r w:rsidRPr="00472572">
              <w:t>12.87693</w:t>
            </w:r>
          </w:p>
        </w:tc>
        <w:tc>
          <w:tcPr>
            <w:tcW w:w="1132" w:type="dxa"/>
            <w:noWrap/>
            <w:hideMark/>
          </w:tcPr>
          <w:p w14:paraId="4B099DD9" w14:textId="77777777" w:rsidR="00472572" w:rsidRPr="00472572" w:rsidRDefault="00472572" w:rsidP="00472572">
            <w:r w:rsidRPr="00472572">
              <w:t>5.988047</w:t>
            </w:r>
          </w:p>
        </w:tc>
        <w:tc>
          <w:tcPr>
            <w:tcW w:w="1132" w:type="dxa"/>
            <w:noWrap/>
            <w:hideMark/>
          </w:tcPr>
          <w:p w14:paraId="4AF96007" w14:textId="77777777" w:rsidR="00472572" w:rsidRPr="00472572" w:rsidRDefault="00472572" w:rsidP="00472572">
            <w:r w:rsidRPr="00472572">
              <w:t>7.127922</w:t>
            </w:r>
          </w:p>
        </w:tc>
        <w:tc>
          <w:tcPr>
            <w:tcW w:w="1132" w:type="dxa"/>
            <w:noWrap/>
            <w:hideMark/>
          </w:tcPr>
          <w:p w14:paraId="5BE5D059" w14:textId="77777777" w:rsidR="00472572" w:rsidRPr="00472572" w:rsidRDefault="00472572" w:rsidP="00472572">
            <w:r w:rsidRPr="00472572">
              <w:t>7.913094</w:t>
            </w:r>
          </w:p>
        </w:tc>
        <w:tc>
          <w:tcPr>
            <w:tcW w:w="1132" w:type="dxa"/>
            <w:noWrap/>
            <w:hideMark/>
          </w:tcPr>
          <w:p w14:paraId="1A76BE13" w14:textId="77777777" w:rsidR="00472572" w:rsidRPr="00472572" w:rsidRDefault="00472572" w:rsidP="00472572">
            <w:r w:rsidRPr="00472572">
              <w:t>3.254609</w:t>
            </w:r>
          </w:p>
        </w:tc>
        <w:tc>
          <w:tcPr>
            <w:tcW w:w="1132" w:type="dxa"/>
            <w:noWrap/>
            <w:hideMark/>
          </w:tcPr>
          <w:p w14:paraId="5866AD47" w14:textId="77777777" w:rsidR="00472572" w:rsidRPr="00472572" w:rsidRDefault="00472572" w:rsidP="00472572">
            <w:r w:rsidRPr="00472572">
              <w:t>9.353578</w:t>
            </w:r>
          </w:p>
        </w:tc>
        <w:tc>
          <w:tcPr>
            <w:tcW w:w="1132" w:type="dxa"/>
            <w:noWrap/>
            <w:hideMark/>
          </w:tcPr>
          <w:p w14:paraId="7612567B" w14:textId="77777777" w:rsidR="00472572" w:rsidRPr="00472572" w:rsidRDefault="00472572" w:rsidP="00472572">
            <w:r w:rsidRPr="00472572">
              <w:t>7.158778</w:t>
            </w:r>
          </w:p>
        </w:tc>
        <w:tc>
          <w:tcPr>
            <w:tcW w:w="1132" w:type="dxa"/>
            <w:noWrap/>
            <w:hideMark/>
          </w:tcPr>
          <w:p w14:paraId="388C96C8" w14:textId="77777777" w:rsidR="00472572" w:rsidRPr="00472572" w:rsidRDefault="00472572" w:rsidP="00472572">
            <w:r w:rsidRPr="00472572">
              <w:t>7.661169</w:t>
            </w:r>
          </w:p>
        </w:tc>
      </w:tr>
      <w:tr w:rsidR="00472572" w:rsidRPr="00472572" w14:paraId="0ECAE181" w14:textId="77777777" w:rsidTr="00472572">
        <w:trPr>
          <w:trHeight w:val="261"/>
        </w:trPr>
        <w:tc>
          <w:tcPr>
            <w:tcW w:w="1132" w:type="dxa"/>
            <w:noWrap/>
            <w:hideMark/>
          </w:tcPr>
          <w:p w14:paraId="7124DC5B" w14:textId="77777777" w:rsidR="00472572" w:rsidRPr="00472572" w:rsidRDefault="00472572" w:rsidP="00472572">
            <w:r w:rsidRPr="00472572">
              <w:t>7.61642</w:t>
            </w:r>
          </w:p>
        </w:tc>
        <w:tc>
          <w:tcPr>
            <w:tcW w:w="1132" w:type="dxa"/>
            <w:noWrap/>
            <w:hideMark/>
          </w:tcPr>
          <w:p w14:paraId="2E268838" w14:textId="77777777" w:rsidR="00472572" w:rsidRPr="00472572" w:rsidRDefault="00472572" w:rsidP="00472572">
            <w:r w:rsidRPr="00472572">
              <w:t>7.235547</w:t>
            </w:r>
          </w:p>
        </w:tc>
        <w:tc>
          <w:tcPr>
            <w:tcW w:w="1132" w:type="dxa"/>
            <w:noWrap/>
            <w:hideMark/>
          </w:tcPr>
          <w:p w14:paraId="17449B3F" w14:textId="77777777" w:rsidR="00472572" w:rsidRPr="00472572" w:rsidRDefault="00472572" w:rsidP="00472572">
            <w:r w:rsidRPr="00472572">
              <w:t>8.767704</w:t>
            </w:r>
          </w:p>
        </w:tc>
        <w:tc>
          <w:tcPr>
            <w:tcW w:w="1132" w:type="dxa"/>
            <w:noWrap/>
            <w:hideMark/>
          </w:tcPr>
          <w:p w14:paraId="3E047DA1" w14:textId="77777777" w:rsidR="00472572" w:rsidRPr="00472572" w:rsidRDefault="00472572" w:rsidP="00472572">
            <w:r w:rsidRPr="00472572">
              <w:t>2.441079</w:t>
            </w:r>
          </w:p>
        </w:tc>
        <w:tc>
          <w:tcPr>
            <w:tcW w:w="1132" w:type="dxa"/>
            <w:noWrap/>
            <w:hideMark/>
          </w:tcPr>
          <w:p w14:paraId="4D5456BD" w14:textId="77777777" w:rsidR="00472572" w:rsidRPr="00472572" w:rsidRDefault="00472572" w:rsidP="00472572">
            <w:r w:rsidRPr="00472572">
              <w:t>7.443091</w:t>
            </w:r>
          </w:p>
        </w:tc>
        <w:tc>
          <w:tcPr>
            <w:tcW w:w="1132" w:type="dxa"/>
            <w:noWrap/>
            <w:hideMark/>
          </w:tcPr>
          <w:p w14:paraId="379074EA" w14:textId="77777777" w:rsidR="00472572" w:rsidRPr="00472572" w:rsidRDefault="00472572" w:rsidP="00472572">
            <w:r w:rsidRPr="00472572">
              <w:t>13.14685</w:t>
            </w:r>
          </w:p>
        </w:tc>
        <w:tc>
          <w:tcPr>
            <w:tcW w:w="1132" w:type="dxa"/>
            <w:noWrap/>
            <w:hideMark/>
          </w:tcPr>
          <w:p w14:paraId="3BE21032" w14:textId="77777777" w:rsidR="00472572" w:rsidRPr="00472572" w:rsidRDefault="00472572" w:rsidP="00472572">
            <w:r w:rsidRPr="00472572">
              <w:t>6.325618</w:t>
            </w:r>
          </w:p>
        </w:tc>
        <w:tc>
          <w:tcPr>
            <w:tcW w:w="1132" w:type="dxa"/>
            <w:noWrap/>
            <w:hideMark/>
          </w:tcPr>
          <w:p w14:paraId="6A942A2C" w14:textId="77777777" w:rsidR="00472572" w:rsidRPr="00472572" w:rsidRDefault="00472572" w:rsidP="00472572">
            <w:r w:rsidRPr="00472572">
              <w:t>9.354739</w:t>
            </w:r>
          </w:p>
        </w:tc>
        <w:tc>
          <w:tcPr>
            <w:tcW w:w="1132" w:type="dxa"/>
            <w:noWrap/>
            <w:hideMark/>
          </w:tcPr>
          <w:p w14:paraId="5122DC49" w14:textId="77777777" w:rsidR="00472572" w:rsidRPr="00472572" w:rsidRDefault="00472572" w:rsidP="00472572">
            <w:r w:rsidRPr="00472572">
              <w:t>7.303032</w:t>
            </w:r>
          </w:p>
        </w:tc>
        <w:tc>
          <w:tcPr>
            <w:tcW w:w="1132" w:type="dxa"/>
            <w:noWrap/>
            <w:hideMark/>
          </w:tcPr>
          <w:p w14:paraId="4169B17D" w14:textId="77777777" w:rsidR="00472572" w:rsidRPr="00472572" w:rsidRDefault="00472572" w:rsidP="00472572">
            <w:r w:rsidRPr="00472572">
              <w:t>4.688765</w:t>
            </w:r>
          </w:p>
        </w:tc>
      </w:tr>
      <w:tr w:rsidR="00472572" w:rsidRPr="00472572" w14:paraId="0CE6F657" w14:textId="77777777" w:rsidTr="00472572">
        <w:trPr>
          <w:trHeight w:val="261"/>
        </w:trPr>
        <w:tc>
          <w:tcPr>
            <w:tcW w:w="1132" w:type="dxa"/>
            <w:noWrap/>
            <w:hideMark/>
          </w:tcPr>
          <w:p w14:paraId="1839C438" w14:textId="77777777" w:rsidR="00472572" w:rsidRPr="00472572" w:rsidRDefault="00472572" w:rsidP="00472572">
            <w:r w:rsidRPr="00472572">
              <w:t>12.3482</w:t>
            </w:r>
          </w:p>
        </w:tc>
        <w:tc>
          <w:tcPr>
            <w:tcW w:w="1132" w:type="dxa"/>
            <w:noWrap/>
            <w:hideMark/>
          </w:tcPr>
          <w:p w14:paraId="7B294E37" w14:textId="77777777" w:rsidR="00472572" w:rsidRPr="00472572" w:rsidRDefault="00472572" w:rsidP="00472572">
            <w:r w:rsidRPr="00472572">
              <w:t>13.439</w:t>
            </w:r>
          </w:p>
        </w:tc>
        <w:tc>
          <w:tcPr>
            <w:tcW w:w="1132" w:type="dxa"/>
            <w:noWrap/>
            <w:hideMark/>
          </w:tcPr>
          <w:p w14:paraId="7AAA84D2" w14:textId="77777777" w:rsidR="00472572" w:rsidRPr="00472572" w:rsidRDefault="00472572" w:rsidP="00472572">
            <w:r w:rsidRPr="00472572">
              <w:t>7.478316</w:t>
            </w:r>
          </w:p>
        </w:tc>
        <w:tc>
          <w:tcPr>
            <w:tcW w:w="1132" w:type="dxa"/>
            <w:noWrap/>
            <w:hideMark/>
          </w:tcPr>
          <w:p w14:paraId="7AB65B68" w14:textId="77777777" w:rsidR="00472572" w:rsidRPr="00472572" w:rsidRDefault="00472572" w:rsidP="00472572">
            <w:r w:rsidRPr="00472572">
              <w:t>8.396982</w:t>
            </w:r>
          </w:p>
        </w:tc>
        <w:tc>
          <w:tcPr>
            <w:tcW w:w="1132" w:type="dxa"/>
            <w:noWrap/>
            <w:hideMark/>
          </w:tcPr>
          <w:p w14:paraId="40DD8D02" w14:textId="77777777" w:rsidR="00472572" w:rsidRPr="00472572" w:rsidRDefault="00472572" w:rsidP="00472572">
            <w:r w:rsidRPr="00472572">
              <w:t>6.711042</w:t>
            </w:r>
          </w:p>
        </w:tc>
        <w:tc>
          <w:tcPr>
            <w:tcW w:w="1132" w:type="dxa"/>
            <w:noWrap/>
            <w:hideMark/>
          </w:tcPr>
          <w:p w14:paraId="0E7752AE" w14:textId="77777777" w:rsidR="00472572" w:rsidRPr="00472572" w:rsidRDefault="00472572" w:rsidP="00472572">
            <w:r w:rsidRPr="00472572">
              <w:t>3.188977</w:t>
            </w:r>
          </w:p>
        </w:tc>
        <w:tc>
          <w:tcPr>
            <w:tcW w:w="1132" w:type="dxa"/>
            <w:noWrap/>
            <w:hideMark/>
          </w:tcPr>
          <w:p w14:paraId="12ABA598" w14:textId="77777777" w:rsidR="00472572" w:rsidRPr="00472572" w:rsidRDefault="00472572" w:rsidP="00472572">
            <w:r w:rsidRPr="00472572">
              <w:t>7.566303</w:t>
            </w:r>
          </w:p>
        </w:tc>
        <w:tc>
          <w:tcPr>
            <w:tcW w:w="1132" w:type="dxa"/>
            <w:noWrap/>
            <w:hideMark/>
          </w:tcPr>
          <w:p w14:paraId="5DFC7D87" w14:textId="77777777" w:rsidR="00472572" w:rsidRPr="00472572" w:rsidRDefault="00472572" w:rsidP="00472572">
            <w:r w:rsidRPr="00472572">
              <w:t>2.585821</w:t>
            </w:r>
          </w:p>
        </w:tc>
        <w:tc>
          <w:tcPr>
            <w:tcW w:w="1132" w:type="dxa"/>
            <w:noWrap/>
            <w:hideMark/>
          </w:tcPr>
          <w:p w14:paraId="3A687E8F" w14:textId="77777777" w:rsidR="00472572" w:rsidRPr="00472572" w:rsidRDefault="00472572" w:rsidP="00472572">
            <w:r w:rsidRPr="00472572">
              <w:t>8.311056</w:t>
            </w:r>
          </w:p>
        </w:tc>
        <w:tc>
          <w:tcPr>
            <w:tcW w:w="1132" w:type="dxa"/>
            <w:noWrap/>
            <w:hideMark/>
          </w:tcPr>
          <w:p w14:paraId="55CBF79C" w14:textId="77777777" w:rsidR="00472572" w:rsidRPr="00472572" w:rsidRDefault="00472572" w:rsidP="00472572">
            <w:r w:rsidRPr="00472572">
              <w:t>7.858678</w:t>
            </w:r>
          </w:p>
        </w:tc>
      </w:tr>
      <w:tr w:rsidR="00472572" w:rsidRPr="00472572" w14:paraId="4167C3B3" w14:textId="77777777" w:rsidTr="00472572">
        <w:trPr>
          <w:trHeight w:val="261"/>
        </w:trPr>
        <w:tc>
          <w:tcPr>
            <w:tcW w:w="1132" w:type="dxa"/>
            <w:noWrap/>
            <w:hideMark/>
          </w:tcPr>
          <w:p w14:paraId="138512D8" w14:textId="77777777" w:rsidR="00472572" w:rsidRPr="00472572" w:rsidRDefault="00472572" w:rsidP="00472572">
            <w:pPr>
              <w:rPr>
                <w:b/>
                <w:bCs/>
              </w:rPr>
            </w:pPr>
            <w:r w:rsidRPr="00472572">
              <w:rPr>
                <w:b/>
                <w:bCs/>
              </w:rPr>
              <w:t>6.972719</w:t>
            </w:r>
          </w:p>
        </w:tc>
        <w:tc>
          <w:tcPr>
            <w:tcW w:w="1132" w:type="dxa"/>
            <w:noWrap/>
            <w:hideMark/>
          </w:tcPr>
          <w:p w14:paraId="73309486" w14:textId="77777777" w:rsidR="00472572" w:rsidRPr="00472572" w:rsidRDefault="00472572" w:rsidP="00472572">
            <w:pPr>
              <w:rPr>
                <w:b/>
                <w:bCs/>
              </w:rPr>
            </w:pPr>
            <w:r w:rsidRPr="00472572">
              <w:rPr>
                <w:b/>
                <w:bCs/>
              </w:rPr>
              <w:t>7.890556</w:t>
            </w:r>
          </w:p>
        </w:tc>
        <w:tc>
          <w:tcPr>
            <w:tcW w:w="1132" w:type="dxa"/>
            <w:noWrap/>
            <w:hideMark/>
          </w:tcPr>
          <w:p w14:paraId="29BED164" w14:textId="77777777" w:rsidR="00472572" w:rsidRPr="00472572" w:rsidRDefault="00472572" w:rsidP="00472572">
            <w:pPr>
              <w:rPr>
                <w:b/>
                <w:bCs/>
              </w:rPr>
            </w:pPr>
            <w:r w:rsidRPr="00472572">
              <w:rPr>
                <w:b/>
                <w:bCs/>
              </w:rPr>
              <w:t>7.510869</w:t>
            </w:r>
          </w:p>
        </w:tc>
        <w:tc>
          <w:tcPr>
            <w:tcW w:w="1132" w:type="dxa"/>
            <w:noWrap/>
            <w:hideMark/>
          </w:tcPr>
          <w:p w14:paraId="1873B4C9" w14:textId="77777777" w:rsidR="00472572" w:rsidRPr="00472572" w:rsidRDefault="00472572" w:rsidP="00472572">
            <w:pPr>
              <w:rPr>
                <w:b/>
                <w:bCs/>
              </w:rPr>
            </w:pPr>
            <w:r w:rsidRPr="00472572">
              <w:rPr>
                <w:b/>
                <w:bCs/>
              </w:rPr>
              <w:t>6.265955</w:t>
            </w:r>
          </w:p>
        </w:tc>
        <w:tc>
          <w:tcPr>
            <w:tcW w:w="1132" w:type="dxa"/>
            <w:noWrap/>
            <w:hideMark/>
          </w:tcPr>
          <w:p w14:paraId="29EB3320" w14:textId="77777777" w:rsidR="00472572" w:rsidRPr="00472572" w:rsidRDefault="00472572" w:rsidP="00472572">
            <w:pPr>
              <w:rPr>
                <w:b/>
                <w:bCs/>
              </w:rPr>
            </w:pPr>
            <w:r w:rsidRPr="00472572">
              <w:rPr>
                <w:b/>
                <w:bCs/>
              </w:rPr>
              <w:t>7.514617</w:t>
            </w:r>
          </w:p>
        </w:tc>
        <w:tc>
          <w:tcPr>
            <w:tcW w:w="1132" w:type="dxa"/>
            <w:noWrap/>
            <w:hideMark/>
          </w:tcPr>
          <w:p w14:paraId="3F151DA1" w14:textId="77777777" w:rsidR="00472572" w:rsidRPr="00472572" w:rsidRDefault="00472572" w:rsidP="00472572">
            <w:pPr>
              <w:rPr>
                <w:b/>
                <w:bCs/>
              </w:rPr>
            </w:pPr>
            <w:r w:rsidRPr="00472572">
              <w:rPr>
                <w:b/>
                <w:bCs/>
              </w:rPr>
              <w:t>7.32217</w:t>
            </w:r>
          </w:p>
        </w:tc>
        <w:tc>
          <w:tcPr>
            <w:tcW w:w="1132" w:type="dxa"/>
            <w:noWrap/>
            <w:hideMark/>
          </w:tcPr>
          <w:p w14:paraId="281E7C83" w14:textId="77777777" w:rsidR="00472572" w:rsidRPr="00472572" w:rsidRDefault="00472572" w:rsidP="00472572">
            <w:pPr>
              <w:rPr>
                <w:b/>
                <w:bCs/>
              </w:rPr>
            </w:pPr>
            <w:r w:rsidRPr="00472572">
              <w:rPr>
                <w:b/>
                <w:bCs/>
              </w:rPr>
              <w:t>5.934687</w:t>
            </w:r>
          </w:p>
        </w:tc>
        <w:tc>
          <w:tcPr>
            <w:tcW w:w="1132" w:type="dxa"/>
            <w:noWrap/>
            <w:hideMark/>
          </w:tcPr>
          <w:p w14:paraId="349B6AF5" w14:textId="77777777" w:rsidR="00472572" w:rsidRPr="00472572" w:rsidRDefault="00472572" w:rsidP="00472572">
            <w:pPr>
              <w:rPr>
                <w:b/>
                <w:bCs/>
              </w:rPr>
            </w:pPr>
            <w:r w:rsidRPr="00472572">
              <w:rPr>
                <w:b/>
                <w:bCs/>
              </w:rPr>
              <w:t>6.792303</w:t>
            </w:r>
          </w:p>
        </w:tc>
        <w:tc>
          <w:tcPr>
            <w:tcW w:w="1132" w:type="dxa"/>
            <w:noWrap/>
            <w:hideMark/>
          </w:tcPr>
          <w:p w14:paraId="496309C7" w14:textId="77777777" w:rsidR="00472572" w:rsidRPr="00472572" w:rsidRDefault="00472572" w:rsidP="00472572">
            <w:pPr>
              <w:rPr>
                <w:b/>
                <w:bCs/>
              </w:rPr>
            </w:pPr>
            <w:r w:rsidRPr="00472572">
              <w:rPr>
                <w:b/>
                <w:bCs/>
              </w:rPr>
              <w:t>7.63542</w:t>
            </w:r>
          </w:p>
        </w:tc>
        <w:tc>
          <w:tcPr>
            <w:tcW w:w="1132" w:type="dxa"/>
            <w:noWrap/>
            <w:hideMark/>
          </w:tcPr>
          <w:p w14:paraId="777AE9C9" w14:textId="77777777" w:rsidR="00472572" w:rsidRPr="00472572" w:rsidRDefault="00472572" w:rsidP="00472572">
            <w:pPr>
              <w:rPr>
                <w:b/>
                <w:bCs/>
              </w:rPr>
            </w:pPr>
            <w:r w:rsidRPr="00472572">
              <w:rPr>
                <w:b/>
                <w:bCs/>
              </w:rPr>
              <w:t>7.569801</w:t>
            </w:r>
          </w:p>
        </w:tc>
      </w:tr>
    </w:tbl>
    <w:p w14:paraId="57AD5A34" w14:textId="77777777" w:rsidR="00472572" w:rsidRDefault="00472572" w:rsidP="00DD05AD"/>
    <w:p w14:paraId="7CA4BD8C" w14:textId="77777777" w:rsidR="00472572" w:rsidRDefault="00472572" w:rsidP="00DD05AD"/>
    <w:p w14:paraId="1410657D" w14:textId="77777777" w:rsidR="00472572" w:rsidRDefault="00472572" w:rsidP="00DD05AD">
      <w:r>
        <w:lastRenderedPageBreak/>
        <w:t>4</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7F6676F6" w14:textId="77777777" w:rsidTr="00472572">
        <w:trPr>
          <w:trHeight w:val="300"/>
        </w:trPr>
        <w:tc>
          <w:tcPr>
            <w:tcW w:w="960" w:type="dxa"/>
            <w:noWrap/>
            <w:hideMark/>
          </w:tcPr>
          <w:p w14:paraId="5412383D" w14:textId="77777777" w:rsidR="00472572" w:rsidRPr="00472572" w:rsidRDefault="00472572" w:rsidP="00472572">
            <w:r w:rsidRPr="00472572">
              <w:t>Tx01</w:t>
            </w:r>
          </w:p>
        </w:tc>
        <w:tc>
          <w:tcPr>
            <w:tcW w:w="960" w:type="dxa"/>
            <w:noWrap/>
            <w:hideMark/>
          </w:tcPr>
          <w:p w14:paraId="5A044F1B" w14:textId="77777777" w:rsidR="00472572" w:rsidRPr="00472572" w:rsidRDefault="00472572" w:rsidP="00472572">
            <w:r w:rsidRPr="00472572">
              <w:t>Tx02</w:t>
            </w:r>
          </w:p>
        </w:tc>
        <w:tc>
          <w:tcPr>
            <w:tcW w:w="960" w:type="dxa"/>
            <w:noWrap/>
            <w:hideMark/>
          </w:tcPr>
          <w:p w14:paraId="725B9B91" w14:textId="77777777" w:rsidR="00472572" w:rsidRPr="00472572" w:rsidRDefault="00472572" w:rsidP="00472572">
            <w:r w:rsidRPr="00472572">
              <w:t>Tx03</w:t>
            </w:r>
          </w:p>
        </w:tc>
        <w:tc>
          <w:tcPr>
            <w:tcW w:w="960" w:type="dxa"/>
            <w:noWrap/>
            <w:hideMark/>
          </w:tcPr>
          <w:p w14:paraId="3F6C04EF" w14:textId="77777777" w:rsidR="00472572" w:rsidRPr="00472572" w:rsidRDefault="00472572" w:rsidP="00472572">
            <w:r w:rsidRPr="00472572">
              <w:t>Tx04</w:t>
            </w:r>
          </w:p>
        </w:tc>
        <w:tc>
          <w:tcPr>
            <w:tcW w:w="960" w:type="dxa"/>
            <w:noWrap/>
            <w:hideMark/>
          </w:tcPr>
          <w:p w14:paraId="2E061706" w14:textId="77777777" w:rsidR="00472572" w:rsidRPr="00472572" w:rsidRDefault="00472572" w:rsidP="00472572">
            <w:r w:rsidRPr="00472572">
              <w:t>Tx05</w:t>
            </w:r>
          </w:p>
        </w:tc>
        <w:tc>
          <w:tcPr>
            <w:tcW w:w="960" w:type="dxa"/>
            <w:noWrap/>
            <w:hideMark/>
          </w:tcPr>
          <w:p w14:paraId="3AADFE9F" w14:textId="77777777" w:rsidR="00472572" w:rsidRPr="00472572" w:rsidRDefault="00472572" w:rsidP="00472572">
            <w:r w:rsidRPr="00472572">
              <w:t>Tx06</w:t>
            </w:r>
          </w:p>
        </w:tc>
        <w:tc>
          <w:tcPr>
            <w:tcW w:w="960" w:type="dxa"/>
            <w:noWrap/>
            <w:hideMark/>
          </w:tcPr>
          <w:p w14:paraId="400DF181" w14:textId="77777777" w:rsidR="00472572" w:rsidRPr="00472572" w:rsidRDefault="00472572" w:rsidP="00472572">
            <w:r w:rsidRPr="00472572">
              <w:t>Tx07</w:t>
            </w:r>
          </w:p>
        </w:tc>
        <w:tc>
          <w:tcPr>
            <w:tcW w:w="960" w:type="dxa"/>
            <w:noWrap/>
            <w:hideMark/>
          </w:tcPr>
          <w:p w14:paraId="71F6B03C" w14:textId="77777777" w:rsidR="00472572" w:rsidRPr="00472572" w:rsidRDefault="00472572" w:rsidP="00472572">
            <w:r w:rsidRPr="00472572">
              <w:t>Tx08</w:t>
            </w:r>
          </w:p>
        </w:tc>
        <w:tc>
          <w:tcPr>
            <w:tcW w:w="960" w:type="dxa"/>
            <w:noWrap/>
            <w:hideMark/>
          </w:tcPr>
          <w:p w14:paraId="1FD3EDDA" w14:textId="77777777" w:rsidR="00472572" w:rsidRPr="00472572" w:rsidRDefault="00472572" w:rsidP="00472572">
            <w:r w:rsidRPr="00472572">
              <w:t>Tx09</w:t>
            </w:r>
          </w:p>
        </w:tc>
        <w:tc>
          <w:tcPr>
            <w:tcW w:w="960" w:type="dxa"/>
            <w:noWrap/>
            <w:hideMark/>
          </w:tcPr>
          <w:p w14:paraId="20588802" w14:textId="77777777" w:rsidR="00472572" w:rsidRPr="00472572" w:rsidRDefault="00472572" w:rsidP="00472572">
            <w:r w:rsidRPr="00472572">
              <w:t>Tx10</w:t>
            </w:r>
          </w:p>
        </w:tc>
      </w:tr>
      <w:tr w:rsidR="00472572" w:rsidRPr="00472572" w14:paraId="63051ED7" w14:textId="77777777" w:rsidTr="00472572">
        <w:trPr>
          <w:trHeight w:val="300"/>
        </w:trPr>
        <w:tc>
          <w:tcPr>
            <w:tcW w:w="960" w:type="dxa"/>
            <w:noWrap/>
            <w:hideMark/>
          </w:tcPr>
          <w:p w14:paraId="18EEAB17" w14:textId="77777777" w:rsidR="00472572" w:rsidRPr="00472572" w:rsidRDefault="00472572" w:rsidP="00472572">
            <w:r w:rsidRPr="00472572">
              <w:t>11.34841</w:t>
            </w:r>
          </w:p>
        </w:tc>
        <w:tc>
          <w:tcPr>
            <w:tcW w:w="960" w:type="dxa"/>
            <w:noWrap/>
            <w:hideMark/>
          </w:tcPr>
          <w:p w14:paraId="17263E3E" w14:textId="77777777" w:rsidR="00472572" w:rsidRPr="00472572" w:rsidRDefault="00472572" w:rsidP="00472572">
            <w:r w:rsidRPr="00472572">
              <w:t>11.84874</w:t>
            </w:r>
          </w:p>
        </w:tc>
        <w:tc>
          <w:tcPr>
            <w:tcW w:w="960" w:type="dxa"/>
            <w:noWrap/>
            <w:hideMark/>
          </w:tcPr>
          <w:p w14:paraId="312E7C6F" w14:textId="77777777" w:rsidR="00472572" w:rsidRPr="00472572" w:rsidRDefault="00472572" w:rsidP="00472572">
            <w:r w:rsidRPr="00472572">
              <w:t>6.151702</w:t>
            </w:r>
          </w:p>
        </w:tc>
        <w:tc>
          <w:tcPr>
            <w:tcW w:w="960" w:type="dxa"/>
            <w:noWrap/>
            <w:hideMark/>
          </w:tcPr>
          <w:p w14:paraId="5F6872BB" w14:textId="77777777" w:rsidR="00472572" w:rsidRPr="00472572" w:rsidRDefault="00472572" w:rsidP="00472572">
            <w:r w:rsidRPr="00472572">
              <w:t>4.924421</w:t>
            </w:r>
          </w:p>
        </w:tc>
        <w:tc>
          <w:tcPr>
            <w:tcW w:w="960" w:type="dxa"/>
            <w:noWrap/>
            <w:hideMark/>
          </w:tcPr>
          <w:p w14:paraId="450669EB" w14:textId="77777777" w:rsidR="00472572" w:rsidRPr="00472572" w:rsidRDefault="00472572" w:rsidP="00472572">
            <w:r w:rsidRPr="00472572">
              <w:t>7.157797</w:t>
            </w:r>
          </w:p>
        </w:tc>
        <w:tc>
          <w:tcPr>
            <w:tcW w:w="960" w:type="dxa"/>
            <w:noWrap/>
            <w:hideMark/>
          </w:tcPr>
          <w:p w14:paraId="221A2B1F" w14:textId="77777777" w:rsidR="00472572" w:rsidRPr="00472572" w:rsidRDefault="00472572" w:rsidP="00472572">
            <w:r w:rsidRPr="00472572">
              <w:t>5.964676</w:t>
            </w:r>
          </w:p>
        </w:tc>
        <w:tc>
          <w:tcPr>
            <w:tcW w:w="960" w:type="dxa"/>
            <w:noWrap/>
            <w:hideMark/>
          </w:tcPr>
          <w:p w14:paraId="60F51A6D" w14:textId="77777777" w:rsidR="00472572" w:rsidRPr="00472572" w:rsidRDefault="00472572" w:rsidP="00472572">
            <w:r w:rsidRPr="00472572">
              <w:t>6.247987</w:t>
            </w:r>
          </w:p>
        </w:tc>
        <w:tc>
          <w:tcPr>
            <w:tcW w:w="960" w:type="dxa"/>
            <w:noWrap/>
            <w:hideMark/>
          </w:tcPr>
          <w:p w14:paraId="3603C374" w14:textId="77777777" w:rsidR="00472572" w:rsidRPr="00472572" w:rsidRDefault="00472572" w:rsidP="00472572">
            <w:r w:rsidRPr="00472572">
              <w:t>13.67698</w:t>
            </w:r>
          </w:p>
        </w:tc>
        <w:tc>
          <w:tcPr>
            <w:tcW w:w="960" w:type="dxa"/>
            <w:noWrap/>
            <w:hideMark/>
          </w:tcPr>
          <w:p w14:paraId="496E1CA5" w14:textId="77777777" w:rsidR="00472572" w:rsidRPr="00472572" w:rsidRDefault="00472572" w:rsidP="00472572">
            <w:r w:rsidRPr="00472572">
              <w:t>13.32116</w:t>
            </w:r>
          </w:p>
        </w:tc>
        <w:tc>
          <w:tcPr>
            <w:tcW w:w="960" w:type="dxa"/>
            <w:noWrap/>
            <w:hideMark/>
          </w:tcPr>
          <w:p w14:paraId="204DC82D" w14:textId="77777777" w:rsidR="00472572" w:rsidRPr="00472572" w:rsidRDefault="00472572" w:rsidP="00472572">
            <w:r w:rsidRPr="00472572">
              <w:t>10.23625</w:t>
            </w:r>
          </w:p>
        </w:tc>
      </w:tr>
      <w:tr w:rsidR="00472572" w:rsidRPr="00472572" w14:paraId="3338101B" w14:textId="77777777" w:rsidTr="00472572">
        <w:trPr>
          <w:trHeight w:val="300"/>
        </w:trPr>
        <w:tc>
          <w:tcPr>
            <w:tcW w:w="960" w:type="dxa"/>
            <w:noWrap/>
            <w:hideMark/>
          </w:tcPr>
          <w:p w14:paraId="567D1CA9" w14:textId="77777777" w:rsidR="00472572" w:rsidRPr="00472572" w:rsidRDefault="00472572" w:rsidP="00472572">
            <w:r w:rsidRPr="00472572">
              <w:t>6.818774</w:t>
            </w:r>
          </w:p>
        </w:tc>
        <w:tc>
          <w:tcPr>
            <w:tcW w:w="960" w:type="dxa"/>
            <w:noWrap/>
            <w:hideMark/>
          </w:tcPr>
          <w:p w14:paraId="18C15138" w14:textId="77777777" w:rsidR="00472572" w:rsidRPr="00472572" w:rsidRDefault="00472572" w:rsidP="00472572">
            <w:r w:rsidRPr="00472572">
              <w:t>6.299777</w:t>
            </w:r>
          </w:p>
        </w:tc>
        <w:tc>
          <w:tcPr>
            <w:tcW w:w="960" w:type="dxa"/>
            <w:noWrap/>
            <w:hideMark/>
          </w:tcPr>
          <w:p w14:paraId="4B55924E" w14:textId="77777777" w:rsidR="00472572" w:rsidRPr="00472572" w:rsidRDefault="00472572" w:rsidP="00472572">
            <w:r w:rsidRPr="00472572">
              <w:t>10.6768</w:t>
            </w:r>
          </w:p>
        </w:tc>
        <w:tc>
          <w:tcPr>
            <w:tcW w:w="960" w:type="dxa"/>
            <w:noWrap/>
            <w:hideMark/>
          </w:tcPr>
          <w:p w14:paraId="2CDAA6AF" w14:textId="77777777" w:rsidR="00472572" w:rsidRPr="00472572" w:rsidRDefault="00472572" w:rsidP="00472572">
            <w:r w:rsidRPr="00472572">
              <w:t>5.843449</w:t>
            </w:r>
          </w:p>
        </w:tc>
        <w:tc>
          <w:tcPr>
            <w:tcW w:w="960" w:type="dxa"/>
            <w:noWrap/>
            <w:hideMark/>
          </w:tcPr>
          <w:p w14:paraId="5B395413" w14:textId="77777777" w:rsidR="00472572" w:rsidRPr="00472572" w:rsidRDefault="00472572" w:rsidP="00472572">
            <w:r w:rsidRPr="00472572">
              <w:t>4.926785</w:t>
            </w:r>
          </w:p>
        </w:tc>
        <w:tc>
          <w:tcPr>
            <w:tcW w:w="960" w:type="dxa"/>
            <w:noWrap/>
            <w:hideMark/>
          </w:tcPr>
          <w:p w14:paraId="415B4833" w14:textId="77777777" w:rsidR="00472572" w:rsidRPr="00472572" w:rsidRDefault="00472572" w:rsidP="00472572">
            <w:r w:rsidRPr="00472572">
              <w:t>6.887187</w:t>
            </w:r>
          </w:p>
        </w:tc>
        <w:tc>
          <w:tcPr>
            <w:tcW w:w="960" w:type="dxa"/>
            <w:noWrap/>
            <w:hideMark/>
          </w:tcPr>
          <w:p w14:paraId="65EDAA8F" w14:textId="77777777" w:rsidR="00472572" w:rsidRPr="00472572" w:rsidRDefault="00472572" w:rsidP="00472572">
            <w:r w:rsidRPr="00472572">
              <w:t>6.694748</w:t>
            </w:r>
          </w:p>
        </w:tc>
        <w:tc>
          <w:tcPr>
            <w:tcW w:w="960" w:type="dxa"/>
            <w:noWrap/>
            <w:hideMark/>
          </w:tcPr>
          <w:p w14:paraId="69B52E93" w14:textId="77777777" w:rsidR="00472572" w:rsidRPr="00472572" w:rsidRDefault="00472572" w:rsidP="00472572">
            <w:r w:rsidRPr="00472572">
              <w:t>5.929629</w:t>
            </w:r>
          </w:p>
        </w:tc>
        <w:tc>
          <w:tcPr>
            <w:tcW w:w="960" w:type="dxa"/>
            <w:noWrap/>
            <w:hideMark/>
          </w:tcPr>
          <w:p w14:paraId="66C8BC8E" w14:textId="77777777" w:rsidR="00472572" w:rsidRPr="00472572" w:rsidRDefault="00472572" w:rsidP="00472572">
            <w:r w:rsidRPr="00472572">
              <w:t>6.413834</w:t>
            </w:r>
          </w:p>
        </w:tc>
        <w:tc>
          <w:tcPr>
            <w:tcW w:w="960" w:type="dxa"/>
            <w:noWrap/>
            <w:hideMark/>
          </w:tcPr>
          <w:p w14:paraId="3DF676CB" w14:textId="77777777" w:rsidR="00472572" w:rsidRPr="00472572" w:rsidRDefault="00472572" w:rsidP="00472572">
            <w:r w:rsidRPr="00472572">
              <w:t>7.216832</w:t>
            </w:r>
          </w:p>
        </w:tc>
      </w:tr>
      <w:tr w:rsidR="00472572" w:rsidRPr="00472572" w14:paraId="2E8D8D6F" w14:textId="77777777" w:rsidTr="00472572">
        <w:trPr>
          <w:trHeight w:val="300"/>
        </w:trPr>
        <w:tc>
          <w:tcPr>
            <w:tcW w:w="960" w:type="dxa"/>
            <w:noWrap/>
            <w:hideMark/>
          </w:tcPr>
          <w:p w14:paraId="08CEA4CB" w14:textId="77777777" w:rsidR="00472572" w:rsidRPr="00472572" w:rsidRDefault="00472572" w:rsidP="00472572">
            <w:r w:rsidRPr="00472572">
              <w:t>12.75765</w:t>
            </w:r>
          </w:p>
        </w:tc>
        <w:tc>
          <w:tcPr>
            <w:tcW w:w="960" w:type="dxa"/>
            <w:noWrap/>
            <w:hideMark/>
          </w:tcPr>
          <w:p w14:paraId="7A94B012" w14:textId="77777777" w:rsidR="00472572" w:rsidRPr="00472572" w:rsidRDefault="00472572" w:rsidP="00472572">
            <w:r w:rsidRPr="00472572">
              <w:t>7.337864</w:t>
            </w:r>
          </w:p>
        </w:tc>
        <w:tc>
          <w:tcPr>
            <w:tcW w:w="960" w:type="dxa"/>
            <w:noWrap/>
            <w:hideMark/>
          </w:tcPr>
          <w:p w14:paraId="3533A8D0" w14:textId="77777777" w:rsidR="00472572" w:rsidRPr="00472572" w:rsidRDefault="00472572" w:rsidP="00472572">
            <w:r w:rsidRPr="00472572">
              <w:t>6.209666</w:t>
            </w:r>
          </w:p>
        </w:tc>
        <w:tc>
          <w:tcPr>
            <w:tcW w:w="960" w:type="dxa"/>
            <w:noWrap/>
            <w:hideMark/>
          </w:tcPr>
          <w:p w14:paraId="19DFFA39" w14:textId="77777777" w:rsidR="00472572" w:rsidRPr="00472572" w:rsidRDefault="00472572" w:rsidP="00472572">
            <w:r w:rsidRPr="00472572">
              <w:t>9.405379</w:t>
            </w:r>
          </w:p>
        </w:tc>
        <w:tc>
          <w:tcPr>
            <w:tcW w:w="960" w:type="dxa"/>
            <w:noWrap/>
            <w:hideMark/>
          </w:tcPr>
          <w:p w14:paraId="408F1B33" w14:textId="77777777" w:rsidR="00472572" w:rsidRPr="00472572" w:rsidRDefault="00472572" w:rsidP="00472572">
            <w:r w:rsidRPr="00472572">
              <w:t>13.14846</w:t>
            </w:r>
          </w:p>
        </w:tc>
        <w:tc>
          <w:tcPr>
            <w:tcW w:w="960" w:type="dxa"/>
            <w:noWrap/>
            <w:hideMark/>
          </w:tcPr>
          <w:p w14:paraId="4D1339BC" w14:textId="77777777" w:rsidR="00472572" w:rsidRPr="00472572" w:rsidRDefault="00472572" w:rsidP="00472572">
            <w:r w:rsidRPr="00472572">
              <w:t>1.696918</w:t>
            </w:r>
          </w:p>
        </w:tc>
        <w:tc>
          <w:tcPr>
            <w:tcW w:w="960" w:type="dxa"/>
            <w:noWrap/>
            <w:hideMark/>
          </w:tcPr>
          <w:p w14:paraId="759AC2B3" w14:textId="77777777" w:rsidR="00472572" w:rsidRPr="00472572" w:rsidRDefault="00472572" w:rsidP="00472572">
            <w:r w:rsidRPr="00472572">
              <w:t>2.693365</w:t>
            </w:r>
          </w:p>
        </w:tc>
        <w:tc>
          <w:tcPr>
            <w:tcW w:w="960" w:type="dxa"/>
            <w:noWrap/>
            <w:hideMark/>
          </w:tcPr>
          <w:p w14:paraId="4D2C5253" w14:textId="77777777" w:rsidR="00472572" w:rsidRPr="00472572" w:rsidRDefault="00472572" w:rsidP="00472572">
            <w:r w:rsidRPr="00472572">
              <w:t>6.806841</w:t>
            </w:r>
          </w:p>
        </w:tc>
        <w:tc>
          <w:tcPr>
            <w:tcW w:w="960" w:type="dxa"/>
            <w:noWrap/>
            <w:hideMark/>
          </w:tcPr>
          <w:p w14:paraId="385F1963" w14:textId="77777777" w:rsidR="00472572" w:rsidRPr="00472572" w:rsidRDefault="00472572" w:rsidP="00472572">
            <w:r w:rsidRPr="00472572">
              <w:t>4.435224</w:t>
            </w:r>
          </w:p>
        </w:tc>
        <w:tc>
          <w:tcPr>
            <w:tcW w:w="960" w:type="dxa"/>
            <w:noWrap/>
            <w:hideMark/>
          </w:tcPr>
          <w:p w14:paraId="335DBFA3" w14:textId="77777777" w:rsidR="00472572" w:rsidRPr="00472572" w:rsidRDefault="00472572" w:rsidP="00472572">
            <w:r w:rsidRPr="00472572">
              <w:t>6.453376</w:t>
            </w:r>
          </w:p>
        </w:tc>
      </w:tr>
      <w:tr w:rsidR="00472572" w:rsidRPr="00472572" w14:paraId="220FBA41" w14:textId="77777777" w:rsidTr="00472572">
        <w:trPr>
          <w:trHeight w:val="300"/>
        </w:trPr>
        <w:tc>
          <w:tcPr>
            <w:tcW w:w="960" w:type="dxa"/>
            <w:noWrap/>
            <w:hideMark/>
          </w:tcPr>
          <w:p w14:paraId="07779E2A" w14:textId="77777777" w:rsidR="00472572" w:rsidRPr="00472572" w:rsidRDefault="00472572" w:rsidP="00472572">
            <w:r w:rsidRPr="00472572">
              <w:t>2.817147</w:t>
            </w:r>
          </w:p>
        </w:tc>
        <w:tc>
          <w:tcPr>
            <w:tcW w:w="960" w:type="dxa"/>
            <w:noWrap/>
            <w:hideMark/>
          </w:tcPr>
          <w:p w14:paraId="12FB65A3" w14:textId="77777777" w:rsidR="00472572" w:rsidRPr="00472572" w:rsidRDefault="00472572" w:rsidP="00472572">
            <w:r w:rsidRPr="00472572">
              <w:t>8.600157</w:t>
            </w:r>
          </w:p>
        </w:tc>
        <w:tc>
          <w:tcPr>
            <w:tcW w:w="960" w:type="dxa"/>
            <w:noWrap/>
            <w:hideMark/>
          </w:tcPr>
          <w:p w14:paraId="5176D06B" w14:textId="77777777" w:rsidR="00472572" w:rsidRPr="00472572" w:rsidRDefault="00472572" w:rsidP="00472572">
            <w:r w:rsidRPr="00472572">
              <w:t>5.887176</w:t>
            </w:r>
          </w:p>
        </w:tc>
        <w:tc>
          <w:tcPr>
            <w:tcW w:w="960" w:type="dxa"/>
            <w:noWrap/>
            <w:hideMark/>
          </w:tcPr>
          <w:p w14:paraId="5626672C" w14:textId="77777777" w:rsidR="00472572" w:rsidRPr="00472572" w:rsidRDefault="00472572" w:rsidP="00472572">
            <w:r w:rsidRPr="00472572">
              <w:t>4.332485</w:t>
            </w:r>
          </w:p>
        </w:tc>
        <w:tc>
          <w:tcPr>
            <w:tcW w:w="960" w:type="dxa"/>
            <w:noWrap/>
            <w:hideMark/>
          </w:tcPr>
          <w:p w14:paraId="1A50D5B5" w14:textId="77777777" w:rsidR="00472572" w:rsidRPr="00472572" w:rsidRDefault="00472572" w:rsidP="00472572">
            <w:r w:rsidRPr="00472572">
              <w:t>5.612651</w:t>
            </w:r>
          </w:p>
        </w:tc>
        <w:tc>
          <w:tcPr>
            <w:tcW w:w="960" w:type="dxa"/>
            <w:noWrap/>
            <w:hideMark/>
          </w:tcPr>
          <w:p w14:paraId="2A23489D" w14:textId="77777777" w:rsidR="00472572" w:rsidRPr="00472572" w:rsidRDefault="00472572" w:rsidP="00472572">
            <w:r w:rsidRPr="00472572">
              <w:t>12.97434</w:t>
            </w:r>
          </w:p>
        </w:tc>
        <w:tc>
          <w:tcPr>
            <w:tcW w:w="960" w:type="dxa"/>
            <w:noWrap/>
            <w:hideMark/>
          </w:tcPr>
          <w:p w14:paraId="26A569EE" w14:textId="77777777" w:rsidR="00472572" w:rsidRPr="00472572" w:rsidRDefault="00472572" w:rsidP="00472572">
            <w:r w:rsidRPr="00472572">
              <w:t>5.556349</w:t>
            </w:r>
          </w:p>
        </w:tc>
        <w:tc>
          <w:tcPr>
            <w:tcW w:w="960" w:type="dxa"/>
            <w:noWrap/>
            <w:hideMark/>
          </w:tcPr>
          <w:p w14:paraId="32DDA076" w14:textId="77777777" w:rsidR="00472572" w:rsidRPr="00472572" w:rsidRDefault="00472572" w:rsidP="00472572">
            <w:r w:rsidRPr="00472572">
              <w:t>2.402643</w:t>
            </w:r>
          </w:p>
        </w:tc>
        <w:tc>
          <w:tcPr>
            <w:tcW w:w="960" w:type="dxa"/>
            <w:noWrap/>
            <w:hideMark/>
          </w:tcPr>
          <w:p w14:paraId="7B618FE7" w14:textId="77777777" w:rsidR="00472572" w:rsidRPr="00472572" w:rsidRDefault="00472572" w:rsidP="00472572">
            <w:r w:rsidRPr="00472572">
              <w:t>7.555906</w:t>
            </w:r>
          </w:p>
        </w:tc>
        <w:tc>
          <w:tcPr>
            <w:tcW w:w="960" w:type="dxa"/>
            <w:noWrap/>
            <w:hideMark/>
          </w:tcPr>
          <w:p w14:paraId="68DA843B" w14:textId="77777777" w:rsidR="00472572" w:rsidRPr="00472572" w:rsidRDefault="00472572" w:rsidP="00472572">
            <w:r w:rsidRPr="00472572">
              <w:t>8.464543</w:t>
            </w:r>
          </w:p>
        </w:tc>
      </w:tr>
      <w:tr w:rsidR="00472572" w:rsidRPr="00472572" w14:paraId="69F6E357" w14:textId="77777777" w:rsidTr="00472572">
        <w:trPr>
          <w:trHeight w:val="300"/>
        </w:trPr>
        <w:tc>
          <w:tcPr>
            <w:tcW w:w="960" w:type="dxa"/>
            <w:noWrap/>
            <w:hideMark/>
          </w:tcPr>
          <w:p w14:paraId="50691BE4" w14:textId="77777777" w:rsidR="00472572" w:rsidRPr="00472572" w:rsidRDefault="00472572" w:rsidP="00472572">
            <w:r w:rsidRPr="00472572">
              <w:t>4.446165</w:t>
            </w:r>
          </w:p>
        </w:tc>
        <w:tc>
          <w:tcPr>
            <w:tcW w:w="960" w:type="dxa"/>
            <w:noWrap/>
            <w:hideMark/>
          </w:tcPr>
          <w:p w14:paraId="6B5FD038" w14:textId="77777777" w:rsidR="00472572" w:rsidRPr="00472572" w:rsidRDefault="00472572" w:rsidP="00472572">
            <w:r w:rsidRPr="00472572">
              <w:t>1.897667</w:t>
            </w:r>
          </w:p>
        </w:tc>
        <w:tc>
          <w:tcPr>
            <w:tcW w:w="960" w:type="dxa"/>
            <w:noWrap/>
            <w:hideMark/>
          </w:tcPr>
          <w:p w14:paraId="55C3DEBE" w14:textId="77777777" w:rsidR="00472572" w:rsidRPr="00472572" w:rsidRDefault="00472572" w:rsidP="00472572">
            <w:r w:rsidRPr="00472572">
              <w:t>8.933343</w:t>
            </w:r>
          </w:p>
        </w:tc>
        <w:tc>
          <w:tcPr>
            <w:tcW w:w="960" w:type="dxa"/>
            <w:noWrap/>
            <w:hideMark/>
          </w:tcPr>
          <w:p w14:paraId="5644F62A" w14:textId="77777777" w:rsidR="00472572" w:rsidRPr="00472572" w:rsidRDefault="00472572" w:rsidP="00472572">
            <w:r w:rsidRPr="00472572">
              <w:t>6.853453</w:t>
            </w:r>
          </w:p>
        </w:tc>
        <w:tc>
          <w:tcPr>
            <w:tcW w:w="960" w:type="dxa"/>
            <w:noWrap/>
            <w:hideMark/>
          </w:tcPr>
          <w:p w14:paraId="2EA48C9D" w14:textId="77777777" w:rsidR="00472572" w:rsidRPr="00472572" w:rsidRDefault="00472572" w:rsidP="00472572">
            <w:r w:rsidRPr="00472572">
              <w:t>6.599129</w:t>
            </w:r>
          </w:p>
        </w:tc>
        <w:tc>
          <w:tcPr>
            <w:tcW w:w="960" w:type="dxa"/>
            <w:noWrap/>
            <w:hideMark/>
          </w:tcPr>
          <w:p w14:paraId="79B33754" w14:textId="77777777" w:rsidR="00472572" w:rsidRPr="00472572" w:rsidRDefault="00472572" w:rsidP="00472572">
            <w:r w:rsidRPr="00472572">
              <w:t>3.214121</w:t>
            </w:r>
          </w:p>
        </w:tc>
        <w:tc>
          <w:tcPr>
            <w:tcW w:w="960" w:type="dxa"/>
            <w:noWrap/>
            <w:hideMark/>
          </w:tcPr>
          <w:p w14:paraId="6B5E789D" w14:textId="77777777" w:rsidR="00472572" w:rsidRPr="00472572" w:rsidRDefault="00472572" w:rsidP="00472572">
            <w:r w:rsidRPr="00472572">
              <w:t>8.332444</w:t>
            </w:r>
          </w:p>
        </w:tc>
        <w:tc>
          <w:tcPr>
            <w:tcW w:w="960" w:type="dxa"/>
            <w:noWrap/>
            <w:hideMark/>
          </w:tcPr>
          <w:p w14:paraId="22461CD8" w14:textId="77777777" w:rsidR="00472572" w:rsidRPr="00472572" w:rsidRDefault="00472572" w:rsidP="00472572">
            <w:r w:rsidRPr="00472572">
              <w:t>8.602169</w:t>
            </w:r>
          </w:p>
        </w:tc>
        <w:tc>
          <w:tcPr>
            <w:tcW w:w="960" w:type="dxa"/>
            <w:noWrap/>
            <w:hideMark/>
          </w:tcPr>
          <w:p w14:paraId="76CD3D0B" w14:textId="77777777" w:rsidR="00472572" w:rsidRPr="00472572" w:rsidRDefault="00472572" w:rsidP="00472572">
            <w:r w:rsidRPr="00472572">
              <w:t>3.219057</w:t>
            </w:r>
          </w:p>
        </w:tc>
        <w:tc>
          <w:tcPr>
            <w:tcW w:w="960" w:type="dxa"/>
            <w:noWrap/>
            <w:hideMark/>
          </w:tcPr>
          <w:p w14:paraId="3AABC023" w14:textId="77777777" w:rsidR="00472572" w:rsidRPr="00472572" w:rsidRDefault="00472572" w:rsidP="00472572">
            <w:r w:rsidRPr="00472572">
              <w:t>7.497416</w:t>
            </w:r>
          </w:p>
        </w:tc>
      </w:tr>
      <w:tr w:rsidR="00472572" w:rsidRPr="00472572" w14:paraId="0655F19B" w14:textId="77777777" w:rsidTr="00472572">
        <w:trPr>
          <w:trHeight w:val="300"/>
        </w:trPr>
        <w:tc>
          <w:tcPr>
            <w:tcW w:w="960" w:type="dxa"/>
            <w:noWrap/>
            <w:hideMark/>
          </w:tcPr>
          <w:p w14:paraId="3F7C7EA3" w14:textId="77777777" w:rsidR="00472572" w:rsidRPr="00472572" w:rsidRDefault="00472572" w:rsidP="00472572">
            <w:r w:rsidRPr="00472572">
              <w:t>4.451349</w:t>
            </w:r>
          </w:p>
        </w:tc>
        <w:tc>
          <w:tcPr>
            <w:tcW w:w="960" w:type="dxa"/>
            <w:noWrap/>
            <w:hideMark/>
          </w:tcPr>
          <w:p w14:paraId="2612FAA0" w14:textId="77777777" w:rsidR="00472572" w:rsidRPr="00472572" w:rsidRDefault="00472572" w:rsidP="00472572">
            <w:r w:rsidRPr="00472572">
              <w:t>7.171605</w:t>
            </w:r>
          </w:p>
        </w:tc>
        <w:tc>
          <w:tcPr>
            <w:tcW w:w="960" w:type="dxa"/>
            <w:noWrap/>
            <w:hideMark/>
          </w:tcPr>
          <w:p w14:paraId="41258392" w14:textId="77777777" w:rsidR="00472572" w:rsidRPr="00472572" w:rsidRDefault="00472572" w:rsidP="00472572">
            <w:r w:rsidRPr="00472572">
              <w:t>2.91548</w:t>
            </w:r>
          </w:p>
        </w:tc>
        <w:tc>
          <w:tcPr>
            <w:tcW w:w="960" w:type="dxa"/>
            <w:noWrap/>
            <w:hideMark/>
          </w:tcPr>
          <w:p w14:paraId="573561C3" w14:textId="77777777" w:rsidR="00472572" w:rsidRPr="00472572" w:rsidRDefault="00472572" w:rsidP="00472572">
            <w:r w:rsidRPr="00472572">
              <w:t>12.76382</w:t>
            </w:r>
          </w:p>
        </w:tc>
        <w:tc>
          <w:tcPr>
            <w:tcW w:w="960" w:type="dxa"/>
            <w:noWrap/>
            <w:hideMark/>
          </w:tcPr>
          <w:p w14:paraId="35F45AFE" w14:textId="77777777" w:rsidR="00472572" w:rsidRPr="00472572" w:rsidRDefault="00472572" w:rsidP="00472572">
            <w:r w:rsidRPr="00472572">
              <w:t>8.443595</w:t>
            </w:r>
          </w:p>
        </w:tc>
        <w:tc>
          <w:tcPr>
            <w:tcW w:w="960" w:type="dxa"/>
            <w:noWrap/>
            <w:hideMark/>
          </w:tcPr>
          <w:p w14:paraId="7A53A45A" w14:textId="77777777" w:rsidR="00472572" w:rsidRPr="00472572" w:rsidRDefault="00472572" w:rsidP="00472572">
            <w:r w:rsidRPr="00472572">
              <w:t>5.447526</w:t>
            </w:r>
          </w:p>
        </w:tc>
        <w:tc>
          <w:tcPr>
            <w:tcW w:w="960" w:type="dxa"/>
            <w:noWrap/>
            <w:hideMark/>
          </w:tcPr>
          <w:p w14:paraId="75D507FA" w14:textId="77777777" w:rsidR="00472572" w:rsidRPr="00472572" w:rsidRDefault="00472572" w:rsidP="00472572">
            <w:r w:rsidRPr="00472572">
              <w:t>2.793211</w:t>
            </w:r>
          </w:p>
        </w:tc>
        <w:tc>
          <w:tcPr>
            <w:tcW w:w="960" w:type="dxa"/>
            <w:noWrap/>
            <w:hideMark/>
          </w:tcPr>
          <w:p w14:paraId="08A0089F" w14:textId="77777777" w:rsidR="00472572" w:rsidRPr="00472572" w:rsidRDefault="00472572" w:rsidP="00472572">
            <w:r w:rsidRPr="00472572">
              <w:t>7.637551</w:t>
            </w:r>
          </w:p>
        </w:tc>
        <w:tc>
          <w:tcPr>
            <w:tcW w:w="960" w:type="dxa"/>
            <w:noWrap/>
            <w:hideMark/>
          </w:tcPr>
          <w:p w14:paraId="7E77668B" w14:textId="77777777" w:rsidR="00472572" w:rsidRPr="00472572" w:rsidRDefault="00472572" w:rsidP="00472572">
            <w:r w:rsidRPr="00472572">
              <w:t>6.969669</w:t>
            </w:r>
          </w:p>
        </w:tc>
        <w:tc>
          <w:tcPr>
            <w:tcW w:w="960" w:type="dxa"/>
            <w:noWrap/>
            <w:hideMark/>
          </w:tcPr>
          <w:p w14:paraId="45A5D7D5" w14:textId="77777777" w:rsidR="00472572" w:rsidRPr="00472572" w:rsidRDefault="00472572" w:rsidP="00472572">
            <w:r w:rsidRPr="00472572">
              <w:t>6.729469</w:t>
            </w:r>
          </w:p>
        </w:tc>
      </w:tr>
      <w:tr w:rsidR="00472572" w:rsidRPr="00472572" w14:paraId="46555535" w14:textId="77777777" w:rsidTr="00472572">
        <w:trPr>
          <w:trHeight w:val="300"/>
        </w:trPr>
        <w:tc>
          <w:tcPr>
            <w:tcW w:w="960" w:type="dxa"/>
            <w:noWrap/>
            <w:hideMark/>
          </w:tcPr>
          <w:p w14:paraId="2A227803" w14:textId="77777777" w:rsidR="00472572" w:rsidRPr="00472572" w:rsidRDefault="00472572" w:rsidP="00472572">
            <w:r w:rsidRPr="00472572">
              <w:t>3.768265</w:t>
            </w:r>
          </w:p>
        </w:tc>
        <w:tc>
          <w:tcPr>
            <w:tcW w:w="960" w:type="dxa"/>
            <w:noWrap/>
            <w:hideMark/>
          </w:tcPr>
          <w:p w14:paraId="0762E77B" w14:textId="77777777" w:rsidR="00472572" w:rsidRPr="00472572" w:rsidRDefault="00472572" w:rsidP="00472572">
            <w:r w:rsidRPr="00472572">
              <w:t>12.73221</w:t>
            </w:r>
          </w:p>
        </w:tc>
        <w:tc>
          <w:tcPr>
            <w:tcW w:w="960" w:type="dxa"/>
            <w:noWrap/>
            <w:hideMark/>
          </w:tcPr>
          <w:p w14:paraId="78570BBC" w14:textId="77777777" w:rsidR="00472572" w:rsidRPr="00472572" w:rsidRDefault="00472572" w:rsidP="00472572">
            <w:r w:rsidRPr="00472572">
              <w:t>6.192788</w:t>
            </w:r>
          </w:p>
        </w:tc>
        <w:tc>
          <w:tcPr>
            <w:tcW w:w="960" w:type="dxa"/>
            <w:noWrap/>
            <w:hideMark/>
          </w:tcPr>
          <w:p w14:paraId="3E6A1206" w14:textId="77777777" w:rsidR="00472572" w:rsidRPr="00472572" w:rsidRDefault="00472572" w:rsidP="00472572">
            <w:r w:rsidRPr="00472572">
              <w:t>2.768983</w:t>
            </w:r>
          </w:p>
        </w:tc>
        <w:tc>
          <w:tcPr>
            <w:tcW w:w="960" w:type="dxa"/>
            <w:noWrap/>
            <w:hideMark/>
          </w:tcPr>
          <w:p w14:paraId="06424B39" w14:textId="77777777" w:rsidR="00472572" w:rsidRPr="00472572" w:rsidRDefault="00472572" w:rsidP="00472572">
            <w:r w:rsidRPr="00472572">
              <w:t>7.554196</w:t>
            </w:r>
          </w:p>
        </w:tc>
        <w:tc>
          <w:tcPr>
            <w:tcW w:w="960" w:type="dxa"/>
            <w:noWrap/>
            <w:hideMark/>
          </w:tcPr>
          <w:p w14:paraId="384C716B" w14:textId="77777777" w:rsidR="00472572" w:rsidRPr="00472572" w:rsidRDefault="00472572" w:rsidP="00472572">
            <w:r w:rsidRPr="00472572">
              <w:t>12.3629</w:t>
            </w:r>
          </w:p>
        </w:tc>
        <w:tc>
          <w:tcPr>
            <w:tcW w:w="960" w:type="dxa"/>
            <w:noWrap/>
            <w:hideMark/>
          </w:tcPr>
          <w:p w14:paraId="67A7FA0C" w14:textId="77777777" w:rsidR="00472572" w:rsidRPr="00472572" w:rsidRDefault="00472572" w:rsidP="00472572">
            <w:r w:rsidRPr="00472572">
              <w:t>8.671657</w:t>
            </w:r>
          </w:p>
        </w:tc>
        <w:tc>
          <w:tcPr>
            <w:tcW w:w="960" w:type="dxa"/>
            <w:noWrap/>
            <w:hideMark/>
          </w:tcPr>
          <w:p w14:paraId="323098F1" w14:textId="77777777" w:rsidR="00472572" w:rsidRPr="00472572" w:rsidRDefault="00472572" w:rsidP="00472572">
            <w:r w:rsidRPr="00472572">
              <w:t>2.772528</w:t>
            </w:r>
          </w:p>
        </w:tc>
        <w:tc>
          <w:tcPr>
            <w:tcW w:w="960" w:type="dxa"/>
            <w:noWrap/>
            <w:hideMark/>
          </w:tcPr>
          <w:p w14:paraId="0D6835B0" w14:textId="77777777" w:rsidR="00472572" w:rsidRPr="00472572" w:rsidRDefault="00472572" w:rsidP="00472572">
            <w:r w:rsidRPr="00472572">
              <w:t>11.25936</w:t>
            </w:r>
          </w:p>
        </w:tc>
        <w:tc>
          <w:tcPr>
            <w:tcW w:w="960" w:type="dxa"/>
            <w:noWrap/>
            <w:hideMark/>
          </w:tcPr>
          <w:p w14:paraId="71E05622" w14:textId="77777777" w:rsidR="00472572" w:rsidRPr="00472572" w:rsidRDefault="00472572" w:rsidP="00472572">
            <w:r w:rsidRPr="00472572">
              <w:t>7.395185</w:t>
            </w:r>
          </w:p>
        </w:tc>
      </w:tr>
      <w:tr w:rsidR="00472572" w:rsidRPr="00472572" w14:paraId="0C2F212C" w14:textId="77777777" w:rsidTr="00472572">
        <w:trPr>
          <w:trHeight w:val="300"/>
        </w:trPr>
        <w:tc>
          <w:tcPr>
            <w:tcW w:w="960" w:type="dxa"/>
            <w:noWrap/>
            <w:hideMark/>
          </w:tcPr>
          <w:p w14:paraId="52B299A9" w14:textId="77777777" w:rsidR="00472572" w:rsidRPr="00472572" w:rsidRDefault="00472572" w:rsidP="00472572">
            <w:r w:rsidRPr="00472572">
              <w:t>4.596157</w:t>
            </w:r>
          </w:p>
        </w:tc>
        <w:tc>
          <w:tcPr>
            <w:tcW w:w="960" w:type="dxa"/>
            <w:noWrap/>
            <w:hideMark/>
          </w:tcPr>
          <w:p w14:paraId="28BDC635" w14:textId="77777777" w:rsidR="00472572" w:rsidRPr="00472572" w:rsidRDefault="00472572" w:rsidP="00472572">
            <w:r w:rsidRPr="00472572">
              <w:t>2.238648</w:t>
            </w:r>
          </w:p>
        </w:tc>
        <w:tc>
          <w:tcPr>
            <w:tcW w:w="960" w:type="dxa"/>
            <w:noWrap/>
            <w:hideMark/>
          </w:tcPr>
          <w:p w14:paraId="1369A29E" w14:textId="77777777" w:rsidR="00472572" w:rsidRPr="00472572" w:rsidRDefault="00472572" w:rsidP="00472572">
            <w:r w:rsidRPr="00472572">
              <w:t>12.84067</w:t>
            </w:r>
          </w:p>
        </w:tc>
        <w:tc>
          <w:tcPr>
            <w:tcW w:w="960" w:type="dxa"/>
            <w:noWrap/>
            <w:hideMark/>
          </w:tcPr>
          <w:p w14:paraId="56904630" w14:textId="77777777" w:rsidR="00472572" w:rsidRPr="00472572" w:rsidRDefault="00472572" w:rsidP="00472572">
            <w:r w:rsidRPr="00472572">
              <w:t>6.705163</w:t>
            </w:r>
          </w:p>
        </w:tc>
        <w:tc>
          <w:tcPr>
            <w:tcW w:w="960" w:type="dxa"/>
            <w:noWrap/>
            <w:hideMark/>
          </w:tcPr>
          <w:p w14:paraId="77E18184" w14:textId="77777777" w:rsidR="00472572" w:rsidRPr="00472572" w:rsidRDefault="00472572" w:rsidP="00472572">
            <w:r w:rsidRPr="00472572">
              <w:t>6.505283</w:t>
            </w:r>
          </w:p>
        </w:tc>
        <w:tc>
          <w:tcPr>
            <w:tcW w:w="960" w:type="dxa"/>
            <w:noWrap/>
            <w:hideMark/>
          </w:tcPr>
          <w:p w14:paraId="21329C3E" w14:textId="77777777" w:rsidR="00472572" w:rsidRPr="00472572" w:rsidRDefault="00472572" w:rsidP="00472572">
            <w:r w:rsidRPr="00472572">
              <w:t>8.36472</w:t>
            </w:r>
          </w:p>
        </w:tc>
        <w:tc>
          <w:tcPr>
            <w:tcW w:w="960" w:type="dxa"/>
            <w:noWrap/>
            <w:hideMark/>
          </w:tcPr>
          <w:p w14:paraId="2DA0B098" w14:textId="77777777" w:rsidR="00472572" w:rsidRPr="00472572" w:rsidRDefault="00472572" w:rsidP="00472572">
            <w:r w:rsidRPr="00472572">
              <w:t>2.887051</w:t>
            </w:r>
          </w:p>
        </w:tc>
        <w:tc>
          <w:tcPr>
            <w:tcW w:w="960" w:type="dxa"/>
            <w:noWrap/>
            <w:hideMark/>
          </w:tcPr>
          <w:p w14:paraId="08A3884B" w14:textId="77777777" w:rsidR="00472572" w:rsidRPr="00472572" w:rsidRDefault="00472572" w:rsidP="00472572">
            <w:r w:rsidRPr="00472572">
              <w:t>9.364274</w:t>
            </w:r>
          </w:p>
        </w:tc>
        <w:tc>
          <w:tcPr>
            <w:tcW w:w="960" w:type="dxa"/>
            <w:noWrap/>
            <w:hideMark/>
          </w:tcPr>
          <w:p w14:paraId="04B06D42" w14:textId="77777777" w:rsidR="00472572" w:rsidRPr="00472572" w:rsidRDefault="00472572" w:rsidP="00472572">
            <w:r w:rsidRPr="00472572">
              <w:t>7.158838</w:t>
            </w:r>
          </w:p>
        </w:tc>
        <w:tc>
          <w:tcPr>
            <w:tcW w:w="960" w:type="dxa"/>
            <w:noWrap/>
            <w:hideMark/>
          </w:tcPr>
          <w:p w14:paraId="7F5C1F71" w14:textId="77777777" w:rsidR="00472572" w:rsidRPr="00472572" w:rsidRDefault="00472572" w:rsidP="00472572">
            <w:r w:rsidRPr="00472572">
              <w:t>7.615843</w:t>
            </w:r>
          </w:p>
        </w:tc>
      </w:tr>
      <w:tr w:rsidR="00472572" w:rsidRPr="00472572" w14:paraId="0D77F4AB" w14:textId="77777777" w:rsidTr="00472572">
        <w:trPr>
          <w:trHeight w:val="300"/>
        </w:trPr>
        <w:tc>
          <w:tcPr>
            <w:tcW w:w="960" w:type="dxa"/>
            <w:noWrap/>
            <w:hideMark/>
          </w:tcPr>
          <w:p w14:paraId="071856DA" w14:textId="77777777" w:rsidR="00472572" w:rsidRPr="00472572" w:rsidRDefault="00472572" w:rsidP="00472572">
            <w:r w:rsidRPr="00472572">
              <w:t>7.619743</w:t>
            </w:r>
          </w:p>
        </w:tc>
        <w:tc>
          <w:tcPr>
            <w:tcW w:w="960" w:type="dxa"/>
            <w:noWrap/>
            <w:hideMark/>
          </w:tcPr>
          <w:p w14:paraId="4BC88FB5" w14:textId="77777777" w:rsidR="00472572" w:rsidRPr="00472572" w:rsidRDefault="00472572" w:rsidP="00472572">
            <w:r w:rsidRPr="00472572">
              <w:t>7.168697</w:t>
            </w:r>
          </w:p>
        </w:tc>
        <w:tc>
          <w:tcPr>
            <w:tcW w:w="960" w:type="dxa"/>
            <w:noWrap/>
            <w:hideMark/>
          </w:tcPr>
          <w:p w14:paraId="683DFA87" w14:textId="77777777" w:rsidR="00472572" w:rsidRPr="00472572" w:rsidRDefault="00472572" w:rsidP="00472572">
            <w:r w:rsidRPr="00472572">
              <w:t>8.894031</w:t>
            </w:r>
          </w:p>
        </w:tc>
        <w:tc>
          <w:tcPr>
            <w:tcW w:w="960" w:type="dxa"/>
            <w:noWrap/>
            <w:hideMark/>
          </w:tcPr>
          <w:p w14:paraId="2CC0FCD6" w14:textId="77777777" w:rsidR="00472572" w:rsidRPr="00472572" w:rsidRDefault="00472572" w:rsidP="00472572">
            <w:r w:rsidRPr="00472572">
              <w:t>1.966874</w:t>
            </w:r>
          </w:p>
        </w:tc>
        <w:tc>
          <w:tcPr>
            <w:tcW w:w="960" w:type="dxa"/>
            <w:noWrap/>
            <w:hideMark/>
          </w:tcPr>
          <w:p w14:paraId="02B077E3" w14:textId="77777777" w:rsidR="00472572" w:rsidRPr="00472572" w:rsidRDefault="00472572" w:rsidP="00472572">
            <w:r w:rsidRPr="00472572">
              <w:t>7.484075</w:t>
            </w:r>
          </w:p>
        </w:tc>
        <w:tc>
          <w:tcPr>
            <w:tcW w:w="960" w:type="dxa"/>
            <w:noWrap/>
            <w:hideMark/>
          </w:tcPr>
          <w:p w14:paraId="46F3E049" w14:textId="77777777" w:rsidR="00472572" w:rsidRPr="00472572" w:rsidRDefault="00472572" w:rsidP="00472572">
            <w:r w:rsidRPr="00472572">
              <w:t>13.34679</w:t>
            </w:r>
          </w:p>
        </w:tc>
        <w:tc>
          <w:tcPr>
            <w:tcW w:w="960" w:type="dxa"/>
            <w:noWrap/>
            <w:hideMark/>
          </w:tcPr>
          <w:p w14:paraId="14F0196E" w14:textId="77777777" w:rsidR="00472572" w:rsidRPr="00472572" w:rsidRDefault="00472572" w:rsidP="00472572">
            <w:r w:rsidRPr="00472572">
              <w:t>6.821875</w:t>
            </w:r>
          </w:p>
        </w:tc>
        <w:tc>
          <w:tcPr>
            <w:tcW w:w="960" w:type="dxa"/>
            <w:noWrap/>
            <w:hideMark/>
          </w:tcPr>
          <w:p w14:paraId="5A0C5153" w14:textId="77777777" w:rsidR="00472572" w:rsidRPr="00472572" w:rsidRDefault="00472572" w:rsidP="00472572">
            <w:r w:rsidRPr="00472572">
              <w:t>9.36542</w:t>
            </w:r>
          </w:p>
        </w:tc>
        <w:tc>
          <w:tcPr>
            <w:tcW w:w="960" w:type="dxa"/>
            <w:noWrap/>
            <w:hideMark/>
          </w:tcPr>
          <w:p w14:paraId="2598B81E" w14:textId="77777777" w:rsidR="00472572" w:rsidRPr="00472572" w:rsidRDefault="00472572" w:rsidP="00472572">
            <w:r w:rsidRPr="00472572">
              <w:t>6.878791</w:t>
            </w:r>
          </w:p>
        </w:tc>
        <w:tc>
          <w:tcPr>
            <w:tcW w:w="960" w:type="dxa"/>
            <w:noWrap/>
            <w:hideMark/>
          </w:tcPr>
          <w:p w14:paraId="6EDC1E01" w14:textId="77777777" w:rsidR="00472572" w:rsidRPr="00472572" w:rsidRDefault="00472572" w:rsidP="00472572">
            <w:r w:rsidRPr="00472572">
              <w:t>4.222599</w:t>
            </w:r>
          </w:p>
        </w:tc>
      </w:tr>
      <w:tr w:rsidR="00472572" w:rsidRPr="00472572" w14:paraId="24B4431A" w14:textId="77777777" w:rsidTr="00472572">
        <w:trPr>
          <w:trHeight w:val="300"/>
        </w:trPr>
        <w:tc>
          <w:tcPr>
            <w:tcW w:w="960" w:type="dxa"/>
            <w:noWrap/>
            <w:hideMark/>
          </w:tcPr>
          <w:p w14:paraId="4DF1F19A" w14:textId="77777777" w:rsidR="00472572" w:rsidRPr="00472572" w:rsidRDefault="00472572" w:rsidP="00472572">
            <w:r w:rsidRPr="00472572">
              <w:t>12.24119</w:t>
            </w:r>
          </w:p>
        </w:tc>
        <w:tc>
          <w:tcPr>
            <w:tcW w:w="960" w:type="dxa"/>
            <w:noWrap/>
            <w:hideMark/>
          </w:tcPr>
          <w:p w14:paraId="55CE8499" w14:textId="77777777" w:rsidR="00472572" w:rsidRPr="00472572" w:rsidRDefault="00472572" w:rsidP="00472572">
            <w:r w:rsidRPr="00472572">
              <w:t>13.16346</w:t>
            </w:r>
          </w:p>
        </w:tc>
        <w:tc>
          <w:tcPr>
            <w:tcW w:w="960" w:type="dxa"/>
            <w:noWrap/>
            <w:hideMark/>
          </w:tcPr>
          <w:p w14:paraId="6EC1D1BF" w14:textId="77777777" w:rsidR="00472572" w:rsidRPr="00472572" w:rsidRDefault="00472572" w:rsidP="00472572">
            <w:r w:rsidRPr="00472572">
              <w:t>6.981226</w:t>
            </w:r>
          </w:p>
        </w:tc>
        <w:tc>
          <w:tcPr>
            <w:tcW w:w="960" w:type="dxa"/>
            <w:noWrap/>
            <w:hideMark/>
          </w:tcPr>
          <w:p w14:paraId="1C98895F" w14:textId="77777777" w:rsidR="00472572" w:rsidRPr="00472572" w:rsidRDefault="00472572" w:rsidP="00472572">
            <w:r w:rsidRPr="00472572">
              <w:t>8.392609</w:t>
            </w:r>
          </w:p>
        </w:tc>
        <w:tc>
          <w:tcPr>
            <w:tcW w:w="960" w:type="dxa"/>
            <w:noWrap/>
            <w:hideMark/>
          </w:tcPr>
          <w:p w14:paraId="22DAB417" w14:textId="77777777" w:rsidR="00472572" w:rsidRPr="00472572" w:rsidRDefault="00472572" w:rsidP="00472572">
            <w:r w:rsidRPr="00472572">
              <w:t>6.677561</w:t>
            </w:r>
          </w:p>
        </w:tc>
        <w:tc>
          <w:tcPr>
            <w:tcW w:w="960" w:type="dxa"/>
            <w:noWrap/>
            <w:hideMark/>
          </w:tcPr>
          <w:p w14:paraId="3B3BA122" w14:textId="77777777" w:rsidR="00472572" w:rsidRPr="00472572" w:rsidRDefault="00472572" w:rsidP="00472572">
            <w:r w:rsidRPr="00472572">
              <w:t>3.657031</w:t>
            </w:r>
          </w:p>
        </w:tc>
        <w:tc>
          <w:tcPr>
            <w:tcW w:w="960" w:type="dxa"/>
            <w:noWrap/>
            <w:hideMark/>
          </w:tcPr>
          <w:p w14:paraId="79A179D4" w14:textId="77777777" w:rsidR="00472572" w:rsidRPr="00472572" w:rsidRDefault="00472572" w:rsidP="00472572">
            <w:r w:rsidRPr="00472572">
              <w:t>7.486296</w:t>
            </w:r>
          </w:p>
        </w:tc>
        <w:tc>
          <w:tcPr>
            <w:tcW w:w="960" w:type="dxa"/>
            <w:noWrap/>
            <w:hideMark/>
          </w:tcPr>
          <w:p w14:paraId="42CBAA1C" w14:textId="77777777" w:rsidR="00472572" w:rsidRPr="00472572" w:rsidRDefault="00472572" w:rsidP="00472572">
            <w:r w:rsidRPr="00472572">
              <w:t>2.946629</w:t>
            </w:r>
          </w:p>
        </w:tc>
        <w:tc>
          <w:tcPr>
            <w:tcW w:w="960" w:type="dxa"/>
            <w:noWrap/>
            <w:hideMark/>
          </w:tcPr>
          <w:p w14:paraId="1A49C3D3" w14:textId="77777777" w:rsidR="00472572" w:rsidRPr="00472572" w:rsidRDefault="00472572" w:rsidP="00472572">
            <w:r w:rsidRPr="00472572">
              <w:t>8.221007</w:t>
            </w:r>
          </w:p>
        </w:tc>
        <w:tc>
          <w:tcPr>
            <w:tcW w:w="960" w:type="dxa"/>
            <w:noWrap/>
            <w:hideMark/>
          </w:tcPr>
          <w:p w14:paraId="1AEA2C5A" w14:textId="77777777" w:rsidR="00472572" w:rsidRPr="00472572" w:rsidRDefault="00472572" w:rsidP="00472572">
            <w:r w:rsidRPr="00472572">
              <w:t>7.797789</w:t>
            </w:r>
          </w:p>
        </w:tc>
      </w:tr>
      <w:tr w:rsidR="00472572" w:rsidRPr="00472572" w14:paraId="29796CCC" w14:textId="77777777" w:rsidTr="00472572">
        <w:trPr>
          <w:trHeight w:val="300"/>
        </w:trPr>
        <w:tc>
          <w:tcPr>
            <w:tcW w:w="960" w:type="dxa"/>
            <w:noWrap/>
            <w:hideMark/>
          </w:tcPr>
          <w:p w14:paraId="327EFE15" w14:textId="77777777" w:rsidR="00472572" w:rsidRPr="00472572" w:rsidRDefault="00472572" w:rsidP="00472572">
            <w:pPr>
              <w:rPr>
                <w:b/>
                <w:bCs/>
              </w:rPr>
            </w:pPr>
            <w:r w:rsidRPr="00472572">
              <w:rPr>
                <w:b/>
                <w:bCs/>
              </w:rPr>
              <w:t>7.086485</w:t>
            </w:r>
          </w:p>
        </w:tc>
        <w:tc>
          <w:tcPr>
            <w:tcW w:w="960" w:type="dxa"/>
            <w:noWrap/>
            <w:hideMark/>
          </w:tcPr>
          <w:p w14:paraId="4CE649F7" w14:textId="77777777" w:rsidR="00472572" w:rsidRPr="00472572" w:rsidRDefault="00472572" w:rsidP="00472572">
            <w:pPr>
              <w:rPr>
                <w:b/>
                <w:bCs/>
              </w:rPr>
            </w:pPr>
            <w:r w:rsidRPr="00472572">
              <w:rPr>
                <w:b/>
                <w:bCs/>
              </w:rPr>
              <w:t>7.845881</w:t>
            </w:r>
          </w:p>
        </w:tc>
        <w:tc>
          <w:tcPr>
            <w:tcW w:w="960" w:type="dxa"/>
            <w:noWrap/>
            <w:hideMark/>
          </w:tcPr>
          <w:p w14:paraId="39B05682" w14:textId="77777777" w:rsidR="00472572" w:rsidRPr="00472572" w:rsidRDefault="00472572" w:rsidP="00472572">
            <w:pPr>
              <w:rPr>
                <w:b/>
                <w:bCs/>
              </w:rPr>
            </w:pPr>
            <w:r w:rsidRPr="00472572">
              <w:rPr>
                <w:b/>
                <w:bCs/>
              </w:rPr>
              <w:t>7.568288</w:t>
            </w:r>
          </w:p>
        </w:tc>
        <w:tc>
          <w:tcPr>
            <w:tcW w:w="960" w:type="dxa"/>
            <w:noWrap/>
            <w:hideMark/>
          </w:tcPr>
          <w:p w14:paraId="3CF38188" w14:textId="77777777" w:rsidR="00472572" w:rsidRPr="00472572" w:rsidRDefault="00472572" w:rsidP="00472572">
            <w:pPr>
              <w:rPr>
                <w:b/>
                <w:bCs/>
              </w:rPr>
            </w:pPr>
            <w:r w:rsidRPr="00472572">
              <w:rPr>
                <w:b/>
                <w:bCs/>
              </w:rPr>
              <w:t>6.395664</w:t>
            </w:r>
          </w:p>
        </w:tc>
        <w:tc>
          <w:tcPr>
            <w:tcW w:w="960" w:type="dxa"/>
            <w:noWrap/>
            <w:hideMark/>
          </w:tcPr>
          <w:p w14:paraId="64BD231C" w14:textId="77777777" w:rsidR="00472572" w:rsidRPr="00472572" w:rsidRDefault="00472572" w:rsidP="00472572">
            <w:pPr>
              <w:rPr>
                <w:b/>
                <w:bCs/>
              </w:rPr>
            </w:pPr>
            <w:r w:rsidRPr="00472572">
              <w:rPr>
                <w:b/>
                <w:bCs/>
              </w:rPr>
              <w:t>7.410953</w:t>
            </w:r>
          </w:p>
        </w:tc>
        <w:tc>
          <w:tcPr>
            <w:tcW w:w="960" w:type="dxa"/>
            <w:noWrap/>
            <w:hideMark/>
          </w:tcPr>
          <w:p w14:paraId="46F8C7CE" w14:textId="77777777" w:rsidR="00472572" w:rsidRPr="00472572" w:rsidRDefault="00472572" w:rsidP="00472572">
            <w:pPr>
              <w:rPr>
                <w:b/>
                <w:bCs/>
              </w:rPr>
            </w:pPr>
            <w:r w:rsidRPr="00472572">
              <w:rPr>
                <w:b/>
                <w:bCs/>
              </w:rPr>
              <w:t>7.391621</w:t>
            </w:r>
          </w:p>
        </w:tc>
        <w:tc>
          <w:tcPr>
            <w:tcW w:w="960" w:type="dxa"/>
            <w:noWrap/>
            <w:hideMark/>
          </w:tcPr>
          <w:p w14:paraId="5116137C" w14:textId="77777777" w:rsidR="00472572" w:rsidRPr="00472572" w:rsidRDefault="00472572" w:rsidP="00472572">
            <w:pPr>
              <w:rPr>
                <w:b/>
                <w:bCs/>
              </w:rPr>
            </w:pPr>
            <w:r w:rsidRPr="00472572">
              <w:rPr>
                <w:b/>
                <w:bCs/>
              </w:rPr>
              <w:t>5.818498</w:t>
            </w:r>
          </w:p>
        </w:tc>
        <w:tc>
          <w:tcPr>
            <w:tcW w:w="960" w:type="dxa"/>
            <w:noWrap/>
            <w:hideMark/>
          </w:tcPr>
          <w:p w14:paraId="56F65A3B" w14:textId="77777777" w:rsidR="00472572" w:rsidRPr="00472572" w:rsidRDefault="00472572" w:rsidP="00472572">
            <w:pPr>
              <w:rPr>
                <w:b/>
                <w:bCs/>
              </w:rPr>
            </w:pPr>
            <w:r w:rsidRPr="00472572">
              <w:rPr>
                <w:b/>
                <w:bCs/>
              </w:rPr>
              <w:t>6.950466</w:t>
            </w:r>
          </w:p>
        </w:tc>
        <w:tc>
          <w:tcPr>
            <w:tcW w:w="960" w:type="dxa"/>
            <w:noWrap/>
            <w:hideMark/>
          </w:tcPr>
          <w:p w14:paraId="43F06FA3" w14:textId="77777777" w:rsidR="00472572" w:rsidRPr="00472572" w:rsidRDefault="00472572" w:rsidP="00472572">
            <w:pPr>
              <w:rPr>
                <w:b/>
                <w:bCs/>
              </w:rPr>
            </w:pPr>
            <w:r w:rsidRPr="00472572">
              <w:rPr>
                <w:b/>
                <w:bCs/>
              </w:rPr>
              <w:t>7.543285</w:t>
            </w:r>
          </w:p>
        </w:tc>
        <w:tc>
          <w:tcPr>
            <w:tcW w:w="960" w:type="dxa"/>
            <w:noWrap/>
            <w:hideMark/>
          </w:tcPr>
          <w:p w14:paraId="79F790C2" w14:textId="77777777" w:rsidR="00472572" w:rsidRPr="00472572" w:rsidRDefault="00472572" w:rsidP="00472572">
            <w:pPr>
              <w:rPr>
                <w:b/>
                <w:bCs/>
              </w:rPr>
            </w:pPr>
            <w:r w:rsidRPr="00472572">
              <w:rPr>
                <w:b/>
                <w:bCs/>
              </w:rPr>
              <w:t>7.36293</w:t>
            </w:r>
          </w:p>
        </w:tc>
      </w:tr>
    </w:tbl>
    <w:p w14:paraId="0DBDC7A1" w14:textId="0DB90D8D" w:rsidR="00472572" w:rsidRDefault="00472572" w:rsidP="00DD05AD"/>
    <w:p w14:paraId="017A1081" w14:textId="77777777" w:rsidR="00472572" w:rsidRDefault="00472572" w:rsidP="00DD05AD">
      <w:r>
        <w:t>5</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7B069D14" w14:textId="77777777" w:rsidTr="00472572">
        <w:trPr>
          <w:trHeight w:val="300"/>
        </w:trPr>
        <w:tc>
          <w:tcPr>
            <w:tcW w:w="960" w:type="dxa"/>
            <w:noWrap/>
            <w:hideMark/>
          </w:tcPr>
          <w:p w14:paraId="42D7C6E2" w14:textId="77777777" w:rsidR="00472572" w:rsidRPr="00472572" w:rsidRDefault="00472572" w:rsidP="00472572">
            <w:r w:rsidRPr="00472572">
              <w:t>Tx01</w:t>
            </w:r>
          </w:p>
        </w:tc>
        <w:tc>
          <w:tcPr>
            <w:tcW w:w="960" w:type="dxa"/>
            <w:noWrap/>
            <w:hideMark/>
          </w:tcPr>
          <w:p w14:paraId="6AF59169" w14:textId="77777777" w:rsidR="00472572" w:rsidRPr="00472572" w:rsidRDefault="00472572" w:rsidP="00472572">
            <w:r w:rsidRPr="00472572">
              <w:t>Tx02</w:t>
            </w:r>
          </w:p>
        </w:tc>
        <w:tc>
          <w:tcPr>
            <w:tcW w:w="960" w:type="dxa"/>
            <w:noWrap/>
            <w:hideMark/>
          </w:tcPr>
          <w:p w14:paraId="69D84F1F" w14:textId="77777777" w:rsidR="00472572" w:rsidRPr="00472572" w:rsidRDefault="00472572" w:rsidP="00472572">
            <w:r w:rsidRPr="00472572">
              <w:t>Tx03</w:t>
            </w:r>
          </w:p>
        </w:tc>
        <w:tc>
          <w:tcPr>
            <w:tcW w:w="960" w:type="dxa"/>
            <w:noWrap/>
            <w:hideMark/>
          </w:tcPr>
          <w:p w14:paraId="2A603A58" w14:textId="77777777" w:rsidR="00472572" w:rsidRPr="00472572" w:rsidRDefault="00472572" w:rsidP="00472572">
            <w:r w:rsidRPr="00472572">
              <w:t>Tx04</w:t>
            </w:r>
          </w:p>
        </w:tc>
        <w:tc>
          <w:tcPr>
            <w:tcW w:w="960" w:type="dxa"/>
            <w:noWrap/>
            <w:hideMark/>
          </w:tcPr>
          <w:p w14:paraId="48AB12E4" w14:textId="77777777" w:rsidR="00472572" w:rsidRPr="00472572" w:rsidRDefault="00472572" w:rsidP="00472572">
            <w:r w:rsidRPr="00472572">
              <w:t>Tx05</w:t>
            </w:r>
          </w:p>
        </w:tc>
        <w:tc>
          <w:tcPr>
            <w:tcW w:w="960" w:type="dxa"/>
            <w:noWrap/>
            <w:hideMark/>
          </w:tcPr>
          <w:p w14:paraId="66009542" w14:textId="77777777" w:rsidR="00472572" w:rsidRPr="00472572" w:rsidRDefault="00472572" w:rsidP="00472572">
            <w:r w:rsidRPr="00472572">
              <w:t>Tx06</w:t>
            </w:r>
          </w:p>
        </w:tc>
        <w:tc>
          <w:tcPr>
            <w:tcW w:w="960" w:type="dxa"/>
            <w:noWrap/>
            <w:hideMark/>
          </w:tcPr>
          <w:p w14:paraId="3F6AFC6A" w14:textId="77777777" w:rsidR="00472572" w:rsidRPr="00472572" w:rsidRDefault="00472572" w:rsidP="00472572">
            <w:r w:rsidRPr="00472572">
              <w:t>Tx07</w:t>
            </w:r>
          </w:p>
        </w:tc>
        <w:tc>
          <w:tcPr>
            <w:tcW w:w="960" w:type="dxa"/>
            <w:noWrap/>
            <w:hideMark/>
          </w:tcPr>
          <w:p w14:paraId="06623685" w14:textId="77777777" w:rsidR="00472572" w:rsidRPr="00472572" w:rsidRDefault="00472572" w:rsidP="00472572">
            <w:r w:rsidRPr="00472572">
              <w:t>Tx08</w:t>
            </w:r>
          </w:p>
        </w:tc>
        <w:tc>
          <w:tcPr>
            <w:tcW w:w="960" w:type="dxa"/>
            <w:noWrap/>
            <w:hideMark/>
          </w:tcPr>
          <w:p w14:paraId="00D22ECA" w14:textId="77777777" w:rsidR="00472572" w:rsidRPr="00472572" w:rsidRDefault="00472572" w:rsidP="00472572">
            <w:r w:rsidRPr="00472572">
              <w:t>Tx09</w:t>
            </w:r>
          </w:p>
        </w:tc>
        <w:tc>
          <w:tcPr>
            <w:tcW w:w="960" w:type="dxa"/>
            <w:noWrap/>
            <w:hideMark/>
          </w:tcPr>
          <w:p w14:paraId="1A599DC7" w14:textId="77777777" w:rsidR="00472572" w:rsidRPr="00472572" w:rsidRDefault="00472572" w:rsidP="00472572">
            <w:r w:rsidRPr="00472572">
              <w:t>Tx10</w:t>
            </w:r>
          </w:p>
        </w:tc>
      </w:tr>
      <w:tr w:rsidR="00472572" w:rsidRPr="00472572" w14:paraId="5E7C8151" w14:textId="77777777" w:rsidTr="00472572">
        <w:trPr>
          <w:trHeight w:val="300"/>
        </w:trPr>
        <w:tc>
          <w:tcPr>
            <w:tcW w:w="960" w:type="dxa"/>
            <w:noWrap/>
            <w:hideMark/>
          </w:tcPr>
          <w:p w14:paraId="47C5000A" w14:textId="77777777" w:rsidR="00472572" w:rsidRPr="00472572" w:rsidRDefault="00472572" w:rsidP="00472572">
            <w:r w:rsidRPr="00472572">
              <w:t>11.15518</w:t>
            </w:r>
          </w:p>
        </w:tc>
        <w:tc>
          <w:tcPr>
            <w:tcW w:w="960" w:type="dxa"/>
            <w:noWrap/>
            <w:hideMark/>
          </w:tcPr>
          <w:p w14:paraId="6B9F53ED" w14:textId="77777777" w:rsidR="00472572" w:rsidRPr="00472572" w:rsidRDefault="00472572" w:rsidP="00472572">
            <w:r w:rsidRPr="00472572">
              <w:t>11.89337</w:t>
            </w:r>
          </w:p>
        </w:tc>
        <w:tc>
          <w:tcPr>
            <w:tcW w:w="960" w:type="dxa"/>
            <w:noWrap/>
            <w:hideMark/>
          </w:tcPr>
          <w:p w14:paraId="5A639233" w14:textId="77777777" w:rsidR="00472572" w:rsidRPr="00472572" w:rsidRDefault="00472572" w:rsidP="00472572">
            <w:r w:rsidRPr="00472572">
              <w:t>6.571993</w:t>
            </w:r>
          </w:p>
        </w:tc>
        <w:tc>
          <w:tcPr>
            <w:tcW w:w="960" w:type="dxa"/>
            <w:noWrap/>
            <w:hideMark/>
          </w:tcPr>
          <w:p w14:paraId="38EC85F8" w14:textId="77777777" w:rsidR="00472572" w:rsidRPr="00472572" w:rsidRDefault="00472572" w:rsidP="00472572">
            <w:r w:rsidRPr="00472572">
              <w:t>5.415179</w:t>
            </w:r>
          </w:p>
        </w:tc>
        <w:tc>
          <w:tcPr>
            <w:tcW w:w="960" w:type="dxa"/>
            <w:noWrap/>
            <w:hideMark/>
          </w:tcPr>
          <w:p w14:paraId="64DC53F5" w14:textId="77777777" w:rsidR="00472572" w:rsidRPr="00472572" w:rsidRDefault="00472572" w:rsidP="00472572">
            <w:r w:rsidRPr="00472572">
              <w:t>7.337013</w:t>
            </w:r>
          </w:p>
        </w:tc>
        <w:tc>
          <w:tcPr>
            <w:tcW w:w="960" w:type="dxa"/>
            <w:noWrap/>
            <w:hideMark/>
          </w:tcPr>
          <w:p w14:paraId="738DC82D" w14:textId="77777777" w:rsidR="00472572" w:rsidRPr="00472572" w:rsidRDefault="00472572" w:rsidP="00472572">
            <w:r w:rsidRPr="00472572">
              <w:t>5.640327</w:t>
            </w:r>
          </w:p>
        </w:tc>
        <w:tc>
          <w:tcPr>
            <w:tcW w:w="960" w:type="dxa"/>
            <w:noWrap/>
            <w:hideMark/>
          </w:tcPr>
          <w:p w14:paraId="21454EF3" w14:textId="77777777" w:rsidR="00472572" w:rsidRPr="00472572" w:rsidRDefault="00472572" w:rsidP="00472572">
            <w:r w:rsidRPr="00472572">
              <w:t>6.724391</w:t>
            </w:r>
          </w:p>
        </w:tc>
        <w:tc>
          <w:tcPr>
            <w:tcW w:w="960" w:type="dxa"/>
            <w:noWrap/>
            <w:hideMark/>
          </w:tcPr>
          <w:p w14:paraId="7AF289A1" w14:textId="77777777" w:rsidR="00472572" w:rsidRPr="00472572" w:rsidRDefault="00472572" w:rsidP="00472572">
            <w:r w:rsidRPr="00472572">
              <w:t>3.541715</w:t>
            </w:r>
          </w:p>
        </w:tc>
        <w:tc>
          <w:tcPr>
            <w:tcW w:w="960" w:type="dxa"/>
            <w:noWrap/>
            <w:hideMark/>
          </w:tcPr>
          <w:p w14:paraId="4596DF06" w14:textId="77777777" w:rsidR="00472572" w:rsidRPr="00472572" w:rsidRDefault="00472572" w:rsidP="00472572">
            <w:r w:rsidRPr="00472572">
              <w:t>12.74949</w:t>
            </w:r>
          </w:p>
        </w:tc>
        <w:tc>
          <w:tcPr>
            <w:tcW w:w="960" w:type="dxa"/>
            <w:noWrap/>
            <w:hideMark/>
          </w:tcPr>
          <w:p w14:paraId="47F6B4A2" w14:textId="77777777" w:rsidR="00472572" w:rsidRPr="00472572" w:rsidRDefault="00472572" w:rsidP="00472572">
            <w:r w:rsidRPr="00472572">
              <w:t>9.933508</w:t>
            </w:r>
          </w:p>
        </w:tc>
      </w:tr>
      <w:tr w:rsidR="00472572" w:rsidRPr="00472572" w14:paraId="1673D8DC" w14:textId="77777777" w:rsidTr="00472572">
        <w:trPr>
          <w:trHeight w:val="300"/>
        </w:trPr>
        <w:tc>
          <w:tcPr>
            <w:tcW w:w="960" w:type="dxa"/>
            <w:noWrap/>
            <w:hideMark/>
          </w:tcPr>
          <w:p w14:paraId="6979F1CA" w14:textId="77777777" w:rsidR="00472572" w:rsidRPr="00472572" w:rsidRDefault="00472572" w:rsidP="00472572">
            <w:r w:rsidRPr="00472572">
              <w:t>6.809706</w:t>
            </w:r>
          </w:p>
        </w:tc>
        <w:tc>
          <w:tcPr>
            <w:tcW w:w="960" w:type="dxa"/>
            <w:noWrap/>
            <w:hideMark/>
          </w:tcPr>
          <w:p w14:paraId="063DCBC5" w14:textId="77777777" w:rsidR="00472572" w:rsidRPr="00472572" w:rsidRDefault="00472572" w:rsidP="00472572">
            <w:r w:rsidRPr="00472572">
              <w:t>6.289176</w:t>
            </w:r>
          </w:p>
        </w:tc>
        <w:tc>
          <w:tcPr>
            <w:tcW w:w="960" w:type="dxa"/>
            <w:noWrap/>
            <w:hideMark/>
          </w:tcPr>
          <w:p w14:paraId="0BBF01F0" w14:textId="77777777" w:rsidR="00472572" w:rsidRPr="00472572" w:rsidRDefault="00472572" w:rsidP="00472572">
            <w:r w:rsidRPr="00472572">
              <w:t>10.22733</w:t>
            </w:r>
          </w:p>
        </w:tc>
        <w:tc>
          <w:tcPr>
            <w:tcW w:w="960" w:type="dxa"/>
            <w:noWrap/>
            <w:hideMark/>
          </w:tcPr>
          <w:p w14:paraId="39B9FE99" w14:textId="77777777" w:rsidR="00472572" w:rsidRPr="00472572" w:rsidRDefault="00472572" w:rsidP="00472572">
            <w:r w:rsidRPr="00472572">
              <w:t>7.113444</w:t>
            </w:r>
          </w:p>
        </w:tc>
        <w:tc>
          <w:tcPr>
            <w:tcW w:w="960" w:type="dxa"/>
            <w:noWrap/>
            <w:hideMark/>
          </w:tcPr>
          <w:p w14:paraId="2F690614" w14:textId="77777777" w:rsidR="00472572" w:rsidRPr="00472572" w:rsidRDefault="00472572" w:rsidP="00472572">
            <w:r w:rsidRPr="00472572">
              <w:t>5.41132</w:t>
            </w:r>
          </w:p>
        </w:tc>
        <w:tc>
          <w:tcPr>
            <w:tcW w:w="960" w:type="dxa"/>
            <w:noWrap/>
            <w:hideMark/>
          </w:tcPr>
          <w:p w14:paraId="6B1B0694" w14:textId="77777777" w:rsidR="00472572" w:rsidRPr="00472572" w:rsidRDefault="00472572" w:rsidP="00472572">
            <w:r w:rsidRPr="00472572">
              <w:t>8.255769</w:t>
            </w:r>
          </w:p>
        </w:tc>
        <w:tc>
          <w:tcPr>
            <w:tcW w:w="960" w:type="dxa"/>
            <w:noWrap/>
            <w:hideMark/>
          </w:tcPr>
          <w:p w14:paraId="06D84964" w14:textId="77777777" w:rsidR="00472572" w:rsidRPr="00472572" w:rsidRDefault="00472572" w:rsidP="00472572">
            <w:r w:rsidRPr="00472572">
              <w:t>2.630307</w:t>
            </w:r>
          </w:p>
        </w:tc>
        <w:tc>
          <w:tcPr>
            <w:tcW w:w="960" w:type="dxa"/>
            <w:noWrap/>
            <w:hideMark/>
          </w:tcPr>
          <w:p w14:paraId="32842AEA" w14:textId="77777777" w:rsidR="00472572" w:rsidRPr="00472572" w:rsidRDefault="00472572" w:rsidP="00472572">
            <w:r w:rsidRPr="00472572">
              <w:t>5.920783</w:t>
            </w:r>
          </w:p>
        </w:tc>
        <w:tc>
          <w:tcPr>
            <w:tcW w:w="960" w:type="dxa"/>
            <w:noWrap/>
            <w:hideMark/>
          </w:tcPr>
          <w:p w14:paraId="136F2595" w14:textId="77777777" w:rsidR="00472572" w:rsidRPr="00472572" w:rsidRDefault="00472572" w:rsidP="00472572">
            <w:r w:rsidRPr="00472572">
              <w:t>6.152518</w:t>
            </w:r>
          </w:p>
        </w:tc>
        <w:tc>
          <w:tcPr>
            <w:tcW w:w="960" w:type="dxa"/>
            <w:noWrap/>
            <w:hideMark/>
          </w:tcPr>
          <w:p w14:paraId="2A017F0D" w14:textId="77777777" w:rsidR="00472572" w:rsidRPr="00472572" w:rsidRDefault="00472572" w:rsidP="00472572">
            <w:r w:rsidRPr="00472572">
              <w:t>7.157789</w:t>
            </w:r>
          </w:p>
        </w:tc>
      </w:tr>
      <w:tr w:rsidR="00472572" w:rsidRPr="00472572" w14:paraId="1B0C3289" w14:textId="77777777" w:rsidTr="00472572">
        <w:trPr>
          <w:trHeight w:val="300"/>
        </w:trPr>
        <w:tc>
          <w:tcPr>
            <w:tcW w:w="960" w:type="dxa"/>
            <w:noWrap/>
            <w:hideMark/>
          </w:tcPr>
          <w:p w14:paraId="7553402B" w14:textId="77777777" w:rsidR="00472572" w:rsidRPr="00472572" w:rsidRDefault="00472572" w:rsidP="00472572">
            <w:r w:rsidRPr="00472572">
              <w:t>12.47712</w:t>
            </w:r>
          </w:p>
        </w:tc>
        <w:tc>
          <w:tcPr>
            <w:tcW w:w="960" w:type="dxa"/>
            <w:noWrap/>
            <w:hideMark/>
          </w:tcPr>
          <w:p w14:paraId="15D1A011" w14:textId="77777777" w:rsidR="00472572" w:rsidRPr="00472572" w:rsidRDefault="00472572" w:rsidP="00472572">
            <w:r w:rsidRPr="00472572">
              <w:t>7.321245</w:t>
            </w:r>
          </w:p>
        </w:tc>
        <w:tc>
          <w:tcPr>
            <w:tcW w:w="960" w:type="dxa"/>
            <w:noWrap/>
            <w:hideMark/>
          </w:tcPr>
          <w:p w14:paraId="25F67C20" w14:textId="77777777" w:rsidR="00472572" w:rsidRPr="00472572" w:rsidRDefault="00472572" w:rsidP="00472572">
            <w:r w:rsidRPr="00472572">
              <w:t>6.322506</w:t>
            </w:r>
          </w:p>
        </w:tc>
        <w:tc>
          <w:tcPr>
            <w:tcW w:w="960" w:type="dxa"/>
            <w:noWrap/>
            <w:hideMark/>
          </w:tcPr>
          <w:p w14:paraId="7C04AA31" w14:textId="77777777" w:rsidR="00472572" w:rsidRPr="00472572" w:rsidRDefault="00472572" w:rsidP="00472572">
            <w:r w:rsidRPr="00472572">
              <w:t>8.609711</w:t>
            </w:r>
          </w:p>
        </w:tc>
        <w:tc>
          <w:tcPr>
            <w:tcW w:w="960" w:type="dxa"/>
            <w:noWrap/>
            <w:hideMark/>
          </w:tcPr>
          <w:p w14:paraId="5A022072" w14:textId="77777777" w:rsidR="00472572" w:rsidRPr="00472572" w:rsidRDefault="00472572" w:rsidP="00472572">
            <w:r w:rsidRPr="00472572">
              <w:t>11.96898</w:t>
            </w:r>
          </w:p>
        </w:tc>
        <w:tc>
          <w:tcPr>
            <w:tcW w:w="960" w:type="dxa"/>
            <w:noWrap/>
            <w:hideMark/>
          </w:tcPr>
          <w:p w14:paraId="1EA39EFE" w14:textId="77777777" w:rsidR="00472572" w:rsidRPr="00472572" w:rsidRDefault="00472572" w:rsidP="00472572">
            <w:r w:rsidRPr="00472572">
              <w:t>2.849655</w:t>
            </w:r>
          </w:p>
        </w:tc>
        <w:tc>
          <w:tcPr>
            <w:tcW w:w="960" w:type="dxa"/>
            <w:noWrap/>
            <w:hideMark/>
          </w:tcPr>
          <w:p w14:paraId="06172721" w14:textId="77777777" w:rsidR="00472572" w:rsidRPr="00472572" w:rsidRDefault="00472572" w:rsidP="00472572">
            <w:r w:rsidRPr="00472572">
              <w:t>6.5589</w:t>
            </w:r>
          </w:p>
        </w:tc>
        <w:tc>
          <w:tcPr>
            <w:tcW w:w="960" w:type="dxa"/>
            <w:noWrap/>
            <w:hideMark/>
          </w:tcPr>
          <w:p w14:paraId="4144E0F3" w14:textId="77777777" w:rsidR="00472572" w:rsidRPr="00472572" w:rsidRDefault="00472572" w:rsidP="00472572">
            <w:r w:rsidRPr="00472572">
              <w:t>6.844639</w:t>
            </w:r>
          </w:p>
        </w:tc>
        <w:tc>
          <w:tcPr>
            <w:tcW w:w="960" w:type="dxa"/>
            <w:noWrap/>
            <w:hideMark/>
          </w:tcPr>
          <w:p w14:paraId="0A769A74" w14:textId="77777777" w:rsidR="00472572" w:rsidRPr="00472572" w:rsidRDefault="00472572" w:rsidP="00472572">
            <w:r w:rsidRPr="00472572">
              <w:t>4.876354</w:t>
            </w:r>
          </w:p>
        </w:tc>
        <w:tc>
          <w:tcPr>
            <w:tcW w:w="960" w:type="dxa"/>
            <w:noWrap/>
            <w:hideMark/>
          </w:tcPr>
          <w:p w14:paraId="03101542" w14:textId="77777777" w:rsidR="00472572" w:rsidRPr="00472572" w:rsidRDefault="00472572" w:rsidP="00472572">
            <w:r w:rsidRPr="00472572">
              <w:t>6.902648</w:t>
            </w:r>
          </w:p>
        </w:tc>
      </w:tr>
      <w:tr w:rsidR="00472572" w:rsidRPr="00472572" w14:paraId="752BDC38" w14:textId="77777777" w:rsidTr="00472572">
        <w:trPr>
          <w:trHeight w:val="300"/>
        </w:trPr>
        <w:tc>
          <w:tcPr>
            <w:tcW w:w="960" w:type="dxa"/>
            <w:noWrap/>
            <w:hideMark/>
          </w:tcPr>
          <w:p w14:paraId="3DFB7608" w14:textId="77777777" w:rsidR="00472572" w:rsidRPr="00472572" w:rsidRDefault="00472572" w:rsidP="00472572">
            <w:r w:rsidRPr="00472572">
              <w:t>2.92747</w:t>
            </w:r>
          </w:p>
        </w:tc>
        <w:tc>
          <w:tcPr>
            <w:tcW w:w="960" w:type="dxa"/>
            <w:noWrap/>
            <w:hideMark/>
          </w:tcPr>
          <w:p w14:paraId="72EBED97" w14:textId="77777777" w:rsidR="00472572" w:rsidRPr="00472572" w:rsidRDefault="00472572" w:rsidP="00472572">
            <w:r w:rsidRPr="00472572">
              <w:t>8.743573</w:t>
            </w:r>
          </w:p>
        </w:tc>
        <w:tc>
          <w:tcPr>
            <w:tcW w:w="960" w:type="dxa"/>
            <w:noWrap/>
            <w:hideMark/>
          </w:tcPr>
          <w:p w14:paraId="6006AE24" w14:textId="77777777" w:rsidR="00472572" w:rsidRPr="00472572" w:rsidRDefault="00472572" w:rsidP="00472572">
            <w:r w:rsidRPr="00472572">
              <w:t>6.293877</w:t>
            </w:r>
          </w:p>
        </w:tc>
        <w:tc>
          <w:tcPr>
            <w:tcW w:w="960" w:type="dxa"/>
            <w:noWrap/>
            <w:hideMark/>
          </w:tcPr>
          <w:p w14:paraId="7B5397AE" w14:textId="77777777" w:rsidR="00472572" w:rsidRPr="00472572" w:rsidRDefault="00472572" w:rsidP="00472572">
            <w:r w:rsidRPr="00472572">
              <w:t>3.307942</w:t>
            </w:r>
          </w:p>
        </w:tc>
        <w:tc>
          <w:tcPr>
            <w:tcW w:w="960" w:type="dxa"/>
            <w:noWrap/>
            <w:hideMark/>
          </w:tcPr>
          <w:p w14:paraId="50EEF109" w14:textId="77777777" w:rsidR="00472572" w:rsidRPr="00472572" w:rsidRDefault="00472572" w:rsidP="00472572">
            <w:r w:rsidRPr="00472572">
              <w:t>5.60262</w:t>
            </w:r>
          </w:p>
        </w:tc>
        <w:tc>
          <w:tcPr>
            <w:tcW w:w="960" w:type="dxa"/>
            <w:noWrap/>
            <w:hideMark/>
          </w:tcPr>
          <w:p w14:paraId="79A1C5CD" w14:textId="77777777" w:rsidR="00472572" w:rsidRPr="00472572" w:rsidRDefault="00472572" w:rsidP="00472572">
            <w:r w:rsidRPr="00472572">
              <w:t>12.43361</w:t>
            </w:r>
          </w:p>
        </w:tc>
        <w:tc>
          <w:tcPr>
            <w:tcW w:w="960" w:type="dxa"/>
            <w:noWrap/>
            <w:hideMark/>
          </w:tcPr>
          <w:p w14:paraId="4E2E3A04" w14:textId="77777777" w:rsidR="00472572" w:rsidRPr="00472572" w:rsidRDefault="00472572" w:rsidP="00472572">
            <w:r w:rsidRPr="00472572">
              <w:t>7.828576</w:t>
            </w:r>
          </w:p>
        </w:tc>
        <w:tc>
          <w:tcPr>
            <w:tcW w:w="960" w:type="dxa"/>
            <w:noWrap/>
            <w:hideMark/>
          </w:tcPr>
          <w:p w14:paraId="5E747EB2" w14:textId="77777777" w:rsidR="00472572" w:rsidRPr="00472572" w:rsidRDefault="00472572" w:rsidP="00472572">
            <w:r w:rsidRPr="00472572">
              <w:t>2.872294</w:t>
            </w:r>
          </w:p>
        </w:tc>
        <w:tc>
          <w:tcPr>
            <w:tcW w:w="960" w:type="dxa"/>
            <w:noWrap/>
            <w:hideMark/>
          </w:tcPr>
          <w:p w14:paraId="362D6B4D" w14:textId="77777777" w:rsidR="00472572" w:rsidRPr="00472572" w:rsidRDefault="00472572" w:rsidP="00472572">
            <w:r w:rsidRPr="00472572">
              <w:t>7.138185</w:t>
            </w:r>
          </w:p>
        </w:tc>
        <w:tc>
          <w:tcPr>
            <w:tcW w:w="960" w:type="dxa"/>
            <w:noWrap/>
            <w:hideMark/>
          </w:tcPr>
          <w:p w14:paraId="077A2D63" w14:textId="77777777" w:rsidR="00472572" w:rsidRPr="00472572" w:rsidRDefault="00472572" w:rsidP="00472572">
            <w:r w:rsidRPr="00472572">
              <w:t>8.196044</w:t>
            </w:r>
          </w:p>
        </w:tc>
      </w:tr>
      <w:tr w:rsidR="00472572" w:rsidRPr="00472572" w14:paraId="73118FD2" w14:textId="77777777" w:rsidTr="00472572">
        <w:trPr>
          <w:trHeight w:val="300"/>
        </w:trPr>
        <w:tc>
          <w:tcPr>
            <w:tcW w:w="960" w:type="dxa"/>
            <w:noWrap/>
            <w:hideMark/>
          </w:tcPr>
          <w:p w14:paraId="2EAC4575" w14:textId="77777777" w:rsidR="00472572" w:rsidRPr="00472572" w:rsidRDefault="00472572" w:rsidP="00472572">
            <w:r w:rsidRPr="00472572">
              <w:t>3.256048</w:t>
            </w:r>
          </w:p>
        </w:tc>
        <w:tc>
          <w:tcPr>
            <w:tcW w:w="960" w:type="dxa"/>
            <w:noWrap/>
            <w:hideMark/>
          </w:tcPr>
          <w:p w14:paraId="21F16FC0" w14:textId="77777777" w:rsidR="00472572" w:rsidRPr="00472572" w:rsidRDefault="00472572" w:rsidP="00472572">
            <w:r w:rsidRPr="00472572">
              <w:t>2.396759</w:t>
            </w:r>
          </w:p>
        </w:tc>
        <w:tc>
          <w:tcPr>
            <w:tcW w:w="960" w:type="dxa"/>
            <w:noWrap/>
            <w:hideMark/>
          </w:tcPr>
          <w:p w14:paraId="4658CED9" w14:textId="77777777" w:rsidR="00472572" w:rsidRPr="00472572" w:rsidRDefault="00472572" w:rsidP="00472572">
            <w:r w:rsidRPr="00472572">
              <w:t>7.693489</w:t>
            </w:r>
          </w:p>
        </w:tc>
        <w:tc>
          <w:tcPr>
            <w:tcW w:w="960" w:type="dxa"/>
            <w:noWrap/>
            <w:hideMark/>
          </w:tcPr>
          <w:p w14:paraId="58043A37" w14:textId="77777777" w:rsidR="00472572" w:rsidRPr="00472572" w:rsidRDefault="00472572" w:rsidP="00472572">
            <w:r w:rsidRPr="00472572">
              <w:t>6.904692</w:t>
            </w:r>
          </w:p>
        </w:tc>
        <w:tc>
          <w:tcPr>
            <w:tcW w:w="960" w:type="dxa"/>
            <w:noWrap/>
            <w:hideMark/>
          </w:tcPr>
          <w:p w14:paraId="353A3296" w14:textId="77777777" w:rsidR="00472572" w:rsidRPr="00472572" w:rsidRDefault="00472572" w:rsidP="00472572">
            <w:r w:rsidRPr="00472572">
              <w:t>6.989087</w:t>
            </w:r>
          </w:p>
        </w:tc>
        <w:tc>
          <w:tcPr>
            <w:tcW w:w="960" w:type="dxa"/>
            <w:noWrap/>
            <w:hideMark/>
          </w:tcPr>
          <w:p w14:paraId="14B37FD5" w14:textId="77777777" w:rsidR="00472572" w:rsidRPr="00472572" w:rsidRDefault="00472572" w:rsidP="00472572">
            <w:r w:rsidRPr="00472572">
              <w:t>3.252756</w:t>
            </w:r>
          </w:p>
        </w:tc>
        <w:tc>
          <w:tcPr>
            <w:tcW w:w="960" w:type="dxa"/>
            <w:noWrap/>
            <w:hideMark/>
          </w:tcPr>
          <w:p w14:paraId="453BD1F7" w14:textId="77777777" w:rsidR="00472572" w:rsidRPr="00472572" w:rsidRDefault="00472572" w:rsidP="00472572">
            <w:r w:rsidRPr="00472572">
              <w:t>2.732116</w:t>
            </w:r>
          </w:p>
        </w:tc>
        <w:tc>
          <w:tcPr>
            <w:tcW w:w="960" w:type="dxa"/>
            <w:noWrap/>
            <w:hideMark/>
          </w:tcPr>
          <w:p w14:paraId="22F2C46D" w14:textId="77777777" w:rsidR="00472572" w:rsidRPr="00472572" w:rsidRDefault="00472572" w:rsidP="00472572">
            <w:r w:rsidRPr="00472572">
              <w:t>8.303976</w:t>
            </w:r>
          </w:p>
        </w:tc>
        <w:tc>
          <w:tcPr>
            <w:tcW w:w="960" w:type="dxa"/>
            <w:noWrap/>
            <w:hideMark/>
          </w:tcPr>
          <w:p w14:paraId="56665F51" w14:textId="77777777" w:rsidR="00472572" w:rsidRPr="00472572" w:rsidRDefault="00472572" w:rsidP="00472572">
            <w:r w:rsidRPr="00472572">
              <w:t>3.250386</w:t>
            </w:r>
          </w:p>
        </w:tc>
        <w:tc>
          <w:tcPr>
            <w:tcW w:w="960" w:type="dxa"/>
            <w:noWrap/>
            <w:hideMark/>
          </w:tcPr>
          <w:p w14:paraId="30637879" w14:textId="77777777" w:rsidR="00472572" w:rsidRPr="00472572" w:rsidRDefault="00472572" w:rsidP="00472572">
            <w:r w:rsidRPr="00472572">
              <w:t>7.482086</w:t>
            </w:r>
          </w:p>
        </w:tc>
      </w:tr>
      <w:tr w:rsidR="00472572" w:rsidRPr="00472572" w14:paraId="4B954A7F" w14:textId="77777777" w:rsidTr="00472572">
        <w:trPr>
          <w:trHeight w:val="300"/>
        </w:trPr>
        <w:tc>
          <w:tcPr>
            <w:tcW w:w="960" w:type="dxa"/>
            <w:noWrap/>
            <w:hideMark/>
          </w:tcPr>
          <w:p w14:paraId="03C771A4" w14:textId="77777777" w:rsidR="00472572" w:rsidRPr="00472572" w:rsidRDefault="00472572" w:rsidP="00472572">
            <w:r w:rsidRPr="00472572">
              <w:t>3.257519</w:t>
            </w:r>
          </w:p>
        </w:tc>
        <w:tc>
          <w:tcPr>
            <w:tcW w:w="960" w:type="dxa"/>
            <w:noWrap/>
            <w:hideMark/>
          </w:tcPr>
          <w:p w14:paraId="155F47EB" w14:textId="77777777" w:rsidR="00472572" w:rsidRPr="00472572" w:rsidRDefault="00472572" w:rsidP="00472572">
            <w:r w:rsidRPr="00472572">
              <w:t>7.184155</w:t>
            </w:r>
          </w:p>
        </w:tc>
        <w:tc>
          <w:tcPr>
            <w:tcW w:w="960" w:type="dxa"/>
            <w:noWrap/>
            <w:hideMark/>
          </w:tcPr>
          <w:p w14:paraId="0356C3B6" w14:textId="77777777" w:rsidR="00472572" w:rsidRPr="00472572" w:rsidRDefault="00472572" w:rsidP="00472572">
            <w:r w:rsidRPr="00472572">
              <w:t>2.917988</w:t>
            </w:r>
          </w:p>
        </w:tc>
        <w:tc>
          <w:tcPr>
            <w:tcW w:w="960" w:type="dxa"/>
            <w:noWrap/>
            <w:hideMark/>
          </w:tcPr>
          <w:p w14:paraId="329EDF94" w14:textId="77777777" w:rsidR="00472572" w:rsidRPr="00472572" w:rsidRDefault="00472572" w:rsidP="00472572">
            <w:r w:rsidRPr="00472572">
              <w:t>12.19283</w:t>
            </w:r>
          </w:p>
        </w:tc>
        <w:tc>
          <w:tcPr>
            <w:tcW w:w="960" w:type="dxa"/>
            <w:noWrap/>
            <w:hideMark/>
          </w:tcPr>
          <w:p w14:paraId="13F40F07" w14:textId="77777777" w:rsidR="00472572" w:rsidRPr="00472572" w:rsidRDefault="00472572" w:rsidP="00472572">
            <w:r w:rsidRPr="00472572">
              <w:t>7.953125</w:t>
            </w:r>
          </w:p>
        </w:tc>
        <w:tc>
          <w:tcPr>
            <w:tcW w:w="960" w:type="dxa"/>
            <w:noWrap/>
            <w:hideMark/>
          </w:tcPr>
          <w:p w14:paraId="14F1465A" w14:textId="77777777" w:rsidR="00472572" w:rsidRPr="00472572" w:rsidRDefault="00472572" w:rsidP="00472572">
            <w:r w:rsidRPr="00472572">
              <w:t>5.416524</w:t>
            </w:r>
          </w:p>
        </w:tc>
        <w:tc>
          <w:tcPr>
            <w:tcW w:w="960" w:type="dxa"/>
            <w:noWrap/>
            <w:hideMark/>
          </w:tcPr>
          <w:p w14:paraId="0724B720" w14:textId="77777777" w:rsidR="00472572" w:rsidRPr="00472572" w:rsidRDefault="00472572" w:rsidP="00472572">
            <w:r w:rsidRPr="00472572">
              <w:t>7.966014</w:t>
            </w:r>
          </w:p>
        </w:tc>
        <w:tc>
          <w:tcPr>
            <w:tcW w:w="960" w:type="dxa"/>
            <w:noWrap/>
            <w:hideMark/>
          </w:tcPr>
          <w:p w14:paraId="26920498" w14:textId="77777777" w:rsidR="00472572" w:rsidRPr="00472572" w:rsidRDefault="00472572" w:rsidP="00472572">
            <w:r w:rsidRPr="00472572">
              <w:t>7.637088</w:t>
            </w:r>
          </w:p>
        </w:tc>
        <w:tc>
          <w:tcPr>
            <w:tcW w:w="960" w:type="dxa"/>
            <w:noWrap/>
            <w:hideMark/>
          </w:tcPr>
          <w:p w14:paraId="4AC6F703" w14:textId="77777777" w:rsidR="00472572" w:rsidRPr="00472572" w:rsidRDefault="00472572" w:rsidP="00472572">
            <w:r w:rsidRPr="00472572">
              <w:t>6.994981</w:t>
            </w:r>
          </w:p>
        </w:tc>
        <w:tc>
          <w:tcPr>
            <w:tcW w:w="960" w:type="dxa"/>
            <w:noWrap/>
            <w:hideMark/>
          </w:tcPr>
          <w:p w14:paraId="4DFF05FB" w14:textId="77777777" w:rsidR="00472572" w:rsidRPr="00472572" w:rsidRDefault="00472572" w:rsidP="00472572">
            <w:r w:rsidRPr="00472572">
              <w:t>7.140615</w:t>
            </w:r>
          </w:p>
        </w:tc>
      </w:tr>
      <w:tr w:rsidR="00472572" w:rsidRPr="00472572" w14:paraId="3A53F2E4" w14:textId="77777777" w:rsidTr="00472572">
        <w:trPr>
          <w:trHeight w:val="300"/>
        </w:trPr>
        <w:tc>
          <w:tcPr>
            <w:tcW w:w="960" w:type="dxa"/>
            <w:noWrap/>
            <w:hideMark/>
          </w:tcPr>
          <w:p w14:paraId="3957BB96" w14:textId="77777777" w:rsidR="00472572" w:rsidRPr="00472572" w:rsidRDefault="00472572" w:rsidP="00472572">
            <w:r w:rsidRPr="00472572">
              <w:t>3.27766</w:t>
            </w:r>
          </w:p>
        </w:tc>
        <w:tc>
          <w:tcPr>
            <w:tcW w:w="960" w:type="dxa"/>
            <w:noWrap/>
            <w:hideMark/>
          </w:tcPr>
          <w:p w14:paraId="75C42DF9" w14:textId="77777777" w:rsidR="00472572" w:rsidRPr="00472572" w:rsidRDefault="00472572" w:rsidP="00472572">
            <w:r w:rsidRPr="00472572">
              <w:t>11.67633</w:t>
            </w:r>
          </w:p>
        </w:tc>
        <w:tc>
          <w:tcPr>
            <w:tcW w:w="960" w:type="dxa"/>
            <w:noWrap/>
            <w:hideMark/>
          </w:tcPr>
          <w:p w14:paraId="0224AA6A" w14:textId="77777777" w:rsidR="00472572" w:rsidRPr="00472572" w:rsidRDefault="00472572" w:rsidP="00472572">
            <w:r w:rsidRPr="00472572">
              <w:t>6.227276</w:t>
            </w:r>
          </w:p>
        </w:tc>
        <w:tc>
          <w:tcPr>
            <w:tcW w:w="960" w:type="dxa"/>
            <w:noWrap/>
            <w:hideMark/>
          </w:tcPr>
          <w:p w14:paraId="53AA48D9" w14:textId="77777777" w:rsidR="00472572" w:rsidRPr="00472572" w:rsidRDefault="00472572" w:rsidP="00472572">
            <w:r w:rsidRPr="00472572">
              <w:t>3.163658</w:t>
            </w:r>
          </w:p>
        </w:tc>
        <w:tc>
          <w:tcPr>
            <w:tcW w:w="960" w:type="dxa"/>
            <w:noWrap/>
            <w:hideMark/>
          </w:tcPr>
          <w:p w14:paraId="46B98A58" w14:textId="77777777" w:rsidR="00472572" w:rsidRPr="00472572" w:rsidRDefault="00472572" w:rsidP="00472572">
            <w:r w:rsidRPr="00472572">
              <w:t>7.631374</w:t>
            </w:r>
          </w:p>
        </w:tc>
        <w:tc>
          <w:tcPr>
            <w:tcW w:w="960" w:type="dxa"/>
            <w:noWrap/>
            <w:hideMark/>
          </w:tcPr>
          <w:p w14:paraId="56FD36D2" w14:textId="77777777" w:rsidR="00472572" w:rsidRPr="00472572" w:rsidRDefault="00472572" w:rsidP="00472572">
            <w:r w:rsidRPr="00472572">
              <w:t>11.85316</w:t>
            </w:r>
          </w:p>
        </w:tc>
        <w:tc>
          <w:tcPr>
            <w:tcW w:w="960" w:type="dxa"/>
            <w:noWrap/>
            <w:hideMark/>
          </w:tcPr>
          <w:p w14:paraId="4B2D02DC" w14:textId="77777777" w:rsidR="00472572" w:rsidRPr="00472572" w:rsidRDefault="00472572" w:rsidP="00472572">
            <w:r w:rsidRPr="00472572">
              <w:t>4.653306</w:t>
            </w:r>
          </w:p>
        </w:tc>
        <w:tc>
          <w:tcPr>
            <w:tcW w:w="960" w:type="dxa"/>
            <w:noWrap/>
            <w:hideMark/>
          </w:tcPr>
          <w:p w14:paraId="18D39355" w14:textId="77777777" w:rsidR="00472572" w:rsidRPr="00472572" w:rsidRDefault="00472572" w:rsidP="00472572">
            <w:r w:rsidRPr="00472572">
              <w:t>3.353619</w:t>
            </w:r>
          </w:p>
        </w:tc>
        <w:tc>
          <w:tcPr>
            <w:tcW w:w="960" w:type="dxa"/>
            <w:noWrap/>
            <w:hideMark/>
          </w:tcPr>
          <w:p w14:paraId="07C7DC74" w14:textId="77777777" w:rsidR="00472572" w:rsidRPr="00472572" w:rsidRDefault="00472572" w:rsidP="00472572">
            <w:r w:rsidRPr="00472572">
              <w:t>10.88461</w:t>
            </w:r>
          </w:p>
        </w:tc>
        <w:tc>
          <w:tcPr>
            <w:tcW w:w="960" w:type="dxa"/>
            <w:noWrap/>
            <w:hideMark/>
          </w:tcPr>
          <w:p w14:paraId="196106F0" w14:textId="77777777" w:rsidR="00472572" w:rsidRPr="00472572" w:rsidRDefault="00472572" w:rsidP="00472572">
            <w:r w:rsidRPr="00472572">
              <w:t>6.558179</w:t>
            </w:r>
          </w:p>
        </w:tc>
      </w:tr>
      <w:tr w:rsidR="00472572" w:rsidRPr="00472572" w14:paraId="4243CEF7" w14:textId="77777777" w:rsidTr="00472572">
        <w:trPr>
          <w:trHeight w:val="300"/>
        </w:trPr>
        <w:tc>
          <w:tcPr>
            <w:tcW w:w="960" w:type="dxa"/>
            <w:noWrap/>
            <w:hideMark/>
          </w:tcPr>
          <w:p w14:paraId="4199D62A" w14:textId="77777777" w:rsidR="00472572" w:rsidRPr="00472572" w:rsidRDefault="00472572" w:rsidP="00472572">
            <w:r w:rsidRPr="00472572">
              <w:t>4.508366</w:t>
            </w:r>
          </w:p>
        </w:tc>
        <w:tc>
          <w:tcPr>
            <w:tcW w:w="960" w:type="dxa"/>
            <w:noWrap/>
            <w:hideMark/>
          </w:tcPr>
          <w:p w14:paraId="45B9F215" w14:textId="77777777" w:rsidR="00472572" w:rsidRPr="00472572" w:rsidRDefault="00472572" w:rsidP="00472572">
            <w:r w:rsidRPr="00472572">
              <w:t>2.272037</w:t>
            </w:r>
          </w:p>
        </w:tc>
        <w:tc>
          <w:tcPr>
            <w:tcW w:w="960" w:type="dxa"/>
            <w:noWrap/>
            <w:hideMark/>
          </w:tcPr>
          <w:p w14:paraId="0988EDE4" w14:textId="77777777" w:rsidR="00472572" w:rsidRPr="00472572" w:rsidRDefault="00472572" w:rsidP="00472572">
            <w:r w:rsidRPr="00472572">
              <w:t>12.34817</w:t>
            </w:r>
          </w:p>
        </w:tc>
        <w:tc>
          <w:tcPr>
            <w:tcW w:w="960" w:type="dxa"/>
            <w:noWrap/>
            <w:hideMark/>
          </w:tcPr>
          <w:p w14:paraId="651B0AA2" w14:textId="77777777" w:rsidR="00472572" w:rsidRPr="00472572" w:rsidRDefault="00472572" w:rsidP="00472572">
            <w:r w:rsidRPr="00472572">
              <w:t>6.520822</w:t>
            </w:r>
          </w:p>
        </w:tc>
        <w:tc>
          <w:tcPr>
            <w:tcW w:w="960" w:type="dxa"/>
            <w:noWrap/>
            <w:hideMark/>
          </w:tcPr>
          <w:p w14:paraId="5973DBA4" w14:textId="77777777" w:rsidR="00472572" w:rsidRPr="00472572" w:rsidRDefault="00472572" w:rsidP="00472572">
            <w:r w:rsidRPr="00472572">
              <w:t>7.662911</w:t>
            </w:r>
          </w:p>
        </w:tc>
        <w:tc>
          <w:tcPr>
            <w:tcW w:w="960" w:type="dxa"/>
            <w:noWrap/>
            <w:hideMark/>
          </w:tcPr>
          <w:p w14:paraId="4CBE06E8" w14:textId="77777777" w:rsidR="00472572" w:rsidRPr="00472572" w:rsidRDefault="00472572" w:rsidP="00472572">
            <w:r w:rsidRPr="00472572">
              <w:t>7.797127</w:t>
            </w:r>
          </w:p>
        </w:tc>
        <w:tc>
          <w:tcPr>
            <w:tcW w:w="960" w:type="dxa"/>
            <w:noWrap/>
            <w:hideMark/>
          </w:tcPr>
          <w:p w14:paraId="311BD470" w14:textId="77777777" w:rsidR="00472572" w:rsidRPr="00472572" w:rsidRDefault="00472572" w:rsidP="00472572">
            <w:r w:rsidRPr="00472572">
              <w:t>6.769272</w:t>
            </w:r>
          </w:p>
        </w:tc>
        <w:tc>
          <w:tcPr>
            <w:tcW w:w="960" w:type="dxa"/>
            <w:noWrap/>
            <w:hideMark/>
          </w:tcPr>
          <w:p w14:paraId="13B1A495" w14:textId="77777777" w:rsidR="00472572" w:rsidRPr="00472572" w:rsidRDefault="00472572" w:rsidP="00472572">
            <w:r w:rsidRPr="00472572">
              <w:t>8.5458</w:t>
            </w:r>
          </w:p>
        </w:tc>
        <w:tc>
          <w:tcPr>
            <w:tcW w:w="960" w:type="dxa"/>
            <w:noWrap/>
            <w:hideMark/>
          </w:tcPr>
          <w:p w14:paraId="21039E14" w14:textId="77777777" w:rsidR="00472572" w:rsidRPr="00472572" w:rsidRDefault="00472572" w:rsidP="00472572">
            <w:r w:rsidRPr="00472572">
              <w:t>7.856473</w:t>
            </w:r>
          </w:p>
        </w:tc>
        <w:tc>
          <w:tcPr>
            <w:tcW w:w="960" w:type="dxa"/>
            <w:noWrap/>
            <w:hideMark/>
          </w:tcPr>
          <w:p w14:paraId="22D436B7" w14:textId="77777777" w:rsidR="00472572" w:rsidRPr="00472572" w:rsidRDefault="00472572" w:rsidP="00472572">
            <w:r w:rsidRPr="00472572">
              <w:t>7.636883</w:t>
            </w:r>
          </w:p>
        </w:tc>
      </w:tr>
      <w:tr w:rsidR="00472572" w:rsidRPr="00472572" w14:paraId="45DDD590" w14:textId="77777777" w:rsidTr="00472572">
        <w:trPr>
          <w:trHeight w:val="300"/>
        </w:trPr>
        <w:tc>
          <w:tcPr>
            <w:tcW w:w="960" w:type="dxa"/>
            <w:noWrap/>
            <w:hideMark/>
          </w:tcPr>
          <w:p w14:paraId="3E67B452" w14:textId="77777777" w:rsidR="00472572" w:rsidRPr="00472572" w:rsidRDefault="00472572" w:rsidP="00472572">
            <w:r w:rsidRPr="00472572">
              <w:t>7.62055</w:t>
            </w:r>
          </w:p>
        </w:tc>
        <w:tc>
          <w:tcPr>
            <w:tcW w:w="960" w:type="dxa"/>
            <w:noWrap/>
            <w:hideMark/>
          </w:tcPr>
          <w:p w14:paraId="2B7D786B" w14:textId="77777777" w:rsidR="00472572" w:rsidRPr="00472572" w:rsidRDefault="00472572" w:rsidP="00472572">
            <w:r w:rsidRPr="00472572">
              <w:t>7.192035</w:t>
            </w:r>
          </w:p>
        </w:tc>
        <w:tc>
          <w:tcPr>
            <w:tcW w:w="960" w:type="dxa"/>
            <w:noWrap/>
            <w:hideMark/>
          </w:tcPr>
          <w:p w14:paraId="0781776B" w14:textId="77777777" w:rsidR="00472572" w:rsidRPr="00472572" w:rsidRDefault="00472572" w:rsidP="00472572">
            <w:r w:rsidRPr="00472572">
              <w:t>8.130516</w:t>
            </w:r>
          </w:p>
        </w:tc>
        <w:tc>
          <w:tcPr>
            <w:tcW w:w="960" w:type="dxa"/>
            <w:noWrap/>
            <w:hideMark/>
          </w:tcPr>
          <w:p w14:paraId="0CCEEF7C" w14:textId="77777777" w:rsidR="00472572" w:rsidRPr="00472572" w:rsidRDefault="00472572" w:rsidP="00472572">
            <w:r w:rsidRPr="00472572">
              <w:t>2.420324</w:t>
            </w:r>
          </w:p>
        </w:tc>
        <w:tc>
          <w:tcPr>
            <w:tcW w:w="960" w:type="dxa"/>
            <w:noWrap/>
            <w:hideMark/>
          </w:tcPr>
          <w:p w14:paraId="79C61094" w14:textId="77777777" w:rsidR="00472572" w:rsidRPr="00472572" w:rsidRDefault="00472572" w:rsidP="00472572">
            <w:r w:rsidRPr="00472572">
              <w:t>7.556884</w:t>
            </w:r>
          </w:p>
        </w:tc>
        <w:tc>
          <w:tcPr>
            <w:tcW w:w="960" w:type="dxa"/>
            <w:noWrap/>
            <w:hideMark/>
          </w:tcPr>
          <w:p w14:paraId="3E77083C" w14:textId="77777777" w:rsidR="00472572" w:rsidRPr="00472572" w:rsidRDefault="00472572" w:rsidP="00472572">
            <w:r w:rsidRPr="00472572">
              <w:t>5.297452</w:t>
            </w:r>
          </w:p>
        </w:tc>
        <w:tc>
          <w:tcPr>
            <w:tcW w:w="960" w:type="dxa"/>
            <w:noWrap/>
            <w:hideMark/>
          </w:tcPr>
          <w:p w14:paraId="7783B30B" w14:textId="77777777" w:rsidR="00472572" w:rsidRPr="00472572" w:rsidRDefault="00472572" w:rsidP="00472572">
            <w:r w:rsidRPr="00472572">
              <w:t>7.485652</w:t>
            </w:r>
          </w:p>
        </w:tc>
        <w:tc>
          <w:tcPr>
            <w:tcW w:w="960" w:type="dxa"/>
            <w:noWrap/>
            <w:hideMark/>
          </w:tcPr>
          <w:p w14:paraId="1278B79E" w14:textId="77777777" w:rsidR="00472572" w:rsidRPr="00472572" w:rsidRDefault="00472572" w:rsidP="00472572">
            <w:r w:rsidRPr="00472572">
              <w:t>8.551637</w:t>
            </w:r>
          </w:p>
        </w:tc>
        <w:tc>
          <w:tcPr>
            <w:tcW w:w="960" w:type="dxa"/>
            <w:noWrap/>
            <w:hideMark/>
          </w:tcPr>
          <w:p w14:paraId="3C28DD60" w14:textId="77777777" w:rsidR="00472572" w:rsidRPr="00472572" w:rsidRDefault="00472572" w:rsidP="00472572">
            <w:r w:rsidRPr="00472572">
              <w:t>7.295369</w:t>
            </w:r>
          </w:p>
        </w:tc>
        <w:tc>
          <w:tcPr>
            <w:tcW w:w="960" w:type="dxa"/>
            <w:noWrap/>
            <w:hideMark/>
          </w:tcPr>
          <w:p w14:paraId="06C16F77" w14:textId="77777777" w:rsidR="00472572" w:rsidRPr="00472572" w:rsidRDefault="00472572" w:rsidP="00472572">
            <w:r w:rsidRPr="00472572">
              <w:t>4.627279</w:t>
            </w:r>
          </w:p>
        </w:tc>
      </w:tr>
      <w:tr w:rsidR="00472572" w:rsidRPr="00472572" w14:paraId="5500277E" w14:textId="77777777" w:rsidTr="00472572">
        <w:trPr>
          <w:trHeight w:val="300"/>
        </w:trPr>
        <w:tc>
          <w:tcPr>
            <w:tcW w:w="960" w:type="dxa"/>
            <w:noWrap/>
            <w:hideMark/>
          </w:tcPr>
          <w:p w14:paraId="6A56CB07" w14:textId="77777777" w:rsidR="00472572" w:rsidRPr="00472572" w:rsidRDefault="00472572" w:rsidP="00472572">
            <w:r w:rsidRPr="00472572">
              <w:t>11.8809</w:t>
            </w:r>
          </w:p>
        </w:tc>
        <w:tc>
          <w:tcPr>
            <w:tcW w:w="960" w:type="dxa"/>
            <w:noWrap/>
            <w:hideMark/>
          </w:tcPr>
          <w:p w14:paraId="1EB7C3F5" w14:textId="77777777" w:rsidR="00472572" w:rsidRPr="00472572" w:rsidRDefault="00472572" w:rsidP="00472572">
            <w:r w:rsidRPr="00472572">
              <w:t>12.70737</w:t>
            </w:r>
          </w:p>
        </w:tc>
        <w:tc>
          <w:tcPr>
            <w:tcW w:w="960" w:type="dxa"/>
            <w:noWrap/>
            <w:hideMark/>
          </w:tcPr>
          <w:p w14:paraId="0AE53D83" w14:textId="77777777" w:rsidR="00472572" w:rsidRPr="00472572" w:rsidRDefault="00472572" w:rsidP="00472572">
            <w:r w:rsidRPr="00472572">
              <w:t>7.407907</w:t>
            </w:r>
          </w:p>
        </w:tc>
        <w:tc>
          <w:tcPr>
            <w:tcW w:w="960" w:type="dxa"/>
            <w:noWrap/>
            <w:hideMark/>
          </w:tcPr>
          <w:p w14:paraId="17758436" w14:textId="77777777" w:rsidR="00472572" w:rsidRPr="00472572" w:rsidRDefault="00472572" w:rsidP="00472572">
            <w:r w:rsidRPr="00472572">
              <w:t>7.958778</w:t>
            </w:r>
          </w:p>
        </w:tc>
        <w:tc>
          <w:tcPr>
            <w:tcW w:w="960" w:type="dxa"/>
            <w:noWrap/>
            <w:hideMark/>
          </w:tcPr>
          <w:p w14:paraId="125DD93F" w14:textId="77777777" w:rsidR="00472572" w:rsidRPr="00472572" w:rsidRDefault="00472572" w:rsidP="00472572">
            <w:r w:rsidRPr="00472572">
              <w:t>6.712185</w:t>
            </w:r>
          </w:p>
        </w:tc>
        <w:tc>
          <w:tcPr>
            <w:tcW w:w="960" w:type="dxa"/>
            <w:noWrap/>
            <w:hideMark/>
          </w:tcPr>
          <w:p w14:paraId="35640042" w14:textId="77777777" w:rsidR="00472572" w:rsidRPr="00472572" w:rsidRDefault="00472572" w:rsidP="00472572">
            <w:r w:rsidRPr="00472572">
              <w:t>12.55643</w:t>
            </w:r>
          </w:p>
        </w:tc>
        <w:tc>
          <w:tcPr>
            <w:tcW w:w="960" w:type="dxa"/>
            <w:noWrap/>
            <w:hideMark/>
          </w:tcPr>
          <w:p w14:paraId="586AAA8F" w14:textId="77777777" w:rsidR="00472572" w:rsidRPr="00472572" w:rsidRDefault="00472572" w:rsidP="00472572">
            <w:r w:rsidRPr="00472572">
              <w:t>12.42345</w:t>
            </w:r>
          </w:p>
        </w:tc>
        <w:tc>
          <w:tcPr>
            <w:tcW w:w="960" w:type="dxa"/>
            <w:noWrap/>
            <w:hideMark/>
          </w:tcPr>
          <w:p w14:paraId="0F1E0DD6" w14:textId="77777777" w:rsidR="00472572" w:rsidRPr="00472572" w:rsidRDefault="00472572" w:rsidP="00472572">
            <w:r w:rsidRPr="00472572">
              <w:t>2.932646</w:t>
            </w:r>
          </w:p>
        </w:tc>
        <w:tc>
          <w:tcPr>
            <w:tcW w:w="960" w:type="dxa"/>
            <w:noWrap/>
            <w:hideMark/>
          </w:tcPr>
          <w:p w14:paraId="0F059513" w14:textId="77777777" w:rsidR="00472572" w:rsidRPr="00472572" w:rsidRDefault="00472572" w:rsidP="00472572">
            <w:r w:rsidRPr="00472572">
              <w:t>8.388209</w:t>
            </w:r>
          </w:p>
        </w:tc>
        <w:tc>
          <w:tcPr>
            <w:tcW w:w="960" w:type="dxa"/>
            <w:noWrap/>
            <w:hideMark/>
          </w:tcPr>
          <w:p w14:paraId="6434B492" w14:textId="77777777" w:rsidR="00472572" w:rsidRPr="00472572" w:rsidRDefault="00472572" w:rsidP="00472572">
            <w:r w:rsidRPr="00472572">
              <w:t>7.288761</w:t>
            </w:r>
          </w:p>
        </w:tc>
      </w:tr>
      <w:tr w:rsidR="00472572" w:rsidRPr="00472572" w14:paraId="2CADAC74" w14:textId="77777777" w:rsidTr="00472572">
        <w:trPr>
          <w:trHeight w:val="300"/>
        </w:trPr>
        <w:tc>
          <w:tcPr>
            <w:tcW w:w="960" w:type="dxa"/>
            <w:noWrap/>
            <w:hideMark/>
          </w:tcPr>
          <w:p w14:paraId="01F8008B" w14:textId="77777777" w:rsidR="00472572" w:rsidRPr="00472572" w:rsidRDefault="00472572" w:rsidP="00472572">
            <w:pPr>
              <w:rPr>
                <w:b/>
                <w:bCs/>
              </w:rPr>
            </w:pPr>
            <w:r w:rsidRPr="00472572">
              <w:rPr>
                <w:b/>
                <w:bCs/>
              </w:rPr>
              <w:t>6.717051</w:t>
            </w:r>
          </w:p>
        </w:tc>
        <w:tc>
          <w:tcPr>
            <w:tcW w:w="960" w:type="dxa"/>
            <w:noWrap/>
            <w:hideMark/>
          </w:tcPr>
          <w:p w14:paraId="223979F6" w14:textId="77777777" w:rsidR="00472572" w:rsidRPr="00472572" w:rsidRDefault="00472572" w:rsidP="00472572">
            <w:pPr>
              <w:rPr>
                <w:b/>
                <w:bCs/>
              </w:rPr>
            </w:pPr>
            <w:r w:rsidRPr="00472572">
              <w:rPr>
                <w:b/>
                <w:bCs/>
              </w:rPr>
              <w:t>7.767605</w:t>
            </w:r>
          </w:p>
        </w:tc>
        <w:tc>
          <w:tcPr>
            <w:tcW w:w="960" w:type="dxa"/>
            <w:noWrap/>
            <w:hideMark/>
          </w:tcPr>
          <w:p w14:paraId="1208A551" w14:textId="77777777" w:rsidR="00472572" w:rsidRPr="00472572" w:rsidRDefault="00472572" w:rsidP="00472572">
            <w:pPr>
              <w:rPr>
                <w:b/>
                <w:bCs/>
              </w:rPr>
            </w:pPr>
            <w:r w:rsidRPr="00472572">
              <w:rPr>
                <w:b/>
                <w:bCs/>
              </w:rPr>
              <w:t>7.414105</w:t>
            </w:r>
          </w:p>
        </w:tc>
        <w:tc>
          <w:tcPr>
            <w:tcW w:w="960" w:type="dxa"/>
            <w:noWrap/>
            <w:hideMark/>
          </w:tcPr>
          <w:p w14:paraId="70BAE1D3" w14:textId="77777777" w:rsidR="00472572" w:rsidRPr="00472572" w:rsidRDefault="00472572" w:rsidP="00472572">
            <w:pPr>
              <w:rPr>
                <w:b/>
                <w:bCs/>
              </w:rPr>
            </w:pPr>
            <w:r w:rsidRPr="00472572">
              <w:rPr>
                <w:b/>
                <w:bCs/>
              </w:rPr>
              <w:t>6.360738</w:t>
            </w:r>
          </w:p>
        </w:tc>
        <w:tc>
          <w:tcPr>
            <w:tcW w:w="960" w:type="dxa"/>
            <w:noWrap/>
            <w:hideMark/>
          </w:tcPr>
          <w:p w14:paraId="4C764DD8" w14:textId="77777777" w:rsidR="00472572" w:rsidRPr="00472572" w:rsidRDefault="00472572" w:rsidP="00472572">
            <w:pPr>
              <w:rPr>
                <w:b/>
                <w:bCs/>
              </w:rPr>
            </w:pPr>
            <w:r w:rsidRPr="00472572">
              <w:rPr>
                <w:b/>
                <w:bCs/>
              </w:rPr>
              <w:t>7.482549</w:t>
            </w:r>
          </w:p>
        </w:tc>
        <w:tc>
          <w:tcPr>
            <w:tcW w:w="960" w:type="dxa"/>
            <w:noWrap/>
            <w:hideMark/>
          </w:tcPr>
          <w:p w14:paraId="71952A69" w14:textId="77777777" w:rsidR="00472572" w:rsidRPr="00472572" w:rsidRDefault="00472572" w:rsidP="00472572">
            <w:pPr>
              <w:rPr>
                <w:b/>
                <w:bCs/>
              </w:rPr>
            </w:pPr>
            <w:r w:rsidRPr="00472572">
              <w:rPr>
                <w:b/>
                <w:bCs/>
              </w:rPr>
              <w:t>7.535281</w:t>
            </w:r>
          </w:p>
        </w:tc>
        <w:tc>
          <w:tcPr>
            <w:tcW w:w="960" w:type="dxa"/>
            <w:noWrap/>
            <w:hideMark/>
          </w:tcPr>
          <w:p w14:paraId="02890146" w14:textId="77777777" w:rsidR="00472572" w:rsidRPr="00472572" w:rsidRDefault="00472572" w:rsidP="00472572">
            <w:pPr>
              <w:rPr>
                <w:b/>
                <w:bCs/>
              </w:rPr>
            </w:pPr>
            <w:r w:rsidRPr="00472572">
              <w:rPr>
                <w:b/>
                <w:bCs/>
              </w:rPr>
              <w:t>6.577199</w:t>
            </w:r>
          </w:p>
        </w:tc>
        <w:tc>
          <w:tcPr>
            <w:tcW w:w="960" w:type="dxa"/>
            <w:noWrap/>
            <w:hideMark/>
          </w:tcPr>
          <w:p w14:paraId="5D02891C" w14:textId="77777777" w:rsidR="00472572" w:rsidRPr="00472572" w:rsidRDefault="00472572" w:rsidP="00472572">
            <w:pPr>
              <w:rPr>
                <w:b/>
                <w:bCs/>
              </w:rPr>
            </w:pPr>
            <w:r w:rsidRPr="00472572">
              <w:rPr>
                <w:b/>
                <w:bCs/>
              </w:rPr>
              <w:t>5.85042</w:t>
            </w:r>
          </w:p>
        </w:tc>
        <w:tc>
          <w:tcPr>
            <w:tcW w:w="960" w:type="dxa"/>
            <w:noWrap/>
            <w:hideMark/>
          </w:tcPr>
          <w:p w14:paraId="4552D73B" w14:textId="77777777" w:rsidR="00472572" w:rsidRPr="00472572" w:rsidRDefault="00472572" w:rsidP="00472572">
            <w:pPr>
              <w:rPr>
                <w:b/>
                <w:bCs/>
              </w:rPr>
            </w:pPr>
            <w:r w:rsidRPr="00472572">
              <w:rPr>
                <w:b/>
                <w:bCs/>
              </w:rPr>
              <w:t>7.558657</w:t>
            </w:r>
          </w:p>
        </w:tc>
        <w:tc>
          <w:tcPr>
            <w:tcW w:w="960" w:type="dxa"/>
            <w:noWrap/>
            <w:hideMark/>
          </w:tcPr>
          <w:p w14:paraId="1617DE09" w14:textId="77777777" w:rsidR="00472572" w:rsidRPr="00472572" w:rsidRDefault="00472572" w:rsidP="00472572">
            <w:pPr>
              <w:rPr>
                <w:b/>
                <w:bCs/>
              </w:rPr>
            </w:pPr>
            <w:r w:rsidRPr="00472572">
              <w:rPr>
                <w:b/>
                <w:bCs/>
              </w:rPr>
              <w:t>7.292379</w:t>
            </w:r>
          </w:p>
        </w:tc>
      </w:tr>
    </w:tbl>
    <w:p w14:paraId="6A759AA5" w14:textId="77777777" w:rsidR="00472572" w:rsidRDefault="00472572" w:rsidP="00DD05AD">
      <w:r>
        <w:lastRenderedPageBreak/>
        <w:t>6</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8"/>
        <w:gridCol w:w="1118"/>
        <w:gridCol w:w="1118"/>
        <w:gridCol w:w="1118"/>
        <w:gridCol w:w="1118"/>
        <w:gridCol w:w="1118"/>
        <w:gridCol w:w="1118"/>
        <w:gridCol w:w="1118"/>
        <w:gridCol w:w="1118"/>
        <w:gridCol w:w="1118"/>
      </w:tblGrid>
      <w:tr w:rsidR="00472572" w:rsidRPr="00472572" w14:paraId="39B50B2B" w14:textId="77777777" w:rsidTr="00472572">
        <w:trPr>
          <w:trHeight w:val="261"/>
        </w:trPr>
        <w:tc>
          <w:tcPr>
            <w:tcW w:w="1118" w:type="dxa"/>
            <w:noWrap/>
            <w:hideMark/>
          </w:tcPr>
          <w:p w14:paraId="3CBA8974" w14:textId="77777777" w:rsidR="00472572" w:rsidRPr="00472572" w:rsidRDefault="00472572" w:rsidP="00472572">
            <w:r w:rsidRPr="00472572">
              <w:t>Tx01</w:t>
            </w:r>
          </w:p>
        </w:tc>
        <w:tc>
          <w:tcPr>
            <w:tcW w:w="1118" w:type="dxa"/>
            <w:noWrap/>
            <w:hideMark/>
          </w:tcPr>
          <w:p w14:paraId="5B37F4FD" w14:textId="77777777" w:rsidR="00472572" w:rsidRPr="00472572" w:rsidRDefault="00472572" w:rsidP="00472572">
            <w:r w:rsidRPr="00472572">
              <w:t>Tx02</w:t>
            </w:r>
          </w:p>
        </w:tc>
        <w:tc>
          <w:tcPr>
            <w:tcW w:w="1118" w:type="dxa"/>
            <w:noWrap/>
            <w:hideMark/>
          </w:tcPr>
          <w:p w14:paraId="0CBE838D" w14:textId="77777777" w:rsidR="00472572" w:rsidRPr="00472572" w:rsidRDefault="00472572" w:rsidP="00472572">
            <w:r w:rsidRPr="00472572">
              <w:t>Tx03</w:t>
            </w:r>
          </w:p>
        </w:tc>
        <w:tc>
          <w:tcPr>
            <w:tcW w:w="1118" w:type="dxa"/>
            <w:noWrap/>
            <w:hideMark/>
          </w:tcPr>
          <w:p w14:paraId="03C97272" w14:textId="77777777" w:rsidR="00472572" w:rsidRPr="00472572" w:rsidRDefault="00472572" w:rsidP="00472572">
            <w:r w:rsidRPr="00472572">
              <w:t>Tx04</w:t>
            </w:r>
          </w:p>
        </w:tc>
        <w:tc>
          <w:tcPr>
            <w:tcW w:w="1118" w:type="dxa"/>
            <w:noWrap/>
            <w:hideMark/>
          </w:tcPr>
          <w:p w14:paraId="6238380F" w14:textId="77777777" w:rsidR="00472572" w:rsidRPr="00472572" w:rsidRDefault="00472572" w:rsidP="00472572">
            <w:r w:rsidRPr="00472572">
              <w:t>Tx05</w:t>
            </w:r>
          </w:p>
        </w:tc>
        <w:tc>
          <w:tcPr>
            <w:tcW w:w="1118" w:type="dxa"/>
            <w:noWrap/>
            <w:hideMark/>
          </w:tcPr>
          <w:p w14:paraId="21CB7D94" w14:textId="77777777" w:rsidR="00472572" w:rsidRPr="00472572" w:rsidRDefault="00472572" w:rsidP="00472572">
            <w:r w:rsidRPr="00472572">
              <w:t>Tx06</w:t>
            </w:r>
          </w:p>
        </w:tc>
        <w:tc>
          <w:tcPr>
            <w:tcW w:w="1118" w:type="dxa"/>
            <w:noWrap/>
            <w:hideMark/>
          </w:tcPr>
          <w:p w14:paraId="169D6059" w14:textId="77777777" w:rsidR="00472572" w:rsidRPr="00472572" w:rsidRDefault="00472572" w:rsidP="00472572">
            <w:r w:rsidRPr="00472572">
              <w:t>Tx07</w:t>
            </w:r>
          </w:p>
        </w:tc>
        <w:tc>
          <w:tcPr>
            <w:tcW w:w="1118" w:type="dxa"/>
            <w:noWrap/>
            <w:hideMark/>
          </w:tcPr>
          <w:p w14:paraId="2E85F80C" w14:textId="77777777" w:rsidR="00472572" w:rsidRPr="00472572" w:rsidRDefault="00472572" w:rsidP="00472572">
            <w:r w:rsidRPr="00472572">
              <w:t>Tx08</w:t>
            </w:r>
          </w:p>
        </w:tc>
        <w:tc>
          <w:tcPr>
            <w:tcW w:w="1118" w:type="dxa"/>
            <w:noWrap/>
            <w:hideMark/>
          </w:tcPr>
          <w:p w14:paraId="6489A34C" w14:textId="77777777" w:rsidR="00472572" w:rsidRPr="00472572" w:rsidRDefault="00472572" w:rsidP="00472572">
            <w:r w:rsidRPr="00472572">
              <w:t>Tx09</w:t>
            </w:r>
          </w:p>
        </w:tc>
        <w:tc>
          <w:tcPr>
            <w:tcW w:w="1118" w:type="dxa"/>
            <w:noWrap/>
            <w:hideMark/>
          </w:tcPr>
          <w:p w14:paraId="0F4A8AA1" w14:textId="77777777" w:rsidR="00472572" w:rsidRPr="00472572" w:rsidRDefault="00472572" w:rsidP="00472572">
            <w:r w:rsidRPr="00472572">
              <w:t>Tx10</w:t>
            </w:r>
          </w:p>
        </w:tc>
      </w:tr>
      <w:tr w:rsidR="00472572" w:rsidRPr="00472572" w14:paraId="478800A7" w14:textId="77777777" w:rsidTr="00472572">
        <w:trPr>
          <w:trHeight w:val="261"/>
        </w:trPr>
        <w:tc>
          <w:tcPr>
            <w:tcW w:w="1118" w:type="dxa"/>
            <w:noWrap/>
            <w:hideMark/>
          </w:tcPr>
          <w:p w14:paraId="717A51CD" w14:textId="77777777" w:rsidR="00472572" w:rsidRPr="00472572" w:rsidRDefault="00472572" w:rsidP="00472572">
            <w:r w:rsidRPr="00472572">
              <w:t>11.3664</w:t>
            </w:r>
          </w:p>
        </w:tc>
        <w:tc>
          <w:tcPr>
            <w:tcW w:w="1118" w:type="dxa"/>
            <w:noWrap/>
            <w:hideMark/>
          </w:tcPr>
          <w:p w14:paraId="7CA115DD" w14:textId="77777777" w:rsidR="00472572" w:rsidRPr="00472572" w:rsidRDefault="00472572" w:rsidP="00472572">
            <w:r w:rsidRPr="00472572">
              <w:t>11.85953</w:t>
            </w:r>
          </w:p>
        </w:tc>
        <w:tc>
          <w:tcPr>
            <w:tcW w:w="1118" w:type="dxa"/>
            <w:noWrap/>
            <w:hideMark/>
          </w:tcPr>
          <w:p w14:paraId="4AD0AACF" w14:textId="77777777" w:rsidR="00472572" w:rsidRPr="00472572" w:rsidRDefault="00472572" w:rsidP="00472572">
            <w:r w:rsidRPr="00472572">
              <w:t>5.617506</w:t>
            </w:r>
          </w:p>
        </w:tc>
        <w:tc>
          <w:tcPr>
            <w:tcW w:w="1118" w:type="dxa"/>
            <w:noWrap/>
            <w:hideMark/>
          </w:tcPr>
          <w:p w14:paraId="423593DA" w14:textId="77777777" w:rsidR="00472572" w:rsidRPr="00472572" w:rsidRDefault="00472572" w:rsidP="00472572">
            <w:r w:rsidRPr="00472572">
              <w:t>5.556867</w:t>
            </w:r>
          </w:p>
        </w:tc>
        <w:tc>
          <w:tcPr>
            <w:tcW w:w="1118" w:type="dxa"/>
            <w:noWrap/>
            <w:hideMark/>
          </w:tcPr>
          <w:p w14:paraId="1C75E512" w14:textId="77777777" w:rsidR="00472572" w:rsidRPr="00472572" w:rsidRDefault="00472572" w:rsidP="00472572">
            <w:r w:rsidRPr="00472572">
              <w:t>7.241522</w:t>
            </w:r>
          </w:p>
        </w:tc>
        <w:tc>
          <w:tcPr>
            <w:tcW w:w="1118" w:type="dxa"/>
            <w:noWrap/>
            <w:hideMark/>
          </w:tcPr>
          <w:p w14:paraId="71E192F7" w14:textId="77777777" w:rsidR="00472572" w:rsidRPr="00472572" w:rsidRDefault="00472572" w:rsidP="00472572">
            <w:r w:rsidRPr="00472572">
              <w:t>6.725616</w:t>
            </w:r>
          </w:p>
        </w:tc>
        <w:tc>
          <w:tcPr>
            <w:tcW w:w="1118" w:type="dxa"/>
            <w:noWrap/>
            <w:hideMark/>
          </w:tcPr>
          <w:p w14:paraId="75D00D1B" w14:textId="77777777" w:rsidR="00472572" w:rsidRPr="00472572" w:rsidRDefault="00472572" w:rsidP="00472572">
            <w:r w:rsidRPr="00472572">
              <w:t>5.757189</w:t>
            </w:r>
          </w:p>
        </w:tc>
        <w:tc>
          <w:tcPr>
            <w:tcW w:w="1118" w:type="dxa"/>
            <w:noWrap/>
            <w:hideMark/>
          </w:tcPr>
          <w:p w14:paraId="4993BCEB" w14:textId="77777777" w:rsidR="00472572" w:rsidRPr="00472572" w:rsidRDefault="00472572" w:rsidP="00472572">
            <w:r w:rsidRPr="00472572">
              <w:t>13.80222</w:t>
            </w:r>
          </w:p>
        </w:tc>
        <w:tc>
          <w:tcPr>
            <w:tcW w:w="1118" w:type="dxa"/>
            <w:noWrap/>
            <w:hideMark/>
          </w:tcPr>
          <w:p w14:paraId="43C363CE" w14:textId="77777777" w:rsidR="00472572" w:rsidRPr="00472572" w:rsidRDefault="00472572" w:rsidP="00472572">
            <w:r w:rsidRPr="00472572">
              <w:t>13.35786</w:t>
            </w:r>
          </w:p>
        </w:tc>
        <w:tc>
          <w:tcPr>
            <w:tcW w:w="1118" w:type="dxa"/>
            <w:noWrap/>
            <w:hideMark/>
          </w:tcPr>
          <w:p w14:paraId="39D8A6E9" w14:textId="77777777" w:rsidR="00472572" w:rsidRPr="00472572" w:rsidRDefault="00472572" w:rsidP="00472572">
            <w:r w:rsidRPr="00472572">
              <w:t>10.43491</w:t>
            </w:r>
          </w:p>
        </w:tc>
      </w:tr>
      <w:tr w:rsidR="00472572" w:rsidRPr="00472572" w14:paraId="5A97D9C3" w14:textId="77777777" w:rsidTr="00472572">
        <w:trPr>
          <w:trHeight w:val="261"/>
        </w:trPr>
        <w:tc>
          <w:tcPr>
            <w:tcW w:w="1118" w:type="dxa"/>
            <w:noWrap/>
            <w:hideMark/>
          </w:tcPr>
          <w:p w14:paraId="478DCF80" w14:textId="77777777" w:rsidR="00472572" w:rsidRPr="00472572" w:rsidRDefault="00472572" w:rsidP="00472572">
            <w:r w:rsidRPr="00472572">
              <w:t>6.428402</w:t>
            </w:r>
          </w:p>
        </w:tc>
        <w:tc>
          <w:tcPr>
            <w:tcW w:w="1118" w:type="dxa"/>
            <w:noWrap/>
            <w:hideMark/>
          </w:tcPr>
          <w:p w14:paraId="265E2A42" w14:textId="77777777" w:rsidR="00472572" w:rsidRPr="00472572" w:rsidRDefault="00472572" w:rsidP="00472572">
            <w:r w:rsidRPr="00472572">
              <w:t>6.164627</w:t>
            </w:r>
          </w:p>
        </w:tc>
        <w:tc>
          <w:tcPr>
            <w:tcW w:w="1118" w:type="dxa"/>
            <w:noWrap/>
            <w:hideMark/>
          </w:tcPr>
          <w:p w14:paraId="0587E7C4" w14:textId="77777777" w:rsidR="00472572" w:rsidRPr="00472572" w:rsidRDefault="00472572" w:rsidP="00472572">
            <w:r w:rsidRPr="00472572">
              <w:t>10.59002</w:t>
            </w:r>
          </w:p>
        </w:tc>
        <w:tc>
          <w:tcPr>
            <w:tcW w:w="1118" w:type="dxa"/>
            <w:noWrap/>
            <w:hideMark/>
          </w:tcPr>
          <w:p w14:paraId="49D3101C" w14:textId="77777777" w:rsidR="00472572" w:rsidRPr="00472572" w:rsidRDefault="00472572" w:rsidP="00472572">
            <w:r w:rsidRPr="00472572">
              <w:t>6.841215</w:t>
            </w:r>
          </w:p>
        </w:tc>
        <w:tc>
          <w:tcPr>
            <w:tcW w:w="1118" w:type="dxa"/>
            <w:noWrap/>
            <w:hideMark/>
          </w:tcPr>
          <w:p w14:paraId="411DEE12" w14:textId="77777777" w:rsidR="00472572" w:rsidRPr="00472572" w:rsidRDefault="00472572" w:rsidP="00472572">
            <w:r w:rsidRPr="00472572">
              <w:t>4.349432</w:t>
            </w:r>
          </w:p>
        </w:tc>
        <w:tc>
          <w:tcPr>
            <w:tcW w:w="1118" w:type="dxa"/>
            <w:noWrap/>
            <w:hideMark/>
          </w:tcPr>
          <w:p w14:paraId="3442F198" w14:textId="77777777" w:rsidR="00472572" w:rsidRPr="00472572" w:rsidRDefault="00472572" w:rsidP="00472572">
            <w:r w:rsidRPr="00472572">
              <w:t>7.560931</w:t>
            </w:r>
          </w:p>
        </w:tc>
        <w:tc>
          <w:tcPr>
            <w:tcW w:w="1118" w:type="dxa"/>
            <w:noWrap/>
            <w:hideMark/>
          </w:tcPr>
          <w:p w14:paraId="073B31E2" w14:textId="77777777" w:rsidR="00472572" w:rsidRPr="00472572" w:rsidRDefault="00472572" w:rsidP="00472572">
            <w:r w:rsidRPr="00472572">
              <w:t>7.141863</w:t>
            </w:r>
          </w:p>
        </w:tc>
        <w:tc>
          <w:tcPr>
            <w:tcW w:w="1118" w:type="dxa"/>
            <w:noWrap/>
            <w:hideMark/>
          </w:tcPr>
          <w:p w14:paraId="04F56088" w14:textId="77777777" w:rsidR="00472572" w:rsidRPr="00472572" w:rsidRDefault="00472572" w:rsidP="00472572">
            <w:r w:rsidRPr="00472572">
              <w:t>4.647115</w:t>
            </w:r>
          </w:p>
        </w:tc>
        <w:tc>
          <w:tcPr>
            <w:tcW w:w="1118" w:type="dxa"/>
            <w:noWrap/>
            <w:hideMark/>
          </w:tcPr>
          <w:p w14:paraId="5484E213" w14:textId="77777777" w:rsidR="00472572" w:rsidRPr="00472572" w:rsidRDefault="00472572" w:rsidP="00472572">
            <w:r w:rsidRPr="00472572">
              <w:t>6.299461</w:t>
            </w:r>
          </w:p>
        </w:tc>
        <w:tc>
          <w:tcPr>
            <w:tcW w:w="1118" w:type="dxa"/>
            <w:noWrap/>
            <w:hideMark/>
          </w:tcPr>
          <w:p w14:paraId="08E1D43D" w14:textId="77777777" w:rsidR="00472572" w:rsidRPr="00472572" w:rsidRDefault="00472572" w:rsidP="00472572">
            <w:r w:rsidRPr="00472572">
              <w:t>7.322369</w:t>
            </w:r>
          </w:p>
        </w:tc>
      </w:tr>
      <w:tr w:rsidR="00472572" w:rsidRPr="00472572" w14:paraId="76B349F9" w14:textId="77777777" w:rsidTr="00472572">
        <w:trPr>
          <w:trHeight w:val="261"/>
        </w:trPr>
        <w:tc>
          <w:tcPr>
            <w:tcW w:w="1118" w:type="dxa"/>
            <w:noWrap/>
            <w:hideMark/>
          </w:tcPr>
          <w:p w14:paraId="0E89F120" w14:textId="77777777" w:rsidR="00472572" w:rsidRPr="00472572" w:rsidRDefault="00472572" w:rsidP="00472572">
            <w:r w:rsidRPr="00472572">
              <w:t>12.80488</w:t>
            </w:r>
          </w:p>
        </w:tc>
        <w:tc>
          <w:tcPr>
            <w:tcW w:w="1118" w:type="dxa"/>
            <w:noWrap/>
            <w:hideMark/>
          </w:tcPr>
          <w:p w14:paraId="5CF3FF96" w14:textId="77777777" w:rsidR="00472572" w:rsidRPr="00472572" w:rsidRDefault="00472572" w:rsidP="00472572">
            <w:r w:rsidRPr="00472572">
              <w:t>7.42129</w:t>
            </w:r>
          </w:p>
        </w:tc>
        <w:tc>
          <w:tcPr>
            <w:tcW w:w="1118" w:type="dxa"/>
            <w:noWrap/>
            <w:hideMark/>
          </w:tcPr>
          <w:p w14:paraId="17A108B8" w14:textId="77777777" w:rsidR="00472572" w:rsidRPr="00472572" w:rsidRDefault="00472572" w:rsidP="00472572">
            <w:r w:rsidRPr="00472572">
              <w:t>5.992734</w:t>
            </w:r>
          </w:p>
        </w:tc>
        <w:tc>
          <w:tcPr>
            <w:tcW w:w="1118" w:type="dxa"/>
            <w:noWrap/>
            <w:hideMark/>
          </w:tcPr>
          <w:p w14:paraId="17D82B8D" w14:textId="77777777" w:rsidR="00472572" w:rsidRPr="00472572" w:rsidRDefault="00472572" w:rsidP="00472572">
            <w:r w:rsidRPr="00472572">
              <w:t>9.339009</w:t>
            </w:r>
          </w:p>
        </w:tc>
        <w:tc>
          <w:tcPr>
            <w:tcW w:w="1118" w:type="dxa"/>
            <w:noWrap/>
            <w:hideMark/>
          </w:tcPr>
          <w:p w14:paraId="5B0B763F" w14:textId="77777777" w:rsidR="00472572" w:rsidRPr="00472572" w:rsidRDefault="00472572" w:rsidP="00472572">
            <w:r w:rsidRPr="00472572">
              <w:t>12.46191</w:t>
            </w:r>
          </w:p>
        </w:tc>
        <w:tc>
          <w:tcPr>
            <w:tcW w:w="1118" w:type="dxa"/>
            <w:noWrap/>
            <w:hideMark/>
          </w:tcPr>
          <w:p w14:paraId="61C4274D" w14:textId="77777777" w:rsidR="00472572" w:rsidRPr="00472572" w:rsidRDefault="00472572" w:rsidP="00472572">
            <w:r w:rsidRPr="00472572">
              <w:t>1.989081</w:t>
            </w:r>
          </w:p>
        </w:tc>
        <w:tc>
          <w:tcPr>
            <w:tcW w:w="1118" w:type="dxa"/>
            <w:noWrap/>
            <w:hideMark/>
          </w:tcPr>
          <w:p w14:paraId="3D249BB3" w14:textId="77777777" w:rsidR="00472572" w:rsidRPr="00472572" w:rsidRDefault="00472572" w:rsidP="00472572">
            <w:r w:rsidRPr="00472572">
              <w:t>2.553935</w:t>
            </w:r>
          </w:p>
        </w:tc>
        <w:tc>
          <w:tcPr>
            <w:tcW w:w="1118" w:type="dxa"/>
            <w:noWrap/>
            <w:hideMark/>
          </w:tcPr>
          <w:p w14:paraId="4075FCFE" w14:textId="77777777" w:rsidR="00472572" w:rsidRPr="00472572" w:rsidRDefault="00472572" w:rsidP="00472572">
            <w:r w:rsidRPr="00472572">
              <w:t>6.26032</w:t>
            </w:r>
          </w:p>
        </w:tc>
        <w:tc>
          <w:tcPr>
            <w:tcW w:w="1118" w:type="dxa"/>
            <w:noWrap/>
            <w:hideMark/>
          </w:tcPr>
          <w:p w14:paraId="09776362" w14:textId="77777777" w:rsidR="00472572" w:rsidRPr="00472572" w:rsidRDefault="00472572" w:rsidP="00472572">
            <w:r w:rsidRPr="00472572">
              <w:t>4.792111</w:t>
            </w:r>
          </w:p>
        </w:tc>
        <w:tc>
          <w:tcPr>
            <w:tcW w:w="1118" w:type="dxa"/>
            <w:noWrap/>
            <w:hideMark/>
          </w:tcPr>
          <w:p w14:paraId="442C688A" w14:textId="77777777" w:rsidR="00472572" w:rsidRPr="00472572" w:rsidRDefault="00472572" w:rsidP="00472572">
            <w:r w:rsidRPr="00472572">
              <w:t>6.846769</w:t>
            </w:r>
          </w:p>
        </w:tc>
      </w:tr>
      <w:tr w:rsidR="00472572" w:rsidRPr="00472572" w14:paraId="71B1AE1F" w14:textId="77777777" w:rsidTr="00472572">
        <w:trPr>
          <w:trHeight w:val="261"/>
        </w:trPr>
        <w:tc>
          <w:tcPr>
            <w:tcW w:w="1118" w:type="dxa"/>
            <w:noWrap/>
            <w:hideMark/>
          </w:tcPr>
          <w:p w14:paraId="5729DF79" w14:textId="77777777" w:rsidR="00472572" w:rsidRPr="00472572" w:rsidRDefault="00472572" w:rsidP="00472572">
            <w:r w:rsidRPr="00472572">
              <w:t>2.8438</w:t>
            </w:r>
          </w:p>
        </w:tc>
        <w:tc>
          <w:tcPr>
            <w:tcW w:w="1118" w:type="dxa"/>
            <w:noWrap/>
            <w:hideMark/>
          </w:tcPr>
          <w:p w14:paraId="7C6F1545" w14:textId="77777777" w:rsidR="00472572" w:rsidRPr="00472572" w:rsidRDefault="00472572" w:rsidP="00472572">
            <w:r w:rsidRPr="00472572">
              <w:t>8.439431</w:t>
            </w:r>
          </w:p>
        </w:tc>
        <w:tc>
          <w:tcPr>
            <w:tcW w:w="1118" w:type="dxa"/>
            <w:noWrap/>
            <w:hideMark/>
          </w:tcPr>
          <w:p w14:paraId="4C9002FC" w14:textId="77777777" w:rsidR="00472572" w:rsidRPr="00472572" w:rsidRDefault="00472572" w:rsidP="00472572">
            <w:r w:rsidRPr="00472572">
              <w:t>6.149473</w:t>
            </w:r>
          </w:p>
        </w:tc>
        <w:tc>
          <w:tcPr>
            <w:tcW w:w="1118" w:type="dxa"/>
            <w:noWrap/>
            <w:hideMark/>
          </w:tcPr>
          <w:p w14:paraId="4BCF4E65" w14:textId="77777777" w:rsidR="00472572" w:rsidRPr="00472572" w:rsidRDefault="00472572" w:rsidP="00472572">
            <w:r w:rsidRPr="00472572">
              <w:t>4.391153</w:t>
            </w:r>
          </w:p>
        </w:tc>
        <w:tc>
          <w:tcPr>
            <w:tcW w:w="1118" w:type="dxa"/>
            <w:noWrap/>
            <w:hideMark/>
          </w:tcPr>
          <w:p w14:paraId="6AFF5227" w14:textId="77777777" w:rsidR="00472572" w:rsidRPr="00472572" w:rsidRDefault="00472572" w:rsidP="00472572">
            <w:r w:rsidRPr="00472572">
              <w:t>5.468011</w:t>
            </w:r>
          </w:p>
        </w:tc>
        <w:tc>
          <w:tcPr>
            <w:tcW w:w="1118" w:type="dxa"/>
            <w:noWrap/>
            <w:hideMark/>
          </w:tcPr>
          <w:p w14:paraId="5FFF9DB9" w14:textId="77777777" w:rsidR="00472572" w:rsidRPr="00472572" w:rsidRDefault="00472572" w:rsidP="00472572">
            <w:r w:rsidRPr="00472572">
              <w:t>12.88918</w:t>
            </w:r>
          </w:p>
        </w:tc>
        <w:tc>
          <w:tcPr>
            <w:tcW w:w="1118" w:type="dxa"/>
            <w:noWrap/>
            <w:hideMark/>
          </w:tcPr>
          <w:p w14:paraId="6C52B046" w14:textId="77777777" w:rsidR="00472572" w:rsidRPr="00472572" w:rsidRDefault="00472572" w:rsidP="00472572">
            <w:r w:rsidRPr="00472572">
              <w:t>5.890721</w:t>
            </w:r>
          </w:p>
        </w:tc>
        <w:tc>
          <w:tcPr>
            <w:tcW w:w="1118" w:type="dxa"/>
            <w:noWrap/>
            <w:hideMark/>
          </w:tcPr>
          <w:p w14:paraId="3B41671D" w14:textId="77777777" w:rsidR="00472572" w:rsidRPr="00472572" w:rsidRDefault="00472572" w:rsidP="00472572">
            <w:r w:rsidRPr="00472572">
              <w:t>2.938109</w:t>
            </w:r>
          </w:p>
        </w:tc>
        <w:tc>
          <w:tcPr>
            <w:tcW w:w="1118" w:type="dxa"/>
            <w:noWrap/>
            <w:hideMark/>
          </w:tcPr>
          <w:p w14:paraId="571D9CC6" w14:textId="77777777" w:rsidR="00472572" w:rsidRPr="00472572" w:rsidRDefault="00472572" w:rsidP="00472572">
            <w:r w:rsidRPr="00472572">
              <w:t>7.462027</w:t>
            </w:r>
          </w:p>
        </w:tc>
        <w:tc>
          <w:tcPr>
            <w:tcW w:w="1118" w:type="dxa"/>
            <w:noWrap/>
            <w:hideMark/>
          </w:tcPr>
          <w:p w14:paraId="26143E95" w14:textId="77777777" w:rsidR="00472572" w:rsidRPr="00472572" w:rsidRDefault="00472572" w:rsidP="00472572">
            <w:r w:rsidRPr="00472572">
              <w:t>7.999434</w:t>
            </w:r>
          </w:p>
        </w:tc>
      </w:tr>
      <w:tr w:rsidR="00472572" w:rsidRPr="00472572" w14:paraId="2A337773" w14:textId="77777777" w:rsidTr="00472572">
        <w:trPr>
          <w:trHeight w:val="261"/>
        </w:trPr>
        <w:tc>
          <w:tcPr>
            <w:tcW w:w="1118" w:type="dxa"/>
            <w:noWrap/>
            <w:hideMark/>
          </w:tcPr>
          <w:p w14:paraId="4871CCDA" w14:textId="77777777" w:rsidR="00472572" w:rsidRPr="00472572" w:rsidRDefault="00472572" w:rsidP="00472572">
            <w:r w:rsidRPr="00472572">
              <w:t>4.404734</w:t>
            </w:r>
          </w:p>
        </w:tc>
        <w:tc>
          <w:tcPr>
            <w:tcW w:w="1118" w:type="dxa"/>
            <w:noWrap/>
            <w:hideMark/>
          </w:tcPr>
          <w:p w14:paraId="50CCAF1F" w14:textId="77777777" w:rsidR="00472572" w:rsidRPr="00472572" w:rsidRDefault="00472572" w:rsidP="00472572">
            <w:r w:rsidRPr="00472572">
              <w:t>1.803037</w:t>
            </w:r>
          </w:p>
        </w:tc>
        <w:tc>
          <w:tcPr>
            <w:tcW w:w="1118" w:type="dxa"/>
            <w:noWrap/>
            <w:hideMark/>
          </w:tcPr>
          <w:p w14:paraId="57670FA1" w14:textId="77777777" w:rsidR="00472572" w:rsidRPr="00472572" w:rsidRDefault="00472572" w:rsidP="00472572">
            <w:r w:rsidRPr="00472572">
              <w:t>8.351668</w:t>
            </w:r>
          </w:p>
        </w:tc>
        <w:tc>
          <w:tcPr>
            <w:tcW w:w="1118" w:type="dxa"/>
            <w:noWrap/>
            <w:hideMark/>
          </w:tcPr>
          <w:p w14:paraId="27CF6563" w14:textId="77777777" w:rsidR="00472572" w:rsidRPr="00472572" w:rsidRDefault="00472572" w:rsidP="00472572">
            <w:r w:rsidRPr="00472572">
              <w:t>6.282554</w:t>
            </w:r>
          </w:p>
        </w:tc>
        <w:tc>
          <w:tcPr>
            <w:tcW w:w="1118" w:type="dxa"/>
            <w:noWrap/>
            <w:hideMark/>
          </w:tcPr>
          <w:p w14:paraId="5A714EE5" w14:textId="77777777" w:rsidR="00472572" w:rsidRPr="00472572" w:rsidRDefault="00472572" w:rsidP="00472572">
            <w:r w:rsidRPr="00472572">
              <w:t>7.465523</w:t>
            </w:r>
          </w:p>
        </w:tc>
        <w:tc>
          <w:tcPr>
            <w:tcW w:w="1118" w:type="dxa"/>
            <w:noWrap/>
            <w:hideMark/>
          </w:tcPr>
          <w:p w14:paraId="47EC8F6B" w14:textId="77777777" w:rsidR="00472572" w:rsidRPr="00472572" w:rsidRDefault="00472572" w:rsidP="00472572">
            <w:r w:rsidRPr="00472572">
              <w:t>3.216211</w:t>
            </w:r>
          </w:p>
        </w:tc>
        <w:tc>
          <w:tcPr>
            <w:tcW w:w="1118" w:type="dxa"/>
            <w:noWrap/>
            <w:hideMark/>
          </w:tcPr>
          <w:p w14:paraId="5946C8BF" w14:textId="77777777" w:rsidR="00472572" w:rsidRPr="00472572" w:rsidRDefault="00472572" w:rsidP="00472572">
            <w:r w:rsidRPr="00472572">
              <w:t>8.291146</w:t>
            </w:r>
          </w:p>
        </w:tc>
        <w:tc>
          <w:tcPr>
            <w:tcW w:w="1118" w:type="dxa"/>
            <w:noWrap/>
            <w:hideMark/>
          </w:tcPr>
          <w:p w14:paraId="0B902F2A" w14:textId="77777777" w:rsidR="00472572" w:rsidRPr="00472572" w:rsidRDefault="00472572" w:rsidP="00472572">
            <w:r w:rsidRPr="00472572">
              <w:t>8.661372</w:t>
            </w:r>
          </w:p>
        </w:tc>
        <w:tc>
          <w:tcPr>
            <w:tcW w:w="1118" w:type="dxa"/>
            <w:noWrap/>
            <w:hideMark/>
          </w:tcPr>
          <w:p w14:paraId="356E27B0" w14:textId="77777777" w:rsidR="00472572" w:rsidRPr="00472572" w:rsidRDefault="00472572" w:rsidP="00472572">
            <w:r w:rsidRPr="00472572">
              <w:t>3.190502</w:t>
            </w:r>
          </w:p>
        </w:tc>
        <w:tc>
          <w:tcPr>
            <w:tcW w:w="1118" w:type="dxa"/>
            <w:noWrap/>
            <w:hideMark/>
          </w:tcPr>
          <w:p w14:paraId="5DF56513" w14:textId="77777777" w:rsidR="00472572" w:rsidRPr="00472572" w:rsidRDefault="00472572" w:rsidP="00472572">
            <w:r w:rsidRPr="00472572">
              <w:t>7.381856</w:t>
            </w:r>
          </w:p>
        </w:tc>
      </w:tr>
      <w:tr w:rsidR="00472572" w:rsidRPr="00472572" w14:paraId="28CFC241" w14:textId="77777777" w:rsidTr="00472572">
        <w:trPr>
          <w:trHeight w:val="261"/>
        </w:trPr>
        <w:tc>
          <w:tcPr>
            <w:tcW w:w="1118" w:type="dxa"/>
            <w:noWrap/>
            <w:hideMark/>
          </w:tcPr>
          <w:p w14:paraId="137A3FB0" w14:textId="77777777" w:rsidR="00472572" w:rsidRPr="00472572" w:rsidRDefault="00472572" w:rsidP="00472572">
            <w:r w:rsidRPr="00472572">
              <w:t>4.406204</w:t>
            </w:r>
          </w:p>
        </w:tc>
        <w:tc>
          <w:tcPr>
            <w:tcW w:w="1118" w:type="dxa"/>
            <w:noWrap/>
            <w:hideMark/>
          </w:tcPr>
          <w:p w14:paraId="53E9EC4C" w14:textId="77777777" w:rsidR="00472572" w:rsidRPr="00472572" w:rsidRDefault="00472572" w:rsidP="00472572">
            <w:r w:rsidRPr="00472572">
              <w:t>6.647828</w:t>
            </w:r>
          </w:p>
        </w:tc>
        <w:tc>
          <w:tcPr>
            <w:tcW w:w="1118" w:type="dxa"/>
            <w:noWrap/>
            <w:hideMark/>
          </w:tcPr>
          <w:p w14:paraId="501B03A3" w14:textId="77777777" w:rsidR="00472572" w:rsidRPr="00472572" w:rsidRDefault="00472572" w:rsidP="00472572">
            <w:r w:rsidRPr="00472572">
              <w:t>2.771886</w:t>
            </w:r>
          </w:p>
        </w:tc>
        <w:tc>
          <w:tcPr>
            <w:tcW w:w="1118" w:type="dxa"/>
            <w:noWrap/>
            <w:hideMark/>
          </w:tcPr>
          <w:p w14:paraId="376770DD" w14:textId="77777777" w:rsidR="00472572" w:rsidRPr="00472572" w:rsidRDefault="00472572" w:rsidP="00472572">
            <w:r w:rsidRPr="00472572">
              <w:t>12.68534</w:t>
            </w:r>
          </w:p>
        </w:tc>
        <w:tc>
          <w:tcPr>
            <w:tcW w:w="1118" w:type="dxa"/>
            <w:noWrap/>
            <w:hideMark/>
          </w:tcPr>
          <w:p w14:paraId="1661904D" w14:textId="77777777" w:rsidR="00472572" w:rsidRPr="00472572" w:rsidRDefault="00472572" w:rsidP="00472572">
            <w:r w:rsidRPr="00472572">
              <w:t>8.386293</w:t>
            </w:r>
          </w:p>
        </w:tc>
        <w:tc>
          <w:tcPr>
            <w:tcW w:w="1118" w:type="dxa"/>
            <w:noWrap/>
            <w:hideMark/>
          </w:tcPr>
          <w:p w14:paraId="37E98E6C" w14:textId="77777777" w:rsidR="00472572" w:rsidRPr="00472572" w:rsidRDefault="00472572" w:rsidP="00472572">
            <w:r w:rsidRPr="00472572">
              <w:t>4.886381</w:t>
            </w:r>
          </w:p>
        </w:tc>
        <w:tc>
          <w:tcPr>
            <w:tcW w:w="1118" w:type="dxa"/>
            <w:noWrap/>
            <w:hideMark/>
          </w:tcPr>
          <w:p w14:paraId="1609A4C5" w14:textId="77777777" w:rsidR="00472572" w:rsidRPr="00472572" w:rsidRDefault="00472572" w:rsidP="00472572">
            <w:r w:rsidRPr="00472572">
              <w:t>2.831387</w:t>
            </w:r>
          </w:p>
        </w:tc>
        <w:tc>
          <w:tcPr>
            <w:tcW w:w="1118" w:type="dxa"/>
            <w:noWrap/>
            <w:hideMark/>
          </w:tcPr>
          <w:p w14:paraId="0B02E3C0" w14:textId="77777777" w:rsidR="00472572" w:rsidRPr="00472572" w:rsidRDefault="00472572" w:rsidP="00472572">
            <w:r w:rsidRPr="00472572">
              <w:t>7.590761</w:t>
            </w:r>
          </w:p>
        </w:tc>
        <w:tc>
          <w:tcPr>
            <w:tcW w:w="1118" w:type="dxa"/>
            <w:noWrap/>
            <w:hideMark/>
          </w:tcPr>
          <w:p w14:paraId="08E7E97C" w14:textId="77777777" w:rsidR="00472572" w:rsidRPr="00472572" w:rsidRDefault="00472572" w:rsidP="00472572">
            <w:r w:rsidRPr="00472572">
              <w:t>6.429026</w:t>
            </w:r>
          </w:p>
        </w:tc>
        <w:tc>
          <w:tcPr>
            <w:tcW w:w="1118" w:type="dxa"/>
            <w:noWrap/>
            <w:hideMark/>
          </w:tcPr>
          <w:p w14:paraId="43F4FE62" w14:textId="77777777" w:rsidR="00472572" w:rsidRPr="00472572" w:rsidRDefault="00472572" w:rsidP="00472572">
            <w:r w:rsidRPr="00472572">
              <w:t>7.142281</w:t>
            </w:r>
          </w:p>
        </w:tc>
      </w:tr>
      <w:tr w:rsidR="00472572" w:rsidRPr="00472572" w14:paraId="3A45057F" w14:textId="77777777" w:rsidTr="00472572">
        <w:trPr>
          <w:trHeight w:val="261"/>
        </w:trPr>
        <w:tc>
          <w:tcPr>
            <w:tcW w:w="1118" w:type="dxa"/>
            <w:noWrap/>
            <w:hideMark/>
          </w:tcPr>
          <w:p w14:paraId="455C0A7C" w14:textId="77777777" w:rsidR="00472572" w:rsidRPr="00472572" w:rsidRDefault="00472572" w:rsidP="00472572">
            <w:r w:rsidRPr="00472572">
              <w:t>3.688115</w:t>
            </w:r>
          </w:p>
        </w:tc>
        <w:tc>
          <w:tcPr>
            <w:tcW w:w="1118" w:type="dxa"/>
            <w:noWrap/>
            <w:hideMark/>
          </w:tcPr>
          <w:p w14:paraId="770B0CD6" w14:textId="77777777" w:rsidR="00472572" w:rsidRPr="00472572" w:rsidRDefault="00472572" w:rsidP="00472572">
            <w:r w:rsidRPr="00472572">
              <w:t>12.75468</w:t>
            </w:r>
          </w:p>
        </w:tc>
        <w:tc>
          <w:tcPr>
            <w:tcW w:w="1118" w:type="dxa"/>
            <w:noWrap/>
            <w:hideMark/>
          </w:tcPr>
          <w:p w14:paraId="7DF86D1E" w14:textId="77777777" w:rsidR="00472572" w:rsidRPr="00472572" w:rsidRDefault="00472572" w:rsidP="00472572">
            <w:r w:rsidRPr="00472572">
              <w:t>5.709378</w:t>
            </w:r>
          </w:p>
        </w:tc>
        <w:tc>
          <w:tcPr>
            <w:tcW w:w="1118" w:type="dxa"/>
            <w:noWrap/>
            <w:hideMark/>
          </w:tcPr>
          <w:p w14:paraId="3E7F1002" w14:textId="77777777" w:rsidR="00472572" w:rsidRPr="00472572" w:rsidRDefault="00472572" w:rsidP="00472572">
            <w:r w:rsidRPr="00472572">
              <w:t>2.766673</w:t>
            </w:r>
          </w:p>
        </w:tc>
        <w:tc>
          <w:tcPr>
            <w:tcW w:w="1118" w:type="dxa"/>
            <w:noWrap/>
            <w:hideMark/>
          </w:tcPr>
          <w:p w14:paraId="2B95FD29" w14:textId="77777777" w:rsidR="00472572" w:rsidRPr="00472572" w:rsidRDefault="00472572" w:rsidP="00472572">
            <w:r w:rsidRPr="00472572">
              <w:t>7.407452</w:t>
            </w:r>
          </w:p>
        </w:tc>
        <w:tc>
          <w:tcPr>
            <w:tcW w:w="1118" w:type="dxa"/>
            <w:noWrap/>
            <w:hideMark/>
          </w:tcPr>
          <w:p w14:paraId="341DDEF8" w14:textId="77777777" w:rsidR="00472572" w:rsidRPr="00472572" w:rsidRDefault="00472572" w:rsidP="00472572">
            <w:r w:rsidRPr="00472572">
              <w:t>12.28578</w:t>
            </w:r>
          </w:p>
        </w:tc>
        <w:tc>
          <w:tcPr>
            <w:tcW w:w="1118" w:type="dxa"/>
            <w:noWrap/>
            <w:hideMark/>
          </w:tcPr>
          <w:p w14:paraId="78FF9819" w14:textId="77777777" w:rsidR="00472572" w:rsidRPr="00472572" w:rsidRDefault="00472572" w:rsidP="00472572">
            <w:r w:rsidRPr="00472572">
              <w:t>7.36059</w:t>
            </w:r>
          </w:p>
        </w:tc>
        <w:tc>
          <w:tcPr>
            <w:tcW w:w="1118" w:type="dxa"/>
            <w:noWrap/>
            <w:hideMark/>
          </w:tcPr>
          <w:p w14:paraId="007AE648" w14:textId="77777777" w:rsidR="00472572" w:rsidRPr="00472572" w:rsidRDefault="00472572" w:rsidP="00472572">
            <w:r w:rsidRPr="00472572">
              <w:t>3.20443</w:t>
            </w:r>
          </w:p>
        </w:tc>
        <w:tc>
          <w:tcPr>
            <w:tcW w:w="1118" w:type="dxa"/>
            <w:noWrap/>
            <w:hideMark/>
          </w:tcPr>
          <w:p w14:paraId="05E0FA8D" w14:textId="77777777" w:rsidR="00472572" w:rsidRPr="00472572" w:rsidRDefault="00472572" w:rsidP="00472572">
            <w:r w:rsidRPr="00472572">
              <w:t>11.26505</w:t>
            </w:r>
          </w:p>
        </w:tc>
        <w:tc>
          <w:tcPr>
            <w:tcW w:w="1118" w:type="dxa"/>
            <w:noWrap/>
            <w:hideMark/>
          </w:tcPr>
          <w:p w14:paraId="22F8B503" w14:textId="77777777" w:rsidR="00472572" w:rsidRPr="00472572" w:rsidRDefault="00472572" w:rsidP="00472572">
            <w:r w:rsidRPr="00472572">
              <w:t>6.959581</w:t>
            </w:r>
          </w:p>
        </w:tc>
      </w:tr>
      <w:tr w:rsidR="00472572" w:rsidRPr="00472572" w14:paraId="033EB27B" w14:textId="77777777" w:rsidTr="00472572">
        <w:trPr>
          <w:trHeight w:val="261"/>
        </w:trPr>
        <w:tc>
          <w:tcPr>
            <w:tcW w:w="1118" w:type="dxa"/>
            <w:noWrap/>
            <w:hideMark/>
          </w:tcPr>
          <w:p w14:paraId="04F0A5AE" w14:textId="77777777" w:rsidR="00472572" w:rsidRPr="00472572" w:rsidRDefault="00472572" w:rsidP="00472572">
            <w:r w:rsidRPr="00472572">
              <w:t>4.502079</w:t>
            </w:r>
          </w:p>
        </w:tc>
        <w:tc>
          <w:tcPr>
            <w:tcW w:w="1118" w:type="dxa"/>
            <w:noWrap/>
            <w:hideMark/>
          </w:tcPr>
          <w:p w14:paraId="1F10B96A" w14:textId="77777777" w:rsidR="00472572" w:rsidRPr="00472572" w:rsidRDefault="00472572" w:rsidP="00472572">
            <w:r w:rsidRPr="00472572">
              <w:t>2.372884</w:t>
            </w:r>
          </w:p>
        </w:tc>
        <w:tc>
          <w:tcPr>
            <w:tcW w:w="1118" w:type="dxa"/>
            <w:noWrap/>
            <w:hideMark/>
          </w:tcPr>
          <w:p w14:paraId="5FA5C9A2" w14:textId="77777777" w:rsidR="00472572" w:rsidRPr="00472572" w:rsidRDefault="00472572" w:rsidP="00472572">
            <w:r w:rsidRPr="00472572">
              <w:t>12.78081</w:t>
            </w:r>
          </w:p>
        </w:tc>
        <w:tc>
          <w:tcPr>
            <w:tcW w:w="1118" w:type="dxa"/>
            <w:noWrap/>
            <w:hideMark/>
          </w:tcPr>
          <w:p w14:paraId="7635398B" w14:textId="77777777" w:rsidR="00472572" w:rsidRPr="00472572" w:rsidRDefault="00472572" w:rsidP="00472572">
            <w:r w:rsidRPr="00472572">
              <w:t>5.379024</w:t>
            </w:r>
          </w:p>
        </w:tc>
        <w:tc>
          <w:tcPr>
            <w:tcW w:w="1118" w:type="dxa"/>
            <w:noWrap/>
            <w:hideMark/>
          </w:tcPr>
          <w:p w14:paraId="72ED86B3" w14:textId="77777777" w:rsidR="00472572" w:rsidRPr="00472572" w:rsidRDefault="00472572" w:rsidP="00472572">
            <w:r w:rsidRPr="00472572">
              <w:t>6.908584</w:t>
            </w:r>
          </w:p>
        </w:tc>
        <w:tc>
          <w:tcPr>
            <w:tcW w:w="1118" w:type="dxa"/>
            <w:noWrap/>
            <w:hideMark/>
          </w:tcPr>
          <w:p w14:paraId="1D556EF3" w14:textId="77777777" w:rsidR="00472572" w:rsidRPr="00472572" w:rsidRDefault="00472572" w:rsidP="00472572">
            <w:r w:rsidRPr="00472572">
              <w:t>7.751013</w:t>
            </w:r>
          </w:p>
        </w:tc>
        <w:tc>
          <w:tcPr>
            <w:tcW w:w="1118" w:type="dxa"/>
            <w:noWrap/>
            <w:hideMark/>
          </w:tcPr>
          <w:p w14:paraId="718E25BC" w14:textId="77777777" w:rsidR="00472572" w:rsidRPr="00472572" w:rsidRDefault="00472572" w:rsidP="00472572">
            <w:r w:rsidRPr="00472572">
              <w:t>3.300308</w:t>
            </w:r>
          </w:p>
        </w:tc>
        <w:tc>
          <w:tcPr>
            <w:tcW w:w="1118" w:type="dxa"/>
            <w:noWrap/>
            <w:hideMark/>
          </w:tcPr>
          <w:p w14:paraId="754A85BE" w14:textId="77777777" w:rsidR="00472572" w:rsidRPr="00472572" w:rsidRDefault="00472572" w:rsidP="00472572">
            <w:r w:rsidRPr="00472572">
              <w:t>9.324637</w:t>
            </w:r>
          </w:p>
        </w:tc>
        <w:tc>
          <w:tcPr>
            <w:tcW w:w="1118" w:type="dxa"/>
            <w:noWrap/>
            <w:hideMark/>
          </w:tcPr>
          <w:p w14:paraId="46F9D251" w14:textId="77777777" w:rsidR="00472572" w:rsidRPr="00472572" w:rsidRDefault="00472572" w:rsidP="00472572">
            <w:r w:rsidRPr="00472572">
              <w:t>7.707644</w:t>
            </w:r>
          </w:p>
        </w:tc>
        <w:tc>
          <w:tcPr>
            <w:tcW w:w="1118" w:type="dxa"/>
            <w:noWrap/>
            <w:hideMark/>
          </w:tcPr>
          <w:p w14:paraId="790656D9" w14:textId="77777777" w:rsidR="00472572" w:rsidRPr="00472572" w:rsidRDefault="00472572" w:rsidP="00472572">
            <w:r w:rsidRPr="00472572">
              <w:t>7.475134</w:t>
            </w:r>
          </w:p>
        </w:tc>
      </w:tr>
      <w:tr w:rsidR="00472572" w:rsidRPr="00472572" w14:paraId="409FF17B" w14:textId="77777777" w:rsidTr="00472572">
        <w:trPr>
          <w:trHeight w:val="261"/>
        </w:trPr>
        <w:tc>
          <w:tcPr>
            <w:tcW w:w="1118" w:type="dxa"/>
            <w:noWrap/>
            <w:hideMark/>
          </w:tcPr>
          <w:p w14:paraId="1751BEAD" w14:textId="77777777" w:rsidR="00472572" w:rsidRPr="00472572" w:rsidRDefault="00472572" w:rsidP="00472572">
            <w:r w:rsidRPr="00472572">
              <w:t>7.188464</w:t>
            </w:r>
          </w:p>
        </w:tc>
        <w:tc>
          <w:tcPr>
            <w:tcW w:w="1118" w:type="dxa"/>
            <w:noWrap/>
            <w:hideMark/>
          </w:tcPr>
          <w:p w14:paraId="360CA9D9" w14:textId="77777777" w:rsidR="00472572" w:rsidRPr="00472572" w:rsidRDefault="00472572" w:rsidP="00472572">
            <w:r w:rsidRPr="00472572">
              <w:t>6.653349</w:t>
            </w:r>
          </w:p>
        </w:tc>
        <w:tc>
          <w:tcPr>
            <w:tcW w:w="1118" w:type="dxa"/>
            <w:noWrap/>
            <w:hideMark/>
          </w:tcPr>
          <w:p w14:paraId="1EDCC0C0" w14:textId="77777777" w:rsidR="00472572" w:rsidRPr="00472572" w:rsidRDefault="00472572" w:rsidP="00472572">
            <w:r w:rsidRPr="00472572">
              <w:t>8.269145</w:t>
            </w:r>
          </w:p>
        </w:tc>
        <w:tc>
          <w:tcPr>
            <w:tcW w:w="1118" w:type="dxa"/>
            <w:noWrap/>
            <w:hideMark/>
          </w:tcPr>
          <w:p w14:paraId="15DB5434" w14:textId="77777777" w:rsidR="00472572" w:rsidRPr="00472572" w:rsidRDefault="00472572" w:rsidP="00472572">
            <w:r w:rsidRPr="00472572">
              <w:t>2.714906</w:t>
            </w:r>
          </w:p>
        </w:tc>
        <w:tc>
          <w:tcPr>
            <w:tcW w:w="1118" w:type="dxa"/>
            <w:noWrap/>
            <w:hideMark/>
          </w:tcPr>
          <w:p w14:paraId="1A3A0930" w14:textId="77777777" w:rsidR="00472572" w:rsidRPr="00472572" w:rsidRDefault="00472572" w:rsidP="00472572">
            <w:r w:rsidRPr="00472572">
              <w:t>7.5275</w:t>
            </w:r>
          </w:p>
        </w:tc>
        <w:tc>
          <w:tcPr>
            <w:tcW w:w="1118" w:type="dxa"/>
            <w:noWrap/>
            <w:hideMark/>
          </w:tcPr>
          <w:p w14:paraId="3F7F360D" w14:textId="77777777" w:rsidR="00472572" w:rsidRPr="00472572" w:rsidRDefault="00472572" w:rsidP="00472572">
            <w:r w:rsidRPr="00472572">
              <w:t>13.17212</w:t>
            </w:r>
          </w:p>
        </w:tc>
        <w:tc>
          <w:tcPr>
            <w:tcW w:w="1118" w:type="dxa"/>
            <w:noWrap/>
            <w:hideMark/>
          </w:tcPr>
          <w:p w14:paraId="0E4972BB" w14:textId="77777777" w:rsidR="00472572" w:rsidRPr="00472572" w:rsidRDefault="00472572" w:rsidP="00472572">
            <w:r w:rsidRPr="00472572">
              <w:t>6.67626</w:t>
            </w:r>
          </w:p>
        </w:tc>
        <w:tc>
          <w:tcPr>
            <w:tcW w:w="1118" w:type="dxa"/>
            <w:noWrap/>
            <w:hideMark/>
          </w:tcPr>
          <w:p w14:paraId="32C339E4" w14:textId="77777777" w:rsidR="00472572" w:rsidRPr="00472572" w:rsidRDefault="00472572" w:rsidP="00472572">
            <w:r w:rsidRPr="00472572">
              <w:t>9.325379</w:t>
            </w:r>
          </w:p>
        </w:tc>
        <w:tc>
          <w:tcPr>
            <w:tcW w:w="1118" w:type="dxa"/>
            <w:noWrap/>
            <w:hideMark/>
          </w:tcPr>
          <w:p w14:paraId="06909E06" w14:textId="77777777" w:rsidR="00472572" w:rsidRPr="00472572" w:rsidRDefault="00472572" w:rsidP="00472572">
            <w:r w:rsidRPr="00472572">
              <w:t>7.28831</w:t>
            </w:r>
          </w:p>
        </w:tc>
        <w:tc>
          <w:tcPr>
            <w:tcW w:w="1118" w:type="dxa"/>
            <w:noWrap/>
            <w:hideMark/>
          </w:tcPr>
          <w:p w14:paraId="750AF683" w14:textId="77777777" w:rsidR="00472572" w:rsidRPr="00472572" w:rsidRDefault="00472572" w:rsidP="00472572">
            <w:r w:rsidRPr="00472572">
              <w:t>4.611185</w:t>
            </w:r>
          </w:p>
        </w:tc>
      </w:tr>
      <w:tr w:rsidR="00472572" w:rsidRPr="00472572" w14:paraId="2A70C118" w14:textId="77777777" w:rsidTr="00472572">
        <w:trPr>
          <w:trHeight w:val="261"/>
        </w:trPr>
        <w:tc>
          <w:tcPr>
            <w:tcW w:w="1118" w:type="dxa"/>
            <w:noWrap/>
            <w:hideMark/>
          </w:tcPr>
          <w:p w14:paraId="52FFD91E" w14:textId="77777777" w:rsidR="00472572" w:rsidRPr="00472572" w:rsidRDefault="00472572" w:rsidP="00472572">
            <w:r w:rsidRPr="00472572">
              <w:t>12.30177</w:t>
            </w:r>
          </w:p>
        </w:tc>
        <w:tc>
          <w:tcPr>
            <w:tcW w:w="1118" w:type="dxa"/>
            <w:noWrap/>
            <w:hideMark/>
          </w:tcPr>
          <w:p w14:paraId="3C394125" w14:textId="77777777" w:rsidR="00472572" w:rsidRPr="00472572" w:rsidRDefault="00472572" w:rsidP="00472572">
            <w:r w:rsidRPr="00472572">
              <w:t>13.18483</w:t>
            </w:r>
          </w:p>
        </w:tc>
        <w:tc>
          <w:tcPr>
            <w:tcW w:w="1118" w:type="dxa"/>
            <w:noWrap/>
            <w:hideMark/>
          </w:tcPr>
          <w:p w14:paraId="7B84FBD5" w14:textId="77777777" w:rsidR="00472572" w:rsidRPr="00472572" w:rsidRDefault="00472572" w:rsidP="00472572">
            <w:r w:rsidRPr="00472572">
              <w:t>7.385165</w:t>
            </w:r>
          </w:p>
        </w:tc>
        <w:tc>
          <w:tcPr>
            <w:tcW w:w="1118" w:type="dxa"/>
            <w:noWrap/>
            <w:hideMark/>
          </w:tcPr>
          <w:p w14:paraId="37BE20F3" w14:textId="77777777" w:rsidR="00472572" w:rsidRPr="00472572" w:rsidRDefault="00472572" w:rsidP="00472572">
            <w:r w:rsidRPr="00472572">
              <w:t>8.464887</w:t>
            </w:r>
          </w:p>
        </w:tc>
        <w:tc>
          <w:tcPr>
            <w:tcW w:w="1118" w:type="dxa"/>
            <w:noWrap/>
            <w:hideMark/>
          </w:tcPr>
          <w:p w14:paraId="1402ECD0" w14:textId="77777777" w:rsidR="00472572" w:rsidRPr="00472572" w:rsidRDefault="00472572" w:rsidP="00472572">
            <w:r w:rsidRPr="00472572">
              <w:t>6.713302</w:t>
            </w:r>
          </w:p>
        </w:tc>
        <w:tc>
          <w:tcPr>
            <w:tcW w:w="1118" w:type="dxa"/>
            <w:noWrap/>
            <w:hideMark/>
          </w:tcPr>
          <w:p w14:paraId="4F439591" w14:textId="77777777" w:rsidR="00472572" w:rsidRPr="00472572" w:rsidRDefault="00472572" w:rsidP="00472572">
            <w:r w:rsidRPr="00472572">
              <w:t>3.651225</w:t>
            </w:r>
          </w:p>
        </w:tc>
        <w:tc>
          <w:tcPr>
            <w:tcW w:w="1118" w:type="dxa"/>
            <w:noWrap/>
            <w:hideMark/>
          </w:tcPr>
          <w:p w14:paraId="6ECDC9BE" w14:textId="77777777" w:rsidR="00472572" w:rsidRPr="00472572" w:rsidRDefault="00472572" w:rsidP="00472572">
            <w:r w:rsidRPr="00472572">
              <w:t>6.856728</w:t>
            </w:r>
          </w:p>
        </w:tc>
        <w:tc>
          <w:tcPr>
            <w:tcW w:w="1118" w:type="dxa"/>
            <w:noWrap/>
            <w:hideMark/>
          </w:tcPr>
          <w:p w14:paraId="67C177B4" w14:textId="77777777" w:rsidR="00472572" w:rsidRPr="00472572" w:rsidRDefault="00472572" w:rsidP="00472572">
            <w:r w:rsidRPr="00472572">
              <w:t>2.921839</w:t>
            </w:r>
          </w:p>
        </w:tc>
        <w:tc>
          <w:tcPr>
            <w:tcW w:w="1118" w:type="dxa"/>
            <w:noWrap/>
            <w:hideMark/>
          </w:tcPr>
          <w:p w14:paraId="041A33FF" w14:textId="77777777" w:rsidR="00472572" w:rsidRPr="00472572" w:rsidRDefault="00472572" w:rsidP="00472572">
            <w:r w:rsidRPr="00472572">
              <w:t>8.270322</w:t>
            </w:r>
          </w:p>
        </w:tc>
        <w:tc>
          <w:tcPr>
            <w:tcW w:w="1118" w:type="dxa"/>
            <w:noWrap/>
            <w:hideMark/>
          </w:tcPr>
          <w:p w14:paraId="7C497DEC" w14:textId="77777777" w:rsidR="00472572" w:rsidRPr="00472572" w:rsidRDefault="00472572" w:rsidP="00472572">
            <w:r w:rsidRPr="00472572">
              <w:t>7.812735</w:t>
            </w:r>
          </w:p>
        </w:tc>
      </w:tr>
      <w:tr w:rsidR="00472572" w:rsidRPr="00472572" w14:paraId="1E89A909" w14:textId="77777777" w:rsidTr="00472572">
        <w:trPr>
          <w:trHeight w:val="261"/>
        </w:trPr>
        <w:tc>
          <w:tcPr>
            <w:tcW w:w="1118" w:type="dxa"/>
            <w:noWrap/>
            <w:hideMark/>
          </w:tcPr>
          <w:p w14:paraId="42AC8106" w14:textId="77777777" w:rsidR="00472572" w:rsidRPr="00472572" w:rsidRDefault="00472572" w:rsidP="00472572">
            <w:pPr>
              <w:rPr>
                <w:b/>
                <w:bCs/>
              </w:rPr>
            </w:pPr>
            <w:r w:rsidRPr="00472572">
              <w:rPr>
                <w:b/>
                <w:bCs/>
              </w:rPr>
              <w:t>6.993485</w:t>
            </w:r>
          </w:p>
        </w:tc>
        <w:tc>
          <w:tcPr>
            <w:tcW w:w="1118" w:type="dxa"/>
            <w:noWrap/>
            <w:hideMark/>
          </w:tcPr>
          <w:p w14:paraId="6EDE8BB5" w14:textId="77777777" w:rsidR="00472572" w:rsidRPr="00472572" w:rsidRDefault="00472572" w:rsidP="00472572">
            <w:pPr>
              <w:rPr>
                <w:b/>
                <w:bCs/>
              </w:rPr>
            </w:pPr>
            <w:r w:rsidRPr="00472572">
              <w:rPr>
                <w:b/>
                <w:bCs/>
              </w:rPr>
              <w:t>7.730149</w:t>
            </w:r>
          </w:p>
        </w:tc>
        <w:tc>
          <w:tcPr>
            <w:tcW w:w="1118" w:type="dxa"/>
            <w:noWrap/>
            <w:hideMark/>
          </w:tcPr>
          <w:p w14:paraId="6AA2985C" w14:textId="77777777" w:rsidR="00472572" w:rsidRPr="00472572" w:rsidRDefault="00472572" w:rsidP="00472572">
            <w:pPr>
              <w:rPr>
                <w:b/>
                <w:bCs/>
              </w:rPr>
            </w:pPr>
            <w:r w:rsidRPr="00472572">
              <w:rPr>
                <w:b/>
                <w:bCs/>
              </w:rPr>
              <w:t>7.361778</w:t>
            </w:r>
          </w:p>
        </w:tc>
        <w:tc>
          <w:tcPr>
            <w:tcW w:w="1118" w:type="dxa"/>
            <w:noWrap/>
            <w:hideMark/>
          </w:tcPr>
          <w:p w14:paraId="7ABBFA21" w14:textId="77777777" w:rsidR="00472572" w:rsidRPr="00472572" w:rsidRDefault="00472572" w:rsidP="00472572">
            <w:pPr>
              <w:rPr>
                <w:b/>
                <w:bCs/>
              </w:rPr>
            </w:pPr>
            <w:r w:rsidRPr="00472572">
              <w:rPr>
                <w:b/>
                <w:bCs/>
              </w:rPr>
              <w:t>6.442163</w:t>
            </w:r>
          </w:p>
        </w:tc>
        <w:tc>
          <w:tcPr>
            <w:tcW w:w="1118" w:type="dxa"/>
            <w:noWrap/>
            <w:hideMark/>
          </w:tcPr>
          <w:p w14:paraId="1877B5BB" w14:textId="77777777" w:rsidR="00472572" w:rsidRPr="00472572" w:rsidRDefault="00472572" w:rsidP="00472572">
            <w:pPr>
              <w:rPr>
                <w:b/>
                <w:bCs/>
              </w:rPr>
            </w:pPr>
            <w:r w:rsidRPr="00472572">
              <w:rPr>
                <w:b/>
                <w:bCs/>
              </w:rPr>
              <w:t>7.392953</w:t>
            </w:r>
          </w:p>
        </w:tc>
        <w:tc>
          <w:tcPr>
            <w:tcW w:w="1118" w:type="dxa"/>
            <w:noWrap/>
            <w:hideMark/>
          </w:tcPr>
          <w:p w14:paraId="43839695" w14:textId="77777777" w:rsidR="00472572" w:rsidRPr="00472572" w:rsidRDefault="00472572" w:rsidP="00472572">
            <w:pPr>
              <w:rPr>
                <w:b/>
                <w:bCs/>
              </w:rPr>
            </w:pPr>
            <w:r w:rsidRPr="00472572">
              <w:rPr>
                <w:b/>
                <w:bCs/>
              </w:rPr>
              <w:t>7.412754</w:t>
            </w:r>
          </w:p>
        </w:tc>
        <w:tc>
          <w:tcPr>
            <w:tcW w:w="1118" w:type="dxa"/>
            <w:noWrap/>
            <w:hideMark/>
          </w:tcPr>
          <w:p w14:paraId="2A34AF31" w14:textId="77777777" w:rsidR="00472572" w:rsidRPr="00472572" w:rsidRDefault="00472572" w:rsidP="00472572">
            <w:pPr>
              <w:rPr>
                <w:b/>
                <w:bCs/>
              </w:rPr>
            </w:pPr>
            <w:r w:rsidRPr="00472572">
              <w:rPr>
                <w:b/>
                <w:bCs/>
              </w:rPr>
              <w:t>5.666013</w:t>
            </w:r>
          </w:p>
        </w:tc>
        <w:tc>
          <w:tcPr>
            <w:tcW w:w="1118" w:type="dxa"/>
            <w:noWrap/>
            <w:hideMark/>
          </w:tcPr>
          <w:p w14:paraId="4231B534" w14:textId="77777777" w:rsidR="00472572" w:rsidRPr="00472572" w:rsidRDefault="00472572" w:rsidP="00472572">
            <w:pPr>
              <w:rPr>
                <w:b/>
                <w:bCs/>
              </w:rPr>
            </w:pPr>
            <w:r w:rsidRPr="00472572">
              <w:rPr>
                <w:b/>
                <w:bCs/>
              </w:rPr>
              <w:t>6.867618</w:t>
            </w:r>
          </w:p>
        </w:tc>
        <w:tc>
          <w:tcPr>
            <w:tcW w:w="1118" w:type="dxa"/>
            <w:noWrap/>
            <w:hideMark/>
          </w:tcPr>
          <w:p w14:paraId="080173E5" w14:textId="77777777" w:rsidR="00472572" w:rsidRPr="00472572" w:rsidRDefault="00472572" w:rsidP="00472572">
            <w:pPr>
              <w:rPr>
                <w:b/>
                <w:bCs/>
              </w:rPr>
            </w:pPr>
            <w:r w:rsidRPr="00472572">
              <w:rPr>
                <w:b/>
                <w:bCs/>
              </w:rPr>
              <w:t>7.606231</w:t>
            </w:r>
          </w:p>
        </w:tc>
        <w:tc>
          <w:tcPr>
            <w:tcW w:w="1118" w:type="dxa"/>
            <w:noWrap/>
            <w:hideMark/>
          </w:tcPr>
          <w:p w14:paraId="3AC7D02A" w14:textId="77777777" w:rsidR="00472572" w:rsidRPr="00472572" w:rsidRDefault="00472572" w:rsidP="00472572">
            <w:pPr>
              <w:rPr>
                <w:b/>
                <w:bCs/>
              </w:rPr>
            </w:pPr>
            <w:r w:rsidRPr="00472572">
              <w:rPr>
                <w:b/>
                <w:bCs/>
              </w:rPr>
              <w:t>7.398626</w:t>
            </w:r>
          </w:p>
        </w:tc>
      </w:tr>
    </w:tbl>
    <w:p w14:paraId="0F499711" w14:textId="4C3D21FF" w:rsidR="00472572" w:rsidRDefault="00472572" w:rsidP="00DD05AD"/>
    <w:p w14:paraId="604E0814" w14:textId="59E030AC" w:rsidR="00472572" w:rsidRDefault="00472572" w:rsidP="00DD05AD">
      <w:r>
        <w:t>Raw data for Section 4.4.2.3 with 5 active nodes</w:t>
      </w:r>
    </w:p>
    <w:p w14:paraId="4DA9B413" w14:textId="77777777" w:rsidR="00472572" w:rsidRDefault="00472572" w:rsidP="00DD05AD">
      <w:r>
        <w:t>1</w:t>
      </w:r>
      <w:r w:rsidRPr="00472572">
        <w:rPr>
          <w:vertAlign w:val="superscript"/>
        </w:rPr>
        <w:t>st</w:t>
      </w:r>
      <w:r>
        <w:t xml:space="preserve"> Node</w:t>
      </w:r>
    </w:p>
    <w:tbl>
      <w:tblPr>
        <w:tblStyle w:val="TableGrid"/>
        <w:tblW w:w="0" w:type="auto"/>
        <w:tblLook w:val="04A0" w:firstRow="1" w:lastRow="0" w:firstColumn="1" w:lastColumn="0" w:noHBand="0" w:noVBand="1"/>
      </w:tblPr>
      <w:tblGrid>
        <w:gridCol w:w="1117"/>
        <w:gridCol w:w="1117"/>
        <w:gridCol w:w="1117"/>
        <w:gridCol w:w="1117"/>
        <w:gridCol w:w="1117"/>
        <w:gridCol w:w="1117"/>
        <w:gridCol w:w="1117"/>
        <w:gridCol w:w="1117"/>
        <w:gridCol w:w="1117"/>
        <w:gridCol w:w="1117"/>
      </w:tblGrid>
      <w:tr w:rsidR="00472572" w:rsidRPr="00472572" w14:paraId="12E31A33" w14:textId="77777777" w:rsidTr="00472572">
        <w:trPr>
          <w:trHeight w:val="261"/>
        </w:trPr>
        <w:tc>
          <w:tcPr>
            <w:tcW w:w="1117" w:type="dxa"/>
            <w:noWrap/>
            <w:hideMark/>
          </w:tcPr>
          <w:p w14:paraId="026E2369" w14:textId="77777777" w:rsidR="00472572" w:rsidRPr="00472572" w:rsidRDefault="00472572" w:rsidP="00472572">
            <w:r w:rsidRPr="00472572">
              <w:t>Tx01</w:t>
            </w:r>
          </w:p>
        </w:tc>
        <w:tc>
          <w:tcPr>
            <w:tcW w:w="1117" w:type="dxa"/>
            <w:noWrap/>
            <w:hideMark/>
          </w:tcPr>
          <w:p w14:paraId="565112D7" w14:textId="77777777" w:rsidR="00472572" w:rsidRPr="00472572" w:rsidRDefault="00472572" w:rsidP="00472572">
            <w:r w:rsidRPr="00472572">
              <w:t>Tx02</w:t>
            </w:r>
          </w:p>
        </w:tc>
        <w:tc>
          <w:tcPr>
            <w:tcW w:w="1117" w:type="dxa"/>
            <w:noWrap/>
            <w:hideMark/>
          </w:tcPr>
          <w:p w14:paraId="7F4C9593" w14:textId="77777777" w:rsidR="00472572" w:rsidRPr="00472572" w:rsidRDefault="00472572" w:rsidP="00472572">
            <w:r w:rsidRPr="00472572">
              <w:t>Tx03</w:t>
            </w:r>
          </w:p>
        </w:tc>
        <w:tc>
          <w:tcPr>
            <w:tcW w:w="1117" w:type="dxa"/>
            <w:noWrap/>
            <w:hideMark/>
          </w:tcPr>
          <w:p w14:paraId="38132695" w14:textId="77777777" w:rsidR="00472572" w:rsidRPr="00472572" w:rsidRDefault="00472572" w:rsidP="00472572">
            <w:r w:rsidRPr="00472572">
              <w:t>Tx04</w:t>
            </w:r>
          </w:p>
        </w:tc>
        <w:tc>
          <w:tcPr>
            <w:tcW w:w="1117" w:type="dxa"/>
            <w:noWrap/>
            <w:hideMark/>
          </w:tcPr>
          <w:p w14:paraId="51BBF779" w14:textId="77777777" w:rsidR="00472572" w:rsidRPr="00472572" w:rsidRDefault="00472572" w:rsidP="00472572">
            <w:r w:rsidRPr="00472572">
              <w:t>Tx05</w:t>
            </w:r>
          </w:p>
        </w:tc>
        <w:tc>
          <w:tcPr>
            <w:tcW w:w="1117" w:type="dxa"/>
            <w:noWrap/>
            <w:hideMark/>
          </w:tcPr>
          <w:p w14:paraId="3311B287" w14:textId="77777777" w:rsidR="00472572" w:rsidRPr="00472572" w:rsidRDefault="00472572" w:rsidP="00472572">
            <w:r w:rsidRPr="00472572">
              <w:t>Tx06</w:t>
            </w:r>
          </w:p>
        </w:tc>
        <w:tc>
          <w:tcPr>
            <w:tcW w:w="1117" w:type="dxa"/>
            <w:noWrap/>
            <w:hideMark/>
          </w:tcPr>
          <w:p w14:paraId="48FAA927" w14:textId="77777777" w:rsidR="00472572" w:rsidRPr="00472572" w:rsidRDefault="00472572" w:rsidP="00472572">
            <w:r w:rsidRPr="00472572">
              <w:t>Tx07</w:t>
            </w:r>
          </w:p>
        </w:tc>
        <w:tc>
          <w:tcPr>
            <w:tcW w:w="1117" w:type="dxa"/>
            <w:noWrap/>
            <w:hideMark/>
          </w:tcPr>
          <w:p w14:paraId="53381B47" w14:textId="77777777" w:rsidR="00472572" w:rsidRPr="00472572" w:rsidRDefault="00472572" w:rsidP="00472572">
            <w:r w:rsidRPr="00472572">
              <w:t>Tx08</w:t>
            </w:r>
          </w:p>
        </w:tc>
        <w:tc>
          <w:tcPr>
            <w:tcW w:w="1117" w:type="dxa"/>
            <w:noWrap/>
            <w:hideMark/>
          </w:tcPr>
          <w:p w14:paraId="2A7B5207" w14:textId="77777777" w:rsidR="00472572" w:rsidRPr="00472572" w:rsidRDefault="00472572" w:rsidP="00472572">
            <w:r w:rsidRPr="00472572">
              <w:t>Tx09</w:t>
            </w:r>
          </w:p>
        </w:tc>
        <w:tc>
          <w:tcPr>
            <w:tcW w:w="1117" w:type="dxa"/>
            <w:noWrap/>
            <w:hideMark/>
          </w:tcPr>
          <w:p w14:paraId="5806AB36" w14:textId="77777777" w:rsidR="00472572" w:rsidRPr="00472572" w:rsidRDefault="00472572" w:rsidP="00472572">
            <w:r w:rsidRPr="00472572">
              <w:t>Tx10</w:t>
            </w:r>
          </w:p>
        </w:tc>
      </w:tr>
      <w:tr w:rsidR="00472572" w:rsidRPr="00472572" w14:paraId="1B5B5E82" w14:textId="77777777" w:rsidTr="00472572">
        <w:trPr>
          <w:trHeight w:val="261"/>
        </w:trPr>
        <w:tc>
          <w:tcPr>
            <w:tcW w:w="1117" w:type="dxa"/>
            <w:noWrap/>
            <w:hideMark/>
          </w:tcPr>
          <w:p w14:paraId="2D70D95D" w14:textId="77777777" w:rsidR="00472572" w:rsidRPr="00472572" w:rsidRDefault="00472572" w:rsidP="00472572">
            <w:r w:rsidRPr="00472572">
              <w:t>3.986688</w:t>
            </w:r>
          </w:p>
        </w:tc>
        <w:tc>
          <w:tcPr>
            <w:tcW w:w="1117" w:type="dxa"/>
            <w:noWrap/>
            <w:hideMark/>
          </w:tcPr>
          <w:p w14:paraId="5D4F9F86" w14:textId="77777777" w:rsidR="00472572" w:rsidRPr="00472572" w:rsidRDefault="00472572" w:rsidP="00472572">
            <w:r w:rsidRPr="00472572">
              <w:t>6.632686</w:t>
            </w:r>
          </w:p>
        </w:tc>
        <w:tc>
          <w:tcPr>
            <w:tcW w:w="1117" w:type="dxa"/>
            <w:noWrap/>
            <w:hideMark/>
          </w:tcPr>
          <w:p w14:paraId="52A7B03E" w14:textId="77777777" w:rsidR="00472572" w:rsidRPr="00472572" w:rsidRDefault="00472572" w:rsidP="00472572">
            <w:r w:rsidRPr="00472572">
              <w:t>10.48263</w:t>
            </w:r>
          </w:p>
        </w:tc>
        <w:tc>
          <w:tcPr>
            <w:tcW w:w="1117" w:type="dxa"/>
            <w:noWrap/>
            <w:hideMark/>
          </w:tcPr>
          <w:p w14:paraId="06212F31" w14:textId="77777777" w:rsidR="00472572" w:rsidRPr="00472572" w:rsidRDefault="00472572" w:rsidP="00472572">
            <w:r w:rsidRPr="00472572">
              <w:t>7.446025</w:t>
            </w:r>
          </w:p>
        </w:tc>
        <w:tc>
          <w:tcPr>
            <w:tcW w:w="1117" w:type="dxa"/>
            <w:noWrap/>
            <w:hideMark/>
          </w:tcPr>
          <w:p w14:paraId="421C1729" w14:textId="77777777" w:rsidR="00472572" w:rsidRPr="00472572" w:rsidRDefault="00472572" w:rsidP="00472572">
            <w:r w:rsidRPr="00472572">
              <w:t>5.916561</w:t>
            </w:r>
          </w:p>
        </w:tc>
        <w:tc>
          <w:tcPr>
            <w:tcW w:w="1117" w:type="dxa"/>
            <w:noWrap/>
            <w:hideMark/>
          </w:tcPr>
          <w:p w14:paraId="4AB147C0" w14:textId="77777777" w:rsidR="00472572" w:rsidRPr="00472572" w:rsidRDefault="00472572" w:rsidP="00472572">
            <w:r w:rsidRPr="00472572">
              <w:t>13.29078</w:t>
            </w:r>
          </w:p>
        </w:tc>
        <w:tc>
          <w:tcPr>
            <w:tcW w:w="1117" w:type="dxa"/>
            <w:noWrap/>
            <w:hideMark/>
          </w:tcPr>
          <w:p w14:paraId="0E1A7203" w14:textId="77777777" w:rsidR="00472572" w:rsidRPr="00472572" w:rsidRDefault="00472572" w:rsidP="00472572">
            <w:r w:rsidRPr="00472572">
              <w:t>10.35086</w:t>
            </w:r>
          </w:p>
        </w:tc>
        <w:tc>
          <w:tcPr>
            <w:tcW w:w="1117" w:type="dxa"/>
            <w:noWrap/>
            <w:hideMark/>
          </w:tcPr>
          <w:p w14:paraId="279487BA" w14:textId="77777777" w:rsidR="00472572" w:rsidRPr="00472572" w:rsidRDefault="00472572" w:rsidP="00472572">
            <w:r w:rsidRPr="00472572">
              <w:t>3.349684</w:t>
            </w:r>
          </w:p>
        </w:tc>
        <w:tc>
          <w:tcPr>
            <w:tcW w:w="1117" w:type="dxa"/>
            <w:noWrap/>
            <w:hideMark/>
          </w:tcPr>
          <w:p w14:paraId="0827AB9D" w14:textId="77777777" w:rsidR="00472572" w:rsidRPr="00472572" w:rsidRDefault="00472572" w:rsidP="00472572">
            <w:r w:rsidRPr="00472572">
              <w:t>13.42117</w:t>
            </w:r>
          </w:p>
        </w:tc>
        <w:tc>
          <w:tcPr>
            <w:tcW w:w="1117" w:type="dxa"/>
            <w:noWrap/>
            <w:hideMark/>
          </w:tcPr>
          <w:p w14:paraId="74EF4C9F" w14:textId="77777777" w:rsidR="00472572" w:rsidRPr="00472572" w:rsidRDefault="00472572" w:rsidP="00472572">
            <w:r w:rsidRPr="00472572">
              <w:t>2.724086</w:t>
            </w:r>
          </w:p>
        </w:tc>
      </w:tr>
      <w:tr w:rsidR="00472572" w:rsidRPr="00472572" w14:paraId="127D5624" w14:textId="77777777" w:rsidTr="00472572">
        <w:trPr>
          <w:trHeight w:val="261"/>
        </w:trPr>
        <w:tc>
          <w:tcPr>
            <w:tcW w:w="1117" w:type="dxa"/>
            <w:noWrap/>
            <w:hideMark/>
          </w:tcPr>
          <w:p w14:paraId="1B4566B0" w14:textId="77777777" w:rsidR="00472572" w:rsidRPr="00472572" w:rsidRDefault="00472572" w:rsidP="00472572">
            <w:r w:rsidRPr="00472572">
              <w:t>11.90735</w:t>
            </w:r>
          </w:p>
        </w:tc>
        <w:tc>
          <w:tcPr>
            <w:tcW w:w="1117" w:type="dxa"/>
            <w:noWrap/>
            <w:hideMark/>
          </w:tcPr>
          <w:p w14:paraId="50813006" w14:textId="77777777" w:rsidR="00472572" w:rsidRPr="00472572" w:rsidRDefault="00472572" w:rsidP="00472572">
            <w:r w:rsidRPr="00472572">
              <w:t>7.383919</w:t>
            </w:r>
          </w:p>
        </w:tc>
        <w:tc>
          <w:tcPr>
            <w:tcW w:w="1117" w:type="dxa"/>
            <w:noWrap/>
            <w:hideMark/>
          </w:tcPr>
          <w:p w14:paraId="071C37F7" w14:textId="77777777" w:rsidR="00472572" w:rsidRPr="00472572" w:rsidRDefault="00472572" w:rsidP="00472572">
            <w:r w:rsidRPr="00472572">
              <w:t>8.211287</w:t>
            </w:r>
          </w:p>
        </w:tc>
        <w:tc>
          <w:tcPr>
            <w:tcW w:w="1117" w:type="dxa"/>
            <w:noWrap/>
            <w:hideMark/>
          </w:tcPr>
          <w:p w14:paraId="609BB3C7" w14:textId="77777777" w:rsidR="00472572" w:rsidRPr="00472572" w:rsidRDefault="00472572" w:rsidP="00472572">
            <w:r w:rsidRPr="00472572">
              <w:t>6.790804</w:t>
            </w:r>
          </w:p>
        </w:tc>
        <w:tc>
          <w:tcPr>
            <w:tcW w:w="1117" w:type="dxa"/>
            <w:noWrap/>
            <w:hideMark/>
          </w:tcPr>
          <w:p w14:paraId="504CCA36" w14:textId="77777777" w:rsidR="00472572" w:rsidRPr="00472572" w:rsidRDefault="00472572" w:rsidP="00472572">
            <w:r w:rsidRPr="00472572">
              <w:t>6.376931</w:t>
            </w:r>
          </w:p>
        </w:tc>
        <w:tc>
          <w:tcPr>
            <w:tcW w:w="1117" w:type="dxa"/>
            <w:noWrap/>
            <w:hideMark/>
          </w:tcPr>
          <w:p w14:paraId="2CF64931" w14:textId="77777777" w:rsidR="00472572" w:rsidRPr="00472572" w:rsidRDefault="00472572" w:rsidP="00472572">
            <w:r w:rsidRPr="00472572">
              <w:t>7.227767</w:t>
            </w:r>
          </w:p>
        </w:tc>
        <w:tc>
          <w:tcPr>
            <w:tcW w:w="1117" w:type="dxa"/>
            <w:noWrap/>
            <w:hideMark/>
          </w:tcPr>
          <w:p w14:paraId="7F62B2E4" w14:textId="77777777" w:rsidR="00472572" w:rsidRPr="00472572" w:rsidRDefault="00472572" w:rsidP="00472572">
            <w:r w:rsidRPr="00472572">
              <w:t>3.447641</w:t>
            </w:r>
          </w:p>
        </w:tc>
        <w:tc>
          <w:tcPr>
            <w:tcW w:w="1117" w:type="dxa"/>
            <w:noWrap/>
            <w:hideMark/>
          </w:tcPr>
          <w:p w14:paraId="0875C9B8" w14:textId="77777777" w:rsidR="00472572" w:rsidRPr="00472572" w:rsidRDefault="00472572" w:rsidP="00472572">
            <w:r w:rsidRPr="00472572">
              <w:t>5.358191</w:t>
            </w:r>
          </w:p>
        </w:tc>
        <w:tc>
          <w:tcPr>
            <w:tcW w:w="1117" w:type="dxa"/>
            <w:noWrap/>
            <w:hideMark/>
          </w:tcPr>
          <w:p w14:paraId="29C8591C" w14:textId="77777777" w:rsidR="00472572" w:rsidRPr="00472572" w:rsidRDefault="00472572" w:rsidP="00472572">
            <w:r w:rsidRPr="00472572">
              <w:t>5.728222</w:t>
            </w:r>
          </w:p>
        </w:tc>
        <w:tc>
          <w:tcPr>
            <w:tcW w:w="1117" w:type="dxa"/>
            <w:noWrap/>
            <w:hideMark/>
          </w:tcPr>
          <w:p w14:paraId="060F42AB" w14:textId="77777777" w:rsidR="00472572" w:rsidRPr="00472572" w:rsidRDefault="00472572" w:rsidP="00472572">
            <w:r w:rsidRPr="00472572">
              <w:t>4.262106</w:t>
            </w:r>
          </w:p>
        </w:tc>
      </w:tr>
      <w:tr w:rsidR="00472572" w:rsidRPr="00472572" w14:paraId="494FB456" w14:textId="77777777" w:rsidTr="00472572">
        <w:trPr>
          <w:trHeight w:val="261"/>
        </w:trPr>
        <w:tc>
          <w:tcPr>
            <w:tcW w:w="1117" w:type="dxa"/>
            <w:noWrap/>
            <w:hideMark/>
          </w:tcPr>
          <w:p w14:paraId="6D5E6982" w14:textId="77777777" w:rsidR="00472572" w:rsidRPr="00472572" w:rsidRDefault="00472572" w:rsidP="00472572">
            <w:r w:rsidRPr="00472572">
              <w:t>7.349292</w:t>
            </w:r>
          </w:p>
        </w:tc>
        <w:tc>
          <w:tcPr>
            <w:tcW w:w="1117" w:type="dxa"/>
            <w:noWrap/>
            <w:hideMark/>
          </w:tcPr>
          <w:p w14:paraId="5A029689" w14:textId="77777777" w:rsidR="00472572" w:rsidRPr="00472572" w:rsidRDefault="00472572" w:rsidP="00472572">
            <w:r w:rsidRPr="00472572">
              <w:t>8.271763</w:t>
            </w:r>
          </w:p>
        </w:tc>
        <w:tc>
          <w:tcPr>
            <w:tcW w:w="1117" w:type="dxa"/>
            <w:noWrap/>
            <w:hideMark/>
          </w:tcPr>
          <w:p w14:paraId="3055FEC8" w14:textId="77777777" w:rsidR="00472572" w:rsidRPr="00472572" w:rsidRDefault="00472572" w:rsidP="00472572">
            <w:r w:rsidRPr="00472572">
              <w:t>7.660125</w:t>
            </w:r>
          </w:p>
        </w:tc>
        <w:tc>
          <w:tcPr>
            <w:tcW w:w="1117" w:type="dxa"/>
            <w:noWrap/>
            <w:hideMark/>
          </w:tcPr>
          <w:p w14:paraId="6E1BFF8B" w14:textId="77777777" w:rsidR="00472572" w:rsidRPr="00472572" w:rsidRDefault="00472572" w:rsidP="00472572">
            <w:r w:rsidRPr="00472572">
              <w:t>7.141525</w:t>
            </w:r>
          </w:p>
        </w:tc>
        <w:tc>
          <w:tcPr>
            <w:tcW w:w="1117" w:type="dxa"/>
            <w:noWrap/>
            <w:hideMark/>
          </w:tcPr>
          <w:p w14:paraId="43275CE0" w14:textId="77777777" w:rsidR="00472572" w:rsidRPr="00472572" w:rsidRDefault="00472572" w:rsidP="00472572">
            <w:r w:rsidRPr="00472572">
              <w:t>7.232295</w:t>
            </w:r>
          </w:p>
        </w:tc>
        <w:tc>
          <w:tcPr>
            <w:tcW w:w="1117" w:type="dxa"/>
            <w:noWrap/>
            <w:hideMark/>
          </w:tcPr>
          <w:p w14:paraId="5822CE12" w14:textId="77777777" w:rsidR="00472572" w:rsidRPr="00472572" w:rsidRDefault="00472572" w:rsidP="00472572">
            <w:r w:rsidRPr="00472572">
              <w:t>6.343785</w:t>
            </w:r>
          </w:p>
        </w:tc>
        <w:tc>
          <w:tcPr>
            <w:tcW w:w="1117" w:type="dxa"/>
            <w:noWrap/>
            <w:hideMark/>
          </w:tcPr>
          <w:p w14:paraId="4A487A6E" w14:textId="77777777" w:rsidR="00472572" w:rsidRPr="00472572" w:rsidRDefault="00472572" w:rsidP="00472572">
            <w:r w:rsidRPr="00472572">
              <w:t>4.908368</w:t>
            </w:r>
          </w:p>
        </w:tc>
        <w:tc>
          <w:tcPr>
            <w:tcW w:w="1117" w:type="dxa"/>
            <w:noWrap/>
            <w:hideMark/>
          </w:tcPr>
          <w:p w14:paraId="598DAB65" w14:textId="77777777" w:rsidR="00472572" w:rsidRPr="00472572" w:rsidRDefault="00472572" w:rsidP="00472572">
            <w:r w:rsidRPr="00472572">
              <w:t>6.451343</w:t>
            </w:r>
          </w:p>
        </w:tc>
        <w:tc>
          <w:tcPr>
            <w:tcW w:w="1117" w:type="dxa"/>
            <w:noWrap/>
            <w:hideMark/>
          </w:tcPr>
          <w:p w14:paraId="2AF52EF0" w14:textId="77777777" w:rsidR="00472572" w:rsidRPr="00472572" w:rsidRDefault="00472572" w:rsidP="00472572">
            <w:r w:rsidRPr="00472572">
              <w:t>4.610986</w:t>
            </w:r>
          </w:p>
        </w:tc>
        <w:tc>
          <w:tcPr>
            <w:tcW w:w="1117" w:type="dxa"/>
            <w:noWrap/>
            <w:hideMark/>
          </w:tcPr>
          <w:p w14:paraId="1B168096" w14:textId="77777777" w:rsidR="00472572" w:rsidRPr="00472572" w:rsidRDefault="00472572" w:rsidP="00472572">
            <w:r w:rsidRPr="00472572">
              <w:t>3.858552</w:t>
            </w:r>
          </w:p>
        </w:tc>
      </w:tr>
      <w:tr w:rsidR="00472572" w:rsidRPr="00472572" w14:paraId="6755F404" w14:textId="77777777" w:rsidTr="00472572">
        <w:trPr>
          <w:trHeight w:val="261"/>
        </w:trPr>
        <w:tc>
          <w:tcPr>
            <w:tcW w:w="1117" w:type="dxa"/>
            <w:noWrap/>
            <w:hideMark/>
          </w:tcPr>
          <w:p w14:paraId="11C629C7" w14:textId="77777777" w:rsidR="00472572" w:rsidRPr="00472572" w:rsidRDefault="00472572" w:rsidP="00472572">
            <w:r w:rsidRPr="00472572">
              <w:t>5.355022</w:t>
            </w:r>
          </w:p>
        </w:tc>
        <w:tc>
          <w:tcPr>
            <w:tcW w:w="1117" w:type="dxa"/>
            <w:noWrap/>
            <w:hideMark/>
          </w:tcPr>
          <w:p w14:paraId="7A3D654C" w14:textId="77777777" w:rsidR="00472572" w:rsidRPr="00472572" w:rsidRDefault="00472572" w:rsidP="00472572">
            <w:r w:rsidRPr="00472572">
              <w:t>6.636519</w:t>
            </w:r>
          </w:p>
        </w:tc>
        <w:tc>
          <w:tcPr>
            <w:tcW w:w="1117" w:type="dxa"/>
            <w:noWrap/>
            <w:hideMark/>
          </w:tcPr>
          <w:p w14:paraId="206402AE" w14:textId="77777777" w:rsidR="00472572" w:rsidRPr="00472572" w:rsidRDefault="00472572" w:rsidP="00472572">
            <w:r w:rsidRPr="00472572">
              <w:t>8.119421</w:t>
            </w:r>
          </w:p>
        </w:tc>
        <w:tc>
          <w:tcPr>
            <w:tcW w:w="1117" w:type="dxa"/>
            <w:noWrap/>
            <w:hideMark/>
          </w:tcPr>
          <w:p w14:paraId="37C7A09B" w14:textId="77777777" w:rsidR="00472572" w:rsidRPr="00472572" w:rsidRDefault="00472572" w:rsidP="00472572">
            <w:r w:rsidRPr="00472572">
              <w:t>7.465883</w:t>
            </w:r>
          </w:p>
        </w:tc>
        <w:tc>
          <w:tcPr>
            <w:tcW w:w="1117" w:type="dxa"/>
            <w:noWrap/>
            <w:hideMark/>
          </w:tcPr>
          <w:p w14:paraId="00693A85" w14:textId="77777777" w:rsidR="00472572" w:rsidRPr="00472572" w:rsidRDefault="00472572" w:rsidP="00472572">
            <w:r w:rsidRPr="00472572">
              <w:t>7.756409</w:t>
            </w:r>
          </w:p>
        </w:tc>
        <w:tc>
          <w:tcPr>
            <w:tcW w:w="1117" w:type="dxa"/>
            <w:noWrap/>
            <w:hideMark/>
          </w:tcPr>
          <w:p w14:paraId="5FF6BC7B" w14:textId="77777777" w:rsidR="00472572" w:rsidRPr="00472572" w:rsidRDefault="00472572" w:rsidP="00472572">
            <w:r w:rsidRPr="00472572">
              <w:t>8.108793</w:t>
            </w:r>
          </w:p>
        </w:tc>
        <w:tc>
          <w:tcPr>
            <w:tcW w:w="1117" w:type="dxa"/>
            <w:noWrap/>
            <w:hideMark/>
          </w:tcPr>
          <w:p w14:paraId="17A9B56C" w14:textId="77777777" w:rsidR="00472572" w:rsidRPr="00472572" w:rsidRDefault="00472572" w:rsidP="00472572">
            <w:r w:rsidRPr="00472572">
              <w:t>3.717245</w:t>
            </w:r>
          </w:p>
        </w:tc>
        <w:tc>
          <w:tcPr>
            <w:tcW w:w="1117" w:type="dxa"/>
            <w:noWrap/>
            <w:hideMark/>
          </w:tcPr>
          <w:p w14:paraId="64A19FF6" w14:textId="77777777" w:rsidR="00472572" w:rsidRPr="00472572" w:rsidRDefault="00472572" w:rsidP="00472572">
            <w:r w:rsidRPr="00472572">
              <w:t>7.762134</w:t>
            </w:r>
          </w:p>
        </w:tc>
        <w:tc>
          <w:tcPr>
            <w:tcW w:w="1117" w:type="dxa"/>
            <w:noWrap/>
            <w:hideMark/>
          </w:tcPr>
          <w:p w14:paraId="27829542" w14:textId="77777777" w:rsidR="00472572" w:rsidRPr="00472572" w:rsidRDefault="00472572" w:rsidP="00472572">
            <w:r w:rsidRPr="00472572">
              <w:t>10.27966</w:t>
            </w:r>
          </w:p>
        </w:tc>
        <w:tc>
          <w:tcPr>
            <w:tcW w:w="1117" w:type="dxa"/>
            <w:noWrap/>
            <w:hideMark/>
          </w:tcPr>
          <w:p w14:paraId="57A4C63D" w14:textId="77777777" w:rsidR="00472572" w:rsidRPr="00472572" w:rsidRDefault="00472572" w:rsidP="00472572">
            <w:r w:rsidRPr="00472572">
              <w:t>11.5124</w:t>
            </w:r>
          </w:p>
        </w:tc>
      </w:tr>
      <w:tr w:rsidR="00472572" w:rsidRPr="00472572" w14:paraId="5945AC4C" w14:textId="77777777" w:rsidTr="00472572">
        <w:trPr>
          <w:trHeight w:val="261"/>
        </w:trPr>
        <w:tc>
          <w:tcPr>
            <w:tcW w:w="1117" w:type="dxa"/>
            <w:noWrap/>
            <w:hideMark/>
          </w:tcPr>
          <w:p w14:paraId="677F1FD5" w14:textId="77777777" w:rsidR="00472572" w:rsidRPr="00472572" w:rsidRDefault="00472572" w:rsidP="00472572">
            <w:r w:rsidRPr="00472572">
              <w:t>8.656236</w:t>
            </w:r>
          </w:p>
        </w:tc>
        <w:tc>
          <w:tcPr>
            <w:tcW w:w="1117" w:type="dxa"/>
            <w:noWrap/>
            <w:hideMark/>
          </w:tcPr>
          <w:p w14:paraId="12F51B2E" w14:textId="77777777" w:rsidR="00472572" w:rsidRPr="00472572" w:rsidRDefault="00472572" w:rsidP="00472572">
            <w:r w:rsidRPr="00472572">
              <w:t>5.66878</w:t>
            </w:r>
          </w:p>
        </w:tc>
        <w:tc>
          <w:tcPr>
            <w:tcW w:w="1117" w:type="dxa"/>
            <w:noWrap/>
            <w:hideMark/>
          </w:tcPr>
          <w:p w14:paraId="60205D4B" w14:textId="77777777" w:rsidR="00472572" w:rsidRPr="00472572" w:rsidRDefault="00472572" w:rsidP="00472572">
            <w:r w:rsidRPr="00472572">
              <w:t>8.559476</w:t>
            </w:r>
          </w:p>
        </w:tc>
        <w:tc>
          <w:tcPr>
            <w:tcW w:w="1117" w:type="dxa"/>
            <w:noWrap/>
            <w:hideMark/>
          </w:tcPr>
          <w:p w14:paraId="54A7FF2E" w14:textId="77777777" w:rsidR="00472572" w:rsidRPr="00472572" w:rsidRDefault="00472572" w:rsidP="00472572">
            <w:r w:rsidRPr="00472572">
              <w:t>7.489747</w:t>
            </w:r>
          </w:p>
        </w:tc>
        <w:tc>
          <w:tcPr>
            <w:tcW w:w="1117" w:type="dxa"/>
            <w:noWrap/>
            <w:hideMark/>
          </w:tcPr>
          <w:p w14:paraId="4BF567FE" w14:textId="77777777" w:rsidR="00472572" w:rsidRPr="00472572" w:rsidRDefault="00472572" w:rsidP="00472572">
            <w:r w:rsidRPr="00472572">
              <w:t>7.19916</w:t>
            </w:r>
          </w:p>
        </w:tc>
        <w:tc>
          <w:tcPr>
            <w:tcW w:w="1117" w:type="dxa"/>
            <w:noWrap/>
            <w:hideMark/>
          </w:tcPr>
          <w:p w14:paraId="20A364C6" w14:textId="77777777" w:rsidR="00472572" w:rsidRPr="00472572" w:rsidRDefault="00472572" w:rsidP="00472572">
            <w:r w:rsidRPr="00472572">
              <w:t>8.119435</w:t>
            </w:r>
          </w:p>
        </w:tc>
        <w:tc>
          <w:tcPr>
            <w:tcW w:w="1117" w:type="dxa"/>
            <w:noWrap/>
            <w:hideMark/>
          </w:tcPr>
          <w:p w14:paraId="375DD02E" w14:textId="77777777" w:rsidR="00472572" w:rsidRPr="00472572" w:rsidRDefault="00472572" w:rsidP="00472572">
            <w:r w:rsidRPr="00472572">
              <w:t>4.930182</w:t>
            </w:r>
          </w:p>
        </w:tc>
        <w:tc>
          <w:tcPr>
            <w:tcW w:w="1117" w:type="dxa"/>
            <w:noWrap/>
            <w:hideMark/>
          </w:tcPr>
          <w:p w14:paraId="25083CCB" w14:textId="77777777" w:rsidR="00472572" w:rsidRPr="00472572" w:rsidRDefault="00472572" w:rsidP="00472572">
            <w:r w:rsidRPr="00472572">
              <w:t>6.401261</w:t>
            </w:r>
          </w:p>
        </w:tc>
        <w:tc>
          <w:tcPr>
            <w:tcW w:w="1117" w:type="dxa"/>
            <w:noWrap/>
            <w:hideMark/>
          </w:tcPr>
          <w:p w14:paraId="4811078B" w14:textId="77777777" w:rsidR="00472572" w:rsidRPr="00472572" w:rsidRDefault="00472572" w:rsidP="00472572">
            <w:r w:rsidRPr="00472572">
              <w:t>8.757926</w:t>
            </w:r>
          </w:p>
        </w:tc>
        <w:tc>
          <w:tcPr>
            <w:tcW w:w="1117" w:type="dxa"/>
            <w:noWrap/>
            <w:hideMark/>
          </w:tcPr>
          <w:p w14:paraId="505B4A7E" w14:textId="77777777" w:rsidR="00472572" w:rsidRPr="00472572" w:rsidRDefault="00472572" w:rsidP="00472572">
            <w:r w:rsidRPr="00472572">
              <w:t>9.119999</w:t>
            </w:r>
          </w:p>
        </w:tc>
      </w:tr>
      <w:tr w:rsidR="00472572" w:rsidRPr="00472572" w14:paraId="7630B44C" w14:textId="77777777" w:rsidTr="00472572">
        <w:trPr>
          <w:trHeight w:val="261"/>
        </w:trPr>
        <w:tc>
          <w:tcPr>
            <w:tcW w:w="1117" w:type="dxa"/>
            <w:noWrap/>
            <w:hideMark/>
          </w:tcPr>
          <w:p w14:paraId="60EFC85C" w14:textId="77777777" w:rsidR="00472572" w:rsidRPr="00472572" w:rsidRDefault="00472572" w:rsidP="00472572">
            <w:r w:rsidRPr="00472572">
              <w:t>8.298255</w:t>
            </w:r>
          </w:p>
        </w:tc>
        <w:tc>
          <w:tcPr>
            <w:tcW w:w="1117" w:type="dxa"/>
            <w:noWrap/>
            <w:hideMark/>
          </w:tcPr>
          <w:p w14:paraId="69E648B6" w14:textId="77777777" w:rsidR="00472572" w:rsidRPr="00472572" w:rsidRDefault="00472572" w:rsidP="00472572">
            <w:r w:rsidRPr="00472572">
              <w:t>7.110044</w:t>
            </w:r>
          </w:p>
        </w:tc>
        <w:tc>
          <w:tcPr>
            <w:tcW w:w="1117" w:type="dxa"/>
            <w:noWrap/>
            <w:hideMark/>
          </w:tcPr>
          <w:p w14:paraId="42805F69" w14:textId="77777777" w:rsidR="00472572" w:rsidRPr="00472572" w:rsidRDefault="00472572" w:rsidP="00472572">
            <w:r w:rsidRPr="00472572">
              <w:t>4.788246</w:t>
            </w:r>
          </w:p>
        </w:tc>
        <w:tc>
          <w:tcPr>
            <w:tcW w:w="1117" w:type="dxa"/>
            <w:noWrap/>
            <w:hideMark/>
          </w:tcPr>
          <w:p w14:paraId="51D90B32" w14:textId="77777777" w:rsidR="00472572" w:rsidRPr="00472572" w:rsidRDefault="00472572" w:rsidP="00472572">
            <w:r w:rsidRPr="00472572">
              <w:t>7.217113</w:t>
            </w:r>
          </w:p>
        </w:tc>
        <w:tc>
          <w:tcPr>
            <w:tcW w:w="1117" w:type="dxa"/>
            <w:noWrap/>
            <w:hideMark/>
          </w:tcPr>
          <w:p w14:paraId="0E8F6505" w14:textId="77777777" w:rsidR="00472572" w:rsidRPr="00472572" w:rsidRDefault="00472572" w:rsidP="00472572">
            <w:r w:rsidRPr="00472572">
              <w:t>8.398348</w:t>
            </w:r>
          </w:p>
        </w:tc>
        <w:tc>
          <w:tcPr>
            <w:tcW w:w="1117" w:type="dxa"/>
            <w:noWrap/>
            <w:hideMark/>
          </w:tcPr>
          <w:p w14:paraId="2E231ADA" w14:textId="77777777" w:rsidR="00472572" w:rsidRPr="00472572" w:rsidRDefault="00472572" w:rsidP="00472572">
            <w:r w:rsidRPr="00472572">
              <w:t>7.944344</w:t>
            </w:r>
          </w:p>
        </w:tc>
        <w:tc>
          <w:tcPr>
            <w:tcW w:w="1117" w:type="dxa"/>
            <w:noWrap/>
            <w:hideMark/>
          </w:tcPr>
          <w:p w14:paraId="13C9F337" w14:textId="77777777" w:rsidR="00472572" w:rsidRPr="00472572" w:rsidRDefault="00472572" w:rsidP="00472572">
            <w:r w:rsidRPr="00472572">
              <w:t>12.58665</w:t>
            </w:r>
          </w:p>
        </w:tc>
        <w:tc>
          <w:tcPr>
            <w:tcW w:w="1117" w:type="dxa"/>
            <w:noWrap/>
            <w:hideMark/>
          </w:tcPr>
          <w:p w14:paraId="45844C89" w14:textId="77777777" w:rsidR="00472572" w:rsidRPr="00472572" w:rsidRDefault="00472572" w:rsidP="00472572">
            <w:r w:rsidRPr="00472572">
              <w:t>6.43074</w:t>
            </w:r>
          </w:p>
        </w:tc>
        <w:tc>
          <w:tcPr>
            <w:tcW w:w="1117" w:type="dxa"/>
            <w:noWrap/>
            <w:hideMark/>
          </w:tcPr>
          <w:p w14:paraId="7F790F83" w14:textId="77777777" w:rsidR="00472572" w:rsidRPr="00472572" w:rsidRDefault="00472572" w:rsidP="00472572">
            <w:r w:rsidRPr="00472572">
              <w:t>2.685092</w:t>
            </w:r>
          </w:p>
        </w:tc>
        <w:tc>
          <w:tcPr>
            <w:tcW w:w="1117" w:type="dxa"/>
            <w:noWrap/>
            <w:hideMark/>
          </w:tcPr>
          <w:p w14:paraId="62551C6F" w14:textId="77777777" w:rsidR="00472572" w:rsidRPr="00472572" w:rsidRDefault="00472572" w:rsidP="00472572">
            <w:r w:rsidRPr="00472572">
              <w:t>3.365822</w:t>
            </w:r>
          </w:p>
        </w:tc>
      </w:tr>
      <w:tr w:rsidR="00472572" w:rsidRPr="00472572" w14:paraId="1A7E353A" w14:textId="77777777" w:rsidTr="00472572">
        <w:trPr>
          <w:trHeight w:val="261"/>
        </w:trPr>
        <w:tc>
          <w:tcPr>
            <w:tcW w:w="1117" w:type="dxa"/>
            <w:noWrap/>
            <w:hideMark/>
          </w:tcPr>
          <w:p w14:paraId="4581CFFB" w14:textId="77777777" w:rsidR="00472572" w:rsidRPr="00472572" w:rsidRDefault="00472572" w:rsidP="00472572">
            <w:r w:rsidRPr="00472572">
              <w:t>2.848842</w:t>
            </w:r>
          </w:p>
        </w:tc>
        <w:tc>
          <w:tcPr>
            <w:tcW w:w="1117" w:type="dxa"/>
            <w:noWrap/>
            <w:hideMark/>
          </w:tcPr>
          <w:p w14:paraId="20149A24" w14:textId="77777777" w:rsidR="00472572" w:rsidRPr="00472572" w:rsidRDefault="00472572" w:rsidP="00472572">
            <w:r w:rsidRPr="00472572">
              <w:t>6.714535</w:t>
            </w:r>
          </w:p>
        </w:tc>
        <w:tc>
          <w:tcPr>
            <w:tcW w:w="1117" w:type="dxa"/>
            <w:noWrap/>
            <w:hideMark/>
          </w:tcPr>
          <w:p w14:paraId="516A1545" w14:textId="77777777" w:rsidR="00472572" w:rsidRPr="00472572" w:rsidRDefault="00472572" w:rsidP="00472572">
            <w:r w:rsidRPr="00472572">
              <w:t>4.979436</w:t>
            </w:r>
          </w:p>
        </w:tc>
        <w:tc>
          <w:tcPr>
            <w:tcW w:w="1117" w:type="dxa"/>
            <w:noWrap/>
            <w:hideMark/>
          </w:tcPr>
          <w:p w14:paraId="6DBEC8C3" w14:textId="77777777" w:rsidR="00472572" w:rsidRPr="00472572" w:rsidRDefault="00472572" w:rsidP="00472572">
            <w:r w:rsidRPr="00472572">
              <w:t>7.635227</w:t>
            </w:r>
          </w:p>
        </w:tc>
        <w:tc>
          <w:tcPr>
            <w:tcW w:w="1117" w:type="dxa"/>
            <w:noWrap/>
            <w:hideMark/>
          </w:tcPr>
          <w:p w14:paraId="4B28D2BB" w14:textId="77777777" w:rsidR="00472572" w:rsidRPr="00472572" w:rsidRDefault="00472572" w:rsidP="00472572">
            <w:r w:rsidRPr="00472572">
              <w:t>2.916885</w:t>
            </w:r>
          </w:p>
        </w:tc>
        <w:tc>
          <w:tcPr>
            <w:tcW w:w="1117" w:type="dxa"/>
            <w:noWrap/>
            <w:hideMark/>
          </w:tcPr>
          <w:p w14:paraId="78292D5E" w14:textId="77777777" w:rsidR="00472572" w:rsidRPr="00472572" w:rsidRDefault="00472572" w:rsidP="00472572">
            <w:r w:rsidRPr="00472572">
              <w:t>8.968004</w:t>
            </w:r>
          </w:p>
        </w:tc>
        <w:tc>
          <w:tcPr>
            <w:tcW w:w="1117" w:type="dxa"/>
            <w:noWrap/>
            <w:hideMark/>
          </w:tcPr>
          <w:p w14:paraId="5EBE5C64" w14:textId="77777777" w:rsidR="00472572" w:rsidRPr="00472572" w:rsidRDefault="00472572" w:rsidP="00472572">
            <w:r w:rsidRPr="00472572">
              <w:t>9.208777</w:t>
            </w:r>
          </w:p>
        </w:tc>
        <w:tc>
          <w:tcPr>
            <w:tcW w:w="1117" w:type="dxa"/>
            <w:noWrap/>
            <w:hideMark/>
          </w:tcPr>
          <w:p w14:paraId="47EB623C" w14:textId="77777777" w:rsidR="00472572" w:rsidRPr="00472572" w:rsidRDefault="00472572" w:rsidP="00472572">
            <w:r w:rsidRPr="00472572">
              <w:t>7.199736</w:t>
            </w:r>
          </w:p>
        </w:tc>
        <w:tc>
          <w:tcPr>
            <w:tcW w:w="1117" w:type="dxa"/>
            <w:noWrap/>
            <w:hideMark/>
          </w:tcPr>
          <w:p w14:paraId="2C2485F1" w14:textId="77777777" w:rsidR="00472572" w:rsidRPr="00472572" w:rsidRDefault="00472572" w:rsidP="00472572">
            <w:r w:rsidRPr="00472572">
              <w:t>8.372393</w:t>
            </w:r>
          </w:p>
        </w:tc>
        <w:tc>
          <w:tcPr>
            <w:tcW w:w="1117" w:type="dxa"/>
            <w:noWrap/>
            <w:hideMark/>
          </w:tcPr>
          <w:p w14:paraId="103348D8" w14:textId="77777777" w:rsidR="00472572" w:rsidRPr="00472572" w:rsidRDefault="00472572" w:rsidP="00472572">
            <w:r w:rsidRPr="00472572">
              <w:t>12.4629</w:t>
            </w:r>
          </w:p>
        </w:tc>
      </w:tr>
      <w:tr w:rsidR="00472572" w:rsidRPr="00472572" w14:paraId="42F35B35" w14:textId="77777777" w:rsidTr="00472572">
        <w:trPr>
          <w:trHeight w:val="261"/>
        </w:trPr>
        <w:tc>
          <w:tcPr>
            <w:tcW w:w="1117" w:type="dxa"/>
            <w:noWrap/>
            <w:hideMark/>
          </w:tcPr>
          <w:p w14:paraId="76CCB2BB" w14:textId="77777777" w:rsidR="00472572" w:rsidRPr="00472572" w:rsidRDefault="00472572" w:rsidP="00472572">
            <w:r w:rsidRPr="00472572">
              <w:t>7.686563</w:t>
            </w:r>
          </w:p>
        </w:tc>
        <w:tc>
          <w:tcPr>
            <w:tcW w:w="1117" w:type="dxa"/>
            <w:noWrap/>
            <w:hideMark/>
          </w:tcPr>
          <w:p w14:paraId="25F1A6C6" w14:textId="77777777" w:rsidR="00472572" w:rsidRPr="00472572" w:rsidRDefault="00472572" w:rsidP="00472572">
            <w:r w:rsidRPr="00472572">
              <w:t>7.488843</w:t>
            </w:r>
          </w:p>
        </w:tc>
        <w:tc>
          <w:tcPr>
            <w:tcW w:w="1117" w:type="dxa"/>
            <w:noWrap/>
            <w:hideMark/>
          </w:tcPr>
          <w:p w14:paraId="4297B0B4" w14:textId="77777777" w:rsidR="00472572" w:rsidRPr="00472572" w:rsidRDefault="00472572" w:rsidP="00472572">
            <w:r w:rsidRPr="00472572">
              <w:t>6.402843</w:t>
            </w:r>
          </w:p>
        </w:tc>
        <w:tc>
          <w:tcPr>
            <w:tcW w:w="1117" w:type="dxa"/>
            <w:noWrap/>
            <w:hideMark/>
          </w:tcPr>
          <w:p w14:paraId="5062BAC3" w14:textId="77777777" w:rsidR="00472572" w:rsidRPr="00472572" w:rsidRDefault="00472572" w:rsidP="00472572">
            <w:r w:rsidRPr="00472572">
              <w:t>6.843481</w:t>
            </w:r>
          </w:p>
        </w:tc>
        <w:tc>
          <w:tcPr>
            <w:tcW w:w="1117" w:type="dxa"/>
            <w:noWrap/>
            <w:hideMark/>
          </w:tcPr>
          <w:p w14:paraId="76A3AEB7" w14:textId="77777777" w:rsidR="00472572" w:rsidRPr="00472572" w:rsidRDefault="00472572" w:rsidP="00472572">
            <w:r w:rsidRPr="00472572">
              <w:t>11.94107</w:t>
            </w:r>
          </w:p>
        </w:tc>
        <w:tc>
          <w:tcPr>
            <w:tcW w:w="1117" w:type="dxa"/>
            <w:noWrap/>
            <w:hideMark/>
          </w:tcPr>
          <w:p w14:paraId="0072A78F" w14:textId="77777777" w:rsidR="00472572" w:rsidRPr="00472572" w:rsidRDefault="00472572" w:rsidP="00472572">
            <w:r w:rsidRPr="00472572">
              <w:t>8.37979</w:t>
            </w:r>
          </w:p>
        </w:tc>
        <w:tc>
          <w:tcPr>
            <w:tcW w:w="1117" w:type="dxa"/>
            <w:noWrap/>
            <w:hideMark/>
          </w:tcPr>
          <w:p w14:paraId="4992BCD7" w14:textId="77777777" w:rsidR="00472572" w:rsidRPr="00472572" w:rsidRDefault="00472572" w:rsidP="00472572">
            <w:r w:rsidRPr="00472572">
              <w:t>7.237741</w:t>
            </w:r>
          </w:p>
        </w:tc>
        <w:tc>
          <w:tcPr>
            <w:tcW w:w="1117" w:type="dxa"/>
            <w:noWrap/>
            <w:hideMark/>
          </w:tcPr>
          <w:p w14:paraId="1D635E2C" w14:textId="77777777" w:rsidR="00472572" w:rsidRPr="00472572" w:rsidRDefault="00472572" w:rsidP="00472572">
            <w:r w:rsidRPr="00472572">
              <w:t>8.169939</w:t>
            </w:r>
          </w:p>
        </w:tc>
        <w:tc>
          <w:tcPr>
            <w:tcW w:w="1117" w:type="dxa"/>
            <w:noWrap/>
            <w:hideMark/>
          </w:tcPr>
          <w:p w14:paraId="082089AA" w14:textId="77777777" w:rsidR="00472572" w:rsidRPr="00472572" w:rsidRDefault="00472572" w:rsidP="00472572">
            <w:r w:rsidRPr="00472572">
              <w:t>7.530727</w:t>
            </w:r>
          </w:p>
        </w:tc>
        <w:tc>
          <w:tcPr>
            <w:tcW w:w="1117" w:type="dxa"/>
            <w:noWrap/>
            <w:hideMark/>
          </w:tcPr>
          <w:p w14:paraId="634E03C4" w14:textId="77777777" w:rsidR="00472572" w:rsidRPr="00472572" w:rsidRDefault="00472572" w:rsidP="00472572">
            <w:r w:rsidRPr="00472572">
              <w:t>8.947207</w:t>
            </w:r>
          </w:p>
        </w:tc>
      </w:tr>
      <w:tr w:rsidR="00472572" w:rsidRPr="00472572" w14:paraId="1D311A37" w14:textId="77777777" w:rsidTr="00472572">
        <w:trPr>
          <w:trHeight w:val="261"/>
        </w:trPr>
        <w:tc>
          <w:tcPr>
            <w:tcW w:w="1117" w:type="dxa"/>
            <w:noWrap/>
            <w:hideMark/>
          </w:tcPr>
          <w:p w14:paraId="0CFED467" w14:textId="77777777" w:rsidR="00472572" w:rsidRPr="00472572" w:rsidRDefault="00472572" w:rsidP="00472572">
            <w:r w:rsidRPr="00472572">
              <w:t>8.156631</w:t>
            </w:r>
          </w:p>
        </w:tc>
        <w:tc>
          <w:tcPr>
            <w:tcW w:w="1117" w:type="dxa"/>
            <w:noWrap/>
            <w:hideMark/>
          </w:tcPr>
          <w:p w14:paraId="27272639" w14:textId="77777777" w:rsidR="00472572" w:rsidRPr="00472572" w:rsidRDefault="00472572" w:rsidP="00472572">
            <w:r w:rsidRPr="00472572">
              <w:t>2.969335</w:t>
            </w:r>
          </w:p>
        </w:tc>
        <w:tc>
          <w:tcPr>
            <w:tcW w:w="1117" w:type="dxa"/>
            <w:noWrap/>
            <w:hideMark/>
          </w:tcPr>
          <w:p w14:paraId="23F21207" w14:textId="77777777" w:rsidR="00472572" w:rsidRPr="00472572" w:rsidRDefault="00472572" w:rsidP="00472572">
            <w:r w:rsidRPr="00472572">
              <w:t>3.359371</w:t>
            </w:r>
          </w:p>
        </w:tc>
        <w:tc>
          <w:tcPr>
            <w:tcW w:w="1117" w:type="dxa"/>
            <w:noWrap/>
            <w:hideMark/>
          </w:tcPr>
          <w:p w14:paraId="18AA6EA9" w14:textId="77777777" w:rsidR="00472572" w:rsidRPr="00472572" w:rsidRDefault="00472572" w:rsidP="00472572">
            <w:r w:rsidRPr="00472572">
              <w:t>8.954284</w:t>
            </w:r>
          </w:p>
        </w:tc>
        <w:tc>
          <w:tcPr>
            <w:tcW w:w="1117" w:type="dxa"/>
            <w:noWrap/>
            <w:hideMark/>
          </w:tcPr>
          <w:p w14:paraId="5D64143F" w14:textId="77777777" w:rsidR="00472572" w:rsidRPr="00472572" w:rsidRDefault="00472572" w:rsidP="00472572">
            <w:r w:rsidRPr="00472572">
              <w:t>8.844841</w:t>
            </w:r>
          </w:p>
        </w:tc>
        <w:tc>
          <w:tcPr>
            <w:tcW w:w="1117" w:type="dxa"/>
            <w:noWrap/>
            <w:hideMark/>
          </w:tcPr>
          <w:p w14:paraId="6369A055" w14:textId="77777777" w:rsidR="00472572" w:rsidRPr="00472572" w:rsidRDefault="00472572" w:rsidP="00472572">
            <w:r w:rsidRPr="00472572">
              <w:t>7.415364</w:t>
            </w:r>
          </w:p>
        </w:tc>
        <w:tc>
          <w:tcPr>
            <w:tcW w:w="1117" w:type="dxa"/>
            <w:noWrap/>
            <w:hideMark/>
          </w:tcPr>
          <w:p w14:paraId="6638C8D9" w14:textId="77777777" w:rsidR="00472572" w:rsidRPr="00472572" w:rsidRDefault="00472572" w:rsidP="00472572">
            <w:r w:rsidRPr="00472572">
              <w:t>8.692452</w:t>
            </w:r>
          </w:p>
        </w:tc>
        <w:tc>
          <w:tcPr>
            <w:tcW w:w="1117" w:type="dxa"/>
            <w:noWrap/>
            <w:hideMark/>
          </w:tcPr>
          <w:p w14:paraId="2B7E2338" w14:textId="77777777" w:rsidR="00472572" w:rsidRPr="00472572" w:rsidRDefault="00472572" w:rsidP="00472572">
            <w:r w:rsidRPr="00472572">
              <w:t>8.651698</w:t>
            </w:r>
          </w:p>
        </w:tc>
        <w:tc>
          <w:tcPr>
            <w:tcW w:w="1117" w:type="dxa"/>
            <w:noWrap/>
            <w:hideMark/>
          </w:tcPr>
          <w:p w14:paraId="2119F4E3" w14:textId="77777777" w:rsidR="00472572" w:rsidRPr="00472572" w:rsidRDefault="00472572" w:rsidP="00472572">
            <w:r w:rsidRPr="00472572">
              <w:t>3.304293</w:t>
            </w:r>
          </w:p>
        </w:tc>
        <w:tc>
          <w:tcPr>
            <w:tcW w:w="1117" w:type="dxa"/>
            <w:noWrap/>
            <w:hideMark/>
          </w:tcPr>
          <w:p w14:paraId="7BD45E43" w14:textId="77777777" w:rsidR="00472572" w:rsidRPr="00472572" w:rsidRDefault="00472572" w:rsidP="00472572">
            <w:r w:rsidRPr="00472572">
              <w:t>3.948762</w:t>
            </w:r>
          </w:p>
        </w:tc>
      </w:tr>
      <w:tr w:rsidR="00472572" w:rsidRPr="00472572" w14:paraId="2E85766A" w14:textId="77777777" w:rsidTr="00472572">
        <w:trPr>
          <w:trHeight w:val="261"/>
        </w:trPr>
        <w:tc>
          <w:tcPr>
            <w:tcW w:w="1117" w:type="dxa"/>
            <w:noWrap/>
            <w:hideMark/>
          </w:tcPr>
          <w:p w14:paraId="7FC77CC7" w14:textId="77777777" w:rsidR="00472572" w:rsidRPr="00472572" w:rsidRDefault="00472572" w:rsidP="00472572">
            <w:r w:rsidRPr="00472572">
              <w:t>3.46077</w:t>
            </w:r>
          </w:p>
        </w:tc>
        <w:tc>
          <w:tcPr>
            <w:tcW w:w="1117" w:type="dxa"/>
            <w:noWrap/>
            <w:hideMark/>
          </w:tcPr>
          <w:p w14:paraId="230AE577" w14:textId="77777777" w:rsidR="00472572" w:rsidRPr="00472572" w:rsidRDefault="00472572" w:rsidP="00472572">
            <w:r w:rsidRPr="00472572">
              <w:t>7.503521</w:t>
            </w:r>
          </w:p>
        </w:tc>
        <w:tc>
          <w:tcPr>
            <w:tcW w:w="1117" w:type="dxa"/>
            <w:noWrap/>
            <w:hideMark/>
          </w:tcPr>
          <w:p w14:paraId="7411D3C7" w14:textId="77777777" w:rsidR="00472572" w:rsidRPr="00472572" w:rsidRDefault="00472572" w:rsidP="00472572">
            <w:r w:rsidRPr="00472572">
              <w:t>12.42625</w:t>
            </w:r>
          </w:p>
        </w:tc>
        <w:tc>
          <w:tcPr>
            <w:tcW w:w="1117" w:type="dxa"/>
            <w:noWrap/>
            <w:hideMark/>
          </w:tcPr>
          <w:p w14:paraId="6AF6796B" w14:textId="77777777" w:rsidR="00472572" w:rsidRPr="00472572" w:rsidRDefault="00472572" w:rsidP="00472572">
            <w:r w:rsidRPr="00472572">
              <w:t>7.564354</w:t>
            </w:r>
          </w:p>
        </w:tc>
        <w:tc>
          <w:tcPr>
            <w:tcW w:w="1117" w:type="dxa"/>
            <w:noWrap/>
            <w:hideMark/>
          </w:tcPr>
          <w:p w14:paraId="0C9CEF17" w14:textId="77777777" w:rsidR="00472572" w:rsidRPr="00472572" w:rsidRDefault="00472572" w:rsidP="00472572">
            <w:r w:rsidRPr="00472572">
              <w:t>6.876175</w:t>
            </w:r>
          </w:p>
        </w:tc>
        <w:tc>
          <w:tcPr>
            <w:tcW w:w="1117" w:type="dxa"/>
            <w:noWrap/>
            <w:hideMark/>
          </w:tcPr>
          <w:p w14:paraId="7B8D0A83" w14:textId="77777777" w:rsidR="00472572" w:rsidRPr="00472572" w:rsidRDefault="00472572" w:rsidP="00472572">
            <w:r w:rsidRPr="00472572">
              <w:t>6.138341</w:t>
            </w:r>
          </w:p>
        </w:tc>
        <w:tc>
          <w:tcPr>
            <w:tcW w:w="1117" w:type="dxa"/>
            <w:noWrap/>
            <w:hideMark/>
          </w:tcPr>
          <w:p w14:paraId="6CD93687" w14:textId="77777777" w:rsidR="00472572" w:rsidRPr="00472572" w:rsidRDefault="00472572" w:rsidP="00472572">
            <w:r w:rsidRPr="00472572">
              <w:t>7.369541</w:t>
            </w:r>
          </w:p>
        </w:tc>
        <w:tc>
          <w:tcPr>
            <w:tcW w:w="1117" w:type="dxa"/>
            <w:noWrap/>
            <w:hideMark/>
          </w:tcPr>
          <w:p w14:paraId="640DCB75" w14:textId="77777777" w:rsidR="00472572" w:rsidRPr="00472572" w:rsidRDefault="00472572" w:rsidP="00472572">
            <w:r w:rsidRPr="00472572">
              <w:t>8.143337</w:t>
            </w:r>
          </w:p>
        </w:tc>
        <w:tc>
          <w:tcPr>
            <w:tcW w:w="1117" w:type="dxa"/>
            <w:noWrap/>
            <w:hideMark/>
          </w:tcPr>
          <w:p w14:paraId="00432F6F" w14:textId="77777777" w:rsidR="00472572" w:rsidRPr="00472572" w:rsidRDefault="00472572" w:rsidP="00472572">
            <w:r w:rsidRPr="00472572">
              <w:t>12.3921</w:t>
            </w:r>
          </w:p>
        </w:tc>
        <w:tc>
          <w:tcPr>
            <w:tcW w:w="1117" w:type="dxa"/>
            <w:noWrap/>
            <w:hideMark/>
          </w:tcPr>
          <w:p w14:paraId="2C7F6654" w14:textId="77777777" w:rsidR="00472572" w:rsidRPr="00472572" w:rsidRDefault="00472572" w:rsidP="00472572">
            <w:r w:rsidRPr="00472572">
              <w:t>12.32633</w:t>
            </w:r>
          </w:p>
        </w:tc>
      </w:tr>
      <w:tr w:rsidR="00472572" w:rsidRPr="00472572" w14:paraId="5FEF745D" w14:textId="77777777" w:rsidTr="00472572">
        <w:trPr>
          <w:trHeight w:val="261"/>
        </w:trPr>
        <w:tc>
          <w:tcPr>
            <w:tcW w:w="1117" w:type="dxa"/>
            <w:noWrap/>
            <w:hideMark/>
          </w:tcPr>
          <w:p w14:paraId="511C96D3" w14:textId="77777777" w:rsidR="00472572" w:rsidRPr="00472572" w:rsidRDefault="00472572" w:rsidP="00472572">
            <w:pPr>
              <w:rPr>
                <w:b/>
                <w:bCs/>
              </w:rPr>
            </w:pPr>
            <w:r w:rsidRPr="00472572">
              <w:rPr>
                <w:b/>
                <w:bCs/>
              </w:rPr>
              <w:t>6.770565</w:t>
            </w:r>
          </w:p>
        </w:tc>
        <w:tc>
          <w:tcPr>
            <w:tcW w:w="1117" w:type="dxa"/>
            <w:noWrap/>
            <w:hideMark/>
          </w:tcPr>
          <w:p w14:paraId="50D30015" w14:textId="77777777" w:rsidR="00472572" w:rsidRPr="00472572" w:rsidRDefault="00472572" w:rsidP="00472572">
            <w:pPr>
              <w:rPr>
                <w:b/>
                <w:bCs/>
              </w:rPr>
            </w:pPr>
            <w:r w:rsidRPr="00472572">
              <w:rPr>
                <w:b/>
                <w:bCs/>
              </w:rPr>
              <w:t>6.637995</w:t>
            </w:r>
          </w:p>
        </w:tc>
        <w:tc>
          <w:tcPr>
            <w:tcW w:w="1117" w:type="dxa"/>
            <w:noWrap/>
            <w:hideMark/>
          </w:tcPr>
          <w:p w14:paraId="49B700E4" w14:textId="77777777" w:rsidR="00472572" w:rsidRPr="00472572" w:rsidRDefault="00472572" w:rsidP="00472572">
            <w:pPr>
              <w:rPr>
                <w:b/>
                <w:bCs/>
              </w:rPr>
            </w:pPr>
            <w:r w:rsidRPr="00472572">
              <w:rPr>
                <w:b/>
                <w:bCs/>
              </w:rPr>
              <w:t>7.498908</w:t>
            </w:r>
          </w:p>
        </w:tc>
        <w:tc>
          <w:tcPr>
            <w:tcW w:w="1117" w:type="dxa"/>
            <w:noWrap/>
            <w:hideMark/>
          </w:tcPr>
          <w:p w14:paraId="0CAA0DD0" w14:textId="77777777" w:rsidR="00472572" w:rsidRPr="00472572" w:rsidRDefault="00472572" w:rsidP="00472572">
            <w:pPr>
              <w:rPr>
                <w:b/>
                <w:bCs/>
              </w:rPr>
            </w:pPr>
            <w:r w:rsidRPr="00472572">
              <w:rPr>
                <w:b/>
                <w:bCs/>
              </w:rPr>
              <w:t>7.454844</w:t>
            </w:r>
          </w:p>
        </w:tc>
        <w:tc>
          <w:tcPr>
            <w:tcW w:w="1117" w:type="dxa"/>
            <w:noWrap/>
            <w:hideMark/>
          </w:tcPr>
          <w:p w14:paraId="72E09603" w14:textId="77777777" w:rsidR="00472572" w:rsidRPr="00472572" w:rsidRDefault="00472572" w:rsidP="00472572">
            <w:pPr>
              <w:rPr>
                <w:b/>
                <w:bCs/>
              </w:rPr>
            </w:pPr>
            <w:r w:rsidRPr="00472572">
              <w:rPr>
                <w:b/>
                <w:bCs/>
              </w:rPr>
              <w:t>7.345867</w:t>
            </w:r>
          </w:p>
        </w:tc>
        <w:tc>
          <w:tcPr>
            <w:tcW w:w="1117" w:type="dxa"/>
            <w:noWrap/>
            <w:hideMark/>
          </w:tcPr>
          <w:p w14:paraId="2CE7ECCC" w14:textId="77777777" w:rsidR="00472572" w:rsidRPr="00472572" w:rsidRDefault="00472572" w:rsidP="00472572">
            <w:pPr>
              <w:rPr>
                <w:b/>
                <w:bCs/>
              </w:rPr>
            </w:pPr>
            <w:r w:rsidRPr="00472572">
              <w:rPr>
                <w:b/>
                <w:bCs/>
              </w:rPr>
              <w:t>8.19364</w:t>
            </w:r>
          </w:p>
        </w:tc>
        <w:tc>
          <w:tcPr>
            <w:tcW w:w="1117" w:type="dxa"/>
            <w:noWrap/>
            <w:hideMark/>
          </w:tcPr>
          <w:p w14:paraId="587423C0" w14:textId="77777777" w:rsidR="00472572" w:rsidRPr="00472572" w:rsidRDefault="00472572" w:rsidP="00472572">
            <w:pPr>
              <w:rPr>
                <w:b/>
                <w:bCs/>
              </w:rPr>
            </w:pPr>
            <w:r w:rsidRPr="00472572">
              <w:rPr>
                <w:b/>
                <w:bCs/>
              </w:rPr>
              <w:t>7.244945</w:t>
            </w:r>
          </w:p>
        </w:tc>
        <w:tc>
          <w:tcPr>
            <w:tcW w:w="1117" w:type="dxa"/>
            <w:noWrap/>
            <w:hideMark/>
          </w:tcPr>
          <w:p w14:paraId="7A8C6E30" w14:textId="77777777" w:rsidR="00472572" w:rsidRPr="00472572" w:rsidRDefault="00472572" w:rsidP="00472572">
            <w:pPr>
              <w:rPr>
                <w:b/>
                <w:bCs/>
              </w:rPr>
            </w:pPr>
            <w:r w:rsidRPr="00472572">
              <w:rPr>
                <w:b/>
                <w:bCs/>
              </w:rPr>
              <w:t>6.791806</w:t>
            </w:r>
          </w:p>
        </w:tc>
        <w:tc>
          <w:tcPr>
            <w:tcW w:w="1117" w:type="dxa"/>
            <w:noWrap/>
            <w:hideMark/>
          </w:tcPr>
          <w:p w14:paraId="786C27C9" w14:textId="77777777" w:rsidR="00472572" w:rsidRPr="00472572" w:rsidRDefault="00472572" w:rsidP="00472572">
            <w:pPr>
              <w:rPr>
                <w:b/>
                <w:bCs/>
              </w:rPr>
            </w:pPr>
            <w:r w:rsidRPr="00472572">
              <w:rPr>
                <w:b/>
                <w:bCs/>
              </w:rPr>
              <w:t>7.708257</w:t>
            </w:r>
          </w:p>
        </w:tc>
        <w:tc>
          <w:tcPr>
            <w:tcW w:w="1117" w:type="dxa"/>
            <w:noWrap/>
            <w:hideMark/>
          </w:tcPr>
          <w:p w14:paraId="683F5010" w14:textId="77777777" w:rsidR="00472572" w:rsidRPr="00472572" w:rsidRDefault="00472572" w:rsidP="00472572">
            <w:pPr>
              <w:rPr>
                <w:b/>
                <w:bCs/>
              </w:rPr>
            </w:pPr>
            <w:r w:rsidRPr="00472572">
              <w:rPr>
                <w:b/>
                <w:bCs/>
              </w:rPr>
              <w:t>7.252816</w:t>
            </w:r>
          </w:p>
        </w:tc>
      </w:tr>
    </w:tbl>
    <w:p w14:paraId="08B82EBF" w14:textId="449CBC99" w:rsidR="00472572" w:rsidRDefault="00472572" w:rsidP="00DD05AD"/>
    <w:p w14:paraId="35CDD114" w14:textId="77777777" w:rsidR="00472572" w:rsidRDefault="00472572" w:rsidP="00DD05AD">
      <w:r>
        <w:lastRenderedPageBreak/>
        <w:t>2</w:t>
      </w:r>
      <w:r w:rsidRPr="00472572">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62F44A9A" w14:textId="77777777" w:rsidTr="00472572">
        <w:trPr>
          <w:trHeight w:val="300"/>
        </w:trPr>
        <w:tc>
          <w:tcPr>
            <w:tcW w:w="960" w:type="dxa"/>
            <w:noWrap/>
            <w:hideMark/>
          </w:tcPr>
          <w:p w14:paraId="33DACCD9" w14:textId="77777777" w:rsidR="00472572" w:rsidRPr="00472572" w:rsidRDefault="00472572" w:rsidP="00472572">
            <w:r w:rsidRPr="00472572">
              <w:t>Tx01</w:t>
            </w:r>
          </w:p>
        </w:tc>
        <w:tc>
          <w:tcPr>
            <w:tcW w:w="960" w:type="dxa"/>
            <w:noWrap/>
            <w:hideMark/>
          </w:tcPr>
          <w:p w14:paraId="6BF17FD7" w14:textId="77777777" w:rsidR="00472572" w:rsidRPr="00472572" w:rsidRDefault="00472572" w:rsidP="00472572">
            <w:r w:rsidRPr="00472572">
              <w:t>Tx02</w:t>
            </w:r>
          </w:p>
        </w:tc>
        <w:tc>
          <w:tcPr>
            <w:tcW w:w="960" w:type="dxa"/>
            <w:noWrap/>
            <w:hideMark/>
          </w:tcPr>
          <w:p w14:paraId="2AC2413C" w14:textId="77777777" w:rsidR="00472572" w:rsidRPr="00472572" w:rsidRDefault="00472572" w:rsidP="00472572">
            <w:r w:rsidRPr="00472572">
              <w:t>Tx03</w:t>
            </w:r>
          </w:p>
        </w:tc>
        <w:tc>
          <w:tcPr>
            <w:tcW w:w="960" w:type="dxa"/>
            <w:noWrap/>
            <w:hideMark/>
          </w:tcPr>
          <w:p w14:paraId="794D6473" w14:textId="77777777" w:rsidR="00472572" w:rsidRPr="00472572" w:rsidRDefault="00472572" w:rsidP="00472572">
            <w:r w:rsidRPr="00472572">
              <w:t>Tx04</w:t>
            </w:r>
          </w:p>
        </w:tc>
        <w:tc>
          <w:tcPr>
            <w:tcW w:w="960" w:type="dxa"/>
            <w:noWrap/>
            <w:hideMark/>
          </w:tcPr>
          <w:p w14:paraId="29137ED3" w14:textId="77777777" w:rsidR="00472572" w:rsidRPr="00472572" w:rsidRDefault="00472572" w:rsidP="00472572">
            <w:r w:rsidRPr="00472572">
              <w:t>Tx05</w:t>
            </w:r>
          </w:p>
        </w:tc>
        <w:tc>
          <w:tcPr>
            <w:tcW w:w="960" w:type="dxa"/>
            <w:noWrap/>
            <w:hideMark/>
          </w:tcPr>
          <w:p w14:paraId="6BF51F9E" w14:textId="77777777" w:rsidR="00472572" w:rsidRPr="00472572" w:rsidRDefault="00472572" w:rsidP="00472572">
            <w:r w:rsidRPr="00472572">
              <w:t>Tx06</w:t>
            </w:r>
          </w:p>
        </w:tc>
        <w:tc>
          <w:tcPr>
            <w:tcW w:w="960" w:type="dxa"/>
            <w:noWrap/>
            <w:hideMark/>
          </w:tcPr>
          <w:p w14:paraId="35CAEEBA" w14:textId="77777777" w:rsidR="00472572" w:rsidRPr="00472572" w:rsidRDefault="00472572" w:rsidP="00472572">
            <w:r w:rsidRPr="00472572">
              <w:t>Tx07</w:t>
            </w:r>
          </w:p>
        </w:tc>
        <w:tc>
          <w:tcPr>
            <w:tcW w:w="960" w:type="dxa"/>
            <w:noWrap/>
            <w:hideMark/>
          </w:tcPr>
          <w:p w14:paraId="45353900" w14:textId="77777777" w:rsidR="00472572" w:rsidRPr="00472572" w:rsidRDefault="00472572" w:rsidP="00472572">
            <w:r w:rsidRPr="00472572">
              <w:t>Tx08</w:t>
            </w:r>
          </w:p>
        </w:tc>
        <w:tc>
          <w:tcPr>
            <w:tcW w:w="960" w:type="dxa"/>
            <w:noWrap/>
            <w:hideMark/>
          </w:tcPr>
          <w:p w14:paraId="25D89044" w14:textId="77777777" w:rsidR="00472572" w:rsidRPr="00472572" w:rsidRDefault="00472572" w:rsidP="00472572">
            <w:r w:rsidRPr="00472572">
              <w:t>Tx09</w:t>
            </w:r>
          </w:p>
        </w:tc>
        <w:tc>
          <w:tcPr>
            <w:tcW w:w="960" w:type="dxa"/>
            <w:noWrap/>
            <w:hideMark/>
          </w:tcPr>
          <w:p w14:paraId="00233D53" w14:textId="77777777" w:rsidR="00472572" w:rsidRPr="00472572" w:rsidRDefault="00472572" w:rsidP="00472572">
            <w:r w:rsidRPr="00472572">
              <w:t>Tx10</w:t>
            </w:r>
          </w:p>
        </w:tc>
      </w:tr>
      <w:tr w:rsidR="00472572" w:rsidRPr="00472572" w14:paraId="34692189" w14:textId="77777777" w:rsidTr="00472572">
        <w:trPr>
          <w:trHeight w:val="300"/>
        </w:trPr>
        <w:tc>
          <w:tcPr>
            <w:tcW w:w="960" w:type="dxa"/>
            <w:noWrap/>
            <w:hideMark/>
          </w:tcPr>
          <w:p w14:paraId="50DEF1A7" w14:textId="77777777" w:rsidR="00472572" w:rsidRPr="00472572" w:rsidRDefault="00472572" w:rsidP="00472572">
            <w:r w:rsidRPr="00472572">
              <w:t>3.959136</w:t>
            </w:r>
          </w:p>
        </w:tc>
        <w:tc>
          <w:tcPr>
            <w:tcW w:w="960" w:type="dxa"/>
            <w:noWrap/>
            <w:hideMark/>
          </w:tcPr>
          <w:p w14:paraId="13E977A0" w14:textId="77777777" w:rsidR="00472572" w:rsidRPr="00472572" w:rsidRDefault="00472572" w:rsidP="00472572">
            <w:r w:rsidRPr="00472572">
              <w:t>6.59611</w:t>
            </w:r>
          </w:p>
        </w:tc>
        <w:tc>
          <w:tcPr>
            <w:tcW w:w="960" w:type="dxa"/>
            <w:noWrap/>
            <w:hideMark/>
          </w:tcPr>
          <w:p w14:paraId="7E9EF470" w14:textId="77777777" w:rsidR="00472572" w:rsidRPr="00472572" w:rsidRDefault="00472572" w:rsidP="00472572">
            <w:r w:rsidRPr="00472572">
              <w:t>10.46228</w:t>
            </w:r>
          </w:p>
        </w:tc>
        <w:tc>
          <w:tcPr>
            <w:tcW w:w="960" w:type="dxa"/>
            <w:noWrap/>
            <w:hideMark/>
          </w:tcPr>
          <w:p w14:paraId="3314592F" w14:textId="77777777" w:rsidR="00472572" w:rsidRPr="00472572" w:rsidRDefault="00472572" w:rsidP="00472572">
            <w:r w:rsidRPr="00472572">
              <w:t>6.967747</w:t>
            </w:r>
          </w:p>
        </w:tc>
        <w:tc>
          <w:tcPr>
            <w:tcW w:w="960" w:type="dxa"/>
            <w:noWrap/>
            <w:hideMark/>
          </w:tcPr>
          <w:p w14:paraId="2EAE3A84" w14:textId="77777777" w:rsidR="00472572" w:rsidRPr="00472572" w:rsidRDefault="00472572" w:rsidP="00472572">
            <w:r w:rsidRPr="00472572">
              <w:t>5.558667</w:t>
            </w:r>
          </w:p>
        </w:tc>
        <w:tc>
          <w:tcPr>
            <w:tcW w:w="960" w:type="dxa"/>
            <w:noWrap/>
            <w:hideMark/>
          </w:tcPr>
          <w:p w14:paraId="6D0796A5" w14:textId="77777777" w:rsidR="00472572" w:rsidRPr="00472572" w:rsidRDefault="00472572" w:rsidP="00472572">
            <w:r w:rsidRPr="00472572">
              <w:t>13.57204</w:t>
            </w:r>
          </w:p>
        </w:tc>
        <w:tc>
          <w:tcPr>
            <w:tcW w:w="960" w:type="dxa"/>
            <w:noWrap/>
            <w:hideMark/>
          </w:tcPr>
          <w:p w14:paraId="572B16BA" w14:textId="77777777" w:rsidR="00472572" w:rsidRPr="00472572" w:rsidRDefault="00472572" w:rsidP="00472572">
            <w:r w:rsidRPr="00472572">
              <w:t>10.21416</w:t>
            </w:r>
          </w:p>
        </w:tc>
        <w:tc>
          <w:tcPr>
            <w:tcW w:w="960" w:type="dxa"/>
            <w:noWrap/>
            <w:hideMark/>
          </w:tcPr>
          <w:p w14:paraId="2B13AEDE" w14:textId="77777777" w:rsidR="00472572" w:rsidRPr="00472572" w:rsidRDefault="00472572" w:rsidP="00472572">
            <w:r w:rsidRPr="00472572">
              <w:t>2.962196</w:t>
            </w:r>
          </w:p>
        </w:tc>
        <w:tc>
          <w:tcPr>
            <w:tcW w:w="960" w:type="dxa"/>
            <w:noWrap/>
            <w:hideMark/>
          </w:tcPr>
          <w:p w14:paraId="2D285790" w14:textId="77777777" w:rsidR="00472572" w:rsidRPr="00472572" w:rsidRDefault="00472572" w:rsidP="00472572">
            <w:r w:rsidRPr="00472572">
              <w:t>13.44244</w:t>
            </w:r>
          </w:p>
        </w:tc>
        <w:tc>
          <w:tcPr>
            <w:tcW w:w="960" w:type="dxa"/>
            <w:noWrap/>
            <w:hideMark/>
          </w:tcPr>
          <w:p w14:paraId="7FB3EBC7" w14:textId="77777777" w:rsidR="00472572" w:rsidRPr="00472572" w:rsidRDefault="00472572" w:rsidP="00472572">
            <w:r w:rsidRPr="00472572">
              <w:t>2.721348</w:t>
            </w:r>
          </w:p>
        </w:tc>
      </w:tr>
      <w:tr w:rsidR="00472572" w:rsidRPr="00472572" w14:paraId="5C9E4124" w14:textId="77777777" w:rsidTr="00472572">
        <w:trPr>
          <w:trHeight w:val="300"/>
        </w:trPr>
        <w:tc>
          <w:tcPr>
            <w:tcW w:w="960" w:type="dxa"/>
            <w:noWrap/>
            <w:hideMark/>
          </w:tcPr>
          <w:p w14:paraId="40386281" w14:textId="77777777" w:rsidR="00472572" w:rsidRPr="00472572" w:rsidRDefault="00472572" w:rsidP="00472572">
            <w:r w:rsidRPr="00472572">
              <w:t>11.90886</w:t>
            </w:r>
          </w:p>
        </w:tc>
        <w:tc>
          <w:tcPr>
            <w:tcW w:w="960" w:type="dxa"/>
            <w:noWrap/>
            <w:hideMark/>
          </w:tcPr>
          <w:p w14:paraId="4E27D19E" w14:textId="77777777" w:rsidR="00472572" w:rsidRPr="00472572" w:rsidRDefault="00472572" w:rsidP="00472572">
            <w:r w:rsidRPr="00472572">
              <w:t>7.167331</w:t>
            </w:r>
          </w:p>
        </w:tc>
        <w:tc>
          <w:tcPr>
            <w:tcW w:w="960" w:type="dxa"/>
            <w:noWrap/>
            <w:hideMark/>
          </w:tcPr>
          <w:p w14:paraId="68A183AC" w14:textId="77777777" w:rsidR="00472572" w:rsidRPr="00472572" w:rsidRDefault="00472572" w:rsidP="00472572">
            <w:r w:rsidRPr="00472572">
              <w:t>8.177128</w:t>
            </w:r>
          </w:p>
        </w:tc>
        <w:tc>
          <w:tcPr>
            <w:tcW w:w="960" w:type="dxa"/>
            <w:noWrap/>
            <w:hideMark/>
          </w:tcPr>
          <w:p w14:paraId="17453F32" w14:textId="77777777" w:rsidR="00472572" w:rsidRPr="00472572" w:rsidRDefault="00472572" w:rsidP="00472572">
            <w:r w:rsidRPr="00472572">
              <w:t>6.582189</w:t>
            </w:r>
          </w:p>
        </w:tc>
        <w:tc>
          <w:tcPr>
            <w:tcW w:w="960" w:type="dxa"/>
            <w:noWrap/>
            <w:hideMark/>
          </w:tcPr>
          <w:p w14:paraId="56960F3E" w14:textId="77777777" w:rsidR="00472572" w:rsidRPr="00472572" w:rsidRDefault="00472572" w:rsidP="00472572">
            <w:r w:rsidRPr="00472572">
              <w:t>6.371108</w:t>
            </w:r>
          </w:p>
        </w:tc>
        <w:tc>
          <w:tcPr>
            <w:tcW w:w="960" w:type="dxa"/>
            <w:noWrap/>
            <w:hideMark/>
          </w:tcPr>
          <w:p w14:paraId="55D3B28F" w14:textId="77777777" w:rsidR="00472572" w:rsidRPr="00472572" w:rsidRDefault="00472572" w:rsidP="00472572">
            <w:r w:rsidRPr="00472572">
              <w:t>7.197462</w:t>
            </w:r>
          </w:p>
        </w:tc>
        <w:tc>
          <w:tcPr>
            <w:tcW w:w="960" w:type="dxa"/>
            <w:noWrap/>
            <w:hideMark/>
          </w:tcPr>
          <w:p w14:paraId="35760D83" w14:textId="77777777" w:rsidR="00472572" w:rsidRPr="00472572" w:rsidRDefault="00472572" w:rsidP="00472572">
            <w:r w:rsidRPr="00472572">
              <w:t>3.125824</w:t>
            </w:r>
          </w:p>
        </w:tc>
        <w:tc>
          <w:tcPr>
            <w:tcW w:w="960" w:type="dxa"/>
            <w:noWrap/>
            <w:hideMark/>
          </w:tcPr>
          <w:p w14:paraId="0CF13435" w14:textId="77777777" w:rsidR="00472572" w:rsidRPr="00472572" w:rsidRDefault="00472572" w:rsidP="00472572">
            <w:r w:rsidRPr="00472572">
              <w:t>5.394726</w:t>
            </w:r>
          </w:p>
        </w:tc>
        <w:tc>
          <w:tcPr>
            <w:tcW w:w="960" w:type="dxa"/>
            <w:noWrap/>
            <w:hideMark/>
          </w:tcPr>
          <w:p w14:paraId="1C6C9206" w14:textId="77777777" w:rsidR="00472572" w:rsidRPr="00472572" w:rsidRDefault="00472572" w:rsidP="00472572">
            <w:r w:rsidRPr="00472572">
              <w:t>5.679819</w:t>
            </w:r>
          </w:p>
        </w:tc>
        <w:tc>
          <w:tcPr>
            <w:tcW w:w="960" w:type="dxa"/>
            <w:noWrap/>
            <w:hideMark/>
          </w:tcPr>
          <w:p w14:paraId="0C2AAF93" w14:textId="77777777" w:rsidR="00472572" w:rsidRPr="00472572" w:rsidRDefault="00472572" w:rsidP="00472572">
            <w:r w:rsidRPr="00472572">
              <w:t>3.817444</w:t>
            </w:r>
          </w:p>
        </w:tc>
      </w:tr>
      <w:tr w:rsidR="00472572" w:rsidRPr="00472572" w14:paraId="4CDBA1D3" w14:textId="77777777" w:rsidTr="00472572">
        <w:trPr>
          <w:trHeight w:val="300"/>
        </w:trPr>
        <w:tc>
          <w:tcPr>
            <w:tcW w:w="960" w:type="dxa"/>
            <w:noWrap/>
            <w:hideMark/>
          </w:tcPr>
          <w:p w14:paraId="3E35D865" w14:textId="77777777" w:rsidR="00472572" w:rsidRPr="00472572" w:rsidRDefault="00472572" w:rsidP="00472572">
            <w:r w:rsidRPr="00472572">
              <w:t>7.367707</w:t>
            </w:r>
          </w:p>
        </w:tc>
        <w:tc>
          <w:tcPr>
            <w:tcW w:w="960" w:type="dxa"/>
            <w:noWrap/>
            <w:hideMark/>
          </w:tcPr>
          <w:p w14:paraId="32BB7E1F" w14:textId="77777777" w:rsidR="00472572" w:rsidRPr="00472572" w:rsidRDefault="00472572" w:rsidP="00472572">
            <w:r w:rsidRPr="00472572">
              <w:t>8.138834</w:t>
            </w:r>
          </w:p>
        </w:tc>
        <w:tc>
          <w:tcPr>
            <w:tcW w:w="960" w:type="dxa"/>
            <w:noWrap/>
            <w:hideMark/>
          </w:tcPr>
          <w:p w14:paraId="5DE24686" w14:textId="77777777" w:rsidR="00472572" w:rsidRPr="00472572" w:rsidRDefault="00472572" w:rsidP="00472572">
            <w:r w:rsidRPr="00472572">
              <w:t>7.359141</w:t>
            </w:r>
          </w:p>
        </w:tc>
        <w:tc>
          <w:tcPr>
            <w:tcW w:w="960" w:type="dxa"/>
            <w:noWrap/>
            <w:hideMark/>
          </w:tcPr>
          <w:p w14:paraId="4CB865A9" w14:textId="77777777" w:rsidR="00472572" w:rsidRPr="00472572" w:rsidRDefault="00472572" w:rsidP="00472572">
            <w:r w:rsidRPr="00472572">
              <w:t>7.133794</w:t>
            </w:r>
          </w:p>
        </w:tc>
        <w:tc>
          <w:tcPr>
            <w:tcW w:w="960" w:type="dxa"/>
            <w:noWrap/>
            <w:hideMark/>
          </w:tcPr>
          <w:p w14:paraId="5920DC36" w14:textId="77777777" w:rsidR="00472572" w:rsidRPr="00472572" w:rsidRDefault="00472572" w:rsidP="00472572">
            <w:r w:rsidRPr="00472572">
              <w:t>7.302862</w:t>
            </w:r>
          </w:p>
        </w:tc>
        <w:tc>
          <w:tcPr>
            <w:tcW w:w="960" w:type="dxa"/>
            <w:noWrap/>
            <w:hideMark/>
          </w:tcPr>
          <w:p w14:paraId="5CACD8F6" w14:textId="77777777" w:rsidR="00472572" w:rsidRPr="00472572" w:rsidRDefault="00472572" w:rsidP="00472572">
            <w:r w:rsidRPr="00472572">
              <w:t>6.760427</w:t>
            </w:r>
          </w:p>
        </w:tc>
        <w:tc>
          <w:tcPr>
            <w:tcW w:w="960" w:type="dxa"/>
            <w:noWrap/>
            <w:hideMark/>
          </w:tcPr>
          <w:p w14:paraId="6E0C2AEF" w14:textId="77777777" w:rsidR="00472572" w:rsidRPr="00472572" w:rsidRDefault="00472572" w:rsidP="00472572">
            <w:r w:rsidRPr="00472572">
              <w:t>4.375628</w:t>
            </w:r>
          </w:p>
        </w:tc>
        <w:tc>
          <w:tcPr>
            <w:tcW w:w="960" w:type="dxa"/>
            <w:noWrap/>
            <w:hideMark/>
          </w:tcPr>
          <w:p w14:paraId="63D7FD4C" w14:textId="77777777" w:rsidR="00472572" w:rsidRPr="00472572" w:rsidRDefault="00472572" w:rsidP="00472572">
            <w:r w:rsidRPr="00472572">
              <w:t>6.256479</w:t>
            </w:r>
          </w:p>
        </w:tc>
        <w:tc>
          <w:tcPr>
            <w:tcW w:w="960" w:type="dxa"/>
            <w:noWrap/>
            <w:hideMark/>
          </w:tcPr>
          <w:p w14:paraId="701D2ACB" w14:textId="77777777" w:rsidR="00472572" w:rsidRPr="00472572" w:rsidRDefault="00472572" w:rsidP="00472572">
            <w:r w:rsidRPr="00472572">
              <w:t>6.492425</w:t>
            </w:r>
          </w:p>
        </w:tc>
        <w:tc>
          <w:tcPr>
            <w:tcW w:w="960" w:type="dxa"/>
            <w:noWrap/>
            <w:hideMark/>
          </w:tcPr>
          <w:p w14:paraId="29FF93F3" w14:textId="77777777" w:rsidR="00472572" w:rsidRPr="00472572" w:rsidRDefault="00472572" w:rsidP="00472572">
            <w:r w:rsidRPr="00472572">
              <w:t>3.874794</w:t>
            </w:r>
          </w:p>
        </w:tc>
      </w:tr>
      <w:tr w:rsidR="00472572" w:rsidRPr="00472572" w14:paraId="100ECF1C" w14:textId="77777777" w:rsidTr="00472572">
        <w:trPr>
          <w:trHeight w:val="300"/>
        </w:trPr>
        <w:tc>
          <w:tcPr>
            <w:tcW w:w="960" w:type="dxa"/>
            <w:noWrap/>
            <w:hideMark/>
          </w:tcPr>
          <w:p w14:paraId="20DBFF9C" w14:textId="77777777" w:rsidR="00472572" w:rsidRPr="00472572" w:rsidRDefault="00472572" w:rsidP="00472572">
            <w:r w:rsidRPr="00472572">
              <w:t>5.692839</w:t>
            </w:r>
          </w:p>
        </w:tc>
        <w:tc>
          <w:tcPr>
            <w:tcW w:w="960" w:type="dxa"/>
            <w:noWrap/>
            <w:hideMark/>
          </w:tcPr>
          <w:p w14:paraId="32E9C2FD" w14:textId="77777777" w:rsidR="00472572" w:rsidRPr="00472572" w:rsidRDefault="00472572" w:rsidP="00472572">
            <w:r w:rsidRPr="00472572">
              <w:t>6.652458</w:t>
            </w:r>
          </w:p>
        </w:tc>
        <w:tc>
          <w:tcPr>
            <w:tcW w:w="960" w:type="dxa"/>
            <w:noWrap/>
            <w:hideMark/>
          </w:tcPr>
          <w:p w14:paraId="4CEA2A0B" w14:textId="77777777" w:rsidR="00472572" w:rsidRPr="00472572" w:rsidRDefault="00472572" w:rsidP="00472572">
            <w:r w:rsidRPr="00472572">
              <w:t>8.150662</w:t>
            </w:r>
          </w:p>
        </w:tc>
        <w:tc>
          <w:tcPr>
            <w:tcW w:w="960" w:type="dxa"/>
            <w:noWrap/>
            <w:hideMark/>
          </w:tcPr>
          <w:p w14:paraId="4E5BC26F" w14:textId="77777777" w:rsidR="00472572" w:rsidRPr="00472572" w:rsidRDefault="00472572" w:rsidP="00472572">
            <w:r w:rsidRPr="00472572">
              <w:t>7.107996</w:t>
            </w:r>
          </w:p>
        </w:tc>
        <w:tc>
          <w:tcPr>
            <w:tcW w:w="960" w:type="dxa"/>
            <w:noWrap/>
            <w:hideMark/>
          </w:tcPr>
          <w:p w14:paraId="313EFF61" w14:textId="77777777" w:rsidR="00472572" w:rsidRPr="00472572" w:rsidRDefault="00472572" w:rsidP="00472572">
            <w:r w:rsidRPr="00472572">
              <w:t>7.44164</w:t>
            </w:r>
          </w:p>
        </w:tc>
        <w:tc>
          <w:tcPr>
            <w:tcW w:w="960" w:type="dxa"/>
            <w:noWrap/>
            <w:hideMark/>
          </w:tcPr>
          <w:p w14:paraId="58D80B05" w14:textId="77777777" w:rsidR="00472572" w:rsidRPr="00472572" w:rsidRDefault="00472572" w:rsidP="00472572">
            <w:r w:rsidRPr="00472572">
              <w:t>8.113272</w:t>
            </w:r>
          </w:p>
        </w:tc>
        <w:tc>
          <w:tcPr>
            <w:tcW w:w="960" w:type="dxa"/>
            <w:noWrap/>
            <w:hideMark/>
          </w:tcPr>
          <w:p w14:paraId="732BB666" w14:textId="77777777" w:rsidR="00472572" w:rsidRPr="00472572" w:rsidRDefault="00472572" w:rsidP="00472572">
            <w:r w:rsidRPr="00472572">
              <w:t>3.715688</w:t>
            </w:r>
          </w:p>
        </w:tc>
        <w:tc>
          <w:tcPr>
            <w:tcW w:w="960" w:type="dxa"/>
            <w:noWrap/>
            <w:hideMark/>
          </w:tcPr>
          <w:p w14:paraId="6F01635C" w14:textId="77777777" w:rsidR="00472572" w:rsidRPr="00472572" w:rsidRDefault="00472572" w:rsidP="00472572">
            <w:r w:rsidRPr="00472572">
              <w:t>7.409827</w:t>
            </w:r>
          </w:p>
        </w:tc>
        <w:tc>
          <w:tcPr>
            <w:tcW w:w="960" w:type="dxa"/>
            <w:noWrap/>
            <w:hideMark/>
          </w:tcPr>
          <w:p w14:paraId="234DA773" w14:textId="77777777" w:rsidR="00472572" w:rsidRPr="00472572" w:rsidRDefault="00472572" w:rsidP="00472572">
            <w:r w:rsidRPr="00472572">
              <w:t>10.29791</w:t>
            </w:r>
          </w:p>
        </w:tc>
        <w:tc>
          <w:tcPr>
            <w:tcW w:w="960" w:type="dxa"/>
            <w:noWrap/>
            <w:hideMark/>
          </w:tcPr>
          <w:p w14:paraId="751DB753" w14:textId="77777777" w:rsidR="00472572" w:rsidRPr="00472572" w:rsidRDefault="00472572" w:rsidP="00472572">
            <w:r w:rsidRPr="00472572">
              <w:t>11.55023</w:t>
            </w:r>
          </w:p>
        </w:tc>
      </w:tr>
      <w:tr w:rsidR="00472572" w:rsidRPr="00472572" w14:paraId="2B1CB0B8" w14:textId="77777777" w:rsidTr="00472572">
        <w:trPr>
          <w:trHeight w:val="300"/>
        </w:trPr>
        <w:tc>
          <w:tcPr>
            <w:tcW w:w="960" w:type="dxa"/>
            <w:noWrap/>
            <w:hideMark/>
          </w:tcPr>
          <w:p w14:paraId="232C24A3" w14:textId="77777777" w:rsidR="00472572" w:rsidRPr="00472572" w:rsidRDefault="00472572" w:rsidP="00472572">
            <w:r w:rsidRPr="00472572">
              <w:t>8.758763</w:t>
            </w:r>
          </w:p>
        </w:tc>
        <w:tc>
          <w:tcPr>
            <w:tcW w:w="960" w:type="dxa"/>
            <w:noWrap/>
            <w:hideMark/>
          </w:tcPr>
          <w:p w14:paraId="6F865548" w14:textId="77777777" w:rsidR="00472572" w:rsidRPr="00472572" w:rsidRDefault="00472572" w:rsidP="00472572">
            <w:r w:rsidRPr="00472572">
              <w:t>4.761524</w:t>
            </w:r>
          </w:p>
        </w:tc>
        <w:tc>
          <w:tcPr>
            <w:tcW w:w="960" w:type="dxa"/>
            <w:noWrap/>
            <w:hideMark/>
          </w:tcPr>
          <w:p w14:paraId="0F82A3B8" w14:textId="77777777" w:rsidR="00472572" w:rsidRPr="00472572" w:rsidRDefault="00472572" w:rsidP="00472572">
            <w:r w:rsidRPr="00472572">
              <w:t>8.601385</w:t>
            </w:r>
          </w:p>
        </w:tc>
        <w:tc>
          <w:tcPr>
            <w:tcW w:w="960" w:type="dxa"/>
            <w:noWrap/>
            <w:hideMark/>
          </w:tcPr>
          <w:p w14:paraId="21CF875D" w14:textId="77777777" w:rsidR="00472572" w:rsidRPr="00472572" w:rsidRDefault="00472572" w:rsidP="00472572">
            <w:r w:rsidRPr="00472572">
              <w:t>7.522348</w:t>
            </w:r>
          </w:p>
        </w:tc>
        <w:tc>
          <w:tcPr>
            <w:tcW w:w="960" w:type="dxa"/>
            <w:noWrap/>
            <w:hideMark/>
          </w:tcPr>
          <w:p w14:paraId="3188B322" w14:textId="77777777" w:rsidR="00472572" w:rsidRPr="00472572" w:rsidRDefault="00472572" w:rsidP="00472572">
            <w:r w:rsidRPr="00472572">
              <w:t>7.382893</w:t>
            </w:r>
          </w:p>
        </w:tc>
        <w:tc>
          <w:tcPr>
            <w:tcW w:w="960" w:type="dxa"/>
            <w:noWrap/>
            <w:hideMark/>
          </w:tcPr>
          <w:p w14:paraId="644CE99B" w14:textId="77777777" w:rsidR="00472572" w:rsidRPr="00472572" w:rsidRDefault="00472572" w:rsidP="00472572">
            <w:r w:rsidRPr="00472572">
              <w:t>8.103928</w:t>
            </w:r>
          </w:p>
        </w:tc>
        <w:tc>
          <w:tcPr>
            <w:tcW w:w="960" w:type="dxa"/>
            <w:noWrap/>
            <w:hideMark/>
          </w:tcPr>
          <w:p w14:paraId="75AAB95F" w14:textId="77777777" w:rsidR="00472572" w:rsidRPr="00472572" w:rsidRDefault="00472572" w:rsidP="00472572">
            <w:r w:rsidRPr="00472572">
              <w:t>4.935216</w:t>
            </w:r>
          </w:p>
        </w:tc>
        <w:tc>
          <w:tcPr>
            <w:tcW w:w="960" w:type="dxa"/>
            <w:noWrap/>
            <w:hideMark/>
          </w:tcPr>
          <w:p w14:paraId="31965817" w14:textId="77777777" w:rsidR="00472572" w:rsidRPr="00472572" w:rsidRDefault="00472572" w:rsidP="00472572">
            <w:r w:rsidRPr="00472572">
              <w:t>6.377328</w:t>
            </w:r>
          </w:p>
        </w:tc>
        <w:tc>
          <w:tcPr>
            <w:tcW w:w="960" w:type="dxa"/>
            <w:noWrap/>
            <w:hideMark/>
          </w:tcPr>
          <w:p w14:paraId="6FBE3774" w14:textId="77777777" w:rsidR="00472572" w:rsidRPr="00472572" w:rsidRDefault="00472572" w:rsidP="00472572">
            <w:r w:rsidRPr="00472572">
              <w:t>8.767124</w:t>
            </w:r>
          </w:p>
        </w:tc>
        <w:tc>
          <w:tcPr>
            <w:tcW w:w="960" w:type="dxa"/>
            <w:noWrap/>
            <w:hideMark/>
          </w:tcPr>
          <w:p w14:paraId="6F6259D2" w14:textId="77777777" w:rsidR="00472572" w:rsidRPr="00472572" w:rsidRDefault="00472572" w:rsidP="00472572">
            <w:r w:rsidRPr="00472572">
              <w:t>8.556623</w:t>
            </w:r>
          </w:p>
        </w:tc>
      </w:tr>
      <w:tr w:rsidR="00472572" w:rsidRPr="00472572" w14:paraId="01825FBE" w14:textId="77777777" w:rsidTr="00472572">
        <w:trPr>
          <w:trHeight w:val="300"/>
        </w:trPr>
        <w:tc>
          <w:tcPr>
            <w:tcW w:w="960" w:type="dxa"/>
            <w:noWrap/>
            <w:hideMark/>
          </w:tcPr>
          <w:p w14:paraId="06B45E2F" w14:textId="77777777" w:rsidR="00472572" w:rsidRPr="00472572" w:rsidRDefault="00472572" w:rsidP="00472572">
            <w:r w:rsidRPr="00472572">
              <w:t>8.310455</w:t>
            </w:r>
          </w:p>
        </w:tc>
        <w:tc>
          <w:tcPr>
            <w:tcW w:w="960" w:type="dxa"/>
            <w:noWrap/>
            <w:hideMark/>
          </w:tcPr>
          <w:p w14:paraId="508DF4A9" w14:textId="77777777" w:rsidR="00472572" w:rsidRPr="00472572" w:rsidRDefault="00472572" w:rsidP="00472572">
            <w:r w:rsidRPr="00472572">
              <w:t>7.102238</w:t>
            </w:r>
          </w:p>
        </w:tc>
        <w:tc>
          <w:tcPr>
            <w:tcW w:w="960" w:type="dxa"/>
            <w:noWrap/>
            <w:hideMark/>
          </w:tcPr>
          <w:p w14:paraId="70EFCB16" w14:textId="77777777" w:rsidR="00472572" w:rsidRPr="00472572" w:rsidRDefault="00472572" w:rsidP="00472572">
            <w:r w:rsidRPr="00472572">
              <w:t>4.418051</w:t>
            </w:r>
          </w:p>
        </w:tc>
        <w:tc>
          <w:tcPr>
            <w:tcW w:w="960" w:type="dxa"/>
            <w:noWrap/>
            <w:hideMark/>
          </w:tcPr>
          <w:p w14:paraId="3A4F0713" w14:textId="77777777" w:rsidR="00472572" w:rsidRPr="00472572" w:rsidRDefault="00472572" w:rsidP="00472572">
            <w:r w:rsidRPr="00472572">
              <w:t>7.285576</w:t>
            </w:r>
          </w:p>
        </w:tc>
        <w:tc>
          <w:tcPr>
            <w:tcW w:w="960" w:type="dxa"/>
            <w:noWrap/>
            <w:hideMark/>
          </w:tcPr>
          <w:p w14:paraId="04CF35F4" w14:textId="77777777" w:rsidR="00472572" w:rsidRPr="00472572" w:rsidRDefault="00472572" w:rsidP="00472572">
            <w:r w:rsidRPr="00472572">
              <w:t>9.122022</w:t>
            </w:r>
          </w:p>
        </w:tc>
        <w:tc>
          <w:tcPr>
            <w:tcW w:w="960" w:type="dxa"/>
            <w:noWrap/>
            <w:hideMark/>
          </w:tcPr>
          <w:p w14:paraId="1C558126" w14:textId="77777777" w:rsidR="00472572" w:rsidRPr="00472572" w:rsidRDefault="00472572" w:rsidP="00472572">
            <w:r w:rsidRPr="00472572">
              <w:t>7.58757</w:t>
            </w:r>
          </w:p>
        </w:tc>
        <w:tc>
          <w:tcPr>
            <w:tcW w:w="960" w:type="dxa"/>
            <w:noWrap/>
            <w:hideMark/>
          </w:tcPr>
          <w:p w14:paraId="1748486D" w14:textId="77777777" w:rsidR="00472572" w:rsidRPr="00472572" w:rsidRDefault="00472572" w:rsidP="00472572">
            <w:r w:rsidRPr="00472572">
              <w:t>12.61697</w:t>
            </w:r>
          </w:p>
        </w:tc>
        <w:tc>
          <w:tcPr>
            <w:tcW w:w="960" w:type="dxa"/>
            <w:noWrap/>
            <w:hideMark/>
          </w:tcPr>
          <w:p w14:paraId="4B0F4B39" w14:textId="77777777" w:rsidR="00472572" w:rsidRPr="00472572" w:rsidRDefault="00472572" w:rsidP="00472572">
            <w:r w:rsidRPr="00472572">
              <w:t>6.464004</w:t>
            </w:r>
          </w:p>
        </w:tc>
        <w:tc>
          <w:tcPr>
            <w:tcW w:w="960" w:type="dxa"/>
            <w:noWrap/>
            <w:hideMark/>
          </w:tcPr>
          <w:p w14:paraId="24C5AA71" w14:textId="77777777" w:rsidR="00472572" w:rsidRPr="00472572" w:rsidRDefault="00472572" w:rsidP="00472572">
            <w:r w:rsidRPr="00472572">
              <w:t>3.204946</w:t>
            </w:r>
          </w:p>
        </w:tc>
        <w:tc>
          <w:tcPr>
            <w:tcW w:w="960" w:type="dxa"/>
            <w:noWrap/>
            <w:hideMark/>
          </w:tcPr>
          <w:p w14:paraId="4E2877A2" w14:textId="77777777" w:rsidR="00472572" w:rsidRPr="00472572" w:rsidRDefault="00472572" w:rsidP="00472572">
            <w:r w:rsidRPr="00472572">
              <w:t>3.368258</w:t>
            </w:r>
          </w:p>
        </w:tc>
      </w:tr>
      <w:tr w:rsidR="00472572" w:rsidRPr="00472572" w14:paraId="1B5ADB51" w14:textId="77777777" w:rsidTr="00472572">
        <w:trPr>
          <w:trHeight w:val="300"/>
        </w:trPr>
        <w:tc>
          <w:tcPr>
            <w:tcW w:w="960" w:type="dxa"/>
            <w:noWrap/>
            <w:hideMark/>
          </w:tcPr>
          <w:p w14:paraId="019F9FFE" w14:textId="77777777" w:rsidR="00472572" w:rsidRPr="00472572" w:rsidRDefault="00472572" w:rsidP="00472572">
            <w:r w:rsidRPr="00472572">
              <w:t>2.831033</w:t>
            </w:r>
          </w:p>
        </w:tc>
        <w:tc>
          <w:tcPr>
            <w:tcW w:w="960" w:type="dxa"/>
            <w:noWrap/>
            <w:hideMark/>
          </w:tcPr>
          <w:p w14:paraId="63C98DF1" w14:textId="77777777" w:rsidR="00472572" w:rsidRPr="00472572" w:rsidRDefault="00472572" w:rsidP="00472572">
            <w:r w:rsidRPr="00472572">
              <w:t>6.72838</w:t>
            </w:r>
          </w:p>
        </w:tc>
        <w:tc>
          <w:tcPr>
            <w:tcW w:w="960" w:type="dxa"/>
            <w:noWrap/>
            <w:hideMark/>
          </w:tcPr>
          <w:p w14:paraId="46574481" w14:textId="77777777" w:rsidR="00472572" w:rsidRPr="00472572" w:rsidRDefault="00472572" w:rsidP="00472572">
            <w:r w:rsidRPr="00472572">
              <w:t>4.914769</w:t>
            </w:r>
          </w:p>
        </w:tc>
        <w:tc>
          <w:tcPr>
            <w:tcW w:w="960" w:type="dxa"/>
            <w:noWrap/>
            <w:hideMark/>
          </w:tcPr>
          <w:p w14:paraId="1CEBF450" w14:textId="77777777" w:rsidR="00472572" w:rsidRPr="00472572" w:rsidRDefault="00472572" w:rsidP="00472572">
            <w:r w:rsidRPr="00472572">
              <w:t>7.239663</w:t>
            </w:r>
          </w:p>
        </w:tc>
        <w:tc>
          <w:tcPr>
            <w:tcW w:w="960" w:type="dxa"/>
            <w:noWrap/>
            <w:hideMark/>
          </w:tcPr>
          <w:p w14:paraId="230866AC" w14:textId="77777777" w:rsidR="00472572" w:rsidRPr="00472572" w:rsidRDefault="00472572" w:rsidP="00472572">
            <w:r w:rsidRPr="00472572">
              <w:t>1.115505</w:t>
            </w:r>
          </w:p>
        </w:tc>
        <w:tc>
          <w:tcPr>
            <w:tcW w:w="960" w:type="dxa"/>
            <w:noWrap/>
            <w:hideMark/>
          </w:tcPr>
          <w:p w14:paraId="1457A483" w14:textId="77777777" w:rsidR="00472572" w:rsidRPr="00472572" w:rsidRDefault="00472572" w:rsidP="00472572">
            <w:r w:rsidRPr="00472572">
              <w:t>8.914134</w:t>
            </w:r>
          </w:p>
        </w:tc>
        <w:tc>
          <w:tcPr>
            <w:tcW w:w="960" w:type="dxa"/>
            <w:noWrap/>
            <w:hideMark/>
          </w:tcPr>
          <w:p w14:paraId="014EE8C5" w14:textId="77777777" w:rsidR="00472572" w:rsidRPr="00472572" w:rsidRDefault="00472572" w:rsidP="00472572">
            <w:r w:rsidRPr="00472572">
              <w:t>8.684188</w:t>
            </w:r>
          </w:p>
        </w:tc>
        <w:tc>
          <w:tcPr>
            <w:tcW w:w="960" w:type="dxa"/>
            <w:noWrap/>
            <w:hideMark/>
          </w:tcPr>
          <w:p w14:paraId="4B44835D" w14:textId="77777777" w:rsidR="00472572" w:rsidRPr="00472572" w:rsidRDefault="00472572" w:rsidP="00472572">
            <w:r w:rsidRPr="00472572">
              <w:t>6.834232</w:t>
            </w:r>
          </w:p>
        </w:tc>
        <w:tc>
          <w:tcPr>
            <w:tcW w:w="960" w:type="dxa"/>
            <w:noWrap/>
            <w:hideMark/>
          </w:tcPr>
          <w:p w14:paraId="1E7070AA" w14:textId="77777777" w:rsidR="00472572" w:rsidRPr="00472572" w:rsidRDefault="00472572" w:rsidP="00472572">
            <w:r w:rsidRPr="00472572">
              <w:t>8.361374</w:t>
            </w:r>
          </w:p>
        </w:tc>
        <w:tc>
          <w:tcPr>
            <w:tcW w:w="960" w:type="dxa"/>
            <w:noWrap/>
            <w:hideMark/>
          </w:tcPr>
          <w:p w14:paraId="5A9EDB95" w14:textId="77777777" w:rsidR="00472572" w:rsidRPr="00472572" w:rsidRDefault="00472572" w:rsidP="00472572">
            <w:r w:rsidRPr="00472572">
              <w:t>12.47717</w:t>
            </w:r>
          </w:p>
        </w:tc>
      </w:tr>
      <w:tr w:rsidR="00472572" w:rsidRPr="00472572" w14:paraId="22C8D090" w14:textId="77777777" w:rsidTr="00472572">
        <w:trPr>
          <w:trHeight w:val="300"/>
        </w:trPr>
        <w:tc>
          <w:tcPr>
            <w:tcW w:w="960" w:type="dxa"/>
            <w:noWrap/>
            <w:hideMark/>
          </w:tcPr>
          <w:p w14:paraId="079C7364" w14:textId="77777777" w:rsidR="00472572" w:rsidRPr="00472572" w:rsidRDefault="00472572" w:rsidP="00472572">
            <w:r w:rsidRPr="00472572">
              <w:t>7.658665</w:t>
            </w:r>
          </w:p>
        </w:tc>
        <w:tc>
          <w:tcPr>
            <w:tcW w:w="960" w:type="dxa"/>
            <w:noWrap/>
            <w:hideMark/>
          </w:tcPr>
          <w:p w14:paraId="18038950" w14:textId="77777777" w:rsidR="00472572" w:rsidRPr="00472572" w:rsidRDefault="00472572" w:rsidP="00472572">
            <w:r w:rsidRPr="00472572">
              <w:t>7.19099</w:t>
            </w:r>
          </w:p>
        </w:tc>
        <w:tc>
          <w:tcPr>
            <w:tcW w:w="960" w:type="dxa"/>
            <w:noWrap/>
            <w:hideMark/>
          </w:tcPr>
          <w:p w14:paraId="5AB78E90" w14:textId="77777777" w:rsidR="00472572" w:rsidRPr="00472572" w:rsidRDefault="00472572" w:rsidP="00472572">
            <w:r w:rsidRPr="00472572">
              <w:t>6.357043</w:t>
            </w:r>
          </w:p>
        </w:tc>
        <w:tc>
          <w:tcPr>
            <w:tcW w:w="960" w:type="dxa"/>
            <w:noWrap/>
            <w:hideMark/>
          </w:tcPr>
          <w:p w14:paraId="4EE5159C" w14:textId="77777777" w:rsidR="00472572" w:rsidRPr="00472572" w:rsidRDefault="00472572" w:rsidP="00472572">
            <w:r w:rsidRPr="00472572">
              <w:t>6.790308</w:t>
            </w:r>
          </w:p>
        </w:tc>
        <w:tc>
          <w:tcPr>
            <w:tcW w:w="960" w:type="dxa"/>
            <w:noWrap/>
            <w:hideMark/>
          </w:tcPr>
          <w:p w14:paraId="457ADFB5" w14:textId="77777777" w:rsidR="00472572" w:rsidRPr="00472572" w:rsidRDefault="00472572" w:rsidP="00472572">
            <w:r w:rsidRPr="00472572">
              <w:t>11.94112</w:t>
            </w:r>
          </w:p>
        </w:tc>
        <w:tc>
          <w:tcPr>
            <w:tcW w:w="960" w:type="dxa"/>
            <w:noWrap/>
            <w:hideMark/>
          </w:tcPr>
          <w:p w14:paraId="15E4FB06" w14:textId="77777777" w:rsidR="00472572" w:rsidRPr="00472572" w:rsidRDefault="00472572" w:rsidP="00472572">
            <w:r w:rsidRPr="00472572">
              <w:t>8.479601</w:t>
            </w:r>
          </w:p>
        </w:tc>
        <w:tc>
          <w:tcPr>
            <w:tcW w:w="960" w:type="dxa"/>
            <w:noWrap/>
            <w:hideMark/>
          </w:tcPr>
          <w:p w14:paraId="0C7EC79C" w14:textId="77777777" w:rsidR="00472572" w:rsidRPr="00472572" w:rsidRDefault="00472572" w:rsidP="00472572">
            <w:r w:rsidRPr="00472572">
              <w:t>6.912217</w:t>
            </w:r>
          </w:p>
        </w:tc>
        <w:tc>
          <w:tcPr>
            <w:tcW w:w="960" w:type="dxa"/>
            <w:noWrap/>
            <w:hideMark/>
          </w:tcPr>
          <w:p w14:paraId="76BC6883" w14:textId="77777777" w:rsidR="00472572" w:rsidRPr="00472572" w:rsidRDefault="00472572" w:rsidP="00472572">
            <w:r w:rsidRPr="00472572">
              <w:t>8.190156</w:t>
            </w:r>
          </w:p>
        </w:tc>
        <w:tc>
          <w:tcPr>
            <w:tcW w:w="960" w:type="dxa"/>
            <w:noWrap/>
            <w:hideMark/>
          </w:tcPr>
          <w:p w14:paraId="35025650" w14:textId="77777777" w:rsidR="00472572" w:rsidRPr="00472572" w:rsidRDefault="00472572" w:rsidP="00472572">
            <w:r w:rsidRPr="00472572">
              <w:t>7.54705</w:t>
            </w:r>
          </w:p>
        </w:tc>
        <w:tc>
          <w:tcPr>
            <w:tcW w:w="960" w:type="dxa"/>
            <w:noWrap/>
            <w:hideMark/>
          </w:tcPr>
          <w:p w14:paraId="35B6041E" w14:textId="77777777" w:rsidR="00472572" w:rsidRPr="00472572" w:rsidRDefault="00472572" w:rsidP="00472572">
            <w:r w:rsidRPr="00472572">
              <w:t>8.993918</w:t>
            </w:r>
          </w:p>
        </w:tc>
      </w:tr>
      <w:tr w:rsidR="00472572" w:rsidRPr="00472572" w14:paraId="0A7494DA" w14:textId="77777777" w:rsidTr="00472572">
        <w:trPr>
          <w:trHeight w:val="300"/>
        </w:trPr>
        <w:tc>
          <w:tcPr>
            <w:tcW w:w="960" w:type="dxa"/>
            <w:noWrap/>
            <w:hideMark/>
          </w:tcPr>
          <w:p w14:paraId="0CF5D9BD" w14:textId="77777777" w:rsidR="00472572" w:rsidRPr="00472572" w:rsidRDefault="00472572" w:rsidP="00472572">
            <w:r w:rsidRPr="00472572">
              <w:t>8.317832</w:t>
            </w:r>
          </w:p>
        </w:tc>
        <w:tc>
          <w:tcPr>
            <w:tcW w:w="960" w:type="dxa"/>
            <w:noWrap/>
            <w:hideMark/>
          </w:tcPr>
          <w:p w14:paraId="4EAEEEB1" w14:textId="77777777" w:rsidR="00472572" w:rsidRPr="00472572" w:rsidRDefault="00472572" w:rsidP="00472572">
            <w:r w:rsidRPr="00472572">
              <w:t>2.979941</w:t>
            </w:r>
          </w:p>
        </w:tc>
        <w:tc>
          <w:tcPr>
            <w:tcW w:w="960" w:type="dxa"/>
            <w:noWrap/>
            <w:hideMark/>
          </w:tcPr>
          <w:p w14:paraId="2807DDA2" w14:textId="77777777" w:rsidR="00472572" w:rsidRPr="00472572" w:rsidRDefault="00472572" w:rsidP="00472572">
            <w:r w:rsidRPr="00472572">
              <w:t>3.824889</w:t>
            </w:r>
          </w:p>
        </w:tc>
        <w:tc>
          <w:tcPr>
            <w:tcW w:w="960" w:type="dxa"/>
            <w:noWrap/>
            <w:hideMark/>
          </w:tcPr>
          <w:p w14:paraId="50CE67D1" w14:textId="77777777" w:rsidR="00472572" w:rsidRPr="00472572" w:rsidRDefault="00472572" w:rsidP="00472572">
            <w:r w:rsidRPr="00472572">
              <w:t>8.9282</w:t>
            </w:r>
          </w:p>
        </w:tc>
        <w:tc>
          <w:tcPr>
            <w:tcW w:w="960" w:type="dxa"/>
            <w:noWrap/>
            <w:hideMark/>
          </w:tcPr>
          <w:p w14:paraId="1971A035" w14:textId="77777777" w:rsidR="00472572" w:rsidRPr="00472572" w:rsidRDefault="00472572" w:rsidP="00472572">
            <w:r w:rsidRPr="00472572">
              <w:t>8.822945</w:t>
            </w:r>
          </w:p>
        </w:tc>
        <w:tc>
          <w:tcPr>
            <w:tcW w:w="960" w:type="dxa"/>
            <w:noWrap/>
            <w:hideMark/>
          </w:tcPr>
          <w:p w14:paraId="371BDE95" w14:textId="77777777" w:rsidR="00472572" w:rsidRPr="00472572" w:rsidRDefault="00472572" w:rsidP="00472572">
            <w:r w:rsidRPr="00472572">
              <w:t>7.984649</w:t>
            </w:r>
          </w:p>
        </w:tc>
        <w:tc>
          <w:tcPr>
            <w:tcW w:w="960" w:type="dxa"/>
            <w:noWrap/>
            <w:hideMark/>
          </w:tcPr>
          <w:p w14:paraId="4336BEFD" w14:textId="77777777" w:rsidR="00472572" w:rsidRPr="00472572" w:rsidRDefault="00472572" w:rsidP="00472572">
            <w:r w:rsidRPr="00472572">
              <w:t>8.656559</w:t>
            </w:r>
          </w:p>
        </w:tc>
        <w:tc>
          <w:tcPr>
            <w:tcW w:w="960" w:type="dxa"/>
            <w:noWrap/>
            <w:hideMark/>
          </w:tcPr>
          <w:p w14:paraId="2649C6FB" w14:textId="77777777" w:rsidR="00472572" w:rsidRPr="00472572" w:rsidRDefault="00472572" w:rsidP="00472572">
            <w:r w:rsidRPr="00472572">
              <w:t>8.69778</w:t>
            </w:r>
          </w:p>
        </w:tc>
        <w:tc>
          <w:tcPr>
            <w:tcW w:w="960" w:type="dxa"/>
            <w:noWrap/>
            <w:hideMark/>
          </w:tcPr>
          <w:p w14:paraId="77634134" w14:textId="77777777" w:rsidR="00472572" w:rsidRPr="00472572" w:rsidRDefault="00472572" w:rsidP="00472572">
            <w:r w:rsidRPr="00472572">
              <w:t>3.30976</w:t>
            </w:r>
          </w:p>
        </w:tc>
        <w:tc>
          <w:tcPr>
            <w:tcW w:w="960" w:type="dxa"/>
            <w:noWrap/>
            <w:hideMark/>
          </w:tcPr>
          <w:p w14:paraId="35C966AC" w14:textId="77777777" w:rsidR="00472572" w:rsidRPr="00472572" w:rsidRDefault="00472572" w:rsidP="00472572">
            <w:r w:rsidRPr="00472572">
              <w:t>3.271072</w:t>
            </w:r>
          </w:p>
        </w:tc>
      </w:tr>
      <w:tr w:rsidR="00472572" w:rsidRPr="00472572" w14:paraId="401A685E" w14:textId="77777777" w:rsidTr="00472572">
        <w:trPr>
          <w:trHeight w:val="300"/>
        </w:trPr>
        <w:tc>
          <w:tcPr>
            <w:tcW w:w="960" w:type="dxa"/>
            <w:noWrap/>
            <w:hideMark/>
          </w:tcPr>
          <w:p w14:paraId="357F23CC" w14:textId="77777777" w:rsidR="00472572" w:rsidRPr="00472572" w:rsidRDefault="00472572" w:rsidP="00472572">
            <w:r w:rsidRPr="00472572">
              <w:t>3.458694</w:t>
            </w:r>
          </w:p>
        </w:tc>
        <w:tc>
          <w:tcPr>
            <w:tcW w:w="960" w:type="dxa"/>
            <w:noWrap/>
            <w:hideMark/>
          </w:tcPr>
          <w:p w14:paraId="698D1037" w14:textId="77777777" w:rsidR="00472572" w:rsidRPr="00472572" w:rsidRDefault="00472572" w:rsidP="00472572">
            <w:r w:rsidRPr="00472572">
              <w:t>6.759596</w:t>
            </w:r>
          </w:p>
        </w:tc>
        <w:tc>
          <w:tcPr>
            <w:tcW w:w="960" w:type="dxa"/>
            <w:noWrap/>
            <w:hideMark/>
          </w:tcPr>
          <w:p w14:paraId="63B3F647" w14:textId="77777777" w:rsidR="00472572" w:rsidRPr="00472572" w:rsidRDefault="00472572" w:rsidP="00472572">
            <w:r w:rsidRPr="00472572">
              <w:t>12.44492</w:t>
            </w:r>
          </w:p>
        </w:tc>
        <w:tc>
          <w:tcPr>
            <w:tcW w:w="960" w:type="dxa"/>
            <w:noWrap/>
            <w:hideMark/>
          </w:tcPr>
          <w:p w14:paraId="09FBFC01" w14:textId="77777777" w:rsidR="00472572" w:rsidRPr="00472572" w:rsidRDefault="00472572" w:rsidP="00472572">
            <w:r w:rsidRPr="00472572">
              <w:t>7.217619</w:t>
            </w:r>
          </w:p>
        </w:tc>
        <w:tc>
          <w:tcPr>
            <w:tcW w:w="960" w:type="dxa"/>
            <w:noWrap/>
            <w:hideMark/>
          </w:tcPr>
          <w:p w14:paraId="22FF6FA8" w14:textId="77777777" w:rsidR="00472572" w:rsidRPr="00472572" w:rsidRDefault="00472572" w:rsidP="00472572">
            <w:r w:rsidRPr="00472572">
              <w:t>6.569718</w:t>
            </w:r>
          </w:p>
        </w:tc>
        <w:tc>
          <w:tcPr>
            <w:tcW w:w="960" w:type="dxa"/>
            <w:noWrap/>
            <w:hideMark/>
          </w:tcPr>
          <w:p w14:paraId="3C6B49D6" w14:textId="77777777" w:rsidR="00472572" w:rsidRPr="00472572" w:rsidRDefault="00472572" w:rsidP="00472572">
            <w:r w:rsidRPr="00472572">
              <w:t>6.182641</w:t>
            </w:r>
          </w:p>
        </w:tc>
        <w:tc>
          <w:tcPr>
            <w:tcW w:w="960" w:type="dxa"/>
            <w:noWrap/>
            <w:hideMark/>
          </w:tcPr>
          <w:p w14:paraId="7AFC6D5B" w14:textId="77777777" w:rsidR="00472572" w:rsidRPr="00472572" w:rsidRDefault="00472572" w:rsidP="00472572">
            <w:r w:rsidRPr="00472572">
              <w:t>8.334729</w:t>
            </w:r>
          </w:p>
        </w:tc>
        <w:tc>
          <w:tcPr>
            <w:tcW w:w="960" w:type="dxa"/>
            <w:noWrap/>
            <w:hideMark/>
          </w:tcPr>
          <w:p w14:paraId="40FC3B5D" w14:textId="77777777" w:rsidR="00472572" w:rsidRPr="00472572" w:rsidRDefault="00472572" w:rsidP="00472572">
            <w:r w:rsidRPr="00472572">
              <w:t>7.75018</w:t>
            </w:r>
          </w:p>
        </w:tc>
        <w:tc>
          <w:tcPr>
            <w:tcW w:w="960" w:type="dxa"/>
            <w:noWrap/>
            <w:hideMark/>
          </w:tcPr>
          <w:p w14:paraId="277E29A4" w14:textId="77777777" w:rsidR="00472572" w:rsidRPr="00472572" w:rsidRDefault="00472572" w:rsidP="00472572">
            <w:r w:rsidRPr="00472572">
              <w:t>12.8852</w:t>
            </w:r>
          </w:p>
        </w:tc>
        <w:tc>
          <w:tcPr>
            <w:tcW w:w="960" w:type="dxa"/>
            <w:noWrap/>
            <w:hideMark/>
          </w:tcPr>
          <w:p w14:paraId="2E103DAA" w14:textId="77777777" w:rsidR="00472572" w:rsidRPr="00472572" w:rsidRDefault="00472572" w:rsidP="00472572">
            <w:r w:rsidRPr="00472572">
              <w:t>12.35476</w:t>
            </w:r>
          </w:p>
        </w:tc>
      </w:tr>
      <w:tr w:rsidR="00472572" w:rsidRPr="00472572" w14:paraId="27BDC6B2" w14:textId="77777777" w:rsidTr="00472572">
        <w:trPr>
          <w:trHeight w:val="300"/>
        </w:trPr>
        <w:tc>
          <w:tcPr>
            <w:tcW w:w="960" w:type="dxa"/>
            <w:noWrap/>
            <w:hideMark/>
          </w:tcPr>
          <w:p w14:paraId="5022AE2C" w14:textId="77777777" w:rsidR="00472572" w:rsidRPr="00472572" w:rsidRDefault="00472572" w:rsidP="00472572">
            <w:pPr>
              <w:rPr>
                <w:b/>
                <w:bCs/>
              </w:rPr>
            </w:pPr>
            <w:r w:rsidRPr="00472572">
              <w:rPr>
                <w:b/>
                <w:bCs/>
              </w:rPr>
              <w:t>6.826398</w:t>
            </w:r>
          </w:p>
        </w:tc>
        <w:tc>
          <w:tcPr>
            <w:tcW w:w="960" w:type="dxa"/>
            <w:noWrap/>
            <w:hideMark/>
          </w:tcPr>
          <w:p w14:paraId="5D80A786" w14:textId="77777777" w:rsidR="00472572" w:rsidRPr="00472572" w:rsidRDefault="00472572" w:rsidP="00472572">
            <w:pPr>
              <w:rPr>
                <w:b/>
                <w:bCs/>
              </w:rPr>
            </w:pPr>
            <w:r w:rsidRPr="00472572">
              <w:rPr>
                <w:b/>
                <w:bCs/>
              </w:rPr>
              <w:t>6.40774</w:t>
            </w:r>
          </w:p>
        </w:tc>
        <w:tc>
          <w:tcPr>
            <w:tcW w:w="960" w:type="dxa"/>
            <w:noWrap/>
            <w:hideMark/>
          </w:tcPr>
          <w:p w14:paraId="2BA79BD8" w14:textId="77777777" w:rsidR="00472572" w:rsidRPr="00472572" w:rsidRDefault="00472572" w:rsidP="00472572">
            <w:pPr>
              <w:rPr>
                <w:b/>
                <w:bCs/>
              </w:rPr>
            </w:pPr>
            <w:r w:rsidRPr="00472572">
              <w:rPr>
                <w:b/>
                <w:bCs/>
              </w:rPr>
              <w:t>7.471027</w:t>
            </w:r>
          </w:p>
        </w:tc>
        <w:tc>
          <w:tcPr>
            <w:tcW w:w="960" w:type="dxa"/>
            <w:noWrap/>
            <w:hideMark/>
          </w:tcPr>
          <w:p w14:paraId="581270FA" w14:textId="77777777" w:rsidR="00472572" w:rsidRPr="00472572" w:rsidRDefault="00472572" w:rsidP="00472572">
            <w:pPr>
              <w:rPr>
                <w:b/>
                <w:bCs/>
              </w:rPr>
            </w:pPr>
            <w:r w:rsidRPr="00472572">
              <w:rPr>
                <w:b/>
                <w:bCs/>
              </w:rPr>
              <w:t>7.277544</w:t>
            </w:r>
          </w:p>
        </w:tc>
        <w:tc>
          <w:tcPr>
            <w:tcW w:w="960" w:type="dxa"/>
            <w:noWrap/>
            <w:hideMark/>
          </w:tcPr>
          <w:p w14:paraId="568519E9" w14:textId="77777777" w:rsidR="00472572" w:rsidRPr="00472572" w:rsidRDefault="00472572" w:rsidP="00472572">
            <w:pPr>
              <w:rPr>
                <w:b/>
                <w:bCs/>
              </w:rPr>
            </w:pPr>
            <w:r w:rsidRPr="00472572">
              <w:rPr>
                <w:b/>
                <w:bCs/>
              </w:rPr>
              <w:t>7.162848</w:t>
            </w:r>
          </w:p>
        </w:tc>
        <w:tc>
          <w:tcPr>
            <w:tcW w:w="960" w:type="dxa"/>
            <w:noWrap/>
            <w:hideMark/>
          </w:tcPr>
          <w:p w14:paraId="4B3FD97C" w14:textId="77777777" w:rsidR="00472572" w:rsidRPr="00472572" w:rsidRDefault="00472572" w:rsidP="00472572">
            <w:pPr>
              <w:rPr>
                <w:b/>
                <w:bCs/>
              </w:rPr>
            </w:pPr>
            <w:r w:rsidRPr="00472572">
              <w:rPr>
                <w:b/>
                <w:bCs/>
              </w:rPr>
              <w:t>8.289573</w:t>
            </w:r>
          </w:p>
        </w:tc>
        <w:tc>
          <w:tcPr>
            <w:tcW w:w="960" w:type="dxa"/>
            <w:noWrap/>
            <w:hideMark/>
          </w:tcPr>
          <w:p w14:paraId="6B873BB7" w14:textId="77777777" w:rsidR="00472572" w:rsidRPr="00472572" w:rsidRDefault="00472572" w:rsidP="00472572">
            <w:pPr>
              <w:rPr>
                <w:b/>
                <w:bCs/>
              </w:rPr>
            </w:pPr>
            <w:r w:rsidRPr="00472572">
              <w:rPr>
                <w:b/>
                <w:bCs/>
              </w:rPr>
              <w:t>7.157118</w:t>
            </w:r>
          </w:p>
        </w:tc>
        <w:tc>
          <w:tcPr>
            <w:tcW w:w="960" w:type="dxa"/>
            <w:noWrap/>
            <w:hideMark/>
          </w:tcPr>
          <w:p w14:paraId="3E0ADB3C" w14:textId="77777777" w:rsidR="00472572" w:rsidRPr="00472572" w:rsidRDefault="00472572" w:rsidP="00472572">
            <w:pPr>
              <w:rPr>
                <w:b/>
                <w:bCs/>
              </w:rPr>
            </w:pPr>
            <w:r w:rsidRPr="00472572">
              <w:rPr>
                <w:b/>
                <w:bCs/>
              </w:rPr>
              <w:t>6.633691</w:t>
            </w:r>
          </w:p>
        </w:tc>
        <w:tc>
          <w:tcPr>
            <w:tcW w:w="960" w:type="dxa"/>
            <w:noWrap/>
            <w:hideMark/>
          </w:tcPr>
          <w:p w14:paraId="41895B19" w14:textId="77777777" w:rsidR="00472572" w:rsidRPr="00472572" w:rsidRDefault="00472572" w:rsidP="00472572">
            <w:pPr>
              <w:rPr>
                <w:b/>
                <w:bCs/>
              </w:rPr>
            </w:pPr>
            <w:r w:rsidRPr="00472572">
              <w:rPr>
                <w:b/>
                <w:bCs/>
              </w:rPr>
              <w:t>7.998805</w:t>
            </w:r>
          </w:p>
        </w:tc>
        <w:tc>
          <w:tcPr>
            <w:tcW w:w="960" w:type="dxa"/>
            <w:noWrap/>
            <w:hideMark/>
          </w:tcPr>
          <w:p w14:paraId="4D78A0CD" w14:textId="77777777" w:rsidR="00472572" w:rsidRPr="00472572" w:rsidRDefault="00472572" w:rsidP="00472572">
            <w:pPr>
              <w:rPr>
                <w:b/>
                <w:bCs/>
              </w:rPr>
            </w:pPr>
            <w:r w:rsidRPr="00472572">
              <w:rPr>
                <w:b/>
                <w:bCs/>
              </w:rPr>
              <w:t>7.098562</w:t>
            </w:r>
          </w:p>
        </w:tc>
      </w:tr>
    </w:tbl>
    <w:p w14:paraId="4BFC08C8" w14:textId="4BE376E1" w:rsidR="00472572" w:rsidRDefault="00472572" w:rsidP="00DD05AD"/>
    <w:p w14:paraId="3E52096E" w14:textId="77777777" w:rsidR="00472572" w:rsidRDefault="00472572" w:rsidP="00DD05AD">
      <w:r>
        <w:t>3</w:t>
      </w:r>
      <w:r w:rsidRPr="00472572">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30C6BEEC" w14:textId="77777777" w:rsidTr="00472572">
        <w:trPr>
          <w:trHeight w:val="300"/>
        </w:trPr>
        <w:tc>
          <w:tcPr>
            <w:tcW w:w="960" w:type="dxa"/>
            <w:noWrap/>
            <w:hideMark/>
          </w:tcPr>
          <w:p w14:paraId="6C409D45" w14:textId="77777777" w:rsidR="00472572" w:rsidRPr="00472572" w:rsidRDefault="00472572" w:rsidP="00472572">
            <w:r w:rsidRPr="00472572">
              <w:t>Tx01</w:t>
            </w:r>
          </w:p>
        </w:tc>
        <w:tc>
          <w:tcPr>
            <w:tcW w:w="960" w:type="dxa"/>
            <w:noWrap/>
            <w:hideMark/>
          </w:tcPr>
          <w:p w14:paraId="05DE57E1" w14:textId="77777777" w:rsidR="00472572" w:rsidRPr="00472572" w:rsidRDefault="00472572" w:rsidP="00472572">
            <w:r w:rsidRPr="00472572">
              <w:t>Tx02</w:t>
            </w:r>
          </w:p>
        </w:tc>
        <w:tc>
          <w:tcPr>
            <w:tcW w:w="960" w:type="dxa"/>
            <w:noWrap/>
            <w:hideMark/>
          </w:tcPr>
          <w:p w14:paraId="3DDE174C" w14:textId="77777777" w:rsidR="00472572" w:rsidRPr="00472572" w:rsidRDefault="00472572" w:rsidP="00472572">
            <w:r w:rsidRPr="00472572">
              <w:t>Tx03</w:t>
            </w:r>
          </w:p>
        </w:tc>
        <w:tc>
          <w:tcPr>
            <w:tcW w:w="960" w:type="dxa"/>
            <w:noWrap/>
            <w:hideMark/>
          </w:tcPr>
          <w:p w14:paraId="0C30A02B" w14:textId="77777777" w:rsidR="00472572" w:rsidRPr="00472572" w:rsidRDefault="00472572" w:rsidP="00472572">
            <w:r w:rsidRPr="00472572">
              <w:t>Tx04</w:t>
            </w:r>
          </w:p>
        </w:tc>
        <w:tc>
          <w:tcPr>
            <w:tcW w:w="960" w:type="dxa"/>
            <w:noWrap/>
            <w:hideMark/>
          </w:tcPr>
          <w:p w14:paraId="407D5821" w14:textId="77777777" w:rsidR="00472572" w:rsidRPr="00472572" w:rsidRDefault="00472572" w:rsidP="00472572">
            <w:r w:rsidRPr="00472572">
              <w:t>Tx05</w:t>
            </w:r>
          </w:p>
        </w:tc>
        <w:tc>
          <w:tcPr>
            <w:tcW w:w="960" w:type="dxa"/>
            <w:noWrap/>
            <w:hideMark/>
          </w:tcPr>
          <w:p w14:paraId="23AAC0E8" w14:textId="77777777" w:rsidR="00472572" w:rsidRPr="00472572" w:rsidRDefault="00472572" w:rsidP="00472572">
            <w:r w:rsidRPr="00472572">
              <w:t>Tx06</w:t>
            </w:r>
          </w:p>
        </w:tc>
        <w:tc>
          <w:tcPr>
            <w:tcW w:w="960" w:type="dxa"/>
            <w:noWrap/>
            <w:hideMark/>
          </w:tcPr>
          <w:p w14:paraId="68B752BB" w14:textId="77777777" w:rsidR="00472572" w:rsidRPr="00472572" w:rsidRDefault="00472572" w:rsidP="00472572">
            <w:r w:rsidRPr="00472572">
              <w:t>Tx07</w:t>
            </w:r>
          </w:p>
        </w:tc>
        <w:tc>
          <w:tcPr>
            <w:tcW w:w="960" w:type="dxa"/>
            <w:noWrap/>
            <w:hideMark/>
          </w:tcPr>
          <w:p w14:paraId="5BEDB097" w14:textId="77777777" w:rsidR="00472572" w:rsidRPr="00472572" w:rsidRDefault="00472572" w:rsidP="00472572">
            <w:r w:rsidRPr="00472572">
              <w:t>Tx08</w:t>
            </w:r>
          </w:p>
        </w:tc>
        <w:tc>
          <w:tcPr>
            <w:tcW w:w="960" w:type="dxa"/>
            <w:noWrap/>
            <w:hideMark/>
          </w:tcPr>
          <w:p w14:paraId="489C76D5" w14:textId="77777777" w:rsidR="00472572" w:rsidRPr="00472572" w:rsidRDefault="00472572" w:rsidP="00472572">
            <w:r w:rsidRPr="00472572">
              <w:t>Tx09</w:t>
            </w:r>
          </w:p>
        </w:tc>
        <w:tc>
          <w:tcPr>
            <w:tcW w:w="960" w:type="dxa"/>
            <w:noWrap/>
            <w:hideMark/>
          </w:tcPr>
          <w:p w14:paraId="3587AB63" w14:textId="77777777" w:rsidR="00472572" w:rsidRPr="00472572" w:rsidRDefault="00472572" w:rsidP="00472572">
            <w:r w:rsidRPr="00472572">
              <w:t>Tx10</w:t>
            </w:r>
          </w:p>
        </w:tc>
      </w:tr>
      <w:tr w:rsidR="00472572" w:rsidRPr="00472572" w14:paraId="60B938C1" w14:textId="77777777" w:rsidTr="00472572">
        <w:trPr>
          <w:trHeight w:val="300"/>
        </w:trPr>
        <w:tc>
          <w:tcPr>
            <w:tcW w:w="960" w:type="dxa"/>
            <w:noWrap/>
            <w:hideMark/>
          </w:tcPr>
          <w:p w14:paraId="539721ED" w14:textId="77777777" w:rsidR="00472572" w:rsidRPr="00472572" w:rsidRDefault="00472572" w:rsidP="00472572">
            <w:r w:rsidRPr="00472572">
              <w:t>3.776415</w:t>
            </w:r>
          </w:p>
        </w:tc>
        <w:tc>
          <w:tcPr>
            <w:tcW w:w="960" w:type="dxa"/>
            <w:noWrap/>
            <w:hideMark/>
          </w:tcPr>
          <w:p w14:paraId="67FD51CB" w14:textId="77777777" w:rsidR="00472572" w:rsidRPr="00472572" w:rsidRDefault="00472572" w:rsidP="00472572">
            <w:r w:rsidRPr="00472572">
              <w:t>6.581263</w:t>
            </w:r>
          </w:p>
        </w:tc>
        <w:tc>
          <w:tcPr>
            <w:tcW w:w="960" w:type="dxa"/>
            <w:noWrap/>
            <w:hideMark/>
          </w:tcPr>
          <w:p w14:paraId="7C37CAA2" w14:textId="77777777" w:rsidR="00472572" w:rsidRPr="00472572" w:rsidRDefault="00472572" w:rsidP="00472572">
            <w:r w:rsidRPr="00472572">
              <w:t>10.45049</w:t>
            </w:r>
          </w:p>
        </w:tc>
        <w:tc>
          <w:tcPr>
            <w:tcW w:w="960" w:type="dxa"/>
            <w:noWrap/>
            <w:hideMark/>
          </w:tcPr>
          <w:p w14:paraId="0365ACA8" w14:textId="77777777" w:rsidR="00472572" w:rsidRPr="00472572" w:rsidRDefault="00472572" w:rsidP="00472572">
            <w:r w:rsidRPr="00472572">
              <w:t>7.315597</w:t>
            </w:r>
          </w:p>
        </w:tc>
        <w:tc>
          <w:tcPr>
            <w:tcW w:w="960" w:type="dxa"/>
            <w:noWrap/>
            <w:hideMark/>
          </w:tcPr>
          <w:p w14:paraId="6E9D499F" w14:textId="77777777" w:rsidR="00472572" w:rsidRPr="00472572" w:rsidRDefault="00472572" w:rsidP="00472572">
            <w:r w:rsidRPr="00472572">
              <w:t>5.874998</w:t>
            </w:r>
          </w:p>
        </w:tc>
        <w:tc>
          <w:tcPr>
            <w:tcW w:w="960" w:type="dxa"/>
            <w:noWrap/>
            <w:hideMark/>
          </w:tcPr>
          <w:p w14:paraId="231E597E" w14:textId="77777777" w:rsidR="00472572" w:rsidRPr="00472572" w:rsidRDefault="00472572" w:rsidP="00472572">
            <w:r w:rsidRPr="00472572">
              <w:t>13.22618</w:t>
            </w:r>
          </w:p>
        </w:tc>
        <w:tc>
          <w:tcPr>
            <w:tcW w:w="960" w:type="dxa"/>
            <w:noWrap/>
            <w:hideMark/>
          </w:tcPr>
          <w:p w14:paraId="5E5BECA5" w14:textId="77777777" w:rsidR="00472572" w:rsidRPr="00472572" w:rsidRDefault="00472572" w:rsidP="00472572">
            <w:r w:rsidRPr="00472572">
              <w:t>10.26433</w:t>
            </w:r>
          </w:p>
        </w:tc>
        <w:tc>
          <w:tcPr>
            <w:tcW w:w="960" w:type="dxa"/>
            <w:noWrap/>
            <w:hideMark/>
          </w:tcPr>
          <w:p w14:paraId="079266CA" w14:textId="77777777" w:rsidR="00472572" w:rsidRPr="00472572" w:rsidRDefault="00472572" w:rsidP="00472572">
            <w:r w:rsidRPr="00472572">
              <w:t>3.3256</w:t>
            </w:r>
          </w:p>
        </w:tc>
        <w:tc>
          <w:tcPr>
            <w:tcW w:w="960" w:type="dxa"/>
            <w:noWrap/>
            <w:hideMark/>
          </w:tcPr>
          <w:p w14:paraId="167DF5A1" w14:textId="77777777" w:rsidR="00472572" w:rsidRPr="00472572" w:rsidRDefault="00472572" w:rsidP="00472572">
            <w:r w:rsidRPr="00472572">
              <w:t>13.39637</w:t>
            </w:r>
          </w:p>
        </w:tc>
        <w:tc>
          <w:tcPr>
            <w:tcW w:w="960" w:type="dxa"/>
            <w:noWrap/>
            <w:hideMark/>
          </w:tcPr>
          <w:p w14:paraId="7944D556" w14:textId="77777777" w:rsidR="00472572" w:rsidRPr="00472572" w:rsidRDefault="00472572" w:rsidP="00472572">
            <w:r w:rsidRPr="00472572">
              <w:t>2.686266</w:t>
            </w:r>
          </w:p>
        </w:tc>
      </w:tr>
      <w:tr w:rsidR="00472572" w:rsidRPr="00472572" w14:paraId="3981D957" w14:textId="77777777" w:rsidTr="00472572">
        <w:trPr>
          <w:trHeight w:val="300"/>
        </w:trPr>
        <w:tc>
          <w:tcPr>
            <w:tcW w:w="960" w:type="dxa"/>
            <w:noWrap/>
            <w:hideMark/>
          </w:tcPr>
          <w:p w14:paraId="3CC32F56" w14:textId="77777777" w:rsidR="00472572" w:rsidRPr="00472572" w:rsidRDefault="00472572" w:rsidP="00472572">
            <w:r w:rsidRPr="00472572">
              <w:t>11.85639</w:t>
            </w:r>
          </w:p>
        </w:tc>
        <w:tc>
          <w:tcPr>
            <w:tcW w:w="960" w:type="dxa"/>
            <w:noWrap/>
            <w:hideMark/>
          </w:tcPr>
          <w:p w14:paraId="26FBCD50" w14:textId="77777777" w:rsidR="00472572" w:rsidRPr="00472572" w:rsidRDefault="00472572" w:rsidP="00472572">
            <w:r w:rsidRPr="00472572">
              <w:t>7.3647</w:t>
            </w:r>
          </w:p>
        </w:tc>
        <w:tc>
          <w:tcPr>
            <w:tcW w:w="960" w:type="dxa"/>
            <w:noWrap/>
            <w:hideMark/>
          </w:tcPr>
          <w:p w14:paraId="25002C16" w14:textId="77777777" w:rsidR="00472572" w:rsidRPr="00472572" w:rsidRDefault="00472572" w:rsidP="00472572">
            <w:r w:rsidRPr="00472572">
              <w:t>8.146281</w:t>
            </w:r>
          </w:p>
        </w:tc>
        <w:tc>
          <w:tcPr>
            <w:tcW w:w="960" w:type="dxa"/>
            <w:noWrap/>
            <w:hideMark/>
          </w:tcPr>
          <w:p w14:paraId="12A82069" w14:textId="77777777" w:rsidR="00472572" w:rsidRPr="00472572" w:rsidRDefault="00472572" w:rsidP="00472572">
            <w:r w:rsidRPr="00472572">
              <w:t>6.484483</w:t>
            </w:r>
          </w:p>
        </w:tc>
        <w:tc>
          <w:tcPr>
            <w:tcW w:w="960" w:type="dxa"/>
            <w:noWrap/>
            <w:hideMark/>
          </w:tcPr>
          <w:p w14:paraId="56F01C82" w14:textId="77777777" w:rsidR="00472572" w:rsidRPr="00472572" w:rsidRDefault="00472572" w:rsidP="00472572">
            <w:r w:rsidRPr="00472572">
              <w:t>6.320663</w:t>
            </w:r>
          </w:p>
        </w:tc>
        <w:tc>
          <w:tcPr>
            <w:tcW w:w="960" w:type="dxa"/>
            <w:noWrap/>
            <w:hideMark/>
          </w:tcPr>
          <w:p w14:paraId="54828230" w14:textId="77777777" w:rsidR="00472572" w:rsidRPr="00472572" w:rsidRDefault="00472572" w:rsidP="00472572">
            <w:r w:rsidRPr="00472572">
              <w:t>7.167187</w:t>
            </w:r>
          </w:p>
        </w:tc>
        <w:tc>
          <w:tcPr>
            <w:tcW w:w="960" w:type="dxa"/>
            <w:noWrap/>
            <w:hideMark/>
          </w:tcPr>
          <w:p w14:paraId="2DC958E9" w14:textId="77777777" w:rsidR="00472572" w:rsidRPr="00472572" w:rsidRDefault="00472572" w:rsidP="00472572">
            <w:r w:rsidRPr="00472572">
              <w:t>3.464609</w:t>
            </w:r>
          </w:p>
        </w:tc>
        <w:tc>
          <w:tcPr>
            <w:tcW w:w="960" w:type="dxa"/>
            <w:noWrap/>
            <w:hideMark/>
          </w:tcPr>
          <w:p w14:paraId="2064A495" w14:textId="77777777" w:rsidR="00472572" w:rsidRPr="00472572" w:rsidRDefault="00472572" w:rsidP="00472572">
            <w:r w:rsidRPr="00472572">
              <w:t>5.365371</w:t>
            </w:r>
          </w:p>
        </w:tc>
        <w:tc>
          <w:tcPr>
            <w:tcW w:w="960" w:type="dxa"/>
            <w:noWrap/>
            <w:hideMark/>
          </w:tcPr>
          <w:p w14:paraId="500ABBF9" w14:textId="77777777" w:rsidR="00472572" w:rsidRPr="00472572" w:rsidRDefault="00472572" w:rsidP="00472572">
            <w:r w:rsidRPr="00472572">
              <w:t>5.668589</w:t>
            </w:r>
          </w:p>
        </w:tc>
        <w:tc>
          <w:tcPr>
            <w:tcW w:w="960" w:type="dxa"/>
            <w:noWrap/>
            <w:hideMark/>
          </w:tcPr>
          <w:p w14:paraId="46DA231D" w14:textId="77777777" w:rsidR="00472572" w:rsidRPr="00472572" w:rsidRDefault="00472572" w:rsidP="00472572">
            <w:r w:rsidRPr="00472572">
              <w:t>3.721053</w:t>
            </w:r>
          </w:p>
        </w:tc>
      </w:tr>
      <w:tr w:rsidR="00472572" w:rsidRPr="00472572" w14:paraId="1BB3DF7C" w14:textId="77777777" w:rsidTr="00472572">
        <w:trPr>
          <w:trHeight w:val="300"/>
        </w:trPr>
        <w:tc>
          <w:tcPr>
            <w:tcW w:w="960" w:type="dxa"/>
            <w:noWrap/>
            <w:hideMark/>
          </w:tcPr>
          <w:p w14:paraId="457BB539" w14:textId="77777777" w:rsidR="00472572" w:rsidRPr="00472572" w:rsidRDefault="00472572" w:rsidP="00472572">
            <w:r w:rsidRPr="00472572">
              <w:t>7.371479</w:t>
            </w:r>
          </w:p>
        </w:tc>
        <w:tc>
          <w:tcPr>
            <w:tcW w:w="960" w:type="dxa"/>
            <w:noWrap/>
            <w:hideMark/>
          </w:tcPr>
          <w:p w14:paraId="35E424A6" w14:textId="77777777" w:rsidR="00472572" w:rsidRPr="00472572" w:rsidRDefault="00472572" w:rsidP="00472572">
            <w:r w:rsidRPr="00472572">
              <w:t>8.674475</w:t>
            </w:r>
          </w:p>
        </w:tc>
        <w:tc>
          <w:tcPr>
            <w:tcW w:w="960" w:type="dxa"/>
            <w:noWrap/>
            <w:hideMark/>
          </w:tcPr>
          <w:p w14:paraId="0C5EBF16" w14:textId="77777777" w:rsidR="00472572" w:rsidRPr="00472572" w:rsidRDefault="00472572" w:rsidP="00472572">
            <w:r w:rsidRPr="00472572">
              <w:t>7.603366</w:t>
            </w:r>
          </w:p>
        </w:tc>
        <w:tc>
          <w:tcPr>
            <w:tcW w:w="960" w:type="dxa"/>
            <w:noWrap/>
            <w:hideMark/>
          </w:tcPr>
          <w:p w14:paraId="29D56D1C" w14:textId="77777777" w:rsidR="00472572" w:rsidRPr="00472572" w:rsidRDefault="00472572" w:rsidP="00472572">
            <w:r w:rsidRPr="00472572">
              <w:t>7.404767</w:t>
            </w:r>
          </w:p>
        </w:tc>
        <w:tc>
          <w:tcPr>
            <w:tcW w:w="960" w:type="dxa"/>
            <w:noWrap/>
            <w:hideMark/>
          </w:tcPr>
          <w:p w14:paraId="7BC794E6" w14:textId="77777777" w:rsidR="00472572" w:rsidRPr="00472572" w:rsidRDefault="00472572" w:rsidP="00472572">
            <w:r w:rsidRPr="00472572">
              <w:t>7.239019</w:t>
            </w:r>
          </w:p>
        </w:tc>
        <w:tc>
          <w:tcPr>
            <w:tcW w:w="960" w:type="dxa"/>
            <w:noWrap/>
            <w:hideMark/>
          </w:tcPr>
          <w:p w14:paraId="32A83191" w14:textId="77777777" w:rsidR="00472572" w:rsidRPr="00472572" w:rsidRDefault="00472572" w:rsidP="00472572">
            <w:r w:rsidRPr="00472572">
              <w:t>6.345778</w:t>
            </w:r>
          </w:p>
        </w:tc>
        <w:tc>
          <w:tcPr>
            <w:tcW w:w="960" w:type="dxa"/>
            <w:noWrap/>
            <w:hideMark/>
          </w:tcPr>
          <w:p w14:paraId="798264CF" w14:textId="77777777" w:rsidR="00472572" w:rsidRPr="00472572" w:rsidRDefault="00472572" w:rsidP="00472572">
            <w:r w:rsidRPr="00472572">
              <w:t>4.338227</w:t>
            </w:r>
          </w:p>
        </w:tc>
        <w:tc>
          <w:tcPr>
            <w:tcW w:w="960" w:type="dxa"/>
            <w:noWrap/>
            <w:hideMark/>
          </w:tcPr>
          <w:p w14:paraId="1A6250F0" w14:textId="77777777" w:rsidR="00472572" w:rsidRPr="00472572" w:rsidRDefault="00472572" w:rsidP="00472572">
            <w:r w:rsidRPr="00472572">
              <w:t>6.20997</w:t>
            </w:r>
          </w:p>
        </w:tc>
        <w:tc>
          <w:tcPr>
            <w:tcW w:w="960" w:type="dxa"/>
            <w:noWrap/>
            <w:hideMark/>
          </w:tcPr>
          <w:p w14:paraId="48C7C4DA" w14:textId="77777777" w:rsidR="00472572" w:rsidRPr="00472572" w:rsidRDefault="00472572" w:rsidP="00472572">
            <w:r w:rsidRPr="00472572">
              <w:t>4.246499</w:t>
            </w:r>
          </w:p>
        </w:tc>
        <w:tc>
          <w:tcPr>
            <w:tcW w:w="960" w:type="dxa"/>
            <w:noWrap/>
            <w:hideMark/>
          </w:tcPr>
          <w:p w14:paraId="32D7CBD8" w14:textId="77777777" w:rsidR="00472572" w:rsidRPr="00472572" w:rsidRDefault="00472572" w:rsidP="00472572">
            <w:r w:rsidRPr="00472572">
              <w:t>3.48018</w:t>
            </w:r>
          </w:p>
        </w:tc>
      </w:tr>
      <w:tr w:rsidR="00472572" w:rsidRPr="00472572" w14:paraId="2B2E9BE7" w14:textId="77777777" w:rsidTr="00472572">
        <w:trPr>
          <w:trHeight w:val="300"/>
        </w:trPr>
        <w:tc>
          <w:tcPr>
            <w:tcW w:w="960" w:type="dxa"/>
            <w:noWrap/>
            <w:hideMark/>
          </w:tcPr>
          <w:p w14:paraId="5E914C7F" w14:textId="77777777" w:rsidR="00472572" w:rsidRPr="00472572" w:rsidRDefault="00472572" w:rsidP="00472572">
            <w:r w:rsidRPr="00472572">
              <w:t>5.349543</w:t>
            </w:r>
          </w:p>
        </w:tc>
        <w:tc>
          <w:tcPr>
            <w:tcW w:w="960" w:type="dxa"/>
            <w:noWrap/>
            <w:hideMark/>
          </w:tcPr>
          <w:p w14:paraId="073083AD" w14:textId="77777777" w:rsidR="00472572" w:rsidRPr="00472572" w:rsidRDefault="00472572" w:rsidP="00472572">
            <w:r w:rsidRPr="00472572">
              <w:t>6.855874</w:t>
            </w:r>
          </w:p>
        </w:tc>
        <w:tc>
          <w:tcPr>
            <w:tcW w:w="960" w:type="dxa"/>
            <w:noWrap/>
            <w:hideMark/>
          </w:tcPr>
          <w:p w14:paraId="6B3827A9" w14:textId="77777777" w:rsidR="00472572" w:rsidRPr="00472572" w:rsidRDefault="00472572" w:rsidP="00472572">
            <w:r w:rsidRPr="00472572">
              <w:t>8.649856</w:t>
            </w:r>
          </w:p>
        </w:tc>
        <w:tc>
          <w:tcPr>
            <w:tcW w:w="960" w:type="dxa"/>
            <w:noWrap/>
            <w:hideMark/>
          </w:tcPr>
          <w:p w14:paraId="645677DA" w14:textId="77777777" w:rsidR="00472572" w:rsidRPr="00472572" w:rsidRDefault="00472572" w:rsidP="00472572">
            <w:r w:rsidRPr="00472572">
              <w:t>7.422055</w:t>
            </w:r>
          </w:p>
        </w:tc>
        <w:tc>
          <w:tcPr>
            <w:tcW w:w="960" w:type="dxa"/>
            <w:noWrap/>
            <w:hideMark/>
          </w:tcPr>
          <w:p w14:paraId="6440D0F7" w14:textId="77777777" w:rsidR="00472572" w:rsidRPr="00472572" w:rsidRDefault="00472572" w:rsidP="00472572">
            <w:r w:rsidRPr="00472572">
              <w:t>7.743221</w:t>
            </w:r>
          </w:p>
        </w:tc>
        <w:tc>
          <w:tcPr>
            <w:tcW w:w="960" w:type="dxa"/>
            <w:noWrap/>
            <w:hideMark/>
          </w:tcPr>
          <w:p w14:paraId="259D8DB7" w14:textId="77777777" w:rsidR="00472572" w:rsidRPr="00472572" w:rsidRDefault="00472572" w:rsidP="00472572">
            <w:r w:rsidRPr="00472572">
              <w:t>8.123602</w:t>
            </w:r>
          </w:p>
        </w:tc>
        <w:tc>
          <w:tcPr>
            <w:tcW w:w="960" w:type="dxa"/>
            <w:noWrap/>
            <w:hideMark/>
          </w:tcPr>
          <w:p w14:paraId="2852743B" w14:textId="77777777" w:rsidR="00472572" w:rsidRPr="00472572" w:rsidRDefault="00472572" w:rsidP="00472572">
            <w:r w:rsidRPr="00472572">
              <w:t>3.661275</w:t>
            </w:r>
          </w:p>
        </w:tc>
        <w:tc>
          <w:tcPr>
            <w:tcW w:w="960" w:type="dxa"/>
            <w:noWrap/>
            <w:hideMark/>
          </w:tcPr>
          <w:p w14:paraId="7E41D199" w14:textId="77777777" w:rsidR="00472572" w:rsidRPr="00472572" w:rsidRDefault="00472572" w:rsidP="00472572">
            <w:r w:rsidRPr="00472572">
              <w:t>7.744713</w:t>
            </w:r>
          </w:p>
        </w:tc>
        <w:tc>
          <w:tcPr>
            <w:tcW w:w="960" w:type="dxa"/>
            <w:noWrap/>
            <w:hideMark/>
          </w:tcPr>
          <w:p w14:paraId="3E12D670" w14:textId="77777777" w:rsidR="00472572" w:rsidRPr="00472572" w:rsidRDefault="00472572" w:rsidP="00472572">
            <w:r w:rsidRPr="00472572">
              <w:t>10.2001</w:t>
            </w:r>
          </w:p>
        </w:tc>
        <w:tc>
          <w:tcPr>
            <w:tcW w:w="960" w:type="dxa"/>
            <w:noWrap/>
            <w:hideMark/>
          </w:tcPr>
          <w:p w14:paraId="73B96A44" w14:textId="77777777" w:rsidR="00472572" w:rsidRPr="00472572" w:rsidRDefault="00472572" w:rsidP="00472572">
            <w:r w:rsidRPr="00472572">
              <w:t>11.52444</w:t>
            </w:r>
          </w:p>
        </w:tc>
      </w:tr>
      <w:tr w:rsidR="00472572" w:rsidRPr="00472572" w14:paraId="12966FD0" w14:textId="77777777" w:rsidTr="00472572">
        <w:trPr>
          <w:trHeight w:val="300"/>
        </w:trPr>
        <w:tc>
          <w:tcPr>
            <w:tcW w:w="960" w:type="dxa"/>
            <w:noWrap/>
            <w:hideMark/>
          </w:tcPr>
          <w:p w14:paraId="361FC7A8" w14:textId="77777777" w:rsidR="00472572" w:rsidRPr="00472572" w:rsidRDefault="00472572" w:rsidP="00472572">
            <w:r w:rsidRPr="00472572">
              <w:t>8.71322</w:t>
            </w:r>
          </w:p>
        </w:tc>
        <w:tc>
          <w:tcPr>
            <w:tcW w:w="960" w:type="dxa"/>
            <w:noWrap/>
            <w:hideMark/>
          </w:tcPr>
          <w:p w14:paraId="7C3B5098" w14:textId="77777777" w:rsidR="00472572" w:rsidRPr="00472572" w:rsidRDefault="00472572" w:rsidP="00472572">
            <w:r w:rsidRPr="00472572">
              <w:t>5.249415</w:t>
            </w:r>
          </w:p>
        </w:tc>
        <w:tc>
          <w:tcPr>
            <w:tcW w:w="960" w:type="dxa"/>
            <w:noWrap/>
            <w:hideMark/>
          </w:tcPr>
          <w:p w14:paraId="0A8FCBE3" w14:textId="77777777" w:rsidR="00472572" w:rsidRPr="00472572" w:rsidRDefault="00472572" w:rsidP="00472572">
            <w:r w:rsidRPr="00472572">
              <w:t>8.515927</w:t>
            </w:r>
          </w:p>
        </w:tc>
        <w:tc>
          <w:tcPr>
            <w:tcW w:w="960" w:type="dxa"/>
            <w:noWrap/>
            <w:hideMark/>
          </w:tcPr>
          <w:p w14:paraId="498D6FE6" w14:textId="77777777" w:rsidR="00472572" w:rsidRPr="00472572" w:rsidRDefault="00472572" w:rsidP="00472572">
            <w:r w:rsidRPr="00472572">
              <w:t>7.460731</w:t>
            </w:r>
          </w:p>
        </w:tc>
        <w:tc>
          <w:tcPr>
            <w:tcW w:w="960" w:type="dxa"/>
            <w:noWrap/>
            <w:hideMark/>
          </w:tcPr>
          <w:p w14:paraId="520A9961" w14:textId="77777777" w:rsidR="00472572" w:rsidRPr="00472572" w:rsidRDefault="00472572" w:rsidP="00472572">
            <w:r w:rsidRPr="00472572">
              <w:t>7.976684</w:t>
            </w:r>
          </w:p>
        </w:tc>
        <w:tc>
          <w:tcPr>
            <w:tcW w:w="960" w:type="dxa"/>
            <w:noWrap/>
            <w:hideMark/>
          </w:tcPr>
          <w:p w14:paraId="7BAAFB5F" w14:textId="77777777" w:rsidR="00472572" w:rsidRPr="00472572" w:rsidRDefault="00472572" w:rsidP="00472572">
            <w:r w:rsidRPr="00472572">
              <w:t>8.822906</w:t>
            </w:r>
          </w:p>
        </w:tc>
        <w:tc>
          <w:tcPr>
            <w:tcW w:w="960" w:type="dxa"/>
            <w:noWrap/>
            <w:hideMark/>
          </w:tcPr>
          <w:p w14:paraId="697A633F" w14:textId="77777777" w:rsidR="00472572" w:rsidRPr="00472572" w:rsidRDefault="00472572" w:rsidP="00472572">
            <w:r w:rsidRPr="00472572">
              <w:t>4.626538</w:t>
            </w:r>
          </w:p>
        </w:tc>
        <w:tc>
          <w:tcPr>
            <w:tcW w:w="960" w:type="dxa"/>
            <w:noWrap/>
            <w:hideMark/>
          </w:tcPr>
          <w:p w14:paraId="173E4BEB" w14:textId="77777777" w:rsidR="00472572" w:rsidRPr="00472572" w:rsidRDefault="00472572" w:rsidP="00472572">
            <w:r w:rsidRPr="00472572">
              <w:t>6.333813</w:t>
            </w:r>
          </w:p>
        </w:tc>
        <w:tc>
          <w:tcPr>
            <w:tcW w:w="960" w:type="dxa"/>
            <w:noWrap/>
            <w:hideMark/>
          </w:tcPr>
          <w:p w14:paraId="4BF33CA7" w14:textId="77777777" w:rsidR="00472572" w:rsidRPr="00472572" w:rsidRDefault="00472572" w:rsidP="00472572">
            <w:r w:rsidRPr="00472572">
              <w:t>8.710245</w:t>
            </w:r>
          </w:p>
        </w:tc>
        <w:tc>
          <w:tcPr>
            <w:tcW w:w="960" w:type="dxa"/>
            <w:noWrap/>
            <w:hideMark/>
          </w:tcPr>
          <w:p w14:paraId="4D6ABB0B" w14:textId="77777777" w:rsidR="00472572" w:rsidRPr="00472572" w:rsidRDefault="00472572" w:rsidP="00472572">
            <w:r w:rsidRPr="00472572">
              <w:t>8.57423</w:t>
            </w:r>
          </w:p>
        </w:tc>
      </w:tr>
      <w:tr w:rsidR="00472572" w:rsidRPr="00472572" w14:paraId="081264C4" w14:textId="77777777" w:rsidTr="00472572">
        <w:trPr>
          <w:trHeight w:val="300"/>
        </w:trPr>
        <w:tc>
          <w:tcPr>
            <w:tcW w:w="960" w:type="dxa"/>
            <w:noWrap/>
            <w:hideMark/>
          </w:tcPr>
          <w:p w14:paraId="304C37BC" w14:textId="77777777" w:rsidR="00472572" w:rsidRPr="00472572" w:rsidRDefault="00472572" w:rsidP="00472572">
            <w:r w:rsidRPr="00472572">
              <w:t>8.226366</w:t>
            </w:r>
          </w:p>
        </w:tc>
        <w:tc>
          <w:tcPr>
            <w:tcW w:w="960" w:type="dxa"/>
            <w:noWrap/>
            <w:hideMark/>
          </w:tcPr>
          <w:p w14:paraId="7702F179" w14:textId="77777777" w:rsidR="00472572" w:rsidRPr="00472572" w:rsidRDefault="00472572" w:rsidP="00472572">
            <w:r w:rsidRPr="00472572">
              <w:t>7.959646</w:t>
            </w:r>
          </w:p>
        </w:tc>
        <w:tc>
          <w:tcPr>
            <w:tcW w:w="960" w:type="dxa"/>
            <w:noWrap/>
            <w:hideMark/>
          </w:tcPr>
          <w:p w14:paraId="46F6A86A" w14:textId="77777777" w:rsidR="00472572" w:rsidRPr="00472572" w:rsidRDefault="00472572" w:rsidP="00472572">
            <w:r w:rsidRPr="00472572">
              <w:t>4.707951</w:t>
            </w:r>
          </w:p>
        </w:tc>
        <w:tc>
          <w:tcPr>
            <w:tcW w:w="960" w:type="dxa"/>
            <w:noWrap/>
            <w:hideMark/>
          </w:tcPr>
          <w:p w14:paraId="7FA7D547" w14:textId="77777777" w:rsidR="00472572" w:rsidRPr="00472572" w:rsidRDefault="00472572" w:rsidP="00472572">
            <w:r w:rsidRPr="00472572">
              <w:t>7.435213</w:t>
            </w:r>
          </w:p>
        </w:tc>
        <w:tc>
          <w:tcPr>
            <w:tcW w:w="960" w:type="dxa"/>
            <w:noWrap/>
            <w:hideMark/>
          </w:tcPr>
          <w:p w14:paraId="64ADFEC6" w14:textId="77777777" w:rsidR="00472572" w:rsidRPr="00472572" w:rsidRDefault="00472572" w:rsidP="00472572">
            <w:r w:rsidRPr="00472572">
              <w:t>8.306948</w:t>
            </w:r>
          </w:p>
        </w:tc>
        <w:tc>
          <w:tcPr>
            <w:tcW w:w="960" w:type="dxa"/>
            <w:noWrap/>
            <w:hideMark/>
          </w:tcPr>
          <w:p w14:paraId="0213E70C" w14:textId="77777777" w:rsidR="00472572" w:rsidRPr="00472572" w:rsidRDefault="00472572" w:rsidP="00472572">
            <w:r w:rsidRPr="00472572">
              <w:t>8.597205</w:t>
            </w:r>
          </w:p>
        </w:tc>
        <w:tc>
          <w:tcPr>
            <w:tcW w:w="960" w:type="dxa"/>
            <w:noWrap/>
            <w:hideMark/>
          </w:tcPr>
          <w:p w14:paraId="5093672A" w14:textId="77777777" w:rsidR="00472572" w:rsidRPr="00472572" w:rsidRDefault="00472572" w:rsidP="00472572">
            <w:r w:rsidRPr="00472572">
              <w:t>12.58044</w:t>
            </w:r>
          </w:p>
        </w:tc>
        <w:tc>
          <w:tcPr>
            <w:tcW w:w="960" w:type="dxa"/>
            <w:noWrap/>
            <w:hideMark/>
          </w:tcPr>
          <w:p w14:paraId="41E98BC1" w14:textId="77777777" w:rsidR="00472572" w:rsidRPr="00472572" w:rsidRDefault="00472572" w:rsidP="00472572">
            <w:r w:rsidRPr="00472572">
              <w:t>6.369615</w:t>
            </w:r>
          </w:p>
        </w:tc>
        <w:tc>
          <w:tcPr>
            <w:tcW w:w="960" w:type="dxa"/>
            <w:noWrap/>
            <w:hideMark/>
          </w:tcPr>
          <w:p w14:paraId="37A33F42" w14:textId="77777777" w:rsidR="00472572" w:rsidRPr="00472572" w:rsidRDefault="00472572" w:rsidP="00472572">
            <w:r w:rsidRPr="00472572">
              <w:t>2.844009</w:t>
            </w:r>
          </w:p>
        </w:tc>
        <w:tc>
          <w:tcPr>
            <w:tcW w:w="960" w:type="dxa"/>
            <w:noWrap/>
            <w:hideMark/>
          </w:tcPr>
          <w:p w14:paraId="0CBEA025" w14:textId="77777777" w:rsidR="00472572" w:rsidRPr="00472572" w:rsidRDefault="00472572" w:rsidP="00472572">
            <w:r w:rsidRPr="00472572">
              <w:t>3.234511</w:t>
            </w:r>
          </w:p>
        </w:tc>
      </w:tr>
      <w:tr w:rsidR="00472572" w:rsidRPr="00472572" w14:paraId="54C03378" w14:textId="77777777" w:rsidTr="00472572">
        <w:trPr>
          <w:trHeight w:val="300"/>
        </w:trPr>
        <w:tc>
          <w:tcPr>
            <w:tcW w:w="960" w:type="dxa"/>
            <w:noWrap/>
            <w:hideMark/>
          </w:tcPr>
          <w:p w14:paraId="44B064F5" w14:textId="77777777" w:rsidR="00472572" w:rsidRPr="00472572" w:rsidRDefault="00472572" w:rsidP="00472572">
            <w:r w:rsidRPr="00472572">
              <w:t>2.576045</w:t>
            </w:r>
          </w:p>
        </w:tc>
        <w:tc>
          <w:tcPr>
            <w:tcW w:w="960" w:type="dxa"/>
            <w:noWrap/>
            <w:hideMark/>
          </w:tcPr>
          <w:p w14:paraId="3E1DD5DC" w14:textId="77777777" w:rsidR="00472572" w:rsidRPr="00472572" w:rsidRDefault="00472572" w:rsidP="00472572">
            <w:r w:rsidRPr="00472572">
              <w:t>6.714923</w:t>
            </w:r>
          </w:p>
        </w:tc>
        <w:tc>
          <w:tcPr>
            <w:tcW w:w="960" w:type="dxa"/>
            <w:noWrap/>
            <w:hideMark/>
          </w:tcPr>
          <w:p w14:paraId="19A21E02" w14:textId="77777777" w:rsidR="00472572" w:rsidRPr="00472572" w:rsidRDefault="00472572" w:rsidP="00472572">
            <w:r w:rsidRPr="00472572">
              <w:t>4.110002</w:t>
            </w:r>
          </w:p>
        </w:tc>
        <w:tc>
          <w:tcPr>
            <w:tcW w:w="960" w:type="dxa"/>
            <w:noWrap/>
            <w:hideMark/>
          </w:tcPr>
          <w:p w14:paraId="7B65F855" w14:textId="77777777" w:rsidR="00472572" w:rsidRPr="00472572" w:rsidRDefault="00472572" w:rsidP="00472572">
            <w:r w:rsidRPr="00472572">
              <w:t>7.562615</w:t>
            </w:r>
          </w:p>
        </w:tc>
        <w:tc>
          <w:tcPr>
            <w:tcW w:w="960" w:type="dxa"/>
            <w:noWrap/>
            <w:hideMark/>
          </w:tcPr>
          <w:p w14:paraId="11F4CB45" w14:textId="77777777" w:rsidR="00472572" w:rsidRPr="00472572" w:rsidRDefault="00472572" w:rsidP="00472572">
            <w:r w:rsidRPr="00472572">
              <w:t>1.208349</w:t>
            </w:r>
          </w:p>
        </w:tc>
        <w:tc>
          <w:tcPr>
            <w:tcW w:w="960" w:type="dxa"/>
            <w:noWrap/>
            <w:hideMark/>
          </w:tcPr>
          <w:p w14:paraId="7726C93D" w14:textId="77777777" w:rsidR="00472572" w:rsidRPr="00472572" w:rsidRDefault="00472572" w:rsidP="00472572">
            <w:r w:rsidRPr="00472572">
              <w:t>8.930551</w:t>
            </w:r>
          </w:p>
        </w:tc>
        <w:tc>
          <w:tcPr>
            <w:tcW w:w="960" w:type="dxa"/>
            <w:noWrap/>
            <w:hideMark/>
          </w:tcPr>
          <w:p w14:paraId="26032BB0" w14:textId="77777777" w:rsidR="00472572" w:rsidRPr="00472572" w:rsidRDefault="00472572" w:rsidP="00472572">
            <w:r w:rsidRPr="00472572">
              <w:t>8.662832</w:t>
            </w:r>
          </w:p>
        </w:tc>
        <w:tc>
          <w:tcPr>
            <w:tcW w:w="960" w:type="dxa"/>
            <w:noWrap/>
            <w:hideMark/>
          </w:tcPr>
          <w:p w14:paraId="62AFC299" w14:textId="77777777" w:rsidR="00472572" w:rsidRPr="00472572" w:rsidRDefault="00472572" w:rsidP="00472572">
            <w:r w:rsidRPr="00472572">
              <w:t>7.194204</w:t>
            </w:r>
          </w:p>
        </w:tc>
        <w:tc>
          <w:tcPr>
            <w:tcW w:w="960" w:type="dxa"/>
            <w:noWrap/>
            <w:hideMark/>
          </w:tcPr>
          <w:p w14:paraId="0BC94240" w14:textId="77777777" w:rsidR="00472572" w:rsidRPr="00472572" w:rsidRDefault="00472572" w:rsidP="00472572">
            <w:r w:rsidRPr="00472572">
              <w:t>8.372783</w:t>
            </w:r>
          </w:p>
        </w:tc>
        <w:tc>
          <w:tcPr>
            <w:tcW w:w="960" w:type="dxa"/>
            <w:noWrap/>
            <w:hideMark/>
          </w:tcPr>
          <w:p w14:paraId="42FF3C7C" w14:textId="77777777" w:rsidR="00472572" w:rsidRPr="00472572" w:rsidRDefault="00472572" w:rsidP="00472572">
            <w:r w:rsidRPr="00472572">
              <w:t>12.40624</w:t>
            </w:r>
          </w:p>
        </w:tc>
      </w:tr>
      <w:tr w:rsidR="00472572" w:rsidRPr="00472572" w14:paraId="07616C21" w14:textId="77777777" w:rsidTr="00472572">
        <w:trPr>
          <w:trHeight w:val="300"/>
        </w:trPr>
        <w:tc>
          <w:tcPr>
            <w:tcW w:w="960" w:type="dxa"/>
            <w:noWrap/>
            <w:hideMark/>
          </w:tcPr>
          <w:p w14:paraId="6C8354F0" w14:textId="77777777" w:rsidR="00472572" w:rsidRPr="00472572" w:rsidRDefault="00472572" w:rsidP="00472572">
            <w:r w:rsidRPr="00472572">
              <w:t>7.62689</w:t>
            </w:r>
          </w:p>
        </w:tc>
        <w:tc>
          <w:tcPr>
            <w:tcW w:w="960" w:type="dxa"/>
            <w:noWrap/>
            <w:hideMark/>
          </w:tcPr>
          <w:p w14:paraId="055E6CEF" w14:textId="77777777" w:rsidR="00472572" w:rsidRPr="00472572" w:rsidRDefault="00472572" w:rsidP="00472572">
            <w:r w:rsidRPr="00472572">
              <w:t>7.468891</w:t>
            </w:r>
          </w:p>
        </w:tc>
        <w:tc>
          <w:tcPr>
            <w:tcW w:w="960" w:type="dxa"/>
            <w:noWrap/>
            <w:hideMark/>
          </w:tcPr>
          <w:p w14:paraId="1285B61D" w14:textId="77777777" w:rsidR="00472572" w:rsidRPr="00472572" w:rsidRDefault="00472572" w:rsidP="00472572">
            <w:r w:rsidRPr="00472572">
              <w:t>6.375867</w:t>
            </w:r>
          </w:p>
        </w:tc>
        <w:tc>
          <w:tcPr>
            <w:tcW w:w="960" w:type="dxa"/>
            <w:noWrap/>
            <w:hideMark/>
          </w:tcPr>
          <w:p w14:paraId="2EA82D3C" w14:textId="77777777" w:rsidR="00472572" w:rsidRPr="00472572" w:rsidRDefault="00472572" w:rsidP="00472572">
            <w:r w:rsidRPr="00472572">
              <w:t>7.235679</w:t>
            </w:r>
          </w:p>
        </w:tc>
        <w:tc>
          <w:tcPr>
            <w:tcW w:w="960" w:type="dxa"/>
            <w:noWrap/>
            <w:hideMark/>
          </w:tcPr>
          <w:p w14:paraId="04DC2134" w14:textId="77777777" w:rsidR="00472572" w:rsidRPr="00472572" w:rsidRDefault="00472572" w:rsidP="00472572">
            <w:r w:rsidRPr="00472572">
              <w:t>11.90465</w:t>
            </w:r>
          </w:p>
        </w:tc>
        <w:tc>
          <w:tcPr>
            <w:tcW w:w="960" w:type="dxa"/>
            <w:noWrap/>
            <w:hideMark/>
          </w:tcPr>
          <w:p w14:paraId="0BF28988" w14:textId="77777777" w:rsidR="00472572" w:rsidRPr="00472572" w:rsidRDefault="00472572" w:rsidP="00472572">
            <w:r w:rsidRPr="00472572">
              <w:t>8.292722</w:t>
            </w:r>
          </w:p>
        </w:tc>
        <w:tc>
          <w:tcPr>
            <w:tcW w:w="960" w:type="dxa"/>
            <w:noWrap/>
            <w:hideMark/>
          </w:tcPr>
          <w:p w14:paraId="7292DE60" w14:textId="77777777" w:rsidR="00472572" w:rsidRPr="00472572" w:rsidRDefault="00472572" w:rsidP="00472572">
            <w:r w:rsidRPr="00472572">
              <w:t>7.990905</w:t>
            </w:r>
          </w:p>
        </w:tc>
        <w:tc>
          <w:tcPr>
            <w:tcW w:w="960" w:type="dxa"/>
            <w:noWrap/>
            <w:hideMark/>
          </w:tcPr>
          <w:p w14:paraId="0769FD05" w14:textId="77777777" w:rsidR="00472572" w:rsidRPr="00472572" w:rsidRDefault="00472572" w:rsidP="00472572">
            <w:r w:rsidRPr="00472572">
              <w:t>8.128546</w:t>
            </w:r>
          </w:p>
        </w:tc>
        <w:tc>
          <w:tcPr>
            <w:tcW w:w="960" w:type="dxa"/>
            <w:noWrap/>
            <w:hideMark/>
          </w:tcPr>
          <w:p w14:paraId="081C4AEA" w14:textId="77777777" w:rsidR="00472572" w:rsidRPr="00472572" w:rsidRDefault="00472572" w:rsidP="00472572">
            <w:r w:rsidRPr="00472572">
              <w:t>7.546951</w:t>
            </w:r>
          </w:p>
        </w:tc>
        <w:tc>
          <w:tcPr>
            <w:tcW w:w="960" w:type="dxa"/>
            <w:noWrap/>
            <w:hideMark/>
          </w:tcPr>
          <w:p w14:paraId="407298EC" w14:textId="77777777" w:rsidR="00472572" w:rsidRPr="00472572" w:rsidRDefault="00472572" w:rsidP="00472572">
            <w:r w:rsidRPr="00472572">
              <w:t>8.900563</w:t>
            </w:r>
          </w:p>
        </w:tc>
      </w:tr>
      <w:tr w:rsidR="00472572" w:rsidRPr="00472572" w14:paraId="2B449001" w14:textId="77777777" w:rsidTr="00472572">
        <w:trPr>
          <w:trHeight w:val="300"/>
        </w:trPr>
        <w:tc>
          <w:tcPr>
            <w:tcW w:w="960" w:type="dxa"/>
            <w:noWrap/>
            <w:hideMark/>
          </w:tcPr>
          <w:p w14:paraId="3F7DF206" w14:textId="77777777" w:rsidR="00472572" w:rsidRPr="00472572" w:rsidRDefault="00472572" w:rsidP="00472572">
            <w:r w:rsidRPr="00472572">
              <w:t>8.143036</w:t>
            </w:r>
          </w:p>
        </w:tc>
        <w:tc>
          <w:tcPr>
            <w:tcW w:w="960" w:type="dxa"/>
            <w:noWrap/>
            <w:hideMark/>
          </w:tcPr>
          <w:p w14:paraId="5DBAA752" w14:textId="77777777" w:rsidR="00472572" w:rsidRPr="00472572" w:rsidRDefault="00472572" w:rsidP="00472572">
            <w:r w:rsidRPr="00472572">
              <w:t>2.879283</w:t>
            </w:r>
          </w:p>
        </w:tc>
        <w:tc>
          <w:tcPr>
            <w:tcW w:w="960" w:type="dxa"/>
            <w:noWrap/>
            <w:hideMark/>
          </w:tcPr>
          <w:p w14:paraId="5CB1D824" w14:textId="77777777" w:rsidR="00472572" w:rsidRPr="00472572" w:rsidRDefault="00472572" w:rsidP="00472572">
            <w:r w:rsidRPr="00472572">
              <w:t>3.668418</w:t>
            </w:r>
          </w:p>
        </w:tc>
        <w:tc>
          <w:tcPr>
            <w:tcW w:w="960" w:type="dxa"/>
            <w:noWrap/>
            <w:hideMark/>
          </w:tcPr>
          <w:p w14:paraId="2DBDD7BD" w14:textId="77777777" w:rsidR="00472572" w:rsidRPr="00472572" w:rsidRDefault="00472572" w:rsidP="00472572">
            <w:r w:rsidRPr="00472572">
              <w:t>8.96673</w:t>
            </w:r>
          </w:p>
        </w:tc>
        <w:tc>
          <w:tcPr>
            <w:tcW w:w="960" w:type="dxa"/>
            <w:noWrap/>
            <w:hideMark/>
          </w:tcPr>
          <w:p w14:paraId="670A2E65" w14:textId="77777777" w:rsidR="00472572" w:rsidRPr="00472572" w:rsidRDefault="00472572" w:rsidP="00472572">
            <w:r w:rsidRPr="00472572">
              <w:t>8.837162</w:t>
            </w:r>
          </w:p>
        </w:tc>
        <w:tc>
          <w:tcPr>
            <w:tcW w:w="960" w:type="dxa"/>
            <w:noWrap/>
            <w:hideMark/>
          </w:tcPr>
          <w:p w14:paraId="0CA2D680" w14:textId="77777777" w:rsidR="00472572" w:rsidRPr="00472572" w:rsidRDefault="00472572" w:rsidP="00472572">
            <w:r w:rsidRPr="00472572">
              <w:t>7.415097</w:t>
            </w:r>
          </w:p>
        </w:tc>
        <w:tc>
          <w:tcPr>
            <w:tcW w:w="960" w:type="dxa"/>
            <w:noWrap/>
            <w:hideMark/>
          </w:tcPr>
          <w:p w14:paraId="5E0B9F00" w14:textId="77777777" w:rsidR="00472572" w:rsidRPr="00472572" w:rsidRDefault="00472572" w:rsidP="00472572">
            <w:r w:rsidRPr="00472572">
              <w:t>8.6596</w:t>
            </w:r>
          </w:p>
        </w:tc>
        <w:tc>
          <w:tcPr>
            <w:tcW w:w="960" w:type="dxa"/>
            <w:noWrap/>
            <w:hideMark/>
          </w:tcPr>
          <w:p w14:paraId="7EDFAD2B" w14:textId="77777777" w:rsidR="00472572" w:rsidRPr="00472572" w:rsidRDefault="00472572" w:rsidP="00472572">
            <w:r w:rsidRPr="00472572">
              <w:t>8.64954</w:t>
            </w:r>
          </w:p>
        </w:tc>
        <w:tc>
          <w:tcPr>
            <w:tcW w:w="960" w:type="dxa"/>
            <w:noWrap/>
            <w:hideMark/>
          </w:tcPr>
          <w:p w14:paraId="66035995" w14:textId="77777777" w:rsidR="00472572" w:rsidRPr="00472572" w:rsidRDefault="00472572" w:rsidP="00472572">
            <w:r w:rsidRPr="00472572">
              <w:t>2.929503</w:t>
            </w:r>
          </w:p>
        </w:tc>
        <w:tc>
          <w:tcPr>
            <w:tcW w:w="960" w:type="dxa"/>
            <w:noWrap/>
            <w:hideMark/>
          </w:tcPr>
          <w:p w14:paraId="299098D9" w14:textId="77777777" w:rsidR="00472572" w:rsidRPr="00472572" w:rsidRDefault="00472572" w:rsidP="00472572">
            <w:r w:rsidRPr="00472572">
              <w:t>2.859643</w:t>
            </w:r>
          </w:p>
        </w:tc>
      </w:tr>
      <w:tr w:rsidR="00472572" w:rsidRPr="00472572" w14:paraId="5C7ACA35" w14:textId="77777777" w:rsidTr="00472572">
        <w:trPr>
          <w:trHeight w:val="300"/>
        </w:trPr>
        <w:tc>
          <w:tcPr>
            <w:tcW w:w="960" w:type="dxa"/>
            <w:noWrap/>
            <w:hideMark/>
          </w:tcPr>
          <w:p w14:paraId="005541AC" w14:textId="77777777" w:rsidR="00472572" w:rsidRPr="00472572" w:rsidRDefault="00472572" w:rsidP="00472572">
            <w:r w:rsidRPr="00472572">
              <w:t>3.190723</w:t>
            </w:r>
          </w:p>
        </w:tc>
        <w:tc>
          <w:tcPr>
            <w:tcW w:w="960" w:type="dxa"/>
            <w:noWrap/>
            <w:hideMark/>
          </w:tcPr>
          <w:p w14:paraId="61C505A6" w14:textId="77777777" w:rsidR="00472572" w:rsidRPr="00472572" w:rsidRDefault="00472572" w:rsidP="00472572">
            <w:r w:rsidRPr="00472572">
              <w:t>7.580934</w:t>
            </w:r>
          </w:p>
        </w:tc>
        <w:tc>
          <w:tcPr>
            <w:tcW w:w="960" w:type="dxa"/>
            <w:noWrap/>
            <w:hideMark/>
          </w:tcPr>
          <w:p w14:paraId="5E76AAEA" w14:textId="77777777" w:rsidR="00472572" w:rsidRPr="00472572" w:rsidRDefault="00472572" w:rsidP="00472572">
            <w:r w:rsidRPr="00472572">
              <w:t>12.39151</w:t>
            </w:r>
          </w:p>
        </w:tc>
        <w:tc>
          <w:tcPr>
            <w:tcW w:w="960" w:type="dxa"/>
            <w:noWrap/>
            <w:hideMark/>
          </w:tcPr>
          <w:p w14:paraId="0987B3AB" w14:textId="77777777" w:rsidR="00472572" w:rsidRPr="00472572" w:rsidRDefault="00472572" w:rsidP="00472572">
            <w:r w:rsidRPr="00472572">
              <w:t>7.548576</w:t>
            </w:r>
          </w:p>
        </w:tc>
        <w:tc>
          <w:tcPr>
            <w:tcW w:w="960" w:type="dxa"/>
            <w:noWrap/>
            <w:hideMark/>
          </w:tcPr>
          <w:p w14:paraId="360466BC" w14:textId="77777777" w:rsidR="00472572" w:rsidRPr="00472572" w:rsidRDefault="00472572" w:rsidP="00472572">
            <w:r w:rsidRPr="00472572">
              <w:t>6.86269</w:t>
            </w:r>
          </w:p>
        </w:tc>
        <w:tc>
          <w:tcPr>
            <w:tcW w:w="960" w:type="dxa"/>
            <w:noWrap/>
            <w:hideMark/>
          </w:tcPr>
          <w:p w14:paraId="61E61C4D" w14:textId="77777777" w:rsidR="00472572" w:rsidRPr="00472572" w:rsidRDefault="00472572" w:rsidP="00472572">
            <w:r w:rsidRPr="00472572">
              <w:t>6.112367</w:t>
            </w:r>
          </w:p>
        </w:tc>
        <w:tc>
          <w:tcPr>
            <w:tcW w:w="960" w:type="dxa"/>
            <w:noWrap/>
            <w:hideMark/>
          </w:tcPr>
          <w:p w14:paraId="53D8A64A" w14:textId="77777777" w:rsidR="00472572" w:rsidRPr="00472572" w:rsidRDefault="00472572" w:rsidP="00472572">
            <w:r w:rsidRPr="00472572">
              <w:t>7.3573</w:t>
            </w:r>
          </w:p>
        </w:tc>
        <w:tc>
          <w:tcPr>
            <w:tcW w:w="960" w:type="dxa"/>
            <w:noWrap/>
            <w:hideMark/>
          </w:tcPr>
          <w:p w14:paraId="39704970" w14:textId="77777777" w:rsidR="00472572" w:rsidRPr="00472572" w:rsidRDefault="00472572" w:rsidP="00472572">
            <w:r w:rsidRPr="00472572">
              <w:t>8.771213</w:t>
            </w:r>
          </w:p>
        </w:tc>
        <w:tc>
          <w:tcPr>
            <w:tcW w:w="960" w:type="dxa"/>
            <w:noWrap/>
            <w:hideMark/>
          </w:tcPr>
          <w:p w14:paraId="23BE1E63" w14:textId="77777777" w:rsidR="00472572" w:rsidRPr="00472572" w:rsidRDefault="00472572" w:rsidP="00472572">
            <w:r w:rsidRPr="00472572">
              <w:t>12.40397</w:t>
            </w:r>
          </w:p>
        </w:tc>
        <w:tc>
          <w:tcPr>
            <w:tcW w:w="960" w:type="dxa"/>
            <w:noWrap/>
            <w:hideMark/>
          </w:tcPr>
          <w:p w14:paraId="4FA0877E" w14:textId="77777777" w:rsidR="00472572" w:rsidRPr="00472572" w:rsidRDefault="00472572" w:rsidP="00472572">
            <w:r w:rsidRPr="00472572">
              <w:t>14.81387</w:t>
            </w:r>
          </w:p>
        </w:tc>
      </w:tr>
      <w:tr w:rsidR="00472572" w:rsidRPr="00472572" w14:paraId="6B23B251" w14:textId="77777777" w:rsidTr="00472572">
        <w:trPr>
          <w:trHeight w:val="300"/>
        </w:trPr>
        <w:tc>
          <w:tcPr>
            <w:tcW w:w="960" w:type="dxa"/>
            <w:noWrap/>
            <w:hideMark/>
          </w:tcPr>
          <w:p w14:paraId="6DAC407F" w14:textId="77777777" w:rsidR="00472572" w:rsidRPr="00472572" w:rsidRDefault="00472572" w:rsidP="00472572">
            <w:pPr>
              <w:rPr>
                <w:b/>
                <w:bCs/>
              </w:rPr>
            </w:pPr>
            <w:r w:rsidRPr="00472572">
              <w:rPr>
                <w:b/>
                <w:bCs/>
              </w:rPr>
              <w:t>6.683011</w:t>
            </w:r>
          </w:p>
        </w:tc>
        <w:tc>
          <w:tcPr>
            <w:tcW w:w="960" w:type="dxa"/>
            <w:noWrap/>
            <w:hideMark/>
          </w:tcPr>
          <w:p w14:paraId="043341E6" w14:textId="77777777" w:rsidR="00472572" w:rsidRPr="00472572" w:rsidRDefault="00472572" w:rsidP="00472572">
            <w:pPr>
              <w:rPr>
                <w:b/>
                <w:bCs/>
              </w:rPr>
            </w:pPr>
            <w:r w:rsidRPr="00472572">
              <w:rPr>
                <w:b/>
                <w:bCs/>
              </w:rPr>
              <w:t>6.73294</w:t>
            </w:r>
          </w:p>
        </w:tc>
        <w:tc>
          <w:tcPr>
            <w:tcW w:w="960" w:type="dxa"/>
            <w:noWrap/>
            <w:hideMark/>
          </w:tcPr>
          <w:p w14:paraId="3D73CE7A" w14:textId="77777777" w:rsidR="00472572" w:rsidRPr="00472572" w:rsidRDefault="00472572" w:rsidP="00472572">
            <w:pPr>
              <w:rPr>
                <w:b/>
                <w:bCs/>
              </w:rPr>
            </w:pPr>
            <w:r w:rsidRPr="00472572">
              <w:rPr>
                <w:b/>
                <w:bCs/>
              </w:rPr>
              <w:t>7.461967</w:t>
            </w:r>
          </w:p>
        </w:tc>
        <w:tc>
          <w:tcPr>
            <w:tcW w:w="960" w:type="dxa"/>
            <w:noWrap/>
            <w:hideMark/>
          </w:tcPr>
          <w:p w14:paraId="1EC4E175" w14:textId="77777777" w:rsidR="00472572" w:rsidRPr="00472572" w:rsidRDefault="00472572" w:rsidP="00472572">
            <w:pPr>
              <w:rPr>
                <w:b/>
                <w:bCs/>
              </w:rPr>
            </w:pPr>
            <w:r w:rsidRPr="00472572">
              <w:rPr>
                <w:b/>
                <w:bCs/>
              </w:rPr>
              <w:t>7.483645</w:t>
            </w:r>
          </w:p>
        </w:tc>
        <w:tc>
          <w:tcPr>
            <w:tcW w:w="960" w:type="dxa"/>
            <w:noWrap/>
            <w:hideMark/>
          </w:tcPr>
          <w:p w14:paraId="020A15C2" w14:textId="77777777" w:rsidR="00472572" w:rsidRPr="00472572" w:rsidRDefault="00472572" w:rsidP="00472572">
            <w:pPr>
              <w:rPr>
                <w:b/>
                <w:bCs/>
              </w:rPr>
            </w:pPr>
            <w:r w:rsidRPr="00472572">
              <w:rPr>
                <w:b/>
                <w:bCs/>
              </w:rPr>
              <w:t>7.227438</w:t>
            </w:r>
          </w:p>
        </w:tc>
        <w:tc>
          <w:tcPr>
            <w:tcW w:w="960" w:type="dxa"/>
            <w:noWrap/>
            <w:hideMark/>
          </w:tcPr>
          <w:p w14:paraId="57F15531" w14:textId="77777777" w:rsidR="00472572" w:rsidRPr="00472572" w:rsidRDefault="00472572" w:rsidP="00472572">
            <w:pPr>
              <w:rPr>
                <w:b/>
                <w:bCs/>
              </w:rPr>
            </w:pPr>
            <w:r w:rsidRPr="00472572">
              <w:rPr>
                <w:b/>
                <w:bCs/>
              </w:rPr>
              <w:t>8.303359</w:t>
            </w:r>
          </w:p>
        </w:tc>
        <w:tc>
          <w:tcPr>
            <w:tcW w:w="960" w:type="dxa"/>
            <w:noWrap/>
            <w:hideMark/>
          </w:tcPr>
          <w:p w14:paraId="605E2EF7" w14:textId="77777777" w:rsidR="00472572" w:rsidRPr="00472572" w:rsidRDefault="00472572" w:rsidP="00472572">
            <w:pPr>
              <w:rPr>
                <w:b/>
                <w:bCs/>
              </w:rPr>
            </w:pPr>
            <w:r w:rsidRPr="00472572">
              <w:rPr>
                <w:b/>
                <w:bCs/>
              </w:rPr>
              <w:t>7.160606</w:t>
            </w:r>
          </w:p>
        </w:tc>
        <w:tc>
          <w:tcPr>
            <w:tcW w:w="960" w:type="dxa"/>
            <w:noWrap/>
            <w:hideMark/>
          </w:tcPr>
          <w:p w14:paraId="183C955F" w14:textId="77777777" w:rsidR="00472572" w:rsidRPr="00472572" w:rsidRDefault="00472572" w:rsidP="00472572">
            <w:pPr>
              <w:rPr>
                <w:b/>
                <w:bCs/>
              </w:rPr>
            </w:pPr>
            <w:r w:rsidRPr="00472572">
              <w:rPr>
                <w:b/>
                <w:bCs/>
              </w:rPr>
              <w:t>6.809258</w:t>
            </w:r>
          </w:p>
        </w:tc>
        <w:tc>
          <w:tcPr>
            <w:tcW w:w="960" w:type="dxa"/>
            <w:noWrap/>
            <w:hideMark/>
          </w:tcPr>
          <w:p w14:paraId="673B169B" w14:textId="77777777" w:rsidR="00472572" w:rsidRPr="00472572" w:rsidRDefault="00472572" w:rsidP="00472572">
            <w:pPr>
              <w:rPr>
                <w:b/>
                <w:bCs/>
              </w:rPr>
            </w:pPr>
            <w:r w:rsidRPr="00472572">
              <w:rPr>
                <w:b/>
                <w:bCs/>
              </w:rPr>
              <w:t>7.631901</w:t>
            </w:r>
          </w:p>
        </w:tc>
        <w:tc>
          <w:tcPr>
            <w:tcW w:w="960" w:type="dxa"/>
            <w:noWrap/>
            <w:hideMark/>
          </w:tcPr>
          <w:p w14:paraId="60DF21E2" w14:textId="77777777" w:rsidR="00472572" w:rsidRPr="00472572" w:rsidRDefault="00472572" w:rsidP="00472572">
            <w:pPr>
              <w:rPr>
                <w:b/>
                <w:bCs/>
              </w:rPr>
            </w:pPr>
            <w:r w:rsidRPr="00472572">
              <w:rPr>
                <w:b/>
                <w:bCs/>
              </w:rPr>
              <w:t>7.220099</w:t>
            </w:r>
          </w:p>
        </w:tc>
      </w:tr>
    </w:tbl>
    <w:p w14:paraId="6CF890CE" w14:textId="77777777" w:rsidR="00472572" w:rsidRDefault="00472572" w:rsidP="00DD05AD">
      <w:r>
        <w:lastRenderedPageBreak/>
        <w:t>4</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67E27C5E" w14:textId="77777777" w:rsidTr="00472572">
        <w:trPr>
          <w:trHeight w:val="300"/>
        </w:trPr>
        <w:tc>
          <w:tcPr>
            <w:tcW w:w="960" w:type="dxa"/>
            <w:noWrap/>
            <w:hideMark/>
          </w:tcPr>
          <w:p w14:paraId="16D8260D" w14:textId="77777777" w:rsidR="00472572" w:rsidRPr="00472572" w:rsidRDefault="00472572" w:rsidP="00472572">
            <w:r w:rsidRPr="00472572">
              <w:t>Tx01</w:t>
            </w:r>
          </w:p>
        </w:tc>
        <w:tc>
          <w:tcPr>
            <w:tcW w:w="960" w:type="dxa"/>
            <w:noWrap/>
            <w:hideMark/>
          </w:tcPr>
          <w:p w14:paraId="7D3873E5" w14:textId="77777777" w:rsidR="00472572" w:rsidRPr="00472572" w:rsidRDefault="00472572" w:rsidP="00472572">
            <w:r w:rsidRPr="00472572">
              <w:t>Tx02</w:t>
            </w:r>
          </w:p>
        </w:tc>
        <w:tc>
          <w:tcPr>
            <w:tcW w:w="960" w:type="dxa"/>
            <w:noWrap/>
            <w:hideMark/>
          </w:tcPr>
          <w:p w14:paraId="79C31AB7" w14:textId="77777777" w:rsidR="00472572" w:rsidRPr="00472572" w:rsidRDefault="00472572" w:rsidP="00472572">
            <w:r w:rsidRPr="00472572">
              <w:t>Tx03</w:t>
            </w:r>
          </w:p>
        </w:tc>
        <w:tc>
          <w:tcPr>
            <w:tcW w:w="960" w:type="dxa"/>
            <w:noWrap/>
            <w:hideMark/>
          </w:tcPr>
          <w:p w14:paraId="4CE4C881" w14:textId="77777777" w:rsidR="00472572" w:rsidRPr="00472572" w:rsidRDefault="00472572" w:rsidP="00472572">
            <w:r w:rsidRPr="00472572">
              <w:t>Tx04</w:t>
            </w:r>
          </w:p>
        </w:tc>
        <w:tc>
          <w:tcPr>
            <w:tcW w:w="960" w:type="dxa"/>
            <w:noWrap/>
            <w:hideMark/>
          </w:tcPr>
          <w:p w14:paraId="7FECD799" w14:textId="77777777" w:rsidR="00472572" w:rsidRPr="00472572" w:rsidRDefault="00472572" w:rsidP="00472572">
            <w:r w:rsidRPr="00472572">
              <w:t>Tx05</w:t>
            </w:r>
          </w:p>
        </w:tc>
        <w:tc>
          <w:tcPr>
            <w:tcW w:w="960" w:type="dxa"/>
            <w:noWrap/>
            <w:hideMark/>
          </w:tcPr>
          <w:p w14:paraId="3C180783" w14:textId="77777777" w:rsidR="00472572" w:rsidRPr="00472572" w:rsidRDefault="00472572" w:rsidP="00472572">
            <w:r w:rsidRPr="00472572">
              <w:t>Tx06</w:t>
            </w:r>
          </w:p>
        </w:tc>
        <w:tc>
          <w:tcPr>
            <w:tcW w:w="960" w:type="dxa"/>
            <w:noWrap/>
            <w:hideMark/>
          </w:tcPr>
          <w:p w14:paraId="00E4FB0B" w14:textId="77777777" w:rsidR="00472572" w:rsidRPr="00472572" w:rsidRDefault="00472572" w:rsidP="00472572">
            <w:r w:rsidRPr="00472572">
              <w:t>Tx07</w:t>
            </w:r>
          </w:p>
        </w:tc>
        <w:tc>
          <w:tcPr>
            <w:tcW w:w="960" w:type="dxa"/>
            <w:noWrap/>
            <w:hideMark/>
          </w:tcPr>
          <w:p w14:paraId="6B7F8F4A" w14:textId="77777777" w:rsidR="00472572" w:rsidRPr="00472572" w:rsidRDefault="00472572" w:rsidP="00472572">
            <w:r w:rsidRPr="00472572">
              <w:t>Tx08</w:t>
            </w:r>
          </w:p>
        </w:tc>
        <w:tc>
          <w:tcPr>
            <w:tcW w:w="960" w:type="dxa"/>
            <w:noWrap/>
            <w:hideMark/>
          </w:tcPr>
          <w:p w14:paraId="17A8EFDD" w14:textId="77777777" w:rsidR="00472572" w:rsidRPr="00472572" w:rsidRDefault="00472572" w:rsidP="00472572">
            <w:r w:rsidRPr="00472572">
              <w:t>Tx09</w:t>
            </w:r>
          </w:p>
        </w:tc>
        <w:tc>
          <w:tcPr>
            <w:tcW w:w="960" w:type="dxa"/>
            <w:noWrap/>
            <w:hideMark/>
          </w:tcPr>
          <w:p w14:paraId="4706B88B" w14:textId="77777777" w:rsidR="00472572" w:rsidRPr="00472572" w:rsidRDefault="00472572" w:rsidP="00472572">
            <w:r w:rsidRPr="00472572">
              <w:t>Tx10</w:t>
            </w:r>
          </w:p>
        </w:tc>
      </w:tr>
      <w:tr w:rsidR="00472572" w:rsidRPr="00472572" w14:paraId="177AC096" w14:textId="77777777" w:rsidTr="00472572">
        <w:trPr>
          <w:trHeight w:val="300"/>
        </w:trPr>
        <w:tc>
          <w:tcPr>
            <w:tcW w:w="960" w:type="dxa"/>
            <w:noWrap/>
            <w:hideMark/>
          </w:tcPr>
          <w:p w14:paraId="76CA141D" w14:textId="77777777" w:rsidR="00472572" w:rsidRPr="00472572" w:rsidRDefault="00472572" w:rsidP="00472572">
            <w:r w:rsidRPr="00472572">
              <w:t>3.977609</w:t>
            </w:r>
          </w:p>
        </w:tc>
        <w:tc>
          <w:tcPr>
            <w:tcW w:w="960" w:type="dxa"/>
            <w:noWrap/>
            <w:hideMark/>
          </w:tcPr>
          <w:p w14:paraId="417280F0" w14:textId="77777777" w:rsidR="00472572" w:rsidRPr="00472572" w:rsidRDefault="00472572" w:rsidP="00472572">
            <w:r w:rsidRPr="00472572">
              <w:t>6.580979</w:t>
            </w:r>
          </w:p>
        </w:tc>
        <w:tc>
          <w:tcPr>
            <w:tcW w:w="960" w:type="dxa"/>
            <w:noWrap/>
            <w:hideMark/>
          </w:tcPr>
          <w:p w14:paraId="60C9604F" w14:textId="77777777" w:rsidR="00472572" w:rsidRPr="00472572" w:rsidRDefault="00472572" w:rsidP="00472572">
            <w:r w:rsidRPr="00472572">
              <w:t>10.15227</w:t>
            </w:r>
          </w:p>
        </w:tc>
        <w:tc>
          <w:tcPr>
            <w:tcW w:w="960" w:type="dxa"/>
            <w:noWrap/>
            <w:hideMark/>
          </w:tcPr>
          <w:p w14:paraId="2880B0D6" w14:textId="77777777" w:rsidR="00472572" w:rsidRPr="00472572" w:rsidRDefault="00472572" w:rsidP="00472572">
            <w:r w:rsidRPr="00472572">
              <w:t>7.278134</w:t>
            </w:r>
          </w:p>
        </w:tc>
        <w:tc>
          <w:tcPr>
            <w:tcW w:w="960" w:type="dxa"/>
            <w:noWrap/>
            <w:hideMark/>
          </w:tcPr>
          <w:p w14:paraId="6C0CB810" w14:textId="77777777" w:rsidR="00472572" w:rsidRPr="00472572" w:rsidRDefault="00472572" w:rsidP="00472572">
            <w:r w:rsidRPr="00472572">
              <w:t>5.777487</w:t>
            </w:r>
          </w:p>
        </w:tc>
        <w:tc>
          <w:tcPr>
            <w:tcW w:w="960" w:type="dxa"/>
            <w:noWrap/>
            <w:hideMark/>
          </w:tcPr>
          <w:p w14:paraId="3EFE321A" w14:textId="77777777" w:rsidR="00472572" w:rsidRPr="00472572" w:rsidRDefault="00472572" w:rsidP="00472572">
            <w:r w:rsidRPr="00472572">
              <w:t>12.80964</w:t>
            </w:r>
          </w:p>
        </w:tc>
        <w:tc>
          <w:tcPr>
            <w:tcW w:w="960" w:type="dxa"/>
            <w:noWrap/>
            <w:hideMark/>
          </w:tcPr>
          <w:p w14:paraId="38D4E5B0" w14:textId="77777777" w:rsidR="00472572" w:rsidRPr="00472572" w:rsidRDefault="00472572" w:rsidP="00472572">
            <w:r w:rsidRPr="00472572">
              <w:t>10.19433</w:t>
            </w:r>
          </w:p>
        </w:tc>
        <w:tc>
          <w:tcPr>
            <w:tcW w:w="960" w:type="dxa"/>
            <w:noWrap/>
            <w:hideMark/>
          </w:tcPr>
          <w:p w14:paraId="5A7C6D66" w14:textId="77777777" w:rsidR="00472572" w:rsidRPr="00472572" w:rsidRDefault="00472572" w:rsidP="00472572">
            <w:r w:rsidRPr="00472572">
              <w:t>3.319096</w:t>
            </w:r>
          </w:p>
        </w:tc>
        <w:tc>
          <w:tcPr>
            <w:tcW w:w="960" w:type="dxa"/>
            <w:noWrap/>
            <w:hideMark/>
          </w:tcPr>
          <w:p w14:paraId="727DC170" w14:textId="77777777" w:rsidR="00472572" w:rsidRPr="00472572" w:rsidRDefault="00472572" w:rsidP="00472572">
            <w:r w:rsidRPr="00472572">
              <w:t>13.19418</w:t>
            </w:r>
          </w:p>
        </w:tc>
        <w:tc>
          <w:tcPr>
            <w:tcW w:w="960" w:type="dxa"/>
            <w:noWrap/>
            <w:hideMark/>
          </w:tcPr>
          <w:p w14:paraId="5D72C84B" w14:textId="77777777" w:rsidR="00472572" w:rsidRPr="00472572" w:rsidRDefault="00472572" w:rsidP="00472572">
            <w:r w:rsidRPr="00472572">
              <w:t>2.338303</w:t>
            </w:r>
          </w:p>
        </w:tc>
      </w:tr>
      <w:tr w:rsidR="00472572" w:rsidRPr="00472572" w14:paraId="3CA165D1" w14:textId="77777777" w:rsidTr="00472572">
        <w:trPr>
          <w:trHeight w:val="300"/>
        </w:trPr>
        <w:tc>
          <w:tcPr>
            <w:tcW w:w="960" w:type="dxa"/>
            <w:noWrap/>
            <w:hideMark/>
          </w:tcPr>
          <w:p w14:paraId="5B3AFE14" w14:textId="77777777" w:rsidR="00472572" w:rsidRPr="00472572" w:rsidRDefault="00472572" w:rsidP="00472572">
            <w:r w:rsidRPr="00472572">
              <w:t>11.64802</w:t>
            </w:r>
          </w:p>
        </w:tc>
        <w:tc>
          <w:tcPr>
            <w:tcW w:w="960" w:type="dxa"/>
            <w:noWrap/>
            <w:hideMark/>
          </w:tcPr>
          <w:p w14:paraId="013218F7" w14:textId="77777777" w:rsidR="00472572" w:rsidRPr="00472572" w:rsidRDefault="00472572" w:rsidP="00472572">
            <w:r w:rsidRPr="00472572">
              <w:t>7.372787</w:t>
            </w:r>
          </w:p>
        </w:tc>
        <w:tc>
          <w:tcPr>
            <w:tcW w:w="960" w:type="dxa"/>
            <w:noWrap/>
            <w:hideMark/>
          </w:tcPr>
          <w:p w14:paraId="79F46B15" w14:textId="77777777" w:rsidR="00472572" w:rsidRPr="00472572" w:rsidRDefault="00472572" w:rsidP="00472572">
            <w:r w:rsidRPr="00472572">
              <w:t>8.161859</w:t>
            </w:r>
          </w:p>
        </w:tc>
        <w:tc>
          <w:tcPr>
            <w:tcW w:w="960" w:type="dxa"/>
            <w:noWrap/>
            <w:hideMark/>
          </w:tcPr>
          <w:p w14:paraId="30BCFD0B" w14:textId="77777777" w:rsidR="00472572" w:rsidRPr="00472572" w:rsidRDefault="00472572" w:rsidP="00472572">
            <w:r w:rsidRPr="00472572">
              <w:t>6.194194</w:t>
            </w:r>
          </w:p>
        </w:tc>
        <w:tc>
          <w:tcPr>
            <w:tcW w:w="960" w:type="dxa"/>
            <w:noWrap/>
            <w:hideMark/>
          </w:tcPr>
          <w:p w14:paraId="5D444A1D" w14:textId="77777777" w:rsidR="00472572" w:rsidRPr="00472572" w:rsidRDefault="00472572" w:rsidP="00472572">
            <w:r w:rsidRPr="00472572">
              <w:t>5.941812</w:t>
            </w:r>
          </w:p>
        </w:tc>
        <w:tc>
          <w:tcPr>
            <w:tcW w:w="960" w:type="dxa"/>
            <w:noWrap/>
            <w:hideMark/>
          </w:tcPr>
          <w:p w14:paraId="1FDC2071" w14:textId="77777777" w:rsidR="00472572" w:rsidRPr="00472572" w:rsidRDefault="00472572" w:rsidP="00472572">
            <w:r w:rsidRPr="00472572">
              <w:t>7.16055</w:t>
            </w:r>
          </w:p>
        </w:tc>
        <w:tc>
          <w:tcPr>
            <w:tcW w:w="960" w:type="dxa"/>
            <w:noWrap/>
            <w:hideMark/>
          </w:tcPr>
          <w:p w14:paraId="5AD543B9" w14:textId="77777777" w:rsidR="00472572" w:rsidRPr="00472572" w:rsidRDefault="00472572" w:rsidP="00472572">
            <w:r w:rsidRPr="00472572">
              <w:t>3.452689</w:t>
            </w:r>
          </w:p>
        </w:tc>
        <w:tc>
          <w:tcPr>
            <w:tcW w:w="960" w:type="dxa"/>
            <w:noWrap/>
            <w:hideMark/>
          </w:tcPr>
          <w:p w14:paraId="429404A5" w14:textId="77777777" w:rsidR="00472572" w:rsidRPr="00472572" w:rsidRDefault="00472572" w:rsidP="00472572">
            <w:r w:rsidRPr="00472572">
              <w:t>4.978478</w:t>
            </w:r>
          </w:p>
        </w:tc>
        <w:tc>
          <w:tcPr>
            <w:tcW w:w="960" w:type="dxa"/>
            <w:noWrap/>
            <w:hideMark/>
          </w:tcPr>
          <w:p w14:paraId="4383121F" w14:textId="77777777" w:rsidR="00472572" w:rsidRPr="00472572" w:rsidRDefault="00472572" w:rsidP="00472572">
            <w:r w:rsidRPr="00472572">
              <w:t>5.589793</w:t>
            </w:r>
          </w:p>
        </w:tc>
        <w:tc>
          <w:tcPr>
            <w:tcW w:w="960" w:type="dxa"/>
            <w:noWrap/>
            <w:hideMark/>
          </w:tcPr>
          <w:p w14:paraId="165B037C" w14:textId="77777777" w:rsidR="00472572" w:rsidRPr="00472572" w:rsidRDefault="00472572" w:rsidP="00472572">
            <w:r w:rsidRPr="00472572">
              <w:t>3.671693</w:t>
            </w:r>
          </w:p>
        </w:tc>
      </w:tr>
      <w:tr w:rsidR="00472572" w:rsidRPr="00472572" w14:paraId="443A9C50" w14:textId="77777777" w:rsidTr="00472572">
        <w:trPr>
          <w:trHeight w:val="300"/>
        </w:trPr>
        <w:tc>
          <w:tcPr>
            <w:tcW w:w="960" w:type="dxa"/>
            <w:noWrap/>
            <w:hideMark/>
          </w:tcPr>
          <w:p w14:paraId="16CBDE7E" w14:textId="77777777" w:rsidR="00472572" w:rsidRPr="00472572" w:rsidRDefault="00472572" w:rsidP="00472572">
            <w:r w:rsidRPr="00472572">
              <w:t>7.344305</w:t>
            </w:r>
          </w:p>
        </w:tc>
        <w:tc>
          <w:tcPr>
            <w:tcW w:w="960" w:type="dxa"/>
            <w:noWrap/>
            <w:hideMark/>
          </w:tcPr>
          <w:p w14:paraId="262339E7" w14:textId="77777777" w:rsidR="00472572" w:rsidRPr="00472572" w:rsidRDefault="00472572" w:rsidP="00472572">
            <w:r w:rsidRPr="00472572">
              <w:t>7.820257</w:t>
            </w:r>
          </w:p>
        </w:tc>
        <w:tc>
          <w:tcPr>
            <w:tcW w:w="960" w:type="dxa"/>
            <w:noWrap/>
            <w:hideMark/>
          </w:tcPr>
          <w:p w14:paraId="30711A40" w14:textId="77777777" w:rsidR="00472572" w:rsidRPr="00472572" w:rsidRDefault="00472572" w:rsidP="00472572">
            <w:r w:rsidRPr="00472572">
              <w:t>7.563017</w:t>
            </w:r>
          </w:p>
        </w:tc>
        <w:tc>
          <w:tcPr>
            <w:tcW w:w="960" w:type="dxa"/>
            <w:noWrap/>
            <w:hideMark/>
          </w:tcPr>
          <w:p w14:paraId="7E08E017" w14:textId="77777777" w:rsidR="00472572" w:rsidRPr="00472572" w:rsidRDefault="00472572" w:rsidP="00472572">
            <w:r w:rsidRPr="00472572">
              <w:t>7.309581</w:t>
            </w:r>
          </w:p>
        </w:tc>
        <w:tc>
          <w:tcPr>
            <w:tcW w:w="960" w:type="dxa"/>
            <w:noWrap/>
            <w:hideMark/>
          </w:tcPr>
          <w:p w14:paraId="3589C034" w14:textId="77777777" w:rsidR="00472572" w:rsidRPr="00472572" w:rsidRDefault="00472572" w:rsidP="00472572">
            <w:r w:rsidRPr="00472572">
              <w:t>7.209228</w:t>
            </w:r>
          </w:p>
        </w:tc>
        <w:tc>
          <w:tcPr>
            <w:tcW w:w="960" w:type="dxa"/>
            <w:noWrap/>
            <w:hideMark/>
          </w:tcPr>
          <w:p w14:paraId="009F4976" w14:textId="77777777" w:rsidR="00472572" w:rsidRPr="00472572" w:rsidRDefault="00472572" w:rsidP="00472572">
            <w:r w:rsidRPr="00472572">
              <w:t>6.326743</w:t>
            </w:r>
          </w:p>
        </w:tc>
        <w:tc>
          <w:tcPr>
            <w:tcW w:w="960" w:type="dxa"/>
            <w:noWrap/>
            <w:hideMark/>
          </w:tcPr>
          <w:p w14:paraId="79D1DAAD" w14:textId="77777777" w:rsidR="00472572" w:rsidRPr="00472572" w:rsidRDefault="00472572" w:rsidP="00472572">
            <w:r w:rsidRPr="00472572">
              <w:t>3.945996</w:t>
            </w:r>
          </w:p>
        </w:tc>
        <w:tc>
          <w:tcPr>
            <w:tcW w:w="960" w:type="dxa"/>
            <w:noWrap/>
            <w:hideMark/>
          </w:tcPr>
          <w:p w14:paraId="02BF2280" w14:textId="77777777" w:rsidR="00472572" w:rsidRPr="00472572" w:rsidRDefault="00472572" w:rsidP="00472572">
            <w:r w:rsidRPr="00472572">
              <w:t>6.210284</w:t>
            </w:r>
          </w:p>
        </w:tc>
        <w:tc>
          <w:tcPr>
            <w:tcW w:w="960" w:type="dxa"/>
            <w:noWrap/>
            <w:hideMark/>
          </w:tcPr>
          <w:p w14:paraId="799B4D0E" w14:textId="77777777" w:rsidR="00472572" w:rsidRPr="00472572" w:rsidRDefault="00472572" w:rsidP="00472572">
            <w:r w:rsidRPr="00472572">
              <w:t>5.989181</w:t>
            </w:r>
          </w:p>
        </w:tc>
        <w:tc>
          <w:tcPr>
            <w:tcW w:w="960" w:type="dxa"/>
            <w:noWrap/>
            <w:hideMark/>
          </w:tcPr>
          <w:p w14:paraId="55E81A02" w14:textId="77777777" w:rsidR="00472572" w:rsidRPr="00472572" w:rsidRDefault="00472572" w:rsidP="00472572">
            <w:r w:rsidRPr="00472572">
              <w:t>3.823436</w:t>
            </w:r>
          </w:p>
        </w:tc>
      </w:tr>
      <w:tr w:rsidR="00472572" w:rsidRPr="00472572" w14:paraId="09D4F52D" w14:textId="77777777" w:rsidTr="00472572">
        <w:trPr>
          <w:trHeight w:val="300"/>
        </w:trPr>
        <w:tc>
          <w:tcPr>
            <w:tcW w:w="960" w:type="dxa"/>
            <w:noWrap/>
            <w:hideMark/>
          </w:tcPr>
          <w:p w14:paraId="178B7DE2" w14:textId="77777777" w:rsidR="00472572" w:rsidRPr="00472572" w:rsidRDefault="00472572" w:rsidP="00472572">
            <w:r w:rsidRPr="00472572">
              <w:t>5.308925</w:t>
            </w:r>
          </w:p>
        </w:tc>
        <w:tc>
          <w:tcPr>
            <w:tcW w:w="960" w:type="dxa"/>
            <w:noWrap/>
            <w:hideMark/>
          </w:tcPr>
          <w:p w14:paraId="5D691241" w14:textId="77777777" w:rsidR="00472572" w:rsidRPr="00472572" w:rsidRDefault="00472572" w:rsidP="00472572">
            <w:r w:rsidRPr="00472572">
              <w:t>6.749395</w:t>
            </w:r>
          </w:p>
        </w:tc>
        <w:tc>
          <w:tcPr>
            <w:tcW w:w="960" w:type="dxa"/>
            <w:noWrap/>
            <w:hideMark/>
          </w:tcPr>
          <w:p w14:paraId="22EE2893" w14:textId="77777777" w:rsidR="00472572" w:rsidRPr="00472572" w:rsidRDefault="00472572" w:rsidP="00472572">
            <w:r w:rsidRPr="00472572">
              <w:t>8.205956</w:t>
            </w:r>
          </w:p>
        </w:tc>
        <w:tc>
          <w:tcPr>
            <w:tcW w:w="960" w:type="dxa"/>
            <w:noWrap/>
            <w:hideMark/>
          </w:tcPr>
          <w:p w14:paraId="25974487" w14:textId="77777777" w:rsidR="00472572" w:rsidRPr="00472572" w:rsidRDefault="00472572" w:rsidP="00472572">
            <w:r w:rsidRPr="00472572">
              <w:t>7.380865</w:t>
            </w:r>
          </w:p>
        </w:tc>
        <w:tc>
          <w:tcPr>
            <w:tcW w:w="960" w:type="dxa"/>
            <w:noWrap/>
            <w:hideMark/>
          </w:tcPr>
          <w:p w14:paraId="372CC091" w14:textId="77777777" w:rsidR="00472572" w:rsidRPr="00472572" w:rsidRDefault="00472572" w:rsidP="00472572">
            <w:r w:rsidRPr="00472572">
              <w:t>7.708106</w:t>
            </w:r>
          </w:p>
        </w:tc>
        <w:tc>
          <w:tcPr>
            <w:tcW w:w="960" w:type="dxa"/>
            <w:noWrap/>
            <w:hideMark/>
          </w:tcPr>
          <w:p w14:paraId="4AE44621" w14:textId="77777777" w:rsidR="00472572" w:rsidRPr="00472572" w:rsidRDefault="00472572" w:rsidP="00472572">
            <w:r w:rsidRPr="00472572">
              <w:t>7.747603</w:t>
            </w:r>
          </w:p>
        </w:tc>
        <w:tc>
          <w:tcPr>
            <w:tcW w:w="960" w:type="dxa"/>
            <w:noWrap/>
            <w:hideMark/>
          </w:tcPr>
          <w:p w14:paraId="32633675" w14:textId="77777777" w:rsidR="00472572" w:rsidRPr="00472572" w:rsidRDefault="00472572" w:rsidP="00472572">
            <w:r w:rsidRPr="00472572">
              <w:t>3.634165</w:t>
            </w:r>
          </w:p>
        </w:tc>
        <w:tc>
          <w:tcPr>
            <w:tcW w:w="960" w:type="dxa"/>
            <w:noWrap/>
            <w:hideMark/>
          </w:tcPr>
          <w:p w14:paraId="232CF182" w14:textId="77777777" w:rsidR="00472572" w:rsidRPr="00472572" w:rsidRDefault="00472572" w:rsidP="00472572">
            <w:r w:rsidRPr="00472572">
              <w:t>7.758667</w:t>
            </w:r>
          </w:p>
        </w:tc>
        <w:tc>
          <w:tcPr>
            <w:tcW w:w="960" w:type="dxa"/>
            <w:noWrap/>
            <w:hideMark/>
          </w:tcPr>
          <w:p w14:paraId="0E39DB40" w14:textId="77777777" w:rsidR="00472572" w:rsidRPr="00472572" w:rsidRDefault="00472572" w:rsidP="00472572">
            <w:r w:rsidRPr="00472572">
              <w:t>9.890347</w:t>
            </w:r>
          </w:p>
        </w:tc>
        <w:tc>
          <w:tcPr>
            <w:tcW w:w="960" w:type="dxa"/>
            <w:noWrap/>
            <w:hideMark/>
          </w:tcPr>
          <w:p w14:paraId="5C9CE39D" w14:textId="77777777" w:rsidR="00472572" w:rsidRPr="00472572" w:rsidRDefault="00472572" w:rsidP="00472572">
            <w:r w:rsidRPr="00472572">
              <w:t>11.10753</w:t>
            </w:r>
          </w:p>
        </w:tc>
      </w:tr>
      <w:tr w:rsidR="00472572" w:rsidRPr="00472572" w14:paraId="19EE99C8" w14:textId="77777777" w:rsidTr="00472572">
        <w:trPr>
          <w:trHeight w:val="300"/>
        </w:trPr>
        <w:tc>
          <w:tcPr>
            <w:tcW w:w="960" w:type="dxa"/>
            <w:noWrap/>
            <w:hideMark/>
          </w:tcPr>
          <w:p w14:paraId="49CE6B7B" w14:textId="77777777" w:rsidR="00472572" w:rsidRPr="00472572" w:rsidRDefault="00472572" w:rsidP="00472572">
            <w:r w:rsidRPr="00472572">
              <w:t>8.374919</w:t>
            </w:r>
          </w:p>
        </w:tc>
        <w:tc>
          <w:tcPr>
            <w:tcW w:w="960" w:type="dxa"/>
            <w:noWrap/>
            <w:hideMark/>
          </w:tcPr>
          <w:p w14:paraId="0EFE2700" w14:textId="77777777" w:rsidR="00472572" w:rsidRPr="00472572" w:rsidRDefault="00472572" w:rsidP="00472572">
            <w:r w:rsidRPr="00472572">
              <w:t>4.991546</w:t>
            </w:r>
          </w:p>
        </w:tc>
        <w:tc>
          <w:tcPr>
            <w:tcW w:w="960" w:type="dxa"/>
            <w:noWrap/>
            <w:hideMark/>
          </w:tcPr>
          <w:p w14:paraId="472AF242" w14:textId="77777777" w:rsidR="00472572" w:rsidRPr="00472572" w:rsidRDefault="00472572" w:rsidP="00472572">
            <w:r w:rsidRPr="00472572">
              <w:t>8.494132</w:t>
            </w:r>
          </w:p>
        </w:tc>
        <w:tc>
          <w:tcPr>
            <w:tcW w:w="960" w:type="dxa"/>
            <w:noWrap/>
            <w:hideMark/>
          </w:tcPr>
          <w:p w14:paraId="559C9DD9" w14:textId="77777777" w:rsidR="00472572" w:rsidRPr="00472572" w:rsidRDefault="00472572" w:rsidP="00472572">
            <w:r w:rsidRPr="00472572">
              <w:t>7.147431</w:t>
            </w:r>
          </w:p>
        </w:tc>
        <w:tc>
          <w:tcPr>
            <w:tcW w:w="960" w:type="dxa"/>
            <w:noWrap/>
            <w:hideMark/>
          </w:tcPr>
          <w:p w14:paraId="74607FCC" w14:textId="77777777" w:rsidR="00472572" w:rsidRPr="00472572" w:rsidRDefault="00472572" w:rsidP="00472572">
            <w:r w:rsidRPr="00472572">
              <w:t>6.800638</w:t>
            </w:r>
          </w:p>
        </w:tc>
        <w:tc>
          <w:tcPr>
            <w:tcW w:w="960" w:type="dxa"/>
            <w:noWrap/>
            <w:hideMark/>
          </w:tcPr>
          <w:p w14:paraId="35139984" w14:textId="77777777" w:rsidR="00472572" w:rsidRPr="00472572" w:rsidRDefault="00472572" w:rsidP="00472572">
            <w:r w:rsidRPr="00472572">
              <w:t>8.646793</w:t>
            </w:r>
          </w:p>
        </w:tc>
        <w:tc>
          <w:tcPr>
            <w:tcW w:w="960" w:type="dxa"/>
            <w:noWrap/>
            <w:hideMark/>
          </w:tcPr>
          <w:p w14:paraId="4BF51FB7" w14:textId="77777777" w:rsidR="00472572" w:rsidRPr="00472572" w:rsidRDefault="00472572" w:rsidP="00472572">
            <w:r w:rsidRPr="00472572">
              <w:t>4.918747</w:t>
            </w:r>
          </w:p>
        </w:tc>
        <w:tc>
          <w:tcPr>
            <w:tcW w:w="960" w:type="dxa"/>
            <w:noWrap/>
            <w:hideMark/>
          </w:tcPr>
          <w:p w14:paraId="15CE8341" w14:textId="77777777" w:rsidR="00472572" w:rsidRPr="00472572" w:rsidRDefault="00472572" w:rsidP="00472572">
            <w:r w:rsidRPr="00472572">
              <w:t>5.995571</w:t>
            </w:r>
          </w:p>
        </w:tc>
        <w:tc>
          <w:tcPr>
            <w:tcW w:w="960" w:type="dxa"/>
            <w:noWrap/>
            <w:hideMark/>
          </w:tcPr>
          <w:p w14:paraId="2E8E0AF0" w14:textId="77777777" w:rsidR="00472572" w:rsidRPr="00472572" w:rsidRDefault="00472572" w:rsidP="00472572">
            <w:r w:rsidRPr="00472572">
              <w:t>8.711453</w:t>
            </w:r>
          </w:p>
        </w:tc>
        <w:tc>
          <w:tcPr>
            <w:tcW w:w="960" w:type="dxa"/>
            <w:noWrap/>
            <w:hideMark/>
          </w:tcPr>
          <w:p w14:paraId="1A46671E" w14:textId="77777777" w:rsidR="00472572" w:rsidRPr="00472572" w:rsidRDefault="00472572" w:rsidP="00472572">
            <w:r w:rsidRPr="00472572">
              <w:t>9.404007</w:t>
            </w:r>
          </w:p>
        </w:tc>
      </w:tr>
      <w:tr w:rsidR="00472572" w:rsidRPr="00472572" w14:paraId="317105B8" w14:textId="77777777" w:rsidTr="00472572">
        <w:trPr>
          <w:trHeight w:val="300"/>
        </w:trPr>
        <w:tc>
          <w:tcPr>
            <w:tcW w:w="960" w:type="dxa"/>
            <w:noWrap/>
            <w:hideMark/>
          </w:tcPr>
          <w:p w14:paraId="718E43C0" w14:textId="77777777" w:rsidR="00472572" w:rsidRPr="00472572" w:rsidRDefault="00472572" w:rsidP="00472572">
            <w:r w:rsidRPr="00472572">
              <w:t>8.252009</w:t>
            </w:r>
          </w:p>
        </w:tc>
        <w:tc>
          <w:tcPr>
            <w:tcW w:w="960" w:type="dxa"/>
            <w:noWrap/>
            <w:hideMark/>
          </w:tcPr>
          <w:p w14:paraId="79CA227E" w14:textId="77777777" w:rsidR="00472572" w:rsidRPr="00472572" w:rsidRDefault="00472572" w:rsidP="00472572">
            <w:r w:rsidRPr="00472572">
              <w:t>6.780687</w:t>
            </w:r>
          </w:p>
        </w:tc>
        <w:tc>
          <w:tcPr>
            <w:tcW w:w="960" w:type="dxa"/>
            <w:noWrap/>
            <w:hideMark/>
          </w:tcPr>
          <w:p w14:paraId="5A9A44D1" w14:textId="77777777" w:rsidR="00472572" w:rsidRPr="00472572" w:rsidRDefault="00472572" w:rsidP="00472572">
            <w:r w:rsidRPr="00472572">
              <w:t>4.680262</w:t>
            </w:r>
          </w:p>
        </w:tc>
        <w:tc>
          <w:tcPr>
            <w:tcW w:w="960" w:type="dxa"/>
            <w:noWrap/>
            <w:hideMark/>
          </w:tcPr>
          <w:p w14:paraId="6B4EE84E" w14:textId="77777777" w:rsidR="00472572" w:rsidRPr="00472572" w:rsidRDefault="00472572" w:rsidP="00472572">
            <w:r w:rsidRPr="00472572">
              <w:t>7.17579</w:t>
            </w:r>
          </w:p>
        </w:tc>
        <w:tc>
          <w:tcPr>
            <w:tcW w:w="960" w:type="dxa"/>
            <w:noWrap/>
            <w:hideMark/>
          </w:tcPr>
          <w:p w14:paraId="4D32E522" w14:textId="77777777" w:rsidR="00472572" w:rsidRPr="00472572" w:rsidRDefault="00472572" w:rsidP="00472572">
            <w:r w:rsidRPr="00472572">
              <w:t>8.850444</w:t>
            </w:r>
          </w:p>
        </w:tc>
        <w:tc>
          <w:tcPr>
            <w:tcW w:w="960" w:type="dxa"/>
            <w:noWrap/>
            <w:hideMark/>
          </w:tcPr>
          <w:p w14:paraId="348D194D" w14:textId="77777777" w:rsidR="00472572" w:rsidRPr="00472572" w:rsidRDefault="00472572" w:rsidP="00472572">
            <w:r w:rsidRPr="00472572">
              <w:t>8.259087</w:t>
            </w:r>
          </w:p>
        </w:tc>
        <w:tc>
          <w:tcPr>
            <w:tcW w:w="960" w:type="dxa"/>
            <w:noWrap/>
            <w:hideMark/>
          </w:tcPr>
          <w:p w14:paraId="2410718C" w14:textId="77777777" w:rsidR="00472572" w:rsidRPr="00472572" w:rsidRDefault="00472572" w:rsidP="00472572">
            <w:r w:rsidRPr="00472572">
              <w:t>12.21901</w:t>
            </w:r>
          </w:p>
        </w:tc>
        <w:tc>
          <w:tcPr>
            <w:tcW w:w="960" w:type="dxa"/>
            <w:noWrap/>
            <w:hideMark/>
          </w:tcPr>
          <w:p w14:paraId="25E0C1C8" w14:textId="77777777" w:rsidR="00472572" w:rsidRPr="00472572" w:rsidRDefault="00472572" w:rsidP="00472572">
            <w:r w:rsidRPr="00472572">
              <w:t>6.367842</w:t>
            </w:r>
          </w:p>
        </w:tc>
        <w:tc>
          <w:tcPr>
            <w:tcW w:w="960" w:type="dxa"/>
            <w:noWrap/>
            <w:hideMark/>
          </w:tcPr>
          <w:p w14:paraId="3A76D8CB" w14:textId="77777777" w:rsidR="00472572" w:rsidRPr="00472572" w:rsidRDefault="00472572" w:rsidP="00472572">
            <w:r w:rsidRPr="00472572">
              <w:t>2.627376</w:t>
            </w:r>
          </w:p>
        </w:tc>
        <w:tc>
          <w:tcPr>
            <w:tcW w:w="960" w:type="dxa"/>
            <w:noWrap/>
            <w:hideMark/>
          </w:tcPr>
          <w:p w14:paraId="7C67B3FE" w14:textId="77777777" w:rsidR="00472572" w:rsidRPr="00472572" w:rsidRDefault="00472572" w:rsidP="00472572">
            <w:r w:rsidRPr="00472572">
              <w:t>3.32672</w:t>
            </w:r>
          </w:p>
        </w:tc>
      </w:tr>
      <w:tr w:rsidR="00472572" w:rsidRPr="00472572" w14:paraId="07447CBB" w14:textId="77777777" w:rsidTr="00472572">
        <w:trPr>
          <w:trHeight w:val="300"/>
        </w:trPr>
        <w:tc>
          <w:tcPr>
            <w:tcW w:w="960" w:type="dxa"/>
            <w:noWrap/>
            <w:hideMark/>
          </w:tcPr>
          <w:p w14:paraId="57F533CB" w14:textId="77777777" w:rsidR="00472572" w:rsidRPr="00472572" w:rsidRDefault="00472572" w:rsidP="00472572">
            <w:r w:rsidRPr="00472572">
              <w:t>2.784106</w:t>
            </w:r>
          </w:p>
        </w:tc>
        <w:tc>
          <w:tcPr>
            <w:tcW w:w="960" w:type="dxa"/>
            <w:noWrap/>
            <w:hideMark/>
          </w:tcPr>
          <w:p w14:paraId="74D0C550" w14:textId="77777777" w:rsidR="00472572" w:rsidRPr="00472572" w:rsidRDefault="00472572" w:rsidP="00472572">
            <w:r w:rsidRPr="00472572">
              <w:t>6.685362</w:t>
            </w:r>
          </w:p>
        </w:tc>
        <w:tc>
          <w:tcPr>
            <w:tcW w:w="960" w:type="dxa"/>
            <w:noWrap/>
            <w:hideMark/>
          </w:tcPr>
          <w:p w14:paraId="082E94B6" w14:textId="77777777" w:rsidR="00472572" w:rsidRPr="00472572" w:rsidRDefault="00472572" w:rsidP="00472572">
            <w:r w:rsidRPr="00472572">
              <w:t>3.758944</w:t>
            </w:r>
          </w:p>
        </w:tc>
        <w:tc>
          <w:tcPr>
            <w:tcW w:w="960" w:type="dxa"/>
            <w:noWrap/>
            <w:hideMark/>
          </w:tcPr>
          <w:p w14:paraId="7E0BCD53" w14:textId="77777777" w:rsidR="00472572" w:rsidRPr="00472572" w:rsidRDefault="00472572" w:rsidP="00472572">
            <w:r w:rsidRPr="00472572">
              <w:t>7.605582</w:t>
            </w:r>
          </w:p>
        </w:tc>
        <w:tc>
          <w:tcPr>
            <w:tcW w:w="960" w:type="dxa"/>
            <w:noWrap/>
            <w:hideMark/>
          </w:tcPr>
          <w:p w14:paraId="25D0E6BC" w14:textId="77777777" w:rsidR="00472572" w:rsidRPr="00472572" w:rsidRDefault="00472572" w:rsidP="00472572">
            <w:r w:rsidRPr="00472572">
              <w:t>1.14197</w:t>
            </w:r>
          </w:p>
        </w:tc>
        <w:tc>
          <w:tcPr>
            <w:tcW w:w="960" w:type="dxa"/>
            <w:noWrap/>
            <w:hideMark/>
          </w:tcPr>
          <w:p w14:paraId="5A307E41" w14:textId="77777777" w:rsidR="00472572" w:rsidRPr="00472572" w:rsidRDefault="00472572" w:rsidP="00472572">
            <w:r w:rsidRPr="00472572">
              <w:t>8.562343</w:t>
            </w:r>
          </w:p>
        </w:tc>
        <w:tc>
          <w:tcPr>
            <w:tcW w:w="960" w:type="dxa"/>
            <w:noWrap/>
            <w:hideMark/>
          </w:tcPr>
          <w:p w14:paraId="11687A27" w14:textId="77777777" w:rsidR="00472572" w:rsidRPr="00472572" w:rsidRDefault="00472572" w:rsidP="00472572">
            <w:r w:rsidRPr="00472572">
              <w:t>8.606757</w:t>
            </w:r>
          </w:p>
        </w:tc>
        <w:tc>
          <w:tcPr>
            <w:tcW w:w="960" w:type="dxa"/>
            <w:noWrap/>
            <w:hideMark/>
          </w:tcPr>
          <w:p w14:paraId="7022EB47" w14:textId="77777777" w:rsidR="00472572" w:rsidRPr="00472572" w:rsidRDefault="00472572" w:rsidP="00472572">
            <w:r w:rsidRPr="00472572">
              <w:t>7.132525</w:t>
            </w:r>
          </w:p>
        </w:tc>
        <w:tc>
          <w:tcPr>
            <w:tcW w:w="960" w:type="dxa"/>
            <w:noWrap/>
            <w:hideMark/>
          </w:tcPr>
          <w:p w14:paraId="06A8FD14" w14:textId="77777777" w:rsidR="00472572" w:rsidRPr="00472572" w:rsidRDefault="00472572" w:rsidP="00472572">
            <w:r w:rsidRPr="00472572">
              <w:t>8.042631</w:t>
            </w:r>
          </w:p>
        </w:tc>
        <w:tc>
          <w:tcPr>
            <w:tcW w:w="960" w:type="dxa"/>
            <w:noWrap/>
            <w:hideMark/>
          </w:tcPr>
          <w:p w14:paraId="1C01AC87" w14:textId="77777777" w:rsidR="00472572" w:rsidRPr="00472572" w:rsidRDefault="00472572" w:rsidP="00472572">
            <w:r w:rsidRPr="00472572">
              <w:t>12.31368</w:t>
            </w:r>
          </w:p>
        </w:tc>
      </w:tr>
      <w:tr w:rsidR="00472572" w:rsidRPr="00472572" w14:paraId="56D4BA64" w14:textId="77777777" w:rsidTr="00472572">
        <w:trPr>
          <w:trHeight w:val="300"/>
        </w:trPr>
        <w:tc>
          <w:tcPr>
            <w:tcW w:w="960" w:type="dxa"/>
            <w:noWrap/>
            <w:hideMark/>
          </w:tcPr>
          <w:p w14:paraId="6971C28F" w14:textId="77777777" w:rsidR="00472572" w:rsidRPr="00472572" w:rsidRDefault="00472572" w:rsidP="00472572">
            <w:r w:rsidRPr="00472572">
              <w:t>7.366497</w:t>
            </w:r>
          </w:p>
        </w:tc>
        <w:tc>
          <w:tcPr>
            <w:tcW w:w="960" w:type="dxa"/>
            <w:noWrap/>
            <w:hideMark/>
          </w:tcPr>
          <w:p w14:paraId="4C41E3BB" w14:textId="77777777" w:rsidR="00472572" w:rsidRPr="00472572" w:rsidRDefault="00472572" w:rsidP="00472572">
            <w:r w:rsidRPr="00472572">
              <w:t>7.449764</w:t>
            </w:r>
          </w:p>
        </w:tc>
        <w:tc>
          <w:tcPr>
            <w:tcW w:w="960" w:type="dxa"/>
            <w:noWrap/>
            <w:hideMark/>
          </w:tcPr>
          <w:p w14:paraId="16CA5979" w14:textId="77777777" w:rsidR="00472572" w:rsidRPr="00472572" w:rsidRDefault="00472572" w:rsidP="00472572">
            <w:r w:rsidRPr="00472572">
              <w:t>6.356741</w:t>
            </w:r>
          </w:p>
        </w:tc>
        <w:tc>
          <w:tcPr>
            <w:tcW w:w="960" w:type="dxa"/>
            <w:noWrap/>
            <w:hideMark/>
          </w:tcPr>
          <w:p w14:paraId="6BD736F2" w14:textId="77777777" w:rsidR="00472572" w:rsidRPr="00472572" w:rsidRDefault="00472572" w:rsidP="00472572">
            <w:r w:rsidRPr="00472572">
              <w:t>6.457597</w:t>
            </w:r>
          </w:p>
        </w:tc>
        <w:tc>
          <w:tcPr>
            <w:tcW w:w="960" w:type="dxa"/>
            <w:noWrap/>
            <w:hideMark/>
          </w:tcPr>
          <w:p w14:paraId="3A63C066" w14:textId="77777777" w:rsidR="00472572" w:rsidRPr="00472572" w:rsidRDefault="00472572" w:rsidP="00472572">
            <w:r w:rsidRPr="00472572">
              <w:t>11.53589</w:t>
            </w:r>
          </w:p>
        </w:tc>
        <w:tc>
          <w:tcPr>
            <w:tcW w:w="960" w:type="dxa"/>
            <w:noWrap/>
            <w:hideMark/>
          </w:tcPr>
          <w:p w14:paraId="1FD8E4D8" w14:textId="77777777" w:rsidR="00472572" w:rsidRPr="00472572" w:rsidRDefault="00472572" w:rsidP="00472572">
            <w:r w:rsidRPr="00472572">
              <w:t>8.21753</w:t>
            </w:r>
          </w:p>
        </w:tc>
        <w:tc>
          <w:tcPr>
            <w:tcW w:w="960" w:type="dxa"/>
            <w:noWrap/>
            <w:hideMark/>
          </w:tcPr>
          <w:p w14:paraId="5ECFF980" w14:textId="77777777" w:rsidR="00472572" w:rsidRPr="00472572" w:rsidRDefault="00472572" w:rsidP="00472572">
            <w:r w:rsidRPr="00472572">
              <w:t>7.223147</w:t>
            </w:r>
          </w:p>
        </w:tc>
        <w:tc>
          <w:tcPr>
            <w:tcW w:w="960" w:type="dxa"/>
            <w:noWrap/>
            <w:hideMark/>
          </w:tcPr>
          <w:p w14:paraId="6BA384D4" w14:textId="77777777" w:rsidR="00472572" w:rsidRPr="00472572" w:rsidRDefault="00472572" w:rsidP="00472572">
            <w:r w:rsidRPr="00472572">
              <w:t>7.82796</w:t>
            </w:r>
          </w:p>
        </w:tc>
        <w:tc>
          <w:tcPr>
            <w:tcW w:w="960" w:type="dxa"/>
            <w:noWrap/>
            <w:hideMark/>
          </w:tcPr>
          <w:p w14:paraId="7B2BB757" w14:textId="77777777" w:rsidR="00472572" w:rsidRPr="00472572" w:rsidRDefault="00472572" w:rsidP="00472572">
            <w:r w:rsidRPr="00472572">
              <w:t>7.545286</w:t>
            </w:r>
          </w:p>
        </w:tc>
        <w:tc>
          <w:tcPr>
            <w:tcW w:w="960" w:type="dxa"/>
            <w:noWrap/>
            <w:hideMark/>
          </w:tcPr>
          <w:p w14:paraId="57258E66" w14:textId="77777777" w:rsidR="00472572" w:rsidRPr="00472572" w:rsidRDefault="00472572" w:rsidP="00472572">
            <w:r w:rsidRPr="00472572">
              <w:t>8.918757</w:t>
            </w:r>
          </w:p>
        </w:tc>
      </w:tr>
      <w:tr w:rsidR="00472572" w:rsidRPr="00472572" w14:paraId="1F914D09" w14:textId="77777777" w:rsidTr="00472572">
        <w:trPr>
          <w:trHeight w:val="300"/>
        </w:trPr>
        <w:tc>
          <w:tcPr>
            <w:tcW w:w="960" w:type="dxa"/>
            <w:noWrap/>
            <w:hideMark/>
          </w:tcPr>
          <w:p w14:paraId="39FF7847" w14:textId="77777777" w:rsidR="00472572" w:rsidRPr="00472572" w:rsidRDefault="00472572" w:rsidP="00472572">
            <w:r w:rsidRPr="00472572">
              <w:t>8.729406</w:t>
            </w:r>
          </w:p>
        </w:tc>
        <w:tc>
          <w:tcPr>
            <w:tcW w:w="960" w:type="dxa"/>
            <w:noWrap/>
            <w:hideMark/>
          </w:tcPr>
          <w:p w14:paraId="18B60F7E" w14:textId="77777777" w:rsidR="00472572" w:rsidRPr="00472572" w:rsidRDefault="00472572" w:rsidP="00472572">
            <w:r w:rsidRPr="00472572">
              <w:t>3.637095</w:t>
            </w:r>
          </w:p>
        </w:tc>
        <w:tc>
          <w:tcPr>
            <w:tcW w:w="960" w:type="dxa"/>
            <w:noWrap/>
            <w:hideMark/>
          </w:tcPr>
          <w:p w14:paraId="1B7D0421" w14:textId="77777777" w:rsidR="00472572" w:rsidRPr="00472572" w:rsidRDefault="00472572" w:rsidP="00472572">
            <w:r w:rsidRPr="00472572">
              <w:t>3.328197</w:t>
            </w:r>
          </w:p>
        </w:tc>
        <w:tc>
          <w:tcPr>
            <w:tcW w:w="960" w:type="dxa"/>
            <w:noWrap/>
            <w:hideMark/>
          </w:tcPr>
          <w:p w14:paraId="26143809" w14:textId="77777777" w:rsidR="00472572" w:rsidRPr="00472572" w:rsidRDefault="00472572" w:rsidP="00472572">
            <w:r w:rsidRPr="00472572">
              <w:t>8.926978</w:t>
            </w:r>
          </w:p>
        </w:tc>
        <w:tc>
          <w:tcPr>
            <w:tcW w:w="960" w:type="dxa"/>
            <w:noWrap/>
            <w:hideMark/>
          </w:tcPr>
          <w:p w14:paraId="70B68722" w14:textId="77777777" w:rsidR="00472572" w:rsidRPr="00472572" w:rsidRDefault="00472572" w:rsidP="00472572">
            <w:r w:rsidRPr="00472572">
              <w:t>8.763516</w:t>
            </w:r>
          </w:p>
        </w:tc>
        <w:tc>
          <w:tcPr>
            <w:tcW w:w="960" w:type="dxa"/>
            <w:noWrap/>
            <w:hideMark/>
          </w:tcPr>
          <w:p w14:paraId="256B29B3" w14:textId="77777777" w:rsidR="00472572" w:rsidRPr="00472572" w:rsidRDefault="00472572" w:rsidP="00472572">
            <w:r w:rsidRPr="00472572">
              <w:t>7.42161</w:t>
            </w:r>
          </w:p>
        </w:tc>
        <w:tc>
          <w:tcPr>
            <w:tcW w:w="960" w:type="dxa"/>
            <w:noWrap/>
            <w:hideMark/>
          </w:tcPr>
          <w:p w14:paraId="1B2B85BB" w14:textId="77777777" w:rsidR="00472572" w:rsidRPr="00472572" w:rsidRDefault="00472572" w:rsidP="00472572">
            <w:r w:rsidRPr="00472572">
              <w:t>8.299753</w:t>
            </w:r>
          </w:p>
        </w:tc>
        <w:tc>
          <w:tcPr>
            <w:tcW w:w="960" w:type="dxa"/>
            <w:noWrap/>
            <w:hideMark/>
          </w:tcPr>
          <w:p w14:paraId="6FB61845" w14:textId="77777777" w:rsidR="00472572" w:rsidRPr="00472572" w:rsidRDefault="00472572" w:rsidP="00472572">
            <w:r w:rsidRPr="00472572">
              <w:t>8.731073</w:t>
            </w:r>
          </w:p>
        </w:tc>
        <w:tc>
          <w:tcPr>
            <w:tcW w:w="960" w:type="dxa"/>
            <w:noWrap/>
            <w:hideMark/>
          </w:tcPr>
          <w:p w14:paraId="37CDF7E4" w14:textId="77777777" w:rsidR="00472572" w:rsidRPr="00472572" w:rsidRDefault="00472572" w:rsidP="00472572">
            <w:r w:rsidRPr="00472572">
              <w:t>3.217482</w:t>
            </w:r>
          </w:p>
        </w:tc>
        <w:tc>
          <w:tcPr>
            <w:tcW w:w="960" w:type="dxa"/>
            <w:noWrap/>
            <w:hideMark/>
          </w:tcPr>
          <w:p w14:paraId="73ABC429" w14:textId="77777777" w:rsidR="00472572" w:rsidRPr="00472572" w:rsidRDefault="00472572" w:rsidP="00472572">
            <w:r w:rsidRPr="00472572">
              <w:t>3.239328</w:t>
            </w:r>
          </w:p>
        </w:tc>
      </w:tr>
      <w:tr w:rsidR="00472572" w:rsidRPr="00472572" w14:paraId="13F84CE6" w14:textId="77777777" w:rsidTr="00472572">
        <w:trPr>
          <w:trHeight w:val="300"/>
        </w:trPr>
        <w:tc>
          <w:tcPr>
            <w:tcW w:w="960" w:type="dxa"/>
            <w:noWrap/>
            <w:hideMark/>
          </w:tcPr>
          <w:p w14:paraId="24451ABA" w14:textId="77777777" w:rsidR="00472572" w:rsidRPr="00472572" w:rsidRDefault="00472572" w:rsidP="00472572">
            <w:r w:rsidRPr="00472572">
              <w:t>3.575057</w:t>
            </w:r>
          </w:p>
        </w:tc>
        <w:tc>
          <w:tcPr>
            <w:tcW w:w="960" w:type="dxa"/>
            <w:noWrap/>
            <w:hideMark/>
          </w:tcPr>
          <w:p w14:paraId="0A1F1DDA" w14:textId="77777777" w:rsidR="00472572" w:rsidRPr="00472572" w:rsidRDefault="00472572" w:rsidP="00472572">
            <w:r w:rsidRPr="00472572">
              <w:t>7.045734</w:t>
            </w:r>
          </w:p>
        </w:tc>
        <w:tc>
          <w:tcPr>
            <w:tcW w:w="960" w:type="dxa"/>
            <w:noWrap/>
            <w:hideMark/>
          </w:tcPr>
          <w:p w14:paraId="66C8E439" w14:textId="77777777" w:rsidR="00472572" w:rsidRPr="00472572" w:rsidRDefault="00472572" w:rsidP="00472572">
            <w:r w:rsidRPr="00472572">
              <w:t>11.87541</w:t>
            </w:r>
          </w:p>
        </w:tc>
        <w:tc>
          <w:tcPr>
            <w:tcW w:w="960" w:type="dxa"/>
            <w:noWrap/>
            <w:hideMark/>
          </w:tcPr>
          <w:p w14:paraId="43E8491B" w14:textId="77777777" w:rsidR="00472572" w:rsidRPr="00472572" w:rsidRDefault="00472572" w:rsidP="00472572">
            <w:r w:rsidRPr="00472572">
              <w:t>7.499659</w:t>
            </w:r>
          </w:p>
        </w:tc>
        <w:tc>
          <w:tcPr>
            <w:tcW w:w="960" w:type="dxa"/>
            <w:noWrap/>
            <w:hideMark/>
          </w:tcPr>
          <w:p w14:paraId="414967F3" w14:textId="77777777" w:rsidR="00472572" w:rsidRPr="00472572" w:rsidRDefault="00472572" w:rsidP="00472572">
            <w:r w:rsidRPr="00472572">
              <w:t>6.850935</w:t>
            </w:r>
          </w:p>
        </w:tc>
        <w:tc>
          <w:tcPr>
            <w:tcW w:w="960" w:type="dxa"/>
            <w:noWrap/>
            <w:hideMark/>
          </w:tcPr>
          <w:p w14:paraId="3825B8A2" w14:textId="77777777" w:rsidR="00472572" w:rsidRPr="00472572" w:rsidRDefault="00472572" w:rsidP="00472572">
            <w:r w:rsidRPr="00472572">
              <w:t>5.734439</w:t>
            </w:r>
          </w:p>
        </w:tc>
        <w:tc>
          <w:tcPr>
            <w:tcW w:w="960" w:type="dxa"/>
            <w:noWrap/>
            <w:hideMark/>
          </w:tcPr>
          <w:p w14:paraId="1A28F326" w14:textId="77777777" w:rsidR="00472572" w:rsidRPr="00472572" w:rsidRDefault="00472572" w:rsidP="00472572">
            <w:r w:rsidRPr="00472572">
              <w:t>8.559898</w:t>
            </w:r>
          </w:p>
        </w:tc>
        <w:tc>
          <w:tcPr>
            <w:tcW w:w="960" w:type="dxa"/>
            <w:noWrap/>
            <w:hideMark/>
          </w:tcPr>
          <w:p w14:paraId="3004B98B" w14:textId="77777777" w:rsidR="00472572" w:rsidRPr="00472572" w:rsidRDefault="00472572" w:rsidP="00472572">
            <w:r w:rsidRPr="00472572">
              <w:t>8.920597</w:t>
            </w:r>
          </w:p>
        </w:tc>
        <w:tc>
          <w:tcPr>
            <w:tcW w:w="960" w:type="dxa"/>
            <w:noWrap/>
            <w:hideMark/>
          </w:tcPr>
          <w:p w14:paraId="404EE0F0" w14:textId="77777777" w:rsidR="00472572" w:rsidRPr="00472572" w:rsidRDefault="00472572" w:rsidP="00472572">
            <w:r w:rsidRPr="00472572">
              <w:t>12.29899</w:t>
            </w:r>
          </w:p>
        </w:tc>
        <w:tc>
          <w:tcPr>
            <w:tcW w:w="960" w:type="dxa"/>
            <w:noWrap/>
            <w:hideMark/>
          </w:tcPr>
          <w:p w14:paraId="2D18300E" w14:textId="77777777" w:rsidR="00472572" w:rsidRPr="00472572" w:rsidRDefault="00472572" w:rsidP="00472572">
            <w:r w:rsidRPr="00472572">
              <w:t>11.9915</w:t>
            </w:r>
          </w:p>
        </w:tc>
      </w:tr>
      <w:tr w:rsidR="00472572" w:rsidRPr="00472572" w14:paraId="5BDF0367" w14:textId="77777777" w:rsidTr="00472572">
        <w:trPr>
          <w:trHeight w:val="300"/>
        </w:trPr>
        <w:tc>
          <w:tcPr>
            <w:tcW w:w="960" w:type="dxa"/>
            <w:noWrap/>
            <w:hideMark/>
          </w:tcPr>
          <w:p w14:paraId="37AAD5CB" w14:textId="77777777" w:rsidR="00472572" w:rsidRPr="00472572" w:rsidRDefault="00472572" w:rsidP="00472572">
            <w:pPr>
              <w:rPr>
                <w:b/>
                <w:bCs/>
              </w:rPr>
            </w:pPr>
            <w:r w:rsidRPr="00472572">
              <w:rPr>
                <w:b/>
                <w:bCs/>
              </w:rPr>
              <w:t>6.736085</w:t>
            </w:r>
          </w:p>
        </w:tc>
        <w:tc>
          <w:tcPr>
            <w:tcW w:w="960" w:type="dxa"/>
            <w:noWrap/>
            <w:hideMark/>
          </w:tcPr>
          <w:p w14:paraId="2FD8961A" w14:textId="77777777" w:rsidR="00472572" w:rsidRPr="00472572" w:rsidRDefault="00472572" w:rsidP="00472572">
            <w:pPr>
              <w:rPr>
                <w:b/>
                <w:bCs/>
              </w:rPr>
            </w:pPr>
            <w:r w:rsidRPr="00472572">
              <w:rPr>
                <w:b/>
                <w:bCs/>
              </w:rPr>
              <w:t>6.511361</w:t>
            </w:r>
          </w:p>
        </w:tc>
        <w:tc>
          <w:tcPr>
            <w:tcW w:w="960" w:type="dxa"/>
            <w:noWrap/>
            <w:hideMark/>
          </w:tcPr>
          <w:p w14:paraId="2303369E" w14:textId="77777777" w:rsidR="00472572" w:rsidRPr="00472572" w:rsidRDefault="00472572" w:rsidP="00472572">
            <w:pPr>
              <w:rPr>
                <w:b/>
                <w:bCs/>
              </w:rPr>
            </w:pPr>
            <w:r w:rsidRPr="00472572">
              <w:rPr>
                <w:b/>
                <w:bCs/>
              </w:rPr>
              <w:t>7.257679</w:t>
            </w:r>
          </w:p>
        </w:tc>
        <w:tc>
          <w:tcPr>
            <w:tcW w:w="960" w:type="dxa"/>
            <w:noWrap/>
            <w:hideMark/>
          </w:tcPr>
          <w:p w14:paraId="4D5316B3" w14:textId="77777777" w:rsidR="00472572" w:rsidRPr="00472572" w:rsidRDefault="00472572" w:rsidP="00472572">
            <w:pPr>
              <w:rPr>
                <w:b/>
                <w:bCs/>
              </w:rPr>
            </w:pPr>
            <w:r w:rsidRPr="00472572">
              <w:rPr>
                <w:b/>
                <w:bCs/>
              </w:rPr>
              <w:t>7.297581</w:t>
            </w:r>
          </w:p>
        </w:tc>
        <w:tc>
          <w:tcPr>
            <w:tcW w:w="960" w:type="dxa"/>
            <w:noWrap/>
            <w:hideMark/>
          </w:tcPr>
          <w:p w14:paraId="079ABFED" w14:textId="77777777" w:rsidR="00472572" w:rsidRPr="00472572" w:rsidRDefault="00472572" w:rsidP="00472572">
            <w:pPr>
              <w:rPr>
                <w:b/>
                <w:bCs/>
              </w:rPr>
            </w:pPr>
            <w:r w:rsidRPr="00472572">
              <w:rPr>
                <w:b/>
                <w:bCs/>
              </w:rPr>
              <w:t>7.058003</w:t>
            </w:r>
          </w:p>
        </w:tc>
        <w:tc>
          <w:tcPr>
            <w:tcW w:w="960" w:type="dxa"/>
            <w:noWrap/>
            <w:hideMark/>
          </w:tcPr>
          <w:p w14:paraId="56C193FB" w14:textId="77777777" w:rsidR="00472572" w:rsidRPr="00472572" w:rsidRDefault="00472572" w:rsidP="00472572">
            <w:pPr>
              <w:rPr>
                <w:b/>
                <w:bCs/>
              </w:rPr>
            </w:pPr>
            <w:r w:rsidRPr="00472572">
              <w:rPr>
                <w:b/>
                <w:bCs/>
              </w:rPr>
              <w:t>8.088634</w:t>
            </w:r>
          </w:p>
        </w:tc>
        <w:tc>
          <w:tcPr>
            <w:tcW w:w="960" w:type="dxa"/>
            <w:noWrap/>
            <w:hideMark/>
          </w:tcPr>
          <w:p w14:paraId="5B56D674" w14:textId="77777777" w:rsidR="00472572" w:rsidRPr="00472572" w:rsidRDefault="00472572" w:rsidP="00472572">
            <w:pPr>
              <w:rPr>
                <w:b/>
                <w:bCs/>
              </w:rPr>
            </w:pPr>
            <w:r w:rsidRPr="00472572">
              <w:rPr>
                <w:b/>
                <w:bCs/>
              </w:rPr>
              <w:t>7.105449</w:t>
            </w:r>
          </w:p>
        </w:tc>
        <w:tc>
          <w:tcPr>
            <w:tcW w:w="960" w:type="dxa"/>
            <w:noWrap/>
            <w:hideMark/>
          </w:tcPr>
          <w:p w14:paraId="2D6E0AEA" w14:textId="77777777" w:rsidR="00472572" w:rsidRPr="00472572" w:rsidRDefault="00472572" w:rsidP="00472572">
            <w:pPr>
              <w:rPr>
                <w:b/>
                <w:bCs/>
              </w:rPr>
            </w:pPr>
            <w:r w:rsidRPr="00472572">
              <w:rPr>
                <w:b/>
                <w:bCs/>
              </w:rPr>
              <w:t>6.724209</w:t>
            </w:r>
          </w:p>
        </w:tc>
        <w:tc>
          <w:tcPr>
            <w:tcW w:w="960" w:type="dxa"/>
            <w:noWrap/>
            <w:hideMark/>
          </w:tcPr>
          <w:p w14:paraId="71A586A0" w14:textId="77777777" w:rsidR="00472572" w:rsidRPr="00472572" w:rsidRDefault="00472572" w:rsidP="00472572">
            <w:pPr>
              <w:rPr>
                <w:b/>
                <w:bCs/>
              </w:rPr>
            </w:pPr>
            <w:r w:rsidRPr="00472572">
              <w:rPr>
                <w:b/>
                <w:bCs/>
              </w:rPr>
              <w:t>7.710672</w:t>
            </w:r>
          </w:p>
        </w:tc>
        <w:tc>
          <w:tcPr>
            <w:tcW w:w="960" w:type="dxa"/>
            <w:noWrap/>
            <w:hideMark/>
          </w:tcPr>
          <w:p w14:paraId="762A9D3C" w14:textId="77777777" w:rsidR="00472572" w:rsidRPr="00472572" w:rsidRDefault="00472572" w:rsidP="00472572">
            <w:pPr>
              <w:rPr>
                <w:b/>
                <w:bCs/>
              </w:rPr>
            </w:pPr>
            <w:r w:rsidRPr="00472572">
              <w:rPr>
                <w:b/>
                <w:bCs/>
              </w:rPr>
              <w:t>7.013495</w:t>
            </w:r>
          </w:p>
        </w:tc>
      </w:tr>
    </w:tbl>
    <w:p w14:paraId="70546C34" w14:textId="01FF3DD0" w:rsidR="00472572" w:rsidRDefault="00472572" w:rsidP="00DD05AD"/>
    <w:p w14:paraId="02C90B16" w14:textId="77777777" w:rsidR="00472572" w:rsidRDefault="00472572" w:rsidP="00DD05AD">
      <w:r>
        <w:t>5</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405B7932" w14:textId="77777777" w:rsidTr="00472572">
        <w:trPr>
          <w:trHeight w:val="300"/>
        </w:trPr>
        <w:tc>
          <w:tcPr>
            <w:tcW w:w="960" w:type="dxa"/>
            <w:noWrap/>
            <w:hideMark/>
          </w:tcPr>
          <w:p w14:paraId="75BAEC2F" w14:textId="77777777" w:rsidR="00472572" w:rsidRPr="00472572" w:rsidRDefault="00472572" w:rsidP="00472572">
            <w:r w:rsidRPr="00472572">
              <w:t>Tx01</w:t>
            </w:r>
          </w:p>
        </w:tc>
        <w:tc>
          <w:tcPr>
            <w:tcW w:w="960" w:type="dxa"/>
            <w:noWrap/>
            <w:hideMark/>
          </w:tcPr>
          <w:p w14:paraId="1F03B2D3" w14:textId="77777777" w:rsidR="00472572" w:rsidRPr="00472572" w:rsidRDefault="00472572" w:rsidP="00472572">
            <w:r w:rsidRPr="00472572">
              <w:t>Tx02</w:t>
            </w:r>
          </w:p>
        </w:tc>
        <w:tc>
          <w:tcPr>
            <w:tcW w:w="960" w:type="dxa"/>
            <w:noWrap/>
            <w:hideMark/>
          </w:tcPr>
          <w:p w14:paraId="6BF01AD9" w14:textId="77777777" w:rsidR="00472572" w:rsidRPr="00472572" w:rsidRDefault="00472572" w:rsidP="00472572">
            <w:r w:rsidRPr="00472572">
              <w:t>Tx03</w:t>
            </w:r>
          </w:p>
        </w:tc>
        <w:tc>
          <w:tcPr>
            <w:tcW w:w="960" w:type="dxa"/>
            <w:noWrap/>
            <w:hideMark/>
          </w:tcPr>
          <w:p w14:paraId="7542DAA2" w14:textId="77777777" w:rsidR="00472572" w:rsidRPr="00472572" w:rsidRDefault="00472572" w:rsidP="00472572">
            <w:r w:rsidRPr="00472572">
              <w:t>Tx04</w:t>
            </w:r>
          </w:p>
        </w:tc>
        <w:tc>
          <w:tcPr>
            <w:tcW w:w="960" w:type="dxa"/>
            <w:noWrap/>
            <w:hideMark/>
          </w:tcPr>
          <w:p w14:paraId="20CA76F5" w14:textId="77777777" w:rsidR="00472572" w:rsidRPr="00472572" w:rsidRDefault="00472572" w:rsidP="00472572">
            <w:r w:rsidRPr="00472572">
              <w:t>Tx05</w:t>
            </w:r>
          </w:p>
        </w:tc>
        <w:tc>
          <w:tcPr>
            <w:tcW w:w="960" w:type="dxa"/>
            <w:noWrap/>
            <w:hideMark/>
          </w:tcPr>
          <w:p w14:paraId="12426375" w14:textId="77777777" w:rsidR="00472572" w:rsidRPr="00472572" w:rsidRDefault="00472572" w:rsidP="00472572">
            <w:r w:rsidRPr="00472572">
              <w:t>Tx06</w:t>
            </w:r>
          </w:p>
        </w:tc>
        <w:tc>
          <w:tcPr>
            <w:tcW w:w="960" w:type="dxa"/>
            <w:noWrap/>
            <w:hideMark/>
          </w:tcPr>
          <w:p w14:paraId="17EE39CD" w14:textId="77777777" w:rsidR="00472572" w:rsidRPr="00472572" w:rsidRDefault="00472572" w:rsidP="00472572">
            <w:r w:rsidRPr="00472572">
              <w:t>Tx07</w:t>
            </w:r>
          </w:p>
        </w:tc>
        <w:tc>
          <w:tcPr>
            <w:tcW w:w="960" w:type="dxa"/>
            <w:noWrap/>
            <w:hideMark/>
          </w:tcPr>
          <w:p w14:paraId="292C2D17" w14:textId="77777777" w:rsidR="00472572" w:rsidRPr="00472572" w:rsidRDefault="00472572" w:rsidP="00472572">
            <w:r w:rsidRPr="00472572">
              <w:t>Tx08</w:t>
            </w:r>
          </w:p>
        </w:tc>
        <w:tc>
          <w:tcPr>
            <w:tcW w:w="960" w:type="dxa"/>
            <w:noWrap/>
            <w:hideMark/>
          </w:tcPr>
          <w:p w14:paraId="1ECA8700" w14:textId="77777777" w:rsidR="00472572" w:rsidRPr="00472572" w:rsidRDefault="00472572" w:rsidP="00472572">
            <w:r w:rsidRPr="00472572">
              <w:t>Tx09</w:t>
            </w:r>
          </w:p>
        </w:tc>
        <w:tc>
          <w:tcPr>
            <w:tcW w:w="960" w:type="dxa"/>
            <w:noWrap/>
            <w:hideMark/>
          </w:tcPr>
          <w:p w14:paraId="5AA9D4F4" w14:textId="77777777" w:rsidR="00472572" w:rsidRPr="00472572" w:rsidRDefault="00472572" w:rsidP="00472572">
            <w:r w:rsidRPr="00472572">
              <w:t>Tx10</w:t>
            </w:r>
          </w:p>
        </w:tc>
      </w:tr>
      <w:tr w:rsidR="00472572" w:rsidRPr="00472572" w14:paraId="124A485F" w14:textId="77777777" w:rsidTr="00472572">
        <w:trPr>
          <w:trHeight w:val="300"/>
        </w:trPr>
        <w:tc>
          <w:tcPr>
            <w:tcW w:w="960" w:type="dxa"/>
            <w:noWrap/>
            <w:hideMark/>
          </w:tcPr>
          <w:p w14:paraId="104543DD" w14:textId="77777777" w:rsidR="00472572" w:rsidRPr="00472572" w:rsidRDefault="00472572" w:rsidP="00472572">
            <w:r w:rsidRPr="00472572">
              <w:t>4.133716</w:t>
            </w:r>
          </w:p>
        </w:tc>
        <w:tc>
          <w:tcPr>
            <w:tcW w:w="960" w:type="dxa"/>
            <w:noWrap/>
            <w:hideMark/>
          </w:tcPr>
          <w:p w14:paraId="4C4940D0" w14:textId="77777777" w:rsidR="00472572" w:rsidRPr="00472572" w:rsidRDefault="00472572" w:rsidP="00472572">
            <w:r w:rsidRPr="00472572">
              <w:t>6.36949</w:t>
            </w:r>
          </w:p>
        </w:tc>
        <w:tc>
          <w:tcPr>
            <w:tcW w:w="960" w:type="dxa"/>
            <w:noWrap/>
            <w:hideMark/>
          </w:tcPr>
          <w:p w14:paraId="31484900" w14:textId="77777777" w:rsidR="00472572" w:rsidRPr="00472572" w:rsidRDefault="00472572" w:rsidP="00472572">
            <w:r w:rsidRPr="00472572">
              <w:t>10.50015</w:t>
            </w:r>
          </w:p>
        </w:tc>
        <w:tc>
          <w:tcPr>
            <w:tcW w:w="960" w:type="dxa"/>
            <w:noWrap/>
            <w:hideMark/>
          </w:tcPr>
          <w:p w14:paraId="3D254BE2" w14:textId="77777777" w:rsidR="00472572" w:rsidRPr="00472572" w:rsidRDefault="00472572" w:rsidP="00472572">
            <w:r w:rsidRPr="00472572">
              <w:t>7.436478</w:t>
            </w:r>
          </w:p>
        </w:tc>
        <w:tc>
          <w:tcPr>
            <w:tcW w:w="960" w:type="dxa"/>
            <w:noWrap/>
            <w:hideMark/>
          </w:tcPr>
          <w:p w14:paraId="5ADCF07F" w14:textId="77777777" w:rsidR="00472572" w:rsidRPr="00472572" w:rsidRDefault="00472572" w:rsidP="00472572">
            <w:r w:rsidRPr="00472572">
              <w:t>6.114637</w:t>
            </w:r>
          </w:p>
        </w:tc>
        <w:tc>
          <w:tcPr>
            <w:tcW w:w="960" w:type="dxa"/>
            <w:noWrap/>
            <w:hideMark/>
          </w:tcPr>
          <w:p w14:paraId="69031858" w14:textId="77777777" w:rsidR="00472572" w:rsidRPr="00472572" w:rsidRDefault="00472572" w:rsidP="00472572">
            <w:r w:rsidRPr="00472572">
              <w:t>13.29313</w:t>
            </w:r>
          </w:p>
        </w:tc>
        <w:tc>
          <w:tcPr>
            <w:tcW w:w="960" w:type="dxa"/>
            <w:noWrap/>
            <w:hideMark/>
          </w:tcPr>
          <w:p w14:paraId="36C9CA80" w14:textId="77777777" w:rsidR="00472572" w:rsidRPr="00472572" w:rsidRDefault="00472572" w:rsidP="00472572">
            <w:r w:rsidRPr="00472572">
              <w:t>9.956421</w:t>
            </w:r>
          </w:p>
        </w:tc>
        <w:tc>
          <w:tcPr>
            <w:tcW w:w="960" w:type="dxa"/>
            <w:noWrap/>
            <w:hideMark/>
          </w:tcPr>
          <w:p w14:paraId="766A64DE" w14:textId="77777777" w:rsidR="00472572" w:rsidRPr="00472572" w:rsidRDefault="00472572" w:rsidP="00472572">
            <w:r w:rsidRPr="00472572">
              <w:t>3.318059</w:t>
            </w:r>
          </w:p>
        </w:tc>
        <w:tc>
          <w:tcPr>
            <w:tcW w:w="960" w:type="dxa"/>
            <w:noWrap/>
            <w:hideMark/>
          </w:tcPr>
          <w:p w14:paraId="6AAC86B7" w14:textId="77777777" w:rsidR="00472572" w:rsidRPr="00472572" w:rsidRDefault="00472572" w:rsidP="00472572">
            <w:r w:rsidRPr="00472572">
              <w:t>13.34496</w:t>
            </w:r>
          </w:p>
        </w:tc>
        <w:tc>
          <w:tcPr>
            <w:tcW w:w="960" w:type="dxa"/>
            <w:noWrap/>
            <w:hideMark/>
          </w:tcPr>
          <w:p w14:paraId="77B9143C" w14:textId="77777777" w:rsidR="00472572" w:rsidRPr="00472572" w:rsidRDefault="00472572" w:rsidP="00472572">
            <w:r w:rsidRPr="00472572">
              <w:t>3.061889</w:t>
            </w:r>
          </w:p>
        </w:tc>
      </w:tr>
      <w:tr w:rsidR="00472572" w:rsidRPr="00472572" w14:paraId="3FD9ED99" w14:textId="77777777" w:rsidTr="00472572">
        <w:trPr>
          <w:trHeight w:val="300"/>
        </w:trPr>
        <w:tc>
          <w:tcPr>
            <w:tcW w:w="960" w:type="dxa"/>
            <w:noWrap/>
            <w:hideMark/>
          </w:tcPr>
          <w:p w14:paraId="46C720AE" w14:textId="77777777" w:rsidR="00472572" w:rsidRPr="00472572" w:rsidRDefault="00472572" w:rsidP="00472572">
            <w:r w:rsidRPr="00472572">
              <w:t>11.80437</w:t>
            </w:r>
          </w:p>
        </w:tc>
        <w:tc>
          <w:tcPr>
            <w:tcW w:w="960" w:type="dxa"/>
            <w:noWrap/>
            <w:hideMark/>
          </w:tcPr>
          <w:p w14:paraId="603D8794" w14:textId="77777777" w:rsidR="00472572" w:rsidRPr="00472572" w:rsidRDefault="00472572" w:rsidP="00472572">
            <w:r w:rsidRPr="00472572">
              <w:t>7.327603</w:t>
            </w:r>
          </w:p>
        </w:tc>
        <w:tc>
          <w:tcPr>
            <w:tcW w:w="960" w:type="dxa"/>
            <w:noWrap/>
            <w:hideMark/>
          </w:tcPr>
          <w:p w14:paraId="338726D6" w14:textId="77777777" w:rsidR="00472572" w:rsidRPr="00472572" w:rsidRDefault="00472572" w:rsidP="00472572">
            <w:r w:rsidRPr="00472572">
              <w:t>7.802286</w:t>
            </w:r>
          </w:p>
        </w:tc>
        <w:tc>
          <w:tcPr>
            <w:tcW w:w="960" w:type="dxa"/>
            <w:noWrap/>
            <w:hideMark/>
          </w:tcPr>
          <w:p w14:paraId="62E9B310" w14:textId="77777777" w:rsidR="00472572" w:rsidRPr="00472572" w:rsidRDefault="00472572" w:rsidP="00472572">
            <w:r w:rsidRPr="00472572">
              <w:t>6.523071</w:t>
            </w:r>
          </w:p>
        </w:tc>
        <w:tc>
          <w:tcPr>
            <w:tcW w:w="960" w:type="dxa"/>
            <w:noWrap/>
            <w:hideMark/>
          </w:tcPr>
          <w:p w14:paraId="3A87460E" w14:textId="77777777" w:rsidR="00472572" w:rsidRPr="00472572" w:rsidRDefault="00472572" w:rsidP="00472572">
            <w:r w:rsidRPr="00472572">
              <w:t>6.238013</w:t>
            </w:r>
          </w:p>
        </w:tc>
        <w:tc>
          <w:tcPr>
            <w:tcW w:w="960" w:type="dxa"/>
            <w:noWrap/>
            <w:hideMark/>
          </w:tcPr>
          <w:p w14:paraId="7297475F" w14:textId="77777777" w:rsidR="00472572" w:rsidRPr="00472572" w:rsidRDefault="00472572" w:rsidP="00472572">
            <w:r w:rsidRPr="00472572">
              <w:t>6.800424</w:t>
            </w:r>
          </w:p>
        </w:tc>
        <w:tc>
          <w:tcPr>
            <w:tcW w:w="960" w:type="dxa"/>
            <w:noWrap/>
            <w:hideMark/>
          </w:tcPr>
          <w:p w14:paraId="309A01DF" w14:textId="77777777" w:rsidR="00472572" w:rsidRPr="00472572" w:rsidRDefault="00472572" w:rsidP="00472572">
            <w:r w:rsidRPr="00472572">
              <w:t>3.41107</w:t>
            </w:r>
          </w:p>
        </w:tc>
        <w:tc>
          <w:tcPr>
            <w:tcW w:w="960" w:type="dxa"/>
            <w:noWrap/>
            <w:hideMark/>
          </w:tcPr>
          <w:p w14:paraId="1F469351" w14:textId="77777777" w:rsidR="00472572" w:rsidRPr="00472572" w:rsidRDefault="00472572" w:rsidP="00472572">
            <w:r w:rsidRPr="00472572">
              <w:t>5.51678</w:t>
            </w:r>
          </w:p>
        </w:tc>
        <w:tc>
          <w:tcPr>
            <w:tcW w:w="960" w:type="dxa"/>
            <w:noWrap/>
            <w:hideMark/>
          </w:tcPr>
          <w:p w14:paraId="718E52F4" w14:textId="77777777" w:rsidR="00472572" w:rsidRPr="00472572" w:rsidRDefault="00472572" w:rsidP="00472572">
            <w:r w:rsidRPr="00472572">
              <w:t>5.155935</w:t>
            </w:r>
          </w:p>
        </w:tc>
        <w:tc>
          <w:tcPr>
            <w:tcW w:w="960" w:type="dxa"/>
            <w:noWrap/>
            <w:hideMark/>
          </w:tcPr>
          <w:p w14:paraId="7C11543F" w14:textId="77777777" w:rsidR="00472572" w:rsidRPr="00472572" w:rsidRDefault="00472572" w:rsidP="00472572">
            <w:r w:rsidRPr="00472572">
              <w:t>3.537589</w:t>
            </w:r>
          </w:p>
        </w:tc>
      </w:tr>
      <w:tr w:rsidR="00472572" w:rsidRPr="00472572" w14:paraId="3C7F19F4" w14:textId="77777777" w:rsidTr="00472572">
        <w:trPr>
          <w:trHeight w:val="300"/>
        </w:trPr>
        <w:tc>
          <w:tcPr>
            <w:tcW w:w="960" w:type="dxa"/>
            <w:noWrap/>
            <w:hideMark/>
          </w:tcPr>
          <w:p w14:paraId="267CD209" w14:textId="77777777" w:rsidR="00472572" w:rsidRPr="00472572" w:rsidRDefault="00472572" w:rsidP="00472572">
            <w:r w:rsidRPr="00472572">
              <w:t>7.12583</w:t>
            </w:r>
          </w:p>
        </w:tc>
        <w:tc>
          <w:tcPr>
            <w:tcW w:w="960" w:type="dxa"/>
            <w:noWrap/>
            <w:hideMark/>
          </w:tcPr>
          <w:p w14:paraId="1D9279BD" w14:textId="77777777" w:rsidR="00472572" w:rsidRPr="00472572" w:rsidRDefault="00472572" w:rsidP="00472572">
            <w:r w:rsidRPr="00472572">
              <w:t>8.851277</w:t>
            </w:r>
          </w:p>
        </w:tc>
        <w:tc>
          <w:tcPr>
            <w:tcW w:w="960" w:type="dxa"/>
            <w:noWrap/>
            <w:hideMark/>
          </w:tcPr>
          <w:p w14:paraId="175512AB" w14:textId="77777777" w:rsidR="00472572" w:rsidRPr="00472572" w:rsidRDefault="00472572" w:rsidP="00472572">
            <w:r w:rsidRPr="00472572">
              <w:t>7.471287</w:t>
            </w:r>
          </w:p>
        </w:tc>
        <w:tc>
          <w:tcPr>
            <w:tcW w:w="960" w:type="dxa"/>
            <w:noWrap/>
            <w:hideMark/>
          </w:tcPr>
          <w:p w14:paraId="35B9D6C8" w14:textId="77777777" w:rsidR="00472572" w:rsidRPr="00472572" w:rsidRDefault="00472572" w:rsidP="00472572">
            <w:r w:rsidRPr="00472572">
              <w:t>6.746043</w:t>
            </w:r>
          </w:p>
        </w:tc>
        <w:tc>
          <w:tcPr>
            <w:tcW w:w="960" w:type="dxa"/>
            <w:noWrap/>
            <w:hideMark/>
          </w:tcPr>
          <w:p w14:paraId="35717406" w14:textId="77777777" w:rsidR="00472572" w:rsidRPr="00472572" w:rsidRDefault="00472572" w:rsidP="00472572">
            <w:r w:rsidRPr="00472572">
              <w:t>6.797209</w:t>
            </w:r>
          </w:p>
        </w:tc>
        <w:tc>
          <w:tcPr>
            <w:tcW w:w="960" w:type="dxa"/>
            <w:noWrap/>
            <w:hideMark/>
          </w:tcPr>
          <w:p w14:paraId="5C7CDAF3" w14:textId="77777777" w:rsidR="00472572" w:rsidRPr="00472572" w:rsidRDefault="00472572" w:rsidP="00472572">
            <w:r w:rsidRPr="00472572">
              <w:t>6.29819</w:t>
            </w:r>
          </w:p>
        </w:tc>
        <w:tc>
          <w:tcPr>
            <w:tcW w:w="960" w:type="dxa"/>
            <w:noWrap/>
            <w:hideMark/>
          </w:tcPr>
          <w:p w14:paraId="3CE89523" w14:textId="77777777" w:rsidR="00472572" w:rsidRPr="00472572" w:rsidRDefault="00472572" w:rsidP="00472572">
            <w:r w:rsidRPr="00472572">
              <w:t>4.258077</w:t>
            </w:r>
          </w:p>
        </w:tc>
        <w:tc>
          <w:tcPr>
            <w:tcW w:w="960" w:type="dxa"/>
            <w:noWrap/>
            <w:hideMark/>
          </w:tcPr>
          <w:p w14:paraId="41AE3908" w14:textId="77777777" w:rsidR="00472572" w:rsidRPr="00472572" w:rsidRDefault="00472572" w:rsidP="00472572">
            <w:r w:rsidRPr="00472572">
              <w:t>5.818925</w:t>
            </w:r>
          </w:p>
        </w:tc>
        <w:tc>
          <w:tcPr>
            <w:tcW w:w="960" w:type="dxa"/>
            <w:noWrap/>
            <w:hideMark/>
          </w:tcPr>
          <w:p w14:paraId="53CEAF2A" w14:textId="77777777" w:rsidR="00472572" w:rsidRPr="00472572" w:rsidRDefault="00472572" w:rsidP="00472572">
            <w:r w:rsidRPr="00472572">
              <w:t>4.506848</w:t>
            </w:r>
          </w:p>
        </w:tc>
        <w:tc>
          <w:tcPr>
            <w:tcW w:w="960" w:type="dxa"/>
            <w:noWrap/>
            <w:hideMark/>
          </w:tcPr>
          <w:p w14:paraId="3B22AE22" w14:textId="77777777" w:rsidR="00472572" w:rsidRPr="00472572" w:rsidRDefault="00472572" w:rsidP="00472572">
            <w:r w:rsidRPr="00472572">
              <w:t>3.798731</w:t>
            </w:r>
          </w:p>
        </w:tc>
      </w:tr>
      <w:tr w:rsidR="00472572" w:rsidRPr="00472572" w14:paraId="27B783DC" w14:textId="77777777" w:rsidTr="00472572">
        <w:trPr>
          <w:trHeight w:val="300"/>
        </w:trPr>
        <w:tc>
          <w:tcPr>
            <w:tcW w:w="960" w:type="dxa"/>
            <w:noWrap/>
            <w:hideMark/>
          </w:tcPr>
          <w:p w14:paraId="73138A0B" w14:textId="77777777" w:rsidR="00472572" w:rsidRPr="00472572" w:rsidRDefault="00472572" w:rsidP="00472572">
            <w:r w:rsidRPr="00472572">
              <w:t>5.284841</w:t>
            </w:r>
          </w:p>
        </w:tc>
        <w:tc>
          <w:tcPr>
            <w:tcW w:w="960" w:type="dxa"/>
            <w:noWrap/>
            <w:hideMark/>
          </w:tcPr>
          <w:p w14:paraId="4FA3B11F" w14:textId="77777777" w:rsidR="00472572" w:rsidRPr="00472572" w:rsidRDefault="00472572" w:rsidP="00472572">
            <w:r w:rsidRPr="00472572">
              <w:t>6.281399</w:t>
            </w:r>
          </w:p>
        </w:tc>
        <w:tc>
          <w:tcPr>
            <w:tcW w:w="960" w:type="dxa"/>
            <w:noWrap/>
            <w:hideMark/>
          </w:tcPr>
          <w:p w14:paraId="55CEC61B" w14:textId="77777777" w:rsidR="00472572" w:rsidRPr="00472572" w:rsidRDefault="00472572" w:rsidP="00472572">
            <w:r w:rsidRPr="00472572">
              <w:t>8.496799</w:t>
            </w:r>
          </w:p>
        </w:tc>
        <w:tc>
          <w:tcPr>
            <w:tcW w:w="960" w:type="dxa"/>
            <w:noWrap/>
            <w:hideMark/>
          </w:tcPr>
          <w:p w14:paraId="7892DD76" w14:textId="77777777" w:rsidR="00472572" w:rsidRPr="00472572" w:rsidRDefault="00472572" w:rsidP="00472572">
            <w:r w:rsidRPr="00472572">
              <w:t>7.342205</w:t>
            </w:r>
          </w:p>
        </w:tc>
        <w:tc>
          <w:tcPr>
            <w:tcW w:w="960" w:type="dxa"/>
            <w:noWrap/>
            <w:hideMark/>
          </w:tcPr>
          <w:p w14:paraId="3546E809" w14:textId="77777777" w:rsidR="00472572" w:rsidRPr="00472572" w:rsidRDefault="00472572" w:rsidP="00472572">
            <w:r w:rsidRPr="00472572">
              <w:t>7.695585</w:t>
            </w:r>
          </w:p>
        </w:tc>
        <w:tc>
          <w:tcPr>
            <w:tcW w:w="960" w:type="dxa"/>
            <w:noWrap/>
            <w:hideMark/>
          </w:tcPr>
          <w:p w14:paraId="7C4077F5" w14:textId="77777777" w:rsidR="00472572" w:rsidRPr="00472572" w:rsidRDefault="00472572" w:rsidP="00472572">
            <w:r w:rsidRPr="00472572">
              <w:t>8.288721</w:t>
            </w:r>
          </w:p>
        </w:tc>
        <w:tc>
          <w:tcPr>
            <w:tcW w:w="960" w:type="dxa"/>
            <w:noWrap/>
            <w:hideMark/>
          </w:tcPr>
          <w:p w14:paraId="5046F846" w14:textId="77777777" w:rsidR="00472572" w:rsidRPr="00472572" w:rsidRDefault="00472572" w:rsidP="00472572">
            <w:r w:rsidRPr="00472572">
              <w:t>3.224047</w:t>
            </w:r>
          </w:p>
        </w:tc>
        <w:tc>
          <w:tcPr>
            <w:tcW w:w="960" w:type="dxa"/>
            <w:noWrap/>
            <w:hideMark/>
          </w:tcPr>
          <w:p w14:paraId="4DAF8273" w14:textId="77777777" w:rsidR="00472572" w:rsidRPr="00472572" w:rsidRDefault="00472572" w:rsidP="00472572">
            <w:r w:rsidRPr="00472572">
              <w:t>7.681043</w:t>
            </w:r>
          </w:p>
        </w:tc>
        <w:tc>
          <w:tcPr>
            <w:tcW w:w="960" w:type="dxa"/>
            <w:noWrap/>
            <w:hideMark/>
          </w:tcPr>
          <w:p w14:paraId="612C5AA1" w14:textId="77777777" w:rsidR="00472572" w:rsidRPr="00472572" w:rsidRDefault="00472572" w:rsidP="00472572">
            <w:r w:rsidRPr="00472572">
              <w:t>10.2198</w:t>
            </w:r>
          </w:p>
        </w:tc>
        <w:tc>
          <w:tcPr>
            <w:tcW w:w="960" w:type="dxa"/>
            <w:noWrap/>
            <w:hideMark/>
          </w:tcPr>
          <w:p w14:paraId="7D9DBF0E" w14:textId="77777777" w:rsidR="00472572" w:rsidRPr="00472572" w:rsidRDefault="00472572" w:rsidP="00472572">
            <w:r w:rsidRPr="00472572">
              <w:t>11.43297</w:t>
            </w:r>
          </w:p>
        </w:tc>
      </w:tr>
      <w:tr w:rsidR="00472572" w:rsidRPr="00472572" w14:paraId="6E531417" w14:textId="77777777" w:rsidTr="00472572">
        <w:trPr>
          <w:trHeight w:val="300"/>
        </w:trPr>
        <w:tc>
          <w:tcPr>
            <w:tcW w:w="960" w:type="dxa"/>
            <w:noWrap/>
            <w:hideMark/>
          </w:tcPr>
          <w:p w14:paraId="464A477E" w14:textId="77777777" w:rsidR="00472572" w:rsidRPr="00472572" w:rsidRDefault="00472572" w:rsidP="00472572">
            <w:r w:rsidRPr="00472572">
              <w:t>8.693872</w:t>
            </w:r>
          </w:p>
        </w:tc>
        <w:tc>
          <w:tcPr>
            <w:tcW w:w="960" w:type="dxa"/>
            <w:noWrap/>
            <w:hideMark/>
          </w:tcPr>
          <w:p w14:paraId="2AA58BEF" w14:textId="77777777" w:rsidR="00472572" w:rsidRPr="00472572" w:rsidRDefault="00472572" w:rsidP="00472572">
            <w:r w:rsidRPr="00472572">
              <w:t>5.207055</w:t>
            </w:r>
          </w:p>
        </w:tc>
        <w:tc>
          <w:tcPr>
            <w:tcW w:w="960" w:type="dxa"/>
            <w:noWrap/>
            <w:hideMark/>
          </w:tcPr>
          <w:p w14:paraId="2BF61D87" w14:textId="77777777" w:rsidR="00472572" w:rsidRPr="00472572" w:rsidRDefault="00472572" w:rsidP="00472572">
            <w:r w:rsidRPr="00472572">
              <w:t>8.165197</w:t>
            </w:r>
          </w:p>
        </w:tc>
        <w:tc>
          <w:tcPr>
            <w:tcW w:w="960" w:type="dxa"/>
            <w:noWrap/>
            <w:hideMark/>
          </w:tcPr>
          <w:p w14:paraId="1BD78562" w14:textId="77777777" w:rsidR="00472572" w:rsidRPr="00472572" w:rsidRDefault="00472572" w:rsidP="00472572">
            <w:r w:rsidRPr="00472572">
              <w:t>7.377328</w:t>
            </w:r>
          </w:p>
        </w:tc>
        <w:tc>
          <w:tcPr>
            <w:tcW w:w="960" w:type="dxa"/>
            <w:noWrap/>
            <w:hideMark/>
          </w:tcPr>
          <w:p w14:paraId="3624C310" w14:textId="77777777" w:rsidR="00472572" w:rsidRPr="00472572" w:rsidRDefault="00472572" w:rsidP="00472572">
            <w:r w:rsidRPr="00472572">
              <w:t>7.589147</w:t>
            </w:r>
          </w:p>
        </w:tc>
        <w:tc>
          <w:tcPr>
            <w:tcW w:w="960" w:type="dxa"/>
            <w:noWrap/>
            <w:hideMark/>
          </w:tcPr>
          <w:p w14:paraId="3B5C1B13" w14:textId="77777777" w:rsidR="00472572" w:rsidRPr="00472572" w:rsidRDefault="00472572" w:rsidP="00472572">
            <w:r w:rsidRPr="00472572">
              <w:t>7.716005</w:t>
            </w:r>
          </w:p>
        </w:tc>
        <w:tc>
          <w:tcPr>
            <w:tcW w:w="960" w:type="dxa"/>
            <w:noWrap/>
            <w:hideMark/>
          </w:tcPr>
          <w:p w14:paraId="57876EB5" w14:textId="77777777" w:rsidR="00472572" w:rsidRPr="00472572" w:rsidRDefault="00472572" w:rsidP="00472572">
            <w:r w:rsidRPr="00472572">
              <w:t>4.840333</w:t>
            </w:r>
          </w:p>
        </w:tc>
        <w:tc>
          <w:tcPr>
            <w:tcW w:w="960" w:type="dxa"/>
            <w:noWrap/>
            <w:hideMark/>
          </w:tcPr>
          <w:p w14:paraId="01AF088C" w14:textId="77777777" w:rsidR="00472572" w:rsidRPr="00472572" w:rsidRDefault="00472572" w:rsidP="00472572">
            <w:r w:rsidRPr="00472572">
              <w:t>6.32816</w:t>
            </w:r>
          </w:p>
        </w:tc>
        <w:tc>
          <w:tcPr>
            <w:tcW w:w="960" w:type="dxa"/>
            <w:noWrap/>
            <w:hideMark/>
          </w:tcPr>
          <w:p w14:paraId="32E7A0D4" w14:textId="77777777" w:rsidR="00472572" w:rsidRPr="00472572" w:rsidRDefault="00472572" w:rsidP="00472572">
            <w:r w:rsidRPr="00472572">
              <w:t>9.219844</w:t>
            </w:r>
          </w:p>
        </w:tc>
        <w:tc>
          <w:tcPr>
            <w:tcW w:w="960" w:type="dxa"/>
            <w:noWrap/>
            <w:hideMark/>
          </w:tcPr>
          <w:p w14:paraId="7B11A0CF" w14:textId="77777777" w:rsidR="00472572" w:rsidRPr="00472572" w:rsidRDefault="00472572" w:rsidP="00472572">
            <w:r w:rsidRPr="00472572">
              <w:t>8.556724</w:t>
            </w:r>
          </w:p>
        </w:tc>
      </w:tr>
      <w:tr w:rsidR="00472572" w:rsidRPr="00472572" w14:paraId="55197CA5" w14:textId="77777777" w:rsidTr="00472572">
        <w:trPr>
          <w:trHeight w:val="300"/>
        </w:trPr>
        <w:tc>
          <w:tcPr>
            <w:tcW w:w="960" w:type="dxa"/>
            <w:noWrap/>
            <w:hideMark/>
          </w:tcPr>
          <w:p w14:paraId="0436AFF8" w14:textId="77777777" w:rsidR="00472572" w:rsidRPr="00472572" w:rsidRDefault="00472572" w:rsidP="00472572">
            <w:r w:rsidRPr="00472572">
              <w:t>7.99516</w:t>
            </w:r>
          </w:p>
        </w:tc>
        <w:tc>
          <w:tcPr>
            <w:tcW w:w="960" w:type="dxa"/>
            <w:noWrap/>
            <w:hideMark/>
          </w:tcPr>
          <w:p w14:paraId="41096914" w14:textId="77777777" w:rsidR="00472572" w:rsidRPr="00472572" w:rsidRDefault="00472572" w:rsidP="00472572">
            <w:r w:rsidRPr="00472572">
              <w:t>6.980871</w:t>
            </w:r>
          </w:p>
        </w:tc>
        <w:tc>
          <w:tcPr>
            <w:tcW w:w="960" w:type="dxa"/>
            <w:noWrap/>
            <w:hideMark/>
          </w:tcPr>
          <w:p w14:paraId="2110EFA5" w14:textId="77777777" w:rsidR="00472572" w:rsidRPr="00472572" w:rsidRDefault="00472572" w:rsidP="00472572">
            <w:r w:rsidRPr="00472572">
              <w:t>4.662798</w:t>
            </w:r>
          </w:p>
        </w:tc>
        <w:tc>
          <w:tcPr>
            <w:tcW w:w="960" w:type="dxa"/>
            <w:noWrap/>
            <w:hideMark/>
          </w:tcPr>
          <w:p w14:paraId="21C65C71" w14:textId="77777777" w:rsidR="00472572" w:rsidRPr="00472572" w:rsidRDefault="00472572" w:rsidP="00472572">
            <w:r w:rsidRPr="00472572">
              <w:t>6.911014</w:t>
            </w:r>
          </w:p>
        </w:tc>
        <w:tc>
          <w:tcPr>
            <w:tcW w:w="960" w:type="dxa"/>
            <w:noWrap/>
            <w:hideMark/>
          </w:tcPr>
          <w:p w14:paraId="51D52A2D" w14:textId="77777777" w:rsidR="00472572" w:rsidRPr="00472572" w:rsidRDefault="00472572" w:rsidP="00472572">
            <w:r w:rsidRPr="00472572">
              <w:t>7.93563</w:t>
            </w:r>
          </w:p>
        </w:tc>
        <w:tc>
          <w:tcPr>
            <w:tcW w:w="960" w:type="dxa"/>
            <w:noWrap/>
            <w:hideMark/>
          </w:tcPr>
          <w:p w14:paraId="79BFD2FE" w14:textId="77777777" w:rsidR="00472572" w:rsidRPr="00472572" w:rsidRDefault="00472572" w:rsidP="00472572">
            <w:r w:rsidRPr="00472572">
              <w:t>7.877424</w:t>
            </w:r>
          </w:p>
        </w:tc>
        <w:tc>
          <w:tcPr>
            <w:tcW w:w="960" w:type="dxa"/>
            <w:noWrap/>
            <w:hideMark/>
          </w:tcPr>
          <w:p w14:paraId="4F0E4186" w14:textId="77777777" w:rsidR="00472572" w:rsidRPr="00472572" w:rsidRDefault="00472572" w:rsidP="00472572">
            <w:r w:rsidRPr="00472572">
              <w:t>12.5149</w:t>
            </w:r>
          </w:p>
        </w:tc>
        <w:tc>
          <w:tcPr>
            <w:tcW w:w="960" w:type="dxa"/>
            <w:noWrap/>
            <w:hideMark/>
          </w:tcPr>
          <w:p w14:paraId="70F49734" w14:textId="77777777" w:rsidR="00472572" w:rsidRPr="00472572" w:rsidRDefault="00472572" w:rsidP="00472572">
            <w:r w:rsidRPr="00472572">
              <w:t>5.999896</w:t>
            </w:r>
          </w:p>
        </w:tc>
        <w:tc>
          <w:tcPr>
            <w:tcW w:w="960" w:type="dxa"/>
            <w:noWrap/>
            <w:hideMark/>
          </w:tcPr>
          <w:p w14:paraId="7259AAD0" w14:textId="77777777" w:rsidR="00472572" w:rsidRPr="00472572" w:rsidRDefault="00472572" w:rsidP="00472572">
            <w:r w:rsidRPr="00472572">
              <w:t>2.596846</w:t>
            </w:r>
          </w:p>
        </w:tc>
        <w:tc>
          <w:tcPr>
            <w:tcW w:w="960" w:type="dxa"/>
            <w:noWrap/>
            <w:hideMark/>
          </w:tcPr>
          <w:p w14:paraId="74FAD064" w14:textId="77777777" w:rsidR="00472572" w:rsidRPr="00472572" w:rsidRDefault="00472572" w:rsidP="00472572">
            <w:r w:rsidRPr="00472572">
              <w:t>3.298813</w:t>
            </w:r>
          </w:p>
        </w:tc>
      </w:tr>
      <w:tr w:rsidR="00472572" w:rsidRPr="00472572" w14:paraId="0E17A011" w14:textId="77777777" w:rsidTr="00472572">
        <w:trPr>
          <w:trHeight w:val="300"/>
        </w:trPr>
        <w:tc>
          <w:tcPr>
            <w:tcW w:w="960" w:type="dxa"/>
            <w:noWrap/>
            <w:hideMark/>
          </w:tcPr>
          <w:p w14:paraId="4DCFAA92" w14:textId="77777777" w:rsidR="00472572" w:rsidRPr="00472572" w:rsidRDefault="00472572" w:rsidP="00472572">
            <w:r w:rsidRPr="00472572">
              <w:t>2.779498</w:t>
            </w:r>
          </w:p>
        </w:tc>
        <w:tc>
          <w:tcPr>
            <w:tcW w:w="960" w:type="dxa"/>
            <w:noWrap/>
            <w:hideMark/>
          </w:tcPr>
          <w:p w14:paraId="32CF7AB5" w14:textId="77777777" w:rsidR="00472572" w:rsidRPr="00472572" w:rsidRDefault="00472572" w:rsidP="00472572">
            <w:r w:rsidRPr="00472572">
              <w:t>6.39006</w:t>
            </w:r>
          </w:p>
        </w:tc>
        <w:tc>
          <w:tcPr>
            <w:tcW w:w="960" w:type="dxa"/>
            <w:noWrap/>
            <w:hideMark/>
          </w:tcPr>
          <w:p w14:paraId="5CA33929" w14:textId="77777777" w:rsidR="00472572" w:rsidRPr="00472572" w:rsidRDefault="00472572" w:rsidP="00472572">
            <w:r w:rsidRPr="00472572">
              <w:t>3.952347</w:t>
            </w:r>
          </w:p>
        </w:tc>
        <w:tc>
          <w:tcPr>
            <w:tcW w:w="960" w:type="dxa"/>
            <w:noWrap/>
            <w:hideMark/>
          </w:tcPr>
          <w:p w14:paraId="7CD4B7B4" w14:textId="77777777" w:rsidR="00472572" w:rsidRPr="00472572" w:rsidRDefault="00472572" w:rsidP="00472572">
            <w:r w:rsidRPr="00472572">
              <w:t>7.567019</w:t>
            </w:r>
          </w:p>
        </w:tc>
        <w:tc>
          <w:tcPr>
            <w:tcW w:w="960" w:type="dxa"/>
            <w:noWrap/>
            <w:hideMark/>
          </w:tcPr>
          <w:p w14:paraId="07985E1E" w14:textId="77777777" w:rsidR="00472572" w:rsidRPr="00472572" w:rsidRDefault="00472572" w:rsidP="00472572">
            <w:r w:rsidRPr="00472572">
              <w:t>1.215112</w:t>
            </w:r>
          </w:p>
        </w:tc>
        <w:tc>
          <w:tcPr>
            <w:tcW w:w="960" w:type="dxa"/>
            <w:noWrap/>
            <w:hideMark/>
          </w:tcPr>
          <w:p w14:paraId="7B5F63C3" w14:textId="77777777" w:rsidR="00472572" w:rsidRPr="00472572" w:rsidRDefault="00472572" w:rsidP="00472572">
            <w:r w:rsidRPr="00472572">
              <w:t>8.848928</w:t>
            </w:r>
          </w:p>
        </w:tc>
        <w:tc>
          <w:tcPr>
            <w:tcW w:w="960" w:type="dxa"/>
            <w:noWrap/>
            <w:hideMark/>
          </w:tcPr>
          <w:p w14:paraId="158318E4" w14:textId="77777777" w:rsidR="00472572" w:rsidRPr="00472572" w:rsidRDefault="00472572" w:rsidP="00472572">
            <w:r w:rsidRPr="00472572">
              <w:t>8.280428</w:t>
            </w:r>
          </w:p>
        </w:tc>
        <w:tc>
          <w:tcPr>
            <w:tcW w:w="960" w:type="dxa"/>
            <w:noWrap/>
            <w:hideMark/>
          </w:tcPr>
          <w:p w14:paraId="615EAFC7" w14:textId="77777777" w:rsidR="00472572" w:rsidRPr="00472572" w:rsidRDefault="00472572" w:rsidP="00472572">
            <w:r w:rsidRPr="00472572">
              <w:t>6.992094</w:t>
            </w:r>
          </w:p>
        </w:tc>
        <w:tc>
          <w:tcPr>
            <w:tcW w:w="960" w:type="dxa"/>
            <w:noWrap/>
            <w:hideMark/>
          </w:tcPr>
          <w:p w14:paraId="088A540A" w14:textId="77777777" w:rsidR="00472572" w:rsidRPr="00472572" w:rsidRDefault="00472572" w:rsidP="00472572">
            <w:r w:rsidRPr="00472572">
              <w:t>8.36846</w:t>
            </w:r>
          </w:p>
        </w:tc>
        <w:tc>
          <w:tcPr>
            <w:tcW w:w="960" w:type="dxa"/>
            <w:noWrap/>
            <w:hideMark/>
          </w:tcPr>
          <w:p w14:paraId="3DC6C8F1" w14:textId="77777777" w:rsidR="00472572" w:rsidRPr="00472572" w:rsidRDefault="00472572" w:rsidP="00472572">
            <w:r w:rsidRPr="00472572">
              <w:t>12.35583</w:t>
            </w:r>
          </w:p>
        </w:tc>
      </w:tr>
      <w:tr w:rsidR="00472572" w:rsidRPr="00472572" w14:paraId="3F1524A9" w14:textId="77777777" w:rsidTr="00472572">
        <w:trPr>
          <w:trHeight w:val="300"/>
        </w:trPr>
        <w:tc>
          <w:tcPr>
            <w:tcW w:w="960" w:type="dxa"/>
            <w:noWrap/>
            <w:hideMark/>
          </w:tcPr>
          <w:p w14:paraId="3B646FD6" w14:textId="77777777" w:rsidR="00472572" w:rsidRPr="00472572" w:rsidRDefault="00472572" w:rsidP="00472572">
            <w:r w:rsidRPr="00472572">
              <w:t>7.553701</w:t>
            </w:r>
          </w:p>
        </w:tc>
        <w:tc>
          <w:tcPr>
            <w:tcW w:w="960" w:type="dxa"/>
            <w:noWrap/>
            <w:hideMark/>
          </w:tcPr>
          <w:p w14:paraId="17233F69" w14:textId="77777777" w:rsidR="00472572" w:rsidRPr="00472572" w:rsidRDefault="00472572" w:rsidP="00472572">
            <w:r w:rsidRPr="00472572">
              <w:t>7.411974</w:t>
            </w:r>
          </w:p>
        </w:tc>
        <w:tc>
          <w:tcPr>
            <w:tcW w:w="960" w:type="dxa"/>
            <w:noWrap/>
            <w:hideMark/>
          </w:tcPr>
          <w:p w14:paraId="3E444A61" w14:textId="77777777" w:rsidR="00472572" w:rsidRPr="00472572" w:rsidRDefault="00472572" w:rsidP="00472572">
            <w:r w:rsidRPr="00472572">
              <w:t>6.36832</w:t>
            </w:r>
          </w:p>
        </w:tc>
        <w:tc>
          <w:tcPr>
            <w:tcW w:w="960" w:type="dxa"/>
            <w:noWrap/>
            <w:hideMark/>
          </w:tcPr>
          <w:p w14:paraId="5CE63DA8" w14:textId="77777777" w:rsidR="00472572" w:rsidRPr="00472572" w:rsidRDefault="00472572" w:rsidP="00472572">
            <w:r w:rsidRPr="00472572">
              <w:t>6.712312</w:t>
            </w:r>
          </w:p>
        </w:tc>
        <w:tc>
          <w:tcPr>
            <w:tcW w:w="960" w:type="dxa"/>
            <w:noWrap/>
            <w:hideMark/>
          </w:tcPr>
          <w:p w14:paraId="07D84EBF" w14:textId="77777777" w:rsidR="00472572" w:rsidRPr="00472572" w:rsidRDefault="00472572" w:rsidP="00472572">
            <w:r w:rsidRPr="00472572">
              <w:t>12.17958</w:t>
            </w:r>
          </w:p>
        </w:tc>
        <w:tc>
          <w:tcPr>
            <w:tcW w:w="960" w:type="dxa"/>
            <w:noWrap/>
            <w:hideMark/>
          </w:tcPr>
          <w:p w14:paraId="10519A68" w14:textId="77777777" w:rsidR="00472572" w:rsidRPr="00472572" w:rsidRDefault="00472572" w:rsidP="00472572">
            <w:r w:rsidRPr="00472572">
              <w:t>7.847606</w:t>
            </w:r>
          </w:p>
        </w:tc>
        <w:tc>
          <w:tcPr>
            <w:tcW w:w="960" w:type="dxa"/>
            <w:noWrap/>
            <w:hideMark/>
          </w:tcPr>
          <w:p w14:paraId="259D30EB" w14:textId="77777777" w:rsidR="00472572" w:rsidRPr="00472572" w:rsidRDefault="00472572" w:rsidP="00472572">
            <w:r w:rsidRPr="00472572">
              <w:t>7.160346</w:t>
            </w:r>
          </w:p>
        </w:tc>
        <w:tc>
          <w:tcPr>
            <w:tcW w:w="960" w:type="dxa"/>
            <w:noWrap/>
            <w:hideMark/>
          </w:tcPr>
          <w:p w14:paraId="1A6A767F" w14:textId="77777777" w:rsidR="00472572" w:rsidRPr="00472572" w:rsidRDefault="00472572" w:rsidP="00472572">
            <w:r w:rsidRPr="00472572">
              <w:t>8.571596</w:t>
            </w:r>
          </w:p>
        </w:tc>
        <w:tc>
          <w:tcPr>
            <w:tcW w:w="960" w:type="dxa"/>
            <w:noWrap/>
            <w:hideMark/>
          </w:tcPr>
          <w:p w14:paraId="0150B8C9" w14:textId="77777777" w:rsidR="00472572" w:rsidRPr="00472572" w:rsidRDefault="00472572" w:rsidP="00472572">
            <w:r w:rsidRPr="00472572">
              <w:t>7.118682</w:t>
            </w:r>
          </w:p>
        </w:tc>
        <w:tc>
          <w:tcPr>
            <w:tcW w:w="960" w:type="dxa"/>
            <w:noWrap/>
            <w:hideMark/>
          </w:tcPr>
          <w:p w14:paraId="10CDB7E9" w14:textId="77777777" w:rsidR="00472572" w:rsidRPr="00472572" w:rsidRDefault="00472572" w:rsidP="00472572">
            <w:r w:rsidRPr="00472572">
              <w:t>8.501103</w:t>
            </w:r>
          </w:p>
        </w:tc>
      </w:tr>
      <w:tr w:rsidR="00472572" w:rsidRPr="00472572" w14:paraId="4847E3A2" w14:textId="77777777" w:rsidTr="00472572">
        <w:trPr>
          <w:trHeight w:val="300"/>
        </w:trPr>
        <w:tc>
          <w:tcPr>
            <w:tcW w:w="960" w:type="dxa"/>
            <w:noWrap/>
            <w:hideMark/>
          </w:tcPr>
          <w:p w14:paraId="292C4385" w14:textId="77777777" w:rsidR="00472572" w:rsidRPr="00472572" w:rsidRDefault="00472572" w:rsidP="00472572">
            <w:r w:rsidRPr="00472572">
              <w:t>7.794419</w:t>
            </w:r>
          </w:p>
        </w:tc>
        <w:tc>
          <w:tcPr>
            <w:tcW w:w="960" w:type="dxa"/>
            <w:noWrap/>
            <w:hideMark/>
          </w:tcPr>
          <w:p w14:paraId="2227187D" w14:textId="77777777" w:rsidR="00472572" w:rsidRPr="00472572" w:rsidRDefault="00472572" w:rsidP="00472572">
            <w:r w:rsidRPr="00472572">
              <w:t>2.624962</w:t>
            </w:r>
          </w:p>
        </w:tc>
        <w:tc>
          <w:tcPr>
            <w:tcW w:w="960" w:type="dxa"/>
            <w:noWrap/>
            <w:hideMark/>
          </w:tcPr>
          <w:p w14:paraId="50E33EB6" w14:textId="77777777" w:rsidR="00472572" w:rsidRPr="00472572" w:rsidRDefault="00472572" w:rsidP="00472572">
            <w:r w:rsidRPr="00472572">
              <w:t>3.722359</w:t>
            </w:r>
          </w:p>
        </w:tc>
        <w:tc>
          <w:tcPr>
            <w:tcW w:w="960" w:type="dxa"/>
            <w:noWrap/>
            <w:hideMark/>
          </w:tcPr>
          <w:p w14:paraId="38E9BB03" w14:textId="77777777" w:rsidR="00472572" w:rsidRPr="00472572" w:rsidRDefault="00472572" w:rsidP="00472572">
            <w:r w:rsidRPr="00472572">
              <w:t>8.575097</w:t>
            </w:r>
          </w:p>
        </w:tc>
        <w:tc>
          <w:tcPr>
            <w:tcW w:w="960" w:type="dxa"/>
            <w:noWrap/>
            <w:hideMark/>
          </w:tcPr>
          <w:p w14:paraId="79B83555" w14:textId="77777777" w:rsidR="00472572" w:rsidRPr="00472572" w:rsidRDefault="00472572" w:rsidP="00472572">
            <w:r w:rsidRPr="00472572">
              <w:t>8.477446</w:t>
            </w:r>
          </w:p>
        </w:tc>
        <w:tc>
          <w:tcPr>
            <w:tcW w:w="960" w:type="dxa"/>
            <w:noWrap/>
            <w:hideMark/>
          </w:tcPr>
          <w:p w14:paraId="2AE2F684" w14:textId="77777777" w:rsidR="00472572" w:rsidRPr="00472572" w:rsidRDefault="00472572" w:rsidP="00472572">
            <w:r w:rsidRPr="00472572">
              <w:t>7.805358</w:t>
            </w:r>
          </w:p>
        </w:tc>
        <w:tc>
          <w:tcPr>
            <w:tcW w:w="960" w:type="dxa"/>
            <w:noWrap/>
            <w:hideMark/>
          </w:tcPr>
          <w:p w14:paraId="6017EA83" w14:textId="77777777" w:rsidR="00472572" w:rsidRPr="00472572" w:rsidRDefault="00472572" w:rsidP="00472572">
            <w:r w:rsidRPr="00472572">
              <w:t>8.596277</w:t>
            </w:r>
          </w:p>
        </w:tc>
        <w:tc>
          <w:tcPr>
            <w:tcW w:w="960" w:type="dxa"/>
            <w:noWrap/>
            <w:hideMark/>
          </w:tcPr>
          <w:p w14:paraId="108C8526" w14:textId="77777777" w:rsidR="00472572" w:rsidRPr="00472572" w:rsidRDefault="00472572" w:rsidP="00472572">
            <w:r w:rsidRPr="00472572">
              <w:t>8.275898</w:t>
            </w:r>
          </w:p>
        </w:tc>
        <w:tc>
          <w:tcPr>
            <w:tcW w:w="960" w:type="dxa"/>
            <w:noWrap/>
            <w:hideMark/>
          </w:tcPr>
          <w:p w14:paraId="79DCC94F" w14:textId="77777777" w:rsidR="00472572" w:rsidRPr="00472572" w:rsidRDefault="00472572" w:rsidP="00472572">
            <w:r w:rsidRPr="00472572">
              <w:t>3.253307</w:t>
            </w:r>
          </w:p>
        </w:tc>
        <w:tc>
          <w:tcPr>
            <w:tcW w:w="960" w:type="dxa"/>
            <w:noWrap/>
            <w:hideMark/>
          </w:tcPr>
          <w:p w14:paraId="2623D8FB" w14:textId="77777777" w:rsidR="00472572" w:rsidRPr="00472572" w:rsidRDefault="00472572" w:rsidP="00472572">
            <w:r w:rsidRPr="00472572">
              <w:t>3.16661</w:t>
            </w:r>
          </w:p>
        </w:tc>
      </w:tr>
      <w:tr w:rsidR="00472572" w:rsidRPr="00472572" w14:paraId="3C50E8BC" w14:textId="77777777" w:rsidTr="00472572">
        <w:trPr>
          <w:trHeight w:val="300"/>
        </w:trPr>
        <w:tc>
          <w:tcPr>
            <w:tcW w:w="960" w:type="dxa"/>
            <w:noWrap/>
            <w:hideMark/>
          </w:tcPr>
          <w:p w14:paraId="08F49E83" w14:textId="77777777" w:rsidR="00472572" w:rsidRPr="00472572" w:rsidRDefault="00472572" w:rsidP="00472572">
            <w:r w:rsidRPr="00472572">
              <w:t>3.480102</w:t>
            </w:r>
          </w:p>
        </w:tc>
        <w:tc>
          <w:tcPr>
            <w:tcW w:w="960" w:type="dxa"/>
            <w:noWrap/>
            <w:hideMark/>
          </w:tcPr>
          <w:p w14:paraId="2B71C735" w14:textId="77777777" w:rsidR="00472572" w:rsidRPr="00472572" w:rsidRDefault="00472572" w:rsidP="00472572">
            <w:r w:rsidRPr="00472572">
              <w:t>6.955257</w:t>
            </w:r>
          </w:p>
        </w:tc>
        <w:tc>
          <w:tcPr>
            <w:tcW w:w="960" w:type="dxa"/>
            <w:noWrap/>
            <w:hideMark/>
          </w:tcPr>
          <w:p w14:paraId="46F3F7E6" w14:textId="77777777" w:rsidR="00472572" w:rsidRPr="00472572" w:rsidRDefault="00472572" w:rsidP="00472572">
            <w:r w:rsidRPr="00472572">
              <w:t>12.39572</w:t>
            </w:r>
          </w:p>
        </w:tc>
        <w:tc>
          <w:tcPr>
            <w:tcW w:w="960" w:type="dxa"/>
            <w:noWrap/>
            <w:hideMark/>
          </w:tcPr>
          <w:p w14:paraId="1879FC83" w14:textId="77777777" w:rsidR="00472572" w:rsidRPr="00472572" w:rsidRDefault="00472572" w:rsidP="00472572">
            <w:r w:rsidRPr="00472572">
              <w:t>7.901804</w:t>
            </w:r>
          </w:p>
        </w:tc>
        <w:tc>
          <w:tcPr>
            <w:tcW w:w="960" w:type="dxa"/>
            <w:noWrap/>
            <w:hideMark/>
          </w:tcPr>
          <w:p w14:paraId="1AD8EBC8" w14:textId="77777777" w:rsidR="00472572" w:rsidRPr="00472572" w:rsidRDefault="00472572" w:rsidP="00472572">
            <w:r w:rsidRPr="00472572">
              <w:t>6.782149</w:t>
            </w:r>
          </w:p>
        </w:tc>
        <w:tc>
          <w:tcPr>
            <w:tcW w:w="960" w:type="dxa"/>
            <w:noWrap/>
            <w:hideMark/>
          </w:tcPr>
          <w:p w14:paraId="0EDA285B" w14:textId="77777777" w:rsidR="00472572" w:rsidRPr="00472572" w:rsidRDefault="00472572" w:rsidP="00472572">
            <w:r w:rsidRPr="00472572">
              <w:t>6.991466</w:t>
            </w:r>
          </w:p>
        </w:tc>
        <w:tc>
          <w:tcPr>
            <w:tcW w:w="960" w:type="dxa"/>
            <w:noWrap/>
            <w:hideMark/>
          </w:tcPr>
          <w:p w14:paraId="624AF696" w14:textId="77777777" w:rsidR="00472572" w:rsidRPr="00472572" w:rsidRDefault="00472572" w:rsidP="00472572">
            <w:r w:rsidRPr="00472572">
              <w:t>6.864312</w:t>
            </w:r>
          </w:p>
        </w:tc>
        <w:tc>
          <w:tcPr>
            <w:tcW w:w="960" w:type="dxa"/>
            <w:noWrap/>
            <w:hideMark/>
          </w:tcPr>
          <w:p w14:paraId="70E2B5ED" w14:textId="77777777" w:rsidR="00472572" w:rsidRPr="00472572" w:rsidRDefault="00472572" w:rsidP="00472572">
            <w:r w:rsidRPr="00472572">
              <w:t>7.956795</w:t>
            </w:r>
          </w:p>
        </w:tc>
        <w:tc>
          <w:tcPr>
            <w:tcW w:w="960" w:type="dxa"/>
            <w:noWrap/>
            <w:hideMark/>
          </w:tcPr>
          <w:p w14:paraId="446A3258" w14:textId="77777777" w:rsidR="00472572" w:rsidRPr="00472572" w:rsidRDefault="00472572" w:rsidP="00472572">
            <w:r w:rsidRPr="00472572">
              <w:t>12.33392</w:t>
            </w:r>
          </w:p>
        </w:tc>
        <w:tc>
          <w:tcPr>
            <w:tcW w:w="960" w:type="dxa"/>
            <w:noWrap/>
            <w:hideMark/>
          </w:tcPr>
          <w:p w14:paraId="391A2D84" w14:textId="77777777" w:rsidR="00472572" w:rsidRPr="00472572" w:rsidRDefault="00472572" w:rsidP="00472572">
            <w:r w:rsidRPr="00472572">
              <w:t>14.79422</w:t>
            </w:r>
          </w:p>
        </w:tc>
      </w:tr>
      <w:tr w:rsidR="00472572" w:rsidRPr="00472572" w14:paraId="491BA8E0" w14:textId="77777777" w:rsidTr="00472572">
        <w:trPr>
          <w:trHeight w:val="300"/>
        </w:trPr>
        <w:tc>
          <w:tcPr>
            <w:tcW w:w="960" w:type="dxa"/>
            <w:noWrap/>
            <w:hideMark/>
          </w:tcPr>
          <w:p w14:paraId="06FD4E97" w14:textId="77777777" w:rsidR="00472572" w:rsidRPr="00472572" w:rsidRDefault="00472572" w:rsidP="00472572">
            <w:pPr>
              <w:rPr>
                <w:b/>
                <w:bCs/>
              </w:rPr>
            </w:pPr>
            <w:r w:rsidRPr="00472572">
              <w:rPr>
                <w:b/>
                <w:bCs/>
              </w:rPr>
              <w:t>6.664551</w:t>
            </w:r>
          </w:p>
        </w:tc>
        <w:tc>
          <w:tcPr>
            <w:tcW w:w="960" w:type="dxa"/>
            <w:noWrap/>
            <w:hideMark/>
          </w:tcPr>
          <w:p w14:paraId="3EBCA59C" w14:textId="77777777" w:rsidR="00472572" w:rsidRPr="00472572" w:rsidRDefault="00472572" w:rsidP="00472572">
            <w:pPr>
              <w:rPr>
                <w:b/>
                <w:bCs/>
              </w:rPr>
            </w:pPr>
            <w:r w:rsidRPr="00472572">
              <w:rPr>
                <w:b/>
                <w:bCs/>
              </w:rPr>
              <w:t>6.439995</w:t>
            </w:r>
          </w:p>
        </w:tc>
        <w:tc>
          <w:tcPr>
            <w:tcW w:w="960" w:type="dxa"/>
            <w:noWrap/>
            <w:hideMark/>
          </w:tcPr>
          <w:p w14:paraId="662A38B2" w14:textId="77777777" w:rsidR="00472572" w:rsidRPr="00472572" w:rsidRDefault="00472572" w:rsidP="00472572">
            <w:pPr>
              <w:rPr>
                <w:b/>
                <w:bCs/>
              </w:rPr>
            </w:pPr>
            <w:r w:rsidRPr="00472572">
              <w:rPr>
                <w:b/>
                <w:bCs/>
              </w:rPr>
              <w:t>7.353727</w:t>
            </w:r>
          </w:p>
        </w:tc>
        <w:tc>
          <w:tcPr>
            <w:tcW w:w="960" w:type="dxa"/>
            <w:noWrap/>
            <w:hideMark/>
          </w:tcPr>
          <w:p w14:paraId="7CCDFB7F" w14:textId="77777777" w:rsidR="00472572" w:rsidRPr="00472572" w:rsidRDefault="00472572" w:rsidP="00472572">
            <w:pPr>
              <w:rPr>
                <w:b/>
                <w:bCs/>
              </w:rPr>
            </w:pPr>
            <w:r w:rsidRPr="00472572">
              <w:rPr>
                <w:b/>
                <w:bCs/>
              </w:rPr>
              <w:t>7.309237</w:t>
            </w:r>
          </w:p>
        </w:tc>
        <w:tc>
          <w:tcPr>
            <w:tcW w:w="960" w:type="dxa"/>
            <w:noWrap/>
            <w:hideMark/>
          </w:tcPr>
          <w:p w14:paraId="05363A7D" w14:textId="77777777" w:rsidR="00472572" w:rsidRPr="00472572" w:rsidRDefault="00472572" w:rsidP="00472572">
            <w:pPr>
              <w:rPr>
                <w:b/>
                <w:bCs/>
              </w:rPr>
            </w:pPr>
            <w:r w:rsidRPr="00472572">
              <w:rPr>
                <w:b/>
                <w:bCs/>
              </w:rPr>
              <w:t>7.10245</w:t>
            </w:r>
          </w:p>
        </w:tc>
        <w:tc>
          <w:tcPr>
            <w:tcW w:w="960" w:type="dxa"/>
            <w:noWrap/>
            <w:hideMark/>
          </w:tcPr>
          <w:p w14:paraId="0C6E90ED" w14:textId="77777777" w:rsidR="00472572" w:rsidRPr="00472572" w:rsidRDefault="00472572" w:rsidP="00472572">
            <w:pPr>
              <w:rPr>
                <w:b/>
                <w:bCs/>
              </w:rPr>
            </w:pPr>
            <w:r w:rsidRPr="00472572">
              <w:rPr>
                <w:b/>
                <w:bCs/>
              </w:rPr>
              <w:t>8.176725</w:t>
            </w:r>
          </w:p>
        </w:tc>
        <w:tc>
          <w:tcPr>
            <w:tcW w:w="960" w:type="dxa"/>
            <w:noWrap/>
            <w:hideMark/>
          </w:tcPr>
          <w:p w14:paraId="08BA7A77" w14:textId="77777777" w:rsidR="00472572" w:rsidRPr="00472572" w:rsidRDefault="00472572" w:rsidP="00472572">
            <w:pPr>
              <w:rPr>
                <w:b/>
                <w:bCs/>
              </w:rPr>
            </w:pPr>
            <w:r w:rsidRPr="00472572">
              <w:rPr>
                <w:b/>
                <w:bCs/>
              </w:rPr>
              <w:t>6.910621</w:t>
            </w:r>
          </w:p>
        </w:tc>
        <w:tc>
          <w:tcPr>
            <w:tcW w:w="960" w:type="dxa"/>
            <w:noWrap/>
            <w:hideMark/>
          </w:tcPr>
          <w:p w14:paraId="74F8DAB4" w14:textId="77777777" w:rsidR="00472572" w:rsidRPr="00472572" w:rsidRDefault="00472572" w:rsidP="00472572">
            <w:pPr>
              <w:rPr>
                <w:b/>
                <w:bCs/>
              </w:rPr>
            </w:pPr>
            <w:r w:rsidRPr="00472572">
              <w:rPr>
                <w:b/>
                <w:bCs/>
              </w:rPr>
              <w:t>6.645925</w:t>
            </w:r>
          </w:p>
        </w:tc>
        <w:tc>
          <w:tcPr>
            <w:tcW w:w="960" w:type="dxa"/>
            <w:noWrap/>
            <w:hideMark/>
          </w:tcPr>
          <w:p w14:paraId="09EB236E" w14:textId="77777777" w:rsidR="00472572" w:rsidRPr="00472572" w:rsidRDefault="00472572" w:rsidP="00472572">
            <w:pPr>
              <w:rPr>
                <w:b/>
                <w:bCs/>
              </w:rPr>
            </w:pPr>
            <w:r w:rsidRPr="00472572">
              <w:rPr>
                <w:b/>
                <w:bCs/>
              </w:rPr>
              <w:t>7.61186</w:t>
            </w:r>
          </w:p>
        </w:tc>
        <w:tc>
          <w:tcPr>
            <w:tcW w:w="960" w:type="dxa"/>
            <w:noWrap/>
            <w:hideMark/>
          </w:tcPr>
          <w:p w14:paraId="1CBAE624" w14:textId="77777777" w:rsidR="00472572" w:rsidRPr="00472572" w:rsidRDefault="00472572" w:rsidP="00472572">
            <w:pPr>
              <w:rPr>
                <w:b/>
                <w:bCs/>
              </w:rPr>
            </w:pPr>
            <w:r w:rsidRPr="00472572">
              <w:rPr>
                <w:b/>
                <w:bCs/>
              </w:rPr>
              <w:t>7.250448</w:t>
            </w:r>
          </w:p>
        </w:tc>
      </w:tr>
    </w:tbl>
    <w:p w14:paraId="37F3026B" w14:textId="6427D86B" w:rsidR="00472572" w:rsidRDefault="00F31354" w:rsidP="00DD05AD">
      <w:r>
        <w:lastRenderedPageBreak/>
        <w:t>Raw data for Section 4.4.2.6 with 7 active nodes</w:t>
      </w:r>
    </w:p>
    <w:p w14:paraId="5BF750DE" w14:textId="77777777" w:rsidR="00F31354" w:rsidRDefault="00F31354" w:rsidP="00DD05AD">
      <w:r>
        <w:t>1</w:t>
      </w:r>
      <w:r w:rsidRPr="00F31354">
        <w:rPr>
          <w:vertAlign w:val="superscript"/>
        </w:rPr>
        <w:t>st</w:t>
      </w:r>
      <w:r>
        <w:t xml:space="preserve"> Node</w:t>
      </w:r>
    </w:p>
    <w:tbl>
      <w:tblPr>
        <w:tblStyle w:val="TableGrid"/>
        <w:tblW w:w="0" w:type="auto"/>
        <w:tblLook w:val="04A0" w:firstRow="1" w:lastRow="0" w:firstColumn="1" w:lastColumn="0" w:noHBand="0" w:noVBand="1"/>
      </w:tblPr>
      <w:tblGrid>
        <w:gridCol w:w="1142"/>
        <w:gridCol w:w="1142"/>
        <w:gridCol w:w="1142"/>
        <w:gridCol w:w="1142"/>
        <w:gridCol w:w="1142"/>
        <w:gridCol w:w="1142"/>
        <w:gridCol w:w="1142"/>
        <w:gridCol w:w="1142"/>
        <w:gridCol w:w="1142"/>
        <w:gridCol w:w="1142"/>
      </w:tblGrid>
      <w:tr w:rsidR="00F31354" w:rsidRPr="00F31354" w14:paraId="73FB1DAC" w14:textId="77777777" w:rsidTr="00F31354">
        <w:trPr>
          <w:trHeight w:val="261"/>
        </w:trPr>
        <w:tc>
          <w:tcPr>
            <w:tcW w:w="1142" w:type="dxa"/>
            <w:noWrap/>
            <w:hideMark/>
          </w:tcPr>
          <w:p w14:paraId="39E631A3" w14:textId="77777777" w:rsidR="00F31354" w:rsidRPr="00F31354" w:rsidRDefault="00F31354" w:rsidP="00F31354">
            <w:r w:rsidRPr="00F31354">
              <w:t>Tx01</w:t>
            </w:r>
          </w:p>
        </w:tc>
        <w:tc>
          <w:tcPr>
            <w:tcW w:w="1142" w:type="dxa"/>
            <w:noWrap/>
            <w:hideMark/>
          </w:tcPr>
          <w:p w14:paraId="4F0AFDA6" w14:textId="77777777" w:rsidR="00F31354" w:rsidRPr="00F31354" w:rsidRDefault="00F31354" w:rsidP="00F31354">
            <w:r w:rsidRPr="00F31354">
              <w:t>Tx02</w:t>
            </w:r>
          </w:p>
        </w:tc>
        <w:tc>
          <w:tcPr>
            <w:tcW w:w="1142" w:type="dxa"/>
            <w:noWrap/>
            <w:hideMark/>
          </w:tcPr>
          <w:p w14:paraId="73B1B56C" w14:textId="77777777" w:rsidR="00F31354" w:rsidRPr="00F31354" w:rsidRDefault="00F31354" w:rsidP="00F31354">
            <w:r w:rsidRPr="00F31354">
              <w:t>Tx03</w:t>
            </w:r>
          </w:p>
        </w:tc>
        <w:tc>
          <w:tcPr>
            <w:tcW w:w="1142" w:type="dxa"/>
            <w:noWrap/>
            <w:hideMark/>
          </w:tcPr>
          <w:p w14:paraId="0389F490" w14:textId="77777777" w:rsidR="00F31354" w:rsidRPr="00F31354" w:rsidRDefault="00F31354" w:rsidP="00F31354">
            <w:r w:rsidRPr="00F31354">
              <w:t>Tx04</w:t>
            </w:r>
          </w:p>
        </w:tc>
        <w:tc>
          <w:tcPr>
            <w:tcW w:w="1142" w:type="dxa"/>
            <w:noWrap/>
            <w:hideMark/>
          </w:tcPr>
          <w:p w14:paraId="5E77E365" w14:textId="77777777" w:rsidR="00F31354" w:rsidRPr="00F31354" w:rsidRDefault="00F31354" w:rsidP="00F31354">
            <w:r w:rsidRPr="00F31354">
              <w:t>Tx05</w:t>
            </w:r>
          </w:p>
        </w:tc>
        <w:tc>
          <w:tcPr>
            <w:tcW w:w="1142" w:type="dxa"/>
            <w:noWrap/>
            <w:hideMark/>
          </w:tcPr>
          <w:p w14:paraId="385B848A" w14:textId="77777777" w:rsidR="00F31354" w:rsidRPr="00F31354" w:rsidRDefault="00F31354" w:rsidP="00F31354">
            <w:r w:rsidRPr="00F31354">
              <w:t>Tx06</w:t>
            </w:r>
          </w:p>
        </w:tc>
        <w:tc>
          <w:tcPr>
            <w:tcW w:w="1142" w:type="dxa"/>
            <w:noWrap/>
            <w:hideMark/>
          </w:tcPr>
          <w:p w14:paraId="29F87CB9" w14:textId="77777777" w:rsidR="00F31354" w:rsidRPr="00F31354" w:rsidRDefault="00F31354" w:rsidP="00F31354">
            <w:r w:rsidRPr="00F31354">
              <w:t>Tx07</w:t>
            </w:r>
          </w:p>
        </w:tc>
        <w:tc>
          <w:tcPr>
            <w:tcW w:w="1142" w:type="dxa"/>
            <w:noWrap/>
            <w:hideMark/>
          </w:tcPr>
          <w:p w14:paraId="3CD58FD6" w14:textId="77777777" w:rsidR="00F31354" w:rsidRPr="00F31354" w:rsidRDefault="00F31354" w:rsidP="00F31354">
            <w:r w:rsidRPr="00F31354">
              <w:t>Tx08</w:t>
            </w:r>
          </w:p>
        </w:tc>
        <w:tc>
          <w:tcPr>
            <w:tcW w:w="1142" w:type="dxa"/>
            <w:noWrap/>
            <w:hideMark/>
          </w:tcPr>
          <w:p w14:paraId="67FBDB48" w14:textId="77777777" w:rsidR="00F31354" w:rsidRPr="00F31354" w:rsidRDefault="00F31354" w:rsidP="00F31354">
            <w:r w:rsidRPr="00F31354">
              <w:t>Tx09</w:t>
            </w:r>
          </w:p>
        </w:tc>
        <w:tc>
          <w:tcPr>
            <w:tcW w:w="1142" w:type="dxa"/>
            <w:noWrap/>
            <w:hideMark/>
          </w:tcPr>
          <w:p w14:paraId="4418517E" w14:textId="77777777" w:rsidR="00F31354" w:rsidRPr="00F31354" w:rsidRDefault="00F31354" w:rsidP="00F31354">
            <w:r w:rsidRPr="00F31354">
              <w:t>Tx10</w:t>
            </w:r>
          </w:p>
        </w:tc>
      </w:tr>
      <w:tr w:rsidR="00F31354" w:rsidRPr="00F31354" w14:paraId="090EA8B9" w14:textId="77777777" w:rsidTr="00F31354">
        <w:trPr>
          <w:trHeight w:val="261"/>
        </w:trPr>
        <w:tc>
          <w:tcPr>
            <w:tcW w:w="1142" w:type="dxa"/>
            <w:noWrap/>
            <w:hideMark/>
          </w:tcPr>
          <w:p w14:paraId="03AE3398" w14:textId="77777777" w:rsidR="00F31354" w:rsidRPr="00F31354" w:rsidRDefault="00F31354" w:rsidP="00F31354">
            <w:r w:rsidRPr="00F31354">
              <w:t>9.354991</w:t>
            </w:r>
          </w:p>
        </w:tc>
        <w:tc>
          <w:tcPr>
            <w:tcW w:w="1142" w:type="dxa"/>
            <w:noWrap/>
            <w:hideMark/>
          </w:tcPr>
          <w:p w14:paraId="4CFDF51B" w14:textId="77777777" w:rsidR="00F31354" w:rsidRPr="00F31354" w:rsidRDefault="00F31354" w:rsidP="00F31354">
            <w:r w:rsidRPr="00F31354">
              <w:t>6.181495</w:t>
            </w:r>
          </w:p>
        </w:tc>
        <w:tc>
          <w:tcPr>
            <w:tcW w:w="1142" w:type="dxa"/>
            <w:noWrap/>
            <w:hideMark/>
          </w:tcPr>
          <w:p w14:paraId="45B0F110" w14:textId="77777777" w:rsidR="00F31354" w:rsidRPr="00F31354" w:rsidRDefault="00F31354" w:rsidP="00F31354">
            <w:r w:rsidRPr="00F31354">
              <w:t>10.99878</w:t>
            </w:r>
          </w:p>
        </w:tc>
        <w:tc>
          <w:tcPr>
            <w:tcW w:w="1142" w:type="dxa"/>
            <w:noWrap/>
            <w:hideMark/>
          </w:tcPr>
          <w:p w14:paraId="301CCE00" w14:textId="77777777" w:rsidR="00F31354" w:rsidRPr="00F31354" w:rsidRDefault="00F31354" w:rsidP="00F31354">
            <w:r w:rsidRPr="00F31354">
              <w:t>12.44329</w:t>
            </w:r>
          </w:p>
        </w:tc>
        <w:tc>
          <w:tcPr>
            <w:tcW w:w="1142" w:type="dxa"/>
            <w:noWrap/>
            <w:hideMark/>
          </w:tcPr>
          <w:p w14:paraId="5C17B203" w14:textId="77777777" w:rsidR="00F31354" w:rsidRPr="00F31354" w:rsidRDefault="00F31354" w:rsidP="00F31354">
            <w:r w:rsidRPr="00F31354">
              <w:t>12.91413</w:t>
            </w:r>
          </w:p>
        </w:tc>
        <w:tc>
          <w:tcPr>
            <w:tcW w:w="1142" w:type="dxa"/>
            <w:noWrap/>
            <w:hideMark/>
          </w:tcPr>
          <w:p w14:paraId="1414F908" w14:textId="77777777" w:rsidR="00F31354" w:rsidRPr="00F31354" w:rsidRDefault="00F31354" w:rsidP="00F31354">
            <w:r w:rsidRPr="00F31354">
              <w:t>9.222523</w:t>
            </w:r>
          </w:p>
        </w:tc>
        <w:tc>
          <w:tcPr>
            <w:tcW w:w="1142" w:type="dxa"/>
            <w:noWrap/>
            <w:hideMark/>
          </w:tcPr>
          <w:p w14:paraId="03A25684" w14:textId="77777777" w:rsidR="00F31354" w:rsidRPr="00F31354" w:rsidRDefault="00F31354" w:rsidP="00F31354">
            <w:r w:rsidRPr="00F31354">
              <w:t>5.512126</w:t>
            </w:r>
          </w:p>
        </w:tc>
        <w:tc>
          <w:tcPr>
            <w:tcW w:w="1142" w:type="dxa"/>
            <w:noWrap/>
            <w:hideMark/>
          </w:tcPr>
          <w:p w14:paraId="05DDB8AF" w14:textId="77777777" w:rsidR="00F31354" w:rsidRPr="00F31354" w:rsidRDefault="00F31354" w:rsidP="00F31354">
            <w:r w:rsidRPr="00F31354">
              <w:t>9.410267</w:t>
            </w:r>
          </w:p>
        </w:tc>
        <w:tc>
          <w:tcPr>
            <w:tcW w:w="1142" w:type="dxa"/>
            <w:noWrap/>
            <w:hideMark/>
          </w:tcPr>
          <w:p w14:paraId="2602C3EE" w14:textId="77777777" w:rsidR="00F31354" w:rsidRPr="00F31354" w:rsidRDefault="00F31354" w:rsidP="00F31354">
            <w:r w:rsidRPr="00F31354">
              <w:t>11.22815</w:t>
            </w:r>
          </w:p>
        </w:tc>
        <w:tc>
          <w:tcPr>
            <w:tcW w:w="1142" w:type="dxa"/>
            <w:noWrap/>
            <w:hideMark/>
          </w:tcPr>
          <w:p w14:paraId="53233755" w14:textId="77777777" w:rsidR="00F31354" w:rsidRPr="00F31354" w:rsidRDefault="00F31354" w:rsidP="00F31354">
            <w:r w:rsidRPr="00F31354">
              <w:t>14.63084</w:t>
            </w:r>
          </w:p>
        </w:tc>
      </w:tr>
      <w:tr w:rsidR="00F31354" w:rsidRPr="00F31354" w14:paraId="567D2320" w14:textId="77777777" w:rsidTr="00F31354">
        <w:trPr>
          <w:trHeight w:val="261"/>
        </w:trPr>
        <w:tc>
          <w:tcPr>
            <w:tcW w:w="1142" w:type="dxa"/>
            <w:noWrap/>
            <w:hideMark/>
          </w:tcPr>
          <w:p w14:paraId="126B89D1" w14:textId="77777777" w:rsidR="00F31354" w:rsidRPr="00F31354" w:rsidRDefault="00F31354" w:rsidP="00F31354">
            <w:r w:rsidRPr="00F31354">
              <w:t>6.220997</w:t>
            </w:r>
          </w:p>
        </w:tc>
        <w:tc>
          <w:tcPr>
            <w:tcW w:w="1142" w:type="dxa"/>
            <w:noWrap/>
            <w:hideMark/>
          </w:tcPr>
          <w:p w14:paraId="4292CAC7" w14:textId="77777777" w:rsidR="00F31354" w:rsidRPr="00F31354" w:rsidRDefault="00F31354" w:rsidP="00F31354">
            <w:r w:rsidRPr="00F31354">
              <w:t>9.359747</w:t>
            </w:r>
          </w:p>
        </w:tc>
        <w:tc>
          <w:tcPr>
            <w:tcW w:w="1142" w:type="dxa"/>
            <w:noWrap/>
            <w:hideMark/>
          </w:tcPr>
          <w:p w14:paraId="147A0272" w14:textId="77777777" w:rsidR="00F31354" w:rsidRPr="00F31354" w:rsidRDefault="00F31354" w:rsidP="00F31354">
            <w:r w:rsidRPr="00F31354">
              <w:t>10.7683</w:t>
            </w:r>
          </w:p>
        </w:tc>
        <w:tc>
          <w:tcPr>
            <w:tcW w:w="1142" w:type="dxa"/>
            <w:noWrap/>
            <w:hideMark/>
          </w:tcPr>
          <w:p w14:paraId="27BC9433" w14:textId="77777777" w:rsidR="00F31354" w:rsidRPr="00F31354" w:rsidRDefault="00F31354" w:rsidP="00F31354">
            <w:r w:rsidRPr="00F31354">
              <w:t>11.8901</w:t>
            </w:r>
          </w:p>
        </w:tc>
        <w:tc>
          <w:tcPr>
            <w:tcW w:w="1142" w:type="dxa"/>
            <w:noWrap/>
            <w:hideMark/>
          </w:tcPr>
          <w:p w14:paraId="088E38A1" w14:textId="77777777" w:rsidR="00F31354" w:rsidRPr="00F31354" w:rsidRDefault="00F31354" w:rsidP="00F31354">
            <w:r w:rsidRPr="00F31354">
              <w:t>13.9177</w:t>
            </w:r>
          </w:p>
        </w:tc>
        <w:tc>
          <w:tcPr>
            <w:tcW w:w="1142" w:type="dxa"/>
            <w:noWrap/>
            <w:hideMark/>
          </w:tcPr>
          <w:p w14:paraId="531F32A2" w14:textId="77777777" w:rsidR="00F31354" w:rsidRPr="00F31354" w:rsidRDefault="00F31354" w:rsidP="00F31354">
            <w:r w:rsidRPr="00F31354">
              <w:t>5.634824</w:t>
            </w:r>
          </w:p>
        </w:tc>
        <w:tc>
          <w:tcPr>
            <w:tcW w:w="1142" w:type="dxa"/>
            <w:noWrap/>
            <w:hideMark/>
          </w:tcPr>
          <w:p w14:paraId="6EE648E4" w14:textId="77777777" w:rsidR="00F31354" w:rsidRPr="00F31354" w:rsidRDefault="00F31354" w:rsidP="00F31354">
            <w:r w:rsidRPr="00F31354">
              <w:t>9.377141</w:t>
            </w:r>
          </w:p>
        </w:tc>
        <w:tc>
          <w:tcPr>
            <w:tcW w:w="1142" w:type="dxa"/>
            <w:noWrap/>
            <w:hideMark/>
          </w:tcPr>
          <w:p w14:paraId="13873D14" w14:textId="77777777" w:rsidR="00F31354" w:rsidRPr="00F31354" w:rsidRDefault="00F31354" w:rsidP="00F31354">
            <w:r w:rsidRPr="00F31354">
              <w:t>9.373849</w:t>
            </w:r>
          </w:p>
        </w:tc>
        <w:tc>
          <w:tcPr>
            <w:tcW w:w="1142" w:type="dxa"/>
            <w:noWrap/>
            <w:hideMark/>
          </w:tcPr>
          <w:p w14:paraId="463EF19F" w14:textId="77777777" w:rsidR="00F31354" w:rsidRPr="00F31354" w:rsidRDefault="00F31354" w:rsidP="00F31354">
            <w:r w:rsidRPr="00F31354">
              <w:t>8.497758</w:t>
            </w:r>
          </w:p>
        </w:tc>
        <w:tc>
          <w:tcPr>
            <w:tcW w:w="1142" w:type="dxa"/>
            <w:noWrap/>
            <w:hideMark/>
          </w:tcPr>
          <w:p w14:paraId="77C833EE" w14:textId="77777777" w:rsidR="00F31354" w:rsidRPr="00F31354" w:rsidRDefault="00F31354" w:rsidP="00F31354">
            <w:r w:rsidRPr="00F31354">
              <w:t>17.54392</w:t>
            </w:r>
          </w:p>
        </w:tc>
      </w:tr>
      <w:tr w:rsidR="00F31354" w:rsidRPr="00F31354" w14:paraId="5457BCAB" w14:textId="77777777" w:rsidTr="00F31354">
        <w:trPr>
          <w:trHeight w:val="261"/>
        </w:trPr>
        <w:tc>
          <w:tcPr>
            <w:tcW w:w="1142" w:type="dxa"/>
            <w:noWrap/>
            <w:hideMark/>
          </w:tcPr>
          <w:p w14:paraId="19B97199" w14:textId="77777777" w:rsidR="00F31354" w:rsidRPr="00F31354" w:rsidRDefault="00F31354" w:rsidP="00F31354">
            <w:r w:rsidRPr="00F31354">
              <w:t>8.758062</w:t>
            </w:r>
          </w:p>
        </w:tc>
        <w:tc>
          <w:tcPr>
            <w:tcW w:w="1142" w:type="dxa"/>
            <w:noWrap/>
            <w:hideMark/>
          </w:tcPr>
          <w:p w14:paraId="7A47AE6E" w14:textId="77777777" w:rsidR="00F31354" w:rsidRPr="00F31354" w:rsidRDefault="00F31354" w:rsidP="00F31354">
            <w:r w:rsidRPr="00F31354">
              <w:t>7.694936</w:t>
            </w:r>
          </w:p>
        </w:tc>
        <w:tc>
          <w:tcPr>
            <w:tcW w:w="1142" w:type="dxa"/>
            <w:noWrap/>
            <w:hideMark/>
          </w:tcPr>
          <w:p w14:paraId="2AFBA67A" w14:textId="77777777" w:rsidR="00F31354" w:rsidRPr="00F31354" w:rsidRDefault="00F31354" w:rsidP="00F31354">
            <w:r w:rsidRPr="00F31354">
              <w:t>15.64953</w:t>
            </w:r>
          </w:p>
        </w:tc>
        <w:tc>
          <w:tcPr>
            <w:tcW w:w="1142" w:type="dxa"/>
            <w:noWrap/>
            <w:hideMark/>
          </w:tcPr>
          <w:p w14:paraId="132E5B2F" w14:textId="77777777" w:rsidR="00F31354" w:rsidRPr="00F31354" w:rsidRDefault="00F31354" w:rsidP="00F31354">
            <w:r w:rsidRPr="00F31354">
              <w:t>11.44431</w:t>
            </w:r>
          </w:p>
        </w:tc>
        <w:tc>
          <w:tcPr>
            <w:tcW w:w="1142" w:type="dxa"/>
            <w:noWrap/>
            <w:hideMark/>
          </w:tcPr>
          <w:p w14:paraId="746CCAC6" w14:textId="77777777" w:rsidR="00F31354" w:rsidRPr="00F31354" w:rsidRDefault="00F31354" w:rsidP="00F31354">
            <w:r w:rsidRPr="00F31354">
              <w:t>16.94866</w:t>
            </w:r>
          </w:p>
        </w:tc>
        <w:tc>
          <w:tcPr>
            <w:tcW w:w="1142" w:type="dxa"/>
            <w:noWrap/>
            <w:hideMark/>
          </w:tcPr>
          <w:p w14:paraId="0CAC10AF" w14:textId="77777777" w:rsidR="00F31354" w:rsidRPr="00F31354" w:rsidRDefault="00F31354" w:rsidP="00F31354">
            <w:r w:rsidRPr="00F31354">
              <w:t>8.990652</w:t>
            </w:r>
          </w:p>
        </w:tc>
        <w:tc>
          <w:tcPr>
            <w:tcW w:w="1142" w:type="dxa"/>
            <w:noWrap/>
            <w:hideMark/>
          </w:tcPr>
          <w:p w14:paraId="4008BBB4" w14:textId="77777777" w:rsidR="00F31354" w:rsidRPr="00F31354" w:rsidRDefault="00F31354" w:rsidP="00F31354">
            <w:r w:rsidRPr="00F31354">
              <w:t>4.247952</w:t>
            </w:r>
          </w:p>
        </w:tc>
        <w:tc>
          <w:tcPr>
            <w:tcW w:w="1142" w:type="dxa"/>
            <w:noWrap/>
            <w:hideMark/>
          </w:tcPr>
          <w:p w14:paraId="2A15AFB9" w14:textId="77777777" w:rsidR="00F31354" w:rsidRPr="00F31354" w:rsidRDefault="00F31354" w:rsidP="00F31354">
            <w:r w:rsidRPr="00F31354">
              <w:t>10.19404</w:t>
            </w:r>
          </w:p>
        </w:tc>
        <w:tc>
          <w:tcPr>
            <w:tcW w:w="1142" w:type="dxa"/>
            <w:noWrap/>
            <w:hideMark/>
          </w:tcPr>
          <w:p w14:paraId="1D03230D" w14:textId="77777777" w:rsidR="00F31354" w:rsidRPr="00F31354" w:rsidRDefault="00F31354" w:rsidP="00F31354">
            <w:r w:rsidRPr="00F31354">
              <w:t>10.8137</w:t>
            </w:r>
          </w:p>
        </w:tc>
        <w:tc>
          <w:tcPr>
            <w:tcW w:w="1142" w:type="dxa"/>
            <w:noWrap/>
            <w:hideMark/>
          </w:tcPr>
          <w:p w14:paraId="1C647135" w14:textId="77777777" w:rsidR="00F31354" w:rsidRPr="00F31354" w:rsidRDefault="00F31354" w:rsidP="00F31354">
            <w:r w:rsidRPr="00F31354">
              <w:t>18.27393</w:t>
            </w:r>
          </w:p>
        </w:tc>
      </w:tr>
      <w:tr w:rsidR="00F31354" w:rsidRPr="00F31354" w14:paraId="605FC610" w14:textId="77777777" w:rsidTr="00F31354">
        <w:trPr>
          <w:trHeight w:val="261"/>
        </w:trPr>
        <w:tc>
          <w:tcPr>
            <w:tcW w:w="1142" w:type="dxa"/>
            <w:noWrap/>
            <w:hideMark/>
          </w:tcPr>
          <w:p w14:paraId="44EDD1B9" w14:textId="77777777" w:rsidR="00F31354" w:rsidRPr="00F31354" w:rsidRDefault="00F31354" w:rsidP="00F31354">
            <w:r w:rsidRPr="00F31354">
              <w:t>10.36775</w:t>
            </w:r>
          </w:p>
        </w:tc>
        <w:tc>
          <w:tcPr>
            <w:tcW w:w="1142" w:type="dxa"/>
            <w:noWrap/>
            <w:hideMark/>
          </w:tcPr>
          <w:p w14:paraId="72938BBB" w14:textId="77777777" w:rsidR="00F31354" w:rsidRPr="00F31354" w:rsidRDefault="00F31354" w:rsidP="00F31354">
            <w:r w:rsidRPr="00F31354">
              <w:t>8.480315</w:t>
            </w:r>
          </w:p>
        </w:tc>
        <w:tc>
          <w:tcPr>
            <w:tcW w:w="1142" w:type="dxa"/>
            <w:noWrap/>
            <w:hideMark/>
          </w:tcPr>
          <w:p w14:paraId="216489DC" w14:textId="77777777" w:rsidR="00F31354" w:rsidRPr="00F31354" w:rsidRDefault="00F31354" w:rsidP="00F31354">
            <w:r w:rsidRPr="00F31354">
              <w:t>8.411745</w:t>
            </w:r>
          </w:p>
        </w:tc>
        <w:tc>
          <w:tcPr>
            <w:tcW w:w="1142" w:type="dxa"/>
            <w:noWrap/>
            <w:hideMark/>
          </w:tcPr>
          <w:p w14:paraId="29097964" w14:textId="77777777" w:rsidR="00F31354" w:rsidRPr="00F31354" w:rsidRDefault="00F31354" w:rsidP="00F31354">
            <w:r w:rsidRPr="00F31354">
              <w:t>13.26821</w:t>
            </w:r>
          </w:p>
        </w:tc>
        <w:tc>
          <w:tcPr>
            <w:tcW w:w="1142" w:type="dxa"/>
            <w:noWrap/>
            <w:hideMark/>
          </w:tcPr>
          <w:p w14:paraId="6B82BB35" w14:textId="77777777" w:rsidR="00F31354" w:rsidRPr="00F31354" w:rsidRDefault="00F31354" w:rsidP="00F31354">
            <w:r w:rsidRPr="00F31354">
              <w:t>14.70972</w:t>
            </w:r>
          </w:p>
        </w:tc>
        <w:tc>
          <w:tcPr>
            <w:tcW w:w="1142" w:type="dxa"/>
            <w:noWrap/>
            <w:hideMark/>
          </w:tcPr>
          <w:p w14:paraId="1154BDD8" w14:textId="77777777" w:rsidR="00F31354" w:rsidRPr="00F31354" w:rsidRDefault="00F31354" w:rsidP="00F31354">
            <w:r w:rsidRPr="00F31354">
              <w:t>7.917703</w:t>
            </w:r>
          </w:p>
        </w:tc>
        <w:tc>
          <w:tcPr>
            <w:tcW w:w="1142" w:type="dxa"/>
            <w:noWrap/>
            <w:hideMark/>
          </w:tcPr>
          <w:p w14:paraId="7B03B5FF" w14:textId="77777777" w:rsidR="00F31354" w:rsidRPr="00F31354" w:rsidRDefault="00F31354" w:rsidP="00F31354">
            <w:r w:rsidRPr="00F31354">
              <w:t>8.992862</w:t>
            </w:r>
          </w:p>
        </w:tc>
        <w:tc>
          <w:tcPr>
            <w:tcW w:w="1142" w:type="dxa"/>
            <w:noWrap/>
            <w:hideMark/>
          </w:tcPr>
          <w:p w14:paraId="5869F01F" w14:textId="77777777" w:rsidR="00F31354" w:rsidRPr="00F31354" w:rsidRDefault="00F31354" w:rsidP="00F31354">
            <w:r w:rsidRPr="00F31354">
              <w:t>13.60359</w:t>
            </w:r>
          </w:p>
        </w:tc>
        <w:tc>
          <w:tcPr>
            <w:tcW w:w="1142" w:type="dxa"/>
            <w:noWrap/>
            <w:hideMark/>
          </w:tcPr>
          <w:p w14:paraId="732DB218" w14:textId="77777777" w:rsidR="00F31354" w:rsidRPr="00F31354" w:rsidRDefault="00F31354" w:rsidP="00F31354">
            <w:r w:rsidRPr="00F31354">
              <w:t>8.631554</w:t>
            </w:r>
          </w:p>
        </w:tc>
        <w:tc>
          <w:tcPr>
            <w:tcW w:w="1142" w:type="dxa"/>
            <w:noWrap/>
            <w:hideMark/>
          </w:tcPr>
          <w:p w14:paraId="3B1644F2" w14:textId="77777777" w:rsidR="00F31354" w:rsidRPr="00F31354" w:rsidRDefault="00F31354" w:rsidP="00F31354">
            <w:r w:rsidRPr="00F31354">
              <w:t>13.7417</w:t>
            </w:r>
          </w:p>
        </w:tc>
      </w:tr>
      <w:tr w:rsidR="00F31354" w:rsidRPr="00F31354" w14:paraId="21EDE031" w14:textId="77777777" w:rsidTr="00F31354">
        <w:trPr>
          <w:trHeight w:val="261"/>
        </w:trPr>
        <w:tc>
          <w:tcPr>
            <w:tcW w:w="1142" w:type="dxa"/>
            <w:noWrap/>
            <w:hideMark/>
          </w:tcPr>
          <w:p w14:paraId="553E3EF6" w14:textId="77777777" w:rsidR="00F31354" w:rsidRPr="00F31354" w:rsidRDefault="00F31354" w:rsidP="00F31354">
            <w:r w:rsidRPr="00F31354">
              <w:t>4.938108</w:t>
            </w:r>
          </w:p>
        </w:tc>
        <w:tc>
          <w:tcPr>
            <w:tcW w:w="1142" w:type="dxa"/>
            <w:noWrap/>
            <w:hideMark/>
          </w:tcPr>
          <w:p w14:paraId="50023377" w14:textId="77777777" w:rsidR="00F31354" w:rsidRPr="00F31354" w:rsidRDefault="00F31354" w:rsidP="00F31354">
            <w:r w:rsidRPr="00F31354">
              <w:t>5.585059</w:t>
            </w:r>
          </w:p>
        </w:tc>
        <w:tc>
          <w:tcPr>
            <w:tcW w:w="1142" w:type="dxa"/>
            <w:noWrap/>
            <w:hideMark/>
          </w:tcPr>
          <w:p w14:paraId="7F7D3CBC" w14:textId="77777777" w:rsidR="00F31354" w:rsidRPr="00F31354" w:rsidRDefault="00F31354" w:rsidP="00F31354">
            <w:r w:rsidRPr="00F31354">
              <w:t>12.86497</w:t>
            </w:r>
          </w:p>
        </w:tc>
        <w:tc>
          <w:tcPr>
            <w:tcW w:w="1142" w:type="dxa"/>
            <w:noWrap/>
            <w:hideMark/>
          </w:tcPr>
          <w:p w14:paraId="028FF6B4" w14:textId="77777777" w:rsidR="00F31354" w:rsidRPr="00F31354" w:rsidRDefault="00F31354" w:rsidP="00F31354">
            <w:r w:rsidRPr="00F31354">
              <w:t>12.87941</w:t>
            </w:r>
          </w:p>
        </w:tc>
        <w:tc>
          <w:tcPr>
            <w:tcW w:w="1142" w:type="dxa"/>
            <w:noWrap/>
            <w:hideMark/>
          </w:tcPr>
          <w:p w14:paraId="67F81B59" w14:textId="77777777" w:rsidR="00F31354" w:rsidRPr="00F31354" w:rsidRDefault="00F31354" w:rsidP="00F31354">
            <w:r w:rsidRPr="00F31354">
              <w:t>9.51582</w:t>
            </w:r>
          </w:p>
        </w:tc>
        <w:tc>
          <w:tcPr>
            <w:tcW w:w="1142" w:type="dxa"/>
            <w:noWrap/>
            <w:hideMark/>
          </w:tcPr>
          <w:p w14:paraId="343E1BDF" w14:textId="77777777" w:rsidR="00F31354" w:rsidRPr="00F31354" w:rsidRDefault="00F31354" w:rsidP="00F31354">
            <w:r w:rsidRPr="00F31354">
              <w:t>8.914895</w:t>
            </w:r>
          </w:p>
        </w:tc>
        <w:tc>
          <w:tcPr>
            <w:tcW w:w="1142" w:type="dxa"/>
            <w:noWrap/>
            <w:hideMark/>
          </w:tcPr>
          <w:p w14:paraId="4DC01220" w14:textId="77777777" w:rsidR="00F31354" w:rsidRPr="00F31354" w:rsidRDefault="00F31354" w:rsidP="00F31354">
            <w:r w:rsidRPr="00F31354">
              <w:t>8.279584</w:t>
            </w:r>
          </w:p>
        </w:tc>
        <w:tc>
          <w:tcPr>
            <w:tcW w:w="1142" w:type="dxa"/>
            <w:noWrap/>
            <w:hideMark/>
          </w:tcPr>
          <w:p w14:paraId="5C8446D7" w14:textId="77777777" w:rsidR="00F31354" w:rsidRPr="00F31354" w:rsidRDefault="00F31354" w:rsidP="00F31354">
            <w:r w:rsidRPr="00F31354">
              <w:t>7.404539</w:t>
            </w:r>
          </w:p>
        </w:tc>
        <w:tc>
          <w:tcPr>
            <w:tcW w:w="1142" w:type="dxa"/>
            <w:noWrap/>
            <w:hideMark/>
          </w:tcPr>
          <w:p w14:paraId="599E918D" w14:textId="77777777" w:rsidR="00F31354" w:rsidRPr="00F31354" w:rsidRDefault="00F31354" w:rsidP="00F31354">
            <w:r w:rsidRPr="00F31354">
              <w:t>8.716153</w:t>
            </w:r>
          </w:p>
        </w:tc>
        <w:tc>
          <w:tcPr>
            <w:tcW w:w="1142" w:type="dxa"/>
            <w:noWrap/>
            <w:hideMark/>
          </w:tcPr>
          <w:p w14:paraId="3342BA32" w14:textId="77777777" w:rsidR="00F31354" w:rsidRPr="00F31354" w:rsidRDefault="00F31354" w:rsidP="00F31354">
            <w:r w:rsidRPr="00F31354">
              <w:t>15.64791</w:t>
            </w:r>
          </w:p>
        </w:tc>
      </w:tr>
      <w:tr w:rsidR="00F31354" w:rsidRPr="00F31354" w14:paraId="3C0D0364" w14:textId="77777777" w:rsidTr="00F31354">
        <w:trPr>
          <w:trHeight w:val="261"/>
        </w:trPr>
        <w:tc>
          <w:tcPr>
            <w:tcW w:w="1142" w:type="dxa"/>
            <w:noWrap/>
            <w:hideMark/>
          </w:tcPr>
          <w:p w14:paraId="3DBE6AFA" w14:textId="77777777" w:rsidR="00F31354" w:rsidRPr="00F31354" w:rsidRDefault="00F31354" w:rsidP="00F31354">
            <w:r w:rsidRPr="00F31354">
              <w:t>4.658653</w:t>
            </w:r>
          </w:p>
        </w:tc>
        <w:tc>
          <w:tcPr>
            <w:tcW w:w="1142" w:type="dxa"/>
            <w:noWrap/>
            <w:hideMark/>
          </w:tcPr>
          <w:p w14:paraId="4D1AD4FB" w14:textId="77777777" w:rsidR="00F31354" w:rsidRPr="00F31354" w:rsidRDefault="00F31354" w:rsidP="00F31354">
            <w:r w:rsidRPr="00F31354">
              <w:t>8.763382</w:t>
            </w:r>
          </w:p>
        </w:tc>
        <w:tc>
          <w:tcPr>
            <w:tcW w:w="1142" w:type="dxa"/>
            <w:noWrap/>
            <w:hideMark/>
          </w:tcPr>
          <w:p w14:paraId="19698B0F" w14:textId="77777777" w:rsidR="00F31354" w:rsidRPr="00F31354" w:rsidRDefault="00F31354" w:rsidP="00F31354">
            <w:r w:rsidRPr="00F31354">
              <w:t>10.59123</w:t>
            </w:r>
          </w:p>
        </w:tc>
        <w:tc>
          <w:tcPr>
            <w:tcW w:w="1142" w:type="dxa"/>
            <w:noWrap/>
            <w:hideMark/>
          </w:tcPr>
          <w:p w14:paraId="01088B2E" w14:textId="77777777" w:rsidR="00F31354" w:rsidRPr="00F31354" w:rsidRDefault="00F31354" w:rsidP="00F31354">
            <w:r w:rsidRPr="00F31354">
              <w:t>12.29373</w:t>
            </w:r>
          </w:p>
        </w:tc>
        <w:tc>
          <w:tcPr>
            <w:tcW w:w="1142" w:type="dxa"/>
            <w:noWrap/>
            <w:hideMark/>
          </w:tcPr>
          <w:p w14:paraId="3FD01730" w14:textId="77777777" w:rsidR="00F31354" w:rsidRPr="00F31354" w:rsidRDefault="00F31354" w:rsidP="00F31354">
            <w:r w:rsidRPr="00F31354">
              <w:t>15.57782</w:t>
            </w:r>
          </w:p>
        </w:tc>
        <w:tc>
          <w:tcPr>
            <w:tcW w:w="1142" w:type="dxa"/>
            <w:noWrap/>
            <w:hideMark/>
          </w:tcPr>
          <w:p w14:paraId="2D165E1D" w14:textId="77777777" w:rsidR="00F31354" w:rsidRPr="00F31354" w:rsidRDefault="00F31354" w:rsidP="00F31354">
            <w:r w:rsidRPr="00F31354">
              <w:t>7.764818</w:t>
            </w:r>
          </w:p>
        </w:tc>
        <w:tc>
          <w:tcPr>
            <w:tcW w:w="1142" w:type="dxa"/>
            <w:noWrap/>
            <w:hideMark/>
          </w:tcPr>
          <w:p w14:paraId="4E253D06" w14:textId="77777777" w:rsidR="00F31354" w:rsidRPr="00F31354" w:rsidRDefault="00F31354" w:rsidP="00F31354">
            <w:r w:rsidRPr="00F31354">
              <w:t>9.902902</w:t>
            </w:r>
          </w:p>
        </w:tc>
        <w:tc>
          <w:tcPr>
            <w:tcW w:w="1142" w:type="dxa"/>
            <w:noWrap/>
            <w:hideMark/>
          </w:tcPr>
          <w:p w14:paraId="05A2FBC1" w14:textId="77777777" w:rsidR="00F31354" w:rsidRPr="00F31354" w:rsidRDefault="00F31354" w:rsidP="00F31354">
            <w:r w:rsidRPr="00F31354">
              <w:t>8.809201</w:t>
            </w:r>
          </w:p>
        </w:tc>
        <w:tc>
          <w:tcPr>
            <w:tcW w:w="1142" w:type="dxa"/>
            <w:noWrap/>
            <w:hideMark/>
          </w:tcPr>
          <w:p w14:paraId="58A0D628" w14:textId="77777777" w:rsidR="00F31354" w:rsidRPr="00F31354" w:rsidRDefault="00F31354" w:rsidP="00F31354">
            <w:r w:rsidRPr="00F31354">
              <w:t>12.41077</w:t>
            </w:r>
          </w:p>
        </w:tc>
        <w:tc>
          <w:tcPr>
            <w:tcW w:w="1142" w:type="dxa"/>
            <w:noWrap/>
            <w:hideMark/>
          </w:tcPr>
          <w:p w14:paraId="2D449B78" w14:textId="77777777" w:rsidR="00F31354" w:rsidRPr="00F31354" w:rsidRDefault="00F31354" w:rsidP="00F31354">
            <w:r w:rsidRPr="00F31354">
              <w:t>11.39779</w:t>
            </w:r>
          </w:p>
        </w:tc>
      </w:tr>
      <w:tr w:rsidR="00F31354" w:rsidRPr="00F31354" w14:paraId="6A4FEF59" w14:textId="77777777" w:rsidTr="00F31354">
        <w:trPr>
          <w:trHeight w:val="261"/>
        </w:trPr>
        <w:tc>
          <w:tcPr>
            <w:tcW w:w="1142" w:type="dxa"/>
            <w:noWrap/>
            <w:hideMark/>
          </w:tcPr>
          <w:p w14:paraId="5A47E107" w14:textId="77777777" w:rsidR="00F31354" w:rsidRPr="00F31354" w:rsidRDefault="00F31354" w:rsidP="00F31354">
            <w:r w:rsidRPr="00F31354">
              <w:t>6.701448</w:t>
            </w:r>
          </w:p>
        </w:tc>
        <w:tc>
          <w:tcPr>
            <w:tcW w:w="1142" w:type="dxa"/>
            <w:noWrap/>
            <w:hideMark/>
          </w:tcPr>
          <w:p w14:paraId="1290B13F" w14:textId="77777777" w:rsidR="00F31354" w:rsidRPr="00F31354" w:rsidRDefault="00F31354" w:rsidP="00F31354">
            <w:r w:rsidRPr="00F31354">
              <w:t>4.989417</w:t>
            </w:r>
          </w:p>
        </w:tc>
        <w:tc>
          <w:tcPr>
            <w:tcW w:w="1142" w:type="dxa"/>
            <w:noWrap/>
            <w:hideMark/>
          </w:tcPr>
          <w:p w14:paraId="53EC8059" w14:textId="77777777" w:rsidR="00F31354" w:rsidRPr="00F31354" w:rsidRDefault="00F31354" w:rsidP="00F31354">
            <w:r w:rsidRPr="00F31354">
              <w:t>11.83509</w:t>
            </w:r>
          </w:p>
        </w:tc>
        <w:tc>
          <w:tcPr>
            <w:tcW w:w="1142" w:type="dxa"/>
            <w:noWrap/>
            <w:hideMark/>
          </w:tcPr>
          <w:p w14:paraId="3304B498" w14:textId="77777777" w:rsidR="00F31354" w:rsidRPr="00F31354" w:rsidRDefault="00F31354" w:rsidP="00F31354">
            <w:r w:rsidRPr="00F31354">
              <w:t>12.77098</w:t>
            </w:r>
          </w:p>
        </w:tc>
        <w:tc>
          <w:tcPr>
            <w:tcW w:w="1142" w:type="dxa"/>
            <w:noWrap/>
            <w:hideMark/>
          </w:tcPr>
          <w:p w14:paraId="5690F206" w14:textId="77777777" w:rsidR="00F31354" w:rsidRPr="00F31354" w:rsidRDefault="00F31354" w:rsidP="00F31354">
            <w:r w:rsidRPr="00F31354">
              <w:t>19.58617</w:t>
            </w:r>
          </w:p>
        </w:tc>
        <w:tc>
          <w:tcPr>
            <w:tcW w:w="1142" w:type="dxa"/>
            <w:noWrap/>
            <w:hideMark/>
          </w:tcPr>
          <w:p w14:paraId="11A1C2F9" w14:textId="77777777" w:rsidR="00F31354" w:rsidRPr="00F31354" w:rsidRDefault="00F31354" w:rsidP="00F31354">
            <w:r w:rsidRPr="00F31354">
              <w:t>9.583422</w:t>
            </w:r>
          </w:p>
        </w:tc>
        <w:tc>
          <w:tcPr>
            <w:tcW w:w="1142" w:type="dxa"/>
            <w:noWrap/>
            <w:hideMark/>
          </w:tcPr>
          <w:p w14:paraId="05C1886D" w14:textId="77777777" w:rsidR="00F31354" w:rsidRPr="00F31354" w:rsidRDefault="00F31354" w:rsidP="00F31354">
            <w:r w:rsidRPr="00F31354">
              <w:t>9.257553</w:t>
            </w:r>
          </w:p>
        </w:tc>
        <w:tc>
          <w:tcPr>
            <w:tcW w:w="1142" w:type="dxa"/>
            <w:noWrap/>
            <w:hideMark/>
          </w:tcPr>
          <w:p w14:paraId="6C9B7963" w14:textId="77777777" w:rsidR="00F31354" w:rsidRPr="00F31354" w:rsidRDefault="00F31354" w:rsidP="00F31354">
            <w:r w:rsidRPr="00F31354">
              <w:t>11.89923</w:t>
            </w:r>
          </w:p>
        </w:tc>
        <w:tc>
          <w:tcPr>
            <w:tcW w:w="1142" w:type="dxa"/>
            <w:noWrap/>
            <w:hideMark/>
          </w:tcPr>
          <w:p w14:paraId="238CC939" w14:textId="77777777" w:rsidR="00F31354" w:rsidRPr="00F31354" w:rsidRDefault="00F31354" w:rsidP="00F31354">
            <w:r w:rsidRPr="00F31354">
              <w:t>13.26488</w:t>
            </w:r>
          </w:p>
        </w:tc>
        <w:tc>
          <w:tcPr>
            <w:tcW w:w="1142" w:type="dxa"/>
            <w:noWrap/>
            <w:hideMark/>
          </w:tcPr>
          <w:p w14:paraId="6B1045BA" w14:textId="77777777" w:rsidR="00F31354" w:rsidRPr="00F31354" w:rsidRDefault="00F31354" w:rsidP="00F31354">
            <w:r w:rsidRPr="00F31354">
              <w:t>15.50423</w:t>
            </w:r>
          </w:p>
        </w:tc>
      </w:tr>
      <w:tr w:rsidR="00F31354" w:rsidRPr="00F31354" w14:paraId="361528F1" w14:textId="77777777" w:rsidTr="00F31354">
        <w:trPr>
          <w:trHeight w:val="261"/>
        </w:trPr>
        <w:tc>
          <w:tcPr>
            <w:tcW w:w="1142" w:type="dxa"/>
            <w:noWrap/>
            <w:hideMark/>
          </w:tcPr>
          <w:p w14:paraId="179E1010" w14:textId="77777777" w:rsidR="00F31354" w:rsidRPr="00F31354" w:rsidRDefault="00F31354" w:rsidP="00F31354">
            <w:r w:rsidRPr="00F31354">
              <w:t>4.944515</w:t>
            </w:r>
          </w:p>
        </w:tc>
        <w:tc>
          <w:tcPr>
            <w:tcW w:w="1142" w:type="dxa"/>
            <w:noWrap/>
            <w:hideMark/>
          </w:tcPr>
          <w:p w14:paraId="25DAEA6A" w14:textId="77777777" w:rsidR="00F31354" w:rsidRPr="00F31354" w:rsidRDefault="00F31354" w:rsidP="00F31354">
            <w:r w:rsidRPr="00F31354">
              <w:t>10.6923</w:t>
            </w:r>
          </w:p>
        </w:tc>
        <w:tc>
          <w:tcPr>
            <w:tcW w:w="1142" w:type="dxa"/>
            <w:noWrap/>
            <w:hideMark/>
          </w:tcPr>
          <w:p w14:paraId="5A5FAB9D" w14:textId="77777777" w:rsidR="00F31354" w:rsidRPr="00F31354" w:rsidRDefault="00F31354" w:rsidP="00F31354">
            <w:r w:rsidRPr="00F31354">
              <w:t>11.54142</w:t>
            </w:r>
          </w:p>
        </w:tc>
        <w:tc>
          <w:tcPr>
            <w:tcW w:w="1142" w:type="dxa"/>
            <w:noWrap/>
            <w:hideMark/>
          </w:tcPr>
          <w:p w14:paraId="23478E56" w14:textId="77777777" w:rsidR="00F31354" w:rsidRPr="00F31354" w:rsidRDefault="00F31354" w:rsidP="00F31354">
            <w:r w:rsidRPr="00F31354">
              <w:t>12.29351</w:t>
            </w:r>
          </w:p>
        </w:tc>
        <w:tc>
          <w:tcPr>
            <w:tcW w:w="1142" w:type="dxa"/>
            <w:noWrap/>
            <w:hideMark/>
          </w:tcPr>
          <w:p w14:paraId="0B2C4D17" w14:textId="77777777" w:rsidR="00F31354" w:rsidRPr="00F31354" w:rsidRDefault="00F31354" w:rsidP="00F31354">
            <w:r w:rsidRPr="00F31354">
              <w:t>11.48276</w:t>
            </w:r>
          </w:p>
        </w:tc>
        <w:tc>
          <w:tcPr>
            <w:tcW w:w="1142" w:type="dxa"/>
            <w:noWrap/>
            <w:hideMark/>
          </w:tcPr>
          <w:p w14:paraId="3D9628A6" w14:textId="77777777" w:rsidR="00F31354" w:rsidRPr="00F31354" w:rsidRDefault="00F31354" w:rsidP="00F31354">
            <w:r w:rsidRPr="00F31354">
              <w:t>7.778218</w:t>
            </w:r>
          </w:p>
        </w:tc>
        <w:tc>
          <w:tcPr>
            <w:tcW w:w="1142" w:type="dxa"/>
            <w:noWrap/>
            <w:hideMark/>
          </w:tcPr>
          <w:p w14:paraId="44A2321C" w14:textId="77777777" w:rsidR="00F31354" w:rsidRPr="00F31354" w:rsidRDefault="00F31354" w:rsidP="00F31354">
            <w:r w:rsidRPr="00F31354">
              <w:t>11.28529</w:t>
            </w:r>
          </w:p>
        </w:tc>
        <w:tc>
          <w:tcPr>
            <w:tcW w:w="1142" w:type="dxa"/>
            <w:noWrap/>
            <w:hideMark/>
          </w:tcPr>
          <w:p w14:paraId="1D6932CB" w14:textId="77777777" w:rsidR="00F31354" w:rsidRPr="00F31354" w:rsidRDefault="00F31354" w:rsidP="00F31354">
            <w:r w:rsidRPr="00F31354">
              <w:t>8.735538</w:t>
            </w:r>
          </w:p>
        </w:tc>
        <w:tc>
          <w:tcPr>
            <w:tcW w:w="1142" w:type="dxa"/>
            <w:noWrap/>
            <w:hideMark/>
          </w:tcPr>
          <w:p w14:paraId="67CE4852" w14:textId="77777777" w:rsidR="00F31354" w:rsidRPr="00F31354" w:rsidRDefault="00F31354" w:rsidP="00F31354">
            <w:r w:rsidRPr="00F31354">
              <w:t>11.8737</w:t>
            </w:r>
          </w:p>
        </w:tc>
        <w:tc>
          <w:tcPr>
            <w:tcW w:w="1142" w:type="dxa"/>
            <w:noWrap/>
            <w:hideMark/>
          </w:tcPr>
          <w:p w14:paraId="6FB962EE" w14:textId="77777777" w:rsidR="00F31354" w:rsidRPr="00F31354" w:rsidRDefault="00F31354" w:rsidP="00F31354">
            <w:r w:rsidRPr="00F31354">
              <w:t>19.41342</w:t>
            </w:r>
          </w:p>
        </w:tc>
      </w:tr>
      <w:tr w:rsidR="00F31354" w:rsidRPr="00F31354" w14:paraId="7989EF68" w14:textId="77777777" w:rsidTr="00F31354">
        <w:trPr>
          <w:trHeight w:val="261"/>
        </w:trPr>
        <w:tc>
          <w:tcPr>
            <w:tcW w:w="1142" w:type="dxa"/>
            <w:noWrap/>
            <w:hideMark/>
          </w:tcPr>
          <w:p w14:paraId="64D06F5A" w14:textId="77777777" w:rsidR="00F31354" w:rsidRPr="00F31354" w:rsidRDefault="00F31354" w:rsidP="00F31354">
            <w:r w:rsidRPr="00F31354">
              <w:t>6.277191</w:t>
            </w:r>
          </w:p>
        </w:tc>
        <w:tc>
          <w:tcPr>
            <w:tcW w:w="1142" w:type="dxa"/>
            <w:noWrap/>
            <w:hideMark/>
          </w:tcPr>
          <w:p w14:paraId="2B4CCCAD" w14:textId="77777777" w:rsidR="00F31354" w:rsidRPr="00F31354" w:rsidRDefault="00F31354" w:rsidP="00F31354">
            <w:r w:rsidRPr="00F31354">
              <w:t>8.189495</w:t>
            </w:r>
          </w:p>
        </w:tc>
        <w:tc>
          <w:tcPr>
            <w:tcW w:w="1142" w:type="dxa"/>
            <w:noWrap/>
            <w:hideMark/>
          </w:tcPr>
          <w:p w14:paraId="3C54E1CA" w14:textId="77777777" w:rsidR="00F31354" w:rsidRPr="00F31354" w:rsidRDefault="00F31354" w:rsidP="00F31354">
            <w:r w:rsidRPr="00F31354">
              <w:t>12.13792</w:t>
            </w:r>
          </w:p>
        </w:tc>
        <w:tc>
          <w:tcPr>
            <w:tcW w:w="1142" w:type="dxa"/>
            <w:noWrap/>
            <w:hideMark/>
          </w:tcPr>
          <w:p w14:paraId="1F66CD2A" w14:textId="77777777" w:rsidR="00F31354" w:rsidRPr="00F31354" w:rsidRDefault="00F31354" w:rsidP="00F31354">
            <w:r w:rsidRPr="00F31354">
              <w:t>12.18501</w:t>
            </w:r>
          </w:p>
        </w:tc>
        <w:tc>
          <w:tcPr>
            <w:tcW w:w="1142" w:type="dxa"/>
            <w:noWrap/>
            <w:hideMark/>
          </w:tcPr>
          <w:p w14:paraId="45D98260" w14:textId="77777777" w:rsidR="00F31354" w:rsidRPr="00F31354" w:rsidRDefault="00F31354" w:rsidP="00F31354">
            <w:r w:rsidRPr="00F31354">
              <w:t>12.2397</w:t>
            </w:r>
          </w:p>
        </w:tc>
        <w:tc>
          <w:tcPr>
            <w:tcW w:w="1142" w:type="dxa"/>
            <w:noWrap/>
            <w:hideMark/>
          </w:tcPr>
          <w:p w14:paraId="446B669B" w14:textId="77777777" w:rsidR="00F31354" w:rsidRPr="00F31354" w:rsidRDefault="00F31354" w:rsidP="00F31354">
            <w:r w:rsidRPr="00F31354">
              <w:t>6.165804</w:t>
            </w:r>
          </w:p>
        </w:tc>
        <w:tc>
          <w:tcPr>
            <w:tcW w:w="1142" w:type="dxa"/>
            <w:noWrap/>
            <w:hideMark/>
          </w:tcPr>
          <w:p w14:paraId="674C17F5" w14:textId="77777777" w:rsidR="00F31354" w:rsidRPr="00F31354" w:rsidRDefault="00F31354" w:rsidP="00F31354">
            <w:r w:rsidRPr="00F31354">
              <w:t>5.850107</w:t>
            </w:r>
          </w:p>
        </w:tc>
        <w:tc>
          <w:tcPr>
            <w:tcW w:w="1142" w:type="dxa"/>
            <w:noWrap/>
            <w:hideMark/>
          </w:tcPr>
          <w:p w14:paraId="6D3FEF10" w14:textId="77777777" w:rsidR="00F31354" w:rsidRPr="00F31354" w:rsidRDefault="00F31354" w:rsidP="00F31354">
            <w:r w:rsidRPr="00F31354">
              <w:t>13.30286</w:t>
            </w:r>
          </w:p>
        </w:tc>
        <w:tc>
          <w:tcPr>
            <w:tcW w:w="1142" w:type="dxa"/>
            <w:noWrap/>
            <w:hideMark/>
          </w:tcPr>
          <w:p w14:paraId="48C32994" w14:textId="77777777" w:rsidR="00F31354" w:rsidRPr="00F31354" w:rsidRDefault="00F31354" w:rsidP="00F31354">
            <w:r w:rsidRPr="00F31354">
              <w:t>19.64593</w:t>
            </w:r>
          </w:p>
        </w:tc>
        <w:tc>
          <w:tcPr>
            <w:tcW w:w="1142" w:type="dxa"/>
            <w:noWrap/>
            <w:hideMark/>
          </w:tcPr>
          <w:p w14:paraId="021EFAD8" w14:textId="77777777" w:rsidR="00F31354" w:rsidRPr="00F31354" w:rsidRDefault="00F31354" w:rsidP="00F31354">
            <w:r w:rsidRPr="00F31354">
              <w:t>19.82339</w:t>
            </w:r>
          </w:p>
        </w:tc>
      </w:tr>
      <w:tr w:rsidR="00F31354" w:rsidRPr="00F31354" w14:paraId="19606AA4" w14:textId="77777777" w:rsidTr="00F31354">
        <w:trPr>
          <w:trHeight w:val="261"/>
        </w:trPr>
        <w:tc>
          <w:tcPr>
            <w:tcW w:w="1142" w:type="dxa"/>
            <w:noWrap/>
            <w:hideMark/>
          </w:tcPr>
          <w:p w14:paraId="3BB258CD" w14:textId="77777777" w:rsidR="00F31354" w:rsidRPr="00F31354" w:rsidRDefault="00F31354" w:rsidP="00F31354">
            <w:r w:rsidRPr="00F31354">
              <w:t>4.382608</w:t>
            </w:r>
          </w:p>
        </w:tc>
        <w:tc>
          <w:tcPr>
            <w:tcW w:w="1142" w:type="dxa"/>
            <w:noWrap/>
            <w:hideMark/>
          </w:tcPr>
          <w:p w14:paraId="44059028" w14:textId="77777777" w:rsidR="00F31354" w:rsidRPr="00F31354" w:rsidRDefault="00F31354" w:rsidP="00F31354">
            <w:r w:rsidRPr="00F31354">
              <w:t>13.10561</w:t>
            </w:r>
          </w:p>
        </w:tc>
        <w:tc>
          <w:tcPr>
            <w:tcW w:w="1142" w:type="dxa"/>
            <w:noWrap/>
            <w:hideMark/>
          </w:tcPr>
          <w:p w14:paraId="247826A6" w14:textId="77777777" w:rsidR="00F31354" w:rsidRPr="00F31354" w:rsidRDefault="00F31354" w:rsidP="00F31354">
            <w:r w:rsidRPr="00F31354">
              <w:t>9.484642</w:t>
            </w:r>
          </w:p>
        </w:tc>
        <w:tc>
          <w:tcPr>
            <w:tcW w:w="1142" w:type="dxa"/>
            <w:noWrap/>
            <w:hideMark/>
          </w:tcPr>
          <w:p w14:paraId="306F7929" w14:textId="77777777" w:rsidR="00F31354" w:rsidRPr="00F31354" w:rsidRDefault="00F31354" w:rsidP="00F31354">
            <w:r w:rsidRPr="00F31354">
              <w:t>14.26659</w:t>
            </w:r>
          </w:p>
        </w:tc>
        <w:tc>
          <w:tcPr>
            <w:tcW w:w="1142" w:type="dxa"/>
            <w:noWrap/>
            <w:hideMark/>
          </w:tcPr>
          <w:p w14:paraId="3F87DEFB" w14:textId="77777777" w:rsidR="00F31354" w:rsidRPr="00F31354" w:rsidRDefault="00F31354" w:rsidP="00F31354">
            <w:r w:rsidRPr="00F31354">
              <w:t>20.11534</w:t>
            </w:r>
          </w:p>
        </w:tc>
        <w:tc>
          <w:tcPr>
            <w:tcW w:w="1142" w:type="dxa"/>
            <w:noWrap/>
            <w:hideMark/>
          </w:tcPr>
          <w:p w14:paraId="5A8208CA" w14:textId="77777777" w:rsidR="00F31354" w:rsidRPr="00F31354" w:rsidRDefault="00F31354" w:rsidP="00F31354">
            <w:r w:rsidRPr="00F31354">
              <w:t>5.116272</w:t>
            </w:r>
          </w:p>
        </w:tc>
        <w:tc>
          <w:tcPr>
            <w:tcW w:w="1142" w:type="dxa"/>
            <w:noWrap/>
            <w:hideMark/>
          </w:tcPr>
          <w:p w14:paraId="499823C5" w14:textId="77777777" w:rsidR="00F31354" w:rsidRPr="00F31354" w:rsidRDefault="00F31354" w:rsidP="00F31354">
            <w:r w:rsidRPr="00F31354">
              <w:t>9.592226</w:t>
            </w:r>
          </w:p>
        </w:tc>
        <w:tc>
          <w:tcPr>
            <w:tcW w:w="1142" w:type="dxa"/>
            <w:noWrap/>
            <w:hideMark/>
          </w:tcPr>
          <w:p w14:paraId="6CA1161A" w14:textId="77777777" w:rsidR="00F31354" w:rsidRPr="00F31354" w:rsidRDefault="00F31354" w:rsidP="00F31354">
            <w:r w:rsidRPr="00F31354">
              <w:t>16.45718</w:t>
            </w:r>
          </w:p>
        </w:tc>
        <w:tc>
          <w:tcPr>
            <w:tcW w:w="1142" w:type="dxa"/>
            <w:noWrap/>
            <w:hideMark/>
          </w:tcPr>
          <w:p w14:paraId="7AD9E5F8" w14:textId="77777777" w:rsidR="00F31354" w:rsidRPr="00F31354" w:rsidRDefault="00F31354" w:rsidP="00F31354">
            <w:r w:rsidRPr="00F31354">
              <w:t>14.62344</w:t>
            </w:r>
          </w:p>
        </w:tc>
        <w:tc>
          <w:tcPr>
            <w:tcW w:w="1142" w:type="dxa"/>
            <w:noWrap/>
            <w:hideMark/>
          </w:tcPr>
          <w:p w14:paraId="1458451F" w14:textId="77777777" w:rsidR="00F31354" w:rsidRPr="00F31354" w:rsidRDefault="00F31354" w:rsidP="00F31354">
            <w:r w:rsidRPr="00F31354">
              <w:t>20.92799</w:t>
            </w:r>
          </w:p>
        </w:tc>
      </w:tr>
      <w:tr w:rsidR="00F31354" w:rsidRPr="00F31354" w14:paraId="7974228C" w14:textId="77777777" w:rsidTr="00F31354">
        <w:trPr>
          <w:trHeight w:val="261"/>
        </w:trPr>
        <w:tc>
          <w:tcPr>
            <w:tcW w:w="1142" w:type="dxa"/>
            <w:noWrap/>
            <w:hideMark/>
          </w:tcPr>
          <w:p w14:paraId="22E7C7C8" w14:textId="77777777" w:rsidR="00F31354" w:rsidRPr="00F31354" w:rsidRDefault="00F31354" w:rsidP="00F31354">
            <w:pPr>
              <w:rPr>
                <w:b/>
                <w:bCs/>
              </w:rPr>
            </w:pPr>
            <w:r w:rsidRPr="00F31354">
              <w:rPr>
                <w:b/>
                <w:bCs/>
              </w:rPr>
              <w:t>6.660432</w:t>
            </w:r>
          </w:p>
        </w:tc>
        <w:tc>
          <w:tcPr>
            <w:tcW w:w="1142" w:type="dxa"/>
            <w:noWrap/>
            <w:hideMark/>
          </w:tcPr>
          <w:p w14:paraId="30E811F5" w14:textId="77777777" w:rsidR="00F31354" w:rsidRPr="00F31354" w:rsidRDefault="00F31354" w:rsidP="00F31354">
            <w:pPr>
              <w:rPr>
                <w:b/>
                <w:bCs/>
              </w:rPr>
            </w:pPr>
            <w:r w:rsidRPr="00F31354">
              <w:rPr>
                <w:b/>
                <w:bCs/>
              </w:rPr>
              <w:t>8.304175</w:t>
            </w:r>
          </w:p>
        </w:tc>
        <w:tc>
          <w:tcPr>
            <w:tcW w:w="1142" w:type="dxa"/>
            <w:noWrap/>
            <w:hideMark/>
          </w:tcPr>
          <w:p w14:paraId="5205B6B9" w14:textId="77777777" w:rsidR="00F31354" w:rsidRPr="00F31354" w:rsidRDefault="00F31354" w:rsidP="00F31354">
            <w:pPr>
              <w:rPr>
                <w:b/>
                <w:bCs/>
              </w:rPr>
            </w:pPr>
            <w:r w:rsidRPr="00F31354">
              <w:rPr>
                <w:b/>
                <w:bCs/>
              </w:rPr>
              <w:t>11.42836</w:t>
            </w:r>
          </w:p>
        </w:tc>
        <w:tc>
          <w:tcPr>
            <w:tcW w:w="1142" w:type="dxa"/>
            <w:noWrap/>
            <w:hideMark/>
          </w:tcPr>
          <w:p w14:paraId="403FC56D" w14:textId="77777777" w:rsidR="00F31354" w:rsidRPr="00F31354" w:rsidRDefault="00F31354" w:rsidP="00F31354">
            <w:pPr>
              <w:rPr>
                <w:b/>
                <w:bCs/>
              </w:rPr>
            </w:pPr>
            <w:r w:rsidRPr="00F31354">
              <w:rPr>
                <w:b/>
                <w:bCs/>
              </w:rPr>
              <w:t>12.57351</w:t>
            </w:r>
          </w:p>
        </w:tc>
        <w:tc>
          <w:tcPr>
            <w:tcW w:w="1142" w:type="dxa"/>
            <w:noWrap/>
            <w:hideMark/>
          </w:tcPr>
          <w:p w14:paraId="6985C7DA" w14:textId="77777777" w:rsidR="00F31354" w:rsidRPr="00F31354" w:rsidRDefault="00F31354" w:rsidP="00F31354">
            <w:pPr>
              <w:rPr>
                <w:b/>
                <w:bCs/>
              </w:rPr>
            </w:pPr>
            <w:r w:rsidRPr="00F31354">
              <w:rPr>
                <w:b/>
                <w:bCs/>
              </w:rPr>
              <w:t>14.70078</w:t>
            </w:r>
          </w:p>
        </w:tc>
        <w:tc>
          <w:tcPr>
            <w:tcW w:w="1142" w:type="dxa"/>
            <w:noWrap/>
            <w:hideMark/>
          </w:tcPr>
          <w:p w14:paraId="4C50ED8E" w14:textId="77777777" w:rsidR="00F31354" w:rsidRPr="00F31354" w:rsidRDefault="00F31354" w:rsidP="00F31354">
            <w:pPr>
              <w:rPr>
                <w:b/>
                <w:bCs/>
              </w:rPr>
            </w:pPr>
            <w:r w:rsidRPr="00F31354">
              <w:rPr>
                <w:b/>
                <w:bCs/>
              </w:rPr>
              <w:t>7.708913</w:t>
            </w:r>
          </w:p>
        </w:tc>
        <w:tc>
          <w:tcPr>
            <w:tcW w:w="1142" w:type="dxa"/>
            <w:noWrap/>
            <w:hideMark/>
          </w:tcPr>
          <w:p w14:paraId="57B647FC" w14:textId="77777777" w:rsidR="00F31354" w:rsidRPr="00F31354" w:rsidRDefault="00F31354" w:rsidP="00F31354">
            <w:pPr>
              <w:rPr>
                <w:b/>
                <w:bCs/>
              </w:rPr>
            </w:pPr>
            <w:r w:rsidRPr="00F31354">
              <w:rPr>
                <w:b/>
                <w:bCs/>
              </w:rPr>
              <w:t>8.229774</w:t>
            </w:r>
          </w:p>
        </w:tc>
        <w:tc>
          <w:tcPr>
            <w:tcW w:w="1142" w:type="dxa"/>
            <w:noWrap/>
            <w:hideMark/>
          </w:tcPr>
          <w:p w14:paraId="06F481DE" w14:textId="77777777" w:rsidR="00F31354" w:rsidRPr="00F31354" w:rsidRDefault="00F31354" w:rsidP="00F31354">
            <w:pPr>
              <w:rPr>
                <w:b/>
                <w:bCs/>
              </w:rPr>
            </w:pPr>
            <w:r w:rsidRPr="00F31354">
              <w:rPr>
                <w:b/>
                <w:bCs/>
              </w:rPr>
              <w:t>10.91903</w:t>
            </w:r>
          </w:p>
        </w:tc>
        <w:tc>
          <w:tcPr>
            <w:tcW w:w="1142" w:type="dxa"/>
            <w:noWrap/>
            <w:hideMark/>
          </w:tcPr>
          <w:p w14:paraId="6D26C3AA" w14:textId="77777777" w:rsidR="00F31354" w:rsidRPr="00F31354" w:rsidRDefault="00F31354" w:rsidP="00F31354">
            <w:pPr>
              <w:rPr>
                <w:b/>
                <w:bCs/>
              </w:rPr>
            </w:pPr>
            <w:r w:rsidRPr="00F31354">
              <w:rPr>
                <w:b/>
                <w:bCs/>
              </w:rPr>
              <w:t>11.9706</w:t>
            </w:r>
          </w:p>
        </w:tc>
        <w:tc>
          <w:tcPr>
            <w:tcW w:w="1142" w:type="dxa"/>
            <w:noWrap/>
            <w:hideMark/>
          </w:tcPr>
          <w:p w14:paraId="032D3C6F" w14:textId="77777777" w:rsidR="00F31354" w:rsidRPr="00F31354" w:rsidRDefault="00F31354" w:rsidP="00F31354">
            <w:pPr>
              <w:rPr>
                <w:b/>
                <w:bCs/>
              </w:rPr>
            </w:pPr>
            <w:r w:rsidRPr="00F31354">
              <w:rPr>
                <w:b/>
                <w:bCs/>
              </w:rPr>
              <w:t>16.69051</w:t>
            </w:r>
          </w:p>
        </w:tc>
      </w:tr>
    </w:tbl>
    <w:p w14:paraId="67A6753C" w14:textId="55EB3541" w:rsidR="00F31354" w:rsidRDefault="00F31354" w:rsidP="00DD05AD"/>
    <w:p w14:paraId="18277104" w14:textId="77777777" w:rsidR="00F31354" w:rsidRDefault="00F31354" w:rsidP="00DD05AD">
      <w:r>
        <w:t>2</w:t>
      </w:r>
      <w:r w:rsidRPr="00F31354">
        <w:rPr>
          <w:vertAlign w:val="superscript"/>
        </w:rPr>
        <w:t>nd</w:t>
      </w:r>
      <w:r>
        <w:t xml:space="preserve"> Node</w:t>
      </w:r>
    </w:p>
    <w:tbl>
      <w:tblPr>
        <w:tblStyle w:val="TableGrid"/>
        <w:tblW w:w="0" w:type="auto"/>
        <w:tblLook w:val="04A0" w:firstRow="1" w:lastRow="0" w:firstColumn="1" w:lastColumn="0" w:noHBand="0" w:noVBand="1"/>
      </w:tblPr>
      <w:tblGrid>
        <w:gridCol w:w="1145"/>
        <w:gridCol w:w="1145"/>
        <w:gridCol w:w="1145"/>
        <w:gridCol w:w="1145"/>
        <w:gridCol w:w="1145"/>
        <w:gridCol w:w="1145"/>
        <w:gridCol w:w="1145"/>
        <w:gridCol w:w="1145"/>
        <w:gridCol w:w="1145"/>
        <w:gridCol w:w="1145"/>
      </w:tblGrid>
      <w:tr w:rsidR="00F31354" w:rsidRPr="00F31354" w14:paraId="200811B9" w14:textId="77777777" w:rsidTr="00F31354">
        <w:trPr>
          <w:trHeight w:val="261"/>
        </w:trPr>
        <w:tc>
          <w:tcPr>
            <w:tcW w:w="1145" w:type="dxa"/>
            <w:noWrap/>
            <w:hideMark/>
          </w:tcPr>
          <w:p w14:paraId="3C275429" w14:textId="77777777" w:rsidR="00F31354" w:rsidRPr="00F31354" w:rsidRDefault="00F31354" w:rsidP="00F31354">
            <w:r w:rsidRPr="00F31354">
              <w:t>Tx01</w:t>
            </w:r>
          </w:p>
        </w:tc>
        <w:tc>
          <w:tcPr>
            <w:tcW w:w="1145" w:type="dxa"/>
            <w:noWrap/>
            <w:hideMark/>
          </w:tcPr>
          <w:p w14:paraId="4BD47B17" w14:textId="77777777" w:rsidR="00F31354" w:rsidRPr="00F31354" w:rsidRDefault="00F31354" w:rsidP="00F31354">
            <w:r w:rsidRPr="00F31354">
              <w:t>Tx02</w:t>
            </w:r>
          </w:p>
        </w:tc>
        <w:tc>
          <w:tcPr>
            <w:tcW w:w="1145" w:type="dxa"/>
            <w:noWrap/>
            <w:hideMark/>
          </w:tcPr>
          <w:p w14:paraId="31830529" w14:textId="77777777" w:rsidR="00F31354" w:rsidRPr="00F31354" w:rsidRDefault="00F31354" w:rsidP="00F31354">
            <w:r w:rsidRPr="00F31354">
              <w:t>Tx03</w:t>
            </w:r>
          </w:p>
        </w:tc>
        <w:tc>
          <w:tcPr>
            <w:tcW w:w="1145" w:type="dxa"/>
            <w:noWrap/>
            <w:hideMark/>
          </w:tcPr>
          <w:p w14:paraId="0A69CDA4" w14:textId="77777777" w:rsidR="00F31354" w:rsidRPr="00F31354" w:rsidRDefault="00F31354" w:rsidP="00F31354">
            <w:r w:rsidRPr="00F31354">
              <w:t>Tx04</w:t>
            </w:r>
          </w:p>
        </w:tc>
        <w:tc>
          <w:tcPr>
            <w:tcW w:w="1145" w:type="dxa"/>
            <w:noWrap/>
            <w:hideMark/>
          </w:tcPr>
          <w:p w14:paraId="1802B498" w14:textId="77777777" w:rsidR="00F31354" w:rsidRPr="00F31354" w:rsidRDefault="00F31354" w:rsidP="00F31354">
            <w:r w:rsidRPr="00F31354">
              <w:t>Tx05</w:t>
            </w:r>
          </w:p>
        </w:tc>
        <w:tc>
          <w:tcPr>
            <w:tcW w:w="1145" w:type="dxa"/>
            <w:noWrap/>
            <w:hideMark/>
          </w:tcPr>
          <w:p w14:paraId="3AD6DE8C" w14:textId="77777777" w:rsidR="00F31354" w:rsidRPr="00F31354" w:rsidRDefault="00F31354" w:rsidP="00F31354">
            <w:r w:rsidRPr="00F31354">
              <w:t>Tx06</w:t>
            </w:r>
          </w:p>
        </w:tc>
        <w:tc>
          <w:tcPr>
            <w:tcW w:w="1145" w:type="dxa"/>
            <w:noWrap/>
            <w:hideMark/>
          </w:tcPr>
          <w:p w14:paraId="60246498" w14:textId="77777777" w:rsidR="00F31354" w:rsidRPr="00F31354" w:rsidRDefault="00F31354" w:rsidP="00F31354">
            <w:r w:rsidRPr="00F31354">
              <w:t>Tx07</w:t>
            </w:r>
          </w:p>
        </w:tc>
        <w:tc>
          <w:tcPr>
            <w:tcW w:w="1145" w:type="dxa"/>
            <w:noWrap/>
            <w:hideMark/>
          </w:tcPr>
          <w:p w14:paraId="6F33FCD9" w14:textId="77777777" w:rsidR="00F31354" w:rsidRPr="00F31354" w:rsidRDefault="00F31354" w:rsidP="00F31354">
            <w:r w:rsidRPr="00F31354">
              <w:t>Tx08</w:t>
            </w:r>
          </w:p>
        </w:tc>
        <w:tc>
          <w:tcPr>
            <w:tcW w:w="1145" w:type="dxa"/>
            <w:noWrap/>
            <w:hideMark/>
          </w:tcPr>
          <w:p w14:paraId="387804AC" w14:textId="77777777" w:rsidR="00F31354" w:rsidRPr="00F31354" w:rsidRDefault="00F31354" w:rsidP="00F31354">
            <w:r w:rsidRPr="00F31354">
              <w:t>Tx09</w:t>
            </w:r>
          </w:p>
        </w:tc>
        <w:tc>
          <w:tcPr>
            <w:tcW w:w="1145" w:type="dxa"/>
            <w:noWrap/>
            <w:hideMark/>
          </w:tcPr>
          <w:p w14:paraId="6F580D6D" w14:textId="77777777" w:rsidR="00F31354" w:rsidRPr="00F31354" w:rsidRDefault="00F31354" w:rsidP="00F31354">
            <w:r w:rsidRPr="00F31354">
              <w:t>Tx10</w:t>
            </w:r>
          </w:p>
        </w:tc>
      </w:tr>
      <w:tr w:rsidR="00F31354" w:rsidRPr="00F31354" w14:paraId="5D1AA64E" w14:textId="77777777" w:rsidTr="00F31354">
        <w:trPr>
          <w:trHeight w:val="261"/>
        </w:trPr>
        <w:tc>
          <w:tcPr>
            <w:tcW w:w="1145" w:type="dxa"/>
            <w:noWrap/>
            <w:hideMark/>
          </w:tcPr>
          <w:p w14:paraId="709CBB3F" w14:textId="77777777" w:rsidR="00F31354" w:rsidRPr="00F31354" w:rsidRDefault="00F31354" w:rsidP="00F31354">
            <w:r w:rsidRPr="00F31354">
              <w:t>8.943964</w:t>
            </w:r>
          </w:p>
        </w:tc>
        <w:tc>
          <w:tcPr>
            <w:tcW w:w="1145" w:type="dxa"/>
            <w:noWrap/>
            <w:hideMark/>
          </w:tcPr>
          <w:p w14:paraId="47C8664F" w14:textId="77777777" w:rsidR="00F31354" w:rsidRPr="00F31354" w:rsidRDefault="00F31354" w:rsidP="00F31354">
            <w:r w:rsidRPr="00F31354">
              <w:t>5.488248</w:t>
            </w:r>
          </w:p>
        </w:tc>
        <w:tc>
          <w:tcPr>
            <w:tcW w:w="1145" w:type="dxa"/>
            <w:noWrap/>
            <w:hideMark/>
          </w:tcPr>
          <w:p w14:paraId="6E09B971" w14:textId="77777777" w:rsidR="00F31354" w:rsidRPr="00F31354" w:rsidRDefault="00F31354" w:rsidP="00F31354">
            <w:r w:rsidRPr="00F31354">
              <w:t>11.61758</w:t>
            </w:r>
          </w:p>
        </w:tc>
        <w:tc>
          <w:tcPr>
            <w:tcW w:w="1145" w:type="dxa"/>
            <w:noWrap/>
            <w:hideMark/>
          </w:tcPr>
          <w:p w14:paraId="061C0E9A" w14:textId="77777777" w:rsidR="00F31354" w:rsidRPr="00F31354" w:rsidRDefault="00F31354" w:rsidP="00F31354">
            <w:r w:rsidRPr="00F31354">
              <w:t>12.42357</w:t>
            </w:r>
          </w:p>
        </w:tc>
        <w:tc>
          <w:tcPr>
            <w:tcW w:w="1145" w:type="dxa"/>
            <w:noWrap/>
            <w:hideMark/>
          </w:tcPr>
          <w:p w14:paraId="7D68E8CF" w14:textId="77777777" w:rsidR="00F31354" w:rsidRPr="00F31354" w:rsidRDefault="00F31354" w:rsidP="00F31354">
            <w:r w:rsidRPr="00F31354">
              <w:t>13.32048</w:t>
            </w:r>
          </w:p>
        </w:tc>
        <w:tc>
          <w:tcPr>
            <w:tcW w:w="1145" w:type="dxa"/>
            <w:noWrap/>
            <w:hideMark/>
          </w:tcPr>
          <w:p w14:paraId="3CB83640" w14:textId="77777777" w:rsidR="00F31354" w:rsidRPr="00F31354" w:rsidRDefault="00F31354" w:rsidP="00F31354">
            <w:r w:rsidRPr="00F31354">
              <w:t>8.41597</w:t>
            </w:r>
          </w:p>
        </w:tc>
        <w:tc>
          <w:tcPr>
            <w:tcW w:w="1145" w:type="dxa"/>
            <w:noWrap/>
            <w:hideMark/>
          </w:tcPr>
          <w:p w14:paraId="02060235" w14:textId="77777777" w:rsidR="00F31354" w:rsidRPr="00F31354" w:rsidRDefault="00F31354" w:rsidP="00F31354">
            <w:r w:rsidRPr="00F31354">
              <w:t>8.880283</w:t>
            </w:r>
          </w:p>
        </w:tc>
        <w:tc>
          <w:tcPr>
            <w:tcW w:w="1145" w:type="dxa"/>
            <w:noWrap/>
            <w:hideMark/>
          </w:tcPr>
          <w:p w14:paraId="3B8F4D46" w14:textId="77777777" w:rsidR="00F31354" w:rsidRPr="00F31354" w:rsidRDefault="00F31354" w:rsidP="00F31354">
            <w:r w:rsidRPr="00F31354">
              <w:t>9.520489</w:t>
            </w:r>
          </w:p>
        </w:tc>
        <w:tc>
          <w:tcPr>
            <w:tcW w:w="1145" w:type="dxa"/>
            <w:noWrap/>
            <w:hideMark/>
          </w:tcPr>
          <w:p w14:paraId="03943BBF" w14:textId="77777777" w:rsidR="00F31354" w:rsidRPr="00F31354" w:rsidRDefault="00F31354" w:rsidP="00F31354">
            <w:r w:rsidRPr="00F31354">
              <w:t>9.622287</w:t>
            </w:r>
          </w:p>
        </w:tc>
        <w:tc>
          <w:tcPr>
            <w:tcW w:w="1145" w:type="dxa"/>
            <w:noWrap/>
            <w:hideMark/>
          </w:tcPr>
          <w:p w14:paraId="68C4B32D" w14:textId="77777777" w:rsidR="00F31354" w:rsidRPr="00F31354" w:rsidRDefault="00F31354" w:rsidP="00F31354">
            <w:r w:rsidRPr="00F31354">
              <w:t>14.22346</w:t>
            </w:r>
          </w:p>
        </w:tc>
      </w:tr>
      <w:tr w:rsidR="00F31354" w:rsidRPr="00F31354" w14:paraId="09CA526F" w14:textId="77777777" w:rsidTr="00F31354">
        <w:trPr>
          <w:trHeight w:val="261"/>
        </w:trPr>
        <w:tc>
          <w:tcPr>
            <w:tcW w:w="1145" w:type="dxa"/>
            <w:noWrap/>
            <w:hideMark/>
          </w:tcPr>
          <w:p w14:paraId="626AD9D2" w14:textId="77777777" w:rsidR="00F31354" w:rsidRPr="00F31354" w:rsidRDefault="00F31354" w:rsidP="00F31354">
            <w:r w:rsidRPr="00F31354">
              <w:t>6.581323</w:t>
            </w:r>
          </w:p>
        </w:tc>
        <w:tc>
          <w:tcPr>
            <w:tcW w:w="1145" w:type="dxa"/>
            <w:noWrap/>
            <w:hideMark/>
          </w:tcPr>
          <w:p w14:paraId="3833452D" w14:textId="77777777" w:rsidR="00F31354" w:rsidRPr="00F31354" w:rsidRDefault="00F31354" w:rsidP="00F31354">
            <w:r w:rsidRPr="00F31354">
              <w:t>8.983191</w:t>
            </w:r>
          </w:p>
        </w:tc>
        <w:tc>
          <w:tcPr>
            <w:tcW w:w="1145" w:type="dxa"/>
            <w:noWrap/>
            <w:hideMark/>
          </w:tcPr>
          <w:p w14:paraId="21F19ACD" w14:textId="77777777" w:rsidR="00F31354" w:rsidRPr="00F31354" w:rsidRDefault="00F31354" w:rsidP="00F31354">
            <w:r w:rsidRPr="00F31354">
              <w:t>10.49507</w:t>
            </w:r>
          </w:p>
        </w:tc>
        <w:tc>
          <w:tcPr>
            <w:tcW w:w="1145" w:type="dxa"/>
            <w:noWrap/>
            <w:hideMark/>
          </w:tcPr>
          <w:p w14:paraId="4CCC80F0" w14:textId="77777777" w:rsidR="00F31354" w:rsidRPr="00F31354" w:rsidRDefault="00F31354" w:rsidP="00F31354">
            <w:r w:rsidRPr="00F31354">
              <w:t>12.34718</w:t>
            </w:r>
          </w:p>
        </w:tc>
        <w:tc>
          <w:tcPr>
            <w:tcW w:w="1145" w:type="dxa"/>
            <w:noWrap/>
            <w:hideMark/>
          </w:tcPr>
          <w:p w14:paraId="5C7B688D" w14:textId="77777777" w:rsidR="00F31354" w:rsidRPr="00F31354" w:rsidRDefault="00F31354" w:rsidP="00F31354">
            <w:r w:rsidRPr="00F31354">
              <w:t>13.22538</w:t>
            </w:r>
          </w:p>
        </w:tc>
        <w:tc>
          <w:tcPr>
            <w:tcW w:w="1145" w:type="dxa"/>
            <w:noWrap/>
            <w:hideMark/>
          </w:tcPr>
          <w:p w14:paraId="0566E29C" w14:textId="77777777" w:rsidR="00F31354" w:rsidRPr="00F31354" w:rsidRDefault="00F31354" w:rsidP="00F31354">
            <w:r w:rsidRPr="00F31354">
              <w:t>5.458893</w:t>
            </w:r>
          </w:p>
        </w:tc>
        <w:tc>
          <w:tcPr>
            <w:tcW w:w="1145" w:type="dxa"/>
            <w:noWrap/>
            <w:hideMark/>
          </w:tcPr>
          <w:p w14:paraId="57103809" w14:textId="77777777" w:rsidR="00F31354" w:rsidRPr="00F31354" w:rsidRDefault="00F31354" w:rsidP="00F31354">
            <w:r w:rsidRPr="00F31354">
              <w:t>9.66549</w:t>
            </w:r>
          </w:p>
        </w:tc>
        <w:tc>
          <w:tcPr>
            <w:tcW w:w="1145" w:type="dxa"/>
            <w:noWrap/>
            <w:hideMark/>
          </w:tcPr>
          <w:p w14:paraId="2442A868" w14:textId="77777777" w:rsidR="00F31354" w:rsidRPr="00F31354" w:rsidRDefault="00F31354" w:rsidP="00F31354">
            <w:r w:rsidRPr="00F31354">
              <w:t>9.64393</w:t>
            </w:r>
          </w:p>
        </w:tc>
        <w:tc>
          <w:tcPr>
            <w:tcW w:w="1145" w:type="dxa"/>
            <w:noWrap/>
            <w:hideMark/>
          </w:tcPr>
          <w:p w14:paraId="2C437047" w14:textId="77777777" w:rsidR="00F31354" w:rsidRPr="00F31354" w:rsidRDefault="00F31354" w:rsidP="00F31354">
            <w:r w:rsidRPr="00F31354">
              <w:t>13.51681</w:t>
            </w:r>
          </w:p>
        </w:tc>
        <w:tc>
          <w:tcPr>
            <w:tcW w:w="1145" w:type="dxa"/>
            <w:noWrap/>
            <w:hideMark/>
          </w:tcPr>
          <w:p w14:paraId="32372D1C" w14:textId="77777777" w:rsidR="00F31354" w:rsidRPr="00F31354" w:rsidRDefault="00F31354" w:rsidP="00F31354">
            <w:r w:rsidRPr="00F31354">
              <w:t>16.64221</w:t>
            </w:r>
          </w:p>
        </w:tc>
      </w:tr>
      <w:tr w:rsidR="00F31354" w:rsidRPr="00F31354" w14:paraId="405BAF1A" w14:textId="77777777" w:rsidTr="00F31354">
        <w:trPr>
          <w:trHeight w:val="261"/>
        </w:trPr>
        <w:tc>
          <w:tcPr>
            <w:tcW w:w="1145" w:type="dxa"/>
            <w:noWrap/>
            <w:hideMark/>
          </w:tcPr>
          <w:p w14:paraId="31C915D6" w14:textId="77777777" w:rsidR="00F31354" w:rsidRPr="00F31354" w:rsidRDefault="00F31354" w:rsidP="00F31354">
            <w:r w:rsidRPr="00F31354">
              <w:t>8.87379</w:t>
            </w:r>
          </w:p>
        </w:tc>
        <w:tc>
          <w:tcPr>
            <w:tcW w:w="1145" w:type="dxa"/>
            <w:noWrap/>
            <w:hideMark/>
          </w:tcPr>
          <w:p w14:paraId="0A577E59" w14:textId="77777777" w:rsidR="00F31354" w:rsidRPr="00F31354" w:rsidRDefault="00F31354" w:rsidP="00F31354">
            <w:r w:rsidRPr="00F31354">
              <w:t>6.549736</w:t>
            </w:r>
          </w:p>
        </w:tc>
        <w:tc>
          <w:tcPr>
            <w:tcW w:w="1145" w:type="dxa"/>
            <w:noWrap/>
            <w:hideMark/>
          </w:tcPr>
          <w:p w14:paraId="5996DA5F" w14:textId="77777777" w:rsidR="00F31354" w:rsidRPr="00F31354" w:rsidRDefault="00F31354" w:rsidP="00F31354">
            <w:r w:rsidRPr="00F31354">
              <w:t>16.24462</w:t>
            </w:r>
          </w:p>
        </w:tc>
        <w:tc>
          <w:tcPr>
            <w:tcW w:w="1145" w:type="dxa"/>
            <w:noWrap/>
            <w:hideMark/>
          </w:tcPr>
          <w:p w14:paraId="0B4457A4" w14:textId="77777777" w:rsidR="00F31354" w:rsidRPr="00F31354" w:rsidRDefault="00F31354" w:rsidP="00F31354">
            <w:r w:rsidRPr="00F31354">
              <w:t>12.13515</w:t>
            </w:r>
          </w:p>
        </w:tc>
        <w:tc>
          <w:tcPr>
            <w:tcW w:w="1145" w:type="dxa"/>
            <w:noWrap/>
            <w:hideMark/>
          </w:tcPr>
          <w:p w14:paraId="57E2DBFC" w14:textId="77777777" w:rsidR="00F31354" w:rsidRPr="00F31354" w:rsidRDefault="00F31354" w:rsidP="00F31354">
            <w:r w:rsidRPr="00F31354">
              <w:t>16.41962</w:t>
            </w:r>
          </w:p>
        </w:tc>
        <w:tc>
          <w:tcPr>
            <w:tcW w:w="1145" w:type="dxa"/>
            <w:noWrap/>
            <w:hideMark/>
          </w:tcPr>
          <w:p w14:paraId="351E2F3C" w14:textId="77777777" w:rsidR="00F31354" w:rsidRPr="00F31354" w:rsidRDefault="00F31354" w:rsidP="00F31354">
            <w:r w:rsidRPr="00F31354">
              <w:t>9.413332</w:t>
            </w:r>
          </w:p>
        </w:tc>
        <w:tc>
          <w:tcPr>
            <w:tcW w:w="1145" w:type="dxa"/>
            <w:noWrap/>
            <w:hideMark/>
          </w:tcPr>
          <w:p w14:paraId="6206DEB8" w14:textId="77777777" w:rsidR="00F31354" w:rsidRPr="00F31354" w:rsidRDefault="00F31354" w:rsidP="00F31354">
            <w:r w:rsidRPr="00F31354">
              <w:t>4.574573</w:t>
            </w:r>
          </w:p>
        </w:tc>
        <w:tc>
          <w:tcPr>
            <w:tcW w:w="1145" w:type="dxa"/>
            <w:noWrap/>
            <w:hideMark/>
          </w:tcPr>
          <w:p w14:paraId="3C9B3573" w14:textId="77777777" w:rsidR="00F31354" w:rsidRPr="00F31354" w:rsidRDefault="00F31354" w:rsidP="00F31354">
            <w:r w:rsidRPr="00F31354">
              <w:t>10.56636</w:t>
            </w:r>
          </w:p>
        </w:tc>
        <w:tc>
          <w:tcPr>
            <w:tcW w:w="1145" w:type="dxa"/>
            <w:noWrap/>
            <w:hideMark/>
          </w:tcPr>
          <w:p w14:paraId="295E593E" w14:textId="77777777" w:rsidR="00F31354" w:rsidRPr="00F31354" w:rsidRDefault="00F31354" w:rsidP="00F31354">
            <w:r w:rsidRPr="00F31354">
              <w:t>12.12488</w:t>
            </w:r>
          </w:p>
        </w:tc>
        <w:tc>
          <w:tcPr>
            <w:tcW w:w="1145" w:type="dxa"/>
            <w:noWrap/>
            <w:hideMark/>
          </w:tcPr>
          <w:p w14:paraId="2392588C" w14:textId="77777777" w:rsidR="00F31354" w:rsidRPr="00F31354" w:rsidRDefault="00F31354" w:rsidP="00F31354">
            <w:r w:rsidRPr="00F31354">
              <w:t>18.36046</w:t>
            </w:r>
          </w:p>
        </w:tc>
      </w:tr>
      <w:tr w:rsidR="00F31354" w:rsidRPr="00F31354" w14:paraId="3CBC4A0D" w14:textId="77777777" w:rsidTr="00F31354">
        <w:trPr>
          <w:trHeight w:val="261"/>
        </w:trPr>
        <w:tc>
          <w:tcPr>
            <w:tcW w:w="1145" w:type="dxa"/>
            <w:noWrap/>
            <w:hideMark/>
          </w:tcPr>
          <w:p w14:paraId="185953C9" w14:textId="77777777" w:rsidR="00F31354" w:rsidRPr="00F31354" w:rsidRDefault="00F31354" w:rsidP="00F31354">
            <w:r w:rsidRPr="00F31354">
              <w:t>10.30642</w:t>
            </w:r>
          </w:p>
        </w:tc>
        <w:tc>
          <w:tcPr>
            <w:tcW w:w="1145" w:type="dxa"/>
            <w:noWrap/>
            <w:hideMark/>
          </w:tcPr>
          <w:p w14:paraId="35F0099B" w14:textId="77777777" w:rsidR="00F31354" w:rsidRPr="00F31354" w:rsidRDefault="00F31354" w:rsidP="00F31354">
            <w:r w:rsidRPr="00F31354">
              <w:t>8.694411</w:t>
            </w:r>
          </w:p>
        </w:tc>
        <w:tc>
          <w:tcPr>
            <w:tcW w:w="1145" w:type="dxa"/>
            <w:noWrap/>
            <w:hideMark/>
          </w:tcPr>
          <w:p w14:paraId="54AD5301" w14:textId="77777777" w:rsidR="00F31354" w:rsidRPr="00F31354" w:rsidRDefault="00F31354" w:rsidP="00F31354">
            <w:r w:rsidRPr="00F31354">
              <w:t>7.967138</w:t>
            </w:r>
          </w:p>
        </w:tc>
        <w:tc>
          <w:tcPr>
            <w:tcW w:w="1145" w:type="dxa"/>
            <w:noWrap/>
            <w:hideMark/>
          </w:tcPr>
          <w:p w14:paraId="18562316" w14:textId="77777777" w:rsidR="00F31354" w:rsidRPr="00F31354" w:rsidRDefault="00F31354" w:rsidP="00F31354">
            <w:r w:rsidRPr="00F31354">
              <w:t>13.606</w:t>
            </w:r>
          </w:p>
        </w:tc>
        <w:tc>
          <w:tcPr>
            <w:tcW w:w="1145" w:type="dxa"/>
            <w:noWrap/>
            <w:hideMark/>
          </w:tcPr>
          <w:p w14:paraId="3B8CAEAD" w14:textId="77777777" w:rsidR="00F31354" w:rsidRPr="00F31354" w:rsidRDefault="00F31354" w:rsidP="00F31354">
            <w:r w:rsidRPr="00F31354">
              <w:t>13.18915</w:t>
            </w:r>
          </w:p>
        </w:tc>
        <w:tc>
          <w:tcPr>
            <w:tcW w:w="1145" w:type="dxa"/>
            <w:noWrap/>
            <w:hideMark/>
          </w:tcPr>
          <w:p w14:paraId="1F15F8B8" w14:textId="77777777" w:rsidR="00F31354" w:rsidRPr="00F31354" w:rsidRDefault="00F31354" w:rsidP="00F31354">
            <w:r w:rsidRPr="00F31354">
              <w:t>7.4372</w:t>
            </w:r>
          </w:p>
        </w:tc>
        <w:tc>
          <w:tcPr>
            <w:tcW w:w="1145" w:type="dxa"/>
            <w:noWrap/>
            <w:hideMark/>
          </w:tcPr>
          <w:p w14:paraId="28F36477" w14:textId="77777777" w:rsidR="00F31354" w:rsidRPr="00F31354" w:rsidRDefault="00F31354" w:rsidP="00F31354">
            <w:r w:rsidRPr="00F31354">
              <w:t>8.861047</w:t>
            </w:r>
          </w:p>
        </w:tc>
        <w:tc>
          <w:tcPr>
            <w:tcW w:w="1145" w:type="dxa"/>
            <w:noWrap/>
            <w:hideMark/>
          </w:tcPr>
          <w:p w14:paraId="1C61F6DC" w14:textId="77777777" w:rsidR="00F31354" w:rsidRPr="00F31354" w:rsidRDefault="00F31354" w:rsidP="00F31354">
            <w:r w:rsidRPr="00F31354">
              <w:t>12.32726</w:t>
            </w:r>
          </w:p>
        </w:tc>
        <w:tc>
          <w:tcPr>
            <w:tcW w:w="1145" w:type="dxa"/>
            <w:noWrap/>
            <w:hideMark/>
          </w:tcPr>
          <w:p w14:paraId="7548104A" w14:textId="77777777" w:rsidR="00F31354" w:rsidRPr="00F31354" w:rsidRDefault="00F31354" w:rsidP="00F31354">
            <w:r w:rsidRPr="00F31354">
              <w:t>13.35236</w:t>
            </w:r>
          </w:p>
        </w:tc>
        <w:tc>
          <w:tcPr>
            <w:tcW w:w="1145" w:type="dxa"/>
            <w:noWrap/>
            <w:hideMark/>
          </w:tcPr>
          <w:p w14:paraId="68A5D3D4" w14:textId="77777777" w:rsidR="00F31354" w:rsidRPr="00F31354" w:rsidRDefault="00F31354" w:rsidP="00F31354">
            <w:r w:rsidRPr="00F31354">
              <w:t>13.55321</w:t>
            </w:r>
          </w:p>
        </w:tc>
      </w:tr>
      <w:tr w:rsidR="00F31354" w:rsidRPr="00F31354" w14:paraId="204046C6" w14:textId="77777777" w:rsidTr="00F31354">
        <w:trPr>
          <w:trHeight w:val="261"/>
        </w:trPr>
        <w:tc>
          <w:tcPr>
            <w:tcW w:w="1145" w:type="dxa"/>
            <w:noWrap/>
            <w:hideMark/>
          </w:tcPr>
          <w:p w14:paraId="1E71ACFE" w14:textId="77777777" w:rsidR="00F31354" w:rsidRPr="00F31354" w:rsidRDefault="00F31354" w:rsidP="00F31354">
            <w:r w:rsidRPr="00F31354">
              <w:t>5.713864</w:t>
            </w:r>
          </w:p>
        </w:tc>
        <w:tc>
          <w:tcPr>
            <w:tcW w:w="1145" w:type="dxa"/>
            <w:noWrap/>
            <w:hideMark/>
          </w:tcPr>
          <w:p w14:paraId="0A063EB4" w14:textId="77777777" w:rsidR="00F31354" w:rsidRPr="00F31354" w:rsidRDefault="00F31354" w:rsidP="00F31354">
            <w:r w:rsidRPr="00F31354">
              <w:t>4.978451</w:t>
            </w:r>
          </w:p>
        </w:tc>
        <w:tc>
          <w:tcPr>
            <w:tcW w:w="1145" w:type="dxa"/>
            <w:noWrap/>
            <w:hideMark/>
          </w:tcPr>
          <w:p w14:paraId="2CA03C3C" w14:textId="77777777" w:rsidR="00F31354" w:rsidRPr="00F31354" w:rsidRDefault="00F31354" w:rsidP="00F31354">
            <w:r w:rsidRPr="00F31354">
              <w:t>12.62905</w:t>
            </w:r>
          </w:p>
        </w:tc>
        <w:tc>
          <w:tcPr>
            <w:tcW w:w="1145" w:type="dxa"/>
            <w:noWrap/>
            <w:hideMark/>
          </w:tcPr>
          <w:p w14:paraId="1A339028" w14:textId="77777777" w:rsidR="00F31354" w:rsidRPr="00F31354" w:rsidRDefault="00F31354" w:rsidP="00F31354">
            <w:r w:rsidRPr="00F31354">
              <w:t>11.68653</w:t>
            </w:r>
          </w:p>
        </w:tc>
        <w:tc>
          <w:tcPr>
            <w:tcW w:w="1145" w:type="dxa"/>
            <w:noWrap/>
            <w:hideMark/>
          </w:tcPr>
          <w:p w14:paraId="472E1783" w14:textId="77777777" w:rsidR="00F31354" w:rsidRPr="00F31354" w:rsidRDefault="00F31354" w:rsidP="00F31354">
            <w:r w:rsidRPr="00F31354">
              <w:t>11.53535</w:t>
            </w:r>
          </w:p>
        </w:tc>
        <w:tc>
          <w:tcPr>
            <w:tcW w:w="1145" w:type="dxa"/>
            <w:noWrap/>
            <w:hideMark/>
          </w:tcPr>
          <w:p w14:paraId="4E48D348" w14:textId="77777777" w:rsidR="00F31354" w:rsidRPr="00F31354" w:rsidRDefault="00F31354" w:rsidP="00F31354">
            <w:r w:rsidRPr="00F31354">
              <w:t>8.156909</w:t>
            </w:r>
          </w:p>
        </w:tc>
        <w:tc>
          <w:tcPr>
            <w:tcW w:w="1145" w:type="dxa"/>
            <w:noWrap/>
            <w:hideMark/>
          </w:tcPr>
          <w:p w14:paraId="5ADE5110" w14:textId="77777777" w:rsidR="00F31354" w:rsidRPr="00F31354" w:rsidRDefault="00F31354" w:rsidP="00F31354">
            <w:r w:rsidRPr="00F31354">
              <w:t>9.628209</w:t>
            </w:r>
          </w:p>
        </w:tc>
        <w:tc>
          <w:tcPr>
            <w:tcW w:w="1145" w:type="dxa"/>
            <w:noWrap/>
            <w:hideMark/>
          </w:tcPr>
          <w:p w14:paraId="1DD8BFD6" w14:textId="77777777" w:rsidR="00F31354" w:rsidRPr="00F31354" w:rsidRDefault="00F31354" w:rsidP="00F31354">
            <w:r w:rsidRPr="00F31354">
              <w:t>7.368272</w:t>
            </w:r>
          </w:p>
        </w:tc>
        <w:tc>
          <w:tcPr>
            <w:tcW w:w="1145" w:type="dxa"/>
            <w:noWrap/>
            <w:hideMark/>
          </w:tcPr>
          <w:p w14:paraId="1F44333C" w14:textId="77777777" w:rsidR="00F31354" w:rsidRPr="00F31354" w:rsidRDefault="00F31354" w:rsidP="00F31354">
            <w:r w:rsidRPr="00F31354">
              <w:t>9.236209</w:t>
            </w:r>
          </w:p>
        </w:tc>
        <w:tc>
          <w:tcPr>
            <w:tcW w:w="1145" w:type="dxa"/>
            <w:noWrap/>
            <w:hideMark/>
          </w:tcPr>
          <w:p w14:paraId="166E4B02" w14:textId="77777777" w:rsidR="00F31354" w:rsidRPr="00F31354" w:rsidRDefault="00F31354" w:rsidP="00F31354">
            <w:r w:rsidRPr="00F31354">
              <w:t>15.7616</w:t>
            </w:r>
          </w:p>
        </w:tc>
      </w:tr>
      <w:tr w:rsidR="00F31354" w:rsidRPr="00F31354" w14:paraId="3713E710" w14:textId="77777777" w:rsidTr="00F31354">
        <w:trPr>
          <w:trHeight w:val="261"/>
        </w:trPr>
        <w:tc>
          <w:tcPr>
            <w:tcW w:w="1145" w:type="dxa"/>
            <w:noWrap/>
            <w:hideMark/>
          </w:tcPr>
          <w:p w14:paraId="5CE7D280" w14:textId="77777777" w:rsidR="00F31354" w:rsidRPr="00F31354" w:rsidRDefault="00F31354" w:rsidP="00F31354">
            <w:r w:rsidRPr="00F31354">
              <w:t>4.619601</w:t>
            </w:r>
          </w:p>
        </w:tc>
        <w:tc>
          <w:tcPr>
            <w:tcW w:w="1145" w:type="dxa"/>
            <w:noWrap/>
            <w:hideMark/>
          </w:tcPr>
          <w:p w14:paraId="448357A9" w14:textId="77777777" w:rsidR="00F31354" w:rsidRPr="00F31354" w:rsidRDefault="00F31354" w:rsidP="00F31354">
            <w:r w:rsidRPr="00F31354">
              <w:t>8.678529</w:t>
            </w:r>
          </w:p>
        </w:tc>
        <w:tc>
          <w:tcPr>
            <w:tcW w:w="1145" w:type="dxa"/>
            <w:noWrap/>
            <w:hideMark/>
          </w:tcPr>
          <w:p w14:paraId="7DC6BC17" w14:textId="77777777" w:rsidR="00F31354" w:rsidRPr="00F31354" w:rsidRDefault="00F31354" w:rsidP="00F31354">
            <w:r w:rsidRPr="00F31354">
              <w:t>10.51804</w:t>
            </w:r>
          </w:p>
        </w:tc>
        <w:tc>
          <w:tcPr>
            <w:tcW w:w="1145" w:type="dxa"/>
            <w:noWrap/>
            <w:hideMark/>
          </w:tcPr>
          <w:p w14:paraId="4C2ACC6B" w14:textId="77777777" w:rsidR="00F31354" w:rsidRPr="00F31354" w:rsidRDefault="00F31354" w:rsidP="00F31354">
            <w:r w:rsidRPr="00F31354">
              <w:t>13.23319</w:t>
            </w:r>
          </w:p>
        </w:tc>
        <w:tc>
          <w:tcPr>
            <w:tcW w:w="1145" w:type="dxa"/>
            <w:noWrap/>
            <w:hideMark/>
          </w:tcPr>
          <w:p w14:paraId="20F10DB3" w14:textId="77777777" w:rsidR="00F31354" w:rsidRPr="00F31354" w:rsidRDefault="00F31354" w:rsidP="00F31354">
            <w:r w:rsidRPr="00F31354">
              <w:t>15.58572</w:t>
            </w:r>
          </w:p>
        </w:tc>
        <w:tc>
          <w:tcPr>
            <w:tcW w:w="1145" w:type="dxa"/>
            <w:noWrap/>
            <w:hideMark/>
          </w:tcPr>
          <w:p w14:paraId="5AA743EC" w14:textId="77777777" w:rsidR="00F31354" w:rsidRPr="00F31354" w:rsidRDefault="00F31354" w:rsidP="00F31354">
            <w:r w:rsidRPr="00F31354">
              <w:t>6.222783</w:t>
            </w:r>
          </w:p>
        </w:tc>
        <w:tc>
          <w:tcPr>
            <w:tcW w:w="1145" w:type="dxa"/>
            <w:noWrap/>
            <w:hideMark/>
          </w:tcPr>
          <w:p w14:paraId="5DE5A1E7" w14:textId="77777777" w:rsidR="00F31354" w:rsidRPr="00F31354" w:rsidRDefault="00F31354" w:rsidP="00F31354">
            <w:r w:rsidRPr="00F31354">
              <w:t>9.554707</w:t>
            </w:r>
          </w:p>
        </w:tc>
        <w:tc>
          <w:tcPr>
            <w:tcW w:w="1145" w:type="dxa"/>
            <w:noWrap/>
            <w:hideMark/>
          </w:tcPr>
          <w:p w14:paraId="4D810DB5" w14:textId="77777777" w:rsidR="00F31354" w:rsidRPr="00F31354" w:rsidRDefault="00F31354" w:rsidP="00F31354">
            <w:r w:rsidRPr="00F31354">
              <w:t>9.817156</w:t>
            </w:r>
          </w:p>
        </w:tc>
        <w:tc>
          <w:tcPr>
            <w:tcW w:w="1145" w:type="dxa"/>
            <w:noWrap/>
            <w:hideMark/>
          </w:tcPr>
          <w:p w14:paraId="6AF7BD15" w14:textId="77777777" w:rsidR="00F31354" w:rsidRPr="00F31354" w:rsidRDefault="00F31354" w:rsidP="00F31354">
            <w:r w:rsidRPr="00F31354">
              <w:t>12.54386</w:t>
            </w:r>
          </w:p>
        </w:tc>
        <w:tc>
          <w:tcPr>
            <w:tcW w:w="1145" w:type="dxa"/>
            <w:noWrap/>
            <w:hideMark/>
          </w:tcPr>
          <w:p w14:paraId="3D1DB0C9" w14:textId="77777777" w:rsidR="00F31354" w:rsidRPr="00F31354" w:rsidRDefault="00F31354" w:rsidP="00F31354">
            <w:r w:rsidRPr="00F31354">
              <w:t>15.69538</w:t>
            </w:r>
          </w:p>
        </w:tc>
      </w:tr>
      <w:tr w:rsidR="00F31354" w:rsidRPr="00F31354" w14:paraId="0D486F89" w14:textId="77777777" w:rsidTr="00F31354">
        <w:trPr>
          <w:trHeight w:val="261"/>
        </w:trPr>
        <w:tc>
          <w:tcPr>
            <w:tcW w:w="1145" w:type="dxa"/>
            <w:noWrap/>
            <w:hideMark/>
          </w:tcPr>
          <w:p w14:paraId="119414B3" w14:textId="77777777" w:rsidR="00F31354" w:rsidRPr="00F31354" w:rsidRDefault="00F31354" w:rsidP="00F31354">
            <w:r w:rsidRPr="00F31354">
              <w:t>6.656064</w:t>
            </w:r>
          </w:p>
        </w:tc>
        <w:tc>
          <w:tcPr>
            <w:tcW w:w="1145" w:type="dxa"/>
            <w:noWrap/>
            <w:hideMark/>
          </w:tcPr>
          <w:p w14:paraId="78EAE03B" w14:textId="77777777" w:rsidR="00F31354" w:rsidRPr="00F31354" w:rsidRDefault="00F31354" w:rsidP="00F31354">
            <w:r w:rsidRPr="00F31354">
              <w:t>9.840215</w:t>
            </w:r>
          </w:p>
        </w:tc>
        <w:tc>
          <w:tcPr>
            <w:tcW w:w="1145" w:type="dxa"/>
            <w:noWrap/>
            <w:hideMark/>
          </w:tcPr>
          <w:p w14:paraId="65A92307" w14:textId="77777777" w:rsidR="00F31354" w:rsidRPr="00F31354" w:rsidRDefault="00F31354" w:rsidP="00F31354">
            <w:r w:rsidRPr="00F31354">
              <w:t>11.84923</w:t>
            </w:r>
          </w:p>
        </w:tc>
        <w:tc>
          <w:tcPr>
            <w:tcW w:w="1145" w:type="dxa"/>
            <w:noWrap/>
            <w:hideMark/>
          </w:tcPr>
          <w:p w14:paraId="24B1BD74" w14:textId="77777777" w:rsidR="00F31354" w:rsidRPr="00F31354" w:rsidRDefault="00F31354" w:rsidP="00F31354">
            <w:r w:rsidRPr="00F31354">
              <w:t>12.32206</w:t>
            </w:r>
          </w:p>
        </w:tc>
        <w:tc>
          <w:tcPr>
            <w:tcW w:w="1145" w:type="dxa"/>
            <w:noWrap/>
            <w:hideMark/>
          </w:tcPr>
          <w:p w14:paraId="51BDD2EC" w14:textId="77777777" w:rsidR="00F31354" w:rsidRPr="00F31354" w:rsidRDefault="00F31354" w:rsidP="00F31354">
            <w:r w:rsidRPr="00F31354">
              <w:t>14.84476</w:t>
            </w:r>
          </w:p>
        </w:tc>
        <w:tc>
          <w:tcPr>
            <w:tcW w:w="1145" w:type="dxa"/>
            <w:noWrap/>
            <w:hideMark/>
          </w:tcPr>
          <w:p w14:paraId="7A518205" w14:textId="77777777" w:rsidR="00F31354" w:rsidRPr="00F31354" w:rsidRDefault="00F31354" w:rsidP="00F31354">
            <w:r w:rsidRPr="00F31354">
              <w:t>8.59739</w:t>
            </w:r>
          </w:p>
        </w:tc>
        <w:tc>
          <w:tcPr>
            <w:tcW w:w="1145" w:type="dxa"/>
            <w:noWrap/>
            <w:hideMark/>
          </w:tcPr>
          <w:p w14:paraId="23F5F54D" w14:textId="77777777" w:rsidR="00F31354" w:rsidRPr="00F31354" w:rsidRDefault="00F31354" w:rsidP="00F31354">
            <w:r w:rsidRPr="00F31354">
              <w:t>9.592282</w:t>
            </w:r>
          </w:p>
        </w:tc>
        <w:tc>
          <w:tcPr>
            <w:tcW w:w="1145" w:type="dxa"/>
            <w:noWrap/>
            <w:hideMark/>
          </w:tcPr>
          <w:p w14:paraId="2DD04BA3" w14:textId="77777777" w:rsidR="00F31354" w:rsidRPr="00F31354" w:rsidRDefault="00F31354" w:rsidP="00F31354">
            <w:r w:rsidRPr="00F31354">
              <w:t>11.53519</w:t>
            </w:r>
          </w:p>
        </w:tc>
        <w:tc>
          <w:tcPr>
            <w:tcW w:w="1145" w:type="dxa"/>
            <w:noWrap/>
            <w:hideMark/>
          </w:tcPr>
          <w:p w14:paraId="2AF27CB0" w14:textId="77777777" w:rsidR="00F31354" w:rsidRPr="00F31354" w:rsidRDefault="00F31354" w:rsidP="00F31354">
            <w:r w:rsidRPr="00F31354">
              <w:t>13.47008</w:t>
            </w:r>
          </w:p>
        </w:tc>
        <w:tc>
          <w:tcPr>
            <w:tcW w:w="1145" w:type="dxa"/>
            <w:noWrap/>
            <w:hideMark/>
          </w:tcPr>
          <w:p w14:paraId="33A648ED" w14:textId="77777777" w:rsidR="00F31354" w:rsidRPr="00F31354" w:rsidRDefault="00F31354" w:rsidP="00F31354">
            <w:r w:rsidRPr="00F31354">
              <w:t>15.34755</w:t>
            </w:r>
          </w:p>
        </w:tc>
      </w:tr>
      <w:tr w:rsidR="00F31354" w:rsidRPr="00F31354" w14:paraId="11EB9575" w14:textId="77777777" w:rsidTr="00F31354">
        <w:trPr>
          <w:trHeight w:val="261"/>
        </w:trPr>
        <w:tc>
          <w:tcPr>
            <w:tcW w:w="1145" w:type="dxa"/>
            <w:noWrap/>
            <w:hideMark/>
          </w:tcPr>
          <w:p w14:paraId="2EEBA087" w14:textId="77777777" w:rsidR="00F31354" w:rsidRPr="00F31354" w:rsidRDefault="00F31354" w:rsidP="00F31354">
            <w:r w:rsidRPr="00F31354">
              <w:t>3.908503</w:t>
            </w:r>
          </w:p>
        </w:tc>
        <w:tc>
          <w:tcPr>
            <w:tcW w:w="1145" w:type="dxa"/>
            <w:noWrap/>
            <w:hideMark/>
          </w:tcPr>
          <w:p w14:paraId="207A3901" w14:textId="77777777" w:rsidR="00F31354" w:rsidRPr="00F31354" w:rsidRDefault="00F31354" w:rsidP="00F31354">
            <w:r w:rsidRPr="00F31354">
              <w:t>11.41012</w:t>
            </w:r>
          </w:p>
        </w:tc>
        <w:tc>
          <w:tcPr>
            <w:tcW w:w="1145" w:type="dxa"/>
            <w:noWrap/>
            <w:hideMark/>
          </w:tcPr>
          <w:p w14:paraId="0BE9ACAA" w14:textId="77777777" w:rsidR="00F31354" w:rsidRPr="00F31354" w:rsidRDefault="00F31354" w:rsidP="00F31354">
            <w:r w:rsidRPr="00F31354">
              <w:t>11.40671</w:t>
            </w:r>
          </w:p>
        </w:tc>
        <w:tc>
          <w:tcPr>
            <w:tcW w:w="1145" w:type="dxa"/>
            <w:noWrap/>
            <w:hideMark/>
          </w:tcPr>
          <w:p w14:paraId="1E91AC4F" w14:textId="77777777" w:rsidR="00F31354" w:rsidRPr="00F31354" w:rsidRDefault="00F31354" w:rsidP="00F31354">
            <w:r w:rsidRPr="00F31354">
              <w:t>12.39326</w:t>
            </w:r>
          </w:p>
        </w:tc>
        <w:tc>
          <w:tcPr>
            <w:tcW w:w="1145" w:type="dxa"/>
            <w:noWrap/>
            <w:hideMark/>
          </w:tcPr>
          <w:p w14:paraId="558C0F2A" w14:textId="77777777" w:rsidR="00F31354" w:rsidRPr="00F31354" w:rsidRDefault="00F31354" w:rsidP="00F31354">
            <w:r w:rsidRPr="00F31354">
              <w:t>16.63716</w:t>
            </w:r>
          </w:p>
        </w:tc>
        <w:tc>
          <w:tcPr>
            <w:tcW w:w="1145" w:type="dxa"/>
            <w:noWrap/>
            <w:hideMark/>
          </w:tcPr>
          <w:p w14:paraId="792EAE7F" w14:textId="77777777" w:rsidR="00F31354" w:rsidRPr="00F31354" w:rsidRDefault="00F31354" w:rsidP="00F31354">
            <w:r w:rsidRPr="00F31354">
              <w:t>8.507961</w:t>
            </w:r>
          </w:p>
        </w:tc>
        <w:tc>
          <w:tcPr>
            <w:tcW w:w="1145" w:type="dxa"/>
            <w:noWrap/>
            <w:hideMark/>
          </w:tcPr>
          <w:p w14:paraId="0EE94217" w14:textId="77777777" w:rsidR="00F31354" w:rsidRPr="00F31354" w:rsidRDefault="00F31354" w:rsidP="00F31354">
            <w:r w:rsidRPr="00F31354">
              <w:t>10.96453</w:t>
            </w:r>
          </w:p>
        </w:tc>
        <w:tc>
          <w:tcPr>
            <w:tcW w:w="1145" w:type="dxa"/>
            <w:noWrap/>
            <w:hideMark/>
          </w:tcPr>
          <w:p w14:paraId="25991AE3" w14:textId="77777777" w:rsidR="00F31354" w:rsidRPr="00F31354" w:rsidRDefault="00F31354" w:rsidP="00F31354">
            <w:r w:rsidRPr="00F31354">
              <w:t>8.366936</w:t>
            </w:r>
          </w:p>
        </w:tc>
        <w:tc>
          <w:tcPr>
            <w:tcW w:w="1145" w:type="dxa"/>
            <w:noWrap/>
            <w:hideMark/>
          </w:tcPr>
          <w:p w14:paraId="7DA94895" w14:textId="77777777" w:rsidR="00F31354" w:rsidRPr="00F31354" w:rsidRDefault="00F31354" w:rsidP="00F31354">
            <w:r w:rsidRPr="00F31354">
              <w:t>11.98523</w:t>
            </w:r>
          </w:p>
        </w:tc>
        <w:tc>
          <w:tcPr>
            <w:tcW w:w="1145" w:type="dxa"/>
            <w:noWrap/>
            <w:hideMark/>
          </w:tcPr>
          <w:p w14:paraId="62527F54" w14:textId="77777777" w:rsidR="00F31354" w:rsidRPr="00F31354" w:rsidRDefault="00F31354" w:rsidP="00F31354">
            <w:r w:rsidRPr="00F31354">
              <w:t>18.8786</w:t>
            </w:r>
          </w:p>
        </w:tc>
      </w:tr>
      <w:tr w:rsidR="00F31354" w:rsidRPr="00F31354" w14:paraId="27097F47" w14:textId="77777777" w:rsidTr="00F31354">
        <w:trPr>
          <w:trHeight w:val="261"/>
        </w:trPr>
        <w:tc>
          <w:tcPr>
            <w:tcW w:w="1145" w:type="dxa"/>
            <w:noWrap/>
            <w:hideMark/>
          </w:tcPr>
          <w:p w14:paraId="15D1581D" w14:textId="77777777" w:rsidR="00F31354" w:rsidRPr="00F31354" w:rsidRDefault="00F31354" w:rsidP="00F31354">
            <w:r w:rsidRPr="00F31354">
              <w:t>5.277475</w:t>
            </w:r>
          </w:p>
        </w:tc>
        <w:tc>
          <w:tcPr>
            <w:tcW w:w="1145" w:type="dxa"/>
            <w:noWrap/>
            <w:hideMark/>
          </w:tcPr>
          <w:p w14:paraId="1B2E0344" w14:textId="77777777" w:rsidR="00F31354" w:rsidRPr="00F31354" w:rsidRDefault="00F31354" w:rsidP="00F31354">
            <w:r w:rsidRPr="00F31354">
              <w:t>7.625902</w:t>
            </w:r>
          </w:p>
        </w:tc>
        <w:tc>
          <w:tcPr>
            <w:tcW w:w="1145" w:type="dxa"/>
            <w:noWrap/>
            <w:hideMark/>
          </w:tcPr>
          <w:p w14:paraId="4F3FFA0E" w14:textId="77777777" w:rsidR="00F31354" w:rsidRPr="00F31354" w:rsidRDefault="00F31354" w:rsidP="00F31354">
            <w:r w:rsidRPr="00F31354">
              <w:t>13.8435</w:t>
            </w:r>
          </w:p>
        </w:tc>
        <w:tc>
          <w:tcPr>
            <w:tcW w:w="1145" w:type="dxa"/>
            <w:noWrap/>
            <w:hideMark/>
          </w:tcPr>
          <w:p w14:paraId="6468C752" w14:textId="77777777" w:rsidR="00F31354" w:rsidRPr="00F31354" w:rsidRDefault="00F31354" w:rsidP="00F31354">
            <w:r w:rsidRPr="00F31354">
              <w:t>12.63341</w:t>
            </w:r>
          </w:p>
        </w:tc>
        <w:tc>
          <w:tcPr>
            <w:tcW w:w="1145" w:type="dxa"/>
            <w:noWrap/>
            <w:hideMark/>
          </w:tcPr>
          <w:p w14:paraId="22B385A2" w14:textId="77777777" w:rsidR="00F31354" w:rsidRPr="00F31354" w:rsidRDefault="00F31354" w:rsidP="00F31354">
            <w:r w:rsidRPr="00F31354">
              <w:t>16.59517</w:t>
            </w:r>
          </w:p>
        </w:tc>
        <w:tc>
          <w:tcPr>
            <w:tcW w:w="1145" w:type="dxa"/>
            <w:noWrap/>
            <w:hideMark/>
          </w:tcPr>
          <w:p w14:paraId="5C1A6075" w14:textId="77777777" w:rsidR="00F31354" w:rsidRPr="00F31354" w:rsidRDefault="00F31354" w:rsidP="00F31354">
            <w:r w:rsidRPr="00F31354">
              <w:t>6.930908</w:t>
            </w:r>
          </w:p>
        </w:tc>
        <w:tc>
          <w:tcPr>
            <w:tcW w:w="1145" w:type="dxa"/>
            <w:noWrap/>
            <w:hideMark/>
          </w:tcPr>
          <w:p w14:paraId="7AF342B7" w14:textId="77777777" w:rsidR="00F31354" w:rsidRPr="00F31354" w:rsidRDefault="00F31354" w:rsidP="00F31354">
            <w:r w:rsidRPr="00F31354">
              <w:t>8.845268</w:t>
            </w:r>
          </w:p>
        </w:tc>
        <w:tc>
          <w:tcPr>
            <w:tcW w:w="1145" w:type="dxa"/>
            <w:noWrap/>
            <w:hideMark/>
          </w:tcPr>
          <w:p w14:paraId="61535AFE" w14:textId="77777777" w:rsidR="00F31354" w:rsidRPr="00F31354" w:rsidRDefault="00F31354" w:rsidP="00F31354">
            <w:r w:rsidRPr="00F31354">
              <w:t>13.31929</w:t>
            </w:r>
          </w:p>
        </w:tc>
        <w:tc>
          <w:tcPr>
            <w:tcW w:w="1145" w:type="dxa"/>
            <w:noWrap/>
            <w:hideMark/>
          </w:tcPr>
          <w:p w14:paraId="55D6AD7F" w14:textId="77777777" w:rsidR="00F31354" w:rsidRPr="00F31354" w:rsidRDefault="00F31354" w:rsidP="00F31354">
            <w:r w:rsidRPr="00F31354">
              <w:t>19.53096</w:t>
            </w:r>
          </w:p>
        </w:tc>
        <w:tc>
          <w:tcPr>
            <w:tcW w:w="1145" w:type="dxa"/>
            <w:noWrap/>
            <w:hideMark/>
          </w:tcPr>
          <w:p w14:paraId="27CAB835" w14:textId="77777777" w:rsidR="00F31354" w:rsidRPr="00F31354" w:rsidRDefault="00F31354" w:rsidP="00F31354">
            <w:r w:rsidRPr="00F31354">
              <w:t>20.94678</w:t>
            </w:r>
          </w:p>
        </w:tc>
      </w:tr>
      <w:tr w:rsidR="00F31354" w:rsidRPr="00F31354" w14:paraId="51C3582A" w14:textId="77777777" w:rsidTr="00F31354">
        <w:trPr>
          <w:trHeight w:val="261"/>
        </w:trPr>
        <w:tc>
          <w:tcPr>
            <w:tcW w:w="1145" w:type="dxa"/>
            <w:noWrap/>
            <w:hideMark/>
          </w:tcPr>
          <w:p w14:paraId="32649F36" w14:textId="77777777" w:rsidR="00F31354" w:rsidRPr="00F31354" w:rsidRDefault="00F31354" w:rsidP="00F31354">
            <w:r w:rsidRPr="00F31354">
              <w:t>6.429691</w:t>
            </w:r>
          </w:p>
        </w:tc>
        <w:tc>
          <w:tcPr>
            <w:tcW w:w="1145" w:type="dxa"/>
            <w:noWrap/>
            <w:hideMark/>
          </w:tcPr>
          <w:p w14:paraId="593C9AFB" w14:textId="77777777" w:rsidR="00F31354" w:rsidRPr="00F31354" w:rsidRDefault="00F31354" w:rsidP="00F31354">
            <w:r w:rsidRPr="00F31354">
              <w:t>13.58083</w:t>
            </w:r>
          </w:p>
        </w:tc>
        <w:tc>
          <w:tcPr>
            <w:tcW w:w="1145" w:type="dxa"/>
            <w:noWrap/>
            <w:hideMark/>
          </w:tcPr>
          <w:p w14:paraId="05126A27" w14:textId="77777777" w:rsidR="00F31354" w:rsidRPr="00F31354" w:rsidRDefault="00F31354" w:rsidP="00F31354">
            <w:r w:rsidRPr="00F31354">
              <w:t>9.781141</w:t>
            </w:r>
          </w:p>
        </w:tc>
        <w:tc>
          <w:tcPr>
            <w:tcW w:w="1145" w:type="dxa"/>
            <w:noWrap/>
            <w:hideMark/>
          </w:tcPr>
          <w:p w14:paraId="2E7EFAEA" w14:textId="77777777" w:rsidR="00F31354" w:rsidRPr="00F31354" w:rsidRDefault="00F31354" w:rsidP="00F31354">
            <w:r w:rsidRPr="00F31354">
              <w:t>14.13137</w:t>
            </w:r>
          </w:p>
        </w:tc>
        <w:tc>
          <w:tcPr>
            <w:tcW w:w="1145" w:type="dxa"/>
            <w:noWrap/>
            <w:hideMark/>
          </w:tcPr>
          <w:p w14:paraId="586CA4F2" w14:textId="77777777" w:rsidR="00F31354" w:rsidRPr="00F31354" w:rsidRDefault="00F31354" w:rsidP="00F31354">
            <w:r w:rsidRPr="00F31354">
              <w:t>15.17625</w:t>
            </w:r>
          </w:p>
        </w:tc>
        <w:tc>
          <w:tcPr>
            <w:tcW w:w="1145" w:type="dxa"/>
            <w:noWrap/>
            <w:hideMark/>
          </w:tcPr>
          <w:p w14:paraId="5B00ABC2" w14:textId="77777777" w:rsidR="00F31354" w:rsidRPr="00F31354" w:rsidRDefault="00F31354" w:rsidP="00F31354">
            <w:r w:rsidRPr="00F31354">
              <w:t>4.74964</w:t>
            </w:r>
          </w:p>
        </w:tc>
        <w:tc>
          <w:tcPr>
            <w:tcW w:w="1145" w:type="dxa"/>
            <w:noWrap/>
            <w:hideMark/>
          </w:tcPr>
          <w:p w14:paraId="43CA1522" w14:textId="77777777" w:rsidR="00F31354" w:rsidRPr="00F31354" w:rsidRDefault="00F31354" w:rsidP="00F31354">
            <w:r w:rsidRPr="00F31354">
              <w:t>9.377164</w:t>
            </w:r>
          </w:p>
        </w:tc>
        <w:tc>
          <w:tcPr>
            <w:tcW w:w="1145" w:type="dxa"/>
            <w:noWrap/>
            <w:hideMark/>
          </w:tcPr>
          <w:p w14:paraId="3A998328" w14:textId="77777777" w:rsidR="00F31354" w:rsidRPr="00F31354" w:rsidRDefault="00F31354" w:rsidP="00F31354">
            <w:r w:rsidRPr="00F31354">
              <w:t>16.55125</w:t>
            </w:r>
          </w:p>
        </w:tc>
        <w:tc>
          <w:tcPr>
            <w:tcW w:w="1145" w:type="dxa"/>
            <w:noWrap/>
            <w:hideMark/>
          </w:tcPr>
          <w:p w14:paraId="2E496C26" w14:textId="77777777" w:rsidR="00F31354" w:rsidRPr="00F31354" w:rsidRDefault="00F31354" w:rsidP="00F31354">
            <w:r w:rsidRPr="00F31354">
              <w:t>15.50108</w:t>
            </w:r>
          </w:p>
        </w:tc>
        <w:tc>
          <w:tcPr>
            <w:tcW w:w="1145" w:type="dxa"/>
            <w:noWrap/>
            <w:hideMark/>
          </w:tcPr>
          <w:p w14:paraId="51C6C6BE" w14:textId="77777777" w:rsidR="00F31354" w:rsidRPr="00F31354" w:rsidRDefault="00F31354" w:rsidP="00F31354">
            <w:r w:rsidRPr="00F31354">
              <w:t>20.79509</w:t>
            </w:r>
          </w:p>
        </w:tc>
      </w:tr>
      <w:tr w:rsidR="00F31354" w:rsidRPr="00F31354" w14:paraId="134B5F6E" w14:textId="77777777" w:rsidTr="00F31354">
        <w:trPr>
          <w:trHeight w:val="261"/>
        </w:trPr>
        <w:tc>
          <w:tcPr>
            <w:tcW w:w="1145" w:type="dxa"/>
            <w:noWrap/>
            <w:hideMark/>
          </w:tcPr>
          <w:p w14:paraId="4E1A27BC" w14:textId="77777777" w:rsidR="00F31354" w:rsidRPr="00F31354" w:rsidRDefault="00F31354" w:rsidP="00F31354">
            <w:pPr>
              <w:rPr>
                <w:b/>
                <w:bCs/>
              </w:rPr>
            </w:pPr>
            <w:r w:rsidRPr="00F31354">
              <w:rPr>
                <w:b/>
                <w:bCs/>
              </w:rPr>
              <w:t>6.73107</w:t>
            </w:r>
          </w:p>
        </w:tc>
        <w:tc>
          <w:tcPr>
            <w:tcW w:w="1145" w:type="dxa"/>
            <w:noWrap/>
            <w:hideMark/>
          </w:tcPr>
          <w:p w14:paraId="5C734763" w14:textId="77777777" w:rsidR="00F31354" w:rsidRPr="00F31354" w:rsidRDefault="00F31354" w:rsidP="00F31354">
            <w:pPr>
              <w:rPr>
                <w:b/>
                <w:bCs/>
              </w:rPr>
            </w:pPr>
            <w:r w:rsidRPr="00F31354">
              <w:rPr>
                <w:b/>
                <w:bCs/>
              </w:rPr>
              <w:t>8.582964</w:t>
            </w:r>
          </w:p>
        </w:tc>
        <w:tc>
          <w:tcPr>
            <w:tcW w:w="1145" w:type="dxa"/>
            <w:noWrap/>
            <w:hideMark/>
          </w:tcPr>
          <w:p w14:paraId="4D8696FA" w14:textId="77777777" w:rsidR="00F31354" w:rsidRPr="00F31354" w:rsidRDefault="00F31354" w:rsidP="00F31354">
            <w:pPr>
              <w:rPr>
                <w:b/>
                <w:bCs/>
              </w:rPr>
            </w:pPr>
            <w:r w:rsidRPr="00F31354">
              <w:rPr>
                <w:b/>
                <w:bCs/>
              </w:rPr>
              <w:t>11.63521</w:t>
            </w:r>
          </w:p>
        </w:tc>
        <w:tc>
          <w:tcPr>
            <w:tcW w:w="1145" w:type="dxa"/>
            <w:noWrap/>
            <w:hideMark/>
          </w:tcPr>
          <w:p w14:paraId="3F5AD1E2" w14:textId="77777777" w:rsidR="00F31354" w:rsidRPr="00F31354" w:rsidRDefault="00F31354" w:rsidP="00F31354">
            <w:pPr>
              <w:rPr>
                <w:b/>
                <w:bCs/>
              </w:rPr>
            </w:pPr>
            <w:r w:rsidRPr="00F31354">
              <w:rPr>
                <w:b/>
                <w:bCs/>
              </w:rPr>
              <w:t>12.69117</w:t>
            </w:r>
          </w:p>
        </w:tc>
        <w:tc>
          <w:tcPr>
            <w:tcW w:w="1145" w:type="dxa"/>
            <w:noWrap/>
            <w:hideMark/>
          </w:tcPr>
          <w:p w14:paraId="1A329582" w14:textId="77777777" w:rsidR="00F31354" w:rsidRPr="00F31354" w:rsidRDefault="00F31354" w:rsidP="00F31354">
            <w:pPr>
              <w:rPr>
                <w:b/>
                <w:bCs/>
              </w:rPr>
            </w:pPr>
            <w:r w:rsidRPr="00F31354">
              <w:rPr>
                <w:b/>
                <w:bCs/>
              </w:rPr>
              <w:t>14.6529</w:t>
            </w:r>
          </w:p>
        </w:tc>
        <w:tc>
          <w:tcPr>
            <w:tcW w:w="1145" w:type="dxa"/>
            <w:noWrap/>
            <w:hideMark/>
          </w:tcPr>
          <w:p w14:paraId="219E5DDE" w14:textId="77777777" w:rsidR="00F31354" w:rsidRPr="00F31354" w:rsidRDefault="00F31354" w:rsidP="00F31354">
            <w:pPr>
              <w:rPr>
                <w:b/>
                <w:bCs/>
              </w:rPr>
            </w:pPr>
            <w:r w:rsidRPr="00F31354">
              <w:rPr>
                <w:b/>
                <w:bCs/>
              </w:rPr>
              <w:t>7.389099</w:t>
            </w:r>
          </w:p>
        </w:tc>
        <w:tc>
          <w:tcPr>
            <w:tcW w:w="1145" w:type="dxa"/>
            <w:noWrap/>
            <w:hideMark/>
          </w:tcPr>
          <w:p w14:paraId="5383C59E" w14:textId="77777777" w:rsidR="00F31354" w:rsidRPr="00F31354" w:rsidRDefault="00F31354" w:rsidP="00F31354">
            <w:pPr>
              <w:rPr>
                <w:b/>
                <w:bCs/>
              </w:rPr>
            </w:pPr>
            <w:r w:rsidRPr="00F31354">
              <w:rPr>
                <w:b/>
                <w:bCs/>
              </w:rPr>
              <w:t>8.994355</w:t>
            </w:r>
          </w:p>
        </w:tc>
        <w:tc>
          <w:tcPr>
            <w:tcW w:w="1145" w:type="dxa"/>
            <w:noWrap/>
            <w:hideMark/>
          </w:tcPr>
          <w:p w14:paraId="0141328B" w14:textId="77777777" w:rsidR="00F31354" w:rsidRPr="00F31354" w:rsidRDefault="00F31354" w:rsidP="00F31354">
            <w:pPr>
              <w:rPr>
                <w:b/>
                <w:bCs/>
              </w:rPr>
            </w:pPr>
            <w:r w:rsidRPr="00F31354">
              <w:rPr>
                <w:b/>
                <w:bCs/>
              </w:rPr>
              <w:t>10.90161</w:t>
            </w:r>
          </w:p>
        </w:tc>
        <w:tc>
          <w:tcPr>
            <w:tcW w:w="1145" w:type="dxa"/>
            <w:noWrap/>
            <w:hideMark/>
          </w:tcPr>
          <w:p w14:paraId="3D3CA070" w14:textId="77777777" w:rsidR="00F31354" w:rsidRPr="00F31354" w:rsidRDefault="00F31354" w:rsidP="00F31354">
            <w:pPr>
              <w:rPr>
                <w:b/>
                <w:bCs/>
              </w:rPr>
            </w:pPr>
            <w:r w:rsidRPr="00F31354">
              <w:rPr>
                <w:b/>
                <w:bCs/>
              </w:rPr>
              <w:t>13.08837</w:t>
            </w:r>
          </w:p>
        </w:tc>
        <w:tc>
          <w:tcPr>
            <w:tcW w:w="1145" w:type="dxa"/>
            <w:noWrap/>
            <w:hideMark/>
          </w:tcPr>
          <w:p w14:paraId="59E3CD64" w14:textId="77777777" w:rsidR="00F31354" w:rsidRPr="00F31354" w:rsidRDefault="00F31354" w:rsidP="00F31354">
            <w:pPr>
              <w:rPr>
                <w:b/>
                <w:bCs/>
              </w:rPr>
            </w:pPr>
            <w:r w:rsidRPr="00F31354">
              <w:rPr>
                <w:b/>
                <w:bCs/>
              </w:rPr>
              <w:t>17.02044</w:t>
            </w:r>
          </w:p>
        </w:tc>
      </w:tr>
    </w:tbl>
    <w:p w14:paraId="3B66D42F" w14:textId="70D5AF5E" w:rsidR="00F31354" w:rsidRDefault="00F31354" w:rsidP="00DD05AD"/>
    <w:p w14:paraId="52DF02CF" w14:textId="77777777" w:rsidR="00F31354" w:rsidRDefault="00F31354" w:rsidP="00DD05AD">
      <w:r>
        <w:lastRenderedPageBreak/>
        <w:t>3</w:t>
      </w:r>
      <w:r w:rsidRPr="00F31354">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60B1D37B" w14:textId="77777777" w:rsidTr="00F31354">
        <w:trPr>
          <w:trHeight w:val="300"/>
        </w:trPr>
        <w:tc>
          <w:tcPr>
            <w:tcW w:w="960" w:type="dxa"/>
            <w:noWrap/>
            <w:hideMark/>
          </w:tcPr>
          <w:p w14:paraId="507B937E" w14:textId="77777777" w:rsidR="00F31354" w:rsidRPr="00F31354" w:rsidRDefault="00F31354" w:rsidP="00F31354">
            <w:r w:rsidRPr="00F31354">
              <w:t>Tx01</w:t>
            </w:r>
          </w:p>
        </w:tc>
        <w:tc>
          <w:tcPr>
            <w:tcW w:w="960" w:type="dxa"/>
            <w:noWrap/>
            <w:hideMark/>
          </w:tcPr>
          <w:p w14:paraId="2FD62FE0" w14:textId="77777777" w:rsidR="00F31354" w:rsidRPr="00F31354" w:rsidRDefault="00F31354" w:rsidP="00F31354">
            <w:r w:rsidRPr="00F31354">
              <w:t>Tx02</w:t>
            </w:r>
          </w:p>
        </w:tc>
        <w:tc>
          <w:tcPr>
            <w:tcW w:w="960" w:type="dxa"/>
            <w:noWrap/>
            <w:hideMark/>
          </w:tcPr>
          <w:p w14:paraId="46F77BD1" w14:textId="77777777" w:rsidR="00F31354" w:rsidRPr="00F31354" w:rsidRDefault="00F31354" w:rsidP="00F31354">
            <w:r w:rsidRPr="00F31354">
              <w:t>Tx03</w:t>
            </w:r>
          </w:p>
        </w:tc>
        <w:tc>
          <w:tcPr>
            <w:tcW w:w="960" w:type="dxa"/>
            <w:noWrap/>
            <w:hideMark/>
          </w:tcPr>
          <w:p w14:paraId="1F55D9CB" w14:textId="77777777" w:rsidR="00F31354" w:rsidRPr="00F31354" w:rsidRDefault="00F31354" w:rsidP="00F31354">
            <w:r w:rsidRPr="00F31354">
              <w:t>Tx04</w:t>
            </w:r>
          </w:p>
        </w:tc>
        <w:tc>
          <w:tcPr>
            <w:tcW w:w="960" w:type="dxa"/>
            <w:noWrap/>
            <w:hideMark/>
          </w:tcPr>
          <w:p w14:paraId="3B91048F" w14:textId="77777777" w:rsidR="00F31354" w:rsidRPr="00F31354" w:rsidRDefault="00F31354" w:rsidP="00F31354">
            <w:r w:rsidRPr="00F31354">
              <w:t>Tx05</w:t>
            </w:r>
          </w:p>
        </w:tc>
        <w:tc>
          <w:tcPr>
            <w:tcW w:w="960" w:type="dxa"/>
            <w:noWrap/>
            <w:hideMark/>
          </w:tcPr>
          <w:p w14:paraId="4568A430" w14:textId="77777777" w:rsidR="00F31354" w:rsidRPr="00F31354" w:rsidRDefault="00F31354" w:rsidP="00F31354">
            <w:r w:rsidRPr="00F31354">
              <w:t>Tx06</w:t>
            </w:r>
          </w:p>
        </w:tc>
        <w:tc>
          <w:tcPr>
            <w:tcW w:w="960" w:type="dxa"/>
            <w:noWrap/>
            <w:hideMark/>
          </w:tcPr>
          <w:p w14:paraId="5A6F8ECA" w14:textId="77777777" w:rsidR="00F31354" w:rsidRPr="00F31354" w:rsidRDefault="00F31354" w:rsidP="00F31354">
            <w:r w:rsidRPr="00F31354">
              <w:t>Tx07</w:t>
            </w:r>
          </w:p>
        </w:tc>
        <w:tc>
          <w:tcPr>
            <w:tcW w:w="960" w:type="dxa"/>
            <w:noWrap/>
            <w:hideMark/>
          </w:tcPr>
          <w:p w14:paraId="04C5D4EC" w14:textId="77777777" w:rsidR="00F31354" w:rsidRPr="00F31354" w:rsidRDefault="00F31354" w:rsidP="00F31354">
            <w:r w:rsidRPr="00F31354">
              <w:t>Tx08</w:t>
            </w:r>
          </w:p>
        </w:tc>
        <w:tc>
          <w:tcPr>
            <w:tcW w:w="960" w:type="dxa"/>
            <w:noWrap/>
            <w:hideMark/>
          </w:tcPr>
          <w:p w14:paraId="348606AD" w14:textId="77777777" w:rsidR="00F31354" w:rsidRPr="00F31354" w:rsidRDefault="00F31354" w:rsidP="00F31354">
            <w:r w:rsidRPr="00F31354">
              <w:t>Tx09</w:t>
            </w:r>
          </w:p>
        </w:tc>
        <w:tc>
          <w:tcPr>
            <w:tcW w:w="960" w:type="dxa"/>
            <w:noWrap/>
            <w:hideMark/>
          </w:tcPr>
          <w:p w14:paraId="14BAE362" w14:textId="77777777" w:rsidR="00F31354" w:rsidRPr="00F31354" w:rsidRDefault="00F31354" w:rsidP="00F31354">
            <w:r w:rsidRPr="00F31354">
              <w:t>Tx10</w:t>
            </w:r>
          </w:p>
        </w:tc>
      </w:tr>
      <w:tr w:rsidR="00F31354" w:rsidRPr="00F31354" w14:paraId="3C7BA052" w14:textId="77777777" w:rsidTr="00F31354">
        <w:trPr>
          <w:trHeight w:val="300"/>
        </w:trPr>
        <w:tc>
          <w:tcPr>
            <w:tcW w:w="960" w:type="dxa"/>
            <w:noWrap/>
            <w:hideMark/>
          </w:tcPr>
          <w:p w14:paraId="210B0E52" w14:textId="77777777" w:rsidR="00F31354" w:rsidRPr="00F31354" w:rsidRDefault="00F31354" w:rsidP="00F31354">
            <w:r w:rsidRPr="00F31354">
              <w:t>8.97819</w:t>
            </w:r>
          </w:p>
        </w:tc>
        <w:tc>
          <w:tcPr>
            <w:tcW w:w="960" w:type="dxa"/>
            <w:noWrap/>
            <w:hideMark/>
          </w:tcPr>
          <w:p w14:paraId="40312433" w14:textId="77777777" w:rsidR="00F31354" w:rsidRPr="00F31354" w:rsidRDefault="00F31354" w:rsidP="00F31354">
            <w:r w:rsidRPr="00F31354">
              <w:t>6.372209</w:t>
            </w:r>
          </w:p>
        </w:tc>
        <w:tc>
          <w:tcPr>
            <w:tcW w:w="960" w:type="dxa"/>
            <w:noWrap/>
            <w:hideMark/>
          </w:tcPr>
          <w:p w14:paraId="38468C26" w14:textId="77777777" w:rsidR="00F31354" w:rsidRPr="00F31354" w:rsidRDefault="00F31354" w:rsidP="00F31354">
            <w:r w:rsidRPr="00F31354">
              <w:t>11.71159</w:t>
            </w:r>
          </w:p>
        </w:tc>
        <w:tc>
          <w:tcPr>
            <w:tcW w:w="960" w:type="dxa"/>
            <w:noWrap/>
            <w:hideMark/>
          </w:tcPr>
          <w:p w14:paraId="057B5C8F" w14:textId="77777777" w:rsidR="00F31354" w:rsidRPr="00F31354" w:rsidRDefault="00F31354" w:rsidP="00F31354">
            <w:r w:rsidRPr="00F31354">
              <w:t>12.80333</w:t>
            </w:r>
          </w:p>
        </w:tc>
        <w:tc>
          <w:tcPr>
            <w:tcW w:w="960" w:type="dxa"/>
            <w:noWrap/>
            <w:hideMark/>
          </w:tcPr>
          <w:p w14:paraId="689A89C0" w14:textId="77777777" w:rsidR="00F31354" w:rsidRPr="00F31354" w:rsidRDefault="00F31354" w:rsidP="00F31354">
            <w:r w:rsidRPr="00F31354">
              <w:t>12.29932</w:t>
            </w:r>
          </w:p>
        </w:tc>
        <w:tc>
          <w:tcPr>
            <w:tcW w:w="960" w:type="dxa"/>
            <w:noWrap/>
            <w:hideMark/>
          </w:tcPr>
          <w:p w14:paraId="0BA3869C" w14:textId="77777777" w:rsidR="00F31354" w:rsidRPr="00F31354" w:rsidRDefault="00F31354" w:rsidP="00F31354">
            <w:r w:rsidRPr="00F31354">
              <w:t>8.889025</w:t>
            </w:r>
          </w:p>
        </w:tc>
        <w:tc>
          <w:tcPr>
            <w:tcW w:w="960" w:type="dxa"/>
            <w:noWrap/>
            <w:hideMark/>
          </w:tcPr>
          <w:p w14:paraId="1B6FCBD1" w14:textId="77777777" w:rsidR="00F31354" w:rsidRPr="00F31354" w:rsidRDefault="00F31354" w:rsidP="00F31354">
            <w:r w:rsidRPr="00F31354">
              <w:t>6.868234</w:t>
            </w:r>
          </w:p>
        </w:tc>
        <w:tc>
          <w:tcPr>
            <w:tcW w:w="960" w:type="dxa"/>
            <w:noWrap/>
            <w:hideMark/>
          </w:tcPr>
          <w:p w14:paraId="2AEACCCC" w14:textId="77777777" w:rsidR="00F31354" w:rsidRPr="00F31354" w:rsidRDefault="00F31354" w:rsidP="00F31354">
            <w:r w:rsidRPr="00F31354">
              <w:t>8.5427</w:t>
            </w:r>
          </w:p>
        </w:tc>
        <w:tc>
          <w:tcPr>
            <w:tcW w:w="960" w:type="dxa"/>
            <w:noWrap/>
            <w:hideMark/>
          </w:tcPr>
          <w:p w14:paraId="0CBF669C" w14:textId="77777777" w:rsidR="00F31354" w:rsidRPr="00F31354" w:rsidRDefault="00F31354" w:rsidP="00F31354">
            <w:r w:rsidRPr="00F31354">
              <w:t>9.959938</w:t>
            </w:r>
          </w:p>
        </w:tc>
        <w:tc>
          <w:tcPr>
            <w:tcW w:w="960" w:type="dxa"/>
            <w:noWrap/>
            <w:hideMark/>
          </w:tcPr>
          <w:p w14:paraId="25D02080" w14:textId="77777777" w:rsidR="00F31354" w:rsidRPr="00F31354" w:rsidRDefault="00F31354" w:rsidP="00F31354">
            <w:r w:rsidRPr="00F31354">
              <w:t>13.9049</w:t>
            </w:r>
          </w:p>
        </w:tc>
      </w:tr>
      <w:tr w:rsidR="00F31354" w:rsidRPr="00F31354" w14:paraId="4A3B8BDA" w14:textId="77777777" w:rsidTr="00F31354">
        <w:trPr>
          <w:trHeight w:val="300"/>
        </w:trPr>
        <w:tc>
          <w:tcPr>
            <w:tcW w:w="960" w:type="dxa"/>
            <w:noWrap/>
            <w:hideMark/>
          </w:tcPr>
          <w:p w14:paraId="6DC2511D" w14:textId="77777777" w:rsidR="00F31354" w:rsidRPr="00F31354" w:rsidRDefault="00F31354" w:rsidP="00F31354">
            <w:r w:rsidRPr="00F31354">
              <w:t>6.441635</w:t>
            </w:r>
          </w:p>
        </w:tc>
        <w:tc>
          <w:tcPr>
            <w:tcW w:w="960" w:type="dxa"/>
            <w:noWrap/>
            <w:hideMark/>
          </w:tcPr>
          <w:p w14:paraId="52AEB1E1" w14:textId="77777777" w:rsidR="00F31354" w:rsidRPr="00F31354" w:rsidRDefault="00F31354" w:rsidP="00F31354">
            <w:r w:rsidRPr="00F31354">
              <w:t>7.647952</w:t>
            </w:r>
          </w:p>
        </w:tc>
        <w:tc>
          <w:tcPr>
            <w:tcW w:w="960" w:type="dxa"/>
            <w:noWrap/>
            <w:hideMark/>
          </w:tcPr>
          <w:p w14:paraId="12EAF7C2" w14:textId="77777777" w:rsidR="00F31354" w:rsidRPr="00F31354" w:rsidRDefault="00F31354" w:rsidP="00F31354">
            <w:r w:rsidRPr="00F31354">
              <w:t>11.28563</w:t>
            </w:r>
          </w:p>
        </w:tc>
        <w:tc>
          <w:tcPr>
            <w:tcW w:w="960" w:type="dxa"/>
            <w:noWrap/>
            <w:hideMark/>
          </w:tcPr>
          <w:p w14:paraId="5B2F79FC" w14:textId="77777777" w:rsidR="00F31354" w:rsidRPr="00F31354" w:rsidRDefault="00F31354" w:rsidP="00F31354">
            <w:r w:rsidRPr="00F31354">
              <w:t>11.48046</w:t>
            </w:r>
          </w:p>
        </w:tc>
        <w:tc>
          <w:tcPr>
            <w:tcW w:w="960" w:type="dxa"/>
            <w:noWrap/>
            <w:hideMark/>
          </w:tcPr>
          <w:p w14:paraId="47678E57" w14:textId="77777777" w:rsidR="00F31354" w:rsidRPr="00F31354" w:rsidRDefault="00F31354" w:rsidP="00F31354">
            <w:r w:rsidRPr="00F31354">
              <w:t>13.90591</w:t>
            </w:r>
          </w:p>
        </w:tc>
        <w:tc>
          <w:tcPr>
            <w:tcW w:w="960" w:type="dxa"/>
            <w:noWrap/>
            <w:hideMark/>
          </w:tcPr>
          <w:p w14:paraId="6ACC789E" w14:textId="77777777" w:rsidR="00F31354" w:rsidRPr="00F31354" w:rsidRDefault="00F31354" w:rsidP="00F31354">
            <w:r w:rsidRPr="00F31354">
              <w:t>4.720332</w:t>
            </w:r>
          </w:p>
        </w:tc>
        <w:tc>
          <w:tcPr>
            <w:tcW w:w="960" w:type="dxa"/>
            <w:noWrap/>
            <w:hideMark/>
          </w:tcPr>
          <w:p w14:paraId="413C3D82" w14:textId="77777777" w:rsidR="00F31354" w:rsidRPr="00F31354" w:rsidRDefault="00F31354" w:rsidP="00F31354">
            <w:r w:rsidRPr="00F31354">
              <w:t>8.813427</w:t>
            </w:r>
          </w:p>
        </w:tc>
        <w:tc>
          <w:tcPr>
            <w:tcW w:w="960" w:type="dxa"/>
            <w:noWrap/>
            <w:hideMark/>
          </w:tcPr>
          <w:p w14:paraId="3F1084A9" w14:textId="77777777" w:rsidR="00F31354" w:rsidRPr="00F31354" w:rsidRDefault="00F31354" w:rsidP="00F31354">
            <w:r w:rsidRPr="00F31354">
              <w:t>9.522707</w:t>
            </w:r>
          </w:p>
        </w:tc>
        <w:tc>
          <w:tcPr>
            <w:tcW w:w="960" w:type="dxa"/>
            <w:noWrap/>
            <w:hideMark/>
          </w:tcPr>
          <w:p w14:paraId="77BE1877" w14:textId="77777777" w:rsidR="00F31354" w:rsidRPr="00F31354" w:rsidRDefault="00F31354" w:rsidP="00F31354">
            <w:r w:rsidRPr="00F31354">
              <w:t>13.88719</w:t>
            </w:r>
          </w:p>
        </w:tc>
        <w:tc>
          <w:tcPr>
            <w:tcW w:w="960" w:type="dxa"/>
            <w:noWrap/>
            <w:hideMark/>
          </w:tcPr>
          <w:p w14:paraId="52BD7B99" w14:textId="77777777" w:rsidR="00F31354" w:rsidRPr="00F31354" w:rsidRDefault="00F31354" w:rsidP="00F31354">
            <w:r w:rsidRPr="00F31354">
              <w:t>11.94355</w:t>
            </w:r>
          </w:p>
        </w:tc>
      </w:tr>
      <w:tr w:rsidR="00F31354" w:rsidRPr="00F31354" w14:paraId="0B168DB4" w14:textId="77777777" w:rsidTr="00F31354">
        <w:trPr>
          <w:trHeight w:val="300"/>
        </w:trPr>
        <w:tc>
          <w:tcPr>
            <w:tcW w:w="960" w:type="dxa"/>
            <w:noWrap/>
            <w:hideMark/>
          </w:tcPr>
          <w:p w14:paraId="6970F9EB" w14:textId="77777777" w:rsidR="00F31354" w:rsidRPr="00F31354" w:rsidRDefault="00F31354" w:rsidP="00F31354">
            <w:r w:rsidRPr="00F31354">
              <w:t>8.715983</w:t>
            </w:r>
          </w:p>
        </w:tc>
        <w:tc>
          <w:tcPr>
            <w:tcW w:w="960" w:type="dxa"/>
            <w:noWrap/>
            <w:hideMark/>
          </w:tcPr>
          <w:p w14:paraId="2E309067" w14:textId="77777777" w:rsidR="00F31354" w:rsidRPr="00F31354" w:rsidRDefault="00F31354" w:rsidP="00F31354">
            <w:r w:rsidRPr="00F31354">
              <w:t>6.819124</w:t>
            </w:r>
          </w:p>
        </w:tc>
        <w:tc>
          <w:tcPr>
            <w:tcW w:w="960" w:type="dxa"/>
            <w:noWrap/>
            <w:hideMark/>
          </w:tcPr>
          <w:p w14:paraId="182085B4" w14:textId="77777777" w:rsidR="00F31354" w:rsidRPr="00F31354" w:rsidRDefault="00F31354" w:rsidP="00F31354">
            <w:r w:rsidRPr="00F31354">
              <w:t>15.2794</w:t>
            </w:r>
          </w:p>
        </w:tc>
        <w:tc>
          <w:tcPr>
            <w:tcW w:w="960" w:type="dxa"/>
            <w:noWrap/>
            <w:hideMark/>
          </w:tcPr>
          <w:p w14:paraId="32B60C67" w14:textId="77777777" w:rsidR="00F31354" w:rsidRPr="00F31354" w:rsidRDefault="00F31354" w:rsidP="00F31354">
            <w:r w:rsidRPr="00F31354">
              <w:t>11.95043</w:t>
            </w:r>
          </w:p>
        </w:tc>
        <w:tc>
          <w:tcPr>
            <w:tcW w:w="960" w:type="dxa"/>
            <w:noWrap/>
            <w:hideMark/>
          </w:tcPr>
          <w:p w14:paraId="0D06A63C" w14:textId="77777777" w:rsidR="00F31354" w:rsidRPr="00F31354" w:rsidRDefault="00F31354" w:rsidP="00F31354">
            <w:r w:rsidRPr="00F31354">
              <w:t>16.90098</w:t>
            </w:r>
          </w:p>
        </w:tc>
        <w:tc>
          <w:tcPr>
            <w:tcW w:w="960" w:type="dxa"/>
            <w:noWrap/>
            <w:hideMark/>
          </w:tcPr>
          <w:p w14:paraId="532404F7" w14:textId="77777777" w:rsidR="00F31354" w:rsidRPr="00F31354" w:rsidRDefault="00F31354" w:rsidP="00F31354">
            <w:r w:rsidRPr="00F31354">
              <w:t>9.645268</w:t>
            </w:r>
          </w:p>
        </w:tc>
        <w:tc>
          <w:tcPr>
            <w:tcW w:w="960" w:type="dxa"/>
            <w:noWrap/>
            <w:hideMark/>
          </w:tcPr>
          <w:p w14:paraId="27DF6846" w14:textId="77777777" w:rsidR="00F31354" w:rsidRPr="00F31354" w:rsidRDefault="00F31354" w:rsidP="00F31354">
            <w:r w:rsidRPr="00F31354">
              <w:t>9.469051</w:t>
            </w:r>
          </w:p>
        </w:tc>
        <w:tc>
          <w:tcPr>
            <w:tcW w:w="960" w:type="dxa"/>
            <w:noWrap/>
            <w:hideMark/>
          </w:tcPr>
          <w:p w14:paraId="40B01887" w14:textId="77777777" w:rsidR="00F31354" w:rsidRPr="00F31354" w:rsidRDefault="00F31354" w:rsidP="00F31354">
            <w:r w:rsidRPr="00F31354">
              <w:t>10.21311</w:t>
            </w:r>
          </w:p>
        </w:tc>
        <w:tc>
          <w:tcPr>
            <w:tcW w:w="960" w:type="dxa"/>
            <w:noWrap/>
            <w:hideMark/>
          </w:tcPr>
          <w:p w14:paraId="3EA9B761" w14:textId="77777777" w:rsidR="00F31354" w:rsidRPr="00F31354" w:rsidRDefault="00F31354" w:rsidP="00F31354">
            <w:r w:rsidRPr="00F31354">
              <w:t>11.48294</w:t>
            </w:r>
          </w:p>
        </w:tc>
        <w:tc>
          <w:tcPr>
            <w:tcW w:w="960" w:type="dxa"/>
            <w:noWrap/>
            <w:hideMark/>
          </w:tcPr>
          <w:p w14:paraId="0FECD0E5" w14:textId="77777777" w:rsidR="00F31354" w:rsidRPr="00F31354" w:rsidRDefault="00F31354" w:rsidP="00F31354">
            <w:r w:rsidRPr="00F31354">
              <w:t>13.45789</w:t>
            </w:r>
          </w:p>
        </w:tc>
      </w:tr>
      <w:tr w:rsidR="00F31354" w:rsidRPr="00F31354" w14:paraId="21E76682" w14:textId="77777777" w:rsidTr="00F31354">
        <w:trPr>
          <w:trHeight w:val="300"/>
        </w:trPr>
        <w:tc>
          <w:tcPr>
            <w:tcW w:w="960" w:type="dxa"/>
            <w:noWrap/>
            <w:hideMark/>
          </w:tcPr>
          <w:p w14:paraId="7B46E1D1" w14:textId="77777777" w:rsidR="00F31354" w:rsidRPr="00F31354" w:rsidRDefault="00F31354" w:rsidP="00F31354">
            <w:r w:rsidRPr="00F31354">
              <w:t>10.37998</w:t>
            </w:r>
          </w:p>
        </w:tc>
        <w:tc>
          <w:tcPr>
            <w:tcW w:w="960" w:type="dxa"/>
            <w:noWrap/>
            <w:hideMark/>
          </w:tcPr>
          <w:p w14:paraId="69520E4D" w14:textId="77777777" w:rsidR="00F31354" w:rsidRPr="00F31354" w:rsidRDefault="00F31354" w:rsidP="00F31354">
            <w:r w:rsidRPr="00F31354">
              <w:t>8.110215</w:t>
            </w:r>
          </w:p>
        </w:tc>
        <w:tc>
          <w:tcPr>
            <w:tcW w:w="960" w:type="dxa"/>
            <w:noWrap/>
            <w:hideMark/>
          </w:tcPr>
          <w:p w14:paraId="0BFB9816" w14:textId="77777777" w:rsidR="00F31354" w:rsidRPr="00F31354" w:rsidRDefault="00F31354" w:rsidP="00F31354">
            <w:r w:rsidRPr="00F31354">
              <w:t>9.356967</w:t>
            </w:r>
          </w:p>
        </w:tc>
        <w:tc>
          <w:tcPr>
            <w:tcW w:w="960" w:type="dxa"/>
            <w:noWrap/>
            <w:hideMark/>
          </w:tcPr>
          <w:p w14:paraId="4E063DFC" w14:textId="77777777" w:rsidR="00F31354" w:rsidRPr="00F31354" w:rsidRDefault="00F31354" w:rsidP="00F31354">
            <w:r w:rsidRPr="00F31354">
              <w:t>12.49843</w:t>
            </w:r>
          </w:p>
        </w:tc>
        <w:tc>
          <w:tcPr>
            <w:tcW w:w="960" w:type="dxa"/>
            <w:noWrap/>
            <w:hideMark/>
          </w:tcPr>
          <w:p w14:paraId="6084DD03" w14:textId="77777777" w:rsidR="00F31354" w:rsidRPr="00F31354" w:rsidRDefault="00F31354" w:rsidP="00F31354">
            <w:r w:rsidRPr="00F31354">
              <w:t>11.83117</w:t>
            </w:r>
          </w:p>
        </w:tc>
        <w:tc>
          <w:tcPr>
            <w:tcW w:w="960" w:type="dxa"/>
            <w:noWrap/>
            <w:hideMark/>
          </w:tcPr>
          <w:p w14:paraId="641FAE94" w14:textId="77777777" w:rsidR="00F31354" w:rsidRPr="00F31354" w:rsidRDefault="00F31354" w:rsidP="00F31354">
            <w:r w:rsidRPr="00F31354">
              <w:t>7.424586</w:t>
            </w:r>
          </w:p>
        </w:tc>
        <w:tc>
          <w:tcPr>
            <w:tcW w:w="960" w:type="dxa"/>
            <w:noWrap/>
            <w:hideMark/>
          </w:tcPr>
          <w:p w14:paraId="2E795296" w14:textId="77777777" w:rsidR="00F31354" w:rsidRPr="00F31354" w:rsidRDefault="00F31354" w:rsidP="00F31354">
            <w:r w:rsidRPr="00F31354">
              <w:t>5.675627</w:t>
            </w:r>
          </w:p>
        </w:tc>
        <w:tc>
          <w:tcPr>
            <w:tcW w:w="960" w:type="dxa"/>
            <w:noWrap/>
            <w:hideMark/>
          </w:tcPr>
          <w:p w14:paraId="7F6210C4" w14:textId="77777777" w:rsidR="00F31354" w:rsidRPr="00F31354" w:rsidRDefault="00F31354" w:rsidP="00F31354">
            <w:r w:rsidRPr="00F31354">
              <w:t>12.68621</w:t>
            </w:r>
          </w:p>
        </w:tc>
        <w:tc>
          <w:tcPr>
            <w:tcW w:w="960" w:type="dxa"/>
            <w:noWrap/>
            <w:hideMark/>
          </w:tcPr>
          <w:p w14:paraId="702A2BF5" w14:textId="77777777" w:rsidR="00F31354" w:rsidRPr="00F31354" w:rsidRDefault="00F31354" w:rsidP="00F31354">
            <w:r w:rsidRPr="00F31354">
              <w:t>12.35586</w:t>
            </w:r>
          </w:p>
        </w:tc>
        <w:tc>
          <w:tcPr>
            <w:tcW w:w="960" w:type="dxa"/>
            <w:noWrap/>
            <w:hideMark/>
          </w:tcPr>
          <w:p w14:paraId="1CE5407B" w14:textId="77777777" w:rsidR="00F31354" w:rsidRPr="00F31354" w:rsidRDefault="00F31354" w:rsidP="00F31354">
            <w:r w:rsidRPr="00F31354">
              <w:t>13.40304</w:t>
            </w:r>
          </w:p>
        </w:tc>
      </w:tr>
      <w:tr w:rsidR="00F31354" w:rsidRPr="00F31354" w14:paraId="3CC76AAE" w14:textId="77777777" w:rsidTr="00F31354">
        <w:trPr>
          <w:trHeight w:val="300"/>
        </w:trPr>
        <w:tc>
          <w:tcPr>
            <w:tcW w:w="960" w:type="dxa"/>
            <w:noWrap/>
            <w:hideMark/>
          </w:tcPr>
          <w:p w14:paraId="45544911" w14:textId="77777777" w:rsidR="00F31354" w:rsidRPr="00F31354" w:rsidRDefault="00F31354" w:rsidP="00F31354">
            <w:r w:rsidRPr="00F31354">
              <w:t>6.220791</w:t>
            </w:r>
          </w:p>
        </w:tc>
        <w:tc>
          <w:tcPr>
            <w:tcW w:w="960" w:type="dxa"/>
            <w:noWrap/>
            <w:hideMark/>
          </w:tcPr>
          <w:p w14:paraId="4D83E1B9" w14:textId="77777777" w:rsidR="00F31354" w:rsidRPr="00F31354" w:rsidRDefault="00F31354" w:rsidP="00F31354">
            <w:r w:rsidRPr="00F31354">
              <w:t>7.198565</w:t>
            </w:r>
          </w:p>
        </w:tc>
        <w:tc>
          <w:tcPr>
            <w:tcW w:w="960" w:type="dxa"/>
            <w:noWrap/>
            <w:hideMark/>
          </w:tcPr>
          <w:p w14:paraId="57775A29" w14:textId="77777777" w:rsidR="00F31354" w:rsidRPr="00F31354" w:rsidRDefault="00F31354" w:rsidP="00F31354">
            <w:r w:rsidRPr="00F31354">
              <w:t>12.25312</w:t>
            </w:r>
          </w:p>
        </w:tc>
        <w:tc>
          <w:tcPr>
            <w:tcW w:w="960" w:type="dxa"/>
            <w:noWrap/>
            <w:hideMark/>
          </w:tcPr>
          <w:p w14:paraId="18CABC93" w14:textId="77777777" w:rsidR="00F31354" w:rsidRPr="00F31354" w:rsidRDefault="00F31354" w:rsidP="00F31354">
            <w:r w:rsidRPr="00F31354">
              <w:t>16.43177</w:t>
            </w:r>
          </w:p>
        </w:tc>
        <w:tc>
          <w:tcPr>
            <w:tcW w:w="960" w:type="dxa"/>
            <w:noWrap/>
            <w:hideMark/>
          </w:tcPr>
          <w:p w14:paraId="34B11989" w14:textId="77777777" w:rsidR="00F31354" w:rsidRPr="00F31354" w:rsidRDefault="00F31354" w:rsidP="00F31354">
            <w:r w:rsidRPr="00F31354">
              <w:t>14.39608</w:t>
            </w:r>
          </w:p>
        </w:tc>
        <w:tc>
          <w:tcPr>
            <w:tcW w:w="960" w:type="dxa"/>
            <w:noWrap/>
            <w:hideMark/>
          </w:tcPr>
          <w:p w14:paraId="092D7736" w14:textId="77777777" w:rsidR="00F31354" w:rsidRPr="00F31354" w:rsidRDefault="00F31354" w:rsidP="00F31354">
            <w:r w:rsidRPr="00F31354">
              <w:t>8.488433</w:t>
            </w:r>
          </w:p>
        </w:tc>
        <w:tc>
          <w:tcPr>
            <w:tcW w:w="960" w:type="dxa"/>
            <w:noWrap/>
            <w:hideMark/>
          </w:tcPr>
          <w:p w14:paraId="30430F4F" w14:textId="77777777" w:rsidR="00F31354" w:rsidRPr="00F31354" w:rsidRDefault="00F31354" w:rsidP="00F31354">
            <w:r w:rsidRPr="00F31354">
              <w:t>9.565981</w:t>
            </w:r>
          </w:p>
        </w:tc>
        <w:tc>
          <w:tcPr>
            <w:tcW w:w="960" w:type="dxa"/>
            <w:noWrap/>
            <w:hideMark/>
          </w:tcPr>
          <w:p w14:paraId="17AF287C" w14:textId="77777777" w:rsidR="00F31354" w:rsidRPr="00F31354" w:rsidRDefault="00F31354" w:rsidP="00F31354">
            <w:r w:rsidRPr="00F31354">
              <w:t>6.834491</w:t>
            </w:r>
          </w:p>
        </w:tc>
        <w:tc>
          <w:tcPr>
            <w:tcW w:w="960" w:type="dxa"/>
            <w:noWrap/>
            <w:hideMark/>
          </w:tcPr>
          <w:p w14:paraId="35B0EE45" w14:textId="77777777" w:rsidR="00F31354" w:rsidRPr="00F31354" w:rsidRDefault="00F31354" w:rsidP="00F31354">
            <w:r w:rsidRPr="00F31354">
              <w:t>9.261188</w:t>
            </w:r>
          </w:p>
        </w:tc>
        <w:tc>
          <w:tcPr>
            <w:tcW w:w="960" w:type="dxa"/>
            <w:noWrap/>
            <w:hideMark/>
          </w:tcPr>
          <w:p w14:paraId="5FB1A302" w14:textId="77777777" w:rsidR="00F31354" w:rsidRPr="00F31354" w:rsidRDefault="00F31354" w:rsidP="00F31354">
            <w:r w:rsidRPr="00F31354">
              <w:t>14.66849</w:t>
            </w:r>
          </w:p>
        </w:tc>
      </w:tr>
      <w:tr w:rsidR="00F31354" w:rsidRPr="00F31354" w14:paraId="721791E0" w14:textId="77777777" w:rsidTr="00F31354">
        <w:trPr>
          <w:trHeight w:val="300"/>
        </w:trPr>
        <w:tc>
          <w:tcPr>
            <w:tcW w:w="960" w:type="dxa"/>
            <w:noWrap/>
            <w:hideMark/>
          </w:tcPr>
          <w:p w14:paraId="49545EB7" w14:textId="77777777" w:rsidR="00F31354" w:rsidRPr="00F31354" w:rsidRDefault="00F31354" w:rsidP="00F31354">
            <w:r w:rsidRPr="00F31354">
              <w:t>4.629941</w:t>
            </w:r>
          </w:p>
        </w:tc>
        <w:tc>
          <w:tcPr>
            <w:tcW w:w="960" w:type="dxa"/>
            <w:noWrap/>
            <w:hideMark/>
          </w:tcPr>
          <w:p w14:paraId="44C27396" w14:textId="77777777" w:rsidR="00F31354" w:rsidRPr="00F31354" w:rsidRDefault="00F31354" w:rsidP="00F31354">
            <w:r w:rsidRPr="00F31354">
              <w:t>7.650871</w:t>
            </w:r>
          </w:p>
        </w:tc>
        <w:tc>
          <w:tcPr>
            <w:tcW w:w="960" w:type="dxa"/>
            <w:noWrap/>
            <w:hideMark/>
          </w:tcPr>
          <w:p w14:paraId="72D92AEA" w14:textId="77777777" w:rsidR="00F31354" w:rsidRPr="00F31354" w:rsidRDefault="00F31354" w:rsidP="00F31354">
            <w:r w:rsidRPr="00F31354">
              <w:t>10.16468</w:t>
            </w:r>
          </w:p>
        </w:tc>
        <w:tc>
          <w:tcPr>
            <w:tcW w:w="960" w:type="dxa"/>
            <w:noWrap/>
            <w:hideMark/>
          </w:tcPr>
          <w:p w14:paraId="105042A7" w14:textId="77777777" w:rsidR="00F31354" w:rsidRPr="00F31354" w:rsidRDefault="00F31354" w:rsidP="00F31354">
            <w:r w:rsidRPr="00F31354">
              <w:t>13.37823</w:t>
            </w:r>
          </w:p>
        </w:tc>
        <w:tc>
          <w:tcPr>
            <w:tcW w:w="960" w:type="dxa"/>
            <w:noWrap/>
            <w:hideMark/>
          </w:tcPr>
          <w:p w14:paraId="7219CD04" w14:textId="77777777" w:rsidR="00F31354" w:rsidRPr="00F31354" w:rsidRDefault="00F31354" w:rsidP="00F31354">
            <w:r w:rsidRPr="00F31354">
              <w:t>15.93037</w:t>
            </w:r>
          </w:p>
        </w:tc>
        <w:tc>
          <w:tcPr>
            <w:tcW w:w="960" w:type="dxa"/>
            <w:noWrap/>
            <w:hideMark/>
          </w:tcPr>
          <w:p w14:paraId="62DB162D" w14:textId="77777777" w:rsidR="00F31354" w:rsidRPr="00F31354" w:rsidRDefault="00F31354" w:rsidP="00F31354">
            <w:r w:rsidRPr="00F31354">
              <w:t>6.695633</w:t>
            </w:r>
          </w:p>
        </w:tc>
        <w:tc>
          <w:tcPr>
            <w:tcW w:w="960" w:type="dxa"/>
            <w:noWrap/>
            <w:hideMark/>
          </w:tcPr>
          <w:p w14:paraId="09EEA2C7" w14:textId="77777777" w:rsidR="00F31354" w:rsidRPr="00F31354" w:rsidRDefault="00F31354" w:rsidP="00F31354">
            <w:r w:rsidRPr="00F31354">
              <w:t>9.777679</w:t>
            </w:r>
          </w:p>
        </w:tc>
        <w:tc>
          <w:tcPr>
            <w:tcW w:w="960" w:type="dxa"/>
            <w:noWrap/>
            <w:hideMark/>
          </w:tcPr>
          <w:p w14:paraId="22E76B62" w14:textId="77777777" w:rsidR="00F31354" w:rsidRPr="00F31354" w:rsidRDefault="00F31354" w:rsidP="00F31354">
            <w:r w:rsidRPr="00F31354">
              <w:t>9.802317</w:t>
            </w:r>
          </w:p>
        </w:tc>
        <w:tc>
          <w:tcPr>
            <w:tcW w:w="960" w:type="dxa"/>
            <w:noWrap/>
            <w:hideMark/>
          </w:tcPr>
          <w:p w14:paraId="230F6632" w14:textId="77777777" w:rsidR="00F31354" w:rsidRPr="00F31354" w:rsidRDefault="00F31354" w:rsidP="00F31354">
            <w:r w:rsidRPr="00F31354">
              <w:t>12.71047</w:t>
            </w:r>
          </w:p>
        </w:tc>
        <w:tc>
          <w:tcPr>
            <w:tcW w:w="960" w:type="dxa"/>
            <w:noWrap/>
            <w:hideMark/>
          </w:tcPr>
          <w:p w14:paraId="20D04C9B" w14:textId="77777777" w:rsidR="00F31354" w:rsidRPr="00F31354" w:rsidRDefault="00F31354" w:rsidP="00F31354">
            <w:r w:rsidRPr="00F31354">
              <w:t>16.32104</w:t>
            </w:r>
          </w:p>
        </w:tc>
      </w:tr>
      <w:tr w:rsidR="00F31354" w:rsidRPr="00F31354" w14:paraId="1C71FF9F" w14:textId="77777777" w:rsidTr="00F31354">
        <w:trPr>
          <w:trHeight w:val="300"/>
        </w:trPr>
        <w:tc>
          <w:tcPr>
            <w:tcW w:w="960" w:type="dxa"/>
            <w:noWrap/>
            <w:hideMark/>
          </w:tcPr>
          <w:p w14:paraId="0D4427BA" w14:textId="77777777" w:rsidR="00F31354" w:rsidRPr="00F31354" w:rsidRDefault="00F31354" w:rsidP="00F31354">
            <w:r w:rsidRPr="00F31354">
              <w:t>6.70636</w:t>
            </w:r>
          </w:p>
        </w:tc>
        <w:tc>
          <w:tcPr>
            <w:tcW w:w="960" w:type="dxa"/>
            <w:noWrap/>
            <w:hideMark/>
          </w:tcPr>
          <w:p w14:paraId="0AB4CD09" w14:textId="77777777" w:rsidR="00F31354" w:rsidRPr="00F31354" w:rsidRDefault="00F31354" w:rsidP="00F31354">
            <w:r w:rsidRPr="00F31354">
              <w:t>5.705607</w:t>
            </w:r>
          </w:p>
        </w:tc>
        <w:tc>
          <w:tcPr>
            <w:tcW w:w="960" w:type="dxa"/>
            <w:noWrap/>
            <w:hideMark/>
          </w:tcPr>
          <w:p w14:paraId="552A8A2A" w14:textId="77777777" w:rsidR="00F31354" w:rsidRPr="00F31354" w:rsidRDefault="00F31354" w:rsidP="00F31354">
            <w:r w:rsidRPr="00F31354">
              <w:t>12.32941</w:t>
            </w:r>
          </w:p>
        </w:tc>
        <w:tc>
          <w:tcPr>
            <w:tcW w:w="960" w:type="dxa"/>
            <w:noWrap/>
            <w:hideMark/>
          </w:tcPr>
          <w:p w14:paraId="5C035A6D" w14:textId="77777777" w:rsidR="00F31354" w:rsidRPr="00F31354" w:rsidRDefault="00F31354" w:rsidP="00F31354">
            <w:r w:rsidRPr="00F31354">
              <w:t>12.56784</w:t>
            </w:r>
          </w:p>
        </w:tc>
        <w:tc>
          <w:tcPr>
            <w:tcW w:w="960" w:type="dxa"/>
            <w:noWrap/>
            <w:hideMark/>
          </w:tcPr>
          <w:p w14:paraId="07B0FA64" w14:textId="77777777" w:rsidR="00F31354" w:rsidRPr="00F31354" w:rsidRDefault="00F31354" w:rsidP="00F31354">
            <w:r w:rsidRPr="00F31354">
              <w:t>15.42933</w:t>
            </w:r>
          </w:p>
        </w:tc>
        <w:tc>
          <w:tcPr>
            <w:tcW w:w="960" w:type="dxa"/>
            <w:noWrap/>
            <w:hideMark/>
          </w:tcPr>
          <w:p w14:paraId="2B828C4C" w14:textId="77777777" w:rsidR="00F31354" w:rsidRPr="00F31354" w:rsidRDefault="00F31354" w:rsidP="00F31354">
            <w:r w:rsidRPr="00F31354">
              <w:t>5.250646</w:t>
            </w:r>
          </w:p>
        </w:tc>
        <w:tc>
          <w:tcPr>
            <w:tcW w:w="960" w:type="dxa"/>
            <w:noWrap/>
            <w:hideMark/>
          </w:tcPr>
          <w:p w14:paraId="4A4CFB67" w14:textId="77777777" w:rsidR="00F31354" w:rsidRPr="00F31354" w:rsidRDefault="00F31354" w:rsidP="00F31354">
            <w:r w:rsidRPr="00F31354">
              <w:t>5.905214</w:t>
            </w:r>
          </w:p>
        </w:tc>
        <w:tc>
          <w:tcPr>
            <w:tcW w:w="960" w:type="dxa"/>
            <w:noWrap/>
            <w:hideMark/>
          </w:tcPr>
          <w:p w14:paraId="06557650" w14:textId="77777777" w:rsidR="00F31354" w:rsidRPr="00F31354" w:rsidRDefault="00F31354" w:rsidP="00F31354">
            <w:r w:rsidRPr="00F31354">
              <w:t>11.52861</w:t>
            </w:r>
          </w:p>
        </w:tc>
        <w:tc>
          <w:tcPr>
            <w:tcW w:w="960" w:type="dxa"/>
            <w:noWrap/>
            <w:hideMark/>
          </w:tcPr>
          <w:p w14:paraId="17A89103" w14:textId="77777777" w:rsidR="00F31354" w:rsidRPr="00F31354" w:rsidRDefault="00F31354" w:rsidP="00F31354">
            <w:r w:rsidRPr="00F31354">
              <w:t>12.92926</w:t>
            </w:r>
          </w:p>
        </w:tc>
        <w:tc>
          <w:tcPr>
            <w:tcW w:w="960" w:type="dxa"/>
            <w:noWrap/>
            <w:hideMark/>
          </w:tcPr>
          <w:p w14:paraId="38CFF18A" w14:textId="77777777" w:rsidR="00F31354" w:rsidRPr="00F31354" w:rsidRDefault="00F31354" w:rsidP="00F31354">
            <w:r w:rsidRPr="00F31354">
              <w:t>14.29643</w:t>
            </w:r>
          </w:p>
        </w:tc>
      </w:tr>
      <w:tr w:rsidR="00F31354" w:rsidRPr="00F31354" w14:paraId="5DFA4F32" w14:textId="77777777" w:rsidTr="00F31354">
        <w:trPr>
          <w:trHeight w:val="300"/>
        </w:trPr>
        <w:tc>
          <w:tcPr>
            <w:tcW w:w="960" w:type="dxa"/>
            <w:noWrap/>
            <w:hideMark/>
          </w:tcPr>
          <w:p w14:paraId="5C682AFC" w14:textId="77777777" w:rsidR="00F31354" w:rsidRPr="00F31354" w:rsidRDefault="00F31354" w:rsidP="00F31354">
            <w:r w:rsidRPr="00F31354">
              <w:t>4.224351</w:t>
            </w:r>
          </w:p>
        </w:tc>
        <w:tc>
          <w:tcPr>
            <w:tcW w:w="960" w:type="dxa"/>
            <w:noWrap/>
            <w:hideMark/>
          </w:tcPr>
          <w:p w14:paraId="2345F68A" w14:textId="77777777" w:rsidR="00F31354" w:rsidRPr="00F31354" w:rsidRDefault="00F31354" w:rsidP="00F31354">
            <w:r w:rsidRPr="00F31354">
              <w:t>10.97961</w:t>
            </w:r>
          </w:p>
        </w:tc>
        <w:tc>
          <w:tcPr>
            <w:tcW w:w="960" w:type="dxa"/>
            <w:noWrap/>
            <w:hideMark/>
          </w:tcPr>
          <w:p w14:paraId="4E0FE2AD" w14:textId="77777777" w:rsidR="00F31354" w:rsidRPr="00F31354" w:rsidRDefault="00F31354" w:rsidP="00F31354">
            <w:r w:rsidRPr="00F31354">
              <w:t>10.77923</w:t>
            </w:r>
          </w:p>
        </w:tc>
        <w:tc>
          <w:tcPr>
            <w:tcW w:w="960" w:type="dxa"/>
            <w:noWrap/>
            <w:hideMark/>
          </w:tcPr>
          <w:p w14:paraId="5277D8D2" w14:textId="77777777" w:rsidR="00F31354" w:rsidRPr="00F31354" w:rsidRDefault="00F31354" w:rsidP="00F31354">
            <w:r w:rsidRPr="00F31354">
              <w:t>11.80523</w:t>
            </w:r>
          </w:p>
        </w:tc>
        <w:tc>
          <w:tcPr>
            <w:tcW w:w="960" w:type="dxa"/>
            <w:noWrap/>
            <w:hideMark/>
          </w:tcPr>
          <w:p w14:paraId="5AC5BF30" w14:textId="77777777" w:rsidR="00F31354" w:rsidRPr="00F31354" w:rsidRDefault="00F31354" w:rsidP="00F31354">
            <w:r w:rsidRPr="00F31354">
              <w:t>15.6962</w:t>
            </w:r>
          </w:p>
        </w:tc>
        <w:tc>
          <w:tcPr>
            <w:tcW w:w="960" w:type="dxa"/>
            <w:noWrap/>
            <w:hideMark/>
          </w:tcPr>
          <w:p w14:paraId="6F44788A" w14:textId="77777777" w:rsidR="00F31354" w:rsidRPr="00F31354" w:rsidRDefault="00F31354" w:rsidP="00F31354">
            <w:r w:rsidRPr="00F31354">
              <w:t>8.886186</w:t>
            </w:r>
          </w:p>
        </w:tc>
        <w:tc>
          <w:tcPr>
            <w:tcW w:w="960" w:type="dxa"/>
            <w:noWrap/>
            <w:hideMark/>
          </w:tcPr>
          <w:p w14:paraId="30D139C0" w14:textId="77777777" w:rsidR="00F31354" w:rsidRPr="00F31354" w:rsidRDefault="00F31354" w:rsidP="00F31354">
            <w:r w:rsidRPr="00F31354">
              <w:t>10.51175</w:t>
            </w:r>
          </w:p>
        </w:tc>
        <w:tc>
          <w:tcPr>
            <w:tcW w:w="960" w:type="dxa"/>
            <w:noWrap/>
            <w:hideMark/>
          </w:tcPr>
          <w:p w14:paraId="65A138B7" w14:textId="77777777" w:rsidR="00F31354" w:rsidRPr="00F31354" w:rsidRDefault="00F31354" w:rsidP="00F31354">
            <w:r w:rsidRPr="00F31354">
              <w:t>8.401304</w:t>
            </w:r>
          </w:p>
        </w:tc>
        <w:tc>
          <w:tcPr>
            <w:tcW w:w="960" w:type="dxa"/>
            <w:noWrap/>
            <w:hideMark/>
          </w:tcPr>
          <w:p w14:paraId="7509A6A2" w14:textId="77777777" w:rsidR="00F31354" w:rsidRPr="00F31354" w:rsidRDefault="00F31354" w:rsidP="00F31354">
            <w:r w:rsidRPr="00F31354">
              <w:t>12.27438</w:t>
            </w:r>
          </w:p>
        </w:tc>
        <w:tc>
          <w:tcPr>
            <w:tcW w:w="960" w:type="dxa"/>
            <w:noWrap/>
            <w:hideMark/>
          </w:tcPr>
          <w:p w14:paraId="0E4A931C" w14:textId="77777777" w:rsidR="00F31354" w:rsidRPr="00F31354" w:rsidRDefault="00F31354" w:rsidP="00F31354">
            <w:r w:rsidRPr="00F31354">
              <w:t>14.81751</w:t>
            </w:r>
          </w:p>
        </w:tc>
      </w:tr>
      <w:tr w:rsidR="00F31354" w:rsidRPr="00F31354" w14:paraId="5E867FFA" w14:textId="77777777" w:rsidTr="00F31354">
        <w:trPr>
          <w:trHeight w:val="300"/>
        </w:trPr>
        <w:tc>
          <w:tcPr>
            <w:tcW w:w="960" w:type="dxa"/>
            <w:noWrap/>
            <w:hideMark/>
          </w:tcPr>
          <w:p w14:paraId="66BD0994" w14:textId="77777777" w:rsidR="00F31354" w:rsidRPr="00F31354" w:rsidRDefault="00F31354" w:rsidP="00F31354">
            <w:r w:rsidRPr="00F31354">
              <w:t>4.997812</w:t>
            </w:r>
          </w:p>
        </w:tc>
        <w:tc>
          <w:tcPr>
            <w:tcW w:w="960" w:type="dxa"/>
            <w:noWrap/>
            <w:hideMark/>
          </w:tcPr>
          <w:p w14:paraId="7D25597D" w14:textId="77777777" w:rsidR="00F31354" w:rsidRPr="00F31354" w:rsidRDefault="00F31354" w:rsidP="00F31354">
            <w:r w:rsidRPr="00F31354">
              <w:t>6.927156</w:t>
            </w:r>
          </w:p>
        </w:tc>
        <w:tc>
          <w:tcPr>
            <w:tcW w:w="960" w:type="dxa"/>
            <w:noWrap/>
            <w:hideMark/>
          </w:tcPr>
          <w:p w14:paraId="1CE711BD" w14:textId="77777777" w:rsidR="00F31354" w:rsidRPr="00F31354" w:rsidRDefault="00F31354" w:rsidP="00F31354">
            <w:r w:rsidRPr="00F31354">
              <w:t>11.57576</w:t>
            </w:r>
          </w:p>
        </w:tc>
        <w:tc>
          <w:tcPr>
            <w:tcW w:w="960" w:type="dxa"/>
            <w:noWrap/>
            <w:hideMark/>
          </w:tcPr>
          <w:p w14:paraId="67A046EA" w14:textId="77777777" w:rsidR="00F31354" w:rsidRPr="00F31354" w:rsidRDefault="00F31354" w:rsidP="00F31354">
            <w:r w:rsidRPr="00F31354">
              <w:t>12.74593</w:t>
            </w:r>
          </w:p>
        </w:tc>
        <w:tc>
          <w:tcPr>
            <w:tcW w:w="960" w:type="dxa"/>
            <w:noWrap/>
            <w:hideMark/>
          </w:tcPr>
          <w:p w14:paraId="0ACD7540" w14:textId="77777777" w:rsidR="00F31354" w:rsidRPr="00F31354" w:rsidRDefault="00F31354" w:rsidP="00F31354">
            <w:r w:rsidRPr="00F31354">
              <w:t>13.41448</w:t>
            </w:r>
          </w:p>
        </w:tc>
        <w:tc>
          <w:tcPr>
            <w:tcW w:w="960" w:type="dxa"/>
            <w:noWrap/>
            <w:hideMark/>
          </w:tcPr>
          <w:p w14:paraId="0717BD7E" w14:textId="77777777" w:rsidR="00F31354" w:rsidRPr="00F31354" w:rsidRDefault="00F31354" w:rsidP="00F31354">
            <w:r w:rsidRPr="00F31354">
              <w:t>6.584599</w:t>
            </w:r>
          </w:p>
        </w:tc>
        <w:tc>
          <w:tcPr>
            <w:tcW w:w="960" w:type="dxa"/>
            <w:noWrap/>
            <w:hideMark/>
          </w:tcPr>
          <w:p w14:paraId="34CD48D1" w14:textId="77777777" w:rsidR="00F31354" w:rsidRPr="00F31354" w:rsidRDefault="00F31354" w:rsidP="00F31354">
            <w:r w:rsidRPr="00F31354">
              <w:t>9.13595</w:t>
            </w:r>
          </w:p>
        </w:tc>
        <w:tc>
          <w:tcPr>
            <w:tcW w:w="960" w:type="dxa"/>
            <w:noWrap/>
            <w:hideMark/>
          </w:tcPr>
          <w:p w14:paraId="426F3CB0" w14:textId="77777777" w:rsidR="00F31354" w:rsidRPr="00F31354" w:rsidRDefault="00F31354" w:rsidP="00F31354">
            <w:r w:rsidRPr="00F31354">
              <w:t>12.8052</w:t>
            </w:r>
          </w:p>
        </w:tc>
        <w:tc>
          <w:tcPr>
            <w:tcW w:w="960" w:type="dxa"/>
            <w:noWrap/>
            <w:hideMark/>
          </w:tcPr>
          <w:p w14:paraId="4077FFB5" w14:textId="77777777" w:rsidR="00F31354" w:rsidRPr="00F31354" w:rsidRDefault="00F31354" w:rsidP="00F31354">
            <w:r w:rsidRPr="00F31354">
              <w:t>19.50982</w:t>
            </w:r>
          </w:p>
        </w:tc>
        <w:tc>
          <w:tcPr>
            <w:tcW w:w="960" w:type="dxa"/>
            <w:noWrap/>
            <w:hideMark/>
          </w:tcPr>
          <w:p w14:paraId="56999F70" w14:textId="77777777" w:rsidR="00F31354" w:rsidRPr="00F31354" w:rsidRDefault="00F31354" w:rsidP="00F31354">
            <w:r w:rsidRPr="00F31354">
              <w:t>14.76565</w:t>
            </w:r>
          </w:p>
        </w:tc>
      </w:tr>
      <w:tr w:rsidR="00F31354" w:rsidRPr="00F31354" w14:paraId="2B7B8CDD" w14:textId="77777777" w:rsidTr="00F31354">
        <w:trPr>
          <w:trHeight w:val="300"/>
        </w:trPr>
        <w:tc>
          <w:tcPr>
            <w:tcW w:w="960" w:type="dxa"/>
            <w:noWrap/>
            <w:hideMark/>
          </w:tcPr>
          <w:p w14:paraId="68E87010" w14:textId="77777777" w:rsidR="00F31354" w:rsidRPr="00F31354" w:rsidRDefault="00F31354" w:rsidP="00F31354">
            <w:r w:rsidRPr="00F31354">
              <w:t>4.292868</w:t>
            </w:r>
          </w:p>
        </w:tc>
        <w:tc>
          <w:tcPr>
            <w:tcW w:w="960" w:type="dxa"/>
            <w:noWrap/>
            <w:hideMark/>
          </w:tcPr>
          <w:p w14:paraId="381FF246" w14:textId="77777777" w:rsidR="00F31354" w:rsidRPr="00F31354" w:rsidRDefault="00F31354" w:rsidP="00F31354">
            <w:r w:rsidRPr="00F31354">
              <w:t>12.11181</w:t>
            </w:r>
          </w:p>
        </w:tc>
        <w:tc>
          <w:tcPr>
            <w:tcW w:w="960" w:type="dxa"/>
            <w:noWrap/>
            <w:hideMark/>
          </w:tcPr>
          <w:p w14:paraId="3C9E46D0" w14:textId="77777777" w:rsidR="00F31354" w:rsidRPr="00F31354" w:rsidRDefault="00F31354" w:rsidP="00F31354">
            <w:r w:rsidRPr="00F31354">
              <w:t>9.839162</w:t>
            </w:r>
          </w:p>
        </w:tc>
        <w:tc>
          <w:tcPr>
            <w:tcW w:w="960" w:type="dxa"/>
            <w:noWrap/>
            <w:hideMark/>
          </w:tcPr>
          <w:p w14:paraId="1F0F7C2C" w14:textId="77777777" w:rsidR="00F31354" w:rsidRPr="00F31354" w:rsidRDefault="00F31354" w:rsidP="00F31354">
            <w:r w:rsidRPr="00F31354">
              <w:t>14.25868</w:t>
            </w:r>
          </w:p>
        </w:tc>
        <w:tc>
          <w:tcPr>
            <w:tcW w:w="960" w:type="dxa"/>
            <w:noWrap/>
            <w:hideMark/>
          </w:tcPr>
          <w:p w14:paraId="301B58F6" w14:textId="77777777" w:rsidR="00F31354" w:rsidRPr="00F31354" w:rsidRDefault="00F31354" w:rsidP="00F31354">
            <w:r w:rsidRPr="00F31354">
              <w:t>20.30234</w:t>
            </w:r>
          </w:p>
        </w:tc>
        <w:tc>
          <w:tcPr>
            <w:tcW w:w="960" w:type="dxa"/>
            <w:noWrap/>
            <w:hideMark/>
          </w:tcPr>
          <w:p w14:paraId="243098F4" w14:textId="77777777" w:rsidR="00F31354" w:rsidRPr="00F31354" w:rsidRDefault="00F31354" w:rsidP="00F31354">
            <w:r w:rsidRPr="00F31354">
              <w:t>5.192512</w:t>
            </w:r>
          </w:p>
        </w:tc>
        <w:tc>
          <w:tcPr>
            <w:tcW w:w="960" w:type="dxa"/>
            <w:noWrap/>
            <w:hideMark/>
          </w:tcPr>
          <w:p w14:paraId="77689C55" w14:textId="77777777" w:rsidR="00F31354" w:rsidRPr="00F31354" w:rsidRDefault="00F31354" w:rsidP="00F31354">
            <w:r w:rsidRPr="00F31354">
              <w:t>9.453581</w:t>
            </w:r>
          </w:p>
        </w:tc>
        <w:tc>
          <w:tcPr>
            <w:tcW w:w="960" w:type="dxa"/>
            <w:noWrap/>
            <w:hideMark/>
          </w:tcPr>
          <w:p w14:paraId="034264F7" w14:textId="77777777" w:rsidR="00F31354" w:rsidRPr="00F31354" w:rsidRDefault="00F31354" w:rsidP="00F31354">
            <w:r w:rsidRPr="00F31354">
              <w:t>16.51163</w:t>
            </w:r>
          </w:p>
        </w:tc>
        <w:tc>
          <w:tcPr>
            <w:tcW w:w="960" w:type="dxa"/>
            <w:noWrap/>
            <w:hideMark/>
          </w:tcPr>
          <w:p w14:paraId="2528036A" w14:textId="77777777" w:rsidR="00F31354" w:rsidRPr="00F31354" w:rsidRDefault="00F31354" w:rsidP="00F31354">
            <w:r w:rsidRPr="00F31354">
              <w:t>8.816544</w:t>
            </w:r>
          </w:p>
        </w:tc>
        <w:tc>
          <w:tcPr>
            <w:tcW w:w="960" w:type="dxa"/>
            <w:noWrap/>
            <w:hideMark/>
          </w:tcPr>
          <w:p w14:paraId="0B17CF62" w14:textId="77777777" w:rsidR="00F31354" w:rsidRPr="00F31354" w:rsidRDefault="00F31354" w:rsidP="00F31354">
            <w:r w:rsidRPr="00F31354">
              <w:t>21.3078</w:t>
            </w:r>
          </w:p>
        </w:tc>
      </w:tr>
      <w:tr w:rsidR="00F31354" w:rsidRPr="00F31354" w14:paraId="6E8FCE16" w14:textId="77777777" w:rsidTr="00F31354">
        <w:trPr>
          <w:trHeight w:val="300"/>
        </w:trPr>
        <w:tc>
          <w:tcPr>
            <w:tcW w:w="960" w:type="dxa"/>
            <w:noWrap/>
            <w:hideMark/>
          </w:tcPr>
          <w:p w14:paraId="3DD7BED8" w14:textId="77777777" w:rsidR="00F31354" w:rsidRPr="00F31354" w:rsidRDefault="00F31354" w:rsidP="00F31354">
            <w:pPr>
              <w:rPr>
                <w:b/>
                <w:bCs/>
              </w:rPr>
            </w:pPr>
            <w:r w:rsidRPr="00F31354">
              <w:rPr>
                <w:b/>
                <w:bCs/>
              </w:rPr>
              <w:t>6.558791</w:t>
            </w:r>
          </w:p>
        </w:tc>
        <w:tc>
          <w:tcPr>
            <w:tcW w:w="960" w:type="dxa"/>
            <w:noWrap/>
            <w:hideMark/>
          </w:tcPr>
          <w:p w14:paraId="18C14607" w14:textId="77777777" w:rsidR="00F31354" w:rsidRPr="00F31354" w:rsidRDefault="00F31354" w:rsidP="00F31354">
            <w:pPr>
              <w:rPr>
                <w:b/>
                <w:bCs/>
              </w:rPr>
            </w:pPr>
            <w:r w:rsidRPr="00F31354">
              <w:rPr>
                <w:b/>
                <w:bCs/>
              </w:rPr>
              <w:t>7.952312</w:t>
            </w:r>
          </w:p>
        </w:tc>
        <w:tc>
          <w:tcPr>
            <w:tcW w:w="960" w:type="dxa"/>
            <w:noWrap/>
            <w:hideMark/>
          </w:tcPr>
          <w:p w14:paraId="49A8410D" w14:textId="77777777" w:rsidR="00F31354" w:rsidRPr="00F31354" w:rsidRDefault="00F31354" w:rsidP="00F31354">
            <w:pPr>
              <w:rPr>
                <w:b/>
                <w:bCs/>
              </w:rPr>
            </w:pPr>
            <w:r w:rsidRPr="00F31354">
              <w:rPr>
                <w:b/>
                <w:bCs/>
              </w:rPr>
              <w:t>11.45749</w:t>
            </w:r>
          </w:p>
        </w:tc>
        <w:tc>
          <w:tcPr>
            <w:tcW w:w="960" w:type="dxa"/>
            <w:noWrap/>
            <w:hideMark/>
          </w:tcPr>
          <w:p w14:paraId="56D466A3" w14:textId="77777777" w:rsidR="00F31354" w:rsidRPr="00F31354" w:rsidRDefault="00F31354" w:rsidP="00F31354">
            <w:pPr>
              <w:rPr>
                <w:b/>
                <w:bCs/>
              </w:rPr>
            </w:pPr>
            <w:r w:rsidRPr="00F31354">
              <w:rPr>
                <w:b/>
                <w:bCs/>
              </w:rPr>
              <w:t>12.99203</w:t>
            </w:r>
          </w:p>
        </w:tc>
        <w:tc>
          <w:tcPr>
            <w:tcW w:w="960" w:type="dxa"/>
            <w:noWrap/>
            <w:hideMark/>
          </w:tcPr>
          <w:p w14:paraId="2D727008" w14:textId="77777777" w:rsidR="00F31354" w:rsidRPr="00F31354" w:rsidRDefault="00F31354" w:rsidP="00F31354">
            <w:pPr>
              <w:rPr>
                <w:b/>
                <w:bCs/>
              </w:rPr>
            </w:pPr>
            <w:r w:rsidRPr="00F31354">
              <w:rPr>
                <w:b/>
                <w:bCs/>
              </w:rPr>
              <w:t>15.01062</w:t>
            </w:r>
          </w:p>
        </w:tc>
        <w:tc>
          <w:tcPr>
            <w:tcW w:w="960" w:type="dxa"/>
            <w:noWrap/>
            <w:hideMark/>
          </w:tcPr>
          <w:p w14:paraId="1A409D34" w14:textId="77777777" w:rsidR="00F31354" w:rsidRPr="00F31354" w:rsidRDefault="00F31354" w:rsidP="00F31354">
            <w:pPr>
              <w:rPr>
                <w:b/>
                <w:bCs/>
              </w:rPr>
            </w:pPr>
            <w:r w:rsidRPr="00F31354">
              <w:rPr>
                <w:b/>
                <w:bCs/>
              </w:rPr>
              <w:t>7.177722</w:t>
            </w:r>
          </w:p>
        </w:tc>
        <w:tc>
          <w:tcPr>
            <w:tcW w:w="960" w:type="dxa"/>
            <w:noWrap/>
            <w:hideMark/>
          </w:tcPr>
          <w:p w14:paraId="3BDB9381" w14:textId="77777777" w:rsidR="00F31354" w:rsidRPr="00F31354" w:rsidRDefault="00F31354" w:rsidP="00F31354">
            <w:pPr>
              <w:rPr>
                <w:b/>
                <w:bCs/>
              </w:rPr>
            </w:pPr>
            <w:r w:rsidRPr="00F31354">
              <w:rPr>
                <w:b/>
                <w:bCs/>
              </w:rPr>
              <w:t>8.517649</w:t>
            </w:r>
          </w:p>
        </w:tc>
        <w:tc>
          <w:tcPr>
            <w:tcW w:w="960" w:type="dxa"/>
            <w:noWrap/>
            <w:hideMark/>
          </w:tcPr>
          <w:p w14:paraId="71B69DDE" w14:textId="77777777" w:rsidR="00F31354" w:rsidRPr="00F31354" w:rsidRDefault="00F31354" w:rsidP="00F31354">
            <w:pPr>
              <w:rPr>
                <w:b/>
                <w:bCs/>
              </w:rPr>
            </w:pPr>
            <w:r w:rsidRPr="00F31354">
              <w:rPr>
                <w:b/>
                <w:bCs/>
              </w:rPr>
              <w:t>10.68483</w:t>
            </w:r>
          </w:p>
        </w:tc>
        <w:tc>
          <w:tcPr>
            <w:tcW w:w="960" w:type="dxa"/>
            <w:noWrap/>
            <w:hideMark/>
          </w:tcPr>
          <w:p w14:paraId="05D33DF8" w14:textId="77777777" w:rsidR="00F31354" w:rsidRPr="00F31354" w:rsidRDefault="00F31354" w:rsidP="00F31354">
            <w:pPr>
              <w:rPr>
                <w:b/>
                <w:bCs/>
              </w:rPr>
            </w:pPr>
            <w:r w:rsidRPr="00F31354">
              <w:rPr>
                <w:b/>
                <w:bCs/>
              </w:rPr>
              <w:t>12.31876</w:t>
            </w:r>
          </w:p>
        </w:tc>
        <w:tc>
          <w:tcPr>
            <w:tcW w:w="960" w:type="dxa"/>
            <w:noWrap/>
            <w:hideMark/>
          </w:tcPr>
          <w:p w14:paraId="13FD115D" w14:textId="77777777" w:rsidR="00F31354" w:rsidRPr="00F31354" w:rsidRDefault="00F31354" w:rsidP="00F31354">
            <w:pPr>
              <w:rPr>
                <w:b/>
                <w:bCs/>
              </w:rPr>
            </w:pPr>
            <w:r w:rsidRPr="00F31354">
              <w:rPr>
                <w:b/>
                <w:bCs/>
              </w:rPr>
              <w:t>14.88863</w:t>
            </w:r>
          </w:p>
        </w:tc>
      </w:tr>
    </w:tbl>
    <w:p w14:paraId="50B5A3E1" w14:textId="483C3060" w:rsidR="00F31354" w:rsidRDefault="00F31354" w:rsidP="00DD05AD"/>
    <w:p w14:paraId="40D3E574" w14:textId="77777777" w:rsidR="00F31354" w:rsidRDefault="00F31354" w:rsidP="00DD05AD">
      <w:r>
        <w:t>4</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139DE139" w14:textId="77777777" w:rsidTr="00F31354">
        <w:trPr>
          <w:trHeight w:val="300"/>
        </w:trPr>
        <w:tc>
          <w:tcPr>
            <w:tcW w:w="960" w:type="dxa"/>
            <w:noWrap/>
            <w:hideMark/>
          </w:tcPr>
          <w:p w14:paraId="1C166065" w14:textId="77777777" w:rsidR="00F31354" w:rsidRPr="00F31354" w:rsidRDefault="00F31354" w:rsidP="00F31354">
            <w:r w:rsidRPr="00F31354">
              <w:t>Tx01</w:t>
            </w:r>
          </w:p>
        </w:tc>
        <w:tc>
          <w:tcPr>
            <w:tcW w:w="960" w:type="dxa"/>
            <w:noWrap/>
            <w:hideMark/>
          </w:tcPr>
          <w:p w14:paraId="217CC096" w14:textId="77777777" w:rsidR="00F31354" w:rsidRPr="00F31354" w:rsidRDefault="00F31354" w:rsidP="00F31354">
            <w:r w:rsidRPr="00F31354">
              <w:t>Tx02</w:t>
            </w:r>
          </w:p>
        </w:tc>
        <w:tc>
          <w:tcPr>
            <w:tcW w:w="960" w:type="dxa"/>
            <w:noWrap/>
            <w:hideMark/>
          </w:tcPr>
          <w:p w14:paraId="49F4EF51" w14:textId="77777777" w:rsidR="00F31354" w:rsidRPr="00F31354" w:rsidRDefault="00F31354" w:rsidP="00F31354">
            <w:r w:rsidRPr="00F31354">
              <w:t>Tx03</w:t>
            </w:r>
          </w:p>
        </w:tc>
        <w:tc>
          <w:tcPr>
            <w:tcW w:w="960" w:type="dxa"/>
            <w:noWrap/>
            <w:hideMark/>
          </w:tcPr>
          <w:p w14:paraId="548DD270" w14:textId="77777777" w:rsidR="00F31354" w:rsidRPr="00F31354" w:rsidRDefault="00F31354" w:rsidP="00F31354">
            <w:r w:rsidRPr="00F31354">
              <w:t>Tx04</w:t>
            </w:r>
          </w:p>
        </w:tc>
        <w:tc>
          <w:tcPr>
            <w:tcW w:w="960" w:type="dxa"/>
            <w:noWrap/>
            <w:hideMark/>
          </w:tcPr>
          <w:p w14:paraId="5FCEEE9F" w14:textId="77777777" w:rsidR="00F31354" w:rsidRPr="00F31354" w:rsidRDefault="00F31354" w:rsidP="00F31354">
            <w:r w:rsidRPr="00F31354">
              <w:t>Tx05</w:t>
            </w:r>
          </w:p>
        </w:tc>
        <w:tc>
          <w:tcPr>
            <w:tcW w:w="960" w:type="dxa"/>
            <w:noWrap/>
            <w:hideMark/>
          </w:tcPr>
          <w:p w14:paraId="20A54519" w14:textId="77777777" w:rsidR="00F31354" w:rsidRPr="00F31354" w:rsidRDefault="00F31354" w:rsidP="00F31354">
            <w:r w:rsidRPr="00F31354">
              <w:t>Tx06</w:t>
            </w:r>
          </w:p>
        </w:tc>
        <w:tc>
          <w:tcPr>
            <w:tcW w:w="960" w:type="dxa"/>
            <w:noWrap/>
            <w:hideMark/>
          </w:tcPr>
          <w:p w14:paraId="7F5882CE" w14:textId="77777777" w:rsidR="00F31354" w:rsidRPr="00F31354" w:rsidRDefault="00F31354" w:rsidP="00F31354">
            <w:r w:rsidRPr="00F31354">
              <w:t>Tx07</w:t>
            </w:r>
          </w:p>
        </w:tc>
        <w:tc>
          <w:tcPr>
            <w:tcW w:w="960" w:type="dxa"/>
            <w:noWrap/>
            <w:hideMark/>
          </w:tcPr>
          <w:p w14:paraId="019F17EB" w14:textId="77777777" w:rsidR="00F31354" w:rsidRPr="00F31354" w:rsidRDefault="00F31354" w:rsidP="00F31354">
            <w:r w:rsidRPr="00F31354">
              <w:t>Tx08</w:t>
            </w:r>
          </w:p>
        </w:tc>
        <w:tc>
          <w:tcPr>
            <w:tcW w:w="960" w:type="dxa"/>
            <w:noWrap/>
            <w:hideMark/>
          </w:tcPr>
          <w:p w14:paraId="4F65483E" w14:textId="77777777" w:rsidR="00F31354" w:rsidRPr="00F31354" w:rsidRDefault="00F31354" w:rsidP="00F31354">
            <w:r w:rsidRPr="00F31354">
              <w:t>Tx09</w:t>
            </w:r>
          </w:p>
        </w:tc>
        <w:tc>
          <w:tcPr>
            <w:tcW w:w="960" w:type="dxa"/>
            <w:noWrap/>
            <w:hideMark/>
          </w:tcPr>
          <w:p w14:paraId="7B91635D" w14:textId="77777777" w:rsidR="00F31354" w:rsidRPr="00F31354" w:rsidRDefault="00F31354" w:rsidP="00F31354">
            <w:r w:rsidRPr="00F31354">
              <w:t>Tx10</w:t>
            </w:r>
          </w:p>
        </w:tc>
      </w:tr>
      <w:tr w:rsidR="00F31354" w:rsidRPr="00F31354" w14:paraId="4DAAFDFE" w14:textId="77777777" w:rsidTr="00F31354">
        <w:trPr>
          <w:trHeight w:val="300"/>
        </w:trPr>
        <w:tc>
          <w:tcPr>
            <w:tcW w:w="960" w:type="dxa"/>
            <w:noWrap/>
            <w:hideMark/>
          </w:tcPr>
          <w:p w14:paraId="2AD5F3B1" w14:textId="77777777" w:rsidR="00F31354" w:rsidRPr="00F31354" w:rsidRDefault="00F31354" w:rsidP="00F31354">
            <w:r w:rsidRPr="00F31354">
              <w:t>8.907368</w:t>
            </w:r>
          </w:p>
        </w:tc>
        <w:tc>
          <w:tcPr>
            <w:tcW w:w="960" w:type="dxa"/>
            <w:noWrap/>
            <w:hideMark/>
          </w:tcPr>
          <w:p w14:paraId="6CF298AD" w14:textId="77777777" w:rsidR="00F31354" w:rsidRPr="00F31354" w:rsidRDefault="00F31354" w:rsidP="00F31354">
            <w:r w:rsidRPr="00F31354">
              <w:t>6.422723</w:t>
            </w:r>
          </w:p>
        </w:tc>
        <w:tc>
          <w:tcPr>
            <w:tcW w:w="960" w:type="dxa"/>
            <w:noWrap/>
            <w:hideMark/>
          </w:tcPr>
          <w:p w14:paraId="31D81AB6" w14:textId="77777777" w:rsidR="00F31354" w:rsidRPr="00F31354" w:rsidRDefault="00F31354" w:rsidP="00F31354">
            <w:r w:rsidRPr="00F31354">
              <w:t>11.60175</w:t>
            </w:r>
          </w:p>
        </w:tc>
        <w:tc>
          <w:tcPr>
            <w:tcW w:w="960" w:type="dxa"/>
            <w:noWrap/>
            <w:hideMark/>
          </w:tcPr>
          <w:p w14:paraId="4A858751" w14:textId="77777777" w:rsidR="00F31354" w:rsidRPr="00F31354" w:rsidRDefault="00F31354" w:rsidP="00F31354">
            <w:r w:rsidRPr="00F31354">
              <w:t>12.27238</w:t>
            </w:r>
          </w:p>
        </w:tc>
        <w:tc>
          <w:tcPr>
            <w:tcW w:w="960" w:type="dxa"/>
            <w:noWrap/>
            <w:hideMark/>
          </w:tcPr>
          <w:p w14:paraId="7FA50809" w14:textId="77777777" w:rsidR="00F31354" w:rsidRPr="00F31354" w:rsidRDefault="00F31354" w:rsidP="00F31354">
            <w:r w:rsidRPr="00F31354">
              <w:t>13.24864</w:t>
            </w:r>
          </w:p>
        </w:tc>
        <w:tc>
          <w:tcPr>
            <w:tcW w:w="960" w:type="dxa"/>
            <w:noWrap/>
            <w:hideMark/>
          </w:tcPr>
          <w:p w14:paraId="79324AC3" w14:textId="77777777" w:rsidR="00F31354" w:rsidRPr="00F31354" w:rsidRDefault="00F31354" w:rsidP="00F31354">
            <w:r w:rsidRPr="00F31354">
              <w:t>8.838589</w:t>
            </w:r>
          </w:p>
        </w:tc>
        <w:tc>
          <w:tcPr>
            <w:tcW w:w="960" w:type="dxa"/>
            <w:noWrap/>
            <w:hideMark/>
          </w:tcPr>
          <w:p w14:paraId="196B00AC" w14:textId="77777777" w:rsidR="00F31354" w:rsidRPr="00F31354" w:rsidRDefault="00F31354" w:rsidP="00F31354">
            <w:r w:rsidRPr="00F31354">
              <w:t>5.588562</w:t>
            </w:r>
          </w:p>
        </w:tc>
        <w:tc>
          <w:tcPr>
            <w:tcW w:w="960" w:type="dxa"/>
            <w:noWrap/>
            <w:hideMark/>
          </w:tcPr>
          <w:p w14:paraId="39057444" w14:textId="77777777" w:rsidR="00F31354" w:rsidRPr="00F31354" w:rsidRDefault="00F31354" w:rsidP="00F31354">
            <w:r w:rsidRPr="00F31354">
              <w:t>9.163868</w:t>
            </w:r>
          </w:p>
        </w:tc>
        <w:tc>
          <w:tcPr>
            <w:tcW w:w="960" w:type="dxa"/>
            <w:noWrap/>
            <w:hideMark/>
          </w:tcPr>
          <w:p w14:paraId="214A2DDF" w14:textId="77777777" w:rsidR="00F31354" w:rsidRPr="00F31354" w:rsidRDefault="00F31354" w:rsidP="00F31354">
            <w:r w:rsidRPr="00F31354">
              <w:t>10.82262</w:t>
            </w:r>
          </w:p>
        </w:tc>
        <w:tc>
          <w:tcPr>
            <w:tcW w:w="960" w:type="dxa"/>
            <w:noWrap/>
            <w:hideMark/>
          </w:tcPr>
          <w:p w14:paraId="35CE7D55" w14:textId="77777777" w:rsidR="00F31354" w:rsidRPr="00F31354" w:rsidRDefault="00F31354" w:rsidP="00F31354">
            <w:r w:rsidRPr="00F31354">
              <w:t>14.33972</w:t>
            </w:r>
          </w:p>
        </w:tc>
      </w:tr>
      <w:tr w:rsidR="00F31354" w:rsidRPr="00F31354" w14:paraId="0038E2A7" w14:textId="77777777" w:rsidTr="00F31354">
        <w:trPr>
          <w:trHeight w:val="300"/>
        </w:trPr>
        <w:tc>
          <w:tcPr>
            <w:tcW w:w="960" w:type="dxa"/>
            <w:noWrap/>
            <w:hideMark/>
          </w:tcPr>
          <w:p w14:paraId="33DEEA7E" w14:textId="77777777" w:rsidR="00F31354" w:rsidRPr="00F31354" w:rsidRDefault="00F31354" w:rsidP="00F31354">
            <w:r w:rsidRPr="00F31354">
              <w:t>6.530505</w:t>
            </w:r>
          </w:p>
        </w:tc>
        <w:tc>
          <w:tcPr>
            <w:tcW w:w="960" w:type="dxa"/>
            <w:noWrap/>
            <w:hideMark/>
          </w:tcPr>
          <w:p w14:paraId="09D6A8DC" w14:textId="77777777" w:rsidR="00F31354" w:rsidRPr="00F31354" w:rsidRDefault="00F31354" w:rsidP="00F31354">
            <w:r w:rsidRPr="00F31354">
              <w:t>9.774074</w:t>
            </w:r>
          </w:p>
        </w:tc>
        <w:tc>
          <w:tcPr>
            <w:tcW w:w="960" w:type="dxa"/>
            <w:noWrap/>
            <w:hideMark/>
          </w:tcPr>
          <w:p w14:paraId="0B18C589" w14:textId="77777777" w:rsidR="00F31354" w:rsidRPr="00F31354" w:rsidRDefault="00F31354" w:rsidP="00F31354">
            <w:r w:rsidRPr="00F31354">
              <w:t>10.92006</w:t>
            </w:r>
          </w:p>
        </w:tc>
        <w:tc>
          <w:tcPr>
            <w:tcW w:w="960" w:type="dxa"/>
            <w:noWrap/>
            <w:hideMark/>
          </w:tcPr>
          <w:p w14:paraId="505EC26E" w14:textId="77777777" w:rsidR="00F31354" w:rsidRPr="00F31354" w:rsidRDefault="00F31354" w:rsidP="00F31354">
            <w:r w:rsidRPr="00F31354">
              <w:t>10.50979</w:t>
            </w:r>
          </w:p>
        </w:tc>
        <w:tc>
          <w:tcPr>
            <w:tcW w:w="960" w:type="dxa"/>
            <w:noWrap/>
            <w:hideMark/>
          </w:tcPr>
          <w:p w14:paraId="5E55CF80" w14:textId="77777777" w:rsidR="00F31354" w:rsidRPr="00F31354" w:rsidRDefault="00F31354" w:rsidP="00F31354">
            <w:r w:rsidRPr="00F31354">
              <w:t>13.86706</w:t>
            </w:r>
          </w:p>
        </w:tc>
        <w:tc>
          <w:tcPr>
            <w:tcW w:w="960" w:type="dxa"/>
            <w:noWrap/>
            <w:hideMark/>
          </w:tcPr>
          <w:p w14:paraId="1D063DAA" w14:textId="77777777" w:rsidR="00F31354" w:rsidRPr="00F31354" w:rsidRDefault="00F31354" w:rsidP="00F31354">
            <w:r w:rsidRPr="00F31354">
              <w:t>5.612807</w:t>
            </w:r>
          </w:p>
        </w:tc>
        <w:tc>
          <w:tcPr>
            <w:tcW w:w="960" w:type="dxa"/>
            <w:noWrap/>
            <w:hideMark/>
          </w:tcPr>
          <w:p w14:paraId="13786645" w14:textId="77777777" w:rsidR="00F31354" w:rsidRPr="00F31354" w:rsidRDefault="00F31354" w:rsidP="00F31354">
            <w:r w:rsidRPr="00F31354">
              <w:t>8.314695</w:t>
            </w:r>
          </w:p>
        </w:tc>
        <w:tc>
          <w:tcPr>
            <w:tcW w:w="960" w:type="dxa"/>
            <w:noWrap/>
            <w:hideMark/>
          </w:tcPr>
          <w:p w14:paraId="0CF831CC" w14:textId="77777777" w:rsidR="00F31354" w:rsidRPr="00F31354" w:rsidRDefault="00F31354" w:rsidP="00F31354">
            <w:r w:rsidRPr="00F31354">
              <w:t>9.828856</w:t>
            </w:r>
          </w:p>
        </w:tc>
        <w:tc>
          <w:tcPr>
            <w:tcW w:w="960" w:type="dxa"/>
            <w:noWrap/>
            <w:hideMark/>
          </w:tcPr>
          <w:p w14:paraId="289B1296" w14:textId="77777777" w:rsidR="00F31354" w:rsidRPr="00F31354" w:rsidRDefault="00F31354" w:rsidP="00F31354">
            <w:r w:rsidRPr="00F31354">
              <w:t>13.15721</w:t>
            </w:r>
          </w:p>
        </w:tc>
        <w:tc>
          <w:tcPr>
            <w:tcW w:w="960" w:type="dxa"/>
            <w:noWrap/>
            <w:hideMark/>
          </w:tcPr>
          <w:p w14:paraId="6024D62A" w14:textId="77777777" w:rsidR="00F31354" w:rsidRPr="00F31354" w:rsidRDefault="00F31354" w:rsidP="00F31354">
            <w:r w:rsidRPr="00F31354">
              <w:t>7.491364</w:t>
            </w:r>
          </w:p>
        </w:tc>
      </w:tr>
      <w:tr w:rsidR="00F31354" w:rsidRPr="00F31354" w14:paraId="2839E23F" w14:textId="77777777" w:rsidTr="00F31354">
        <w:trPr>
          <w:trHeight w:val="300"/>
        </w:trPr>
        <w:tc>
          <w:tcPr>
            <w:tcW w:w="960" w:type="dxa"/>
            <w:noWrap/>
            <w:hideMark/>
          </w:tcPr>
          <w:p w14:paraId="215BC888" w14:textId="77777777" w:rsidR="00F31354" w:rsidRPr="00F31354" w:rsidRDefault="00F31354" w:rsidP="00F31354">
            <w:r w:rsidRPr="00F31354">
              <w:t>8.61111</w:t>
            </w:r>
          </w:p>
        </w:tc>
        <w:tc>
          <w:tcPr>
            <w:tcW w:w="960" w:type="dxa"/>
            <w:noWrap/>
            <w:hideMark/>
          </w:tcPr>
          <w:p w14:paraId="5928D529" w14:textId="77777777" w:rsidR="00F31354" w:rsidRPr="00F31354" w:rsidRDefault="00F31354" w:rsidP="00F31354">
            <w:r w:rsidRPr="00F31354">
              <w:t>6.264296</w:t>
            </w:r>
          </w:p>
        </w:tc>
        <w:tc>
          <w:tcPr>
            <w:tcW w:w="960" w:type="dxa"/>
            <w:noWrap/>
            <w:hideMark/>
          </w:tcPr>
          <w:p w14:paraId="0E866043" w14:textId="77777777" w:rsidR="00F31354" w:rsidRPr="00F31354" w:rsidRDefault="00F31354" w:rsidP="00F31354">
            <w:r w:rsidRPr="00F31354">
              <w:t>16.63836</w:t>
            </w:r>
          </w:p>
        </w:tc>
        <w:tc>
          <w:tcPr>
            <w:tcW w:w="960" w:type="dxa"/>
            <w:noWrap/>
            <w:hideMark/>
          </w:tcPr>
          <w:p w14:paraId="5427A010" w14:textId="77777777" w:rsidR="00F31354" w:rsidRPr="00F31354" w:rsidRDefault="00F31354" w:rsidP="00F31354">
            <w:r w:rsidRPr="00F31354">
              <w:t>12.12931</w:t>
            </w:r>
          </w:p>
        </w:tc>
        <w:tc>
          <w:tcPr>
            <w:tcW w:w="960" w:type="dxa"/>
            <w:noWrap/>
            <w:hideMark/>
          </w:tcPr>
          <w:p w14:paraId="0F3468B9" w14:textId="77777777" w:rsidR="00F31354" w:rsidRPr="00F31354" w:rsidRDefault="00F31354" w:rsidP="00F31354">
            <w:r w:rsidRPr="00F31354">
              <w:t>16.94856</w:t>
            </w:r>
          </w:p>
        </w:tc>
        <w:tc>
          <w:tcPr>
            <w:tcW w:w="960" w:type="dxa"/>
            <w:noWrap/>
            <w:hideMark/>
          </w:tcPr>
          <w:p w14:paraId="68A22BB0" w14:textId="77777777" w:rsidR="00F31354" w:rsidRPr="00F31354" w:rsidRDefault="00F31354" w:rsidP="00F31354">
            <w:r w:rsidRPr="00F31354">
              <w:t>9.775186</w:t>
            </w:r>
          </w:p>
        </w:tc>
        <w:tc>
          <w:tcPr>
            <w:tcW w:w="960" w:type="dxa"/>
            <w:noWrap/>
            <w:hideMark/>
          </w:tcPr>
          <w:p w14:paraId="3072FEC4" w14:textId="77777777" w:rsidR="00F31354" w:rsidRPr="00F31354" w:rsidRDefault="00F31354" w:rsidP="00F31354">
            <w:r w:rsidRPr="00F31354">
              <w:t>9.36498</w:t>
            </w:r>
          </w:p>
        </w:tc>
        <w:tc>
          <w:tcPr>
            <w:tcW w:w="960" w:type="dxa"/>
            <w:noWrap/>
            <w:hideMark/>
          </w:tcPr>
          <w:p w14:paraId="46A47A66" w14:textId="77777777" w:rsidR="00F31354" w:rsidRPr="00F31354" w:rsidRDefault="00F31354" w:rsidP="00F31354">
            <w:r w:rsidRPr="00F31354">
              <w:t>9.983768</w:t>
            </w:r>
          </w:p>
        </w:tc>
        <w:tc>
          <w:tcPr>
            <w:tcW w:w="960" w:type="dxa"/>
            <w:noWrap/>
            <w:hideMark/>
          </w:tcPr>
          <w:p w14:paraId="2EF862B0" w14:textId="77777777" w:rsidR="00F31354" w:rsidRPr="00F31354" w:rsidRDefault="00F31354" w:rsidP="00F31354">
            <w:r w:rsidRPr="00F31354">
              <w:t>11.18616</w:t>
            </w:r>
          </w:p>
        </w:tc>
        <w:tc>
          <w:tcPr>
            <w:tcW w:w="960" w:type="dxa"/>
            <w:noWrap/>
            <w:hideMark/>
          </w:tcPr>
          <w:p w14:paraId="09EEC64B" w14:textId="77777777" w:rsidR="00F31354" w:rsidRPr="00F31354" w:rsidRDefault="00F31354" w:rsidP="00F31354">
            <w:r w:rsidRPr="00F31354">
              <w:t>18.85978</w:t>
            </w:r>
          </w:p>
        </w:tc>
      </w:tr>
      <w:tr w:rsidR="00F31354" w:rsidRPr="00F31354" w14:paraId="1CC3DD01" w14:textId="77777777" w:rsidTr="00F31354">
        <w:trPr>
          <w:trHeight w:val="300"/>
        </w:trPr>
        <w:tc>
          <w:tcPr>
            <w:tcW w:w="960" w:type="dxa"/>
            <w:noWrap/>
            <w:hideMark/>
          </w:tcPr>
          <w:p w14:paraId="4FA94ACD" w14:textId="77777777" w:rsidR="00F31354" w:rsidRPr="00F31354" w:rsidRDefault="00F31354" w:rsidP="00F31354">
            <w:r w:rsidRPr="00F31354">
              <w:t>9.882387</w:t>
            </w:r>
          </w:p>
        </w:tc>
        <w:tc>
          <w:tcPr>
            <w:tcW w:w="960" w:type="dxa"/>
            <w:noWrap/>
            <w:hideMark/>
          </w:tcPr>
          <w:p w14:paraId="2CA771FE" w14:textId="77777777" w:rsidR="00F31354" w:rsidRPr="00F31354" w:rsidRDefault="00F31354" w:rsidP="00F31354">
            <w:r w:rsidRPr="00F31354">
              <w:t>7.700734</w:t>
            </w:r>
          </w:p>
        </w:tc>
        <w:tc>
          <w:tcPr>
            <w:tcW w:w="960" w:type="dxa"/>
            <w:noWrap/>
            <w:hideMark/>
          </w:tcPr>
          <w:p w14:paraId="2ECCD6BF" w14:textId="77777777" w:rsidR="00F31354" w:rsidRPr="00F31354" w:rsidRDefault="00F31354" w:rsidP="00F31354">
            <w:r w:rsidRPr="00F31354">
              <w:t>9.158342</w:t>
            </w:r>
          </w:p>
        </w:tc>
        <w:tc>
          <w:tcPr>
            <w:tcW w:w="960" w:type="dxa"/>
            <w:noWrap/>
            <w:hideMark/>
          </w:tcPr>
          <w:p w14:paraId="03571D14" w14:textId="77777777" w:rsidR="00F31354" w:rsidRPr="00F31354" w:rsidRDefault="00F31354" w:rsidP="00F31354">
            <w:r w:rsidRPr="00F31354">
              <w:t>13.20295</w:t>
            </w:r>
          </w:p>
        </w:tc>
        <w:tc>
          <w:tcPr>
            <w:tcW w:w="960" w:type="dxa"/>
            <w:noWrap/>
            <w:hideMark/>
          </w:tcPr>
          <w:p w14:paraId="40034AE1" w14:textId="77777777" w:rsidR="00F31354" w:rsidRPr="00F31354" w:rsidRDefault="00F31354" w:rsidP="00F31354">
            <w:r w:rsidRPr="00F31354">
              <w:t>14.46905</w:t>
            </w:r>
          </w:p>
        </w:tc>
        <w:tc>
          <w:tcPr>
            <w:tcW w:w="960" w:type="dxa"/>
            <w:noWrap/>
            <w:hideMark/>
          </w:tcPr>
          <w:p w14:paraId="595C5F92" w14:textId="77777777" w:rsidR="00F31354" w:rsidRPr="00F31354" w:rsidRDefault="00F31354" w:rsidP="00F31354">
            <w:r w:rsidRPr="00F31354">
              <w:t>7.366258</w:t>
            </w:r>
          </w:p>
        </w:tc>
        <w:tc>
          <w:tcPr>
            <w:tcW w:w="960" w:type="dxa"/>
            <w:noWrap/>
            <w:hideMark/>
          </w:tcPr>
          <w:p w14:paraId="47CB48F8" w14:textId="77777777" w:rsidR="00F31354" w:rsidRPr="00F31354" w:rsidRDefault="00F31354" w:rsidP="00F31354">
            <w:r w:rsidRPr="00F31354">
              <w:t>6.918055</w:t>
            </w:r>
          </w:p>
        </w:tc>
        <w:tc>
          <w:tcPr>
            <w:tcW w:w="960" w:type="dxa"/>
            <w:noWrap/>
            <w:hideMark/>
          </w:tcPr>
          <w:p w14:paraId="5CBB1F45" w14:textId="77777777" w:rsidR="00F31354" w:rsidRPr="00F31354" w:rsidRDefault="00F31354" w:rsidP="00F31354">
            <w:r w:rsidRPr="00F31354">
              <w:t>13.28155</w:t>
            </w:r>
          </w:p>
        </w:tc>
        <w:tc>
          <w:tcPr>
            <w:tcW w:w="960" w:type="dxa"/>
            <w:noWrap/>
            <w:hideMark/>
          </w:tcPr>
          <w:p w14:paraId="11AB775B" w14:textId="77777777" w:rsidR="00F31354" w:rsidRPr="00F31354" w:rsidRDefault="00F31354" w:rsidP="00F31354">
            <w:r w:rsidRPr="00F31354">
              <w:t>7.807842</w:t>
            </w:r>
          </w:p>
        </w:tc>
        <w:tc>
          <w:tcPr>
            <w:tcW w:w="960" w:type="dxa"/>
            <w:noWrap/>
            <w:hideMark/>
          </w:tcPr>
          <w:p w14:paraId="7A0E9700" w14:textId="77777777" w:rsidR="00F31354" w:rsidRPr="00F31354" w:rsidRDefault="00F31354" w:rsidP="00F31354">
            <w:r w:rsidRPr="00F31354">
              <w:t>13.48188</w:t>
            </w:r>
          </w:p>
        </w:tc>
      </w:tr>
      <w:tr w:rsidR="00F31354" w:rsidRPr="00F31354" w14:paraId="3C8BC369" w14:textId="77777777" w:rsidTr="00F31354">
        <w:trPr>
          <w:trHeight w:val="300"/>
        </w:trPr>
        <w:tc>
          <w:tcPr>
            <w:tcW w:w="960" w:type="dxa"/>
            <w:noWrap/>
            <w:hideMark/>
          </w:tcPr>
          <w:p w14:paraId="21022889" w14:textId="77777777" w:rsidR="00F31354" w:rsidRPr="00F31354" w:rsidRDefault="00F31354" w:rsidP="00F31354">
            <w:r w:rsidRPr="00F31354">
              <w:t>6.266796</w:t>
            </w:r>
          </w:p>
        </w:tc>
        <w:tc>
          <w:tcPr>
            <w:tcW w:w="960" w:type="dxa"/>
            <w:noWrap/>
            <w:hideMark/>
          </w:tcPr>
          <w:p w14:paraId="6AD9D9F2" w14:textId="77777777" w:rsidR="00F31354" w:rsidRPr="00F31354" w:rsidRDefault="00F31354" w:rsidP="00F31354">
            <w:r w:rsidRPr="00F31354">
              <w:t>7.668627</w:t>
            </w:r>
          </w:p>
        </w:tc>
        <w:tc>
          <w:tcPr>
            <w:tcW w:w="960" w:type="dxa"/>
            <w:noWrap/>
            <w:hideMark/>
          </w:tcPr>
          <w:p w14:paraId="428B125F" w14:textId="77777777" w:rsidR="00F31354" w:rsidRPr="00F31354" w:rsidRDefault="00F31354" w:rsidP="00F31354">
            <w:r w:rsidRPr="00F31354">
              <w:t>7.288505</w:t>
            </w:r>
          </w:p>
        </w:tc>
        <w:tc>
          <w:tcPr>
            <w:tcW w:w="960" w:type="dxa"/>
            <w:noWrap/>
            <w:hideMark/>
          </w:tcPr>
          <w:p w14:paraId="6C4CB148" w14:textId="77777777" w:rsidR="00F31354" w:rsidRPr="00F31354" w:rsidRDefault="00F31354" w:rsidP="00F31354">
            <w:r w:rsidRPr="00F31354">
              <w:t>16.27231</w:t>
            </w:r>
          </w:p>
        </w:tc>
        <w:tc>
          <w:tcPr>
            <w:tcW w:w="960" w:type="dxa"/>
            <w:noWrap/>
            <w:hideMark/>
          </w:tcPr>
          <w:p w14:paraId="553A1123" w14:textId="77777777" w:rsidR="00F31354" w:rsidRPr="00F31354" w:rsidRDefault="00F31354" w:rsidP="00F31354">
            <w:r w:rsidRPr="00F31354">
              <w:t>14.15572</w:t>
            </w:r>
          </w:p>
        </w:tc>
        <w:tc>
          <w:tcPr>
            <w:tcW w:w="960" w:type="dxa"/>
            <w:noWrap/>
            <w:hideMark/>
          </w:tcPr>
          <w:p w14:paraId="2FB060D4" w14:textId="77777777" w:rsidR="00F31354" w:rsidRPr="00F31354" w:rsidRDefault="00F31354" w:rsidP="00F31354">
            <w:r w:rsidRPr="00F31354">
              <w:t>8.730058</w:t>
            </w:r>
          </w:p>
        </w:tc>
        <w:tc>
          <w:tcPr>
            <w:tcW w:w="960" w:type="dxa"/>
            <w:noWrap/>
            <w:hideMark/>
          </w:tcPr>
          <w:p w14:paraId="1C7F7B30" w14:textId="77777777" w:rsidR="00F31354" w:rsidRPr="00F31354" w:rsidRDefault="00F31354" w:rsidP="00F31354">
            <w:r w:rsidRPr="00F31354">
              <w:t>9.582608</w:t>
            </w:r>
          </w:p>
        </w:tc>
        <w:tc>
          <w:tcPr>
            <w:tcW w:w="960" w:type="dxa"/>
            <w:noWrap/>
            <w:hideMark/>
          </w:tcPr>
          <w:p w14:paraId="61A58F91" w14:textId="77777777" w:rsidR="00F31354" w:rsidRPr="00F31354" w:rsidRDefault="00F31354" w:rsidP="00F31354">
            <w:r w:rsidRPr="00F31354">
              <w:t>7.993317</w:t>
            </w:r>
          </w:p>
        </w:tc>
        <w:tc>
          <w:tcPr>
            <w:tcW w:w="960" w:type="dxa"/>
            <w:noWrap/>
            <w:hideMark/>
          </w:tcPr>
          <w:p w14:paraId="2781912F" w14:textId="77777777" w:rsidR="00F31354" w:rsidRPr="00F31354" w:rsidRDefault="00F31354" w:rsidP="00F31354">
            <w:r w:rsidRPr="00F31354">
              <w:t>9.148379</w:t>
            </w:r>
          </w:p>
        </w:tc>
        <w:tc>
          <w:tcPr>
            <w:tcW w:w="960" w:type="dxa"/>
            <w:noWrap/>
            <w:hideMark/>
          </w:tcPr>
          <w:p w14:paraId="30AB73F1" w14:textId="77777777" w:rsidR="00F31354" w:rsidRPr="00F31354" w:rsidRDefault="00F31354" w:rsidP="00F31354">
            <w:r w:rsidRPr="00F31354">
              <w:t>13.67961</w:t>
            </w:r>
          </w:p>
        </w:tc>
      </w:tr>
      <w:tr w:rsidR="00F31354" w:rsidRPr="00F31354" w14:paraId="6DB9DC43" w14:textId="77777777" w:rsidTr="00F31354">
        <w:trPr>
          <w:trHeight w:val="300"/>
        </w:trPr>
        <w:tc>
          <w:tcPr>
            <w:tcW w:w="960" w:type="dxa"/>
            <w:noWrap/>
            <w:hideMark/>
          </w:tcPr>
          <w:p w14:paraId="58D46B55" w14:textId="77777777" w:rsidR="00F31354" w:rsidRPr="00F31354" w:rsidRDefault="00F31354" w:rsidP="00F31354">
            <w:r w:rsidRPr="00F31354">
              <w:t>5.592576</w:t>
            </w:r>
          </w:p>
        </w:tc>
        <w:tc>
          <w:tcPr>
            <w:tcW w:w="960" w:type="dxa"/>
            <w:noWrap/>
            <w:hideMark/>
          </w:tcPr>
          <w:p w14:paraId="68269410" w14:textId="77777777" w:rsidR="00F31354" w:rsidRPr="00F31354" w:rsidRDefault="00F31354" w:rsidP="00F31354">
            <w:r w:rsidRPr="00F31354">
              <w:t>8.19381</w:t>
            </w:r>
          </w:p>
        </w:tc>
        <w:tc>
          <w:tcPr>
            <w:tcW w:w="960" w:type="dxa"/>
            <w:noWrap/>
            <w:hideMark/>
          </w:tcPr>
          <w:p w14:paraId="2B0B1124" w14:textId="77777777" w:rsidR="00F31354" w:rsidRPr="00F31354" w:rsidRDefault="00F31354" w:rsidP="00F31354">
            <w:r w:rsidRPr="00F31354">
              <w:t>9.196853</w:t>
            </w:r>
          </w:p>
        </w:tc>
        <w:tc>
          <w:tcPr>
            <w:tcW w:w="960" w:type="dxa"/>
            <w:noWrap/>
            <w:hideMark/>
          </w:tcPr>
          <w:p w14:paraId="629D580F" w14:textId="77777777" w:rsidR="00F31354" w:rsidRPr="00F31354" w:rsidRDefault="00F31354" w:rsidP="00F31354">
            <w:r w:rsidRPr="00F31354">
              <w:t>12.51773</w:t>
            </w:r>
          </w:p>
        </w:tc>
        <w:tc>
          <w:tcPr>
            <w:tcW w:w="960" w:type="dxa"/>
            <w:noWrap/>
            <w:hideMark/>
          </w:tcPr>
          <w:p w14:paraId="49482A50" w14:textId="77777777" w:rsidR="00F31354" w:rsidRPr="00F31354" w:rsidRDefault="00F31354" w:rsidP="00F31354">
            <w:r w:rsidRPr="00F31354">
              <w:t>15.93721</w:t>
            </w:r>
          </w:p>
        </w:tc>
        <w:tc>
          <w:tcPr>
            <w:tcW w:w="960" w:type="dxa"/>
            <w:noWrap/>
            <w:hideMark/>
          </w:tcPr>
          <w:p w14:paraId="708C2A5B" w14:textId="77777777" w:rsidR="00F31354" w:rsidRPr="00F31354" w:rsidRDefault="00F31354" w:rsidP="00F31354">
            <w:r w:rsidRPr="00F31354">
              <w:t>6.954441</w:t>
            </w:r>
          </w:p>
        </w:tc>
        <w:tc>
          <w:tcPr>
            <w:tcW w:w="960" w:type="dxa"/>
            <w:noWrap/>
            <w:hideMark/>
          </w:tcPr>
          <w:p w14:paraId="4C41E975" w14:textId="77777777" w:rsidR="00F31354" w:rsidRPr="00F31354" w:rsidRDefault="00F31354" w:rsidP="00F31354">
            <w:r w:rsidRPr="00F31354">
              <w:t>10.54467</w:t>
            </w:r>
          </w:p>
        </w:tc>
        <w:tc>
          <w:tcPr>
            <w:tcW w:w="960" w:type="dxa"/>
            <w:noWrap/>
            <w:hideMark/>
          </w:tcPr>
          <w:p w14:paraId="17A605D9" w14:textId="77777777" w:rsidR="00F31354" w:rsidRPr="00F31354" w:rsidRDefault="00F31354" w:rsidP="00F31354">
            <w:r w:rsidRPr="00F31354">
              <w:t>9.450103</w:t>
            </w:r>
          </w:p>
        </w:tc>
        <w:tc>
          <w:tcPr>
            <w:tcW w:w="960" w:type="dxa"/>
            <w:noWrap/>
            <w:hideMark/>
          </w:tcPr>
          <w:p w14:paraId="573B0F3A" w14:textId="77777777" w:rsidR="00F31354" w:rsidRPr="00F31354" w:rsidRDefault="00F31354" w:rsidP="00F31354">
            <w:r w:rsidRPr="00F31354">
              <w:t>12.24544</w:t>
            </w:r>
          </w:p>
        </w:tc>
        <w:tc>
          <w:tcPr>
            <w:tcW w:w="960" w:type="dxa"/>
            <w:noWrap/>
            <w:hideMark/>
          </w:tcPr>
          <w:p w14:paraId="0FC40328" w14:textId="77777777" w:rsidR="00F31354" w:rsidRPr="00F31354" w:rsidRDefault="00F31354" w:rsidP="00F31354">
            <w:r w:rsidRPr="00F31354">
              <w:t>11.66453</w:t>
            </w:r>
          </w:p>
        </w:tc>
      </w:tr>
      <w:tr w:rsidR="00F31354" w:rsidRPr="00F31354" w14:paraId="7CF7360E" w14:textId="77777777" w:rsidTr="00F31354">
        <w:trPr>
          <w:trHeight w:val="300"/>
        </w:trPr>
        <w:tc>
          <w:tcPr>
            <w:tcW w:w="960" w:type="dxa"/>
            <w:noWrap/>
            <w:hideMark/>
          </w:tcPr>
          <w:p w14:paraId="0E43E22A" w14:textId="77777777" w:rsidR="00F31354" w:rsidRPr="00F31354" w:rsidRDefault="00F31354" w:rsidP="00F31354">
            <w:r w:rsidRPr="00F31354">
              <w:t>5.49126</w:t>
            </w:r>
          </w:p>
        </w:tc>
        <w:tc>
          <w:tcPr>
            <w:tcW w:w="960" w:type="dxa"/>
            <w:noWrap/>
            <w:hideMark/>
          </w:tcPr>
          <w:p w14:paraId="5D48276B" w14:textId="77777777" w:rsidR="00F31354" w:rsidRPr="00F31354" w:rsidRDefault="00F31354" w:rsidP="00F31354">
            <w:r w:rsidRPr="00F31354">
              <w:t>6.295402</w:t>
            </w:r>
          </w:p>
        </w:tc>
        <w:tc>
          <w:tcPr>
            <w:tcW w:w="960" w:type="dxa"/>
            <w:noWrap/>
            <w:hideMark/>
          </w:tcPr>
          <w:p w14:paraId="341D1C9F" w14:textId="77777777" w:rsidR="00F31354" w:rsidRPr="00F31354" w:rsidRDefault="00F31354" w:rsidP="00F31354">
            <w:r w:rsidRPr="00F31354">
              <w:t>10.8798</w:t>
            </w:r>
          </w:p>
        </w:tc>
        <w:tc>
          <w:tcPr>
            <w:tcW w:w="960" w:type="dxa"/>
            <w:noWrap/>
            <w:hideMark/>
          </w:tcPr>
          <w:p w14:paraId="5BDFD70D" w14:textId="77777777" w:rsidR="00F31354" w:rsidRPr="00F31354" w:rsidRDefault="00F31354" w:rsidP="00F31354">
            <w:r w:rsidRPr="00F31354">
              <w:t>12.41611</w:t>
            </w:r>
          </w:p>
        </w:tc>
        <w:tc>
          <w:tcPr>
            <w:tcW w:w="960" w:type="dxa"/>
            <w:noWrap/>
            <w:hideMark/>
          </w:tcPr>
          <w:p w14:paraId="3549FF04" w14:textId="77777777" w:rsidR="00F31354" w:rsidRPr="00F31354" w:rsidRDefault="00F31354" w:rsidP="00F31354">
            <w:r w:rsidRPr="00F31354">
              <w:t>19.53076</w:t>
            </w:r>
          </w:p>
        </w:tc>
        <w:tc>
          <w:tcPr>
            <w:tcW w:w="960" w:type="dxa"/>
            <w:noWrap/>
            <w:hideMark/>
          </w:tcPr>
          <w:p w14:paraId="72C90881" w14:textId="77777777" w:rsidR="00F31354" w:rsidRPr="00F31354" w:rsidRDefault="00F31354" w:rsidP="00F31354">
            <w:r w:rsidRPr="00F31354">
              <w:t>9.663325</w:t>
            </w:r>
          </w:p>
        </w:tc>
        <w:tc>
          <w:tcPr>
            <w:tcW w:w="960" w:type="dxa"/>
            <w:noWrap/>
            <w:hideMark/>
          </w:tcPr>
          <w:p w14:paraId="255824B7" w14:textId="77777777" w:rsidR="00F31354" w:rsidRPr="00F31354" w:rsidRDefault="00F31354" w:rsidP="00F31354">
            <w:r w:rsidRPr="00F31354">
              <w:t>9.506291</w:t>
            </w:r>
          </w:p>
        </w:tc>
        <w:tc>
          <w:tcPr>
            <w:tcW w:w="960" w:type="dxa"/>
            <w:noWrap/>
            <w:hideMark/>
          </w:tcPr>
          <w:p w14:paraId="41855107" w14:textId="77777777" w:rsidR="00F31354" w:rsidRPr="00F31354" w:rsidRDefault="00F31354" w:rsidP="00F31354">
            <w:r w:rsidRPr="00F31354">
              <w:t>10.99425</w:t>
            </w:r>
          </w:p>
        </w:tc>
        <w:tc>
          <w:tcPr>
            <w:tcW w:w="960" w:type="dxa"/>
            <w:noWrap/>
            <w:hideMark/>
          </w:tcPr>
          <w:p w14:paraId="32825D80" w14:textId="77777777" w:rsidR="00F31354" w:rsidRPr="00F31354" w:rsidRDefault="00F31354" w:rsidP="00F31354">
            <w:r w:rsidRPr="00F31354">
              <w:t>13.55643</w:t>
            </w:r>
          </w:p>
        </w:tc>
        <w:tc>
          <w:tcPr>
            <w:tcW w:w="960" w:type="dxa"/>
            <w:noWrap/>
            <w:hideMark/>
          </w:tcPr>
          <w:p w14:paraId="4E49B6D0" w14:textId="77777777" w:rsidR="00F31354" w:rsidRPr="00F31354" w:rsidRDefault="00F31354" w:rsidP="00F31354">
            <w:r w:rsidRPr="00F31354">
              <w:t>14.71238</w:t>
            </w:r>
          </w:p>
        </w:tc>
      </w:tr>
      <w:tr w:rsidR="00F31354" w:rsidRPr="00F31354" w14:paraId="13995638" w14:textId="77777777" w:rsidTr="00F31354">
        <w:trPr>
          <w:trHeight w:val="300"/>
        </w:trPr>
        <w:tc>
          <w:tcPr>
            <w:tcW w:w="960" w:type="dxa"/>
            <w:noWrap/>
            <w:hideMark/>
          </w:tcPr>
          <w:p w14:paraId="32E1B7E4" w14:textId="77777777" w:rsidR="00F31354" w:rsidRPr="00F31354" w:rsidRDefault="00F31354" w:rsidP="00F31354">
            <w:r w:rsidRPr="00F31354">
              <w:t>3.997012</w:t>
            </w:r>
          </w:p>
        </w:tc>
        <w:tc>
          <w:tcPr>
            <w:tcW w:w="960" w:type="dxa"/>
            <w:noWrap/>
            <w:hideMark/>
          </w:tcPr>
          <w:p w14:paraId="18586299" w14:textId="77777777" w:rsidR="00F31354" w:rsidRPr="00F31354" w:rsidRDefault="00F31354" w:rsidP="00F31354">
            <w:r w:rsidRPr="00F31354">
              <w:t>10.7224</w:t>
            </w:r>
          </w:p>
        </w:tc>
        <w:tc>
          <w:tcPr>
            <w:tcW w:w="960" w:type="dxa"/>
            <w:noWrap/>
            <w:hideMark/>
          </w:tcPr>
          <w:p w14:paraId="11CB46F9" w14:textId="77777777" w:rsidR="00F31354" w:rsidRPr="00F31354" w:rsidRDefault="00F31354" w:rsidP="00F31354">
            <w:r w:rsidRPr="00F31354">
              <w:t>11.47444</w:t>
            </w:r>
          </w:p>
        </w:tc>
        <w:tc>
          <w:tcPr>
            <w:tcW w:w="960" w:type="dxa"/>
            <w:noWrap/>
            <w:hideMark/>
          </w:tcPr>
          <w:p w14:paraId="3E6E8B8F" w14:textId="77777777" w:rsidR="00F31354" w:rsidRPr="00F31354" w:rsidRDefault="00F31354" w:rsidP="00F31354">
            <w:r w:rsidRPr="00F31354">
              <w:t>12.20341</w:t>
            </w:r>
          </w:p>
        </w:tc>
        <w:tc>
          <w:tcPr>
            <w:tcW w:w="960" w:type="dxa"/>
            <w:noWrap/>
            <w:hideMark/>
          </w:tcPr>
          <w:p w14:paraId="31ECC345" w14:textId="77777777" w:rsidR="00F31354" w:rsidRPr="00F31354" w:rsidRDefault="00F31354" w:rsidP="00F31354">
            <w:r w:rsidRPr="00F31354">
              <w:t>15.81119</w:t>
            </w:r>
          </w:p>
        </w:tc>
        <w:tc>
          <w:tcPr>
            <w:tcW w:w="960" w:type="dxa"/>
            <w:noWrap/>
            <w:hideMark/>
          </w:tcPr>
          <w:p w14:paraId="630BEB22" w14:textId="77777777" w:rsidR="00F31354" w:rsidRPr="00F31354" w:rsidRDefault="00F31354" w:rsidP="00F31354">
            <w:r w:rsidRPr="00F31354">
              <w:t>7.493622</w:t>
            </w:r>
          </w:p>
        </w:tc>
        <w:tc>
          <w:tcPr>
            <w:tcW w:w="960" w:type="dxa"/>
            <w:noWrap/>
            <w:hideMark/>
          </w:tcPr>
          <w:p w14:paraId="5B48529D" w14:textId="77777777" w:rsidR="00F31354" w:rsidRPr="00F31354" w:rsidRDefault="00F31354" w:rsidP="00F31354">
            <w:r w:rsidRPr="00F31354">
              <w:t>11.2492</w:t>
            </w:r>
          </w:p>
        </w:tc>
        <w:tc>
          <w:tcPr>
            <w:tcW w:w="960" w:type="dxa"/>
            <w:noWrap/>
            <w:hideMark/>
          </w:tcPr>
          <w:p w14:paraId="00963405" w14:textId="77777777" w:rsidR="00F31354" w:rsidRPr="00F31354" w:rsidRDefault="00F31354" w:rsidP="00F31354">
            <w:r w:rsidRPr="00F31354">
              <w:t>7.457854</w:t>
            </w:r>
          </w:p>
        </w:tc>
        <w:tc>
          <w:tcPr>
            <w:tcW w:w="960" w:type="dxa"/>
            <w:noWrap/>
            <w:hideMark/>
          </w:tcPr>
          <w:p w14:paraId="1D565546" w14:textId="77777777" w:rsidR="00F31354" w:rsidRPr="00F31354" w:rsidRDefault="00F31354" w:rsidP="00F31354">
            <w:r w:rsidRPr="00F31354">
              <w:t>12.10914</w:t>
            </w:r>
          </w:p>
        </w:tc>
        <w:tc>
          <w:tcPr>
            <w:tcW w:w="960" w:type="dxa"/>
            <w:noWrap/>
            <w:hideMark/>
          </w:tcPr>
          <w:p w14:paraId="14120D6A" w14:textId="77777777" w:rsidR="00F31354" w:rsidRPr="00F31354" w:rsidRDefault="00F31354" w:rsidP="00F31354">
            <w:r w:rsidRPr="00F31354">
              <w:t>19.19064</w:t>
            </w:r>
          </w:p>
        </w:tc>
      </w:tr>
      <w:tr w:rsidR="00F31354" w:rsidRPr="00F31354" w14:paraId="417BEBCA" w14:textId="77777777" w:rsidTr="00F31354">
        <w:trPr>
          <w:trHeight w:val="300"/>
        </w:trPr>
        <w:tc>
          <w:tcPr>
            <w:tcW w:w="960" w:type="dxa"/>
            <w:noWrap/>
            <w:hideMark/>
          </w:tcPr>
          <w:p w14:paraId="7C8D4EBC" w14:textId="77777777" w:rsidR="00F31354" w:rsidRPr="00F31354" w:rsidRDefault="00F31354" w:rsidP="00F31354">
            <w:r w:rsidRPr="00F31354">
              <w:t>6.327298</w:t>
            </w:r>
          </w:p>
        </w:tc>
        <w:tc>
          <w:tcPr>
            <w:tcW w:w="960" w:type="dxa"/>
            <w:noWrap/>
            <w:hideMark/>
          </w:tcPr>
          <w:p w14:paraId="5412872E" w14:textId="77777777" w:rsidR="00F31354" w:rsidRPr="00F31354" w:rsidRDefault="00F31354" w:rsidP="00F31354">
            <w:r w:rsidRPr="00F31354">
              <w:t>7.975255</w:t>
            </w:r>
          </w:p>
        </w:tc>
        <w:tc>
          <w:tcPr>
            <w:tcW w:w="960" w:type="dxa"/>
            <w:noWrap/>
            <w:hideMark/>
          </w:tcPr>
          <w:p w14:paraId="65D8E220" w14:textId="77777777" w:rsidR="00F31354" w:rsidRPr="00F31354" w:rsidRDefault="00F31354" w:rsidP="00F31354">
            <w:r w:rsidRPr="00F31354">
              <w:t>11.2783</w:t>
            </w:r>
          </w:p>
        </w:tc>
        <w:tc>
          <w:tcPr>
            <w:tcW w:w="960" w:type="dxa"/>
            <w:noWrap/>
            <w:hideMark/>
          </w:tcPr>
          <w:p w14:paraId="4C67CD7A" w14:textId="77777777" w:rsidR="00F31354" w:rsidRPr="00F31354" w:rsidRDefault="00F31354" w:rsidP="00F31354">
            <w:r w:rsidRPr="00F31354">
              <w:t>12.38754</w:t>
            </w:r>
          </w:p>
        </w:tc>
        <w:tc>
          <w:tcPr>
            <w:tcW w:w="960" w:type="dxa"/>
            <w:noWrap/>
            <w:hideMark/>
          </w:tcPr>
          <w:p w14:paraId="454291B8" w14:textId="77777777" w:rsidR="00F31354" w:rsidRPr="00F31354" w:rsidRDefault="00F31354" w:rsidP="00F31354">
            <w:r w:rsidRPr="00F31354">
              <w:t>13.671</w:t>
            </w:r>
          </w:p>
        </w:tc>
        <w:tc>
          <w:tcPr>
            <w:tcW w:w="960" w:type="dxa"/>
            <w:noWrap/>
            <w:hideMark/>
          </w:tcPr>
          <w:p w14:paraId="25DD15DD" w14:textId="77777777" w:rsidR="00F31354" w:rsidRPr="00F31354" w:rsidRDefault="00F31354" w:rsidP="00F31354">
            <w:r w:rsidRPr="00F31354">
              <w:t>7.919655</w:t>
            </w:r>
          </w:p>
        </w:tc>
        <w:tc>
          <w:tcPr>
            <w:tcW w:w="960" w:type="dxa"/>
            <w:noWrap/>
            <w:hideMark/>
          </w:tcPr>
          <w:p w14:paraId="2D9C86D8" w14:textId="77777777" w:rsidR="00F31354" w:rsidRPr="00F31354" w:rsidRDefault="00F31354" w:rsidP="00F31354">
            <w:r w:rsidRPr="00F31354">
              <w:t>8.875958</w:t>
            </w:r>
          </w:p>
        </w:tc>
        <w:tc>
          <w:tcPr>
            <w:tcW w:w="960" w:type="dxa"/>
            <w:noWrap/>
            <w:hideMark/>
          </w:tcPr>
          <w:p w14:paraId="68EDD1DA" w14:textId="77777777" w:rsidR="00F31354" w:rsidRPr="00F31354" w:rsidRDefault="00F31354" w:rsidP="00F31354">
            <w:r w:rsidRPr="00F31354">
              <w:t>13.9259</w:t>
            </w:r>
          </w:p>
        </w:tc>
        <w:tc>
          <w:tcPr>
            <w:tcW w:w="960" w:type="dxa"/>
            <w:noWrap/>
            <w:hideMark/>
          </w:tcPr>
          <w:p w14:paraId="069879AE" w14:textId="77777777" w:rsidR="00F31354" w:rsidRPr="00F31354" w:rsidRDefault="00F31354" w:rsidP="00F31354">
            <w:r w:rsidRPr="00F31354">
              <w:t>19.2002</w:t>
            </w:r>
          </w:p>
        </w:tc>
        <w:tc>
          <w:tcPr>
            <w:tcW w:w="960" w:type="dxa"/>
            <w:noWrap/>
            <w:hideMark/>
          </w:tcPr>
          <w:p w14:paraId="2280C7C1" w14:textId="77777777" w:rsidR="00F31354" w:rsidRPr="00F31354" w:rsidRDefault="00F31354" w:rsidP="00F31354">
            <w:r w:rsidRPr="00F31354">
              <w:t>20.13902</w:t>
            </w:r>
          </w:p>
        </w:tc>
      </w:tr>
      <w:tr w:rsidR="00F31354" w:rsidRPr="00F31354" w14:paraId="7EFA953F" w14:textId="77777777" w:rsidTr="00F31354">
        <w:trPr>
          <w:trHeight w:val="300"/>
        </w:trPr>
        <w:tc>
          <w:tcPr>
            <w:tcW w:w="960" w:type="dxa"/>
            <w:noWrap/>
            <w:hideMark/>
          </w:tcPr>
          <w:p w14:paraId="4A117275" w14:textId="77777777" w:rsidR="00F31354" w:rsidRPr="00F31354" w:rsidRDefault="00F31354" w:rsidP="00F31354">
            <w:r w:rsidRPr="00F31354">
              <w:t>5.480066</w:t>
            </w:r>
          </w:p>
        </w:tc>
        <w:tc>
          <w:tcPr>
            <w:tcW w:w="960" w:type="dxa"/>
            <w:noWrap/>
            <w:hideMark/>
          </w:tcPr>
          <w:p w14:paraId="1A60D6B0" w14:textId="77777777" w:rsidR="00F31354" w:rsidRPr="00F31354" w:rsidRDefault="00F31354" w:rsidP="00F31354">
            <w:r w:rsidRPr="00F31354">
              <w:t>12.80138</w:t>
            </w:r>
          </w:p>
        </w:tc>
        <w:tc>
          <w:tcPr>
            <w:tcW w:w="960" w:type="dxa"/>
            <w:noWrap/>
            <w:hideMark/>
          </w:tcPr>
          <w:p w14:paraId="1018CBCC" w14:textId="77777777" w:rsidR="00F31354" w:rsidRPr="00F31354" w:rsidRDefault="00F31354" w:rsidP="00F31354">
            <w:r w:rsidRPr="00F31354">
              <w:t>9.732381</w:t>
            </w:r>
          </w:p>
        </w:tc>
        <w:tc>
          <w:tcPr>
            <w:tcW w:w="960" w:type="dxa"/>
            <w:noWrap/>
            <w:hideMark/>
          </w:tcPr>
          <w:p w14:paraId="224F0AE2" w14:textId="77777777" w:rsidR="00F31354" w:rsidRPr="00F31354" w:rsidRDefault="00F31354" w:rsidP="00F31354">
            <w:r w:rsidRPr="00F31354">
              <w:t>14.38844</w:t>
            </w:r>
          </w:p>
        </w:tc>
        <w:tc>
          <w:tcPr>
            <w:tcW w:w="960" w:type="dxa"/>
            <w:noWrap/>
            <w:hideMark/>
          </w:tcPr>
          <w:p w14:paraId="4D61354D" w14:textId="77777777" w:rsidR="00F31354" w:rsidRPr="00F31354" w:rsidRDefault="00F31354" w:rsidP="00F31354">
            <w:r w:rsidRPr="00F31354">
              <w:t>15.44859</w:t>
            </w:r>
          </w:p>
        </w:tc>
        <w:tc>
          <w:tcPr>
            <w:tcW w:w="960" w:type="dxa"/>
            <w:noWrap/>
            <w:hideMark/>
          </w:tcPr>
          <w:p w14:paraId="2546A377" w14:textId="77777777" w:rsidR="00F31354" w:rsidRPr="00F31354" w:rsidRDefault="00F31354" w:rsidP="00F31354">
            <w:r w:rsidRPr="00F31354">
              <w:t>4.691607</w:t>
            </w:r>
          </w:p>
        </w:tc>
        <w:tc>
          <w:tcPr>
            <w:tcW w:w="960" w:type="dxa"/>
            <w:noWrap/>
            <w:hideMark/>
          </w:tcPr>
          <w:p w14:paraId="21F9D390" w14:textId="77777777" w:rsidR="00F31354" w:rsidRPr="00F31354" w:rsidRDefault="00F31354" w:rsidP="00F31354">
            <w:r w:rsidRPr="00F31354">
              <w:t>10.47122</w:t>
            </w:r>
          </w:p>
        </w:tc>
        <w:tc>
          <w:tcPr>
            <w:tcW w:w="960" w:type="dxa"/>
            <w:noWrap/>
            <w:hideMark/>
          </w:tcPr>
          <w:p w14:paraId="08361228" w14:textId="77777777" w:rsidR="00F31354" w:rsidRPr="00F31354" w:rsidRDefault="00F31354" w:rsidP="00F31354">
            <w:r w:rsidRPr="00F31354">
              <w:t>16.5981</w:t>
            </w:r>
          </w:p>
        </w:tc>
        <w:tc>
          <w:tcPr>
            <w:tcW w:w="960" w:type="dxa"/>
            <w:noWrap/>
            <w:hideMark/>
          </w:tcPr>
          <w:p w14:paraId="1D635004" w14:textId="77777777" w:rsidR="00F31354" w:rsidRPr="00F31354" w:rsidRDefault="00F31354" w:rsidP="00F31354">
            <w:r w:rsidRPr="00F31354">
              <w:t>15.21713</w:t>
            </w:r>
          </w:p>
        </w:tc>
        <w:tc>
          <w:tcPr>
            <w:tcW w:w="960" w:type="dxa"/>
            <w:noWrap/>
            <w:hideMark/>
          </w:tcPr>
          <w:p w14:paraId="060167DF" w14:textId="77777777" w:rsidR="00F31354" w:rsidRPr="00F31354" w:rsidRDefault="00F31354" w:rsidP="00F31354">
            <w:r w:rsidRPr="00F31354">
              <w:t>20.78645</w:t>
            </w:r>
          </w:p>
        </w:tc>
      </w:tr>
      <w:tr w:rsidR="00F31354" w:rsidRPr="00F31354" w14:paraId="6051FA80" w14:textId="77777777" w:rsidTr="00F31354">
        <w:trPr>
          <w:trHeight w:val="300"/>
        </w:trPr>
        <w:tc>
          <w:tcPr>
            <w:tcW w:w="960" w:type="dxa"/>
            <w:noWrap/>
            <w:hideMark/>
          </w:tcPr>
          <w:p w14:paraId="6E3C9DC6" w14:textId="77777777" w:rsidR="00F31354" w:rsidRPr="00F31354" w:rsidRDefault="00F31354" w:rsidP="00F31354">
            <w:pPr>
              <w:rPr>
                <w:b/>
                <w:bCs/>
              </w:rPr>
            </w:pPr>
            <w:r w:rsidRPr="00F31354">
              <w:rPr>
                <w:b/>
                <w:bCs/>
              </w:rPr>
              <w:t>6.708638</w:t>
            </w:r>
          </w:p>
        </w:tc>
        <w:tc>
          <w:tcPr>
            <w:tcW w:w="960" w:type="dxa"/>
            <w:noWrap/>
            <w:hideMark/>
          </w:tcPr>
          <w:p w14:paraId="267DB9EE" w14:textId="77777777" w:rsidR="00F31354" w:rsidRPr="00F31354" w:rsidRDefault="00F31354" w:rsidP="00F31354">
            <w:pPr>
              <w:rPr>
                <w:b/>
                <w:bCs/>
              </w:rPr>
            </w:pPr>
            <w:r w:rsidRPr="00F31354">
              <w:rPr>
                <w:b/>
                <w:bCs/>
              </w:rPr>
              <w:t>8.38187</w:t>
            </w:r>
          </w:p>
        </w:tc>
        <w:tc>
          <w:tcPr>
            <w:tcW w:w="960" w:type="dxa"/>
            <w:noWrap/>
            <w:hideMark/>
          </w:tcPr>
          <w:p w14:paraId="4052A2D2" w14:textId="77777777" w:rsidR="00F31354" w:rsidRPr="00F31354" w:rsidRDefault="00F31354" w:rsidP="00F31354">
            <w:pPr>
              <w:rPr>
                <w:b/>
                <w:bCs/>
              </w:rPr>
            </w:pPr>
            <w:r w:rsidRPr="00F31354">
              <w:rPr>
                <w:b/>
                <w:bCs/>
              </w:rPr>
              <w:t>10.81688</w:t>
            </w:r>
          </w:p>
        </w:tc>
        <w:tc>
          <w:tcPr>
            <w:tcW w:w="960" w:type="dxa"/>
            <w:noWrap/>
            <w:hideMark/>
          </w:tcPr>
          <w:p w14:paraId="3D3D3771" w14:textId="77777777" w:rsidR="00F31354" w:rsidRPr="00F31354" w:rsidRDefault="00F31354" w:rsidP="00F31354">
            <w:pPr>
              <w:rPr>
                <w:b/>
                <w:bCs/>
              </w:rPr>
            </w:pPr>
            <w:r w:rsidRPr="00F31354">
              <w:rPr>
                <w:b/>
                <w:bCs/>
              </w:rPr>
              <w:t>12.83</w:t>
            </w:r>
          </w:p>
        </w:tc>
        <w:tc>
          <w:tcPr>
            <w:tcW w:w="960" w:type="dxa"/>
            <w:noWrap/>
            <w:hideMark/>
          </w:tcPr>
          <w:p w14:paraId="7084CC21" w14:textId="77777777" w:rsidR="00F31354" w:rsidRPr="00F31354" w:rsidRDefault="00F31354" w:rsidP="00F31354">
            <w:pPr>
              <w:rPr>
                <w:b/>
                <w:bCs/>
              </w:rPr>
            </w:pPr>
            <w:r w:rsidRPr="00F31354">
              <w:rPr>
                <w:b/>
                <w:bCs/>
              </w:rPr>
              <w:t>15.30878</w:t>
            </w:r>
          </w:p>
        </w:tc>
        <w:tc>
          <w:tcPr>
            <w:tcW w:w="960" w:type="dxa"/>
            <w:noWrap/>
            <w:hideMark/>
          </w:tcPr>
          <w:p w14:paraId="31980546" w14:textId="77777777" w:rsidR="00F31354" w:rsidRPr="00F31354" w:rsidRDefault="00F31354" w:rsidP="00F31354">
            <w:pPr>
              <w:rPr>
                <w:b/>
                <w:bCs/>
              </w:rPr>
            </w:pPr>
            <w:r w:rsidRPr="00F31354">
              <w:rPr>
                <w:b/>
                <w:bCs/>
              </w:rPr>
              <w:t>7.704555</w:t>
            </w:r>
          </w:p>
        </w:tc>
        <w:tc>
          <w:tcPr>
            <w:tcW w:w="960" w:type="dxa"/>
            <w:noWrap/>
            <w:hideMark/>
          </w:tcPr>
          <w:p w14:paraId="300F2EDD" w14:textId="77777777" w:rsidR="00F31354" w:rsidRPr="00F31354" w:rsidRDefault="00F31354" w:rsidP="00F31354">
            <w:pPr>
              <w:rPr>
                <w:b/>
                <w:bCs/>
              </w:rPr>
            </w:pPr>
            <w:r w:rsidRPr="00F31354">
              <w:rPr>
                <w:b/>
                <w:bCs/>
              </w:rPr>
              <w:t>9.041624</w:t>
            </w:r>
          </w:p>
        </w:tc>
        <w:tc>
          <w:tcPr>
            <w:tcW w:w="960" w:type="dxa"/>
            <w:noWrap/>
            <w:hideMark/>
          </w:tcPr>
          <w:p w14:paraId="5185A55B" w14:textId="77777777" w:rsidR="00F31354" w:rsidRPr="00F31354" w:rsidRDefault="00F31354" w:rsidP="00F31354">
            <w:pPr>
              <w:rPr>
                <w:b/>
                <w:bCs/>
              </w:rPr>
            </w:pPr>
            <w:r w:rsidRPr="00F31354">
              <w:rPr>
                <w:b/>
                <w:bCs/>
              </w:rPr>
              <w:t>10.86776</w:t>
            </w:r>
          </w:p>
        </w:tc>
        <w:tc>
          <w:tcPr>
            <w:tcW w:w="960" w:type="dxa"/>
            <w:noWrap/>
            <w:hideMark/>
          </w:tcPr>
          <w:p w14:paraId="0F25826E" w14:textId="77777777" w:rsidR="00F31354" w:rsidRPr="00F31354" w:rsidRDefault="00F31354" w:rsidP="00F31354">
            <w:pPr>
              <w:rPr>
                <w:b/>
                <w:bCs/>
              </w:rPr>
            </w:pPr>
            <w:r w:rsidRPr="00F31354">
              <w:rPr>
                <w:b/>
                <w:bCs/>
              </w:rPr>
              <w:t>12.44506</w:t>
            </w:r>
          </w:p>
        </w:tc>
        <w:tc>
          <w:tcPr>
            <w:tcW w:w="960" w:type="dxa"/>
            <w:noWrap/>
            <w:hideMark/>
          </w:tcPr>
          <w:p w14:paraId="2D097ECB" w14:textId="77777777" w:rsidR="00F31354" w:rsidRPr="00F31354" w:rsidRDefault="00F31354" w:rsidP="00F31354">
            <w:pPr>
              <w:rPr>
                <w:b/>
                <w:bCs/>
              </w:rPr>
            </w:pPr>
            <w:r w:rsidRPr="00F31354">
              <w:rPr>
                <w:b/>
                <w:bCs/>
              </w:rPr>
              <w:t>15.43454</w:t>
            </w:r>
          </w:p>
        </w:tc>
      </w:tr>
    </w:tbl>
    <w:p w14:paraId="78D488F8" w14:textId="77777777" w:rsidR="00F31354" w:rsidRDefault="00F31354" w:rsidP="00DD05AD">
      <w:r>
        <w:lastRenderedPageBreak/>
        <w:t>5</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44EBDDE4" w14:textId="77777777" w:rsidTr="00F31354">
        <w:trPr>
          <w:trHeight w:val="300"/>
        </w:trPr>
        <w:tc>
          <w:tcPr>
            <w:tcW w:w="960" w:type="dxa"/>
            <w:noWrap/>
            <w:hideMark/>
          </w:tcPr>
          <w:p w14:paraId="0C97790C" w14:textId="77777777" w:rsidR="00F31354" w:rsidRPr="00F31354" w:rsidRDefault="00F31354" w:rsidP="00F31354">
            <w:r w:rsidRPr="00F31354">
              <w:t>Tx01</w:t>
            </w:r>
          </w:p>
        </w:tc>
        <w:tc>
          <w:tcPr>
            <w:tcW w:w="960" w:type="dxa"/>
            <w:noWrap/>
            <w:hideMark/>
          </w:tcPr>
          <w:p w14:paraId="2A0B8B04" w14:textId="77777777" w:rsidR="00F31354" w:rsidRPr="00F31354" w:rsidRDefault="00F31354" w:rsidP="00F31354">
            <w:r w:rsidRPr="00F31354">
              <w:t>Tx02</w:t>
            </w:r>
          </w:p>
        </w:tc>
        <w:tc>
          <w:tcPr>
            <w:tcW w:w="960" w:type="dxa"/>
            <w:noWrap/>
            <w:hideMark/>
          </w:tcPr>
          <w:p w14:paraId="17E0E123" w14:textId="77777777" w:rsidR="00F31354" w:rsidRPr="00F31354" w:rsidRDefault="00F31354" w:rsidP="00F31354">
            <w:r w:rsidRPr="00F31354">
              <w:t>Tx03</w:t>
            </w:r>
          </w:p>
        </w:tc>
        <w:tc>
          <w:tcPr>
            <w:tcW w:w="960" w:type="dxa"/>
            <w:noWrap/>
            <w:hideMark/>
          </w:tcPr>
          <w:p w14:paraId="2929B689" w14:textId="77777777" w:rsidR="00F31354" w:rsidRPr="00F31354" w:rsidRDefault="00F31354" w:rsidP="00F31354">
            <w:r w:rsidRPr="00F31354">
              <w:t>Tx04</w:t>
            </w:r>
          </w:p>
        </w:tc>
        <w:tc>
          <w:tcPr>
            <w:tcW w:w="960" w:type="dxa"/>
            <w:noWrap/>
            <w:hideMark/>
          </w:tcPr>
          <w:p w14:paraId="404C6FCD" w14:textId="77777777" w:rsidR="00F31354" w:rsidRPr="00F31354" w:rsidRDefault="00F31354" w:rsidP="00F31354">
            <w:r w:rsidRPr="00F31354">
              <w:t>Tx05</w:t>
            </w:r>
          </w:p>
        </w:tc>
        <w:tc>
          <w:tcPr>
            <w:tcW w:w="960" w:type="dxa"/>
            <w:noWrap/>
            <w:hideMark/>
          </w:tcPr>
          <w:p w14:paraId="4F69D0A1" w14:textId="77777777" w:rsidR="00F31354" w:rsidRPr="00F31354" w:rsidRDefault="00F31354" w:rsidP="00F31354">
            <w:r w:rsidRPr="00F31354">
              <w:t>Tx06</w:t>
            </w:r>
          </w:p>
        </w:tc>
        <w:tc>
          <w:tcPr>
            <w:tcW w:w="960" w:type="dxa"/>
            <w:noWrap/>
            <w:hideMark/>
          </w:tcPr>
          <w:p w14:paraId="2975A36E" w14:textId="77777777" w:rsidR="00F31354" w:rsidRPr="00F31354" w:rsidRDefault="00F31354" w:rsidP="00F31354">
            <w:r w:rsidRPr="00F31354">
              <w:t>Tx07</w:t>
            </w:r>
          </w:p>
        </w:tc>
        <w:tc>
          <w:tcPr>
            <w:tcW w:w="960" w:type="dxa"/>
            <w:noWrap/>
            <w:hideMark/>
          </w:tcPr>
          <w:p w14:paraId="210B7EDE" w14:textId="77777777" w:rsidR="00F31354" w:rsidRPr="00F31354" w:rsidRDefault="00F31354" w:rsidP="00F31354">
            <w:r w:rsidRPr="00F31354">
              <w:t>Tx08</w:t>
            </w:r>
          </w:p>
        </w:tc>
        <w:tc>
          <w:tcPr>
            <w:tcW w:w="960" w:type="dxa"/>
            <w:noWrap/>
            <w:hideMark/>
          </w:tcPr>
          <w:p w14:paraId="510EBE33" w14:textId="77777777" w:rsidR="00F31354" w:rsidRPr="00F31354" w:rsidRDefault="00F31354" w:rsidP="00F31354">
            <w:r w:rsidRPr="00F31354">
              <w:t>Tx09</w:t>
            </w:r>
          </w:p>
        </w:tc>
        <w:tc>
          <w:tcPr>
            <w:tcW w:w="960" w:type="dxa"/>
            <w:noWrap/>
            <w:hideMark/>
          </w:tcPr>
          <w:p w14:paraId="3DA3832B" w14:textId="77777777" w:rsidR="00F31354" w:rsidRPr="00F31354" w:rsidRDefault="00F31354" w:rsidP="00F31354">
            <w:r w:rsidRPr="00F31354">
              <w:t>Tx10</w:t>
            </w:r>
          </w:p>
        </w:tc>
      </w:tr>
      <w:tr w:rsidR="00F31354" w:rsidRPr="00F31354" w14:paraId="127A500E" w14:textId="77777777" w:rsidTr="00F31354">
        <w:trPr>
          <w:trHeight w:val="300"/>
        </w:trPr>
        <w:tc>
          <w:tcPr>
            <w:tcW w:w="960" w:type="dxa"/>
            <w:noWrap/>
            <w:hideMark/>
          </w:tcPr>
          <w:p w14:paraId="27AC426E" w14:textId="77777777" w:rsidR="00F31354" w:rsidRPr="00F31354" w:rsidRDefault="00F31354" w:rsidP="00F31354">
            <w:r w:rsidRPr="00F31354">
              <w:t>8.536773</w:t>
            </w:r>
          </w:p>
        </w:tc>
        <w:tc>
          <w:tcPr>
            <w:tcW w:w="960" w:type="dxa"/>
            <w:noWrap/>
            <w:hideMark/>
          </w:tcPr>
          <w:p w14:paraId="167D3E32" w14:textId="77777777" w:rsidR="00F31354" w:rsidRPr="00F31354" w:rsidRDefault="00F31354" w:rsidP="00F31354">
            <w:r w:rsidRPr="00F31354">
              <w:t>6.123528</w:t>
            </w:r>
          </w:p>
        </w:tc>
        <w:tc>
          <w:tcPr>
            <w:tcW w:w="960" w:type="dxa"/>
            <w:noWrap/>
            <w:hideMark/>
          </w:tcPr>
          <w:p w14:paraId="5DC7BB89" w14:textId="77777777" w:rsidR="00F31354" w:rsidRPr="00F31354" w:rsidRDefault="00F31354" w:rsidP="00F31354">
            <w:r w:rsidRPr="00F31354">
              <w:t>11.72082</w:t>
            </w:r>
          </w:p>
        </w:tc>
        <w:tc>
          <w:tcPr>
            <w:tcW w:w="960" w:type="dxa"/>
            <w:noWrap/>
            <w:hideMark/>
          </w:tcPr>
          <w:p w14:paraId="52725986" w14:textId="77777777" w:rsidR="00F31354" w:rsidRPr="00F31354" w:rsidRDefault="00F31354" w:rsidP="00F31354">
            <w:r w:rsidRPr="00F31354">
              <w:t>12.50582</w:t>
            </w:r>
          </w:p>
        </w:tc>
        <w:tc>
          <w:tcPr>
            <w:tcW w:w="960" w:type="dxa"/>
            <w:noWrap/>
            <w:hideMark/>
          </w:tcPr>
          <w:p w14:paraId="07E152F5" w14:textId="77777777" w:rsidR="00F31354" w:rsidRPr="00F31354" w:rsidRDefault="00F31354" w:rsidP="00F31354">
            <w:r w:rsidRPr="00F31354">
              <w:t>13.84826</w:t>
            </w:r>
          </w:p>
        </w:tc>
        <w:tc>
          <w:tcPr>
            <w:tcW w:w="960" w:type="dxa"/>
            <w:noWrap/>
            <w:hideMark/>
          </w:tcPr>
          <w:p w14:paraId="6A383C58" w14:textId="77777777" w:rsidR="00F31354" w:rsidRPr="00F31354" w:rsidRDefault="00F31354" w:rsidP="00F31354">
            <w:r w:rsidRPr="00F31354">
              <w:t>9.194292</w:t>
            </w:r>
          </w:p>
        </w:tc>
        <w:tc>
          <w:tcPr>
            <w:tcW w:w="960" w:type="dxa"/>
            <w:noWrap/>
            <w:hideMark/>
          </w:tcPr>
          <w:p w14:paraId="0A6FF6C8" w14:textId="77777777" w:rsidR="00F31354" w:rsidRPr="00F31354" w:rsidRDefault="00F31354" w:rsidP="00F31354">
            <w:r w:rsidRPr="00F31354">
              <w:t>5.544657</w:t>
            </w:r>
          </w:p>
        </w:tc>
        <w:tc>
          <w:tcPr>
            <w:tcW w:w="960" w:type="dxa"/>
            <w:noWrap/>
            <w:hideMark/>
          </w:tcPr>
          <w:p w14:paraId="045AFEF9" w14:textId="77777777" w:rsidR="00F31354" w:rsidRPr="00F31354" w:rsidRDefault="00F31354" w:rsidP="00F31354">
            <w:r w:rsidRPr="00F31354">
              <w:t>9.464762</w:t>
            </w:r>
          </w:p>
        </w:tc>
        <w:tc>
          <w:tcPr>
            <w:tcW w:w="960" w:type="dxa"/>
            <w:noWrap/>
            <w:hideMark/>
          </w:tcPr>
          <w:p w14:paraId="31F43F4B" w14:textId="77777777" w:rsidR="00F31354" w:rsidRPr="00F31354" w:rsidRDefault="00F31354" w:rsidP="00F31354">
            <w:r w:rsidRPr="00F31354">
              <w:t>10.83736</w:t>
            </w:r>
          </w:p>
        </w:tc>
        <w:tc>
          <w:tcPr>
            <w:tcW w:w="960" w:type="dxa"/>
            <w:noWrap/>
            <w:hideMark/>
          </w:tcPr>
          <w:p w14:paraId="022CF9DD" w14:textId="77777777" w:rsidR="00F31354" w:rsidRPr="00F31354" w:rsidRDefault="00F31354" w:rsidP="00F31354">
            <w:r w:rsidRPr="00F31354">
              <w:t>14.16935</w:t>
            </w:r>
          </w:p>
        </w:tc>
      </w:tr>
      <w:tr w:rsidR="00F31354" w:rsidRPr="00F31354" w14:paraId="7B79EFD3" w14:textId="77777777" w:rsidTr="00F31354">
        <w:trPr>
          <w:trHeight w:val="300"/>
        </w:trPr>
        <w:tc>
          <w:tcPr>
            <w:tcW w:w="960" w:type="dxa"/>
            <w:noWrap/>
            <w:hideMark/>
          </w:tcPr>
          <w:p w14:paraId="795DE879" w14:textId="77777777" w:rsidR="00F31354" w:rsidRPr="00F31354" w:rsidRDefault="00F31354" w:rsidP="00F31354">
            <w:r w:rsidRPr="00F31354">
              <w:t>6.392909</w:t>
            </w:r>
          </w:p>
        </w:tc>
        <w:tc>
          <w:tcPr>
            <w:tcW w:w="960" w:type="dxa"/>
            <w:noWrap/>
            <w:hideMark/>
          </w:tcPr>
          <w:p w14:paraId="22AC746D" w14:textId="77777777" w:rsidR="00F31354" w:rsidRPr="00F31354" w:rsidRDefault="00F31354" w:rsidP="00F31354">
            <w:r w:rsidRPr="00F31354">
              <w:t>8.776998</w:t>
            </w:r>
          </w:p>
        </w:tc>
        <w:tc>
          <w:tcPr>
            <w:tcW w:w="960" w:type="dxa"/>
            <w:noWrap/>
            <w:hideMark/>
          </w:tcPr>
          <w:p w14:paraId="4CFB46D9" w14:textId="77777777" w:rsidR="00F31354" w:rsidRPr="00F31354" w:rsidRDefault="00F31354" w:rsidP="00F31354">
            <w:r w:rsidRPr="00F31354">
              <w:t>10.63696</w:t>
            </w:r>
          </w:p>
        </w:tc>
        <w:tc>
          <w:tcPr>
            <w:tcW w:w="960" w:type="dxa"/>
            <w:noWrap/>
            <w:hideMark/>
          </w:tcPr>
          <w:p w14:paraId="5ED9D716" w14:textId="77777777" w:rsidR="00F31354" w:rsidRPr="00F31354" w:rsidRDefault="00F31354" w:rsidP="00F31354">
            <w:r w:rsidRPr="00F31354">
              <w:t>11.36923</w:t>
            </w:r>
          </w:p>
        </w:tc>
        <w:tc>
          <w:tcPr>
            <w:tcW w:w="960" w:type="dxa"/>
            <w:noWrap/>
            <w:hideMark/>
          </w:tcPr>
          <w:p w14:paraId="661D422E" w14:textId="77777777" w:rsidR="00F31354" w:rsidRPr="00F31354" w:rsidRDefault="00F31354" w:rsidP="00F31354">
            <w:r w:rsidRPr="00F31354">
              <w:t>13.83679</w:t>
            </w:r>
          </w:p>
        </w:tc>
        <w:tc>
          <w:tcPr>
            <w:tcW w:w="960" w:type="dxa"/>
            <w:noWrap/>
            <w:hideMark/>
          </w:tcPr>
          <w:p w14:paraId="0B80BABA" w14:textId="77777777" w:rsidR="00F31354" w:rsidRPr="00F31354" w:rsidRDefault="00F31354" w:rsidP="00F31354">
            <w:r w:rsidRPr="00F31354">
              <w:t>4.581555</w:t>
            </w:r>
          </w:p>
        </w:tc>
        <w:tc>
          <w:tcPr>
            <w:tcW w:w="960" w:type="dxa"/>
            <w:noWrap/>
            <w:hideMark/>
          </w:tcPr>
          <w:p w14:paraId="64882724" w14:textId="77777777" w:rsidR="00F31354" w:rsidRPr="00F31354" w:rsidRDefault="00F31354" w:rsidP="00F31354">
            <w:r w:rsidRPr="00F31354">
              <w:t>8.4549</w:t>
            </w:r>
          </w:p>
        </w:tc>
        <w:tc>
          <w:tcPr>
            <w:tcW w:w="960" w:type="dxa"/>
            <w:noWrap/>
            <w:hideMark/>
          </w:tcPr>
          <w:p w14:paraId="56528B69" w14:textId="77777777" w:rsidR="00F31354" w:rsidRPr="00F31354" w:rsidRDefault="00F31354" w:rsidP="00F31354">
            <w:r w:rsidRPr="00F31354">
              <w:t>9.383549</w:t>
            </w:r>
          </w:p>
        </w:tc>
        <w:tc>
          <w:tcPr>
            <w:tcW w:w="960" w:type="dxa"/>
            <w:noWrap/>
            <w:hideMark/>
          </w:tcPr>
          <w:p w14:paraId="37BB143C" w14:textId="77777777" w:rsidR="00F31354" w:rsidRPr="00F31354" w:rsidRDefault="00F31354" w:rsidP="00F31354">
            <w:r w:rsidRPr="00F31354">
              <w:t>13.76022</w:t>
            </w:r>
          </w:p>
        </w:tc>
        <w:tc>
          <w:tcPr>
            <w:tcW w:w="960" w:type="dxa"/>
            <w:noWrap/>
            <w:hideMark/>
          </w:tcPr>
          <w:p w14:paraId="1F041A84" w14:textId="77777777" w:rsidR="00F31354" w:rsidRPr="00F31354" w:rsidRDefault="00F31354" w:rsidP="00F31354">
            <w:r w:rsidRPr="00F31354">
              <w:t>7.416211</w:t>
            </w:r>
          </w:p>
        </w:tc>
      </w:tr>
      <w:tr w:rsidR="00F31354" w:rsidRPr="00F31354" w14:paraId="13C8315B" w14:textId="77777777" w:rsidTr="00F31354">
        <w:trPr>
          <w:trHeight w:val="300"/>
        </w:trPr>
        <w:tc>
          <w:tcPr>
            <w:tcW w:w="960" w:type="dxa"/>
            <w:noWrap/>
            <w:hideMark/>
          </w:tcPr>
          <w:p w14:paraId="0FF2627F" w14:textId="77777777" w:rsidR="00F31354" w:rsidRPr="00F31354" w:rsidRDefault="00F31354" w:rsidP="00F31354">
            <w:r w:rsidRPr="00F31354">
              <w:t>8.696734</w:t>
            </w:r>
          </w:p>
        </w:tc>
        <w:tc>
          <w:tcPr>
            <w:tcW w:w="960" w:type="dxa"/>
            <w:noWrap/>
            <w:hideMark/>
          </w:tcPr>
          <w:p w14:paraId="60B96AE4" w14:textId="77777777" w:rsidR="00F31354" w:rsidRPr="00F31354" w:rsidRDefault="00F31354" w:rsidP="00F31354">
            <w:r w:rsidRPr="00F31354">
              <w:t>6.778096</w:t>
            </w:r>
          </w:p>
        </w:tc>
        <w:tc>
          <w:tcPr>
            <w:tcW w:w="960" w:type="dxa"/>
            <w:noWrap/>
            <w:hideMark/>
          </w:tcPr>
          <w:p w14:paraId="444694FA" w14:textId="77777777" w:rsidR="00F31354" w:rsidRPr="00F31354" w:rsidRDefault="00F31354" w:rsidP="00F31354">
            <w:r w:rsidRPr="00F31354">
              <w:t>15.81718</w:t>
            </w:r>
          </w:p>
        </w:tc>
        <w:tc>
          <w:tcPr>
            <w:tcW w:w="960" w:type="dxa"/>
            <w:noWrap/>
            <w:hideMark/>
          </w:tcPr>
          <w:p w14:paraId="62CE2717" w14:textId="77777777" w:rsidR="00F31354" w:rsidRPr="00F31354" w:rsidRDefault="00F31354" w:rsidP="00F31354">
            <w:r w:rsidRPr="00F31354">
              <w:t>12.56536</w:t>
            </w:r>
          </w:p>
        </w:tc>
        <w:tc>
          <w:tcPr>
            <w:tcW w:w="960" w:type="dxa"/>
            <w:noWrap/>
            <w:hideMark/>
          </w:tcPr>
          <w:p w14:paraId="19BE8941" w14:textId="77777777" w:rsidR="00F31354" w:rsidRPr="00F31354" w:rsidRDefault="00F31354" w:rsidP="00F31354">
            <w:r w:rsidRPr="00F31354">
              <w:t>16.93647</w:t>
            </w:r>
          </w:p>
        </w:tc>
        <w:tc>
          <w:tcPr>
            <w:tcW w:w="960" w:type="dxa"/>
            <w:noWrap/>
            <w:hideMark/>
          </w:tcPr>
          <w:p w14:paraId="3DA44BAB" w14:textId="77777777" w:rsidR="00F31354" w:rsidRPr="00F31354" w:rsidRDefault="00F31354" w:rsidP="00F31354">
            <w:r w:rsidRPr="00F31354">
              <w:t>9.54365</w:t>
            </w:r>
          </w:p>
        </w:tc>
        <w:tc>
          <w:tcPr>
            <w:tcW w:w="960" w:type="dxa"/>
            <w:noWrap/>
            <w:hideMark/>
          </w:tcPr>
          <w:p w14:paraId="62F7BCC8" w14:textId="77777777" w:rsidR="00F31354" w:rsidRPr="00F31354" w:rsidRDefault="00F31354" w:rsidP="00F31354">
            <w:r w:rsidRPr="00F31354">
              <w:t>9.171722</w:t>
            </w:r>
          </w:p>
        </w:tc>
        <w:tc>
          <w:tcPr>
            <w:tcW w:w="960" w:type="dxa"/>
            <w:noWrap/>
            <w:hideMark/>
          </w:tcPr>
          <w:p w14:paraId="55122071" w14:textId="77777777" w:rsidR="00F31354" w:rsidRPr="00F31354" w:rsidRDefault="00F31354" w:rsidP="00F31354">
            <w:r w:rsidRPr="00F31354">
              <w:t>9.397834</w:t>
            </w:r>
          </w:p>
        </w:tc>
        <w:tc>
          <w:tcPr>
            <w:tcW w:w="960" w:type="dxa"/>
            <w:noWrap/>
            <w:hideMark/>
          </w:tcPr>
          <w:p w14:paraId="33737C72" w14:textId="77777777" w:rsidR="00F31354" w:rsidRPr="00F31354" w:rsidRDefault="00F31354" w:rsidP="00F31354">
            <w:r w:rsidRPr="00F31354">
              <w:t>11.33562</w:t>
            </w:r>
          </w:p>
        </w:tc>
        <w:tc>
          <w:tcPr>
            <w:tcW w:w="960" w:type="dxa"/>
            <w:noWrap/>
            <w:hideMark/>
          </w:tcPr>
          <w:p w14:paraId="707A02BE" w14:textId="77777777" w:rsidR="00F31354" w:rsidRPr="00F31354" w:rsidRDefault="00F31354" w:rsidP="00F31354">
            <w:r w:rsidRPr="00F31354">
              <w:t>18.36717</w:t>
            </w:r>
          </w:p>
        </w:tc>
      </w:tr>
      <w:tr w:rsidR="00F31354" w:rsidRPr="00F31354" w14:paraId="2EE7C935" w14:textId="77777777" w:rsidTr="00F31354">
        <w:trPr>
          <w:trHeight w:val="300"/>
        </w:trPr>
        <w:tc>
          <w:tcPr>
            <w:tcW w:w="960" w:type="dxa"/>
            <w:noWrap/>
            <w:hideMark/>
          </w:tcPr>
          <w:p w14:paraId="021A2D21" w14:textId="77777777" w:rsidR="00F31354" w:rsidRPr="00F31354" w:rsidRDefault="00F31354" w:rsidP="00F31354">
            <w:r w:rsidRPr="00F31354">
              <w:t>9.446949</w:t>
            </w:r>
          </w:p>
        </w:tc>
        <w:tc>
          <w:tcPr>
            <w:tcW w:w="960" w:type="dxa"/>
            <w:noWrap/>
            <w:hideMark/>
          </w:tcPr>
          <w:p w14:paraId="4141FFE3" w14:textId="77777777" w:rsidR="00F31354" w:rsidRPr="00F31354" w:rsidRDefault="00F31354" w:rsidP="00F31354">
            <w:r w:rsidRPr="00F31354">
              <w:t>6.403661</w:t>
            </w:r>
          </w:p>
        </w:tc>
        <w:tc>
          <w:tcPr>
            <w:tcW w:w="960" w:type="dxa"/>
            <w:noWrap/>
            <w:hideMark/>
          </w:tcPr>
          <w:p w14:paraId="1C028A73" w14:textId="77777777" w:rsidR="00F31354" w:rsidRPr="00F31354" w:rsidRDefault="00F31354" w:rsidP="00F31354">
            <w:r w:rsidRPr="00F31354">
              <w:t>7.732163</w:t>
            </w:r>
          </w:p>
        </w:tc>
        <w:tc>
          <w:tcPr>
            <w:tcW w:w="960" w:type="dxa"/>
            <w:noWrap/>
            <w:hideMark/>
          </w:tcPr>
          <w:p w14:paraId="2886263C" w14:textId="77777777" w:rsidR="00F31354" w:rsidRPr="00F31354" w:rsidRDefault="00F31354" w:rsidP="00F31354">
            <w:r w:rsidRPr="00F31354">
              <w:t>13.22585</w:t>
            </w:r>
          </w:p>
        </w:tc>
        <w:tc>
          <w:tcPr>
            <w:tcW w:w="960" w:type="dxa"/>
            <w:noWrap/>
            <w:hideMark/>
          </w:tcPr>
          <w:p w14:paraId="3D759813" w14:textId="77777777" w:rsidR="00F31354" w:rsidRPr="00F31354" w:rsidRDefault="00F31354" w:rsidP="00F31354">
            <w:r w:rsidRPr="00F31354">
              <w:t>14.77889</w:t>
            </w:r>
          </w:p>
        </w:tc>
        <w:tc>
          <w:tcPr>
            <w:tcW w:w="960" w:type="dxa"/>
            <w:noWrap/>
            <w:hideMark/>
          </w:tcPr>
          <w:p w14:paraId="6357E74B" w14:textId="77777777" w:rsidR="00F31354" w:rsidRPr="00F31354" w:rsidRDefault="00F31354" w:rsidP="00F31354">
            <w:r w:rsidRPr="00F31354">
              <w:t>6.237793</w:t>
            </w:r>
          </w:p>
        </w:tc>
        <w:tc>
          <w:tcPr>
            <w:tcW w:w="960" w:type="dxa"/>
            <w:noWrap/>
            <w:hideMark/>
          </w:tcPr>
          <w:p w14:paraId="3E5112A5" w14:textId="77777777" w:rsidR="00F31354" w:rsidRPr="00F31354" w:rsidRDefault="00F31354" w:rsidP="00F31354">
            <w:r w:rsidRPr="00F31354">
              <w:t>8.8797</w:t>
            </w:r>
          </w:p>
        </w:tc>
        <w:tc>
          <w:tcPr>
            <w:tcW w:w="960" w:type="dxa"/>
            <w:noWrap/>
            <w:hideMark/>
          </w:tcPr>
          <w:p w14:paraId="47451B15" w14:textId="77777777" w:rsidR="00F31354" w:rsidRPr="00F31354" w:rsidRDefault="00F31354" w:rsidP="00F31354">
            <w:r w:rsidRPr="00F31354">
              <w:t>13.35492</w:t>
            </w:r>
          </w:p>
        </w:tc>
        <w:tc>
          <w:tcPr>
            <w:tcW w:w="960" w:type="dxa"/>
            <w:noWrap/>
            <w:hideMark/>
          </w:tcPr>
          <w:p w14:paraId="412CD7FC" w14:textId="77777777" w:rsidR="00F31354" w:rsidRPr="00F31354" w:rsidRDefault="00F31354" w:rsidP="00F31354">
            <w:r w:rsidRPr="00F31354">
              <w:t>9.280906</w:t>
            </w:r>
          </w:p>
        </w:tc>
        <w:tc>
          <w:tcPr>
            <w:tcW w:w="960" w:type="dxa"/>
            <w:noWrap/>
            <w:hideMark/>
          </w:tcPr>
          <w:p w14:paraId="7066B2D7" w14:textId="77777777" w:rsidR="00F31354" w:rsidRPr="00F31354" w:rsidRDefault="00F31354" w:rsidP="00F31354">
            <w:r w:rsidRPr="00F31354">
              <w:t>13.51028</w:t>
            </w:r>
          </w:p>
        </w:tc>
      </w:tr>
      <w:tr w:rsidR="00F31354" w:rsidRPr="00F31354" w14:paraId="18B1F969" w14:textId="77777777" w:rsidTr="00F31354">
        <w:trPr>
          <w:trHeight w:val="300"/>
        </w:trPr>
        <w:tc>
          <w:tcPr>
            <w:tcW w:w="960" w:type="dxa"/>
            <w:noWrap/>
            <w:hideMark/>
          </w:tcPr>
          <w:p w14:paraId="0D1ECDB3" w14:textId="77777777" w:rsidR="00F31354" w:rsidRPr="00F31354" w:rsidRDefault="00F31354" w:rsidP="00F31354">
            <w:r w:rsidRPr="00F31354">
              <w:t>7.140921</w:t>
            </w:r>
          </w:p>
        </w:tc>
        <w:tc>
          <w:tcPr>
            <w:tcW w:w="960" w:type="dxa"/>
            <w:noWrap/>
            <w:hideMark/>
          </w:tcPr>
          <w:p w14:paraId="71C5FE87" w14:textId="77777777" w:rsidR="00F31354" w:rsidRPr="00F31354" w:rsidRDefault="00F31354" w:rsidP="00F31354">
            <w:r w:rsidRPr="00F31354">
              <w:t>7.315646</w:t>
            </w:r>
          </w:p>
        </w:tc>
        <w:tc>
          <w:tcPr>
            <w:tcW w:w="960" w:type="dxa"/>
            <w:noWrap/>
            <w:hideMark/>
          </w:tcPr>
          <w:p w14:paraId="53C26B37" w14:textId="77777777" w:rsidR="00F31354" w:rsidRPr="00F31354" w:rsidRDefault="00F31354" w:rsidP="00F31354">
            <w:r w:rsidRPr="00F31354">
              <w:t>12.60729</w:t>
            </w:r>
          </w:p>
        </w:tc>
        <w:tc>
          <w:tcPr>
            <w:tcW w:w="960" w:type="dxa"/>
            <w:noWrap/>
            <w:hideMark/>
          </w:tcPr>
          <w:p w14:paraId="649805A7" w14:textId="77777777" w:rsidR="00F31354" w:rsidRPr="00F31354" w:rsidRDefault="00F31354" w:rsidP="00F31354">
            <w:r w:rsidRPr="00F31354">
              <w:t>12.23945</w:t>
            </w:r>
          </w:p>
        </w:tc>
        <w:tc>
          <w:tcPr>
            <w:tcW w:w="960" w:type="dxa"/>
            <w:noWrap/>
            <w:hideMark/>
          </w:tcPr>
          <w:p w14:paraId="371DCE5B" w14:textId="77777777" w:rsidR="00F31354" w:rsidRPr="00F31354" w:rsidRDefault="00F31354" w:rsidP="00F31354">
            <w:r w:rsidRPr="00F31354">
              <w:t>9.282494</w:t>
            </w:r>
          </w:p>
        </w:tc>
        <w:tc>
          <w:tcPr>
            <w:tcW w:w="960" w:type="dxa"/>
            <w:noWrap/>
            <w:hideMark/>
          </w:tcPr>
          <w:p w14:paraId="0D82481D" w14:textId="77777777" w:rsidR="00F31354" w:rsidRPr="00F31354" w:rsidRDefault="00F31354" w:rsidP="00F31354">
            <w:r w:rsidRPr="00F31354">
              <w:t>8.105478</w:t>
            </w:r>
          </w:p>
        </w:tc>
        <w:tc>
          <w:tcPr>
            <w:tcW w:w="960" w:type="dxa"/>
            <w:noWrap/>
            <w:hideMark/>
          </w:tcPr>
          <w:p w14:paraId="5A1525D9" w14:textId="77777777" w:rsidR="00F31354" w:rsidRPr="00F31354" w:rsidRDefault="00F31354" w:rsidP="00F31354">
            <w:r w:rsidRPr="00F31354">
              <w:t>9.233577</w:t>
            </w:r>
          </w:p>
        </w:tc>
        <w:tc>
          <w:tcPr>
            <w:tcW w:w="960" w:type="dxa"/>
            <w:noWrap/>
            <w:hideMark/>
          </w:tcPr>
          <w:p w14:paraId="7859E133" w14:textId="77777777" w:rsidR="00F31354" w:rsidRPr="00F31354" w:rsidRDefault="00F31354" w:rsidP="00F31354">
            <w:r w:rsidRPr="00F31354">
              <w:t>11.38388</w:t>
            </w:r>
          </w:p>
        </w:tc>
        <w:tc>
          <w:tcPr>
            <w:tcW w:w="960" w:type="dxa"/>
            <w:noWrap/>
            <w:hideMark/>
          </w:tcPr>
          <w:p w14:paraId="2B216CE5" w14:textId="77777777" w:rsidR="00F31354" w:rsidRPr="00F31354" w:rsidRDefault="00F31354" w:rsidP="00F31354">
            <w:r w:rsidRPr="00F31354">
              <w:t>9.227133</w:t>
            </w:r>
          </w:p>
        </w:tc>
        <w:tc>
          <w:tcPr>
            <w:tcW w:w="960" w:type="dxa"/>
            <w:noWrap/>
            <w:hideMark/>
          </w:tcPr>
          <w:p w14:paraId="3C5B6156" w14:textId="77777777" w:rsidR="00F31354" w:rsidRPr="00F31354" w:rsidRDefault="00F31354" w:rsidP="00F31354">
            <w:r w:rsidRPr="00F31354">
              <w:t>14.59046</w:t>
            </w:r>
          </w:p>
        </w:tc>
      </w:tr>
      <w:tr w:rsidR="00F31354" w:rsidRPr="00F31354" w14:paraId="6C585E6F" w14:textId="77777777" w:rsidTr="00F31354">
        <w:trPr>
          <w:trHeight w:val="300"/>
        </w:trPr>
        <w:tc>
          <w:tcPr>
            <w:tcW w:w="960" w:type="dxa"/>
            <w:noWrap/>
            <w:hideMark/>
          </w:tcPr>
          <w:p w14:paraId="7EB9EA76" w14:textId="77777777" w:rsidR="00F31354" w:rsidRPr="00F31354" w:rsidRDefault="00F31354" w:rsidP="00F31354">
            <w:r w:rsidRPr="00F31354">
              <w:t>4.358656</w:t>
            </w:r>
          </w:p>
        </w:tc>
        <w:tc>
          <w:tcPr>
            <w:tcW w:w="960" w:type="dxa"/>
            <w:noWrap/>
            <w:hideMark/>
          </w:tcPr>
          <w:p w14:paraId="3D64AF59" w14:textId="77777777" w:rsidR="00F31354" w:rsidRPr="00F31354" w:rsidRDefault="00F31354" w:rsidP="00F31354">
            <w:r w:rsidRPr="00F31354">
              <w:t>8.669591</w:t>
            </w:r>
          </w:p>
        </w:tc>
        <w:tc>
          <w:tcPr>
            <w:tcW w:w="960" w:type="dxa"/>
            <w:noWrap/>
            <w:hideMark/>
          </w:tcPr>
          <w:p w14:paraId="5AA7B42F" w14:textId="77777777" w:rsidR="00F31354" w:rsidRPr="00F31354" w:rsidRDefault="00F31354" w:rsidP="00F31354">
            <w:r w:rsidRPr="00F31354">
              <w:t>8.523449</w:t>
            </w:r>
          </w:p>
        </w:tc>
        <w:tc>
          <w:tcPr>
            <w:tcW w:w="960" w:type="dxa"/>
            <w:noWrap/>
            <w:hideMark/>
          </w:tcPr>
          <w:p w14:paraId="6EB85A85" w14:textId="77777777" w:rsidR="00F31354" w:rsidRPr="00F31354" w:rsidRDefault="00F31354" w:rsidP="00F31354">
            <w:r w:rsidRPr="00F31354">
              <w:t>11.7048</w:t>
            </w:r>
          </w:p>
        </w:tc>
        <w:tc>
          <w:tcPr>
            <w:tcW w:w="960" w:type="dxa"/>
            <w:noWrap/>
            <w:hideMark/>
          </w:tcPr>
          <w:p w14:paraId="31758C4A" w14:textId="77777777" w:rsidR="00F31354" w:rsidRPr="00F31354" w:rsidRDefault="00F31354" w:rsidP="00F31354">
            <w:r w:rsidRPr="00F31354">
              <w:t>15.14963</w:t>
            </w:r>
          </w:p>
        </w:tc>
        <w:tc>
          <w:tcPr>
            <w:tcW w:w="960" w:type="dxa"/>
            <w:noWrap/>
            <w:hideMark/>
          </w:tcPr>
          <w:p w14:paraId="0593C2FC" w14:textId="77777777" w:rsidR="00F31354" w:rsidRPr="00F31354" w:rsidRDefault="00F31354" w:rsidP="00F31354">
            <w:r w:rsidRPr="00F31354">
              <w:t>6.976211</w:t>
            </w:r>
          </w:p>
        </w:tc>
        <w:tc>
          <w:tcPr>
            <w:tcW w:w="960" w:type="dxa"/>
            <w:noWrap/>
            <w:hideMark/>
          </w:tcPr>
          <w:p w14:paraId="10ABF7B2" w14:textId="77777777" w:rsidR="00F31354" w:rsidRPr="00F31354" w:rsidRDefault="00F31354" w:rsidP="00F31354">
            <w:r w:rsidRPr="00F31354">
              <w:t>10.37931</w:t>
            </w:r>
          </w:p>
        </w:tc>
        <w:tc>
          <w:tcPr>
            <w:tcW w:w="960" w:type="dxa"/>
            <w:noWrap/>
            <w:hideMark/>
          </w:tcPr>
          <w:p w14:paraId="304A1958" w14:textId="77777777" w:rsidR="00F31354" w:rsidRPr="00F31354" w:rsidRDefault="00F31354" w:rsidP="00F31354">
            <w:r w:rsidRPr="00F31354">
              <w:t>9.653025</w:t>
            </w:r>
          </w:p>
        </w:tc>
        <w:tc>
          <w:tcPr>
            <w:tcW w:w="960" w:type="dxa"/>
            <w:noWrap/>
            <w:hideMark/>
          </w:tcPr>
          <w:p w14:paraId="25BB08DB" w14:textId="77777777" w:rsidR="00F31354" w:rsidRPr="00F31354" w:rsidRDefault="00F31354" w:rsidP="00F31354">
            <w:r w:rsidRPr="00F31354">
              <w:t>12.75785</w:t>
            </w:r>
          </w:p>
        </w:tc>
        <w:tc>
          <w:tcPr>
            <w:tcW w:w="960" w:type="dxa"/>
            <w:noWrap/>
            <w:hideMark/>
          </w:tcPr>
          <w:p w14:paraId="134F82C4" w14:textId="77777777" w:rsidR="00F31354" w:rsidRPr="00F31354" w:rsidRDefault="00F31354" w:rsidP="00F31354">
            <w:r w:rsidRPr="00F31354">
              <w:t>10.86975</w:t>
            </w:r>
          </w:p>
        </w:tc>
      </w:tr>
      <w:tr w:rsidR="00F31354" w:rsidRPr="00F31354" w14:paraId="67FA5176" w14:textId="77777777" w:rsidTr="00F31354">
        <w:trPr>
          <w:trHeight w:val="300"/>
        </w:trPr>
        <w:tc>
          <w:tcPr>
            <w:tcW w:w="960" w:type="dxa"/>
            <w:noWrap/>
            <w:hideMark/>
          </w:tcPr>
          <w:p w14:paraId="152BC23C" w14:textId="77777777" w:rsidR="00F31354" w:rsidRPr="00F31354" w:rsidRDefault="00F31354" w:rsidP="00F31354">
            <w:r w:rsidRPr="00F31354">
              <w:t>6.838359</w:t>
            </w:r>
          </w:p>
        </w:tc>
        <w:tc>
          <w:tcPr>
            <w:tcW w:w="960" w:type="dxa"/>
            <w:noWrap/>
            <w:hideMark/>
          </w:tcPr>
          <w:p w14:paraId="4AC73FA7" w14:textId="77777777" w:rsidR="00F31354" w:rsidRPr="00F31354" w:rsidRDefault="00F31354" w:rsidP="00F31354">
            <w:r w:rsidRPr="00F31354">
              <w:t>4.855103</w:t>
            </w:r>
          </w:p>
        </w:tc>
        <w:tc>
          <w:tcPr>
            <w:tcW w:w="960" w:type="dxa"/>
            <w:noWrap/>
            <w:hideMark/>
          </w:tcPr>
          <w:p w14:paraId="58E1CAEC" w14:textId="77777777" w:rsidR="00F31354" w:rsidRPr="00F31354" w:rsidRDefault="00F31354" w:rsidP="00F31354">
            <w:r w:rsidRPr="00F31354">
              <w:t>11.56359</w:t>
            </w:r>
          </w:p>
        </w:tc>
        <w:tc>
          <w:tcPr>
            <w:tcW w:w="960" w:type="dxa"/>
            <w:noWrap/>
            <w:hideMark/>
          </w:tcPr>
          <w:p w14:paraId="6932B718" w14:textId="77777777" w:rsidR="00F31354" w:rsidRPr="00F31354" w:rsidRDefault="00F31354" w:rsidP="00F31354">
            <w:r w:rsidRPr="00F31354">
              <w:t>11.63007</w:t>
            </w:r>
          </w:p>
        </w:tc>
        <w:tc>
          <w:tcPr>
            <w:tcW w:w="960" w:type="dxa"/>
            <w:noWrap/>
            <w:hideMark/>
          </w:tcPr>
          <w:p w14:paraId="59A6FB1E" w14:textId="77777777" w:rsidR="00F31354" w:rsidRPr="00F31354" w:rsidRDefault="00F31354" w:rsidP="00F31354">
            <w:r w:rsidRPr="00F31354">
              <w:t>15.2488</w:t>
            </w:r>
          </w:p>
        </w:tc>
        <w:tc>
          <w:tcPr>
            <w:tcW w:w="960" w:type="dxa"/>
            <w:noWrap/>
            <w:hideMark/>
          </w:tcPr>
          <w:p w14:paraId="75FCA136" w14:textId="77777777" w:rsidR="00F31354" w:rsidRPr="00F31354" w:rsidRDefault="00F31354" w:rsidP="00F31354">
            <w:r w:rsidRPr="00F31354">
              <w:t>8.181818</w:t>
            </w:r>
          </w:p>
        </w:tc>
        <w:tc>
          <w:tcPr>
            <w:tcW w:w="960" w:type="dxa"/>
            <w:noWrap/>
            <w:hideMark/>
          </w:tcPr>
          <w:p w14:paraId="77C1835C" w14:textId="77777777" w:rsidR="00F31354" w:rsidRPr="00F31354" w:rsidRDefault="00F31354" w:rsidP="00F31354">
            <w:r w:rsidRPr="00F31354">
              <w:t>9.316523</w:t>
            </w:r>
          </w:p>
        </w:tc>
        <w:tc>
          <w:tcPr>
            <w:tcW w:w="960" w:type="dxa"/>
            <w:noWrap/>
            <w:hideMark/>
          </w:tcPr>
          <w:p w14:paraId="55D94C3E" w14:textId="77777777" w:rsidR="00F31354" w:rsidRPr="00F31354" w:rsidRDefault="00F31354" w:rsidP="00F31354">
            <w:r w:rsidRPr="00F31354">
              <w:t>11.58965</w:t>
            </w:r>
          </w:p>
        </w:tc>
        <w:tc>
          <w:tcPr>
            <w:tcW w:w="960" w:type="dxa"/>
            <w:noWrap/>
            <w:hideMark/>
          </w:tcPr>
          <w:p w14:paraId="0C4ECF0D" w14:textId="77777777" w:rsidR="00F31354" w:rsidRPr="00F31354" w:rsidRDefault="00F31354" w:rsidP="00F31354">
            <w:r w:rsidRPr="00F31354">
              <w:t>13.24492</w:t>
            </w:r>
          </w:p>
        </w:tc>
        <w:tc>
          <w:tcPr>
            <w:tcW w:w="960" w:type="dxa"/>
            <w:noWrap/>
            <w:hideMark/>
          </w:tcPr>
          <w:p w14:paraId="4669E81C" w14:textId="77777777" w:rsidR="00F31354" w:rsidRPr="00F31354" w:rsidRDefault="00F31354" w:rsidP="00F31354">
            <w:r w:rsidRPr="00F31354">
              <w:t>16.33187</w:t>
            </w:r>
          </w:p>
        </w:tc>
      </w:tr>
      <w:tr w:rsidR="00F31354" w:rsidRPr="00F31354" w14:paraId="3C4DB3FF" w14:textId="77777777" w:rsidTr="00F31354">
        <w:trPr>
          <w:trHeight w:val="300"/>
        </w:trPr>
        <w:tc>
          <w:tcPr>
            <w:tcW w:w="960" w:type="dxa"/>
            <w:noWrap/>
            <w:hideMark/>
          </w:tcPr>
          <w:p w14:paraId="09140D2A" w14:textId="77777777" w:rsidR="00F31354" w:rsidRPr="00F31354" w:rsidRDefault="00F31354" w:rsidP="00F31354">
            <w:r w:rsidRPr="00F31354">
              <w:t>3.463822</w:t>
            </w:r>
          </w:p>
        </w:tc>
        <w:tc>
          <w:tcPr>
            <w:tcW w:w="960" w:type="dxa"/>
            <w:noWrap/>
            <w:hideMark/>
          </w:tcPr>
          <w:p w14:paraId="6149A9F2" w14:textId="77777777" w:rsidR="00F31354" w:rsidRPr="00F31354" w:rsidRDefault="00F31354" w:rsidP="00F31354">
            <w:r w:rsidRPr="00F31354">
              <w:t>10.51909</w:t>
            </w:r>
          </w:p>
        </w:tc>
        <w:tc>
          <w:tcPr>
            <w:tcW w:w="960" w:type="dxa"/>
            <w:noWrap/>
            <w:hideMark/>
          </w:tcPr>
          <w:p w14:paraId="620990C3" w14:textId="77777777" w:rsidR="00F31354" w:rsidRPr="00F31354" w:rsidRDefault="00F31354" w:rsidP="00F31354">
            <w:r w:rsidRPr="00F31354">
              <w:t>11.95999</w:t>
            </w:r>
          </w:p>
        </w:tc>
        <w:tc>
          <w:tcPr>
            <w:tcW w:w="960" w:type="dxa"/>
            <w:noWrap/>
            <w:hideMark/>
          </w:tcPr>
          <w:p w14:paraId="24037F9A" w14:textId="77777777" w:rsidR="00F31354" w:rsidRPr="00F31354" w:rsidRDefault="00F31354" w:rsidP="00F31354">
            <w:r w:rsidRPr="00F31354">
              <w:t>12.34017</w:t>
            </w:r>
          </w:p>
        </w:tc>
        <w:tc>
          <w:tcPr>
            <w:tcW w:w="960" w:type="dxa"/>
            <w:noWrap/>
            <w:hideMark/>
          </w:tcPr>
          <w:p w14:paraId="35430CF7" w14:textId="77777777" w:rsidR="00F31354" w:rsidRPr="00F31354" w:rsidRDefault="00F31354" w:rsidP="00F31354">
            <w:r w:rsidRPr="00F31354">
              <w:t>14.83957</w:t>
            </w:r>
          </w:p>
        </w:tc>
        <w:tc>
          <w:tcPr>
            <w:tcW w:w="960" w:type="dxa"/>
            <w:noWrap/>
            <w:hideMark/>
          </w:tcPr>
          <w:p w14:paraId="68552749" w14:textId="77777777" w:rsidR="00F31354" w:rsidRPr="00F31354" w:rsidRDefault="00F31354" w:rsidP="00F31354">
            <w:r w:rsidRPr="00F31354">
              <w:t>7.869991</w:t>
            </w:r>
          </w:p>
        </w:tc>
        <w:tc>
          <w:tcPr>
            <w:tcW w:w="960" w:type="dxa"/>
            <w:noWrap/>
            <w:hideMark/>
          </w:tcPr>
          <w:p w14:paraId="25D10745" w14:textId="77777777" w:rsidR="00F31354" w:rsidRPr="00F31354" w:rsidRDefault="00F31354" w:rsidP="00F31354">
            <w:r w:rsidRPr="00F31354">
              <w:t>11.13261</w:t>
            </w:r>
          </w:p>
        </w:tc>
        <w:tc>
          <w:tcPr>
            <w:tcW w:w="960" w:type="dxa"/>
            <w:noWrap/>
            <w:hideMark/>
          </w:tcPr>
          <w:p w14:paraId="5F109D2F" w14:textId="77777777" w:rsidR="00F31354" w:rsidRPr="00F31354" w:rsidRDefault="00F31354" w:rsidP="00F31354">
            <w:r w:rsidRPr="00F31354">
              <w:t>8.616479</w:t>
            </w:r>
          </w:p>
        </w:tc>
        <w:tc>
          <w:tcPr>
            <w:tcW w:w="960" w:type="dxa"/>
            <w:noWrap/>
            <w:hideMark/>
          </w:tcPr>
          <w:p w14:paraId="1B6AF9FB" w14:textId="77777777" w:rsidR="00F31354" w:rsidRPr="00F31354" w:rsidRDefault="00F31354" w:rsidP="00F31354">
            <w:r w:rsidRPr="00F31354">
              <w:t>12.81866</w:t>
            </w:r>
          </w:p>
        </w:tc>
        <w:tc>
          <w:tcPr>
            <w:tcW w:w="960" w:type="dxa"/>
            <w:noWrap/>
            <w:hideMark/>
          </w:tcPr>
          <w:p w14:paraId="7204C6DB" w14:textId="77777777" w:rsidR="00F31354" w:rsidRPr="00F31354" w:rsidRDefault="00F31354" w:rsidP="00F31354">
            <w:r w:rsidRPr="00F31354">
              <w:t>18.81646</w:t>
            </w:r>
          </w:p>
        </w:tc>
      </w:tr>
      <w:tr w:rsidR="00F31354" w:rsidRPr="00F31354" w14:paraId="021166E4" w14:textId="77777777" w:rsidTr="00F31354">
        <w:trPr>
          <w:trHeight w:val="300"/>
        </w:trPr>
        <w:tc>
          <w:tcPr>
            <w:tcW w:w="960" w:type="dxa"/>
            <w:noWrap/>
            <w:hideMark/>
          </w:tcPr>
          <w:p w14:paraId="0BFF21F8" w14:textId="77777777" w:rsidR="00F31354" w:rsidRPr="00F31354" w:rsidRDefault="00F31354" w:rsidP="00F31354">
            <w:r w:rsidRPr="00F31354">
              <w:t>5.806062</w:t>
            </w:r>
          </w:p>
        </w:tc>
        <w:tc>
          <w:tcPr>
            <w:tcW w:w="960" w:type="dxa"/>
            <w:noWrap/>
            <w:hideMark/>
          </w:tcPr>
          <w:p w14:paraId="55C6E2E3" w14:textId="77777777" w:rsidR="00F31354" w:rsidRPr="00F31354" w:rsidRDefault="00F31354" w:rsidP="00F31354">
            <w:r w:rsidRPr="00F31354">
              <w:t>7.737579</w:t>
            </w:r>
          </w:p>
        </w:tc>
        <w:tc>
          <w:tcPr>
            <w:tcW w:w="960" w:type="dxa"/>
            <w:noWrap/>
            <w:hideMark/>
          </w:tcPr>
          <w:p w14:paraId="49FAF65B" w14:textId="77777777" w:rsidR="00F31354" w:rsidRPr="00F31354" w:rsidRDefault="00F31354" w:rsidP="00F31354">
            <w:r w:rsidRPr="00F31354">
              <w:t>11.23429</w:t>
            </w:r>
          </w:p>
        </w:tc>
        <w:tc>
          <w:tcPr>
            <w:tcW w:w="960" w:type="dxa"/>
            <w:noWrap/>
            <w:hideMark/>
          </w:tcPr>
          <w:p w14:paraId="3BC9DD5F" w14:textId="77777777" w:rsidR="00F31354" w:rsidRPr="00F31354" w:rsidRDefault="00F31354" w:rsidP="00F31354">
            <w:r w:rsidRPr="00F31354">
              <w:t>12.20941</w:t>
            </w:r>
          </w:p>
        </w:tc>
        <w:tc>
          <w:tcPr>
            <w:tcW w:w="960" w:type="dxa"/>
            <w:noWrap/>
            <w:hideMark/>
          </w:tcPr>
          <w:p w14:paraId="4A3E56F5" w14:textId="77777777" w:rsidR="00F31354" w:rsidRPr="00F31354" w:rsidRDefault="00F31354" w:rsidP="00F31354">
            <w:r w:rsidRPr="00F31354">
              <w:t>12.67938</w:t>
            </w:r>
          </w:p>
        </w:tc>
        <w:tc>
          <w:tcPr>
            <w:tcW w:w="960" w:type="dxa"/>
            <w:noWrap/>
            <w:hideMark/>
          </w:tcPr>
          <w:p w14:paraId="549ADFDA" w14:textId="77777777" w:rsidR="00F31354" w:rsidRPr="00F31354" w:rsidRDefault="00F31354" w:rsidP="00F31354">
            <w:r w:rsidRPr="00F31354">
              <w:t>6.607406</w:t>
            </w:r>
          </w:p>
        </w:tc>
        <w:tc>
          <w:tcPr>
            <w:tcW w:w="960" w:type="dxa"/>
            <w:noWrap/>
            <w:hideMark/>
          </w:tcPr>
          <w:p w14:paraId="548A88C8" w14:textId="77777777" w:rsidR="00F31354" w:rsidRPr="00F31354" w:rsidRDefault="00F31354" w:rsidP="00F31354">
            <w:r w:rsidRPr="00F31354">
              <w:t>9.604431</w:t>
            </w:r>
          </w:p>
        </w:tc>
        <w:tc>
          <w:tcPr>
            <w:tcW w:w="960" w:type="dxa"/>
            <w:noWrap/>
            <w:hideMark/>
          </w:tcPr>
          <w:p w14:paraId="61AE51A5" w14:textId="77777777" w:rsidR="00F31354" w:rsidRPr="00F31354" w:rsidRDefault="00F31354" w:rsidP="00F31354">
            <w:r w:rsidRPr="00F31354">
              <w:t>13.19285</w:t>
            </w:r>
          </w:p>
        </w:tc>
        <w:tc>
          <w:tcPr>
            <w:tcW w:w="960" w:type="dxa"/>
            <w:noWrap/>
            <w:hideMark/>
          </w:tcPr>
          <w:p w14:paraId="777F23D8" w14:textId="77777777" w:rsidR="00F31354" w:rsidRPr="00F31354" w:rsidRDefault="00F31354" w:rsidP="00F31354">
            <w:r w:rsidRPr="00F31354">
              <w:t>19.13669</w:t>
            </w:r>
          </w:p>
        </w:tc>
        <w:tc>
          <w:tcPr>
            <w:tcW w:w="960" w:type="dxa"/>
            <w:noWrap/>
            <w:hideMark/>
          </w:tcPr>
          <w:p w14:paraId="638F0DCD" w14:textId="77777777" w:rsidR="00F31354" w:rsidRPr="00F31354" w:rsidRDefault="00F31354" w:rsidP="00F31354">
            <w:r w:rsidRPr="00F31354">
              <w:t>20.67505</w:t>
            </w:r>
          </w:p>
        </w:tc>
      </w:tr>
      <w:tr w:rsidR="00F31354" w:rsidRPr="00F31354" w14:paraId="39898BD4" w14:textId="77777777" w:rsidTr="00F31354">
        <w:trPr>
          <w:trHeight w:val="300"/>
        </w:trPr>
        <w:tc>
          <w:tcPr>
            <w:tcW w:w="960" w:type="dxa"/>
            <w:noWrap/>
            <w:hideMark/>
          </w:tcPr>
          <w:p w14:paraId="70A4DE24" w14:textId="77777777" w:rsidR="00F31354" w:rsidRPr="00F31354" w:rsidRDefault="00F31354" w:rsidP="00F31354">
            <w:r w:rsidRPr="00F31354">
              <w:t>6.225488</w:t>
            </w:r>
          </w:p>
        </w:tc>
        <w:tc>
          <w:tcPr>
            <w:tcW w:w="960" w:type="dxa"/>
            <w:noWrap/>
            <w:hideMark/>
          </w:tcPr>
          <w:p w14:paraId="7FEAF673" w14:textId="77777777" w:rsidR="00F31354" w:rsidRPr="00F31354" w:rsidRDefault="00F31354" w:rsidP="00F31354">
            <w:r w:rsidRPr="00F31354">
              <w:t>12.65</w:t>
            </w:r>
          </w:p>
        </w:tc>
        <w:tc>
          <w:tcPr>
            <w:tcW w:w="960" w:type="dxa"/>
            <w:noWrap/>
            <w:hideMark/>
          </w:tcPr>
          <w:p w14:paraId="73FD95C8" w14:textId="77777777" w:rsidR="00F31354" w:rsidRPr="00F31354" w:rsidRDefault="00F31354" w:rsidP="00F31354">
            <w:r w:rsidRPr="00F31354">
              <w:t>14.27846</w:t>
            </w:r>
          </w:p>
        </w:tc>
        <w:tc>
          <w:tcPr>
            <w:tcW w:w="960" w:type="dxa"/>
            <w:noWrap/>
            <w:hideMark/>
          </w:tcPr>
          <w:p w14:paraId="62680B2C" w14:textId="77777777" w:rsidR="00F31354" w:rsidRPr="00F31354" w:rsidRDefault="00F31354" w:rsidP="00F31354">
            <w:r w:rsidRPr="00F31354">
              <w:t>13.37302</w:t>
            </w:r>
          </w:p>
        </w:tc>
        <w:tc>
          <w:tcPr>
            <w:tcW w:w="960" w:type="dxa"/>
            <w:noWrap/>
            <w:hideMark/>
          </w:tcPr>
          <w:p w14:paraId="4C817804" w14:textId="77777777" w:rsidR="00F31354" w:rsidRPr="00F31354" w:rsidRDefault="00F31354" w:rsidP="00F31354">
            <w:r w:rsidRPr="00F31354">
              <w:t>15.50338</w:t>
            </w:r>
          </w:p>
        </w:tc>
        <w:tc>
          <w:tcPr>
            <w:tcW w:w="960" w:type="dxa"/>
            <w:noWrap/>
            <w:hideMark/>
          </w:tcPr>
          <w:p w14:paraId="1DE613E9" w14:textId="77777777" w:rsidR="00F31354" w:rsidRPr="00F31354" w:rsidRDefault="00F31354" w:rsidP="00F31354">
            <w:r w:rsidRPr="00F31354">
              <w:t>11.19911</w:t>
            </w:r>
          </w:p>
        </w:tc>
        <w:tc>
          <w:tcPr>
            <w:tcW w:w="960" w:type="dxa"/>
            <w:noWrap/>
            <w:hideMark/>
          </w:tcPr>
          <w:p w14:paraId="1E969F0C" w14:textId="77777777" w:rsidR="00F31354" w:rsidRPr="00F31354" w:rsidRDefault="00F31354" w:rsidP="00F31354">
            <w:r w:rsidRPr="00F31354">
              <w:t>9.739008</w:t>
            </w:r>
          </w:p>
        </w:tc>
        <w:tc>
          <w:tcPr>
            <w:tcW w:w="960" w:type="dxa"/>
            <w:noWrap/>
            <w:hideMark/>
          </w:tcPr>
          <w:p w14:paraId="13605B31" w14:textId="77777777" w:rsidR="00F31354" w:rsidRPr="00F31354" w:rsidRDefault="00F31354" w:rsidP="00F31354">
            <w:r w:rsidRPr="00F31354">
              <w:t>16.32189</w:t>
            </w:r>
          </w:p>
        </w:tc>
        <w:tc>
          <w:tcPr>
            <w:tcW w:w="960" w:type="dxa"/>
            <w:noWrap/>
            <w:hideMark/>
          </w:tcPr>
          <w:p w14:paraId="72971361" w14:textId="77777777" w:rsidR="00F31354" w:rsidRPr="00F31354" w:rsidRDefault="00F31354" w:rsidP="00F31354">
            <w:r w:rsidRPr="00F31354">
              <w:t>14.79132</w:t>
            </w:r>
          </w:p>
        </w:tc>
        <w:tc>
          <w:tcPr>
            <w:tcW w:w="960" w:type="dxa"/>
            <w:noWrap/>
            <w:hideMark/>
          </w:tcPr>
          <w:p w14:paraId="28CF735D" w14:textId="77777777" w:rsidR="00F31354" w:rsidRPr="00F31354" w:rsidRDefault="00F31354" w:rsidP="00F31354">
            <w:r w:rsidRPr="00F31354">
              <w:t>19.96003</w:t>
            </w:r>
          </w:p>
        </w:tc>
      </w:tr>
      <w:tr w:rsidR="00F31354" w:rsidRPr="00F31354" w14:paraId="20937C2C" w14:textId="77777777" w:rsidTr="00F31354">
        <w:trPr>
          <w:trHeight w:val="300"/>
        </w:trPr>
        <w:tc>
          <w:tcPr>
            <w:tcW w:w="960" w:type="dxa"/>
            <w:noWrap/>
            <w:hideMark/>
          </w:tcPr>
          <w:p w14:paraId="6CC62412" w14:textId="77777777" w:rsidR="00F31354" w:rsidRPr="00F31354" w:rsidRDefault="00F31354" w:rsidP="00F31354">
            <w:pPr>
              <w:rPr>
                <w:b/>
                <w:bCs/>
              </w:rPr>
            </w:pPr>
            <w:r w:rsidRPr="00F31354">
              <w:rPr>
                <w:b/>
                <w:bCs/>
              </w:rPr>
              <w:t>6.690667</w:t>
            </w:r>
          </w:p>
        </w:tc>
        <w:tc>
          <w:tcPr>
            <w:tcW w:w="960" w:type="dxa"/>
            <w:noWrap/>
            <w:hideMark/>
          </w:tcPr>
          <w:p w14:paraId="0862C180" w14:textId="77777777" w:rsidR="00F31354" w:rsidRPr="00F31354" w:rsidRDefault="00F31354" w:rsidP="00F31354">
            <w:pPr>
              <w:rPr>
                <w:b/>
                <w:bCs/>
              </w:rPr>
            </w:pPr>
            <w:r w:rsidRPr="00F31354">
              <w:rPr>
                <w:b/>
                <w:bCs/>
              </w:rPr>
              <w:t>7.982929</w:t>
            </w:r>
          </w:p>
        </w:tc>
        <w:tc>
          <w:tcPr>
            <w:tcW w:w="960" w:type="dxa"/>
            <w:noWrap/>
            <w:hideMark/>
          </w:tcPr>
          <w:p w14:paraId="4FA601D3" w14:textId="77777777" w:rsidR="00F31354" w:rsidRPr="00F31354" w:rsidRDefault="00F31354" w:rsidP="00F31354">
            <w:pPr>
              <w:rPr>
                <w:b/>
                <w:bCs/>
              </w:rPr>
            </w:pPr>
            <w:r w:rsidRPr="00F31354">
              <w:rPr>
                <w:b/>
                <w:bCs/>
              </w:rPr>
              <w:t>11.60742</w:t>
            </w:r>
          </w:p>
        </w:tc>
        <w:tc>
          <w:tcPr>
            <w:tcW w:w="960" w:type="dxa"/>
            <w:noWrap/>
            <w:hideMark/>
          </w:tcPr>
          <w:p w14:paraId="2EA0C994" w14:textId="77777777" w:rsidR="00F31354" w:rsidRPr="00F31354" w:rsidRDefault="00F31354" w:rsidP="00F31354">
            <w:pPr>
              <w:rPr>
                <w:b/>
                <w:bCs/>
              </w:rPr>
            </w:pPr>
            <w:r w:rsidRPr="00F31354">
              <w:rPr>
                <w:b/>
                <w:bCs/>
              </w:rPr>
              <w:t>12.31632</w:t>
            </w:r>
          </w:p>
        </w:tc>
        <w:tc>
          <w:tcPr>
            <w:tcW w:w="960" w:type="dxa"/>
            <w:noWrap/>
            <w:hideMark/>
          </w:tcPr>
          <w:p w14:paraId="69620902" w14:textId="77777777" w:rsidR="00F31354" w:rsidRPr="00F31354" w:rsidRDefault="00F31354" w:rsidP="00F31354">
            <w:pPr>
              <w:rPr>
                <w:b/>
                <w:bCs/>
              </w:rPr>
            </w:pPr>
            <w:r w:rsidRPr="00F31354">
              <w:rPr>
                <w:b/>
                <w:bCs/>
              </w:rPr>
              <w:t>14.21037</w:t>
            </w:r>
          </w:p>
        </w:tc>
        <w:tc>
          <w:tcPr>
            <w:tcW w:w="960" w:type="dxa"/>
            <w:noWrap/>
            <w:hideMark/>
          </w:tcPr>
          <w:p w14:paraId="71006E2F" w14:textId="77777777" w:rsidR="00F31354" w:rsidRPr="00F31354" w:rsidRDefault="00F31354" w:rsidP="00F31354">
            <w:pPr>
              <w:rPr>
                <w:b/>
                <w:bCs/>
              </w:rPr>
            </w:pPr>
            <w:r w:rsidRPr="00F31354">
              <w:rPr>
                <w:b/>
                <w:bCs/>
              </w:rPr>
              <w:t>7.849731</w:t>
            </w:r>
          </w:p>
        </w:tc>
        <w:tc>
          <w:tcPr>
            <w:tcW w:w="960" w:type="dxa"/>
            <w:noWrap/>
            <w:hideMark/>
          </w:tcPr>
          <w:p w14:paraId="389006D2" w14:textId="77777777" w:rsidR="00F31354" w:rsidRPr="00F31354" w:rsidRDefault="00F31354" w:rsidP="00F31354">
            <w:pPr>
              <w:rPr>
                <w:b/>
                <w:bCs/>
              </w:rPr>
            </w:pPr>
            <w:r w:rsidRPr="00F31354">
              <w:rPr>
                <w:b/>
                <w:bCs/>
              </w:rPr>
              <w:t>9.145643</w:t>
            </w:r>
          </w:p>
        </w:tc>
        <w:tc>
          <w:tcPr>
            <w:tcW w:w="960" w:type="dxa"/>
            <w:noWrap/>
            <w:hideMark/>
          </w:tcPr>
          <w:p w14:paraId="086288F9" w14:textId="77777777" w:rsidR="00F31354" w:rsidRPr="00F31354" w:rsidRDefault="00F31354" w:rsidP="00F31354">
            <w:pPr>
              <w:rPr>
                <w:b/>
                <w:bCs/>
              </w:rPr>
            </w:pPr>
            <w:r w:rsidRPr="00F31354">
              <w:rPr>
                <w:b/>
                <w:bCs/>
              </w:rPr>
              <w:t>11.23588</w:t>
            </w:r>
          </w:p>
        </w:tc>
        <w:tc>
          <w:tcPr>
            <w:tcW w:w="960" w:type="dxa"/>
            <w:noWrap/>
            <w:hideMark/>
          </w:tcPr>
          <w:p w14:paraId="472D7466" w14:textId="77777777" w:rsidR="00F31354" w:rsidRPr="00F31354" w:rsidRDefault="00F31354" w:rsidP="00F31354">
            <w:pPr>
              <w:rPr>
                <w:b/>
                <w:bCs/>
              </w:rPr>
            </w:pPr>
            <w:r w:rsidRPr="00F31354">
              <w:rPr>
                <w:b/>
                <w:bCs/>
              </w:rPr>
              <w:t>12.71907</w:t>
            </w:r>
          </w:p>
        </w:tc>
        <w:tc>
          <w:tcPr>
            <w:tcW w:w="960" w:type="dxa"/>
            <w:noWrap/>
            <w:hideMark/>
          </w:tcPr>
          <w:p w14:paraId="35D752E2" w14:textId="77777777" w:rsidR="00F31354" w:rsidRPr="00F31354" w:rsidRDefault="00F31354" w:rsidP="00F31354">
            <w:pPr>
              <w:rPr>
                <w:b/>
                <w:bCs/>
              </w:rPr>
            </w:pPr>
            <w:r w:rsidRPr="00F31354">
              <w:rPr>
                <w:b/>
                <w:bCs/>
              </w:rPr>
              <w:t>15.47066</w:t>
            </w:r>
          </w:p>
        </w:tc>
      </w:tr>
    </w:tbl>
    <w:p w14:paraId="4818A81A" w14:textId="410C8868" w:rsidR="00F31354" w:rsidRDefault="00F31354" w:rsidP="00DD05AD"/>
    <w:p w14:paraId="18D9DE4B" w14:textId="23F9C89C" w:rsidR="00F31354" w:rsidRDefault="00F31354" w:rsidP="00DD05AD">
      <w:r>
        <w:t>6</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41D303C4" w14:textId="77777777" w:rsidTr="00F31354">
        <w:trPr>
          <w:trHeight w:val="300"/>
        </w:trPr>
        <w:tc>
          <w:tcPr>
            <w:tcW w:w="960" w:type="dxa"/>
            <w:noWrap/>
            <w:hideMark/>
          </w:tcPr>
          <w:p w14:paraId="6234A2D4" w14:textId="77777777" w:rsidR="00F31354" w:rsidRPr="00F31354" w:rsidRDefault="00F31354" w:rsidP="00F31354">
            <w:r w:rsidRPr="00F31354">
              <w:t>Tx01</w:t>
            </w:r>
          </w:p>
        </w:tc>
        <w:tc>
          <w:tcPr>
            <w:tcW w:w="960" w:type="dxa"/>
            <w:noWrap/>
            <w:hideMark/>
          </w:tcPr>
          <w:p w14:paraId="18578B24" w14:textId="77777777" w:rsidR="00F31354" w:rsidRPr="00F31354" w:rsidRDefault="00F31354" w:rsidP="00F31354">
            <w:r w:rsidRPr="00F31354">
              <w:t>Tx02</w:t>
            </w:r>
          </w:p>
        </w:tc>
        <w:tc>
          <w:tcPr>
            <w:tcW w:w="960" w:type="dxa"/>
            <w:noWrap/>
            <w:hideMark/>
          </w:tcPr>
          <w:p w14:paraId="71819BAC" w14:textId="77777777" w:rsidR="00F31354" w:rsidRPr="00F31354" w:rsidRDefault="00F31354" w:rsidP="00F31354">
            <w:r w:rsidRPr="00F31354">
              <w:t>Tx03</w:t>
            </w:r>
          </w:p>
        </w:tc>
        <w:tc>
          <w:tcPr>
            <w:tcW w:w="960" w:type="dxa"/>
            <w:noWrap/>
            <w:hideMark/>
          </w:tcPr>
          <w:p w14:paraId="143E0D26" w14:textId="77777777" w:rsidR="00F31354" w:rsidRPr="00F31354" w:rsidRDefault="00F31354" w:rsidP="00F31354">
            <w:r w:rsidRPr="00F31354">
              <w:t>Tx04</w:t>
            </w:r>
          </w:p>
        </w:tc>
        <w:tc>
          <w:tcPr>
            <w:tcW w:w="960" w:type="dxa"/>
            <w:noWrap/>
            <w:hideMark/>
          </w:tcPr>
          <w:p w14:paraId="2B8B216E" w14:textId="77777777" w:rsidR="00F31354" w:rsidRPr="00F31354" w:rsidRDefault="00F31354" w:rsidP="00F31354">
            <w:r w:rsidRPr="00F31354">
              <w:t>Tx05</w:t>
            </w:r>
          </w:p>
        </w:tc>
        <w:tc>
          <w:tcPr>
            <w:tcW w:w="960" w:type="dxa"/>
            <w:noWrap/>
            <w:hideMark/>
          </w:tcPr>
          <w:p w14:paraId="138E3C66" w14:textId="77777777" w:rsidR="00F31354" w:rsidRPr="00F31354" w:rsidRDefault="00F31354" w:rsidP="00F31354">
            <w:r w:rsidRPr="00F31354">
              <w:t>Tx06</w:t>
            </w:r>
          </w:p>
        </w:tc>
        <w:tc>
          <w:tcPr>
            <w:tcW w:w="960" w:type="dxa"/>
            <w:noWrap/>
            <w:hideMark/>
          </w:tcPr>
          <w:p w14:paraId="52AFDAD0" w14:textId="77777777" w:rsidR="00F31354" w:rsidRPr="00F31354" w:rsidRDefault="00F31354" w:rsidP="00F31354">
            <w:r w:rsidRPr="00F31354">
              <w:t>Tx07</w:t>
            </w:r>
          </w:p>
        </w:tc>
        <w:tc>
          <w:tcPr>
            <w:tcW w:w="960" w:type="dxa"/>
            <w:noWrap/>
            <w:hideMark/>
          </w:tcPr>
          <w:p w14:paraId="3F6A3B86" w14:textId="77777777" w:rsidR="00F31354" w:rsidRPr="00F31354" w:rsidRDefault="00F31354" w:rsidP="00F31354">
            <w:r w:rsidRPr="00F31354">
              <w:t>Tx08</w:t>
            </w:r>
          </w:p>
        </w:tc>
        <w:tc>
          <w:tcPr>
            <w:tcW w:w="960" w:type="dxa"/>
            <w:noWrap/>
            <w:hideMark/>
          </w:tcPr>
          <w:p w14:paraId="697A54FA" w14:textId="77777777" w:rsidR="00F31354" w:rsidRPr="00F31354" w:rsidRDefault="00F31354" w:rsidP="00F31354">
            <w:r w:rsidRPr="00F31354">
              <w:t>Tx09</w:t>
            </w:r>
          </w:p>
        </w:tc>
        <w:tc>
          <w:tcPr>
            <w:tcW w:w="960" w:type="dxa"/>
            <w:noWrap/>
            <w:hideMark/>
          </w:tcPr>
          <w:p w14:paraId="151AD7BC" w14:textId="77777777" w:rsidR="00F31354" w:rsidRPr="00F31354" w:rsidRDefault="00F31354" w:rsidP="00F31354">
            <w:r w:rsidRPr="00F31354">
              <w:t>Tx10</w:t>
            </w:r>
          </w:p>
        </w:tc>
      </w:tr>
      <w:tr w:rsidR="00F31354" w:rsidRPr="00F31354" w14:paraId="40892211" w14:textId="77777777" w:rsidTr="00F31354">
        <w:trPr>
          <w:trHeight w:val="300"/>
        </w:trPr>
        <w:tc>
          <w:tcPr>
            <w:tcW w:w="960" w:type="dxa"/>
            <w:noWrap/>
            <w:hideMark/>
          </w:tcPr>
          <w:p w14:paraId="57444015" w14:textId="77777777" w:rsidR="00F31354" w:rsidRPr="00F31354" w:rsidRDefault="00F31354" w:rsidP="00F31354">
            <w:r w:rsidRPr="00F31354">
              <w:t>8.978062</w:t>
            </w:r>
          </w:p>
        </w:tc>
        <w:tc>
          <w:tcPr>
            <w:tcW w:w="960" w:type="dxa"/>
            <w:noWrap/>
            <w:hideMark/>
          </w:tcPr>
          <w:p w14:paraId="705B4336" w14:textId="77777777" w:rsidR="00F31354" w:rsidRPr="00F31354" w:rsidRDefault="00F31354" w:rsidP="00F31354">
            <w:r w:rsidRPr="00F31354">
              <w:t>6.604549</w:t>
            </w:r>
          </w:p>
        </w:tc>
        <w:tc>
          <w:tcPr>
            <w:tcW w:w="960" w:type="dxa"/>
            <w:noWrap/>
            <w:hideMark/>
          </w:tcPr>
          <w:p w14:paraId="782E69CC" w14:textId="77777777" w:rsidR="00F31354" w:rsidRPr="00F31354" w:rsidRDefault="00F31354" w:rsidP="00F31354">
            <w:r w:rsidRPr="00F31354">
              <w:t>12.10357</w:t>
            </w:r>
          </w:p>
        </w:tc>
        <w:tc>
          <w:tcPr>
            <w:tcW w:w="960" w:type="dxa"/>
            <w:noWrap/>
            <w:hideMark/>
          </w:tcPr>
          <w:p w14:paraId="279DA8A1" w14:textId="77777777" w:rsidR="00F31354" w:rsidRPr="00F31354" w:rsidRDefault="00F31354" w:rsidP="00F31354">
            <w:r w:rsidRPr="00F31354">
              <w:t>11.65096</w:t>
            </w:r>
          </w:p>
        </w:tc>
        <w:tc>
          <w:tcPr>
            <w:tcW w:w="960" w:type="dxa"/>
            <w:noWrap/>
            <w:hideMark/>
          </w:tcPr>
          <w:p w14:paraId="665AE328" w14:textId="77777777" w:rsidR="00F31354" w:rsidRPr="00F31354" w:rsidRDefault="00F31354" w:rsidP="00F31354">
            <w:r w:rsidRPr="00F31354">
              <w:t>13.19132</w:t>
            </w:r>
          </w:p>
        </w:tc>
        <w:tc>
          <w:tcPr>
            <w:tcW w:w="960" w:type="dxa"/>
            <w:noWrap/>
            <w:hideMark/>
          </w:tcPr>
          <w:p w14:paraId="47C957FD" w14:textId="77777777" w:rsidR="00F31354" w:rsidRPr="00F31354" w:rsidRDefault="00F31354" w:rsidP="00F31354">
            <w:r w:rsidRPr="00F31354">
              <w:t>9.138902</w:t>
            </w:r>
          </w:p>
        </w:tc>
        <w:tc>
          <w:tcPr>
            <w:tcW w:w="960" w:type="dxa"/>
            <w:noWrap/>
            <w:hideMark/>
          </w:tcPr>
          <w:p w14:paraId="12415250" w14:textId="77777777" w:rsidR="00F31354" w:rsidRPr="00F31354" w:rsidRDefault="00F31354" w:rsidP="00F31354">
            <w:r w:rsidRPr="00F31354">
              <w:t>4.931511</w:t>
            </w:r>
          </w:p>
        </w:tc>
        <w:tc>
          <w:tcPr>
            <w:tcW w:w="960" w:type="dxa"/>
            <w:noWrap/>
            <w:hideMark/>
          </w:tcPr>
          <w:p w14:paraId="6EFF92E3" w14:textId="77777777" w:rsidR="00F31354" w:rsidRPr="00F31354" w:rsidRDefault="00F31354" w:rsidP="00F31354">
            <w:r w:rsidRPr="00F31354">
              <w:t>9.211206</w:t>
            </w:r>
          </w:p>
        </w:tc>
        <w:tc>
          <w:tcPr>
            <w:tcW w:w="960" w:type="dxa"/>
            <w:noWrap/>
            <w:hideMark/>
          </w:tcPr>
          <w:p w14:paraId="5DB307C6" w14:textId="77777777" w:rsidR="00F31354" w:rsidRPr="00F31354" w:rsidRDefault="00F31354" w:rsidP="00F31354">
            <w:r w:rsidRPr="00F31354">
              <w:t>10.59672</w:t>
            </w:r>
          </w:p>
        </w:tc>
        <w:tc>
          <w:tcPr>
            <w:tcW w:w="960" w:type="dxa"/>
            <w:noWrap/>
            <w:hideMark/>
          </w:tcPr>
          <w:p w14:paraId="383E13C4" w14:textId="77777777" w:rsidR="00F31354" w:rsidRPr="00F31354" w:rsidRDefault="00F31354" w:rsidP="00F31354">
            <w:r w:rsidRPr="00F31354">
              <w:t>14.16843</w:t>
            </w:r>
          </w:p>
        </w:tc>
      </w:tr>
      <w:tr w:rsidR="00F31354" w:rsidRPr="00F31354" w14:paraId="3840AD37" w14:textId="77777777" w:rsidTr="00F31354">
        <w:trPr>
          <w:trHeight w:val="300"/>
        </w:trPr>
        <w:tc>
          <w:tcPr>
            <w:tcW w:w="960" w:type="dxa"/>
            <w:noWrap/>
            <w:hideMark/>
          </w:tcPr>
          <w:p w14:paraId="67ECB42D" w14:textId="77777777" w:rsidR="00F31354" w:rsidRPr="00F31354" w:rsidRDefault="00F31354" w:rsidP="00F31354">
            <w:r w:rsidRPr="00F31354">
              <w:t>5.24665</w:t>
            </w:r>
          </w:p>
        </w:tc>
        <w:tc>
          <w:tcPr>
            <w:tcW w:w="960" w:type="dxa"/>
            <w:noWrap/>
            <w:hideMark/>
          </w:tcPr>
          <w:p w14:paraId="7EC8FF8E" w14:textId="77777777" w:rsidR="00F31354" w:rsidRPr="00F31354" w:rsidRDefault="00F31354" w:rsidP="00F31354">
            <w:r w:rsidRPr="00F31354">
              <w:t>10.19638</w:t>
            </w:r>
          </w:p>
        </w:tc>
        <w:tc>
          <w:tcPr>
            <w:tcW w:w="960" w:type="dxa"/>
            <w:noWrap/>
            <w:hideMark/>
          </w:tcPr>
          <w:p w14:paraId="0000E94B" w14:textId="77777777" w:rsidR="00F31354" w:rsidRPr="00F31354" w:rsidRDefault="00F31354" w:rsidP="00F31354">
            <w:r w:rsidRPr="00F31354">
              <w:t>10.68379</w:t>
            </w:r>
          </w:p>
        </w:tc>
        <w:tc>
          <w:tcPr>
            <w:tcW w:w="960" w:type="dxa"/>
            <w:noWrap/>
            <w:hideMark/>
          </w:tcPr>
          <w:p w14:paraId="3E029BB7" w14:textId="77777777" w:rsidR="00F31354" w:rsidRPr="00F31354" w:rsidRDefault="00F31354" w:rsidP="00F31354">
            <w:r w:rsidRPr="00F31354">
              <w:t>11.45262</w:t>
            </w:r>
          </w:p>
        </w:tc>
        <w:tc>
          <w:tcPr>
            <w:tcW w:w="960" w:type="dxa"/>
            <w:noWrap/>
            <w:hideMark/>
          </w:tcPr>
          <w:p w14:paraId="051CA18A" w14:textId="77777777" w:rsidR="00F31354" w:rsidRPr="00F31354" w:rsidRDefault="00F31354" w:rsidP="00F31354">
            <w:r w:rsidRPr="00F31354">
              <w:t>13.83881</w:t>
            </w:r>
          </w:p>
        </w:tc>
        <w:tc>
          <w:tcPr>
            <w:tcW w:w="960" w:type="dxa"/>
            <w:noWrap/>
            <w:hideMark/>
          </w:tcPr>
          <w:p w14:paraId="366DD52B" w14:textId="77777777" w:rsidR="00F31354" w:rsidRPr="00F31354" w:rsidRDefault="00F31354" w:rsidP="00F31354">
            <w:r w:rsidRPr="00F31354">
              <w:t>4.434735</w:t>
            </w:r>
          </w:p>
        </w:tc>
        <w:tc>
          <w:tcPr>
            <w:tcW w:w="960" w:type="dxa"/>
            <w:noWrap/>
            <w:hideMark/>
          </w:tcPr>
          <w:p w14:paraId="2E97A8A4" w14:textId="77777777" w:rsidR="00F31354" w:rsidRPr="00F31354" w:rsidRDefault="00F31354" w:rsidP="00F31354">
            <w:r w:rsidRPr="00F31354">
              <w:t>7.29118</w:t>
            </w:r>
          </w:p>
        </w:tc>
        <w:tc>
          <w:tcPr>
            <w:tcW w:w="960" w:type="dxa"/>
            <w:noWrap/>
            <w:hideMark/>
          </w:tcPr>
          <w:p w14:paraId="0B2D6323" w14:textId="77777777" w:rsidR="00F31354" w:rsidRPr="00F31354" w:rsidRDefault="00F31354" w:rsidP="00F31354">
            <w:r w:rsidRPr="00F31354">
              <w:t>8.772939</w:t>
            </w:r>
          </w:p>
        </w:tc>
        <w:tc>
          <w:tcPr>
            <w:tcW w:w="960" w:type="dxa"/>
            <w:noWrap/>
            <w:hideMark/>
          </w:tcPr>
          <w:p w14:paraId="6740FB19" w14:textId="77777777" w:rsidR="00F31354" w:rsidRPr="00F31354" w:rsidRDefault="00F31354" w:rsidP="00F31354">
            <w:r w:rsidRPr="00F31354">
              <w:t>13.62673</w:t>
            </w:r>
          </w:p>
        </w:tc>
        <w:tc>
          <w:tcPr>
            <w:tcW w:w="960" w:type="dxa"/>
            <w:noWrap/>
            <w:hideMark/>
          </w:tcPr>
          <w:p w14:paraId="42EDCF90" w14:textId="77777777" w:rsidR="00F31354" w:rsidRPr="00F31354" w:rsidRDefault="00F31354" w:rsidP="00F31354">
            <w:r w:rsidRPr="00F31354">
              <w:t>12.97278</w:t>
            </w:r>
          </w:p>
        </w:tc>
      </w:tr>
      <w:tr w:rsidR="00F31354" w:rsidRPr="00F31354" w14:paraId="612BF711" w14:textId="77777777" w:rsidTr="00F31354">
        <w:trPr>
          <w:trHeight w:val="300"/>
        </w:trPr>
        <w:tc>
          <w:tcPr>
            <w:tcW w:w="960" w:type="dxa"/>
            <w:noWrap/>
            <w:hideMark/>
          </w:tcPr>
          <w:p w14:paraId="2441F205" w14:textId="77777777" w:rsidR="00F31354" w:rsidRPr="00F31354" w:rsidRDefault="00F31354" w:rsidP="00F31354">
            <w:r w:rsidRPr="00F31354">
              <w:t>8.161263</w:t>
            </w:r>
          </w:p>
        </w:tc>
        <w:tc>
          <w:tcPr>
            <w:tcW w:w="960" w:type="dxa"/>
            <w:noWrap/>
            <w:hideMark/>
          </w:tcPr>
          <w:p w14:paraId="10EE77E5" w14:textId="77777777" w:rsidR="00F31354" w:rsidRPr="00F31354" w:rsidRDefault="00F31354" w:rsidP="00F31354">
            <w:r w:rsidRPr="00F31354">
              <w:t>5.409197</w:t>
            </w:r>
          </w:p>
        </w:tc>
        <w:tc>
          <w:tcPr>
            <w:tcW w:w="960" w:type="dxa"/>
            <w:noWrap/>
            <w:hideMark/>
          </w:tcPr>
          <w:p w14:paraId="277A4A02" w14:textId="77777777" w:rsidR="00F31354" w:rsidRPr="00F31354" w:rsidRDefault="00F31354" w:rsidP="00F31354">
            <w:r w:rsidRPr="00F31354">
              <w:t>15.89437</w:t>
            </w:r>
          </w:p>
        </w:tc>
        <w:tc>
          <w:tcPr>
            <w:tcW w:w="960" w:type="dxa"/>
            <w:noWrap/>
            <w:hideMark/>
          </w:tcPr>
          <w:p w14:paraId="197602F3" w14:textId="77777777" w:rsidR="00F31354" w:rsidRPr="00F31354" w:rsidRDefault="00F31354" w:rsidP="00F31354">
            <w:r w:rsidRPr="00F31354">
              <w:t>12.65568</w:t>
            </w:r>
          </w:p>
        </w:tc>
        <w:tc>
          <w:tcPr>
            <w:tcW w:w="960" w:type="dxa"/>
            <w:noWrap/>
            <w:hideMark/>
          </w:tcPr>
          <w:p w14:paraId="5F5BDE0C" w14:textId="77777777" w:rsidR="00F31354" w:rsidRPr="00F31354" w:rsidRDefault="00F31354" w:rsidP="00F31354">
            <w:r w:rsidRPr="00F31354">
              <w:t>16.89109</w:t>
            </w:r>
          </w:p>
        </w:tc>
        <w:tc>
          <w:tcPr>
            <w:tcW w:w="960" w:type="dxa"/>
            <w:noWrap/>
            <w:hideMark/>
          </w:tcPr>
          <w:p w14:paraId="62624DEC" w14:textId="77777777" w:rsidR="00F31354" w:rsidRPr="00F31354" w:rsidRDefault="00F31354" w:rsidP="00F31354">
            <w:r w:rsidRPr="00F31354">
              <w:t>9.519113</w:t>
            </w:r>
          </w:p>
        </w:tc>
        <w:tc>
          <w:tcPr>
            <w:tcW w:w="960" w:type="dxa"/>
            <w:noWrap/>
            <w:hideMark/>
          </w:tcPr>
          <w:p w14:paraId="70542F39" w14:textId="77777777" w:rsidR="00F31354" w:rsidRPr="00F31354" w:rsidRDefault="00F31354" w:rsidP="00F31354">
            <w:r w:rsidRPr="00F31354">
              <w:t>9.242412</w:t>
            </w:r>
          </w:p>
        </w:tc>
        <w:tc>
          <w:tcPr>
            <w:tcW w:w="960" w:type="dxa"/>
            <w:noWrap/>
            <w:hideMark/>
          </w:tcPr>
          <w:p w14:paraId="68A48B66" w14:textId="77777777" w:rsidR="00F31354" w:rsidRPr="00F31354" w:rsidRDefault="00F31354" w:rsidP="00F31354">
            <w:r w:rsidRPr="00F31354">
              <w:t>9.906979</w:t>
            </w:r>
          </w:p>
        </w:tc>
        <w:tc>
          <w:tcPr>
            <w:tcW w:w="960" w:type="dxa"/>
            <w:noWrap/>
            <w:hideMark/>
          </w:tcPr>
          <w:p w14:paraId="0B84C543" w14:textId="77777777" w:rsidR="00F31354" w:rsidRPr="00F31354" w:rsidRDefault="00F31354" w:rsidP="00F31354">
            <w:r w:rsidRPr="00F31354">
              <w:t>11.17032</w:t>
            </w:r>
          </w:p>
        </w:tc>
        <w:tc>
          <w:tcPr>
            <w:tcW w:w="960" w:type="dxa"/>
            <w:noWrap/>
            <w:hideMark/>
          </w:tcPr>
          <w:p w14:paraId="7F9062D1" w14:textId="77777777" w:rsidR="00F31354" w:rsidRPr="00F31354" w:rsidRDefault="00F31354" w:rsidP="00F31354">
            <w:r w:rsidRPr="00F31354">
              <w:t>18.33366</w:t>
            </w:r>
          </w:p>
        </w:tc>
      </w:tr>
      <w:tr w:rsidR="00F31354" w:rsidRPr="00F31354" w14:paraId="011A9074" w14:textId="77777777" w:rsidTr="00F31354">
        <w:trPr>
          <w:trHeight w:val="300"/>
        </w:trPr>
        <w:tc>
          <w:tcPr>
            <w:tcW w:w="960" w:type="dxa"/>
            <w:noWrap/>
            <w:hideMark/>
          </w:tcPr>
          <w:p w14:paraId="6EB22CDA" w14:textId="77777777" w:rsidR="00F31354" w:rsidRPr="00F31354" w:rsidRDefault="00F31354" w:rsidP="00F31354">
            <w:r w:rsidRPr="00F31354">
              <w:t>10.50962</w:t>
            </w:r>
          </w:p>
        </w:tc>
        <w:tc>
          <w:tcPr>
            <w:tcW w:w="960" w:type="dxa"/>
            <w:noWrap/>
            <w:hideMark/>
          </w:tcPr>
          <w:p w14:paraId="446F93B1" w14:textId="77777777" w:rsidR="00F31354" w:rsidRPr="00F31354" w:rsidRDefault="00F31354" w:rsidP="00F31354">
            <w:r w:rsidRPr="00F31354">
              <w:t>8.736187</w:t>
            </w:r>
          </w:p>
        </w:tc>
        <w:tc>
          <w:tcPr>
            <w:tcW w:w="960" w:type="dxa"/>
            <w:noWrap/>
            <w:hideMark/>
          </w:tcPr>
          <w:p w14:paraId="0781C7BE" w14:textId="77777777" w:rsidR="00F31354" w:rsidRPr="00F31354" w:rsidRDefault="00F31354" w:rsidP="00F31354">
            <w:r w:rsidRPr="00F31354">
              <w:t>8.322978</w:t>
            </w:r>
          </w:p>
        </w:tc>
        <w:tc>
          <w:tcPr>
            <w:tcW w:w="960" w:type="dxa"/>
            <w:noWrap/>
            <w:hideMark/>
          </w:tcPr>
          <w:p w14:paraId="18D880B8" w14:textId="77777777" w:rsidR="00F31354" w:rsidRPr="00F31354" w:rsidRDefault="00F31354" w:rsidP="00F31354">
            <w:r w:rsidRPr="00F31354">
              <w:t>13.28921</w:t>
            </w:r>
          </w:p>
        </w:tc>
        <w:tc>
          <w:tcPr>
            <w:tcW w:w="960" w:type="dxa"/>
            <w:noWrap/>
            <w:hideMark/>
          </w:tcPr>
          <w:p w14:paraId="44CECB44" w14:textId="77777777" w:rsidR="00F31354" w:rsidRPr="00F31354" w:rsidRDefault="00F31354" w:rsidP="00F31354">
            <w:r w:rsidRPr="00F31354">
              <w:t>15.1277</w:t>
            </w:r>
          </w:p>
        </w:tc>
        <w:tc>
          <w:tcPr>
            <w:tcW w:w="960" w:type="dxa"/>
            <w:noWrap/>
            <w:hideMark/>
          </w:tcPr>
          <w:p w14:paraId="4C58C0ED" w14:textId="77777777" w:rsidR="00F31354" w:rsidRPr="00F31354" w:rsidRDefault="00F31354" w:rsidP="00F31354">
            <w:r w:rsidRPr="00F31354">
              <w:t>6.175188</w:t>
            </w:r>
          </w:p>
        </w:tc>
        <w:tc>
          <w:tcPr>
            <w:tcW w:w="960" w:type="dxa"/>
            <w:noWrap/>
            <w:hideMark/>
          </w:tcPr>
          <w:p w14:paraId="03EE1A0B" w14:textId="77777777" w:rsidR="00F31354" w:rsidRPr="00F31354" w:rsidRDefault="00F31354" w:rsidP="00F31354">
            <w:r w:rsidRPr="00F31354">
              <w:t>6.93353</w:t>
            </w:r>
          </w:p>
        </w:tc>
        <w:tc>
          <w:tcPr>
            <w:tcW w:w="960" w:type="dxa"/>
            <w:noWrap/>
            <w:hideMark/>
          </w:tcPr>
          <w:p w14:paraId="6069D895" w14:textId="77777777" w:rsidR="00F31354" w:rsidRPr="00F31354" w:rsidRDefault="00F31354" w:rsidP="00F31354">
            <w:r w:rsidRPr="00F31354">
              <w:t>12.84716</w:t>
            </w:r>
          </w:p>
        </w:tc>
        <w:tc>
          <w:tcPr>
            <w:tcW w:w="960" w:type="dxa"/>
            <w:noWrap/>
            <w:hideMark/>
          </w:tcPr>
          <w:p w14:paraId="57A6BBFF" w14:textId="77777777" w:rsidR="00F31354" w:rsidRPr="00F31354" w:rsidRDefault="00F31354" w:rsidP="00F31354">
            <w:r w:rsidRPr="00F31354">
              <w:t>12.29617</w:t>
            </w:r>
          </w:p>
        </w:tc>
        <w:tc>
          <w:tcPr>
            <w:tcW w:w="960" w:type="dxa"/>
            <w:noWrap/>
            <w:hideMark/>
          </w:tcPr>
          <w:p w14:paraId="328706BF" w14:textId="77777777" w:rsidR="00F31354" w:rsidRPr="00F31354" w:rsidRDefault="00F31354" w:rsidP="00F31354">
            <w:r w:rsidRPr="00F31354">
              <w:t>13.45872</w:t>
            </w:r>
          </w:p>
        </w:tc>
      </w:tr>
      <w:tr w:rsidR="00F31354" w:rsidRPr="00F31354" w14:paraId="304E12BB" w14:textId="77777777" w:rsidTr="00F31354">
        <w:trPr>
          <w:trHeight w:val="300"/>
        </w:trPr>
        <w:tc>
          <w:tcPr>
            <w:tcW w:w="960" w:type="dxa"/>
            <w:noWrap/>
            <w:hideMark/>
          </w:tcPr>
          <w:p w14:paraId="7324550E" w14:textId="77777777" w:rsidR="00F31354" w:rsidRPr="00F31354" w:rsidRDefault="00F31354" w:rsidP="00F31354">
            <w:r w:rsidRPr="00F31354">
              <w:t>6.756143</w:t>
            </w:r>
          </w:p>
        </w:tc>
        <w:tc>
          <w:tcPr>
            <w:tcW w:w="960" w:type="dxa"/>
            <w:noWrap/>
            <w:hideMark/>
          </w:tcPr>
          <w:p w14:paraId="53DFECA7" w14:textId="77777777" w:rsidR="00F31354" w:rsidRPr="00F31354" w:rsidRDefault="00F31354" w:rsidP="00F31354">
            <w:r w:rsidRPr="00F31354">
              <w:t>6.723965</w:t>
            </w:r>
          </w:p>
        </w:tc>
        <w:tc>
          <w:tcPr>
            <w:tcW w:w="960" w:type="dxa"/>
            <w:noWrap/>
            <w:hideMark/>
          </w:tcPr>
          <w:p w14:paraId="50869DB5" w14:textId="77777777" w:rsidR="00F31354" w:rsidRPr="00F31354" w:rsidRDefault="00F31354" w:rsidP="00F31354">
            <w:r w:rsidRPr="00F31354">
              <w:t>12.64883</w:t>
            </w:r>
          </w:p>
        </w:tc>
        <w:tc>
          <w:tcPr>
            <w:tcW w:w="960" w:type="dxa"/>
            <w:noWrap/>
            <w:hideMark/>
          </w:tcPr>
          <w:p w14:paraId="575CF6D4" w14:textId="77777777" w:rsidR="00F31354" w:rsidRPr="00F31354" w:rsidRDefault="00F31354" w:rsidP="00F31354">
            <w:r w:rsidRPr="00F31354">
              <w:t>11.75979</w:t>
            </w:r>
          </w:p>
        </w:tc>
        <w:tc>
          <w:tcPr>
            <w:tcW w:w="960" w:type="dxa"/>
            <w:noWrap/>
            <w:hideMark/>
          </w:tcPr>
          <w:p w14:paraId="24760732" w14:textId="77777777" w:rsidR="00F31354" w:rsidRPr="00F31354" w:rsidRDefault="00F31354" w:rsidP="00F31354">
            <w:r w:rsidRPr="00F31354">
              <w:t>14.37086</w:t>
            </w:r>
          </w:p>
        </w:tc>
        <w:tc>
          <w:tcPr>
            <w:tcW w:w="960" w:type="dxa"/>
            <w:noWrap/>
            <w:hideMark/>
          </w:tcPr>
          <w:p w14:paraId="5EFEDD62" w14:textId="77777777" w:rsidR="00F31354" w:rsidRPr="00F31354" w:rsidRDefault="00F31354" w:rsidP="00F31354">
            <w:r w:rsidRPr="00F31354">
              <w:t>7.117854</w:t>
            </w:r>
          </w:p>
        </w:tc>
        <w:tc>
          <w:tcPr>
            <w:tcW w:w="960" w:type="dxa"/>
            <w:noWrap/>
            <w:hideMark/>
          </w:tcPr>
          <w:p w14:paraId="727FD8BB" w14:textId="77777777" w:rsidR="00F31354" w:rsidRPr="00F31354" w:rsidRDefault="00F31354" w:rsidP="00F31354">
            <w:r w:rsidRPr="00F31354">
              <w:t>9.522575</w:t>
            </w:r>
          </w:p>
        </w:tc>
        <w:tc>
          <w:tcPr>
            <w:tcW w:w="960" w:type="dxa"/>
            <w:noWrap/>
            <w:hideMark/>
          </w:tcPr>
          <w:p w14:paraId="2DAA7FDC" w14:textId="77777777" w:rsidR="00F31354" w:rsidRPr="00F31354" w:rsidRDefault="00F31354" w:rsidP="00F31354">
            <w:r w:rsidRPr="00F31354">
              <w:t>7.48093</w:t>
            </w:r>
          </w:p>
        </w:tc>
        <w:tc>
          <w:tcPr>
            <w:tcW w:w="960" w:type="dxa"/>
            <w:noWrap/>
            <w:hideMark/>
          </w:tcPr>
          <w:p w14:paraId="00F7F391" w14:textId="77777777" w:rsidR="00F31354" w:rsidRPr="00F31354" w:rsidRDefault="00F31354" w:rsidP="00F31354">
            <w:r w:rsidRPr="00F31354">
              <w:t>13.54806</w:t>
            </w:r>
          </w:p>
        </w:tc>
        <w:tc>
          <w:tcPr>
            <w:tcW w:w="960" w:type="dxa"/>
            <w:noWrap/>
            <w:hideMark/>
          </w:tcPr>
          <w:p w14:paraId="4347B095" w14:textId="77777777" w:rsidR="00F31354" w:rsidRPr="00F31354" w:rsidRDefault="00F31354" w:rsidP="00F31354">
            <w:r w:rsidRPr="00F31354">
              <w:t>14.50606</w:t>
            </w:r>
          </w:p>
        </w:tc>
      </w:tr>
      <w:tr w:rsidR="00F31354" w:rsidRPr="00F31354" w14:paraId="0F6C1C8C" w14:textId="77777777" w:rsidTr="00F31354">
        <w:trPr>
          <w:trHeight w:val="300"/>
        </w:trPr>
        <w:tc>
          <w:tcPr>
            <w:tcW w:w="960" w:type="dxa"/>
            <w:noWrap/>
            <w:hideMark/>
          </w:tcPr>
          <w:p w14:paraId="3E3163A1" w14:textId="77777777" w:rsidR="00F31354" w:rsidRPr="00F31354" w:rsidRDefault="00F31354" w:rsidP="00F31354">
            <w:r w:rsidRPr="00F31354">
              <w:t>5.543714</w:t>
            </w:r>
          </w:p>
        </w:tc>
        <w:tc>
          <w:tcPr>
            <w:tcW w:w="960" w:type="dxa"/>
            <w:noWrap/>
            <w:hideMark/>
          </w:tcPr>
          <w:p w14:paraId="07C7ED36" w14:textId="77777777" w:rsidR="00F31354" w:rsidRPr="00F31354" w:rsidRDefault="00F31354" w:rsidP="00F31354">
            <w:r w:rsidRPr="00F31354">
              <w:t>8.384914</w:t>
            </w:r>
          </w:p>
        </w:tc>
        <w:tc>
          <w:tcPr>
            <w:tcW w:w="960" w:type="dxa"/>
            <w:noWrap/>
            <w:hideMark/>
          </w:tcPr>
          <w:p w14:paraId="1BE3DC4E" w14:textId="77777777" w:rsidR="00F31354" w:rsidRPr="00F31354" w:rsidRDefault="00F31354" w:rsidP="00F31354">
            <w:r w:rsidRPr="00F31354">
              <w:t>10.32074</w:t>
            </w:r>
          </w:p>
        </w:tc>
        <w:tc>
          <w:tcPr>
            <w:tcW w:w="960" w:type="dxa"/>
            <w:noWrap/>
            <w:hideMark/>
          </w:tcPr>
          <w:p w14:paraId="0F874BD8" w14:textId="77777777" w:rsidR="00F31354" w:rsidRPr="00F31354" w:rsidRDefault="00F31354" w:rsidP="00F31354">
            <w:r w:rsidRPr="00F31354">
              <w:t>12.45512</w:t>
            </w:r>
          </w:p>
        </w:tc>
        <w:tc>
          <w:tcPr>
            <w:tcW w:w="960" w:type="dxa"/>
            <w:noWrap/>
            <w:hideMark/>
          </w:tcPr>
          <w:p w14:paraId="54755716" w14:textId="77777777" w:rsidR="00F31354" w:rsidRPr="00F31354" w:rsidRDefault="00F31354" w:rsidP="00F31354">
            <w:r w:rsidRPr="00F31354">
              <w:t>15.99224</w:t>
            </w:r>
          </w:p>
        </w:tc>
        <w:tc>
          <w:tcPr>
            <w:tcW w:w="960" w:type="dxa"/>
            <w:noWrap/>
            <w:hideMark/>
          </w:tcPr>
          <w:p w14:paraId="349ADAFB" w14:textId="77777777" w:rsidR="00F31354" w:rsidRPr="00F31354" w:rsidRDefault="00F31354" w:rsidP="00F31354">
            <w:r w:rsidRPr="00F31354">
              <w:t>7.723533</w:t>
            </w:r>
          </w:p>
        </w:tc>
        <w:tc>
          <w:tcPr>
            <w:tcW w:w="960" w:type="dxa"/>
            <w:noWrap/>
            <w:hideMark/>
          </w:tcPr>
          <w:p w14:paraId="33CFAFEB" w14:textId="77777777" w:rsidR="00F31354" w:rsidRPr="00F31354" w:rsidRDefault="00F31354" w:rsidP="00F31354">
            <w:r w:rsidRPr="00F31354">
              <w:t>10.5766</w:t>
            </w:r>
          </w:p>
        </w:tc>
        <w:tc>
          <w:tcPr>
            <w:tcW w:w="960" w:type="dxa"/>
            <w:noWrap/>
            <w:hideMark/>
          </w:tcPr>
          <w:p w14:paraId="419C90F4" w14:textId="77777777" w:rsidR="00F31354" w:rsidRPr="00F31354" w:rsidRDefault="00F31354" w:rsidP="00F31354">
            <w:r w:rsidRPr="00F31354">
              <w:t>10.41586</w:t>
            </w:r>
          </w:p>
        </w:tc>
        <w:tc>
          <w:tcPr>
            <w:tcW w:w="960" w:type="dxa"/>
            <w:noWrap/>
            <w:hideMark/>
          </w:tcPr>
          <w:p w14:paraId="2E71BE87" w14:textId="77777777" w:rsidR="00F31354" w:rsidRPr="00F31354" w:rsidRDefault="00F31354" w:rsidP="00F31354">
            <w:r w:rsidRPr="00F31354">
              <w:t>12.74987</w:t>
            </w:r>
          </w:p>
        </w:tc>
        <w:tc>
          <w:tcPr>
            <w:tcW w:w="960" w:type="dxa"/>
            <w:noWrap/>
            <w:hideMark/>
          </w:tcPr>
          <w:p w14:paraId="5CA70B5F" w14:textId="77777777" w:rsidR="00F31354" w:rsidRPr="00F31354" w:rsidRDefault="00F31354" w:rsidP="00F31354">
            <w:r w:rsidRPr="00F31354">
              <w:t>15.65342</w:t>
            </w:r>
          </w:p>
        </w:tc>
      </w:tr>
      <w:tr w:rsidR="00F31354" w:rsidRPr="00F31354" w14:paraId="1D699C0A" w14:textId="77777777" w:rsidTr="00F31354">
        <w:trPr>
          <w:trHeight w:val="300"/>
        </w:trPr>
        <w:tc>
          <w:tcPr>
            <w:tcW w:w="960" w:type="dxa"/>
            <w:noWrap/>
            <w:hideMark/>
          </w:tcPr>
          <w:p w14:paraId="418FE2F4" w14:textId="77777777" w:rsidR="00F31354" w:rsidRPr="00F31354" w:rsidRDefault="00F31354" w:rsidP="00F31354">
            <w:r w:rsidRPr="00F31354">
              <w:t>4.833983</w:t>
            </w:r>
          </w:p>
        </w:tc>
        <w:tc>
          <w:tcPr>
            <w:tcW w:w="960" w:type="dxa"/>
            <w:noWrap/>
            <w:hideMark/>
          </w:tcPr>
          <w:p w14:paraId="4802780B" w14:textId="77777777" w:rsidR="00F31354" w:rsidRPr="00F31354" w:rsidRDefault="00F31354" w:rsidP="00F31354">
            <w:r w:rsidRPr="00F31354">
              <w:t>5.852737</w:t>
            </w:r>
          </w:p>
        </w:tc>
        <w:tc>
          <w:tcPr>
            <w:tcW w:w="960" w:type="dxa"/>
            <w:noWrap/>
            <w:hideMark/>
          </w:tcPr>
          <w:p w14:paraId="21C409D3" w14:textId="77777777" w:rsidR="00F31354" w:rsidRPr="00F31354" w:rsidRDefault="00F31354" w:rsidP="00F31354">
            <w:r w:rsidRPr="00F31354">
              <w:t>11.95384</w:t>
            </w:r>
          </w:p>
        </w:tc>
        <w:tc>
          <w:tcPr>
            <w:tcW w:w="960" w:type="dxa"/>
            <w:noWrap/>
            <w:hideMark/>
          </w:tcPr>
          <w:p w14:paraId="78B9B698" w14:textId="77777777" w:rsidR="00F31354" w:rsidRPr="00F31354" w:rsidRDefault="00F31354" w:rsidP="00F31354">
            <w:r w:rsidRPr="00F31354">
              <w:t>12.49222</w:t>
            </w:r>
          </w:p>
        </w:tc>
        <w:tc>
          <w:tcPr>
            <w:tcW w:w="960" w:type="dxa"/>
            <w:noWrap/>
            <w:hideMark/>
          </w:tcPr>
          <w:p w14:paraId="079EE859" w14:textId="77777777" w:rsidR="00F31354" w:rsidRPr="00F31354" w:rsidRDefault="00F31354" w:rsidP="00F31354">
            <w:r w:rsidRPr="00F31354">
              <w:t>19.19788</w:t>
            </w:r>
          </w:p>
        </w:tc>
        <w:tc>
          <w:tcPr>
            <w:tcW w:w="960" w:type="dxa"/>
            <w:noWrap/>
            <w:hideMark/>
          </w:tcPr>
          <w:p w14:paraId="76444D02" w14:textId="77777777" w:rsidR="00F31354" w:rsidRPr="00F31354" w:rsidRDefault="00F31354" w:rsidP="00F31354">
            <w:r w:rsidRPr="00F31354">
              <w:t>9.498469</w:t>
            </w:r>
          </w:p>
        </w:tc>
        <w:tc>
          <w:tcPr>
            <w:tcW w:w="960" w:type="dxa"/>
            <w:noWrap/>
            <w:hideMark/>
          </w:tcPr>
          <w:p w14:paraId="354B4C26" w14:textId="77777777" w:rsidR="00F31354" w:rsidRPr="00F31354" w:rsidRDefault="00F31354" w:rsidP="00F31354">
            <w:r w:rsidRPr="00F31354">
              <w:t>8.988181</w:t>
            </w:r>
          </w:p>
        </w:tc>
        <w:tc>
          <w:tcPr>
            <w:tcW w:w="960" w:type="dxa"/>
            <w:noWrap/>
            <w:hideMark/>
          </w:tcPr>
          <w:p w14:paraId="24B5228D" w14:textId="77777777" w:rsidR="00F31354" w:rsidRPr="00F31354" w:rsidRDefault="00F31354" w:rsidP="00F31354">
            <w:r w:rsidRPr="00F31354">
              <w:t>10.44856</w:t>
            </w:r>
          </w:p>
        </w:tc>
        <w:tc>
          <w:tcPr>
            <w:tcW w:w="960" w:type="dxa"/>
            <w:noWrap/>
            <w:hideMark/>
          </w:tcPr>
          <w:p w14:paraId="53FB3F68" w14:textId="77777777" w:rsidR="00F31354" w:rsidRPr="00F31354" w:rsidRDefault="00F31354" w:rsidP="00F31354">
            <w:r w:rsidRPr="00F31354">
              <w:t>13.65165</w:t>
            </w:r>
          </w:p>
        </w:tc>
        <w:tc>
          <w:tcPr>
            <w:tcW w:w="960" w:type="dxa"/>
            <w:noWrap/>
            <w:hideMark/>
          </w:tcPr>
          <w:p w14:paraId="68BC5DDB" w14:textId="77777777" w:rsidR="00F31354" w:rsidRPr="00F31354" w:rsidRDefault="00F31354" w:rsidP="00F31354">
            <w:r w:rsidRPr="00F31354">
              <w:t>14.98161</w:t>
            </w:r>
          </w:p>
        </w:tc>
      </w:tr>
      <w:tr w:rsidR="00F31354" w:rsidRPr="00F31354" w14:paraId="70A49972" w14:textId="77777777" w:rsidTr="00F31354">
        <w:trPr>
          <w:trHeight w:val="300"/>
        </w:trPr>
        <w:tc>
          <w:tcPr>
            <w:tcW w:w="960" w:type="dxa"/>
            <w:noWrap/>
            <w:hideMark/>
          </w:tcPr>
          <w:p w14:paraId="7793DA4F" w14:textId="77777777" w:rsidR="00F31354" w:rsidRPr="00F31354" w:rsidRDefault="00F31354" w:rsidP="00F31354">
            <w:r w:rsidRPr="00F31354">
              <w:t>3.938927</w:t>
            </w:r>
          </w:p>
        </w:tc>
        <w:tc>
          <w:tcPr>
            <w:tcW w:w="960" w:type="dxa"/>
            <w:noWrap/>
            <w:hideMark/>
          </w:tcPr>
          <w:p w14:paraId="7E2B0F1E" w14:textId="77777777" w:rsidR="00F31354" w:rsidRPr="00F31354" w:rsidRDefault="00F31354" w:rsidP="00F31354">
            <w:r w:rsidRPr="00F31354">
              <w:t>11.46039</w:t>
            </w:r>
          </w:p>
        </w:tc>
        <w:tc>
          <w:tcPr>
            <w:tcW w:w="960" w:type="dxa"/>
            <w:noWrap/>
            <w:hideMark/>
          </w:tcPr>
          <w:p w14:paraId="54EFED01" w14:textId="77777777" w:rsidR="00F31354" w:rsidRPr="00F31354" w:rsidRDefault="00F31354" w:rsidP="00F31354">
            <w:r w:rsidRPr="00F31354">
              <w:t>11.58434</w:t>
            </w:r>
          </w:p>
        </w:tc>
        <w:tc>
          <w:tcPr>
            <w:tcW w:w="960" w:type="dxa"/>
            <w:noWrap/>
            <w:hideMark/>
          </w:tcPr>
          <w:p w14:paraId="136429FD" w14:textId="77777777" w:rsidR="00F31354" w:rsidRPr="00F31354" w:rsidRDefault="00F31354" w:rsidP="00F31354">
            <w:r w:rsidRPr="00F31354">
              <w:t>12.29055</w:t>
            </w:r>
          </w:p>
        </w:tc>
        <w:tc>
          <w:tcPr>
            <w:tcW w:w="960" w:type="dxa"/>
            <w:noWrap/>
            <w:hideMark/>
          </w:tcPr>
          <w:p w14:paraId="04AB9499" w14:textId="77777777" w:rsidR="00F31354" w:rsidRPr="00F31354" w:rsidRDefault="00F31354" w:rsidP="00F31354">
            <w:r w:rsidRPr="00F31354">
              <w:t>14.74444</w:t>
            </w:r>
          </w:p>
        </w:tc>
        <w:tc>
          <w:tcPr>
            <w:tcW w:w="960" w:type="dxa"/>
            <w:noWrap/>
            <w:hideMark/>
          </w:tcPr>
          <w:p w14:paraId="45706236" w14:textId="77777777" w:rsidR="00F31354" w:rsidRPr="00F31354" w:rsidRDefault="00F31354" w:rsidP="00F31354">
            <w:r w:rsidRPr="00F31354">
              <w:t>8.426713</w:t>
            </w:r>
          </w:p>
        </w:tc>
        <w:tc>
          <w:tcPr>
            <w:tcW w:w="960" w:type="dxa"/>
            <w:noWrap/>
            <w:hideMark/>
          </w:tcPr>
          <w:p w14:paraId="0374870A" w14:textId="77777777" w:rsidR="00F31354" w:rsidRPr="00F31354" w:rsidRDefault="00F31354" w:rsidP="00F31354">
            <w:r w:rsidRPr="00F31354">
              <w:t>10.9269</w:t>
            </w:r>
          </w:p>
        </w:tc>
        <w:tc>
          <w:tcPr>
            <w:tcW w:w="960" w:type="dxa"/>
            <w:noWrap/>
            <w:hideMark/>
          </w:tcPr>
          <w:p w14:paraId="286D40CF" w14:textId="77777777" w:rsidR="00F31354" w:rsidRPr="00F31354" w:rsidRDefault="00F31354" w:rsidP="00F31354">
            <w:r w:rsidRPr="00F31354">
              <w:t>8.6644</w:t>
            </w:r>
          </w:p>
        </w:tc>
        <w:tc>
          <w:tcPr>
            <w:tcW w:w="960" w:type="dxa"/>
            <w:noWrap/>
            <w:hideMark/>
          </w:tcPr>
          <w:p w14:paraId="025C0531" w14:textId="77777777" w:rsidR="00F31354" w:rsidRPr="00F31354" w:rsidRDefault="00F31354" w:rsidP="00F31354">
            <w:r w:rsidRPr="00F31354">
              <w:t>11.30718</w:t>
            </w:r>
          </w:p>
        </w:tc>
        <w:tc>
          <w:tcPr>
            <w:tcW w:w="960" w:type="dxa"/>
            <w:noWrap/>
            <w:hideMark/>
          </w:tcPr>
          <w:p w14:paraId="1F3FE0ED" w14:textId="77777777" w:rsidR="00F31354" w:rsidRPr="00F31354" w:rsidRDefault="00F31354" w:rsidP="00F31354">
            <w:r w:rsidRPr="00F31354">
              <w:t>19.4659</w:t>
            </w:r>
          </w:p>
        </w:tc>
      </w:tr>
      <w:tr w:rsidR="00F31354" w:rsidRPr="00F31354" w14:paraId="722F1D70" w14:textId="77777777" w:rsidTr="00F31354">
        <w:trPr>
          <w:trHeight w:val="300"/>
        </w:trPr>
        <w:tc>
          <w:tcPr>
            <w:tcW w:w="960" w:type="dxa"/>
            <w:noWrap/>
            <w:hideMark/>
          </w:tcPr>
          <w:p w14:paraId="759FA7D7" w14:textId="77777777" w:rsidR="00F31354" w:rsidRPr="00F31354" w:rsidRDefault="00F31354" w:rsidP="00F31354">
            <w:r w:rsidRPr="00F31354">
              <w:t>6.476171</w:t>
            </w:r>
          </w:p>
        </w:tc>
        <w:tc>
          <w:tcPr>
            <w:tcW w:w="960" w:type="dxa"/>
            <w:noWrap/>
            <w:hideMark/>
          </w:tcPr>
          <w:p w14:paraId="08F6E602" w14:textId="77777777" w:rsidR="00F31354" w:rsidRPr="00F31354" w:rsidRDefault="00F31354" w:rsidP="00F31354">
            <w:r w:rsidRPr="00F31354">
              <w:t>7.262647</w:t>
            </w:r>
          </w:p>
        </w:tc>
        <w:tc>
          <w:tcPr>
            <w:tcW w:w="960" w:type="dxa"/>
            <w:noWrap/>
            <w:hideMark/>
          </w:tcPr>
          <w:p w14:paraId="02E29ACB" w14:textId="77777777" w:rsidR="00F31354" w:rsidRPr="00F31354" w:rsidRDefault="00F31354" w:rsidP="00F31354">
            <w:r w:rsidRPr="00F31354">
              <w:t>11.43826</w:t>
            </w:r>
          </w:p>
        </w:tc>
        <w:tc>
          <w:tcPr>
            <w:tcW w:w="960" w:type="dxa"/>
            <w:noWrap/>
            <w:hideMark/>
          </w:tcPr>
          <w:p w14:paraId="4A591CD6" w14:textId="77777777" w:rsidR="00F31354" w:rsidRPr="00F31354" w:rsidRDefault="00F31354" w:rsidP="00F31354">
            <w:r w:rsidRPr="00F31354">
              <w:t>12.2999</w:t>
            </w:r>
          </w:p>
        </w:tc>
        <w:tc>
          <w:tcPr>
            <w:tcW w:w="960" w:type="dxa"/>
            <w:noWrap/>
            <w:hideMark/>
          </w:tcPr>
          <w:p w14:paraId="57B41556" w14:textId="77777777" w:rsidR="00F31354" w:rsidRPr="00F31354" w:rsidRDefault="00F31354" w:rsidP="00F31354">
            <w:r w:rsidRPr="00F31354">
              <w:t>12.91098</w:t>
            </w:r>
          </w:p>
        </w:tc>
        <w:tc>
          <w:tcPr>
            <w:tcW w:w="960" w:type="dxa"/>
            <w:noWrap/>
            <w:hideMark/>
          </w:tcPr>
          <w:p w14:paraId="32A35BAF" w14:textId="77777777" w:rsidR="00F31354" w:rsidRPr="00F31354" w:rsidRDefault="00F31354" w:rsidP="00F31354">
            <w:r w:rsidRPr="00F31354">
              <w:t>6.610274</w:t>
            </w:r>
          </w:p>
        </w:tc>
        <w:tc>
          <w:tcPr>
            <w:tcW w:w="960" w:type="dxa"/>
            <w:noWrap/>
            <w:hideMark/>
          </w:tcPr>
          <w:p w14:paraId="40012171" w14:textId="77777777" w:rsidR="00F31354" w:rsidRPr="00F31354" w:rsidRDefault="00F31354" w:rsidP="00F31354">
            <w:r w:rsidRPr="00F31354">
              <w:t>8.972058</w:t>
            </w:r>
          </w:p>
        </w:tc>
        <w:tc>
          <w:tcPr>
            <w:tcW w:w="960" w:type="dxa"/>
            <w:noWrap/>
            <w:hideMark/>
          </w:tcPr>
          <w:p w14:paraId="066CAFDD" w14:textId="77777777" w:rsidR="00F31354" w:rsidRPr="00F31354" w:rsidRDefault="00F31354" w:rsidP="00F31354">
            <w:r w:rsidRPr="00F31354">
              <w:t>13.1237</w:t>
            </w:r>
          </w:p>
        </w:tc>
        <w:tc>
          <w:tcPr>
            <w:tcW w:w="960" w:type="dxa"/>
            <w:noWrap/>
            <w:hideMark/>
          </w:tcPr>
          <w:p w14:paraId="12A37386" w14:textId="77777777" w:rsidR="00F31354" w:rsidRPr="00F31354" w:rsidRDefault="00F31354" w:rsidP="00F31354">
            <w:r w:rsidRPr="00F31354">
              <w:t>18.44607</w:t>
            </w:r>
          </w:p>
        </w:tc>
        <w:tc>
          <w:tcPr>
            <w:tcW w:w="960" w:type="dxa"/>
            <w:noWrap/>
            <w:hideMark/>
          </w:tcPr>
          <w:p w14:paraId="2393A509" w14:textId="77777777" w:rsidR="00F31354" w:rsidRPr="00F31354" w:rsidRDefault="00F31354" w:rsidP="00F31354">
            <w:r w:rsidRPr="00F31354">
              <w:t>20.19098</w:t>
            </w:r>
          </w:p>
        </w:tc>
      </w:tr>
      <w:tr w:rsidR="00F31354" w:rsidRPr="00F31354" w14:paraId="1A4CF066" w14:textId="77777777" w:rsidTr="00F31354">
        <w:trPr>
          <w:trHeight w:val="300"/>
        </w:trPr>
        <w:tc>
          <w:tcPr>
            <w:tcW w:w="960" w:type="dxa"/>
            <w:noWrap/>
            <w:hideMark/>
          </w:tcPr>
          <w:p w14:paraId="1489435B" w14:textId="77777777" w:rsidR="00F31354" w:rsidRPr="00F31354" w:rsidRDefault="00F31354" w:rsidP="00F31354">
            <w:r w:rsidRPr="00F31354">
              <w:t>5.998614</w:t>
            </w:r>
          </w:p>
        </w:tc>
        <w:tc>
          <w:tcPr>
            <w:tcW w:w="960" w:type="dxa"/>
            <w:noWrap/>
            <w:hideMark/>
          </w:tcPr>
          <w:p w14:paraId="70E9C2A9" w14:textId="77777777" w:rsidR="00F31354" w:rsidRPr="00F31354" w:rsidRDefault="00F31354" w:rsidP="00F31354">
            <w:r w:rsidRPr="00F31354">
              <w:t>12.88604</w:t>
            </w:r>
          </w:p>
        </w:tc>
        <w:tc>
          <w:tcPr>
            <w:tcW w:w="960" w:type="dxa"/>
            <w:noWrap/>
            <w:hideMark/>
          </w:tcPr>
          <w:p w14:paraId="52DDCDF8" w14:textId="77777777" w:rsidR="00F31354" w:rsidRPr="00F31354" w:rsidRDefault="00F31354" w:rsidP="00F31354">
            <w:r w:rsidRPr="00F31354">
              <w:t>9.234617</w:t>
            </w:r>
          </w:p>
        </w:tc>
        <w:tc>
          <w:tcPr>
            <w:tcW w:w="960" w:type="dxa"/>
            <w:noWrap/>
            <w:hideMark/>
          </w:tcPr>
          <w:p w14:paraId="2233979C" w14:textId="77777777" w:rsidR="00F31354" w:rsidRPr="00F31354" w:rsidRDefault="00F31354" w:rsidP="00F31354">
            <w:r w:rsidRPr="00F31354">
              <w:t>14.66757</w:t>
            </w:r>
          </w:p>
        </w:tc>
        <w:tc>
          <w:tcPr>
            <w:tcW w:w="960" w:type="dxa"/>
            <w:noWrap/>
            <w:hideMark/>
          </w:tcPr>
          <w:p w14:paraId="304C0075" w14:textId="77777777" w:rsidR="00F31354" w:rsidRPr="00F31354" w:rsidRDefault="00F31354" w:rsidP="00F31354">
            <w:r w:rsidRPr="00F31354">
              <w:t>20.59821</w:t>
            </w:r>
          </w:p>
        </w:tc>
        <w:tc>
          <w:tcPr>
            <w:tcW w:w="960" w:type="dxa"/>
            <w:noWrap/>
            <w:hideMark/>
          </w:tcPr>
          <w:p w14:paraId="6EBA589A" w14:textId="77777777" w:rsidR="00F31354" w:rsidRPr="00F31354" w:rsidRDefault="00F31354" w:rsidP="00F31354">
            <w:r w:rsidRPr="00F31354">
              <w:t>3.989144</w:t>
            </w:r>
          </w:p>
        </w:tc>
        <w:tc>
          <w:tcPr>
            <w:tcW w:w="960" w:type="dxa"/>
            <w:noWrap/>
            <w:hideMark/>
          </w:tcPr>
          <w:p w14:paraId="7DE5EC73" w14:textId="77777777" w:rsidR="00F31354" w:rsidRPr="00F31354" w:rsidRDefault="00F31354" w:rsidP="00F31354">
            <w:r w:rsidRPr="00F31354">
              <w:t>8.947435</w:t>
            </w:r>
          </w:p>
        </w:tc>
        <w:tc>
          <w:tcPr>
            <w:tcW w:w="960" w:type="dxa"/>
            <w:noWrap/>
            <w:hideMark/>
          </w:tcPr>
          <w:p w14:paraId="78ACF62E" w14:textId="77777777" w:rsidR="00F31354" w:rsidRPr="00F31354" w:rsidRDefault="00F31354" w:rsidP="00F31354">
            <w:r w:rsidRPr="00F31354">
              <w:t>15.74939</w:t>
            </w:r>
          </w:p>
        </w:tc>
        <w:tc>
          <w:tcPr>
            <w:tcW w:w="960" w:type="dxa"/>
            <w:noWrap/>
            <w:hideMark/>
          </w:tcPr>
          <w:p w14:paraId="1E6D2D09" w14:textId="77777777" w:rsidR="00F31354" w:rsidRPr="00F31354" w:rsidRDefault="00F31354" w:rsidP="00F31354">
            <w:r w:rsidRPr="00F31354">
              <w:t>14.6751</w:t>
            </w:r>
          </w:p>
        </w:tc>
        <w:tc>
          <w:tcPr>
            <w:tcW w:w="960" w:type="dxa"/>
            <w:noWrap/>
            <w:hideMark/>
          </w:tcPr>
          <w:p w14:paraId="5D658284" w14:textId="77777777" w:rsidR="00F31354" w:rsidRPr="00F31354" w:rsidRDefault="00F31354" w:rsidP="00F31354">
            <w:r w:rsidRPr="00F31354">
              <w:t>20.87802</w:t>
            </w:r>
          </w:p>
        </w:tc>
      </w:tr>
      <w:tr w:rsidR="00F31354" w:rsidRPr="00F31354" w14:paraId="2A55F2D0" w14:textId="77777777" w:rsidTr="00F31354">
        <w:trPr>
          <w:trHeight w:val="300"/>
        </w:trPr>
        <w:tc>
          <w:tcPr>
            <w:tcW w:w="960" w:type="dxa"/>
            <w:noWrap/>
            <w:hideMark/>
          </w:tcPr>
          <w:p w14:paraId="14AF48DB" w14:textId="77777777" w:rsidR="00F31354" w:rsidRPr="00F31354" w:rsidRDefault="00F31354" w:rsidP="00F31354">
            <w:pPr>
              <w:rPr>
                <w:b/>
                <w:bCs/>
              </w:rPr>
            </w:pPr>
            <w:r w:rsidRPr="00F31354">
              <w:rPr>
                <w:b/>
                <w:bCs/>
              </w:rPr>
              <w:t>6.644314</w:t>
            </w:r>
          </w:p>
        </w:tc>
        <w:tc>
          <w:tcPr>
            <w:tcW w:w="960" w:type="dxa"/>
            <w:noWrap/>
            <w:hideMark/>
          </w:tcPr>
          <w:p w14:paraId="238ABE32" w14:textId="77777777" w:rsidR="00F31354" w:rsidRPr="00F31354" w:rsidRDefault="00F31354" w:rsidP="00F31354">
            <w:pPr>
              <w:rPr>
                <w:b/>
                <w:bCs/>
              </w:rPr>
            </w:pPr>
            <w:r w:rsidRPr="00F31354">
              <w:rPr>
                <w:b/>
                <w:bCs/>
              </w:rPr>
              <w:t>8.3517</w:t>
            </w:r>
          </w:p>
        </w:tc>
        <w:tc>
          <w:tcPr>
            <w:tcW w:w="960" w:type="dxa"/>
            <w:noWrap/>
            <w:hideMark/>
          </w:tcPr>
          <w:p w14:paraId="1CAF4654" w14:textId="77777777" w:rsidR="00F31354" w:rsidRPr="00F31354" w:rsidRDefault="00F31354" w:rsidP="00F31354">
            <w:pPr>
              <w:rPr>
                <w:b/>
                <w:bCs/>
              </w:rPr>
            </w:pPr>
            <w:r w:rsidRPr="00F31354">
              <w:rPr>
                <w:b/>
                <w:bCs/>
              </w:rPr>
              <w:t>11.41853</w:t>
            </w:r>
          </w:p>
        </w:tc>
        <w:tc>
          <w:tcPr>
            <w:tcW w:w="960" w:type="dxa"/>
            <w:noWrap/>
            <w:hideMark/>
          </w:tcPr>
          <w:p w14:paraId="0B29C6E8" w14:textId="77777777" w:rsidR="00F31354" w:rsidRPr="00F31354" w:rsidRDefault="00F31354" w:rsidP="00F31354">
            <w:pPr>
              <w:rPr>
                <w:b/>
                <w:bCs/>
              </w:rPr>
            </w:pPr>
            <w:r w:rsidRPr="00F31354">
              <w:rPr>
                <w:b/>
                <w:bCs/>
              </w:rPr>
              <w:t>12.50136</w:t>
            </w:r>
          </w:p>
        </w:tc>
        <w:tc>
          <w:tcPr>
            <w:tcW w:w="960" w:type="dxa"/>
            <w:noWrap/>
            <w:hideMark/>
          </w:tcPr>
          <w:p w14:paraId="5CC06335" w14:textId="77777777" w:rsidR="00F31354" w:rsidRPr="00F31354" w:rsidRDefault="00F31354" w:rsidP="00F31354">
            <w:pPr>
              <w:rPr>
                <w:b/>
                <w:bCs/>
              </w:rPr>
            </w:pPr>
            <w:r w:rsidRPr="00F31354">
              <w:rPr>
                <w:b/>
                <w:bCs/>
              </w:rPr>
              <w:t>15.68635</w:t>
            </w:r>
          </w:p>
        </w:tc>
        <w:tc>
          <w:tcPr>
            <w:tcW w:w="960" w:type="dxa"/>
            <w:noWrap/>
            <w:hideMark/>
          </w:tcPr>
          <w:p w14:paraId="5BAAD98B" w14:textId="77777777" w:rsidR="00F31354" w:rsidRPr="00F31354" w:rsidRDefault="00F31354" w:rsidP="00F31354">
            <w:pPr>
              <w:rPr>
                <w:b/>
                <w:bCs/>
              </w:rPr>
            </w:pPr>
            <w:r w:rsidRPr="00F31354">
              <w:rPr>
                <w:b/>
                <w:bCs/>
              </w:rPr>
              <w:t>7.263392</w:t>
            </w:r>
          </w:p>
        </w:tc>
        <w:tc>
          <w:tcPr>
            <w:tcW w:w="960" w:type="dxa"/>
            <w:noWrap/>
            <w:hideMark/>
          </w:tcPr>
          <w:p w14:paraId="44689BE9" w14:textId="77777777" w:rsidR="00F31354" w:rsidRPr="00F31354" w:rsidRDefault="00F31354" w:rsidP="00F31354">
            <w:pPr>
              <w:rPr>
                <w:b/>
                <w:bCs/>
              </w:rPr>
            </w:pPr>
            <w:r w:rsidRPr="00F31354">
              <w:rPr>
                <w:b/>
                <w:bCs/>
              </w:rPr>
              <w:t>8.633238</w:t>
            </w:r>
          </w:p>
        </w:tc>
        <w:tc>
          <w:tcPr>
            <w:tcW w:w="960" w:type="dxa"/>
            <w:noWrap/>
            <w:hideMark/>
          </w:tcPr>
          <w:p w14:paraId="7C32217E" w14:textId="77777777" w:rsidR="00F31354" w:rsidRPr="00F31354" w:rsidRDefault="00F31354" w:rsidP="00F31354">
            <w:pPr>
              <w:rPr>
                <w:b/>
                <w:bCs/>
              </w:rPr>
            </w:pPr>
            <w:r w:rsidRPr="00F31354">
              <w:rPr>
                <w:b/>
                <w:bCs/>
              </w:rPr>
              <w:t>10.66211</w:t>
            </w:r>
          </w:p>
        </w:tc>
        <w:tc>
          <w:tcPr>
            <w:tcW w:w="960" w:type="dxa"/>
            <w:noWrap/>
            <w:hideMark/>
          </w:tcPr>
          <w:p w14:paraId="2A3BD589" w14:textId="77777777" w:rsidR="00F31354" w:rsidRPr="00F31354" w:rsidRDefault="00F31354" w:rsidP="00F31354">
            <w:pPr>
              <w:rPr>
                <w:b/>
                <w:bCs/>
              </w:rPr>
            </w:pPr>
            <w:r w:rsidRPr="00F31354">
              <w:rPr>
                <w:b/>
                <w:bCs/>
              </w:rPr>
              <w:t>13.20679</w:t>
            </w:r>
          </w:p>
        </w:tc>
        <w:tc>
          <w:tcPr>
            <w:tcW w:w="960" w:type="dxa"/>
            <w:noWrap/>
            <w:hideMark/>
          </w:tcPr>
          <w:p w14:paraId="547BBEDC" w14:textId="77777777" w:rsidR="00F31354" w:rsidRPr="00F31354" w:rsidRDefault="00F31354" w:rsidP="00F31354">
            <w:pPr>
              <w:rPr>
                <w:b/>
                <w:bCs/>
              </w:rPr>
            </w:pPr>
            <w:r w:rsidRPr="00F31354">
              <w:rPr>
                <w:b/>
                <w:bCs/>
              </w:rPr>
              <w:t>16.46096</w:t>
            </w:r>
          </w:p>
        </w:tc>
      </w:tr>
    </w:tbl>
    <w:p w14:paraId="404DE42E" w14:textId="49767840" w:rsidR="00F46130" w:rsidRDefault="00F31354" w:rsidP="00DD05AD">
      <w:r>
        <w:lastRenderedPageBreak/>
        <w:t>7</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35"/>
        <w:gridCol w:w="1135"/>
        <w:gridCol w:w="1135"/>
        <w:gridCol w:w="1135"/>
        <w:gridCol w:w="1135"/>
        <w:gridCol w:w="1135"/>
        <w:gridCol w:w="1135"/>
        <w:gridCol w:w="1135"/>
        <w:gridCol w:w="1135"/>
        <w:gridCol w:w="1135"/>
      </w:tblGrid>
      <w:tr w:rsidR="00F31354" w:rsidRPr="00F31354" w14:paraId="395D16F8" w14:textId="77777777" w:rsidTr="00650C20">
        <w:trPr>
          <w:trHeight w:val="261"/>
        </w:trPr>
        <w:tc>
          <w:tcPr>
            <w:tcW w:w="1135" w:type="dxa"/>
            <w:noWrap/>
            <w:hideMark/>
          </w:tcPr>
          <w:p w14:paraId="170004E5" w14:textId="77777777" w:rsidR="00F31354" w:rsidRPr="00F31354" w:rsidRDefault="00F31354" w:rsidP="00F31354">
            <w:r w:rsidRPr="00F31354">
              <w:t>Tx01</w:t>
            </w:r>
          </w:p>
        </w:tc>
        <w:tc>
          <w:tcPr>
            <w:tcW w:w="1135" w:type="dxa"/>
            <w:noWrap/>
            <w:hideMark/>
          </w:tcPr>
          <w:p w14:paraId="76C88361" w14:textId="77777777" w:rsidR="00F31354" w:rsidRPr="00F31354" w:rsidRDefault="00F31354" w:rsidP="00F31354">
            <w:r w:rsidRPr="00F31354">
              <w:t>Tx02</w:t>
            </w:r>
          </w:p>
        </w:tc>
        <w:tc>
          <w:tcPr>
            <w:tcW w:w="1135" w:type="dxa"/>
            <w:noWrap/>
            <w:hideMark/>
          </w:tcPr>
          <w:p w14:paraId="0565174E" w14:textId="77777777" w:rsidR="00F31354" w:rsidRPr="00F31354" w:rsidRDefault="00F31354" w:rsidP="00F31354">
            <w:r w:rsidRPr="00F31354">
              <w:t>Tx03</w:t>
            </w:r>
          </w:p>
        </w:tc>
        <w:tc>
          <w:tcPr>
            <w:tcW w:w="1135" w:type="dxa"/>
            <w:noWrap/>
            <w:hideMark/>
          </w:tcPr>
          <w:p w14:paraId="123BB094" w14:textId="77777777" w:rsidR="00F31354" w:rsidRPr="00F31354" w:rsidRDefault="00F31354" w:rsidP="00F31354">
            <w:r w:rsidRPr="00F31354">
              <w:t>Tx04</w:t>
            </w:r>
          </w:p>
        </w:tc>
        <w:tc>
          <w:tcPr>
            <w:tcW w:w="1135" w:type="dxa"/>
            <w:noWrap/>
            <w:hideMark/>
          </w:tcPr>
          <w:p w14:paraId="16F1DBCF" w14:textId="77777777" w:rsidR="00F31354" w:rsidRPr="00F31354" w:rsidRDefault="00F31354" w:rsidP="00F31354">
            <w:r w:rsidRPr="00F31354">
              <w:t>Tx05</w:t>
            </w:r>
          </w:p>
        </w:tc>
        <w:tc>
          <w:tcPr>
            <w:tcW w:w="1135" w:type="dxa"/>
            <w:noWrap/>
            <w:hideMark/>
          </w:tcPr>
          <w:p w14:paraId="578A56F6" w14:textId="77777777" w:rsidR="00F31354" w:rsidRPr="00F31354" w:rsidRDefault="00F31354" w:rsidP="00F31354">
            <w:r w:rsidRPr="00F31354">
              <w:t>Tx06</w:t>
            </w:r>
          </w:p>
        </w:tc>
        <w:tc>
          <w:tcPr>
            <w:tcW w:w="1135" w:type="dxa"/>
            <w:noWrap/>
            <w:hideMark/>
          </w:tcPr>
          <w:p w14:paraId="7136EF22" w14:textId="77777777" w:rsidR="00F31354" w:rsidRPr="00F31354" w:rsidRDefault="00F31354" w:rsidP="00F31354">
            <w:r w:rsidRPr="00F31354">
              <w:t>Tx07</w:t>
            </w:r>
          </w:p>
        </w:tc>
        <w:tc>
          <w:tcPr>
            <w:tcW w:w="1135" w:type="dxa"/>
            <w:noWrap/>
            <w:hideMark/>
          </w:tcPr>
          <w:p w14:paraId="6380EE66" w14:textId="77777777" w:rsidR="00F31354" w:rsidRPr="00F31354" w:rsidRDefault="00F31354" w:rsidP="00F31354">
            <w:r w:rsidRPr="00F31354">
              <w:t>Tx08</w:t>
            </w:r>
          </w:p>
        </w:tc>
        <w:tc>
          <w:tcPr>
            <w:tcW w:w="1135" w:type="dxa"/>
            <w:noWrap/>
            <w:hideMark/>
          </w:tcPr>
          <w:p w14:paraId="6446B36B" w14:textId="77777777" w:rsidR="00F31354" w:rsidRPr="00F31354" w:rsidRDefault="00F31354" w:rsidP="00F31354">
            <w:r w:rsidRPr="00F31354">
              <w:t>Tx09</w:t>
            </w:r>
          </w:p>
        </w:tc>
        <w:tc>
          <w:tcPr>
            <w:tcW w:w="1135" w:type="dxa"/>
            <w:noWrap/>
            <w:hideMark/>
          </w:tcPr>
          <w:p w14:paraId="075DED16" w14:textId="77777777" w:rsidR="00F31354" w:rsidRPr="00F31354" w:rsidRDefault="00F31354" w:rsidP="00F31354">
            <w:r w:rsidRPr="00F31354">
              <w:t>Tx10</w:t>
            </w:r>
          </w:p>
        </w:tc>
      </w:tr>
      <w:tr w:rsidR="00F31354" w:rsidRPr="00F31354" w14:paraId="0425F02A" w14:textId="77777777" w:rsidTr="00650C20">
        <w:trPr>
          <w:trHeight w:val="261"/>
        </w:trPr>
        <w:tc>
          <w:tcPr>
            <w:tcW w:w="1135" w:type="dxa"/>
            <w:noWrap/>
            <w:hideMark/>
          </w:tcPr>
          <w:p w14:paraId="434707DA" w14:textId="77777777" w:rsidR="00F31354" w:rsidRPr="00F31354" w:rsidRDefault="00F31354" w:rsidP="00F31354">
            <w:r w:rsidRPr="00F31354">
              <w:t>6.880249</w:t>
            </w:r>
          </w:p>
        </w:tc>
        <w:tc>
          <w:tcPr>
            <w:tcW w:w="1135" w:type="dxa"/>
            <w:noWrap/>
            <w:hideMark/>
          </w:tcPr>
          <w:p w14:paraId="17051548" w14:textId="77777777" w:rsidR="00F31354" w:rsidRPr="00F31354" w:rsidRDefault="00F31354" w:rsidP="00F31354">
            <w:r w:rsidRPr="00F31354">
              <w:t>5.76619</w:t>
            </w:r>
          </w:p>
        </w:tc>
        <w:tc>
          <w:tcPr>
            <w:tcW w:w="1135" w:type="dxa"/>
            <w:noWrap/>
            <w:hideMark/>
          </w:tcPr>
          <w:p w14:paraId="390E31E4" w14:textId="77777777" w:rsidR="00F31354" w:rsidRPr="00F31354" w:rsidRDefault="00F31354" w:rsidP="00F31354">
            <w:r w:rsidRPr="00F31354">
              <w:t>11.20935</w:t>
            </w:r>
          </w:p>
        </w:tc>
        <w:tc>
          <w:tcPr>
            <w:tcW w:w="1135" w:type="dxa"/>
            <w:noWrap/>
            <w:hideMark/>
          </w:tcPr>
          <w:p w14:paraId="709CBD49" w14:textId="77777777" w:rsidR="00F31354" w:rsidRPr="00F31354" w:rsidRDefault="00F31354" w:rsidP="00F31354">
            <w:r w:rsidRPr="00F31354">
              <w:t>12.77446</w:t>
            </w:r>
          </w:p>
        </w:tc>
        <w:tc>
          <w:tcPr>
            <w:tcW w:w="1135" w:type="dxa"/>
            <w:noWrap/>
            <w:hideMark/>
          </w:tcPr>
          <w:p w14:paraId="481681F8" w14:textId="77777777" w:rsidR="00F31354" w:rsidRPr="00F31354" w:rsidRDefault="00F31354" w:rsidP="00F31354">
            <w:r w:rsidRPr="00F31354">
              <w:t>13.20768</w:t>
            </w:r>
          </w:p>
        </w:tc>
        <w:tc>
          <w:tcPr>
            <w:tcW w:w="1135" w:type="dxa"/>
            <w:noWrap/>
            <w:hideMark/>
          </w:tcPr>
          <w:p w14:paraId="2284E907" w14:textId="77777777" w:rsidR="00F31354" w:rsidRPr="00F31354" w:rsidRDefault="00F31354" w:rsidP="00F31354">
            <w:r w:rsidRPr="00F31354">
              <w:t>7.828996</w:t>
            </w:r>
          </w:p>
        </w:tc>
        <w:tc>
          <w:tcPr>
            <w:tcW w:w="1135" w:type="dxa"/>
            <w:noWrap/>
            <w:hideMark/>
          </w:tcPr>
          <w:p w14:paraId="5FEC7487" w14:textId="77777777" w:rsidR="00F31354" w:rsidRPr="00F31354" w:rsidRDefault="00F31354" w:rsidP="00F31354">
            <w:r w:rsidRPr="00F31354">
              <w:t>7.669181</w:t>
            </w:r>
          </w:p>
        </w:tc>
        <w:tc>
          <w:tcPr>
            <w:tcW w:w="1135" w:type="dxa"/>
            <w:noWrap/>
            <w:hideMark/>
          </w:tcPr>
          <w:p w14:paraId="0D3F47B9" w14:textId="77777777" w:rsidR="00F31354" w:rsidRPr="00F31354" w:rsidRDefault="00F31354" w:rsidP="00F31354">
            <w:r w:rsidRPr="00F31354">
              <w:t>9.33248</w:t>
            </w:r>
          </w:p>
        </w:tc>
        <w:tc>
          <w:tcPr>
            <w:tcW w:w="1135" w:type="dxa"/>
            <w:noWrap/>
            <w:hideMark/>
          </w:tcPr>
          <w:p w14:paraId="4FAF2E2B" w14:textId="77777777" w:rsidR="00F31354" w:rsidRPr="00F31354" w:rsidRDefault="00F31354" w:rsidP="00F31354">
            <w:r w:rsidRPr="00F31354">
              <w:t>10.66787</w:t>
            </w:r>
          </w:p>
        </w:tc>
        <w:tc>
          <w:tcPr>
            <w:tcW w:w="1135" w:type="dxa"/>
            <w:noWrap/>
            <w:hideMark/>
          </w:tcPr>
          <w:p w14:paraId="0E8AF6AC" w14:textId="77777777" w:rsidR="00F31354" w:rsidRPr="00F31354" w:rsidRDefault="00F31354" w:rsidP="00F31354">
            <w:r w:rsidRPr="00F31354">
              <w:t>8.963309</w:t>
            </w:r>
          </w:p>
        </w:tc>
      </w:tr>
      <w:tr w:rsidR="00F31354" w:rsidRPr="00F31354" w14:paraId="3FA21951" w14:textId="77777777" w:rsidTr="00650C20">
        <w:trPr>
          <w:trHeight w:val="261"/>
        </w:trPr>
        <w:tc>
          <w:tcPr>
            <w:tcW w:w="1135" w:type="dxa"/>
            <w:noWrap/>
            <w:hideMark/>
          </w:tcPr>
          <w:p w14:paraId="3E7B4044" w14:textId="77777777" w:rsidR="00F31354" w:rsidRPr="00F31354" w:rsidRDefault="00F31354" w:rsidP="00F31354">
            <w:r w:rsidRPr="00F31354">
              <w:t>8.127948</w:t>
            </w:r>
          </w:p>
        </w:tc>
        <w:tc>
          <w:tcPr>
            <w:tcW w:w="1135" w:type="dxa"/>
            <w:noWrap/>
            <w:hideMark/>
          </w:tcPr>
          <w:p w14:paraId="195D55B6" w14:textId="77777777" w:rsidR="00F31354" w:rsidRPr="00F31354" w:rsidRDefault="00F31354" w:rsidP="00F31354">
            <w:r w:rsidRPr="00F31354">
              <w:t>7.52986</w:t>
            </w:r>
          </w:p>
        </w:tc>
        <w:tc>
          <w:tcPr>
            <w:tcW w:w="1135" w:type="dxa"/>
            <w:noWrap/>
            <w:hideMark/>
          </w:tcPr>
          <w:p w14:paraId="2CADD4E6" w14:textId="77777777" w:rsidR="00F31354" w:rsidRPr="00F31354" w:rsidRDefault="00F31354" w:rsidP="00F31354">
            <w:r w:rsidRPr="00F31354">
              <w:t>10.79615</w:t>
            </w:r>
          </w:p>
        </w:tc>
        <w:tc>
          <w:tcPr>
            <w:tcW w:w="1135" w:type="dxa"/>
            <w:noWrap/>
            <w:hideMark/>
          </w:tcPr>
          <w:p w14:paraId="23CD54B9" w14:textId="77777777" w:rsidR="00F31354" w:rsidRPr="00F31354" w:rsidRDefault="00F31354" w:rsidP="00F31354">
            <w:r w:rsidRPr="00F31354">
              <w:t>11.48539</w:t>
            </w:r>
          </w:p>
        </w:tc>
        <w:tc>
          <w:tcPr>
            <w:tcW w:w="1135" w:type="dxa"/>
            <w:noWrap/>
            <w:hideMark/>
          </w:tcPr>
          <w:p w14:paraId="1737F688" w14:textId="77777777" w:rsidR="00F31354" w:rsidRPr="00F31354" w:rsidRDefault="00F31354" w:rsidP="00F31354">
            <w:r w:rsidRPr="00F31354">
              <w:t>13.14092</w:t>
            </w:r>
          </w:p>
        </w:tc>
        <w:tc>
          <w:tcPr>
            <w:tcW w:w="1135" w:type="dxa"/>
            <w:noWrap/>
            <w:hideMark/>
          </w:tcPr>
          <w:p w14:paraId="58F97128" w14:textId="77777777" w:rsidR="00F31354" w:rsidRPr="00F31354" w:rsidRDefault="00F31354" w:rsidP="00F31354">
            <w:r w:rsidRPr="00F31354">
              <w:t>4.363063</w:t>
            </w:r>
          </w:p>
        </w:tc>
        <w:tc>
          <w:tcPr>
            <w:tcW w:w="1135" w:type="dxa"/>
            <w:noWrap/>
            <w:hideMark/>
          </w:tcPr>
          <w:p w14:paraId="7476FCBF" w14:textId="77777777" w:rsidR="00F31354" w:rsidRPr="00F31354" w:rsidRDefault="00F31354" w:rsidP="00F31354">
            <w:r w:rsidRPr="00F31354">
              <w:t>8.215848</w:t>
            </w:r>
          </w:p>
        </w:tc>
        <w:tc>
          <w:tcPr>
            <w:tcW w:w="1135" w:type="dxa"/>
            <w:noWrap/>
            <w:hideMark/>
          </w:tcPr>
          <w:p w14:paraId="13CB16D6" w14:textId="77777777" w:rsidR="00F31354" w:rsidRPr="00F31354" w:rsidRDefault="00F31354" w:rsidP="00F31354">
            <w:r w:rsidRPr="00F31354">
              <w:t>9.260837</w:t>
            </w:r>
          </w:p>
        </w:tc>
        <w:tc>
          <w:tcPr>
            <w:tcW w:w="1135" w:type="dxa"/>
            <w:noWrap/>
            <w:hideMark/>
          </w:tcPr>
          <w:p w14:paraId="7137D57F" w14:textId="77777777" w:rsidR="00F31354" w:rsidRPr="00F31354" w:rsidRDefault="00F31354" w:rsidP="00F31354">
            <w:r w:rsidRPr="00F31354">
              <w:t>13.43542</w:t>
            </w:r>
          </w:p>
        </w:tc>
        <w:tc>
          <w:tcPr>
            <w:tcW w:w="1135" w:type="dxa"/>
            <w:noWrap/>
            <w:hideMark/>
          </w:tcPr>
          <w:p w14:paraId="06066D77" w14:textId="77777777" w:rsidR="00F31354" w:rsidRPr="00F31354" w:rsidRDefault="00F31354" w:rsidP="00F31354">
            <w:r w:rsidRPr="00F31354">
              <w:t>12.22678</w:t>
            </w:r>
          </w:p>
        </w:tc>
      </w:tr>
      <w:tr w:rsidR="00F31354" w:rsidRPr="00F31354" w14:paraId="1605C3CB" w14:textId="77777777" w:rsidTr="00650C20">
        <w:trPr>
          <w:trHeight w:val="261"/>
        </w:trPr>
        <w:tc>
          <w:tcPr>
            <w:tcW w:w="1135" w:type="dxa"/>
            <w:noWrap/>
            <w:hideMark/>
          </w:tcPr>
          <w:p w14:paraId="48B1FCE9" w14:textId="77777777" w:rsidR="00F31354" w:rsidRPr="00F31354" w:rsidRDefault="00F31354" w:rsidP="00F31354">
            <w:r w:rsidRPr="00F31354">
              <w:t>5.365057</w:t>
            </w:r>
          </w:p>
        </w:tc>
        <w:tc>
          <w:tcPr>
            <w:tcW w:w="1135" w:type="dxa"/>
            <w:noWrap/>
            <w:hideMark/>
          </w:tcPr>
          <w:p w14:paraId="6F40513B" w14:textId="77777777" w:rsidR="00F31354" w:rsidRPr="00F31354" w:rsidRDefault="00F31354" w:rsidP="00F31354">
            <w:r w:rsidRPr="00F31354">
              <w:t>4.746602</w:t>
            </w:r>
          </w:p>
        </w:tc>
        <w:tc>
          <w:tcPr>
            <w:tcW w:w="1135" w:type="dxa"/>
            <w:noWrap/>
            <w:hideMark/>
          </w:tcPr>
          <w:p w14:paraId="1179356E" w14:textId="77777777" w:rsidR="00F31354" w:rsidRPr="00F31354" w:rsidRDefault="00F31354" w:rsidP="00F31354">
            <w:r w:rsidRPr="00F31354">
              <w:t>16.32745</w:t>
            </w:r>
          </w:p>
        </w:tc>
        <w:tc>
          <w:tcPr>
            <w:tcW w:w="1135" w:type="dxa"/>
            <w:noWrap/>
            <w:hideMark/>
          </w:tcPr>
          <w:p w14:paraId="72036D23" w14:textId="77777777" w:rsidR="00F31354" w:rsidRPr="00F31354" w:rsidRDefault="00F31354" w:rsidP="00F31354">
            <w:r w:rsidRPr="00F31354">
              <w:t>12.56368</w:t>
            </w:r>
          </w:p>
        </w:tc>
        <w:tc>
          <w:tcPr>
            <w:tcW w:w="1135" w:type="dxa"/>
            <w:noWrap/>
            <w:hideMark/>
          </w:tcPr>
          <w:p w14:paraId="087ED00E" w14:textId="77777777" w:rsidR="00F31354" w:rsidRPr="00F31354" w:rsidRDefault="00F31354" w:rsidP="00F31354">
            <w:r w:rsidRPr="00F31354">
              <w:t>16.91938</w:t>
            </w:r>
          </w:p>
        </w:tc>
        <w:tc>
          <w:tcPr>
            <w:tcW w:w="1135" w:type="dxa"/>
            <w:noWrap/>
            <w:hideMark/>
          </w:tcPr>
          <w:p w14:paraId="040051C7" w14:textId="77777777" w:rsidR="00F31354" w:rsidRPr="00F31354" w:rsidRDefault="00F31354" w:rsidP="00F31354">
            <w:r w:rsidRPr="00F31354">
              <w:t>9.43014</w:t>
            </w:r>
          </w:p>
        </w:tc>
        <w:tc>
          <w:tcPr>
            <w:tcW w:w="1135" w:type="dxa"/>
            <w:noWrap/>
            <w:hideMark/>
          </w:tcPr>
          <w:p w14:paraId="1B4DE49C" w14:textId="77777777" w:rsidR="00F31354" w:rsidRPr="00F31354" w:rsidRDefault="00F31354" w:rsidP="00F31354">
            <w:r w:rsidRPr="00F31354">
              <w:t>2.185908</w:t>
            </w:r>
          </w:p>
        </w:tc>
        <w:tc>
          <w:tcPr>
            <w:tcW w:w="1135" w:type="dxa"/>
            <w:noWrap/>
            <w:hideMark/>
          </w:tcPr>
          <w:p w14:paraId="1647F9AF" w14:textId="77777777" w:rsidR="00F31354" w:rsidRPr="00F31354" w:rsidRDefault="00F31354" w:rsidP="00F31354">
            <w:r w:rsidRPr="00F31354">
              <w:t>9.993687</w:t>
            </w:r>
          </w:p>
        </w:tc>
        <w:tc>
          <w:tcPr>
            <w:tcW w:w="1135" w:type="dxa"/>
            <w:noWrap/>
            <w:hideMark/>
          </w:tcPr>
          <w:p w14:paraId="62426D36" w14:textId="77777777" w:rsidR="00F31354" w:rsidRPr="00F31354" w:rsidRDefault="00F31354" w:rsidP="00F31354">
            <w:r w:rsidRPr="00F31354">
              <w:t>11.35797</w:t>
            </w:r>
          </w:p>
        </w:tc>
        <w:tc>
          <w:tcPr>
            <w:tcW w:w="1135" w:type="dxa"/>
            <w:noWrap/>
            <w:hideMark/>
          </w:tcPr>
          <w:p w14:paraId="2964AB20" w14:textId="77777777" w:rsidR="00F31354" w:rsidRPr="00F31354" w:rsidRDefault="00F31354" w:rsidP="00F31354">
            <w:r w:rsidRPr="00F31354">
              <w:t>18.21922</w:t>
            </w:r>
          </w:p>
        </w:tc>
      </w:tr>
      <w:tr w:rsidR="00F31354" w:rsidRPr="00F31354" w14:paraId="00918D2A" w14:textId="77777777" w:rsidTr="00650C20">
        <w:trPr>
          <w:trHeight w:val="261"/>
        </w:trPr>
        <w:tc>
          <w:tcPr>
            <w:tcW w:w="1135" w:type="dxa"/>
            <w:noWrap/>
            <w:hideMark/>
          </w:tcPr>
          <w:p w14:paraId="7634FC10" w14:textId="77777777" w:rsidR="00F31354" w:rsidRPr="00F31354" w:rsidRDefault="00F31354" w:rsidP="00F31354">
            <w:r w:rsidRPr="00F31354">
              <w:t>8.622852</w:t>
            </w:r>
          </w:p>
        </w:tc>
        <w:tc>
          <w:tcPr>
            <w:tcW w:w="1135" w:type="dxa"/>
            <w:noWrap/>
            <w:hideMark/>
          </w:tcPr>
          <w:p w14:paraId="69B6F04A" w14:textId="77777777" w:rsidR="00F31354" w:rsidRPr="00F31354" w:rsidRDefault="00F31354" w:rsidP="00F31354">
            <w:r w:rsidRPr="00F31354">
              <w:t>8.336561</w:t>
            </w:r>
          </w:p>
        </w:tc>
        <w:tc>
          <w:tcPr>
            <w:tcW w:w="1135" w:type="dxa"/>
            <w:noWrap/>
            <w:hideMark/>
          </w:tcPr>
          <w:p w14:paraId="2A2D381A" w14:textId="77777777" w:rsidR="00F31354" w:rsidRPr="00F31354" w:rsidRDefault="00F31354" w:rsidP="00F31354">
            <w:r w:rsidRPr="00F31354">
              <w:t>8.333011</w:t>
            </w:r>
          </w:p>
        </w:tc>
        <w:tc>
          <w:tcPr>
            <w:tcW w:w="1135" w:type="dxa"/>
            <w:noWrap/>
            <w:hideMark/>
          </w:tcPr>
          <w:p w14:paraId="23CE0288" w14:textId="77777777" w:rsidR="00F31354" w:rsidRPr="00F31354" w:rsidRDefault="00F31354" w:rsidP="00F31354">
            <w:r w:rsidRPr="00F31354">
              <w:t>13.7934</w:t>
            </w:r>
          </w:p>
        </w:tc>
        <w:tc>
          <w:tcPr>
            <w:tcW w:w="1135" w:type="dxa"/>
            <w:noWrap/>
            <w:hideMark/>
          </w:tcPr>
          <w:p w14:paraId="3143E104" w14:textId="77777777" w:rsidR="00F31354" w:rsidRPr="00F31354" w:rsidRDefault="00F31354" w:rsidP="00F31354">
            <w:r w:rsidRPr="00F31354">
              <w:t>14.92185</w:t>
            </w:r>
          </w:p>
        </w:tc>
        <w:tc>
          <w:tcPr>
            <w:tcW w:w="1135" w:type="dxa"/>
            <w:noWrap/>
            <w:hideMark/>
          </w:tcPr>
          <w:p w14:paraId="141C267B" w14:textId="77777777" w:rsidR="00F31354" w:rsidRPr="00F31354" w:rsidRDefault="00F31354" w:rsidP="00F31354">
            <w:r w:rsidRPr="00F31354">
              <w:t>6.980016</w:t>
            </w:r>
          </w:p>
        </w:tc>
        <w:tc>
          <w:tcPr>
            <w:tcW w:w="1135" w:type="dxa"/>
            <w:noWrap/>
            <w:hideMark/>
          </w:tcPr>
          <w:p w14:paraId="16FCEFDD" w14:textId="77777777" w:rsidR="00F31354" w:rsidRPr="00F31354" w:rsidRDefault="00F31354" w:rsidP="00F31354">
            <w:r w:rsidRPr="00F31354">
              <w:t>9.179874</w:t>
            </w:r>
          </w:p>
        </w:tc>
        <w:tc>
          <w:tcPr>
            <w:tcW w:w="1135" w:type="dxa"/>
            <w:noWrap/>
            <w:hideMark/>
          </w:tcPr>
          <w:p w14:paraId="008AA716" w14:textId="77777777" w:rsidR="00F31354" w:rsidRPr="00F31354" w:rsidRDefault="00F31354" w:rsidP="00F31354">
            <w:r w:rsidRPr="00F31354">
              <w:t>12.87602</w:t>
            </w:r>
          </w:p>
        </w:tc>
        <w:tc>
          <w:tcPr>
            <w:tcW w:w="1135" w:type="dxa"/>
            <w:noWrap/>
            <w:hideMark/>
          </w:tcPr>
          <w:p w14:paraId="6238BA80" w14:textId="77777777" w:rsidR="00F31354" w:rsidRPr="00F31354" w:rsidRDefault="00F31354" w:rsidP="00F31354">
            <w:r w:rsidRPr="00F31354">
              <w:t>12.37001</w:t>
            </w:r>
          </w:p>
        </w:tc>
        <w:tc>
          <w:tcPr>
            <w:tcW w:w="1135" w:type="dxa"/>
            <w:noWrap/>
            <w:hideMark/>
          </w:tcPr>
          <w:p w14:paraId="3557B398" w14:textId="77777777" w:rsidR="00F31354" w:rsidRPr="00F31354" w:rsidRDefault="00F31354" w:rsidP="00F31354">
            <w:r w:rsidRPr="00F31354">
              <w:t>17.62438</w:t>
            </w:r>
          </w:p>
        </w:tc>
      </w:tr>
      <w:tr w:rsidR="00F31354" w:rsidRPr="00F31354" w14:paraId="0CD18AB4" w14:textId="77777777" w:rsidTr="00650C20">
        <w:trPr>
          <w:trHeight w:val="261"/>
        </w:trPr>
        <w:tc>
          <w:tcPr>
            <w:tcW w:w="1135" w:type="dxa"/>
            <w:noWrap/>
            <w:hideMark/>
          </w:tcPr>
          <w:p w14:paraId="6AE1278C" w14:textId="77777777" w:rsidR="00F31354" w:rsidRPr="00F31354" w:rsidRDefault="00F31354" w:rsidP="00F31354">
            <w:r w:rsidRPr="00F31354">
              <w:t>8.693417</w:t>
            </w:r>
          </w:p>
        </w:tc>
        <w:tc>
          <w:tcPr>
            <w:tcW w:w="1135" w:type="dxa"/>
            <w:noWrap/>
            <w:hideMark/>
          </w:tcPr>
          <w:p w14:paraId="5AB714E7" w14:textId="77777777" w:rsidR="00F31354" w:rsidRPr="00F31354" w:rsidRDefault="00F31354" w:rsidP="00F31354">
            <w:r w:rsidRPr="00F31354">
              <w:t>7.255572</w:t>
            </w:r>
          </w:p>
        </w:tc>
        <w:tc>
          <w:tcPr>
            <w:tcW w:w="1135" w:type="dxa"/>
            <w:noWrap/>
            <w:hideMark/>
          </w:tcPr>
          <w:p w14:paraId="3CA9CEA4" w14:textId="77777777" w:rsidR="00F31354" w:rsidRPr="00F31354" w:rsidRDefault="00F31354" w:rsidP="00F31354">
            <w:r w:rsidRPr="00F31354">
              <w:t>7.390639</w:t>
            </w:r>
          </w:p>
        </w:tc>
        <w:tc>
          <w:tcPr>
            <w:tcW w:w="1135" w:type="dxa"/>
            <w:noWrap/>
            <w:hideMark/>
          </w:tcPr>
          <w:p w14:paraId="5969328F" w14:textId="77777777" w:rsidR="00F31354" w:rsidRPr="00F31354" w:rsidRDefault="00F31354" w:rsidP="00F31354">
            <w:r w:rsidRPr="00F31354">
              <w:t>11.92485</w:t>
            </w:r>
          </w:p>
        </w:tc>
        <w:tc>
          <w:tcPr>
            <w:tcW w:w="1135" w:type="dxa"/>
            <w:noWrap/>
            <w:hideMark/>
          </w:tcPr>
          <w:p w14:paraId="33C56EA4" w14:textId="77777777" w:rsidR="00F31354" w:rsidRPr="00F31354" w:rsidRDefault="00F31354" w:rsidP="00F31354">
            <w:r w:rsidRPr="00F31354">
              <w:t>9.016432</w:t>
            </w:r>
          </w:p>
        </w:tc>
        <w:tc>
          <w:tcPr>
            <w:tcW w:w="1135" w:type="dxa"/>
            <w:noWrap/>
            <w:hideMark/>
          </w:tcPr>
          <w:p w14:paraId="3832697D" w14:textId="77777777" w:rsidR="00F31354" w:rsidRPr="00F31354" w:rsidRDefault="00F31354" w:rsidP="00F31354">
            <w:r w:rsidRPr="00F31354">
              <w:t>7.544678</w:t>
            </w:r>
          </w:p>
        </w:tc>
        <w:tc>
          <w:tcPr>
            <w:tcW w:w="1135" w:type="dxa"/>
            <w:noWrap/>
            <w:hideMark/>
          </w:tcPr>
          <w:p w14:paraId="0105A712" w14:textId="77777777" w:rsidR="00F31354" w:rsidRPr="00F31354" w:rsidRDefault="00F31354" w:rsidP="00F31354">
            <w:r w:rsidRPr="00F31354">
              <w:t>9.237559</w:t>
            </w:r>
          </w:p>
        </w:tc>
        <w:tc>
          <w:tcPr>
            <w:tcW w:w="1135" w:type="dxa"/>
            <w:noWrap/>
            <w:hideMark/>
          </w:tcPr>
          <w:p w14:paraId="50E71C07" w14:textId="77777777" w:rsidR="00F31354" w:rsidRPr="00F31354" w:rsidRDefault="00F31354" w:rsidP="00F31354">
            <w:r w:rsidRPr="00F31354">
              <w:t>7.484911</w:t>
            </w:r>
          </w:p>
        </w:tc>
        <w:tc>
          <w:tcPr>
            <w:tcW w:w="1135" w:type="dxa"/>
            <w:noWrap/>
            <w:hideMark/>
          </w:tcPr>
          <w:p w14:paraId="4D2B251D" w14:textId="77777777" w:rsidR="00F31354" w:rsidRPr="00F31354" w:rsidRDefault="00F31354" w:rsidP="00F31354">
            <w:r w:rsidRPr="00F31354">
              <w:t>9.267779</w:t>
            </w:r>
          </w:p>
        </w:tc>
        <w:tc>
          <w:tcPr>
            <w:tcW w:w="1135" w:type="dxa"/>
            <w:noWrap/>
            <w:hideMark/>
          </w:tcPr>
          <w:p w14:paraId="0B3BB669" w14:textId="77777777" w:rsidR="00F31354" w:rsidRPr="00F31354" w:rsidRDefault="00F31354" w:rsidP="00F31354">
            <w:r w:rsidRPr="00F31354">
              <w:t>14.61168</w:t>
            </w:r>
          </w:p>
        </w:tc>
      </w:tr>
      <w:tr w:rsidR="00F31354" w:rsidRPr="00F31354" w14:paraId="7B3A04F4" w14:textId="77777777" w:rsidTr="00650C20">
        <w:trPr>
          <w:trHeight w:val="261"/>
        </w:trPr>
        <w:tc>
          <w:tcPr>
            <w:tcW w:w="1135" w:type="dxa"/>
            <w:noWrap/>
            <w:hideMark/>
          </w:tcPr>
          <w:p w14:paraId="5DC2C37A" w14:textId="77777777" w:rsidR="00F31354" w:rsidRPr="00F31354" w:rsidRDefault="00F31354" w:rsidP="00F31354">
            <w:r w:rsidRPr="00F31354">
              <w:t>6.26068</w:t>
            </w:r>
          </w:p>
        </w:tc>
        <w:tc>
          <w:tcPr>
            <w:tcW w:w="1135" w:type="dxa"/>
            <w:noWrap/>
            <w:hideMark/>
          </w:tcPr>
          <w:p w14:paraId="13D1FFFB" w14:textId="77777777" w:rsidR="00F31354" w:rsidRPr="00F31354" w:rsidRDefault="00F31354" w:rsidP="00F31354">
            <w:r w:rsidRPr="00F31354">
              <w:t>8.86982</w:t>
            </w:r>
          </w:p>
        </w:tc>
        <w:tc>
          <w:tcPr>
            <w:tcW w:w="1135" w:type="dxa"/>
            <w:noWrap/>
            <w:hideMark/>
          </w:tcPr>
          <w:p w14:paraId="7A55FFCB" w14:textId="77777777" w:rsidR="00F31354" w:rsidRPr="00F31354" w:rsidRDefault="00F31354" w:rsidP="00F31354">
            <w:r w:rsidRPr="00F31354">
              <w:t>10.14097</w:t>
            </w:r>
          </w:p>
        </w:tc>
        <w:tc>
          <w:tcPr>
            <w:tcW w:w="1135" w:type="dxa"/>
            <w:noWrap/>
            <w:hideMark/>
          </w:tcPr>
          <w:p w14:paraId="5043171D" w14:textId="77777777" w:rsidR="00F31354" w:rsidRPr="00F31354" w:rsidRDefault="00F31354" w:rsidP="00F31354">
            <w:r w:rsidRPr="00F31354">
              <w:t>12.48089</w:t>
            </w:r>
          </w:p>
        </w:tc>
        <w:tc>
          <w:tcPr>
            <w:tcW w:w="1135" w:type="dxa"/>
            <w:noWrap/>
            <w:hideMark/>
          </w:tcPr>
          <w:p w14:paraId="38DAA3DA" w14:textId="77777777" w:rsidR="00F31354" w:rsidRPr="00F31354" w:rsidRDefault="00F31354" w:rsidP="00F31354">
            <w:r w:rsidRPr="00F31354">
              <w:t>15.61539</w:t>
            </w:r>
          </w:p>
        </w:tc>
        <w:tc>
          <w:tcPr>
            <w:tcW w:w="1135" w:type="dxa"/>
            <w:noWrap/>
            <w:hideMark/>
          </w:tcPr>
          <w:p w14:paraId="36CCC6C0" w14:textId="77777777" w:rsidR="00F31354" w:rsidRPr="00F31354" w:rsidRDefault="00F31354" w:rsidP="00F31354">
            <w:r w:rsidRPr="00F31354">
              <w:t>7.653372</w:t>
            </w:r>
          </w:p>
        </w:tc>
        <w:tc>
          <w:tcPr>
            <w:tcW w:w="1135" w:type="dxa"/>
            <w:noWrap/>
            <w:hideMark/>
          </w:tcPr>
          <w:p w14:paraId="68F18472" w14:textId="77777777" w:rsidR="00F31354" w:rsidRPr="00F31354" w:rsidRDefault="00F31354" w:rsidP="00F31354">
            <w:r w:rsidRPr="00F31354">
              <w:t>10.53109</w:t>
            </w:r>
          </w:p>
        </w:tc>
        <w:tc>
          <w:tcPr>
            <w:tcW w:w="1135" w:type="dxa"/>
            <w:noWrap/>
            <w:hideMark/>
          </w:tcPr>
          <w:p w14:paraId="1472FB4F" w14:textId="77777777" w:rsidR="00F31354" w:rsidRPr="00F31354" w:rsidRDefault="00F31354" w:rsidP="00F31354">
            <w:r w:rsidRPr="00F31354">
              <w:t>9.66717</w:t>
            </w:r>
          </w:p>
        </w:tc>
        <w:tc>
          <w:tcPr>
            <w:tcW w:w="1135" w:type="dxa"/>
            <w:noWrap/>
            <w:hideMark/>
          </w:tcPr>
          <w:p w14:paraId="1A1FBCC6" w14:textId="77777777" w:rsidR="00F31354" w:rsidRPr="00F31354" w:rsidRDefault="00F31354" w:rsidP="00F31354">
            <w:r w:rsidRPr="00F31354">
              <w:t>12.55967</w:t>
            </w:r>
          </w:p>
        </w:tc>
        <w:tc>
          <w:tcPr>
            <w:tcW w:w="1135" w:type="dxa"/>
            <w:noWrap/>
            <w:hideMark/>
          </w:tcPr>
          <w:p w14:paraId="4E99BED0" w14:textId="77777777" w:rsidR="00F31354" w:rsidRPr="00F31354" w:rsidRDefault="00F31354" w:rsidP="00F31354">
            <w:r w:rsidRPr="00F31354">
              <w:t>11.3395</w:t>
            </w:r>
          </w:p>
        </w:tc>
      </w:tr>
      <w:tr w:rsidR="00F31354" w:rsidRPr="00F31354" w14:paraId="5A8FA29F" w14:textId="77777777" w:rsidTr="00650C20">
        <w:trPr>
          <w:trHeight w:val="261"/>
        </w:trPr>
        <w:tc>
          <w:tcPr>
            <w:tcW w:w="1135" w:type="dxa"/>
            <w:noWrap/>
            <w:hideMark/>
          </w:tcPr>
          <w:p w14:paraId="7BDD0B35" w14:textId="77777777" w:rsidR="00F31354" w:rsidRPr="00F31354" w:rsidRDefault="00F31354" w:rsidP="00F31354">
            <w:r w:rsidRPr="00F31354">
              <w:t>5.56366</w:t>
            </w:r>
          </w:p>
        </w:tc>
        <w:tc>
          <w:tcPr>
            <w:tcW w:w="1135" w:type="dxa"/>
            <w:noWrap/>
            <w:hideMark/>
          </w:tcPr>
          <w:p w14:paraId="6A03F925" w14:textId="77777777" w:rsidR="00F31354" w:rsidRPr="00F31354" w:rsidRDefault="00F31354" w:rsidP="00F31354">
            <w:r w:rsidRPr="00F31354">
              <w:t>5.837365</w:t>
            </w:r>
          </w:p>
        </w:tc>
        <w:tc>
          <w:tcPr>
            <w:tcW w:w="1135" w:type="dxa"/>
            <w:noWrap/>
            <w:hideMark/>
          </w:tcPr>
          <w:p w14:paraId="3579FB40" w14:textId="77777777" w:rsidR="00F31354" w:rsidRPr="00F31354" w:rsidRDefault="00F31354" w:rsidP="00F31354">
            <w:r w:rsidRPr="00F31354">
              <w:t>11.51817</w:t>
            </w:r>
          </w:p>
        </w:tc>
        <w:tc>
          <w:tcPr>
            <w:tcW w:w="1135" w:type="dxa"/>
            <w:noWrap/>
            <w:hideMark/>
          </w:tcPr>
          <w:p w14:paraId="23A894ED" w14:textId="77777777" w:rsidR="00F31354" w:rsidRPr="00F31354" w:rsidRDefault="00F31354" w:rsidP="00F31354">
            <w:r w:rsidRPr="00F31354">
              <w:t>12.48605</w:t>
            </w:r>
          </w:p>
        </w:tc>
        <w:tc>
          <w:tcPr>
            <w:tcW w:w="1135" w:type="dxa"/>
            <w:noWrap/>
            <w:hideMark/>
          </w:tcPr>
          <w:p w14:paraId="1566174D" w14:textId="77777777" w:rsidR="00F31354" w:rsidRPr="00F31354" w:rsidRDefault="00F31354" w:rsidP="00F31354">
            <w:r w:rsidRPr="00F31354">
              <w:t>19.56513</w:t>
            </w:r>
          </w:p>
        </w:tc>
        <w:tc>
          <w:tcPr>
            <w:tcW w:w="1135" w:type="dxa"/>
            <w:noWrap/>
            <w:hideMark/>
          </w:tcPr>
          <w:p w14:paraId="0898983A" w14:textId="77777777" w:rsidR="00F31354" w:rsidRPr="00F31354" w:rsidRDefault="00F31354" w:rsidP="00F31354">
            <w:r w:rsidRPr="00F31354">
              <w:t>8.555495</w:t>
            </w:r>
          </w:p>
        </w:tc>
        <w:tc>
          <w:tcPr>
            <w:tcW w:w="1135" w:type="dxa"/>
            <w:noWrap/>
            <w:hideMark/>
          </w:tcPr>
          <w:p w14:paraId="6114A5D6" w14:textId="77777777" w:rsidR="00F31354" w:rsidRPr="00F31354" w:rsidRDefault="00F31354" w:rsidP="00F31354">
            <w:r w:rsidRPr="00F31354">
              <w:t>9.669139</w:t>
            </w:r>
          </w:p>
        </w:tc>
        <w:tc>
          <w:tcPr>
            <w:tcW w:w="1135" w:type="dxa"/>
            <w:noWrap/>
            <w:hideMark/>
          </w:tcPr>
          <w:p w14:paraId="702AE87E" w14:textId="77777777" w:rsidR="00F31354" w:rsidRPr="00F31354" w:rsidRDefault="00F31354" w:rsidP="00F31354">
            <w:r w:rsidRPr="00F31354">
              <w:t>10.92165</w:t>
            </w:r>
          </w:p>
        </w:tc>
        <w:tc>
          <w:tcPr>
            <w:tcW w:w="1135" w:type="dxa"/>
            <w:noWrap/>
            <w:hideMark/>
          </w:tcPr>
          <w:p w14:paraId="39261D3D" w14:textId="77777777" w:rsidR="00F31354" w:rsidRPr="00F31354" w:rsidRDefault="00F31354" w:rsidP="00F31354">
            <w:r w:rsidRPr="00F31354">
              <w:t>13.1342</w:t>
            </w:r>
          </w:p>
        </w:tc>
        <w:tc>
          <w:tcPr>
            <w:tcW w:w="1135" w:type="dxa"/>
            <w:noWrap/>
            <w:hideMark/>
          </w:tcPr>
          <w:p w14:paraId="063C838E" w14:textId="77777777" w:rsidR="00F31354" w:rsidRPr="00F31354" w:rsidRDefault="00F31354" w:rsidP="00F31354">
            <w:r w:rsidRPr="00F31354">
              <w:t>14.88376</w:t>
            </w:r>
          </w:p>
        </w:tc>
      </w:tr>
      <w:tr w:rsidR="00F31354" w:rsidRPr="00F31354" w14:paraId="229AD12B" w14:textId="77777777" w:rsidTr="00650C20">
        <w:trPr>
          <w:trHeight w:val="261"/>
        </w:trPr>
        <w:tc>
          <w:tcPr>
            <w:tcW w:w="1135" w:type="dxa"/>
            <w:noWrap/>
            <w:hideMark/>
          </w:tcPr>
          <w:p w14:paraId="535E84E7" w14:textId="77777777" w:rsidR="00F31354" w:rsidRPr="00F31354" w:rsidRDefault="00F31354" w:rsidP="00F31354">
            <w:r w:rsidRPr="00F31354">
              <w:t>6.874939</w:t>
            </w:r>
          </w:p>
        </w:tc>
        <w:tc>
          <w:tcPr>
            <w:tcW w:w="1135" w:type="dxa"/>
            <w:noWrap/>
            <w:hideMark/>
          </w:tcPr>
          <w:p w14:paraId="6C1D7545" w14:textId="77777777" w:rsidR="00F31354" w:rsidRPr="00F31354" w:rsidRDefault="00F31354" w:rsidP="00F31354">
            <w:r w:rsidRPr="00F31354">
              <w:t>11.19659</w:t>
            </w:r>
          </w:p>
        </w:tc>
        <w:tc>
          <w:tcPr>
            <w:tcW w:w="1135" w:type="dxa"/>
            <w:noWrap/>
            <w:hideMark/>
          </w:tcPr>
          <w:p w14:paraId="4128D2B9" w14:textId="77777777" w:rsidR="00F31354" w:rsidRPr="00F31354" w:rsidRDefault="00F31354" w:rsidP="00F31354">
            <w:r w:rsidRPr="00F31354">
              <w:t>12.1483</w:t>
            </w:r>
          </w:p>
        </w:tc>
        <w:tc>
          <w:tcPr>
            <w:tcW w:w="1135" w:type="dxa"/>
            <w:noWrap/>
            <w:hideMark/>
          </w:tcPr>
          <w:p w14:paraId="5628EA62" w14:textId="77777777" w:rsidR="00F31354" w:rsidRPr="00F31354" w:rsidRDefault="00F31354" w:rsidP="00F31354">
            <w:r w:rsidRPr="00F31354">
              <w:t>12.31547</w:t>
            </w:r>
          </w:p>
        </w:tc>
        <w:tc>
          <w:tcPr>
            <w:tcW w:w="1135" w:type="dxa"/>
            <w:noWrap/>
            <w:hideMark/>
          </w:tcPr>
          <w:p w14:paraId="7AB49002" w14:textId="77777777" w:rsidR="00F31354" w:rsidRPr="00F31354" w:rsidRDefault="00F31354" w:rsidP="00F31354">
            <w:r w:rsidRPr="00F31354">
              <w:t>15.37898</w:t>
            </w:r>
          </w:p>
        </w:tc>
        <w:tc>
          <w:tcPr>
            <w:tcW w:w="1135" w:type="dxa"/>
            <w:noWrap/>
            <w:hideMark/>
          </w:tcPr>
          <w:p w14:paraId="7C0597D5" w14:textId="77777777" w:rsidR="00F31354" w:rsidRPr="00F31354" w:rsidRDefault="00F31354" w:rsidP="00F31354">
            <w:r w:rsidRPr="00F31354">
              <w:t>6.851693</w:t>
            </w:r>
          </w:p>
        </w:tc>
        <w:tc>
          <w:tcPr>
            <w:tcW w:w="1135" w:type="dxa"/>
            <w:noWrap/>
            <w:hideMark/>
          </w:tcPr>
          <w:p w14:paraId="7D9EB100" w14:textId="77777777" w:rsidR="00F31354" w:rsidRPr="00F31354" w:rsidRDefault="00F31354" w:rsidP="00F31354">
            <w:r w:rsidRPr="00F31354">
              <w:t>10.94685</w:t>
            </w:r>
          </w:p>
        </w:tc>
        <w:tc>
          <w:tcPr>
            <w:tcW w:w="1135" w:type="dxa"/>
            <w:noWrap/>
            <w:hideMark/>
          </w:tcPr>
          <w:p w14:paraId="4BF9391F" w14:textId="77777777" w:rsidR="00F31354" w:rsidRPr="00F31354" w:rsidRDefault="00F31354" w:rsidP="00F31354">
            <w:r w:rsidRPr="00F31354">
              <w:t>9.664388</w:t>
            </w:r>
          </w:p>
        </w:tc>
        <w:tc>
          <w:tcPr>
            <w:tcW w:w="1135" w:type="dxa"/>
            <w:noWrap/>
            <w:hideMark/>
          </w:tcPr>
          <w:p w14:paraId="3311384C" w14:textId="77777777" w:rsidR="00F31354" w:rsidRPr="00F31354" w:rsidRDefault="00F31354" w:rsidP="00F31354">
            <w:r w:rsidRPr="00F31354">
              <w:t>11.93513</w:t>
            </w:r>
          </w:p>
        </w:tc>
        <w:tc>
          <w:tcPr>
            <w:tcW w:w="1135" w:type="dxa"/>
            <w:noWrap/>
            <w:hideMark/>
          </w:tcPr>
          <w:p w14:paraId="36A993E0" w14:textId="77777777" w:rsidR="00F31354" w:rsidRPr="00F31354" w:rsidRDefault="00F31354" w:rsidP="00F31354">
            <w:r w:rsidRPr="00F31354">
              <w:t>18.21213</w:t>
            </w:r>
          </w:p>
        </w:tc>
      </w:tr>
      <w:tr w:rsidR="00F31354" w:rsidRPr="00F31354" w14:paraId="5712BF3A" w14:textId="77777777" w:rsidTr="00650C20">
        <w:trPr>
          <w:trHeight w:val="261"/>
        </w:trPr>
        <w:tc>
          <w:tcPr>
            <w:tcW w:w="1135" w:type="dxa"/>
            <w:noWrap/>
            <w:hideMark/>
          </w:tcPr>
          <w:p w14:paraId="28571B77" w14:textId="77777777" w:rsidR="00F31354" w:rsidRPr="00F31354" w:rsidRDefault="00F31354" w:rsidP="00F31354">
            <w:r w:rsidRPr="00F31354">
              <w:t>3.963424</w:t>
            </w:r>
          </w:p>
        </w:tc>
        <w:tc>
          <w:tcPr>
            <w:tcW w:w="1135" w:type="dxa"/>
            <w:noWrap/>
            <w:hideMark/>
          </w:tcPr>
          <w:p w14:paraId="30C56A97" w14:textId="77777777" w:rsidR="00F31354" w:rsidRPr="00F31354" w:rsidRDefault="00F31354" w:rsidP="00F31354">
            <w:r w:rsidRPr="00F31354">
              <w:t>7.869333</w:t>
            </w:r>
          </w:p>
        </w:tc>
        <w:tc>
          <w:tcPr>
            <w:tcW w:w="1135" w:type="dxa"/>
            <w:noWrap/>
            <w:hideMark/>
          </w:tcPr>
          <w:p w14:paraId="2096EBD6" w14:textId="77777777" w:rsidR="00F31354" w:rsidRPr="00F31354" w:rsidRDefault="00F31354" w:rsidP="00F31354">
            <w:r w:rsidRPr="00F31354">
              <w:t>10.21705</w:t>
            </w:r>
          </w:p>
        </w:tc>
        <w:tc>
          <w:tcPr>
            <w:tcW w:w="1135" w:type="dxa"/>
            <w:noWrap/>
            <w:hideMark/>
          </w:tcPr>
          <w:p w14:paraId="58E2476F" w14:textId="77777777" w:rsidR="00F31354" w:rsidRPr="00F31354" w:rsidRDefault="00F31354" w:rsidP="00F31354">
            <w:r w:rsidRPr="00F31354">
              <w:t>12.54086</w:t>
            </w:r>
          </w:p>
        </w:tc>
        <w:tc>
          <w:tcPr>
            <w:tcW w:w="1135" w:type="dxa"/>
            <w:noWrap/>
            <w:hideMark/>
          </w:tcPr>
          <w:p w14:paraId="7BDB4D3B" w14:textId="77777777" w:rsidR="00F31354" w:rsidRPr="00F31354" w:rsidRDefault="00F31354" w:rsidP="00F31354">
            <w:r w:rsidRPr="00F31354">
              <w:t>13.40125</w:t>
            </w:r>
          </w:p>
        </w:tc>
        <w:tc>
          <w:tcPr>
            <w:tcW w:w="1135" w:type="dxa"/>
            <w:noWrap/>
            <w:hideMark/>
          </w:tcPr>
          <w:p w14:paraId="272EBD75" w14:textId="77777777" w:rsidR="00F31354" w:rsidRPr="00F31354" w:rsidRDefault="00F31354" w:rsidP="00F31354">
            <w:r w:rsidRPr="00F31354">
              <w:t>6.738208</w:t>
            </w:r>
          </w:p>
        </w:tc>
        <w:tc>
          <w:tcPr>
            <w:tcW w:w="1135" w:type="dxa"/>
            <w:noWrap/>
            <w:hideMark/>
          </w:tcPr>
          <w:p w14:paraId="4726F012" w14:textId="77777777" w:rsidR="00F31354" w:rsidRPr="00F31354" w:rsidRDefault="00F31354" w:rsidP="00F31354">
            <w:r w:rsidRPr="00F31354">
              <w:t>9.697336</w:t>
            </w:r>
          </w:p>
        </w:tc>
        <w:tc>
          <w:tcPr>
            <w:tcW w:w="1135" w:type="dxa"/>
            <w:noWrap/>
            <w:hideMark/>
          </w:tcPr>
          <w:p w14:paraId="3BD4AFB7" w14:textId="77777777" w:rsidR="00F31354" w:rsidRPr="00F31354" w:rsidRDefault="00F31354" w:rsidP="00F31354">
            <w:r w:rsidRPr="00F31354">
              <w:t>13.70354</w:t>
            </w:r>
          </w:p>
        </w:tc>
        <w:tc>
          <w:tcPr>
            <w:tcW w:w="1135" w:type="dxa"/>
            <w:noWrap/>
            <w:hideMark/>
          </w:tcPr>
          <w:p w14:paraId="6965DCC4" w14:textId="77777777" w:rsidR="00F31354" w:rsidRPr="00F31354" w:rsidRDefault="00F31354" w:rsidP="00F31354">
            <w:r w:rsidRPr="00F31354">
              <w:t>19.27095</w:t>
            </w:r>
          </w:p>
        </w:tc>
        <w:tc>
          <w:tcPr>
            <w:tcW w:w="1135" w:type="dxa"/>
            <w:noWrap/>
            <w:hideMark/>
          </w:tcPr>
          <w:p w14:paraId="03D32A84" w14:textId="77777777" w:rsidR="00F31354" w:rsidRPr="00F31354" w:rsidRDefault="00F31354" w:rsidP="00F31354">
            <w:r w:rsidRPr="00F31354">
              <w:t>19.84644</w:t>
            </w:r>
          </w:p>
        </w:tc>
      </w:tr>
      <w:tr w:rsidR="00F31354" w:rsidRPr="00F31354" w14:paraId="4B1DFA2B" w14:textId="77777777" w:rsidTr="00650C20">
        <w:trPr>
          <w:trHeight w:val="261"/>
        </w:trPr>
        <w:tc>
          <w:tcPr>
            <w:tcW w:w="1135" w:type="dxa"/>
            <w:noWrap/>
            <w:hideMark/>
          </w:tcPr>
          <w:p w14:paraId="053EF388" w14:textId="77777777" w:rsidR="00F31354" w:rsidRPr="00F31354" w:rsidRDefault="00F31354" w:rsidP="00F31354">
            <w:r w:rsidRPr="00F31354">
              <w:t>6.88881</w:t>
            </w:r>
          </w:p>
        </w:tc>
        <w:tc>
          <w:tcPr>
            <w:tcW w:w="1135" w:type="dxa"/>
            <w:noWrap/>
            <w:hideMark/>
          </w:tcPr>
          <w:p w14:paraId="5B116B9E" w14:textId="77777777" w:rsidR="00F31354" w:rsidRPr="00F31354" w:rsidRDefault="00F31354" w:rsidP="00F31354">
            <w:r w:rsidRPr="00F31354">
              <w:t>12.68038</w:t>
            </w:r>
          </w:p>
        </w:tc>
        <w:tc>
          <w:tcPr>
            <w:tcW w:w="1135" w:type="dxa"/>
            <w:noWrap/>
            <w:hideMark/>
          </w:tcPr>
          <w:p w14:paraId="465A639D" w14:textId="77777777" w:rsidR="00F31354" w:rsidRPr="00F31354" w:rsidRDefault="00F31354" w:rsidP="00F31354">
            <w:r w:rsidRPr="00F31354">
              <w:t>14.23867</w:t>
            </w:r>
          </w:p>
        </w:tc>
        <w:tc>
          <w:tcPr>
            <w:tcW w:w="1135" w:type="dxa"/>
            <w:noWrap/>
            <w:hideMark/>
          </w:tcPr>
          <w:p w14:paraId="14AC685D" w14:textId="77777777" w:rsidR="00F31354" w:rsidRPr="00F31354" w:rsidRDefault="00F31354" w:rsidP="00F31354">
            <w:r w:rsidRPr="00F31354">
              <w:t>13.87033</w:t>
            </w:r>
          </w:p>
        </w:tc>
        <w:tc>
          <w:tcPr>
            <w:tcW w:w="1135" w:type="dxa"/>
            <w:noWrap/>
            <w:hideMark/>
          </w:tcPr>
          <w:p w14:paraId="352C6199" w14:textId="77777777" w:rsidR="00F31354" w:rsidRPr="00F31354" w:rsidRDefault="00F31354" w:rsidP="00F31354">
            <w:r w:rsidRPr="00F31354">
              <w:t>15.36904</w:t>
            </w:r>
          </w:p>
        </w:tc>
        <w:tc>
          <w:tcPr>
            <w:tcW w:w="1135" w:type="dxa"/>
            <w:noWrap/>
            <w:hideMark/>
          </w:tcPr>
          <w:p w14:paraId="02A8EBB3" w14:textId="77777777" w:rsidR="00F31354" w:rsidRPr="00F31354" w:rsidRDefault="00F31354" w:rsidP="00F31354">
            <w:r w:rsidRPr="00F31354">
              <w:t>8.58649</w:t>
            </w:r>
          </w:p>
        </w:tc>
        <w:tc>
          <w:tcPr>
            <w:tcW w:w="1135" w:type="dxa"/>
            <w:noWrap/>
            <w:hideMark/>
          </w:tcPr>
          <w:p w14:paraId="2566DF96" w14:textId="77777777" w:rsidR="00F31354" w:rsidRPr="00F31354" w:rsidRDefault="00F31354" w:rsidP="00F31354">
            <w:r w:rsidRPr="00F31354">
              <w:t>9.546679</w:t>
            </w:r>
          </w:p>
        </w:tc>
        <w:tc>
          <w:tcPr>
            <w:tcW w:w="1135" w:type="dxa"/>
            <w:noWrap/>
            <w:hideMark/>
          </w:tcPr>
          <w:p w14:paraId="769C41C0" w14:textId="77777777" w:rsidR="00F31354" w:rsidRPr="00F31354" w:rsidRDefault="00F31354" w:rsidP="00F31354">
            <w:r w:rsidRPr="00F31354">
              <w:t>16.37161</w:t>
            </w:r>
          </w:p>
        </w:tc>
        <w:tc>
          <w:tcPr>
            <w:tcW w:w="1135" w:type="dxa"/>
            <w:noWrap/>
            <w:hideMark/>
          </w:tcPr>
          <w:p w14:paraId="639365CC" w14:textId="77777777" w:rsidR="00F31354" w:rsidRPr="00F31354" w:rsidRDefault="00F31354" w:rsidP="00F31354">
            <w:r w:rsidRPr="00F31354">
              <w:t>14.84639</w:t>
            </w:r>
          </w:p>
        </w:tc>
        <w:tc>
          <w:tcPr>
            <w:tcW w:w="1135" w:type="dxa"/>
            <w:noWrap/>
            <w:hideMark/>
          </w:tcPr>
          <w:p w14:paraId="28B5377A" w14:textId="77777777" w:rsidR="00F31354" w:rsidRPr="00F31354" w:rsidRDefault="00F31354" w:rsidP="00F31354">
            <w:r w:rsidRPr="00F31354">
              <w:t>20.70255</w:t>
            </w:r>
          </w:p>
        </w:tc>
      </w:tr>
      <w:tr w:rsidR="00650C20" w:rsidRPr="00F31354" w14:paraId="348E1B09" w14:textId="77777777" w:rsidTr="00650C20">
        <w:trPr>
          <w:trHeight w:val="261"/>
        </w:trPr>
        <w:tc>
          <w:tcPr>
            <w:tcW w:w="1135" w:type="dxa"/>
            <w:noWrap/>
            <w:hideMark/>
          </w:tcPr>
          <w:p w14:paraId="58131BF6" w14:textId="77777777" w:rsidR="00F31354" w:rsidRPr="00F31354" w:rsidRDefault="00F31354" w:rsidP="00F31354">
            <w:pPr>
              <w:rPr>
                <w:b/>
                <w:bCs/>
              </w:rPr>
            </w:pPr>
            <w:r w:rsidRPr="00F31354">
              <w:rPr>
                <w:b/>
                <w:bCs/>
              </w:rPr>
              <w:t>6.724104</w:t>
            </w:r>
          </w:p>
        </w:tc>
        <w:tc>
          <w:tcPr>
            <w:tcW w:w="1135" w:type="dxa"/>
            <w:noWrap/>
            <w:hideMark/>
          </w:tcPr>
          <w:p w14:paraId="70248C1F" w14:textId="77777777" w:rsidR="00F31354" w:rsidRPr="00F31354" w:rsidRDefault="00F31354" w:rsidP="00F31354">
            <w:pPr>
              <w:rPr>
                <w:b/>
                <w:bCs/>
              </w:rPr>
            </w:pPr>
            <w:r w:rsidRPr="00F31354">
              <w:rPr>
                <w:b/>
                <w:bCs/>
              </w:rPr>
              <w:t>8.008827</w:t>
            </w:r>
          </w:p>
        </w:tc>
        <w:tc>
          <w:tcPr>
            <w:tcW w:w="1135" w:type="dxa"/>
            <w:noWrap/>
            <w:hideMark/>
          </w:tcPr>
          <w:p w14:paraId="452086B6" w14:textId="77777777" w:rsidR="00F31354" w:rsidRPr="00F31354" w:rsidRDefault="00F31354" w:rsidP="00F31354">
            <w:pPr>
              <w:rPr>
                <w:b/>
                <w:bCs/>
              </w:rPr>
            </w:pPr>
            <w:r w:rsidRPr="00F31354">
              <w:rPr>
                <w:b/>
                <w:bCs/>
              </w:rPr>
              <w:t>11.23198</w:t>
            </w:r>
          </w:p>
        </w:tc>
        <w:tc>
          <w:tcPr>
            <w:tcW w:w="1135" w:type="dxa"/>
            <w:noWrap/>
            <w:hideMark/>
          </w:tcPr>
          <w:p w14:paraId="0BDCBAEE" w14:textId="77777777" w:rsidR="00F31354" w:rsidRPr="00F31354" w:rsidRDefault="00F31354" w:rsidP="00F31354">
            <w:pPr>
              <w:rPr>
                <w:b/>
                <w:bCs/>
              </w:rPr>
            </w:pPr>
            <w:r w:rsidRPr="00F31354">
              <w:rPr>
                <w:b/>
                <w:bCs/>
              </w:rPr>
              <w:t>12.62354</w:t>
            </w:r>
          </w:p>
        </w:tc>
        <w:tc>
          <w:tcPr>
            <w:tcW w:w="1135" w:type="dxa"/>
            <w:noWrap/>
            <w:hideMark/>
          </w:tcPr>
          <w:p w14:paraId="2DFBE287" w14:textId="77777777" w:rsidR="00F31354" w:rsidRPr="00F31354" w:rsidRDefault="00F31354" w:rsidP="00F31354">
            <w:pPr>
              <w:rPr>
                <w:b/>
                <w:bCs/>
              </w:rPr>
            </w:pPr>
            <w:r w:rsidRPr="00F31354">
              <w:rPr>
                <w:b/>
                <w:bCs/>
              </w:rPr>
              <w:t>14.65361</w:t>
            </w:r>
          </w:p>
        </w:tc>
        <w:tc>
          <w:tcPr>
            <w:tcW w:w="1135" w:type="dxa"/>
            <w:noWrap/>
            <w:hideMark/>
          </w:tcPr>
          <w:p w14:paraId="332E1303" w14:textId="77777777" w:rsidR="00F31354" w:rsidRPr="00F31354" w:rsidRDefault="00F31354" w:rsidP="00F31354">
            <w:pPr>
              <w:rPr>
                <w:b/>
                <w:bCs/>
              </w:rPr>
            </w:pPr>
            <w:r w:rsidRPr="00F31354">
              <w:rPr>
                <w:b/>
                <w:bCs/>
              </w:rPr>
              <w:t>7.453215</w:t>
            </w:r>
          </w:p>
        </w:tc>
        <w:tc>
          <w:tcPr>
            <w:tcW w:w="1135" w:type="dxa"/>
            <w:noWrap/>
            <w:hideMark/>
          </w:tcPr>
          <w:p w14:paraId="099C15E3" w14:textId="77777777" w:rsidR="00F31354" w:rsidRPr="00F31354" w:rsidRDefault="00F31354" w:rsidP="00F31354">
            <w:pPr>
              <w:rPr>
                <w:b/>
                <w:bCs/>
              </w:rPr>
            </w:pPr>
            <w:r w:rsidRPr="00F31354">
              <w:rPr>
                <w:b/>
                <w:bCs/>
              </w:rPr>
              <w:t>8.687946</w:t>
            </w:r>
          </w:p>
        </w:tc>
        <w:tc>
          <w:tcPr>
            <w:tcW w:w="1135" w:type="dxa"/>
            <w:noWrap/>
            <w:hideMark/>
          </w:tcPr>
          <w:p w14:paraId="440056FE" w14:textId="77777777" w:rsidR="00F31354" w:rsidRPr="00F31354" w:rsidRDefault="00F31354" w:rsidP="00F31354">
            <w:pPr>
              <w:rPr>
                <w:b/>
                <w:bCs/>
              </w:rPr>
            </w:pPr>
            <w:r w:rsidRPr="00F31354">
              <w:rPr>
                <w:b/>
                <w:bCs/>
              </w:rPr>
              <w:t>10.92763</w:t>
            </w:r>
          </w:p>
        </w:tc>
        <w:tc>
          <w:tcPr>
            <w:tcW w:w="1135" w:type="dxa"/>
            <w:noWrap/>
            <w:hideMark/>
          </w:tcPr>
          <w:p w14:paraId="5C162A95" w14:textId="77777777" w:rsidR="00F31354" w:rsidRPr="00F31354" w:rsidRDefault="00F31354" w:rsidP="00F31354">
            <w:pPr>
              <w:rPr>
                <w:b/>
                <w:bCs/>
              </w:rPr>
            </w:pPr>
            <w:r w:rsidRPr="00F31354">
              <w:rPr>
                <w:b/>
                <w:bCs/>
              </w:rPr>
              <w:t>12.88454</w:t>
            </w:r>
          </w:p>
        </w:tc>
        <w:tc>
          <w:tcPr>
            <w:tcW w:w="1135" w:type="dxa"/>
            <w:noWrap/>
            <w:hideMark/>
          </w:tcPr>
          <w:p w14:paraId="596C8DF0" w14:textId="77777777" w:rsidR="00F31354" w:rsidRPr="00F31354" w:rsidRDefault="00F31354" w:rsidP="00F31354">
            <w:pPr>
              <w:rPr>
                <w:b/>
                <w:bCs/>
              </w:rPr>
            </w:pPr>
            <w:r w:rsidRPr="00F31354">
              <w:rPr>
                <w:b/>
                <w:bCs/>
              </w:rPr>
              <w:t>15.66298</w:t>
            </w:r>
          </w:p>
        </w:tc>
      </w:tr>
    </w:tbl>
    <w:p w14:paraId="78549008" w14:textId="5C7AD893" w:rsidR="00F46130" w:rsidRDefault="00F46130" w:rsidP="00DD05AD"/>
    <w:p w14:paraId="6FD35425" w14:textId="75804B10" w:rsidR="00650C20" w:rsidRDefault="00650C20" w:rsidP="00DD05AD">
      <w:r>
        <w:t>Raw data for Section 4.4.2.6 with 6 active nodes</w:t>
      </w:r>
    </w:p>
    <w:p w14:paraId="25CACFA2" w14:textId="77777777" w:rsidR="00650C20" w:rsidRDefault="00650C20" w:rsidP="00DD05AD">
      <w:r>
        <w:t>1</w:t>
      </w:r>
      <w:r w:rsidRPr="00650C20">
        <w:rPr>
          <w:vertAlign w:val="superscript"/>
        </w:rPr>
        <w:t>st</w:t>
      </w:r>
      <w:r>
        <w:t xml:space="preserve"> Node</w:t>
      </w:r>
    </w:p>
    <w:tbl>
      <w:tblPr>
        <w:tblStyle w:val="TableGrid"/>
        <w:tblW w:w="0" w:type="auto"/>
        <w:tblLook w:val="04A0" w:firstRow="1" w:lastRow="0" w:firstColumn="1" w:lastColumn="0" w:noHBand="0" w:noVBand="1"/>
      </w:tblPr>
      <w:tblGrid>
        <w:gridCol w:w="1133"/>
        <w:gridCol w:w="1133"/>
        <w:gridCol w:w="1133"/>
        <w:gridCol w:w="1133"/>
        <w:gridCol w:w="1133"/>
        <w:gridCol w:w="1133"/>
        <w:gridCol w:w="1133"/>
        <w:gridCol w:w="1133"/>
        <w:gridCol w:w="1133"/>
        <w:gridCol w:w="1133"/>
      </w:tblGrid>
      <w:tr w:rsidR="00650C20" w:rsidRPr="00650C20" w14:paraId="4BDCFEFE" w14:textId="77777777" w:rsidTr="00650C20">
        <w:trPr>
          <w:trHeight w:val="261"/>
        </w:trPr>
        <w:tc>
          <w:tcPr>
            <w:tcW w:w="1133" w:type="dxa"/>
            <w:noWrap/>
            <w:hideMark/>
          </w:tcPr>
          <w:p w14:paraId="708C3AD0" w14:textId="77777777" w:rsidR="00650C20" w:rsidRPr="00650C20" w:rsidRDefault="00650C20" w:rsidP="00650C20">
            <w:r w:rsidRPr="00650C20">
              <w:t>Tx01</w:t>
            </w:r>
          </w:p>
        </w:tc>
        <w:tc>
          <w:tcPr>
            <w:tcW w:w="1133" w:type="dxa"/>
            <w:noWrap/>
            <w:hideMark/>
          </w:tcPr>
          <w:p w14:paraId="4EB929E9" w14:textId="77777777" w:rsidR="00650C20" w:rsidRPr="00650C20" w:rsidRDefault="00650C20" w:rsidP="00650C20">
            <w:r w:rsidRPr="00650C20">
              <w:t>Tx02</w:t>
            </w:r>
          </w:p>
        </w:tc>
        <w:tc>
          <w:tcPr>
            <w:tcW w:w="1133" w:type="dxa"/>
            <w:noWrap/>
            <w:hideMark/>
          </w:tcPr>
          <w:p w14:paraId="30899C4C" w14:textId="77777777" w:rsidR="00650C20" w:rsidRPr="00650C20" w:rsidRDefault="00650C20" w:rsidP="00650C20">
            <w:r w:rsidRPr="00650C20">
              <w:t>Tx03</w:t>
            </w:r>
          </w:p>
        </w:tc>
        <w:tc>
          <w:tcPr>
            <w:tcW w:w="1133" w:type="dxa"/>
            <w:noWrap/>
            <w:hideMark/>
          </w:tcPr>
          <w:p w14:paraId="2A3DE27B" w14:textId="77777777" w:rsidR="00650C20" w:rsidRPr="00650C20" w:rsidRDefault="00650C20" w:rsidP="00650C20">
            <w:r w:rsidRPr="00650C20">
              <w:t>Tx04</w:t>
            </w:r>
          </w:p>
        </w:tc>
        <w:tc>
          <w:tcPr>
            <w:tcW w:w="1133" w:type="dxa"/>
            <w:noWrap/>
            <w:hideMark/>
          </w:tcPr>
          <w:p w14:paraId="23265E7B" w14:textId="77777777" w:rsidR="00650C20" w:rsidRPr="00650C20" w:rsidRDefault="00650C20" w:rsidP="00650C20">
            <w:r w:rsidRPr="00650C20">
              <w:t>Tx05</w:t>
            </w:r>
          </w:p>
        </w:tc>
        <w:tc>
          <w:tcPr>
            <w:tcW w:w="1133" w:type="dxa"/>
            <w:noWrap/>
            <w:hideMark/>
          </w:tcPr>
          <w:p w14:paraId="12034757" w14:textId="77777777" w:rsidR="00650C20" w:rsidRPr="00650C20" w:rsidRDefault="00650C20" w:rsidP="00650C20">
            <w:r w:rsidRPr="00650C20">
              <w:t>Tx06</w:t>
            </w:r>
          </w:p>
        </w:tc>
        <w:tc>
          <w:tcPr>
            <w:tcW w:w="1133" w:type="dxa"/>
            <w:noWrap/>
            <w:hideMark/>
          </w:tcPr>
          <w:p w14:paraId="22D47FFE" w14:textId="77777777" w:rsidR="00650C20" w:rsidRPr="00650C20" w:rsidRDefault="00650C20" w:rsidP="00650C20">
            <w:r w:rsidRPr="00650C20">
              <w:t>Tx07</w:t>
            </w:r>
          </w:p>
        </w:tc>
        <w:tc>
          <w:tcPr>
            <w:tcW w:w="1133" w:type="dxa"/>
            <w:noWrap/>
            <w:hideMark/>
          </w:tcPr>
          <w:p w14:paraId="4D3EED44" w14:textId="77777777" w:rsidR="00650C20" w:rsidRPr="00650C20" w:rsidRDefault="00650C20" w:rsidP="00650C20">
            <w:r w:rsidRPr="00650C20">
              <w:t>Tx08</w:t>
            </w:r>
          </w:p>
        </w:tc>
        <w:tc>
          <w:tcPr>
            <w:tcW w:w="1133" w:type="dxa"/>
            <w:noWrap/>
            <w:hideMark/>
          </w:tcPr>
          <w:p w14:paraId="02213A2D" w14:textId="77777777" w:rsidR="00650C20" w:rsidRPr="00650C20" w:rsidRDefault="00650C20" w:rsidP="00650C20">
            <w:r w:rsidRPr="00650C20">
              <w:t>Tx09</w:t>
            </w:r>
          </w:p>
        </w:tc>
        <w:tc>
          <w:tcPr>
            <w:tcW w:w="1133" w:type="dxa"/>
            <w:noWrap/>
            <w:hideMark/>
          </w:tcPr>
          <w:p w14:paraId="4FC1761C" w14:textId="77777777" w:rsidR="00650C20" w:rsidRPr="00650C20" w:rsidRDefault="00650C20" w:rsidP="00650C20">
            <w:r w:rsidRPr="00650C20">
              <w:t>Tx10</w:t>
            </w:r>
          </w:p>
        </w:tc>
      </w:tr>
      <w:tr w:rsidR="00650C20" w:rsidRPr="00650C20" w14:paraId="7BBCF677" w14:textId="77777777" w:rsidTr="00650C20">
        <w:trPr>
          <w:trHeight w:val="261"/>
        </w:trPr>
        <w:tc>
          <w:tcPr>
            <w:tcW w:w="1133" w:type="dxa"/>
            <w:noWrap/>
            <w:hideMark/>
          </w:tcPr>
          <w:p w14:paraId="782F398D" w14:textId="77777777" w:rsidR="00650C20" w:rsidRPr="00650C20" w:rsidRDefault="00650C20" w:rsidP="00650C20">
            <w:r w:rsidRPr="00650C20">
              <w:t>7.442725</w:t>
            </w:r>
          </w:p>
        </w:tc>
        <w:tc>
          <w:tcPr>
            <w:tcW w:w="1133" w:type="dxa"/>
            <w:noWrap/>
            <w:hideMark/>
          </w:tcPr>
          <w:p w14:paraId="46BFC9E9" w14:textId="77777777" w:rsidR="00650C20" w:rsidRPr="00650C20" w:rsidRDefault="00650C20" w:rsidP="00650C20">
            <w:r w:rsidRPr="00650C20">
              <w:t>7.657259</w:t>
            </w:r>
          </w:p>
        </w:tc>
        <w:tc>
          <w:tcPr>
            <w:tcW w:w="1133" w:type="dxa"/>
            <w:noWrap/>
            <w:hideMark/>
          </w:tcPr>
          <w:p w14:paraId="46B1DADE" w14:textId="77777777" w:rsidR="00650C20" w:rsidRPr="00650C20" w:rsidRDefault="00650C20" w:rsidP="00650C20">
            <w:r w:rsidRPr="00650C20">
              <w:t>8.147203</w:t>
            </w:r>
          </w:p>
        </w:tc>
        <w:tc>
          <w:tcPr>
            <w:tcW w:w="1133" w:type="dxa"/>
            <w:noWrap/>
            <w:hideMark/>
          </w:tcPr>
          <w:p w14:paraId="30264DB7" w14:textId="77777777" w:rsidR="00650C20" w:rsidRPr="00650C20" w:rsidRDefault="00650C20" w:rsidP="00650C20">
            <w:r w:rsidRPr="00650C20">
              <w:t>8.430155</w:t>
            </w:r>
          </w:p>
        </w:tc>
        <w:tc>
          <w:tcPr>
            <w:tcW w:w="1133" w:type="dxa"/>
            <w:noWrap/>
            <w:hideMark/>
          </w:tcPr>
          <w:p w14:paraId="488041DE" w14:textId="77777777" w:rsidR="00650C20" w:rsidRPr="00650C20" w:rsidRDefault="00650C20" w:rsidP="00650C20">
            <w:r w:rsidRPr="00650C20">
              <w:t>8.312464</w:t>
            </w:r>
          </w:p>
        </w:tc>
        <w:tc>
          <w:tcPr>
            <w:tcW w:w="1133" w:type="dxa"/>
            <w:noWrap/>
            <w:hideMark/>
          </w:tcPr>
          <w:p w14:paraId="7B6BBA0F" w14:textId="77777777" w:rsidR="00650C20" w:rsidRPr="00650C20" w:rsidRDefault="00650C20" w:rsidP="00650C20">
            <w:r w:rsidRPr="00650C20">
              <w:t>8.918848</w:t>
            </w:r>
          </w:p>
        </w:tc>
        <w:tc>
          <w:tcPr>
            <w:tcW w:w="1133" w:type="dxa"/>
            <w:noWrap/>
            <w:hideMark/>
          </w:tcPr>
          <w:p w14:paraId="6ECDDE89" w14:textId="77777777" w:rsidR="00650C20" w:rsidRPr="00650C20" w:rsidRDefault="00650C20" w:rsidP="00650C20">
            <w:r w:rsidRPr="00650C20">
              <w:t>12.40078</w:t>
            </w:r>
          </w:p>
        </w:tc>
        <w:tc>
          <w:tcPr>
            <w:tcW w:w="1133" w:type="dxa"/>
            <w:noWrap/>
            <w:hideMark/>
          </w:tcPr>
          <w:p w14:paraId="6ADF2F2B" w14:textId="77777777" w:rsidR="00650C20" w:rsidRPr="00650C20" w:rsidRDefault="00650C20" w:rsidP="00650C20">
            <w:r w:rsidRPr="00650C20">
              <w:t>14.61588</w:t>
            </w:r>
          </w:p>
        </w:tc>
        <w:tc>
          <w:tcPr>
            <w:tcW w:w="1133" w:type="dxa"/>
            <w:noWrap/>
            <w:hideMark/>
          </w:tcPr>
          <w:p w14:paraId="0F217923" w14:textId="77777777" w:rsidR="00650C20" w:rsidRPr="00650C20" w:rsidRDefault="00650C20" w:rsidP="00650C20">
            <w:r w:rsidRPr="00650C20">
              <w:t>7.755913</w:t>
            </w:r>
          </w:p>
        </w:tc>
        <w:tc>
          <w:tcPr>
            <w:tcW w:w="1133" w:type="dxa"/>
            <w:noWrap/>
            <w:hideMark/>
          </w:tcPr>
          <w:p w14:paraId="1230F894" w14:textId="77777777" w:rsidR="00650C20" w:rsidRPr="00650C20" w:rsidRDefault="00650C20" w:rsidP="00650C20">
            <w:r w:rsidRPr="00650C20">
              <w:t>9.110275</w:t>
            </w:r>
          </w:p>
        </w:tc>
      </w:tr>
      <w:tr w:rsidR="00650C20" w:rsidRPr="00650C20" w14:paraId="51A85F0C" w14:textId="77777777" w:rsidTr="00650C20">
        <w:trPr>
          <w:trHeight w:val="261"/>
        </w:trPr>
        <w:tc>
          <w:tcPr>
            <w:tcW w:w="1133" w:type="dxa"/>
            <w:noWrap/>
            <w:hideMark/>
          </w:tcPr>
          <w:p w14:paraId="1B4835FC" w14:textId="77777777" w:rsidR="00650C20" w:rsidRPr="00650C20" w:rsidRDefault="00650C20" w:rsidP="00650C20">
            <w:r w:rsidRPr="00650C20">
              <w:t>8.659984</w:t>
            </w:r>
          </w:p>
        </w:tc>
        <w:tc>
          <w:tcPr>
            <w:tcW w:w="1133" w:type="dxa"/>
            <w:noWrap/>
            <w:hideMark/>
          </w:tcPr>
          <w:p w14:paraId="3C4BB6AD" w14:textId="77777777" w:rsidR="00650C20" w:rsidRPr="00650C20" w:rsidRDefault="00650C20" w:rsidP="00650C20">
            <w:r w:rsidRPr="00650C20">
              <w:t>12.12299</w:t>
            </w:r>
          </w:p>
        </w:tc>
        <w:tc>
          <w:tcPr>
            <w:tcW w:w="1133" w:type="dxa"/>
            <w:noWrap/>
            <w:hideMark/>
          </w:tcPr>
          <w:p w14:paraId="3FABD22E" w14:textId="77777777" w:rsidR="00650C20" w:rsidRPr="00650C20" w:rsidRDefault="00650C20" w:rsidP="00650C20">
            <w:r w:rsidRPr="00650C20">
              <w:t>8.270152</w:t>
            </w:r>
          </w:p>
        </w:tc>
        <w:tc>
          <w:tcPr>
            <w:tcW w:w="1133" w:type="dxa"/>
            <w:noWrap/>
            <w:hideMark/>
          </w:tcPr>
          <w:p w14:paraId="3DAB058E" w14:textId="77777777" w:rsidR="00650C20" w:rsidRPr="00650C20" w:rsidRDefault="00650C20" w:rsidP="00650C20">
            <w:r w:rsidRPr="00650C20">
              <w:t>11.62902</w:t>
            </w:r>
          </w:p>
        </w:tc>
        <w:tc>
          <w:tcPr>
            <w:tcW w:w="1133" w:type="dxa"/>
            <w:noWrap/>
            <w:hideMark/>
          </w:tcPr>
          <w:p w14:paraId="6500E011" w14:textId="77777777" w:rsidR="00650C20" w:rsidRPr="00650C20" w:rsidRDefault="00650C20" w:rsidP="00650C20">
            <w:r w:rsidRPr="00650C20">
              <w:t>10.53802</w:t>
            </w:r>
          </w:p>
        </w:tc>
        <w:tc>
          <w:tcPr>
            <w:tcW w:w="1133" w:type="dxa"/>
            <w:noWrap/>
            <w:hideMark/>
          </w:tcPr>
          <w:p w14:paraId="6DA0D0F4" w14:textId="77777777" w:rsidR="00650C20" w:rsidRPr="00650C20" w:rsidRDefault="00650C20" w:rsidP="00650C20">
            <w:r w:rsidRPr="00650C20">
              <w:t>11.90562</w:t>
            </w:r>
          </w:p>
        </w:tc>
        <w:tc>
          <w:tcPr>
            <w:tcW w:w="1133" w:type="dxa"/>
            <w:noWrap/>
            <w:hideMark/>
          </w:tcPr>
          <w:p w14:paraId="4D7D063E" w14:textId="77777777" w:rsidR="00650C20" w:rsidRPr="00650C20" w:rsidRDefault="00650C20" w:rsidP="00650C20">
            <w:r w:rsidRPr="00650C20">
              <w:t>6.719217</w:t>
            </w:r>
          </w:p>
        </w:tc>
        <w:tc>
          <w:tcPr>
            <w:tcW w:w="1133" w:type="dxa"/>
            <w:noWrap/>
            <w:hideMark/>
          </w:tcPr>
          <w:p w14:paraId="50655E0D" w14:textId="77777777" w:rsidR="00650C20" w:rsidRPr="00650C20" w:rsidRDefault="00650C20" w:rsidP="00650C20">
            <w:r w:rsidRPr="00650C20">
              <w:t>8.503208</w:t>
            </w:r>
          </w:p>
        </w:tc>
        <w:tc>
          <w:tcPr>
            <w:tcW w:w="1133" w:type="dxa"/>
            <w:noWrap/>
            <w:hideMark/>
          </w:tcPr>
          <w:p w14:paraId="5BD5F748" w14:textId="77777777" w:rsidR="00650C20" w:rsidRPr="00650C20" w:rsidRDefault="00650C20" w:rsidP="00650C20">
            <w:r w:rsidRPr="00650C20">
              <w:t>8.129849</w:t>
            </w:r>
          </w:p>
        </w:tc>
        <w:tc>
          <w:tcPr>
            <w:tcW w:w="1133" w:type="dxa"/>
            <w:noWrap/>
            <w:hideMark/>
          </w:tcPr>
          <w:p w14:paraId="3A7C67D6" w14:textId="77777777" w:rsidR="00650C20" w:rsidRPr="00650C20" w:rsidRDefault="00650C20" w:rsidP="00650C20">
            <w:r w:rsidRPr="00650C20">
              <w:t>12.89799</w:t>
            </w:r>
          </w:p>
        </w:tc>
      </w:tr>
      <w:tr w:rsidR="00650C20" w:rsidRPr="00650C20" w14:paraId="58868AF0" w14:textId="77777777" w:rsidTr="00650C20">
        <w:trPr>
          <w:trHeight w:val="261"/>
        </w:trPr>
        <w:tc>
          <w:tcPr>
            <w:tcW w:w="1133" w:type="dxa"/>
            <w:noWrap/>
            <w:hideMark/>
          </w:tcPr>
          <w:p w14:paraId="43533530" w14:textId="77777777" w:rsidR="00650C20" w:rsidRPr="00650C20" w:rsidRDefault="00650C20" w:rsidP="00650C20">
            <w:r w:rsidRPr="00650C20">
              <w:t>12.65077</w:t>
            </w:r>
          </w:p>
        </w:tc>
        <w:tc>
          <w:tcPr>
            <w:tcW w:w="1133" w:type="dxa"/>
            <w:noWrap/>
            <w:hideMark/>
          </w:tcPr>
          <w:p w14:paraId="6A2C4681" w14:textId="77777777" w:rsidR="00650C20" w:rsidRPr="00650C20" w:rsidRDefault="00650C20" w:rsidP="00650C20">
            <w:r w:rsidRPr="00650C20">
              <w:t>6.603417</w:t>
            </w:r>
          </w:p>
        </w:tc>
        <w:tc>
          <w:tcPr>
            <w:tcW w:w="1133" w:type="dxa"/>
            <w:noWrap/>
            <w:hideMark/>
          </w:tcPr>
          <w:p w14:paraId="3F99BB6C" w14:textId="77777777" w:rsidR="00650C20" w:rsidRPr="00650C20" w:rsidRDefault="00650C20" w:rsidP="00650C20">
            <w:r w:rsidRPr="00650C20">
              <w:t>6.431062</w:t>
            </w:r>
          </w:p>
        </w:tc>
        <w:tc>
          <w:tcPr>
            <w:tcW w:w="1133" w:type="dxa"/>
            <w:noWrap/>
            <w:hideMark/>
          </w:tcPr>
          <w:p w14:paraId="07B8020B" w14:textId="77777777" w:rsidR="00650C20" w:rsidRPr="00650C20" w:rsidRDefault="00650C20" w:rsidP="00650C20">
            <w:r w:rsidRPr="00650C20">
              <w:t>14.90044</w:t>
            </w:r>
          </w:p>
        </w:tc>
        <w:tc>
          <w:tcPr>
            <w:tcW w:w="1133" w:type="dxa"/>
            <w:noWrap/>
            <w:hideMark/>
          </w:tcPr>
          <w:p w14:paraId="39331160" w14:textId="77777777" w:rsidR="00650C20" w:rsidRPr="00650C20" w:rsidRDefault="00650C20" w:rsidP="00650C20">
            <w:r w:rsidRPr="00650C20">
              <w:t>7.639501</w:t>
            </w:r>
          </w:p>
        </w:tc>
        <w:tc>
          <w:tcPr>
            <w:tcW w:w="1133" w:type="dxa"/>
            <w:noWrap/>
            <w:hideMark/>
          </w:tcPr>
          <w:p w14:paraId="772E5E3F" w14:textId="77777777" w:rsidR="00650C20" w:rsidRPr="00650C20" w:rsidRDefault="00650C20" w:rsidP="00650C20">
            <w:r w:rsidRPr="00650C20">
              <w:t>6.805112</w:t>
            </w:r>
          </w:p>
        </w:tc>
        <w:tc>
          <w:tcPr>
            <w:tcW w:w="1133" w:type="dxa"/>
            <w:noWrap/>
            <w:hideMark/>
          </w:tcPr>
          <w:p w14:paraId="48E296F0" w14:textId="77777777" w:rsidR="00650C20" w:rsidRPr="00650C20" w:rsidRDefault="00650C20" w:rsidP="00650C20">
            <w:r w:rsidRPr="00650C20">
              <w:t>5.681315</w:t>
            </w:r>
          </w:p>
        </w:tc>
        <w:tc>
          <w:tcPr>
            <w:tcW w:w="1133" w:type="dxa"/>
            <w:noWrap/>
            <w:hideMark/>
          </w:tcPr>
          <w:p w14:paraId="37C55F5D" w14:textId="77777777" w:rsidR="00650C20" w:rsidRPr="00650C20" w:rsidRDefault="00650C20" w:rsidP="00650C20">
            <w:r w:rsidRPr="00650C20">
              <w:t>8.964408</w:t>
            </w:r>
          </w:p>
        </w:tc>
        <w:tc>
          <w:tcPr>
            <w:tcW w:w="1133" w:type="dxa"/>
            <w:noWrap/>
            <w:hideMark/>
          </w:tcPr>
          <w:p w14:paraId="29E83506" w14:textId="77777777" w:rsidR="00650C20" w:rsidRPr="00650C20" w:rsidRDefault="00650C20" w:rsidP="00650C20">
            <w:r w:rsidRPr="00650C20">
              <w:t>11.12203</w:t>
            </w:r>
          </w:p>
        </w:tc>
        <w:tc>
          <w:tcPr>
            <w:tcW w:w="1133" w:type="dxa"/>
            <w:noWrap/>
            <w:hideMark/>
          </w:tcPr>
          <w:p w14:paraId="4C46F089" w14:textId="77777777" w:rsidR="00650C20" w:rsidRPr="00650C20" w:rsidRDefault="00650C20" w:rsidP="00650C20">
            <w:r w:rsidRPr="00650C20">
              <w:t>13.64485</w:t>
            </w:r>
          </w:p>
        </w:tc>
      </w:tr>
      <w:tr w:rsidR="00650C20" w:rsidRPr="00650C20" w14:paraId="7C132DA8" w14:textId="77777777" w:rsidTr="00650C20">
        <w:trPr>
          <w:trHeight w:val="261"/>
        </w:trPr>
        <w:tc>
          <w:tcPr>
            <w:tcW w:w="1133" w:type="dxa"/>
            <w:noWrap/>
            <w:hideMark/>
          </w:tcPr>
          <w:p w14:paraId="3C8D0ADB" w14:textId="77777777" w:rsidR="00650C20" w:rsidRPr="00650C20" w:rsidRDefault="00650C20" w:rsidP="00650C20">
            <w:r w:rsidRPr="00650C20">
              <w:t>4.954675</w:t>
            </w:r>
          </w:p>
        </w:tc>
        <w:tc>
          <w:tcPr>
            <w:tcW w:w="1133" w:type="dxa"/>
            <w:noWrap/>
            <w:hideMark/>
          </w:tcPr>
          <w:p w14:paraId="09E63C18" w14:textId="77777777" w:rsidR="00650C20" w:rsidRPr="00650C20" w:rsidRDefault="00650C20" w:rsidP="00650C20">
            <w:r w:rsidRPr="00650C20">
              <w:t>6.920036</w:t>
            </w:r>
          </w:p>
        </w:tc>
        <w:tc>
          <w:tcPr>
            <w:tcW w:w="1133" w:type="dxa"/>
            <w:noWrap/>
            <w:hideMark/>
          </w:tcPr>
          <w:p w14:paraId="609C1199" w14:textId="77777777" w:rsidR="00650C20" w:rsidRPr="00650C20" w:rsidRDefault="00650C20" w:rsidP="00650C20">
            <w:r w:rsidRPr="00650C20">
              <w:t>8.264474</w:t>
            </w:r>
          </w:p>
        </w:tc>
        <w:tc>
          <w:tcPr>
            <w:tcW w:w="1133" w:type="dxa"/>
            <w:noWrap/>
            <w:hideMark/>
          </w:tcPr>
          <w:p w14:paraId="5E5C1337" w14:textId="77777777" w:rsidR="00650C20" w:rsidRPr="00650C20" w:rsidRDefault="00650C20" w:rsidP="00650C20">
            <w:r w:rsidRPr="00650C20">
              <w:t>11.36385</w:t>
            </w:r>
          </w:p>
        </w:tc>
        <w:tc>
          <w:tcPr>
            <w:tcW w:w="1133" w:type="dxa"/>
            <w:noWrap/>
            <w:hideMark/>
          </w:tcPr>
          <w:p w14:paraId="0D5A0FC2" w14:textId="77777777" w:rsidR="00650C20" w:rsidRPr="00650C20" w:rsidRDefault="00650C20" w:rsidP="00650C20">
            <w:r w:rsidRPr="00650C20">
              <w:t>8.636012</w:t>
            </w:r>
          </w:p>
        </w:tc>
        <w:tc>
          <w:tcPr>
            <w:tcW w:w="1133" w:type="dxa"/>
            <w:noWrap/>
            <w:hideMark/>
          </w:tcPr>
          <w:p w14:paraId="531B32BB" w14:textId="77777777" w:rsidR="00650C20" w:rsidRPr="00650C20" w:rsidRDefault="00650C20" w:rsidP="00650C20">
            <w:r w:rsidRPr="00650C20">
              <w:t>4.938079</w:t>
            </w:r>
          </w:p>
        </w:tc>
        <w:tc>
          <w:tcPr>
            <w:tcW w:w="1133" w:type="dxa"/>
            <w:noWrap/>
            <w:hideMark/>
          </w:tcPr>
          <w:p w14:paraId="5576250C" w14:textId="77777777" w:rsidR="00650C20" w:rsidRPr="00650C20" w:rsidRDefault="00650C20" w:rsidP="00650C20">
            <w:r w:rsidRPr="00650C20">
              <w:t>5.768172</w:t>
            </w:r>
          </w:p>
        </w:tc>
        <w:tc>
          <w:tcPr>
            <w:tcW w:w="1133" w:type="dxa"/>
            <w:noWrap/>
            <w:hideMark/>
          </w:tcPr>
          <w:p w14:paraId="30781387" w14:textId="77777777" w:rsidR="00650C20" w:rsidRPr="00650C20" w:rsidRDefault="00650C20" w:rsidP="00650C20">
            <w:r w:rsidRPr="00650C20">
              <w:t>7.346715</w:t>
            </w:r>
          </w:p>
        </w:tc>
        <w:tc>
          <w:tcPr>
            <w:tcW w:w="1133" w:type="dxa"/>
            <w:noWrap/>
            <w:hideMark/>
          </w:tcPr>
          <w:p w14:paraId="0991F78A" w14:textId="77777777" w:rsidR="00650C20" w:rsidRPr="00650C20" w:rsidRDefault="00650C20" w:rsidP="00650C20">
            <w:r w:rsidRPr="00650C20">
              <w:t>9.973658</w:t>
            </w:r>
          </w:p>
        </w:tc>
        <w:tc>
          <w:tcPr>
            <w:tcW w:w="1133" w:type="dxa"/>
            <w:noWrap/>
            <w:hideMark/>
          </w:tcPr>
          <w:p w14:paraId="3FD22646" w14:textId="77777777" w:rsidR="00650C20" w:rsidRPr="00650C20" w:rsidRDefault="00650C20" w:rsidP="00650C20">
            <w:r w:rsidRPr="00650C20">
              <w:t>11.86135</w:t>
            </w:r>
          </w:p>
        </w:tc>
      </w:tr>
      <w:tr w:rsidR="00650C20" w:rsidRPr="00650C20" w14:paraId="785031CE" w14:textId="77777777" w:rsidTr="00650C20">
        <w:trPr>
          <w:trHeight w:val="261"/>
        </w:trPr>
        <w:tc>
          <w:tcPr>
            <w:tcW w:w="1133" w:type="dxa"/>
            <w:noWrap/>
            <w:hideMark/>
          </w:tcPr>
          <w:p w14:paraId="06CB8B42" w14:textId="77777777" w:rsidR="00650C20" w:rsidRPr="00650C20" w:rsidRDefault="00650C20" w:rsidP="00650C20">
            <w:r w:rsidRPr="00650C20">
              <w:t>9.568029</w:t>
            </w:r>
          </w:p>
        </w:tc>
        <w:tc>
          <w:tcPr>
            <w:tcW w:w="1133" w:type="dxa"/>
            <w:noWrap/>
            <w:hideMark/>
          </w:tcPr>
          <w:p w14:paraId="49AA14F4" w14:textId="77777777" w:rsidR="00650C20" w:rsidRPr="00650C20" w:rsidRDefault="00650C20" w:rsidP="00650C20">
            <w:r w:rsidRPr="00650C20">
              <w:t>9.501208</w:t>
            </w:r>
          </w:p>
        </w:tc>
        <w:tc>
          <w:tcPr>
            <w:tcW w:w="1133" w:type="dxa"/>
            <w:noWrap/>
            <w:hideMark/>
          </w:tcPr>
          <w:p w14:paraId="1CF2B467" w14:textId="77777777" w:rsidR="00650C20" w:rsidRPr="00650C20" w:rsidRDefault="00650C20" w:rsidP="00650C20">
            <w:r w:rsidRPr="00650C20">
              <w:t>12.46372</w:t>
            </w:r>
          </w:p>
        </w:tc>
        <w:tc>
          <w:tcPr>
            <w:tcW w:w="1133" w:type="dxa"/>
            <w:noWrap/>
            <w:hideMark/>
          </w:tcPr>
          <w:p w14:paraId="25FF8C24" w14:textId="77777777" w:rsidR="00650C20" w:rsidRPr="00650C20" w:rsidRDefault="00650C20" w:rsidP="00650C20">
            <w:r w:rsidRPr="00650C20">
              <w:t>10.25868</w:t>
            </w:r>
          </w:p>
        </w:tc>
        <w:tc>
          <w:tcPr>
            <w:tcW w:w="1133" w:type="dxa"/>
            <w:noWrap/>
            <w:hideMark/>
          </w:tcPr>
          <w:p w14:paraId="57B007CF" w14:textId="77777777" w:rsidR="00650C20" w:rsidRPr="00650C20" w:rsidRDefault="00650C20" w:rsidP="00650C20">
            <w:r w:rsidRPr="00650C20">
              <w:t>11.52331</w:t>
            </w:r>
          </w:p>
        </w:tc>
        <w:tc>
          <w:tcPr>
            <w:tcW w:w="1133" w:type="dxa"/>
            <w:noWrap/>
            <w:hideMark/>
          </w:tcPr>
          <w:p w14:paraId="17287C06" w14:textId="77777777" w:rsidR="00650C20" w:rsidRPr="00650C20" w:rsidRDefault="00650C20" w:rsidP="00650C20">
            <w:r w:rsidRPr="00650C20">
              <w:t>13.16833</w:t>
            </w:r>
          </w:p>
        </w:tc>
        <w:tc>
          <w:tcPr>
            <w:tcW w:w="1133" w:type="dxa"/>
            <w:noWrap/>
            <w:hideMark/>
          </w:tcPr>
          <w:p w14:paraId="072AB445" w14:textId="77777777" w:rsidR="00650C20" w:rsidRPr="00650C20" w:rsidRDefault="00650C20" w:rsidP="00650C20">
            <w:r w:rsidRPr="00650C20">
              <w:t>6.301532</w:t>
            </w:r>
          </w:p>
        </w:tc>
        <w:tc>
          <w:tcPr>
            <w:tcW w:w="1133" w:type="dxa"/>
            <w:noWrap/>
            <w:hideMark/>
          </w:tcPr>
          <w:p w14:paraId="0C52767D" w14:textId="77777777" w:rsidR="00650C20" w:rsidRPr="00650C20" w:rsidRDefault="00650C20" w:rsidP="00650C20">
            <w:r w:rsidRPr="00650C20">
              <w:t>8.973932</w:t>
            </w:r>
          </w:p>
        </w:tc>
        <w:tc>
          <w:tcPr>
            <w:tcW w:w="1133" w:type="dxa"/>
            <w:noWrap/>
            <w:hideMark/>
          </w:tcPr>
          <w:p w14:paraId="52984E75" w14:textId="77777777" w:rsidR="00650C20" w:rsidRPr="00650C20" w:rsidRDefault="00650C20" w:rsidP="00650C20">
            <w:r w:rsidRPr="00650C20">
              <w:t>17.23747</w:t>
            </w:r>
          </w:p>
        </w:tc>
        <w:tc>
          <w:tcPr>
            <w:tcW w:w="1133" w:type="dxa"/>
            <w:noWrap/>
            <w:hideMark/>
          </w:tcPr>
          <w:p w14:paraId="3806CF6C" w14:textId="77777777" w:rsidR="00650C20" w:rsidRPr="00650C20" w:rsidRDefault="00650C20" w:rsidP="00650C20">
            <w:r w:rsidRPr="00650C20">
              <w:t>14.10825</w:t>
            </w:r>
          </w:p>
        </w:tc>
      </w:tr>
      <w:tr w:rsidR="00650C20" w:rsidRPr="00650C20" w14:paraId="6EE8FF62" w14:textId="77777777" w:rsidTr="00650C20">
        <w:trPr>
          <w:trHeight w:val="261"/>
        </w:trPr>
        <w:tc>
          <w:tcPr>
            <w:tcW w:w="1133" w:type="dxa"/>
            <w:noWrap/>
            <w:hideMark/>
          </w:tcPr>
          <w:p w14:paraId="3793A84B" w14:textId="77777777" w:rsidR="00650C20" w:rsidRPr="00650C20" w:rsidRDefault="00650C20" w:rsidP="00650C20">
            <w:r w:rsidRPr="00650C20">
              <w:t>12.9102</w:t>
            </w:r>
          </w:p>
        </w:tc>
        <w:tc>
          <w:tcPr>
            <w:tcW w:w="1133" w:type="dxa"/>
            <w:noWrap/>
            <w:hideMark/>
          </w:tcPr>
          <w:p w14:paraId="36AC13D9" w14:textId="77777777" w:rsidR="00650C20" w:rsidRPr="00650C20" w:rsidRDefault="00650C20" w:rsidP="00650C20">
            <w:r w:rsidRPr="00650C20">
              <w:t>6.750391</w:t>
            </w:r>
          </w:p>
        </w:tc>
        <w:tc>
          <w:tcPr>
            <w:tcW w:w="1133" w:type="dxa"/>
            <w:noWrap/>
            <w:hideMark/>
          </w:tcPr>
          <w:p w14:paraId="02823411" w14:textId="77777777" w:rsidR="00650C20" w:rsidRPr="00650C20" w:rsidRDefault="00650C20" w:rsidP="00650C20">
            <w:r w:rsidRPr="00650C20">
              <w:t>8.659801</w:t>
            </w:r>
          </w:p>
        </w:tc>
        <w:tc>
          <w:tcPr>
            <w:tcW w:w="1133" w:type="dxa"/>
            <w:noWrap/>
            <w:hideMark/>
          </w:tcPr>
          <w:p w14:paraId="5814278C" w14:textId="77777777" w:rsidR="00650C20" w:rsidRPr="00650C20" w:rsidRDefault="00650C20" w:rsidP="00650C20">
            <w:r w:rsidRPr="00650C20">
              <w:t>7.310659</w:t>
            </w:r>
          </w:p>
        </w:tc>
        <w:tc>
          <w:tcPr>
            <w:tcW w:w="1133" w:type="dxa"/>
            <w:noWrap/>
            <w:hideMark/>
          </w:tcPr>
          <w:p w14:paraId="183E089F" w14:textId="77777777" w:rsidR="00650C20" w:rsidRPr="00650C20" w:rsidRDefault="00650C20" w:rsidP="00650C20">
            <w:r w:rsidRPr="00650C20">
              <w:t>11.50757</w:t>
            </w:r>
          </w:p>
        </w:tc>
        <w:tc>
          <w:tcPr>
            <w:tcW w:w="1133" w:type="dxa"/>
            <w:noWrap/>
            <w:hideMark/>
          </w:tcPr>
          <w:p w14:paraId="1EDD6F51" w14:textId="77777777" w:rsidR="00650C20" w:rsidRPr="00650C20" w:rsidRDefault="00650C20" w:rsidP="00650C20">
            <w:r w:rsidRPr="00650C20">
              <w:t>7.478964</w:t>
            </w:r>
          </w:p>
        </w:tc>
        <w:tc>
          <w:tcPr>
            <w:tcW w:w="1133" w:type="dxa"/>
            <w:noWrap/>
            <w:hideMark/>
          </w:tcPr>
          <w:p w14:paraId="300428B4" w14:textId="77777777" w:rsidR="00650C20" w:rsidRPr="00650C20" w:rsidRDefault="00650C20" w:rsidP="00650C20">
            <w:r w:rsidRPr="00650C20">
              <w:t>6.214849</w:t>
            </w:r>
          </w:p>
        </w:tc>
        <w:tc>
          <w:tcPr>
            <w:tcW w:w="1133" w:type="dxa"/>
            <w:noWrap/>
            <w:hideMark/>
          </w:tcPr>
          <w:p w14:paraId="2A9A56A9" w14:textId="77777777" w:rsidR="00650C20" w:rsidRPr="00650C20" w:rsidRDefault="00650C20" w:rsidP="00650C20">
            <w:r w:rsidRPr="00650C20">
              <w:t>9.627392</w:t>
            </w:r>
          </w:p>
        </w:tc>
        <w:tc>
          <w:tcPr>
            <w:tcW w:w="1133" w:type="dxa"/>
            <w:noWrap/>
            <w:hideMark/>
          </w:tcPr>
          <w:p w14:paraId="7DFB5FFE" w14:textId="77777777" w:rsidR="00650C20" w:rsidRPr="00650C20" w:rsidRDefault="00650C20" w:rsidP="00650C20">
            <w:r w:rsidRPr="00650C20">
              <w:t>12.78293</w:t>
            </w:r>
          </w:p>
        </w:tc>
        <w:tc>
          <w:tcPr>
            <w:tcW w:w="1133" w:type="dxa"/>
            <w:noWrap/>
            <w:hideMark/>
          </w:tcPr>
          <w:p w14:paraId="2F9E81DE" w14:textId="77777777" w:rsidR="00650C20" w:rsidRPr="00650C20" w:rsidRDefault="00650C20" w:rsidP="00650C20">
            <w:r w:rsidRPr="00650C20">
              <w:t>7.614251</w:t>
            </w:r>
          </w:p>
        </w:tc>
      </w:tr>
      <w:tr w:rsidR="00650C20" w:rsidRPr="00650C20" w14:paraId="06A67A73" w14:textId="77777777" w:rsidTr="00650C20">
        <w:trPr>
          <w:trHeight w:val="261"/>
        </w:trPr>
        <w:tc>
          <w:tcPr>
            <w:tcW w:w="1133" w:type="dxa"/>
            <w:noWrap/>
            <w:hideMark/>
          </w:tcPr>
          <w:p w14:paraId="7B9A355B" w14:textId="77777777" w:rsidR="00650C20" w:rsidRPr="00650C20" w:rsidRDefault="00650C20" w:rsidP="00650C20">
            <w:r w:rsidRPr="00650C20">
              <w:t>4.245529</w:t>
            </w:r>
          </w:p>
        </w:tc>
        <w:tc>
          <w:tcPr>
            <w:tcW w:w="1133" w:type="dxa"/>
            <w:noWrap/>
            <w:hideMark/>
          </w:tcPr>
          <w:p w14:paraId="65FDCD7B" w14:textId="77777777" w:rsidR="00650C20" w:rsidRPr="00650C20" w:rsidRDefault="00650C20" w:rsidP="00650C20">
            <w:r w:rsidRPr="00650C20">
              <w:t>7.427034</w:t>
            </w:r>
          </w:p>
        </w:tc>
        <w:tc>
          <w:tcPr>
            <w:tcW w:w="1133" w:type="dxa"/>
            <w:noWrap/>
            <w:hideMark/>
          </w:tcPr>
          <w:p w14:paraId="54C0D767" w14:textId="77777777" w:rsidR="00650C20" w:rsidRPr="00650C20" w:rsidRDefault="00650C20" w:rsidP="00650C20">
            <w:r w:rsidRPr="00650C20">
              <w:t>9.124394</w:t>
            </w:r>
          </w:p>
        </w:tc>
        <w:tc>
          <w:tcPr>
            <w:tcW w:w="1133" w:type="dxa"/>
            <w:noWrap/>
            <w:hideMark/>
          </w:tcPr>
          <w:p w14:paraId="05145D98" w14:textId="77777777" w:rsidR="00650C20" w:rsidRPr="00650C20" w:rsidRDefault="00650C20" w:rsidP="00650C20">
            <w:r w:rsidRPr="00650C20">
              <w:t>11.73813</w:t>
            </w:r>
          </w:p>
        </w:tc>
        <w:tc>
          <w:tcPr>
            <w:tcW w:w="1133" w:type="dxa"/>
            <w:noWrap/>
            <w:hideMark/>
          </w:tcPr>
          <w:p w14:paraId="79573528" w14:textId="77777777" w:rsidR="00650C20" w:rsidRPr="00650C20" w:rsidRDefault="00650C20" w:rsidP="00650C20">
            <w:r w:rsidRPr="00650C20">
              <w:t>14.62356</w:t>
            </w:r>
          </w:p>
        </w:tc>
        <w:tc>
          <w:tcPr>
            <w:tcW w:w="1133" w:type="dxa"/>
            <w:noWrap/>
            <w:hideMark/>
          </w:tcPr>
          <w:p w14:paraId="219F2E6D" w14:textId="77777777" w:rsidR="00650C20" w:rsidRPr="00650C20" w:rsidRDefault="00650C20" w:rsidP="00650C20">
            <w:r w:rsidRPr="00650C20">
              <w:t>6.690698</w:t>
            </w:r>
          </w:p>
        </w:tc>
        <w:tc>
          <w:tcPr>
            <w:tcW w:w="1133" w:type="dxa"/>
            <w:noWrap/>
            <w:hideMark/>
          </w:tcPr>
          <w:p w14:paraId="72C4DED7" w14:textId="77777777" w:rsidR="00650C20" w:rsidRPr="00650C20" w:rsidRDefault="00650C20" w:rsidP="00650C20">
            <w:r w:rsidRPr="00650C20">
              <w:t>11.46854</w:t>
            </w:r>
          </w:p>
        </w:tc>
        <w:tc>
          <w:tcPr>
            <w:tcW w:w="1133" w:type="dxa"/>
            <w:noWrap/>
            <w:hideMark/>
          </w:tcPr>
          <w:p w14:paraId="05A5D6BE" w14:textId="77777777" w:rsidR="00650C20" w:rsidRPr="00650C20" w:rsidRDefault="00650C20" w:rsidP="00650C20">
            <w:r w:rsidRPr="00650C20">
              <w:t>8.42105</w:t>
            </w:r>
          </w:p>
        </w:tc>
        <w:tc>
          <w:tcPr>
            <w:tcW w:w="1133" w:type="dxa"/>
            <w:noWrap/>
            <w:hideMark/>
          </w:tcPr>
          <w:p w14:paraId="462BFB95" w14:textId="77777777" w:rsidR="00650C20" w:rsidRPr="00650C20" w:rsidRDefault="00650C20" w:rsidP="00650C20">
            <w:r w:rsidRPr="00650C20">
              <w:t>8.706324</w:t>
            </w:r>
          </w:p>
        </w:tc>
        <w:tc>
          <w:tcPr>
            <w:tcW w:w="1133" w:type="dxa"/>
            <w:noWrap/>
            <w:hideMark/>
          </w:tcPr>
          <w:p w14:paraId="205F64B0" w14:textId="77777777" w:rsidR="00650C20" w:rsidRPr="00650C20" w:rsidRDefault="00650C20" w:rsidP="00650C20">
            <w:r w:rsidRPr="00650C20">
              <w:t>12.27525</w:t>
            </w:r>
          </w:p>
        </w:tc>
      </w:tr>
      <w:tr w:rsidR="00650C20" w:rsidRPr="00650C20" w14:paraId="2B5FD25C" w14:textId="77777777" w:rsidTr="00650C20">
        <w:trPr>
          <w:trHeight w:val="261"/>
        </w:trPr>
        <w:tc>
          <w:tcPr>
            <w:tcW w:w="1133" w:type="dxa"/>
            <w:noWrap/>
            <w:hideMark/>
          </w:tcPr>
          <w:p w14:paraId="3BB43E55" w14:textId="77777777" w:rsidR="00650C20" w:rsidRPr="00650C20" w:rsidRDefault="00650C20" w:rsidP="00650C20">
            <w:r w:rsidRPr="00650C20">
              <w:t>12.92888</w:t>
            </w:r>
          </w:p>
        </w:tc>
        <w:tc>
          <w:tcPr>
            <w:tcW w:w="1133" w:type="dxa"/>
            <w:noWrap/>
            <w:hideMark/>
          </w:tcPr>
          <w:p w14:paraId="0CC81155" w14:textId="77777777" w:rsidR="00650C20" w:rsidRPr="00650C20" w:rsidRDefault="00650C20" w:rsidP="00650C20">
            <w:r w:rsidRPr="00650C20">
              <w:t>12.42698</w:t>
            </w:r>
          </w:p>
        </w:tc>
        <w:tc>
          <w:tcPr>
            <w:tcW w:w="1133" w:type="dxa"/>
            <w:noWrap/>
            <w:hideMark/>
          </w:tcPr>
          <w:p w14:paraId="724DA42C" w14:textId="77777777" w:rsidR="00650C20" w:rsidRPr="00650C20" w:rsidRDefault="00650C20" w:rsidP="00650C20">
            <w:r w:rsidRPr="00650C20">
              <w:t>12.31214</w:t>
            </w:r>
          </w:p>
        </w:tc>
        <w:tc>
          <w:tcPr>
            <w:tcW w:w="1133" w:type="dxa"/>
            <w:noWrap/>
            <w:hideMark/>
          </w:tcPr>
          <w:p w14:paraId="27A011F7" w14:textId="77777777" w:rsidR="00650C20" w:rsidRPr="00650C20" w:rsidRDefault="00650C20" w:rsidP="00650C20">
            <w:r w:rsidRPr="00650C20">
              <w:t>11.71608</w:t>
            </w:r>
          </w:p>
        </w:tc>
        <w:tc>
          <w:tcPr>
            <w:tcW w:w="1133" w:type="dxa"/>
            <w:noWrap/>
            <w:hideMark/>
          </w:tcPr>
          <w:p w14:paraId="42DDEC73" w14:textId="77777777" w:rsidR="00650C20" w:rsidRPr="00650C20" w:rsidRDefault="00650C20" w:rsidP="00650C20">
            <w:r w:rsidRPr="00650C20">
              <w:t>13.18444</w:t>
            </w:r>
          </w:p>
        </w:tc>
        <w:tc>
          <w:tcPr>
            <w:tcW w:w="1133" w:type="dxa"/>
            <w:noWrap/>
            <w:hideMark/>
          </w:tcPr>
          <w:p w14:paraId="56C4C8B3" w14:textId="77777777" w:rsidR="00650C20" w:rsidRPr="00650C20" w:rsidRDefault="00650C20" w:rsidP="00650C20">
            <w:r w:rsidRPr="00650C20">
              <w:t>5.831956</w:t>
            </w:r>
          </w:p>
        </w:tc>
        <w:tc>
          <w:tcPr>
            <w:tcW w:w="1133" w:type="dxa"/>
            <w:noWrap/>
            <w:hideMark/>
          </w:tcPr>
          <w:p w14:paraId="56545B76" w14:textId="77777777" w:rsidR="00650C20" w:rsidRPr="00650C20" w:rsidRDefault="00650C20" w:rsidP="00650C20">
            <w:r w:rsidRPr="00650C20">
              <w:t>6.798324</w:t>
            </w:r>
          </w:p>
        </w:tc>
        <w:tc>
          <w:tcPr>
            <w:tcW w:w="1133" w:type="dxa"/>
            <w:noWrap/>
            <w:hideMark/>
          </w:tcPr>
          <w:p w14:paraId="7D458EF0" w14:textId="77777777" w:rsidR="00650C20" w:rsidRPr="00650C20" w:rsidRDefault="00650C20" w:rsidP="00650C20">
            <w:r w:rsidRPr="00650C20">
              <w:t>7.959008</w:t>
            </w:r>
          </w:p>
        </w:tc>
        <w:tc>
          <w:tcPr>
            <w:tcW w:w="1133" w:type="dxa"/>
            <w:noWrap/>
            <w:hideMark/>
          </w:tcPr>
          <w:p w14:paraId="70897B8E" w14:textId="77777777" w:rsidR="00650C20" w:rsidRPr="00650C20" w:rsidRDefault="00650C20" w:rsidP="00650C20">
            <w:r w:rsidRPr="00650C20">
              <w:t>17.26799</w:t>
            </w:r>
          </w:p>
        </w:tc>
        <w:tc>
          <w:tcPr>
            <w:tcW w:w="1133" w:type="dxa"/>
            <w:noWrap/>
            <w:hideMark/>
          </w:tcPr>
          <w:p w14:paraId="6555E5DA" w14:textId="77777777" w:rsidR="00650C20" w:rsidRPr="00650C20" w:rsidRDefault="00650C20" w:rsidP="00650C20">
            <w:r w:rsidRPr="00650C20">
              <w:t>18.47253</w:t>
            </w:r>
          </w:p>
        </w:tc>
      </w:tr>
      <w:tr w:rsidR="00650C20" w:rsidRPr="00650C20" w14:paraId="2ADCCFA8" w14:textId="77777777" w:rsidTr="00650C20">
        <w:trPr>
          <w:trHeight w:val="261"/>
        </w:trPr>
        <w:tc>
          <w:tcPr>
            <w:tcW w:w="1133" w:type="dxa"/>
            <w:noWrap/>
            <w:hideMark/>
          </w:tcPr>
          <w:p w14:paraId="1615D80F" w14:textId="77777777" w:rsidR="00650C20" w:rsidRPr="00650C20" w:rsidRDefault="00650C20" w:rsidP="00650C20">
            <w:r w:rsidRPr="00650C20">
              <w:t>13.22633</w:t>
            </w:r>
          </w:p>
        </w:tc>
        <w:tc>
          <w:tcPr>
            <w:tcW w:w="1133" w:type="dxa"/>
            <w:noWrap/>
            <w:hideMark/>
          </w:tcPr>
          <w:p w14:paraId="5F0E799C" w14:textId="77777777" w:rsidR="00650C20" w:rsidRPr="00650C20" w:rsidRDefault="00650C20" w:rsidP="00650C20">
            <w:r w:rsidRPr="00650C20">
              <w:t>11.47565</w:t>
            </w:r>
          </w:p>
        </w:tc>
        <w:tc>
          <w:tcPr>
            <w:tcW w:w="1133" w:type="dxa"/>
            <w:noWrap/>
            <w:hideMark/>
          </w:tcPr>
          <w:p w14:paraId="495C3E6C" w14:textId="77777777" w:rsidR="00650C20" w:rsidRPr="00650C20" w:rsidRDefault="00650C20" w:rsidP="00650C20">
            <w:r w:rsidRPr="00650C20">
              <w:t>6.734901</w:t>
            </w:r>
          </w:p>
        </w:tc>
        <w:tc>
          <w:tcPr>
            <w:tcW w:w="1133" w:type="dxa"/>
            <w:noWrap/>
            <w:hideMark/>
          </w:tcPr>
          <w:p w14:paraId="72D38C86" w14:textId="77777777" w:rsidR="00650C20" w:rsidRPr="00650C20" w:rsidRDefault="00650C20" w:rsidP="00650C20">
            <w:r w:rsidRPr="00650C20">
              <w:t>9.644889</w:t>
            </w:r>
          </w:p>
        </w:tc>
        <w:tc>
          <w:tcPr>
            <w:tcW w:w="1133" w:type="dxa"/>
            <w:noWrap/>
            <w:hideMark/>
          </w:tcPr>
          <w:p w14:paraId="38C2E1F9" w14:textId="77777777" w:rsidR="00650C20" w:rsidRPr="00650C20" w:rsidRDefault="00650C20" w:rsidP="00650C20">
            <w:r w:rsidRPr="00650C20">
              <w:t>18.12912</w:t>
            </w:r>
          </w:p>
        </w:tc>
        <w:tc>
          <w:tcPr>
            <w:tcW w:w="1133" w:type="dxa"/>
            <w:noWrap/>
            <w:hideMark/>
          </w:tcPr>
          <w:p w14:paraId="2763D983" w14:textId="77777777" w:rsidR="00650C20" w:rsidRPr="00650C20" w:rsidRDefault="00650C20" w:rsidP="00650C20">
            <w:r w:rsidRPr="00650C20">
              <w:t>4.585434</w:t>
            </w:r>
          </w:p>
        </w:tc>
        <w:tc>
          <w:tcPr>
            <w:tcW w:w="1133" w:type="dxa"/>
            <w:noWrap/>
            <w:hideMark/>
          </w:tcPr>
          <w:p w14:paraId="3C9C3814" w14:textId="77777777" w:rsidR="00650C20" w:rsidRPr="00650C20" w:rsidRDefault="00650C20" w:rsidP="00650C20">
            <w:r w:rsidRPr="00650C20">
              <w:t>7.589819</w:t>
            </w:r>
          </w:p>
        </w:tc>
        <w:tc>
          <w:tcPr>
            <w:tcW w:w="1133" w:type="dxa"/>
            <w:noWrap/>
            <w:hideMark/>
          </w:tcPr>
          <w:p w14:paraId="502027AA" w14:textId="77777777" w:rsidR="00650C20" w:rsidRPr="00650C20" w:rsidRDefault="00650C20" w:rsidP="00650C20">
            <w:r w:rsidRPr="00650C20">
              <w:t>6.31499</w:t>
            </w:r>
          </w:p>
        </w:tc>
        <w:tc>
          <w:tcPr>
            <w:tcW w:w="1133" w:type="dxa"/>
            <w:noWrap/>
            <w:hideMark/>
          </w:tcPr>
          <w:p w14:paraId="7C9E7AC6" w14:textId="77777777" w:rsidR="00650C20" w:rsidRPr="00650C20" w:rsidRDefault="00650C20" w:rsidP="00650C20">
            <w:r w:rsidRPr="00650C20">
              <w:t>9.340977</w:t>
            </w:r>
          </w:p>
        </w:tc>
        <w:tc>
          <w:tcPr>
            <w:tcW w:w="1133" w:type="dxa"/>
            <w:noWrap/>
            <w:hideMark/>
          </w:tcPr>
          <w:p w14:paraId="66D8EBD9" w14:textId="77777777" w:rsidR="00650C20" w:rsidRPr="00650C20" w:rsidRDefault="00650C20" w:rsidP="00650C20">
            <w:r w:rsidRPr="00650C20">
              <w:t>8.846458</w:t>
            </w:r>
          </w:p>
        </w:tc>
      </w:tr>
      <w:tr w:rsidR="00650C20" w:rsidRPr="00650C20" w14:paraId="5948634D" w14:textId="77777777" w:rsidTr="00650C20">
        <w:trPr>
          <w:trHeight w:val="261"/>
        </w:trPr>
        <w:tc>
          <w:tcPr>
            <w:tcW w:w="1133" w:type="dxa"/>
            <w:noWrap/>
            <w:hideMark/>
          </w:tcPr>
          <w:p w14:paraId="7417221D" w14:textId="77777777" w:rsidR="00650C20" w:rsidRPr="00650C20" w:rsidRDefault="00650C20" w:rsidP="00650C20">
            <w:r w:rsidRPr="00650C20">
              <w:t>5.67426</w:t>
            </w:r>
          </w:p>
        </w:tc>
        <w:tc>
          <w:tcPr>
            <w:tcW w:w="1133" w:type="dxa"/>
            <w:noWrap/>
            <w:hideMark/>
          </w:tcPr>
          <w:p w14:paraId="3684BAAE" w14:textId="77777777" w:rsidR="00650C20" w:rsidRPr="00650C20" w:rsidRDefault="00650C20" w:rsidP="00650C20">
            <w:r w:rsidRPr="00650C20">
              <w:t>6.720298</w:t>
            </w:r>
          </w:p>
        </w:tc>
        <w:tc>
          <w:tcPr>
            <w:tcW w:w="1133" w:type="dxa"/>
            <w:noWrap/>
            <w:hideMark/>
          </w:tcPr>
          <w:p w14:paraId="1CFA80B3" w14:textId="77777777" w:rsidR="00650C20" w:rsidRPr="00650C20" w:rsidRDefault="00650C20" w:rsidP="00650C20">
            <w:r w:rsidRPr="00650C20">
              <w:t>9.269236</w:t>
            </w:r>
          </w:p>
        </w:tc>
        <w:tc>
          <w:tcPr>
            <w:tcW w:w="1133" w:type="dxa"/>
            <w:noWrap/>
            <w:hideMark/>
          </w:tcPr>
          <w:p w14:paraId="5128248C" w14:textId="77777777" w:rsidR="00650C20" w:rsidRPr="00650C20" w:rsidRDefault="00650C20" w:rsidP="00650C20">
            <w:r w:rsidRPr="00650C20">
              <w:t>13.78074</w:t>
            </w:r>
          </w:p>
        </w:tc>
        <w:tc>
          <w:tcPr>
            <w:tcW w:w="1133" w:type="dxa"/>
            <w:noWrap/>
            <w:hideMark/>
          </w:tcPr>
          <w:p w14:paraId="0C0F00AE" w14:textId="77777777" w:rsidR="00650C20" w:rsidRPr="00650C20" w:rsidRDefault="00650C20" w:rsidP="00650C20">
            <w:r w:rsidRPr="00650C20">
              <w:t>11.17511</w:t>
            </w:r>
          </w:p>
        </w:tc>
        <w:tc>
          <w:tcPr>
            <w:tcW w:w="1133" w:type="dxa"/>
            <w:noWrap/>
            <w:hideMark/>
          </w:tcPr>
          <w:p w14:paraId="3699C351" w14:textId="77777777" w:rsidR="00650C20" w:rsidRPr="00650C20" w:rsidRDefault="00650C20" w:rsidP="00650C20">
            <w:r w:rsidRPr="00650C20">
              <w:t>12.13571</w:t>
            </w:r>
          </w:p>
        </w:tc>
        <w:tc>
          <w:tcPr>
            <w:tcW w:w="1133" w:type="dxa"/>
            <w:noWrap/>
            <w:hideMark/>
          </w:tcPr>
          <w:p w14:paraId="43E6C56E" w14:textId="77777777" w:rsidR="00650C20" w:rsidRPr="00650C20" w:rsidRDefault="00650C20" w:rsidP="00650C20">
            <w:r w:rsidRPr="00650C20">
              <w:t>5.83075</w:t>
            </w:r>
          </w:p>
        </w:tc>
        <w:tc>
          <w:tcPr>
            <w:tcW w:w="1133" w:type="dxa"/>
            <w:noWrap/>
            <w:hideMark/>
          </w:tcPr>
          <w:p w14:paraId="0730DFFC" w14:textId="77777777" w:rsidR="00650C20" w:rsidRPr="00650C20" w:rsidRDefault="00650C20" w:rsidP="00650C20">
            <w:r w:rsidRPr="00650C20">
              <w:t>15.56087</w:t>
            </w:r>
          </w:p>
        </w:tc>
        <w:tc>
          <w:tcPr>
            <w:tcW w:w="1133" w:type="dxa"/>
            <w:noWrap/>
            <w:hideMark/>
          </w:tcPr>
          <w:p w14:paraId="790D83E9" w14:textId="77777777" w:rsidR="00650C20" w:rsidRPr="00650C20" w:rsidRDefault="00650C20" w:rsidP="00650C20">
            <w:r w:rsidRPr="00650C20">
              <w:t>17.2465</w:t>
            </w:r>
          </w:p>
        </w:tc>
        <w:tc>
          <w:tcPr>
            <w:tcW w:w="1133" w:type="dxa"/>
            <w:noWrap/>
            <w:hideMark/>
          </w:tcPr>
          <w:p w14:paraId="168A78C9" w14:textId="77777777" w:rsidR="00650C20" w:rsidRPr="00650C20" w:rsidRDefault="00650C20" w:rsidP="00650C20">
            <w:r w:rsidRPr="00650C20">
              <w:t>18.39728</w:t>
            </w:r>
          </w:p>
        </w:tc>
      </w:tr>
      <w:tr w:rsidR="00650C20" w:rsidRPr="00650C20" w14:paraId="01B28004" w14:textId="77777777" w:rsidTr="00650C20">
        <w:trPr>
          <w:trHeight w:val="261"/>
        </w:trPr>
        <w:tc>
          <w:tcPr>
            <w:tcW w:w="1133" w:type="dxa"/>
            <w:noWrap/>
            <w:hideMark/>
          </w:tcPr>
          <w:p w14:paraId="49166839" w14:textId="77777777" w:rsidR="00650C20" w:rsidRPr="00650C20" w:rsidRDefault="00650C20" w:rsidP="00650C20">
            <w:pPr>
              <w:rPr>
                <w:b/>
                <w:bCs/>
              </w:rPr>
            </w:pPr>
            <w:r w:rsidRPr="00650C20">
              <w:rPr>
                <w:b/>
                <w:bCs/>
              </w:rPr>
              <w:t>9.226138</w:t>
            </w:r>
          </w:p>
        </w:tc>
        <w:tc>
          <w:tcPr>
            <w:tcW w:w="1133" w:type="dxa"/>
            <w:noWrap/>
            <w:hideMark/>
          </w:tcPr>
          <w:p w14:paraId="7BA93815" w14:textId="77777777" w:rsidR="00650C20" w:rsidRPr="00650C20" w:rsidRDefault="00650C20" w:rsidP="00650C20">
            <w:pPr>
              <w:rPr>
                <w:b/>
                <w:bCs/>
              </w:rPr>
            </w:pPr>
            <w:r w:rsidRPr="00650C20">
              <w:rPr>
                <w:b/>
                <w:bCs/>
              </w:rPr>
              <w:t>8.760526</w:t>
            </w:r>
          </w:p>
        </w:tc>
        <w:tc>
          <w:tcPr>
            <w:tcW w:w="1133" w:type="dxa"/>
            <w:noWrap/>
            <w:hideMark/>
          </w:tcPr>
          <w:p w14:paraId="25D9749E" w14:textId="77777777" w:rsidR="00650C20" w:rsidRPr="00650C20" w:rsidRDefault="00650C20" w:rsidP="00650C20">
            <w:pPr>
              <w:rPr>
                <w:b/>
                <w:bCs/>
              </w:rPr>
            </w:pPr>
            <w:r w:rsidRPr="00650C20">
              <w:rPr>
                <w:b/>
                <w:bCs/>
              </w:rPr>
              <w:t>8.967708</w:t>
            </w:r>
          </w:p>
        </w:tc>
        <w:tc>
          <w:tcPr>
            <w:tcW w:w="1133" w:type="dxa"/>
            <w:noWrap/>
            <w:hideMark/>
          </w:tcPr>
          <w:p w14:paraId="225B95F6" w14:textId="77777777" w:rsidR="00650C20" w:rsidRPr="00650C20" w:rsidRDefault="00650C20" w:rsidP="00650C20">
            <w:pPr>
              <w:rPr>
                <w:b/>
                <w:bCs/>
              </w:rPr>
            </w:pPr>
            <w:r w:rsidRPr="00650C20">
              <w:rPr>
                <w:b/>
                <w:bCs/>
              </w:rPr>
              <w:t>11.07727</w:t>
            </w:r>
          </w:p>
        </w:tc>
        <w:tc>
          <w:tcPr>
            <w:tcW w:w="1133" w:type="dxa"/>
            <w:noWrap/>
            <w:hideMark/>
          </w:tcPr>
          <w:p w14:paraId="2E94B990" w14:textId="77777777" w:rsidR="00650C20" w:rsidRPr="00650C20" w:rsidRDefault="00650C20" w:rsidP="00650C20">
            <w:pPr>
              <w:rPr>
                <w:b/>
                <w:bCs/>
              </w:rPr>
            </w:pPr>
            <w:r w:rsidRPr="00650C20">
              <w:rPr>
                <w:b/>
                <w:bCs/>
              </w:rPr>
              <w:t>11.52691</w:t>
            </w:r>
          </w:p>
        </w:tc>
        <w:tc>
          <w:tcPr>
            <w:tcW w:w="1133" w:type="dxa"/>
            <w:noWrap/>
            <w:hideMark/>
          </w:tcPr>
          <w:p w14:paraId="1A9F8FD3" w14:textId="77777777" w:rsidR="00650C20" w:rsidRPr="00650C20" w:rsidRDefault="00650C20" w:rsidP="00650C20">
            <w:pPr>
              <w:rPr>
                <w:b/>
                <w:bCs/>
              </w:rPr>
            </w:pPr>
            <w:r w:rsidRPr="00650C20">
              <w:rPr>
                <w:b/>
                <w:bCs/>
              </w:rPr>
              <w:t>8.245876</w:t>
            </w:r>
          </w:p>
        </w:tc>
        <w:tc>
          <w:tcPr>
            <w:tcW w:w="1133" w:type="dxa"/>
            <w:noWrap/>
            <w:hideMark/>
          </w:tcPr>
          <w:p w14:paraId="765D4234" w14:textId="77777777" w:rsidR="00650C20" w:rsidRPr="00650C20" w:rsidRDefault="00650C20" w:rsidP="00650C20">
            <w:pPr>
              <w:rPr>
                <w:b/>
                <w:bCs/>
              </w:rPr>
            </w:pPr>
            <w:r w:rsidRPr="00650C20">
              <w:rPr>
                <w:b/>
                <w:bCs/>
              </w:rPr>
              <w:t>7.47733</w:t>
            </w:r>
          </w:p>
        </w:tc>
        <w:tc>
          <w:tcPr>
            <w:tcW w:w="1133" w:type="dxa"/>
            <w:noWrap/>
            <w:hideMark/>
          </w:tcPr>
          <w:p w14:paraId="72C1B9B3" w14:textId="77777777" w:rsidR="00650C20" w:rsidRPr="00650C20" w:rsidRDefault="00650C20" w:rsidP="00650C20">
            <w:pPr>
              <w:rPr>
                <w:b/>
                <w:bCs/>
              </w:rPr>
            </w:pPr>
            <w:r w:rsidRPr="00650C20">
              <w:rPr>
                <w:b/>
                <w:bCs/>
              </w:rPr>
              <w:t>9.628745</w:t>
            </w:r>
          </w:p>
        </w:tc>
        <w:tc>
          <w:tcPr>
            <w:tcW w:w="1133" w:type="dxa"/>
            <w:noWrap/>
            <w:hideMark/>
          </w:tcPr>
          <w:p w14:paraId="0CFE0F20" w14:textId="77777777" w:rsidR="00650C20" w:rsidRPr="00650C20" w:rsidRDefault="00650C20" w:rsidP="00650C20">
            <w:pPr>
              <w:rPr>
                <w:b/>
                <w:bCs/>
              </w:rPr>
            </w:pPr>
            <w:r w:rsidRPr="00650C20">
              <w:rPr>
                <w:b/>
                <w:bCs/>
              </w:rPr>
              <w:t>11.95636</w:t>
            </w:r>
          </w:p>
        </w:tc>
        <w:tc>
          <w:tcPr>
            <w:tcW w:w="1133" w:type="dxa"/>
            <w:noWrap/>
            <w:hideMark/>
          </w:tcPr>
          <w:p w14:paraId="09970549" w14:textId="77777777" w:rsidR="00650C20" w:rsidRPr="00650C20" w:rsidRDefault="00650C20" w:rsidP="00650C20">
            <w:pPr>
              <w:rPr>
                <w:b/>
                <w:bCs/>
              </w:rPr>
            </w:pPr>
            <w:r w:rsidRPr="00650C20">
              <w:rPr>
                <w:b/>
                <w:bCs/>
              </w:rPr>
              <w:t>12.72285</w:t>
            </w:r>
          </w:p>
        </w:tc>
      </w:tr>
    </w:tbl>
    <w:p w14:paraId="39E76E78" w14:textId="6B0370AE" w:rsidR="00650C20" w:rsidRDefault="00650C20" w:rsidP="00DD05AD"/>
    <w:p w14:paraId="59E59650" w14:textId="77777777" w:rsidR="00650C20" w:rsidRDefault="00650C20" w:rsidP="00DD05AD">
      <w:r>
        <w:lastRenderedPageBreak/>
        <w:t>2</w:t>
      </w:r>
      <w:r w:rsidRPr="00650C20">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7161CD54" w14:textId="77777777" w:rsidTr="00650C20">
        <w:trPr>
          <w:trHeight w:val="300"/>
        </w:trPr>
        <w:tc>
          <w:tcPr>
            <w:tcW w:w="960" w:type="dxa"/>
            <w:noWrap/>
            <w:hideMark/>
          </w:tcPr>
          <w:p w14:paraId="57C45E0B" w14:textId="77777777" w:rsidR="00650C20" w:rsidRPr="00650C20" w:rsidRDefault="00650C20" w:rsidP="00650C20">
            <w:r w:rsidRPr="00650C20">
              <w:t>Tx01</w:t>
            </w:r>
          </w:p>
        </w:tc>
        <w:tc>
          <w:tcPr>
            <w:tcW w:w="960" w:type="dxa"/>
            <w:noWrap/>
            <w:hideMark/>
          </w:tcPr>
          <w:p w14:paraId="2358A3D0" w14:textId="77777777" w:rsidR="00650C20" w:rsidRPr="00650C20" w:rsidRDefault="00650C20" w:rsidP="00650C20">
            <w:r w:rsidRPr="00650C20">
              <w:t>Tx02</w:t>
            </w:r>
          </w:p>
        </w:tc>
        <w:tc>
          <w:tcPr>
            <w:tcW w:w="960" w:type="dxa"/>
            <w:noWrap/>
            <w:hideMark/>
          </w:tcPr>
          <w:p w14:paraId="1A9137E9" w14:textId="77777777" w:rsidR="00650C20" w:rsidRPr="00650C20" w:rsidRDefault="00650C20" w:rsidP="00650C20">
            <w:r w:rsidRPr="00650C20">
              <w:t>Tx03</w:t>
            </w:r>
          </w:p>
        </w:tc>
        <w:tc>
          <w:tcPr>
            <w:tcW w:w="960" w:type="dxa"/>
            <w:noWrap/>
            <w:hideMark/>
          </w:tcPr>
          <w:p w14:paraId="501A94D9" w14:textId="77777777" w:rsidR="00650C20" w:rsidRPr="00650C20" w:rsidRDefault="00650C20" w:rsidP="00650C20">
            <w:r w:rsidRPr="00650C20">
              <w:t>Tx04</w:t>
            </w:r>
          </w:p>
        </w:tc>
        <w:tc>
          <w:tcPr>
            <w:tcW w:w="960" w:type="dxa"/>
            <w:noWrap/>
            <w:hideMark/>
          </w:tcPr>
          <w:p w14:paraId="26CD334F" w14:textId="77777777" w:rsidR="00650C20" w:rsidRPr="00650C20" w:rsidRDefault="00650C20" w:rsidP="00650C20">
            <w:r w:rsidRPr="00650C20">
              <w:t>Tx05</w:t>
            </w:r>
          </w:p>
        </w:tc>
        <w:tc>
          <w:tcPr>
            <w:tcW w:w="960" w:type="dxa"/>
            <w:noWrap/>
            <w:hideMark/>
          </w:tcPr>
          <w:p w14:paraId="29361573" w14:textId="77777777" w:rsidR="00650C20" w:rsidRPr="00650C20" w:rsidRDefault="00650C20" w:rsidP="00650C20">
            <w:r w:rsidRPr="00650C20">
              <w:t>Tx06</w:t>
            </w:r>
          </w:p>
        </w:tc>
        <w:tc>
          <w:tcPr>
            <w:tcW w:w="960" w:type="dxa"/>
            <w:noWrap/>
            <w:hideMark/>
          </w:tcPr>
          <w:p w14:paraId="1AE195A7" w14:textId="77777777" w:rsidR="00650C20" w:rsidRPr="00650C20" w:rsidRDefault="00650C20" w:rsidP="00650C20">
            <w:r w:rsidRPr="00650C20">
              <w:t>Tx07</w:t>
            </w:r>
          </w:p>
        </w:tc>
        <w:tc>
          <w:tcPr>
            <w:tcW w:w="960" w:type="dxa"/>
            <w:noWrap/>
            <w:hideMark/>
          </w:tcPr>
          <w:p w14:paraId="5B36D5F9" w14:textId="77777777" w:rsidR="00650C20" w:rsidRPr="00650C20" w:rsidRDefault="00650C20" w:rsidP="00650C20">
            <w:r w:rsidRPr="00650C20">
              <w:t>Tx08</w:t>
            </w:r>
          </w:p>
        </w:tc>
        <w:tc>
          <w:tcPr>
            <w:tcW w:w="960" w:type="dxa"/>
            <w:noWrap/>
            <w:hideMark/>
          </w:tcPr>
          <w:p w14:paraId="61BB9509" w14:textId="77777777" w:rsidR="00650C20" w:rsidRPr="00650C20" w:rsidRDefault="00650C20" w:rsidP="00650C20">
            <w:r w:rsidRPr="00650C20">
              <w:t>Tx09</w:t>
            </w:r>
          </w:p>
        </w:tc>
        <w:tc>
          <w:tcPr>
            <w:tcW w:w="960" w:type="dxa"/>
            <w:noWrap/>
            <w:hideMark/>
          </w:tcPr>
          <w:p w14:paraId="74516377" w14:textId="77777777" w:rsidR="00650C20" w:rsidRPr="00650C20" w:rsidRDefault="00650C20" w:rsidP="00650C20">
            <w:r w:rsidRPr="00650C20">
              <w:t>Tx10</w:t>
            </w:r>
          </w:p>
        </w:tc>
      </w:tr>
      <w:tr w:rsidR="00650C20" w:rsidRPr="00650C20" w14:paraId="338E8158" w14:textId="77777777" w:rsidTr="00650C20">
        <w:trPr>
          <w:trHeight w:val="300"/>
        </w:trPr>
        <w:tc>
          <w:tcPr>
            <w:tcW w:w="960" w:type="dxa"/>
            <w:noWrap/>
            <w:hideMark/>
          </w:tcPr>
          <w:p w14:paraId="500F0E85" w14:textId="77777777" w:rsidR="00650C20" w:rsidRPr="00650C20" w:rsidRDefault="00650C20" w:rsidP="00650C20">
            <w:r w:rsidRPr="00650C20">
              <w:t>7.206602</w:t>
            </w:r>
          </w:p>
        </w:tc>
        <w:tc>
          <w:tcPr>
            <w:tcW w:w="960" w:type="dxa"/>
            <w:noWrap/>
            <w:hideMark/>
          </w:tcPr>
          <w:p w14:paraId="6CACD9A8" w14:textId="77777777" w:rsidR="00650C20" w:rsidRPr="00650C20" w:rsidRDefault="00650C20" w:rsidP="00650C20">
            <w:r w:rsidRPr="00650C20">
              <w:t>7.59641</w:t>
            </w:r>
          </w:p>
        </w:tc>
        <w:tc>
          <w:tcPr>
            <w:tcW w:w="960" w:type="dxa"/>
            <w:noWrap/>
            <w:hideMark/>
          </w:tcPr>
          <w:p w14:paraId="3E26FDF7" w14:textId="77777777" w:rsidR="00650C20" w:rsidRPr="00650C20" w:rsidRDefault="00650C20" w:rsidP="00650C20">
            <w:r w:rsidRPr="00650C20">
              <w:t>7.581317</w:t>
            </w:r>
          </w:p>
        </w:tc>
        <w:tc>
          <w:tcPr>
            <w:tcW w:w="960" w:type="dxa"/>
            <w:noWrap/>
            <w:hideMark/>
          </w:tcPr>
          <w:p w14:paraId="78E9B0FD" w14:textId="77777777" w:rsidR="00650C20" w:rsidRPr="00650C20" w:rsidRDefault="00650C20" w:rsidP="00650C20">
            <w:r w:rsidRPr="00650C20">
              <w:t>7.60768</w:t>
            </w:r>
          </w:p>
        </w:tc>
        <w:tc>
          <w:tcPr>
            <w:tcW w:w="960" w:type="dxa"/>
            <w:noWrap/>
            <w:hideMark/>
          </w:tcPr>
          <w:p w14:paraId="3837C5F5" w14:textId="77777777" w:rsidR="00650C20" w:rsidRPr="00650C20" w:rsidRDefault="00650C20" w:rsidP="00650C20">
            <w:r w:rsidRPr="00650C20">
              <w:t>8.737988</w:t>
            </w:r>
          </w:p>
        </w:tc>
        <w:tc>
          <w:tcPr>
            <w:tcW w:w="960" w:type="dxa"/>
            <w:noWrap/>
            <w:hideMark/>
          </w:tcPr>
          <w:p w14:paraId="4EB21F25" w14:textId="77777777" w:rsidR="00650C20" w:rsidRPr="00650C20" w:rsidRDefault="00650C20" w:rsidP="00650C20">
            <w:r w:rsidRPr="00650C20">
              <w:t>8.586965</w:t>
            </w:r>
          </w:p>
        </w:tc>
        <w:tc>
          <w:tcPr>
            <w:tcW w:w="960" w:type="dxa"/>
            <w:noWrap/>
            <w:hideMark/>
          </w:tcPr>
          <w:p w14:paraId="2261B1CC" w14:textId="77777777" w:rsidR="00650C20" w:rsidRPr="00650C20" w:rsidRDefault="00650C20" w:rsidP="00650C20">
            <w:r w:rsidRPr="00650C20">
              <w:t>11.4738</w:t>
            </w:r>
          </w:p>
        </w:tc>
        <w:tc>
          <w:tcPr>
            <w:tcW w:w="960" w:type="dxa"/>
            <w:noWrap/>
            <w:hideMark/>
          </w:tcPr>
          <w:p w14:paraId="18EEB368" w14:textId="77777777" w:rsidR="00650C20" w:rsidRPr="00650C20" w:rsidRDefault="00650C20" w:rsidP="00650C20">
            <w:r w:rsidRPr="00650C20">
              <w:t>14.27441</w:t>
            </w:r>
          </w:p>
        </w:tc>
        <w:tc>
          <w:tcPr>
            <w:tcW w:w="960" w:type="dxa"/>
            <w:noWrap/>
            <w:hideMark/>
          </w:tcPr>
          <w:p w14:paraId="18655D86" w14:textId="77777777" w:rsidR="00650C20" w:rsidRPr="00650C20" w:rsidRDefault="00650C20" w:rsidP="00650C20">
            <w:r w:rsidRPr="00650C20">
              <w:t>7.813074</w:t>
            </w:r>
          </w:p>
        </w:tc>
        <w:tc>
          <w:tcPr>
            <w:tcW w:w="960" w:type="dxa"/>
            <w:noWrap/>
            <w:hideMark/>
          </w:tcPr>
          <w:p w14:paraId="03C18EC3" w14:textId="77777777" w:rsidR="00650C20" w:rsidRPr="00650C20" w:rsidRDefault="00650C20" w:rsidP="00650C20">
            <w:r w:rsidRPr="00650C20">
              <w:t>9.769117</w:t>
            </w:r>
          </w:p>
        </w:tc>
      </w:tr>
      <w:tr w:rsidR="00650C20" w:rsidRPr="00650C20" w14:paraId="4CFE4AE0" w14:textId="77777777" w:rsidTr="00650C20">
        <w:trPr>
          <w:trHeight w:val="300"/>
        </w:trPr>
        <w:tc>
          <w:tcPr>
            <w:tcW w:w="960" w:type="dxa"/>
            <w:noWrap/>
            <w:hideMark/>
          </w:tcPr>
          <w:p w14:paraId="7D04D0C7" w14:textId="77777777" w:rsidR="00650C20" w:rsidRPr="00650C20" w:rsidRDefault="00650C20" w:rsidP="00650C20">
            <w:r w:rsidRPr="00650C20">
              <w:t>8.612026</w:t>
            </w:r>
          </w:p>
        </w:tc>
        <w:tc>
          <w:tcPr>
            <w:tcW w:w="960" w:type="dxa"/>
            <w:noWrap/>
            <w:hideMark/>
          </w:tcPr>
          <w:p w14:paraId="3CCA4AE5" w14:textId="77777777" w:rsidR="00650C20" w:rsidRPr="00650C20" w:rsidRDefault="00650C20" w:rsidP="00650C20">
            <w:r w:rsidRPr="00650C20">
              <w:t>12.4138</w:t>
            </w:r>
          </w:p>
        </w:tc>
        <w:tc>
          <w:tcPr>
            <w:tcW w:w="960" w:type="dxa"/>
            <w:noWrap/>
            <w:hideMark/>
          </w:tcPr>
          <w:p w14:paraId="37A7FC8C" w14:textId="77777777" w:rsidR="00650C20" w:rsidRPr="00650C20" w:rsidRDefault="00650C20" w:rsidP="00650C20">
            <w:r w:rsidRPr="00650C20">
              <w:t>8.231641</w:t>
            </w:r>
          </w:p>
        </w:tc>
        <w:tc>
          <w:tcPr>
            <w:tcW w:w="960" w:type="dxa"/>
            <w:noWrap/>
            <w:hideMark/>
          </w:tcPr>
          <w:p w14:paraId="42905A08" w14:textId="77777777" w:rsidR="00650C20" w:rsidRPr="00650C20" w:rsidRDefault="00650C20" w:rsidP="00650C20">
            <w:r w:rsidRPr="00650C20">
              <w:t>11.62267</w:t>
            </w:r>
          </w:p>
        </w:tc>
        <w:tc>
          <w:tcPr>
            <w:tcW w:w="960" w:type="dxa"/>
            <w:noWrap/>
            <w:hideMark/>
          </w:tcPr>
          <w:p w14:paraId="36DAB036" w14:textId="77777777" w:rsidR="00650C20" w:rsidRPr="00650C20" w:rsidRDefault="00650C20" w:rsidP="00650C20">
            <w:r w:rsidRPr="00650C20">
              <w:t>10.57047</w:t>
            </w:r>
          </w:p>
        </w:tc>
        <w:tc>
          <w:tcPr>
            <w:tcW w:w="960" w:type="dxa"/>
            <w:noWrap/>
            <w:hideMark/>
          </w:tcPr>
          <w:p w14:paraId="7EA6D025" w14:textId="77777777" w:rsidR="00650C20" w:rsidRPr="00650C20" w:rsidRDefault="00650C20" w:rsidP="00650C20">
            <w:r w:rsidRPr="00650C20">
              <w:t>11.86909</w:t>
            </w:r>
          </w:p>
        </w:tc>
        <w:tc>
          <w:tcPr>
            <w:tcW w:w="960" w:type="dxa"/>
            <w:noWrap/>
            <w:hideMark/>
          </w:tcPr>
          <w:p w14:paraId="608C150C" w14:textId="77777777" w:rsidR="00650C20" w:rsidRPr="00650C20" w:rsidRDefault="00650C20" w:rsidP="00650C20">
            <w:r w:rsidRPr="00650C20">
              <w:t>6.78457</w:t>
            </w:r>
          </w:p>
        </w:tc>
        <w:tc>
          <w:tcPr>
            <w:tcW w:w="960" w:type="dxa"/>
            <w:noWrap/>
            <w:hideMark/>
          </w:tcPr>
          <w:p w14:paraId="79106611" w14:textId="77777777" w:rsidR="00650C20" w:rsidRPr="00650C20" w:rsidRDefault="00650C20" w:rsidP="00650C20">
            <w:r w:rsidRPr="00650C20">
              <w:t>8.534642</w:t>
            </w:r>
          </w:p>
        </w:tc>
        <w:tc>
          <w:tcPr>
            <w:tcW w:w="960" w:type="dxa"/>
            <w:noWrap/>
            <w:hideMark/>
          </w:tcPr>
          <w:p w14:paraId="05288BEC" w14:textId="77777777" w:rsidR="00650C20" w:rsidRPr="00650C20" w:rsidRDefault="00650C20" w:rsidP="00650C20">
            <w:r w:rsidRPr="00650C20">
              <w:t>8.118042</w:t>
            </w:r>
          </w:p>
        </w:tc>
        <w:tc>
          <w:tcPr>
            <w:tcW w:w="960" w:type="dxa"/>
            <w:noWrap/>
            <w:hideMark/>
          </w:tcPr>
          <w:p w14:paraId="7F8C8604" w14:textId="77777777" w:rsidR="00650C20" w:rsidRPr="00650C20" w:rsidRDefault="00650C20" w:rsidP="00650C20">
            <w:r w:rsidRPr="00650C20">
              <w:t>12.98202</w:t>
            </w:r>
          </w:p>
        </w:tc>
      </w:tr>
      <w:tr w:rsidR="00650C20" w:rsidRPr="00650C20" w14:paraId="71142F57" w14:textId="77777777" w:rsidTr="00650C20">
        <w:trPr>
          <w:trHeight w:val="300"/>
        </w:trPr>
        <w:tc>
          <w:tcPr>
            <w:tcW w:w="960" w:type="dxa"/>
            <w:noWrap/>
            <w:hideMark/>
          </w:tcPr>
          <w:p w14:paraId="528B644B" w14:textId="77777777" w:rsidR="00650C20" w:rsidRPr="00650C20" w:rsidRDefault="00650C20" w:rsidP="00650C20">
            <w:r w:rsidRPr="00650C20">
              <w:t>12.73236</w:t>
            </w:r>
          </w:p>
        </w:tc>
        <w:tc>
          <w:tcPr>
            <w:tcW w:w="960" w:type="dxa"/>
            <w:noWrap/>
            <w:hideMark/>
          </w:tcPr>
          <w:p w14:paraId="489360D2" w14:textId="77777777" w:rsidR="00650C20" w:rsidRPr="00650C20" w:rsidRDefault="00650C20" w:rsidP="00650C20">
            <w:r w:rsidRPr="00650C20">
              <w:t>6.908831</w:t>
            </w:r>
          </w:p>
        </w:tc>
        <w:tc>
          <w:tcPr>
            <w:tcW w:w="960" w:type="dxa"/>
            <w:noWrap/>
            <w:hideMark/>
          </w:tcPr>
          <w:p w14:paraId="58F62E61" w14:textId="77777777" w:rsidR="00650C20" w:rsidRPr="00650C20" w:rsidRDefault="00650C20" w:rsidP="00650C20">
            <w:r w:rsidRPr="00650C20">
              <w:t>6.569536</w:t>
            </w:r>
          </w:p>
        </w:tc>
        <w:tc>
          <w:tcPr>
            <w:tcW w:w="960" w:type="dxa"/>
            <w:noWrap/>
            <w:hideMark/>
          </w:tcPr>
          <w:p w14:paraId="775E3420" w14:textId="77777777" w:rsidR="00650C20" w:rsidRPr="00650C20" w:rsidRDefault="00650C20" w:rsidP="00650C20">
            <w:r w:rsidRPr="00650C20">
              <w:t>14.8633</w:t>
            </w:r>
          </w:p>
        </w:tc>
        <w:tc>
          <w:tcPr>
            <w:tcW w:w="960" w:type="dxa"/>
            <w:noWrap/>
            <w:hideMark/>
          </w:tcPr>
          <w:p w14:paraId="7402973F" w14:textId="77777777" w:rsidR="00650C20" w:rsidRPr="00650C20" w:rsidRDefault="00650C20" w:rsidP="00650C20">
            <w:r w:rsidRPr="00650C20">
              <w:t>18.15621</w:t>
            </w:r>
          </w:p>
        </w:tc>
        <w:tc>
          <w:tcPr>
            <w:tcW w:w="960" w:type="dxa"/>
            <w:noWrap/>
            <w:hideMark/>
          </w:tcPr>
          <w:p w14:paraId="2271542F" w14:textId="77777777" w:rsidR="00650C20" w:rsidRPr="00650C20" w:rsidRDefault="00650C20" w:rsidP="00650C20">
            <w:r w:rsidRPr="00650C20">
              <w:t>6.696203</w:t>
            </w:r>
          </w:p>
        </w:tc>
        <w:tc>
          <w:tcPr>
            <w:tcW w:w="960" w:type="dxa"/>
            <w:noWrap/>
            <w:hideMark/>
          </w:tcPr>
          <w:p w14:paraId="70B75222" w14:textId="77777777" w:rsidR="00650C20" w:rsidRPr="00650C20" w:rsidRDefault="00650C20" w:rsidP="00650C20">
            <w:r w:rsidRPr="00650C20">
              <w:t>4.495763</w:t>
            </w:r>
          </w:p>
        </w:tc>
        <w:tc>
          <w:tcPr>
            <w:tcW w:w="960" w:type="dxa"/>
            <w:noWrap/>
            <w:hideMark/>
          </w:tcPr>
          <w:p w14:paraId="43D6D1FF" w14:textId="77777777" w:rsidR="00650C20" w:rsidRPr="00650C20" w:rsidRDefault="00650C20" w:rsidP="00650C20">
            <w:r w:rsidRPr="00650C20">
              <w:t>8.775244</w:t>
            </w:r>
          </w:p>
        </w:tc>
        <w:tc>
          <w:tcPr>
            <w:tcW w:w="960" w:type="dxa"/>
            <w:noWrap/>
            <w:hideMark/>
          </w:tcPr>
          <w:p w14:paraId="2342EFFE" w14:textId="77777777" w:rsidR="00650C20" w:rsidRPr="00650C20" w:rsidRDefault="00650C20" w:rsidP="00650C20">
            <w:r w:rsidRPr="00650C20">
              <w:t>11.87757</w:t>
            </w:r>
          </w:p>
        </w:tc>
        <w:tc>
          <w:tcPr>
            <w:tcW w:w="960" w:type="dxa"/>
            <w:noWrap/>
            <w:hideMark/>
          </w:tcPr>
          <w:p w14:paraId="59FD9A45" w14:textId="77777777" w:rsidR="00650C20" w:rsidRPr="00650C20" w:rsidRDefault="00650C20" w:rsidP="00650C20">
            <w:r w:rsidRPr="00650C20">
              <w:t>8.383894</w:t>
            </w:r>
          </w:p>
        </w:tc>
      </w:tr>
      <w:tr w:rsidR="00650C20" w:rsidRPr="00650C20" w14:paraId="00C8D1A1" w14:textId="77777777" w:rsidTr="00650C20">
        <w:trPr>
          <w:trHeight w:val="300"/>
        </w:trPr>
        <w:tc>
          <w:tcPr>
            <w:tcW w:w="960" w:type="dxa"/>
            <w:noWrap/>
            <w:hideMark/>
          </w:tcPr>
          <w:p w14:paraId="2E691A7D" w14:textId="77777777" w:rsidR="00650C20" w:rsidRPr="00650C20" w:rsidRDefault="00650C20" w:rsidP="00650C20">
            <w:r w:rsidRPr="00650C20">
              <w:t>4.601303</w:t>
            </w:r>
          </w:p>
        </w:tc>
        <w:tc>
          <w:tcPr>
            <w:tcW w:w="960" w:type="dxa"/>
            <w:noWrap/>
            <w:hideMark/>
          </w:tcPr>
          <w:p w14:paraId="1129E6E2" w14:textId="77777777" w:rsidR="00650C20" w:rsidRPr="00650C20" w:rsidRDefault="00650C20" w:rsidP="00650C20">
            <w:r w:rsidRPr="00650C20">
              <w:t>6.977181</w:t>
            </w:r>
          </w:p>
        </w:tc>
        <w:tc>
          <w:tcPr>
            <w:tcW w:w="960" w:type="dxa"/>
            <w:noWrap/>
            <w:hideMark/>
          </w:tcPr>
          <w:p w14:paraId="0F8B2BCB" w14:textId="77777777" w:rsidR="00650C20" w:rsidRPr="00650C20" w:rsidRDefault="00650C20" w:rsidP="00650C20">
            <w:r w:rsidRPr="00650C20">
              <w:t>8.278776</w:t>
            </w:r>
          </w:p>
        </w:tc>
        <w:tc>
          <w:tcPr>
            <w:tcW w:w="960" w:type="dxa"/>
            <w:noWrap/>
            <w:hideMark/>
          </w:tcPr>
          <w:p w14:paraId="691BCD5B" w14:textId="77777777" w:rsidR="00650C20" w:rsidRPr="00650C20" w:rsidRDefault="00650C20" w:rsidP="00650C20">
            <w:r w:rsidRPr="00650C20">
              <w:t>11.42714</w:t>
            </w:r>
          </w:p>
        </w:tc>
        <w:tc>
          <w:tcPr>
            <w:tcW w:w="960" w:type="dxa"/>
            <w:noWrap/>
            <w:hideMark/>
          </w:tcPr>
          <w:p w14:paraId="6AA20841" w14:textId="77777777" w:rsidR="00650C20" w:rsidRPr="00650C20" w:rsidRDefault="00650C20" w:rsidP="00650C20">
            <w:r w:rsidRPr="00650C20">
              <w:t>8.34148</w:t>
            </w:r>
          </w:p>
        </w:tc>
        <w:tc>
          <w:tcPr>
            <w:tcW w:w="960" w:type="dxa"/>
            <w:noWrap/>
            <w:hideMark/>
          </w:tcPr>
          <w:p w14:paraId="65238A8A" w14:textId="77777777" w:rsidR="00650C20" w:rsidRPr="00650C20" w:rsidRDefault="00650C20" w:rsidP="00650C20">
            <w:r w:rsidRPr="00650C20">
              <w:t>4.931853</w:t>
            </w:r>
          </w:p>
        </w:tc>
        <w:tc>
          <w:tcPr>
            <w:tcW w:w="960" w:type="dxa"/>
            <w:noWrap/>
            <w:hideMark/>
          </w:tcPr>
          <w:p w14:paraId="1F86C3AD" w14:textId="77777777" w:rsidR="00650C20" w:rsidRPr="00650C20" w:rsidRDefault="00650C20" w:rsidP="00650C20">
            <w:r w:rsidRPr="00650C20">
              <w:t>4.699754</w:t>
            </w:r>
          </w:p>
        </w:tc>
        <w:tc>
          <w:tcPr>
            <w:tcW w:w="960" w:type="dxa"/>
            <w:noWrap/>
            <w:hideMark/>
          </w:tcPr>
          <w:p w14:paraId="100D7AC6" w14:textId="77777777" w:rsidR="00650C20" w:rsidRPr="00650C20" w:rsidRDefault="00650C20" w:rsidP="00650C20">
            <w:r w:rsidRPr="00650C20">
              <w:t>7.324651</w:t>
            </w:r>
          </w:p>
        </w:tc>
        <w:tc>
          <w:tcPr>
            <w:tcW w:w="960" w:type="dxa"/>
            <w:noWrap/>
            <w:hideMark/>
          </w:tcPr>
          <w:p w14:paraId="702BB6DF" w14:textId="77777777" w:rsidR="00650C20" w:rsidRPr="00650C20" w:rsidRDefault="00650C20" w:rsidP="00650C20">
            <w:r w:rsidRPr="00650C20">
              <w:t>9.878825</w:t>
            </w:r>
          </w:p>
        </w:tc>
        <w:tc>
          <w:tcPr>
            <w:tcW w:w="960" w:type="dxa"/>
            <w:noWrap/>
            <w:hideMark/>
          </w:tcPr>
          <w:p w14:paraId="58138B03" w14:textId="77777777" w:rsidR="00650C20" w:rsidRPr="00650C20" w:rsidRDefault="00650C20" w:rsidP="00650C20">
            <w:r w:rsidRPr="00650C20">
              <w:t>11.70098</w:t>
            </w:r>
          </w:p>
        </w:tc>
      </w:tr>
      <w:tr w:rsidR="00650C20" w:rsidRPr="00650C20" w14:paraId="547CAEAD" w14:textId="77777777" w:rsidTr="00650C20">
        <w:trPr>
          <w:trHeight w:val="300"/>
        </w:trPr>
        <w:tc>
          <w:tcPr>
            <w:tcW w:w="960" w:type="dxa"/>
            <w:noWrap/>
            <w:hideMark/>
          </w:tcPr>
          <w:p w14:paraId="331EB14E" w14:textId="77777777" w:rsidR="00650C20" w:rsidRPr="00650C20" w:rsidRDefault="00650C20" w:rsidP="00650C20">
            <w:r w:rsidRPr="00650C20">
              <w:t>9.414647</w:t>
            </w:r>
          </w:p>
        </w:tc>
        <w:tc>
          <w:tcPr>
            <w:tcW w:w="960" w:type="dxa"/>
            <w:noWrap/>
            <w:hideMark/>
          </w:tcPr>
          <w:p w14:paraId="3B84D06F" w14:textId="77777777" w:rsidR="00650C20" w:rsidRPr="00650C20" w:rsidRDefault="00650C20" w:rsidP="00650C20">
            <w:r w:rsidRPr="00650C20">
              <w:t>9.666868</w:t>
            </w:r>
          </w:p>
        </w:tc>
        <w:tc>
          <w:tcPr>
            <w:tcW w:w="960" w:type="dxa"/>
            <w:noWrap/>
            <w:hideMark/>
          </w:tcPr>
          <w:p w14:paraId="713D0228" w14:textId="77777777" w:rsidR="00650C20" w:rsidRPr="00650C20" w:rsidRDefault="00650C20" w:rsidP="00650C20">
            <w:r w:rsidRPr="00650C20">
              <w:t>12.6483</w:t>
            </w:r>
          </w:p>
        </w:tc>
        <w:tc>
          <w:tcPr>
            <w:tcW w:w="960" w:type="dxa"/>
            <w:noWrap/>
            <w:hideMark/>
          </w:tcPr>
          <w:p w14:paraId="4C88BA28" w14:textId="77777777" w:rsidR="00650C20" w:rsidRPr="00650C20" w:rsidRDefault="00650C20" w:rsidP="00650C20">
            <w:r w:rsidRPr="00650C20">
              <w:t>9.501737</w:t>
            </w:r>
          </w:p>
        </w:tc>
        <w:tc>
          <w:tcPr>
            <w:tcW w:w="960" w:type="dxa"/>
            <w:noWrap/>
            <w:hideMark/>
          </w:tcPr>
          <w:p w14:paraId="345A73AA" w14:textId="77777777" w:rsidR="00650C20" w:rsidRPr="00650C20" w:rsidRDefault="00650C20" w:rsidP="00650C20">
            <w:r w:rsidRPr="00650C20">
              <w:t>11.57161</w:t>
            </w:r>
          </w:p>
        </w:tc>
        <w:tc>
          <w:tcPr>
            <w:tcW w:w="960" w:type="dxa"/>
            <w:noWrap/>
            <w:hideMark/>
          </w:tcPr>
          <w:p w14:paraId="0D140027" w14:textId="77777777" w:rsidR="00650C20" w:rsidRPr="00650C20" w:rsidRDefault="00650C20" w:rsidP="00650C20">
            <w:r w:rsidRPr="00650C20">
              <w:t>14.27924</w:t>
            </w:r>
          </w:p>
        </w:tc>
        <w:tc>
          <w:tcPr>
            <w:tcW w:w="960" w:type="dxa"/>
            <w:noWrap/>
            <w:hideMark/>
          </w:tcPr>
          <w:p w14:paraId="53567EE8" w14:textId="77777777" w:rsidR="00650C20" w:rsidRPr="00650C20" w:rsidRDefault="00650C20" w:rsidP="00650C20">
            <w:r w:rsidRPr="00650C20">
              <w:t>4.298273</w:t>
            </w:r>
          </w:p>
        </w:tc>
        <w:tc>
          <w:tcPr>
            <w:tcW w:w="960" w:type="dxa"/>
            <w:noWrap/>
            <w:hideMark/>
          </w:tcPr>
          <w:p w14:paraId="384F6099" w14:textId="77777777" w:rsidR="00650C20" w:rsidRPr="00650C20" w:rsidRDefault="00650C20" w:rsidP="00650C20">
            <w:r w:rsidRPr="00650C20">
              <w:t>5.692551</w:t>
            </w:r>
          </w:p>
        </w:tc>
        <w:tc>
          <w:tcPr>
            <w:tcW w:w="960" w:type="dxa"/>
            <w:noWrap/>
            <w:hideMark/>
          </w:tcPr>
          <w:p w14:paraId="5839B103" w14:textId="77777777" w:rsidR="00650C20" w:rsidRPr="00650C20" w:rsidRDefault="00650C20" w:rsidP="00650C20">
            <w:r w:rsidRPr="00650C20">
              <w:t>17.48659</w:t>
            </w:r>
          </w:p>
        </w:tc>
        <w:tc>
          <w:tcPr>
            <w:tcW w:w="960" w:type="dxa"/>
            <w:noWrap/>
            <w:hideMark/>
          </w:tcPr>
          <w:p w14:paraId="38489B5A" w14:textId="77777777" w:rsidR="00650C20" w:rsidRPr="00650C20" w:rsidRDefault="00650C20" w:rsidP="00650C20">
            <w:r w:rsidRPr="00650C20">
              <w:t>14.67137</w:t>
            </w:r>
          </w:p>
        </w:tc>
      </w:tr>
      <w:tr w:rsidR="00650C20" w:rsidRPr="00650C20" w14:paraId="3908CD13" w14:textId="77777777" w:rsidTr="00650C20">
        <w:trPr>
          <w:trHeight w:val="300"/>
        </w:trPr>
        <w:tc>
          <w:tcPr>
            <w:tcW w:w="960" w:type="dxa"/>
            <w:noWrap/>
            <w:hideMark/>
          </w:tcPr>
          <w:p w14:paraId="4E45FAAA" w14:textId="77777777" w:rsidR="00650C20" w:rsidRPr="00650C20" w:rsidRDefault="00650C20" w:rsidP="00650C20">
            <w:r w:rsidRPr="00650C20">
              <w:t>13.1384</w:t>
            </w:r>
          </w:p>
        </w:tc>
        <w:tc>
          <w:tcPr>
            <w:tcW w:w="960" w:type="dxa"/>
            <w:noWrap/>
            <w:hideMark/>
          </w:tcPr>
          <w:p w14:paraId="6DAE2119" w14:textId="77777777" w:rsidR="00650C20" w:rsidRPr="00650C20" w:rsidRDefault="00650C20" w:rsidP="00650C20">
            <w:r w:rsidRPr="00650C20">
              <w:t>6.463947</w:t>
            </w:r>
          </w:p>
        </w:tc>
        <w:tc>
          <w:tcPr>
            <w:tcW w:w="960" w:type="dxa"/>
            <w:noWrap/>
            <w:hideMark/>
          </w:tcPr>
          <w:p w14:paraId="4C38B803" w14:textId="77777777" w:rsidR="00650C20" w:rsidRPr="00650C20" w:rsidRDefault="00650C20" w:rsidP="00650C20">
            <w:r w:rsidRPr="00650C20">
              <w:t>8.136801</w:t>
            </w:r>
          </w:p>
        </w:tc>
        <w:tc>
          <w:tcPr>
            <w:tcW w:w="960" w:type="dxa"/>
            <w:noWrap/>
            <w:hideMark/>
          </w:tcPr>
          <w:p w14:paraId="36F835B7" w14:textId="77777777" w:rsidR="00650C20" w:rsidRPr="00650C20" w:rsidRDefault="00650C20" w:rsidP="00650C20">
            <w:r w:rsidRPr="00650C20">
              <w:t>7.451025</w:t>
            </w:r>
          </w:p>
        </w:tc>
        <w:tc>
          <w:tcPr>
            <w:tcW w:w="960" w:type="dxa"/>
            <w:noWrap/>
            <w:hideMark/>
          </w:tcPr>
          <w:p w14:paraId="6B317329" w14:textId="77777777" w:rsidR="00650C20" w:rsidRPr="00650C20" w:rsidRDefault="00650C20" w:rsidP="00650C20">
            <w:r w:rsidRPr="00650C20">
              <w:t>11.62997</w:t>
            </w:r>
          </w:p>
        </w:tc>
        <w:tc>
          <w:tcPr>
            <w:tcW w:w="960" w:type="dxa"/>
            <w:noWrap/>
            <w:hideMark/>
          </w:tcPr>
          <w:p w14:paraId="631BE93F" w14:textId="77777777" w:rsidR="00650C20" w:rsidRPr="00650C20" w:rsidRDefault="00650C20" w:rsidP="00650C20">
            <w:r w:rsidRPr="00650C20">
              <w:t>7.517996</w:t>
            </w:r>
          </w:p>
        </w:tc>
        <w:tc>
          <w:tcPr>
            <w:tcW w:w="960" w:type="dxa"/>
            <w:noWrap/>
            <w:hideMark/>
          </w:tcPr>
          <w:p w14:paraId="40D011BE" w14:textId="77777777" w:rsidR="00650C20" w:rsidRPr="00650C20" w:rsidRDefault="00650C20" w:rsidP="00650C20">
            <w:r w:rsidRPr="00650C20">
              <w:t>6.304914</w:t>
            </w:r>
          </w:p>
        </w:tc>
        <w:tc>
          <w:tcPr>
            <w:tcW w:w="960" w:type="dxa"/>
            <w:noWrap/>
            <w:hideMark/>
          </w:tcPr>
          <w:p w14:paraId="09458988" w14:textId="77777777" w:rsidR="00650C20" w:rsidRPr="00650C20" w:rsidRDefault="00650C20" w:rsidP="00650C20">
            <w:r w:rsidRPr="00650C20">
              <w:t>9.761021</w:t>
            </w:r>
          </w:p>
        </w:tc>
        <w:tc>
          <w:tcPr>
            <w:tcW w:w="960" w:type="dxa"/>
            <w:noWrap/>
            <w:hideMark/>
          </w:tcPr>
          <w:p w14:paraId="4BB9E246" w14:textId="77777777" w:rsidR="00650C20" w:rsidRPr="00650C20" w:rsidRDefault="00650C20" w:rsidP="00650C20">
            <w:r w:rsidRPr="00650C20">
              <w:t>12.94282</w:t>
            </w:r>
          </w:p>
        </w:tc>
        <w:tc>
          <w:tcPr>
            <w:tcW w:w="960" w:type="dxa"/>
            <w:noWrap/>
            <w:hideMark/>
          </w:tcPr>
          <w:p w14:paraId="352A764A" w14:textId="77777777" w:rsidR="00650C20" w:rsidRPr="00650C20" w:rsidRDefault="00650C20" w:rsidP="00650C20">
            <w:r w:rsidRPr="00650C20">
              <w:t>12.31791</w:t>
            </w:r>
          </w:p>
        </w:tc>
      </w:tr>
      <w:tr w:rsidR="00650C20" w:rsidRPr="00650C20" w14:paraId="4DFBE519" w14:textId="77777777" w:rsidTr="00650C20">
        <w:trPr>
          <w:trHeight w:val="300"/>
        </w:trPr>
        <w:tc>
          <w:tcPr>
            <w:tcW w:w="960" w:type="dxa"/>
            <w:noWrap/>
            <w:hideMark/>
          </w:tcPr>
          <w:p w14:paraId="21B023BA" w14:textId="77777777" w:rsidR="00650C20" w:rsidRPr="00650C20" w:rsidRDefault="00650C20" w:rsidP="00650C20">
            <w:r w:rsidRPr="00650C20">
              <w:t>4.191582</w:t>
            </w:r>
          </w:p>
        </w:tc>
        <w:tc>
          <w:tcPr>
            <w:tcW w:w="960" w:type="dxa"/>
            <w:noWrap/>
            <w:hideMark/>
          </w:tcPr>
          <w:p w14:paraId="7D575788" w14:textId="77777777" w:rsidR="00650C20" w:rsidRPr="00650C20" w:rsidRDefault="00650C20" w:rsidP="00650C20">
            <w:r w:rsidRPr="00650C20">
              <w:t>7.445487</w:t>
            </w:r>
          </w:p>
        </w:tc>
        <w:tc>
          <w:tcPr>
            <w:tcW w:w="960" w:type="dxa"/>
            <w:noWrap/>
            <w:hideMark/>
          </w:tcPr>
          <w:p w14:paraId="1AC5E8C1" w14:textId="77777777" w:rsidR="00650C20" w:rsidRPr="00650C20" w:rsidRDefault="00650C20" w:rsidP="00650C20">
            <w:r w:rsidRPr="00650C20">
              <w:t>9.274648</w:t>
            </w:r>
          </w:p>
        </w:tc>
        <w:tc>
          <w:tcPr>
            <w:tcW w:w="960" w:type="dxa"/>
            <w:noWrap/>
            <w:hideMark/>
          </w:tcPr>
          <w:p w14:paraId="357F00C4" w14:textId="77777777" w:rsidR="00650C20" w:rsidRPr="00650C20" w:rsidRDefault="00650C20" w:rsidP="00650C20">
            <w:r w:rsidRPr="00650C20">
              <w:t>11.70807</w:t>
            </w:r>
          </w:p>
        </w:tc>
        <w:tc>
          <w:tcPr>
            <w:tcW w:w="960" w:type="dxa"/>
            <w:noWrap/>
            <w:hideMark/>
          </w:tcPr>
          <w:p w14:paraId="644D3212" w14:textId="77777777" w:rsidR="00650C20" w:rsidRPr="00650C20" w:rsidRDefault="00650C20" w:rsidP="00650C20">
            <w:r w:rsidRPr="00650C20">
              <w:t>14.63096</w:t>
            </w:r>
          </w:p>
        </w:tc>
        <w:tc>
          <w:tcPr>
            <w:tcW w:w="960" w:type="dxa"/>
            <w:noWrap/>
            <w:hideMark/>
          </w:tcPr>
          <w:p w14:paraId="0086D8B3" w14:textId="77777777" w:rsidR="00650C20" w:rsidRPr="00650C20" w:rsidRDefault="00650C20" w:rsidP="00650C20">
            <w:r w:rsidRPr="00650C20">
              <w:t>6.864524</w:t>
            </w:r>
          </w:p>
        </w:tc>
        <w:tc>
          <w:tcPr>
            <w:tcW w:w="960" w:type="dxa"/>
            <w:noWrap/>
            <w:hideMark/>
          </w:tcPr>
          <w:p w14:paraId="5033FDAE" w14:textId="77777777" w:rsidR="00650C20" w:rsidRPr="00650C20" w:rsidRDefault="00650C20" w:rsidP="00650C20">
            <w:r w:rsidRPr="00650C20">
              <w:t>11.43381</w:t>
            </w:r>
          </w:p>
        </w:tc>
        <w:tc>
          <w:tcPr>
            <w:tcW w:w="960" w:type="dxa"/>
            <w:noWrap/>
            <w:hideMark/>
          </w:tcPr>
          <w:p w14:paraId="7597CDF5" w14:textId="77777777" w:rsidR="00650C20" w:rsidRPr="00650C20" w:rsidRDefault="00650C20" w:rsidP="00650C20">
            <w:r w:rsidRPr="00650C20">
              <w:t>7.286782</w:t>
            </w:r>
          </w:p>
        </w:tc>
        <w:tc>
          <w:tcPr>
            <w:tcW w:w="960" w:type="dxa"/>
            <w:noWrap/>
            <w:hideMark/>
          </w:tcPr>
          <w:p w14:paraId="5BC51BD3" w14:textId="77777777" w:rsidR="00650C20" w:rsidRPr="00650C20" w:rsidRDefault="00650C20" w:rsidP="00650C20">
            <w:r w:rsidRPr="00650C20">
              <w:t>8.482415</w:t>
            </w:r>
          </w:p>
        </w:tc>
        <w:tc>
          <w:tcPr>
            <w:tcW w:w="960" w:type="dxa"/>
            <w:noWrap/>
            <w:hideMark/>
          </w:tcPr>
          <w:p w14:paraId="33C9562E" w14:textId="77777777" w:rsidR="00650C20" w:rsidRPr="00650C20" w:rsidRDefault="00650C20" w:rsidP="00650C20">
            <w:r w:rsidRPr="00650C20">
              <w:t>12.39965</w:t>
            </w:r>
          </w:p>
        </w:tc>
      </w:tr>
      <w:tr w:rsidR="00650C20" w:rsidRPr="00650C20" w14:paraId="3C23BB81" w14:textId="77777777" w:rsidTr="00650C20">
        <w:trPr>
          <w:trHeight w:val="300"/>
        </w:trPr>
        <w:tc>
          <w:tcPr>
            <w:tcW w:w="960" w:type="dxa"/>
            <w:noWrap/>
            <w:hideMark/>
          </w:tcPr>
          <w:p w14:paraId="5390C75F" w14:textId="77777777" w:rsidR="00650C20" w:rsidRPr="00650C20" w:rsidRDefault="00650C20" w:rsidP="00650C20">
            <w:r w:rsidRPr="00650C20">
              <w:t>12.22449</w:t>
            </w:r>
          </w:p>
        </w:tc>
        <w:tc>
          <w:tcPr>
            <w:tcW w:w="960" w:type="dxa"/>
            <w:noWrap/>
            <w:hideMark/>
          </w:tcPr>
          <w:p w14:paraId="743D78CD" w14:textId="77777777" w:rsidR="00650C20" w:rsidRPr="00650C20" w:rsidRDefault="00650C20" w:rsidP="00650C20">
            <w:r w:rsidRPr="00650C20">
              <w:t>11.28648</w:t>
            </w:r>
          </w:p>
        </w:tc>
        <w:tc>
          <w:tcPr>
            <w:tcW w:w="960" w:type="dxa"/>
            <w:noWrap/>
            <w:hideMark/>
          </w:tcPr>
          <w:p w14:paraId="755042E3" w14:textId="77777777" w:rsidR="00650C20" w:rsidRPr="00650C20" w:rsidRDefault="00650C20" w:rsidP="00650C20">
            <w:r w:rsidRPr="00650C20">
              <w:t>12.2055</w:t>
            </w:r>
          </w:p>
        </w:tc>
        <w:tc>
          <w:tcPr>
            <w:tcW w:w="960" w:type="dxa"/>
            <w:noWrap/>
            <w:hideMark/>
          </w:tcPr>
          <w:p w14:paraId="2322E664" w14:textId="77777777" w:rsidR="00650C20" w:rsidRPr="00650C20" w:rsidRDefault="00650C20" w:rsidP="00650C20">
            <w:r w:rsidRPr="00650C20">
              <w:t>11.52602</w:t>
            </w:r>
          </w:p>
        </w:tc>
        <w:tc>
          <w:tcPr>
            <w:tcW w:w="960" w:type="dxa"/>
            <w:noWrap/>
            <w:hideMark/>
          </w:tcPr>
          <w:p w14:paraId="0CED61C6" w14:textId="77777777" w:rsidR="00650C20" w:rsidRPr="00650C20" w:rsidRDefault="00650C20" w:rsidP="00650C20">
            <w:r w:rsidRPr="00650C20">
              <w:t>13.34817</w:t>
            </w:r>
          </w:p>
        </w:tc>
        <w:tc>
          <w:tcPr>
            <w:tcW w:w="960" w:type="dxa"/>
            <w:noWrap/>
            <w:hideMark/>
          </w:tcPr>
          <w:p w14:paraId="09CC9B6F" w14:textId="77777777" w:rsidR="00650C20" w:rsidRPr="00650C20" w:rsidRDefault="00650C20" w:rsidP="00650C20">
            <w:r w:rsidRPr="00650C20">
              <w:t>5.649713</w:t>
            </w:r>
          </w:p>
        </w:tc>
        <w:tc>
          <w:tcPr>
            <w:tcW w:w="960" w:type="dxa"/>
            <w:noWrap/>
            <w:hideMark/>
          </w:tcPr>
          <w:p w14:paraId="0973B523" w14:textId="77777777" w:rsidR="00650C20" w:rsidRPr="00650C20" w:rsidRDefault="00650C20" w:rsidP="00650C20">
            <w:r w:rsidRPr="00650C20">
              <w:t>6.661349</w:t>
            </w:r>
          </w:p>
        </w:tc>
        <w:tc>
          <w:tcPr>
            <w:tcW w:w="960" w:type="dxa"/>
            <w:noWrap/>
            <w:hideMark/>
          </w:tcPr>
          <w:p w14:paraId="36F8C1F4" w14:textId="77777777" w:rsidR="00650C20" w:rsidRPr="00650C20" w:rsidRDefault="00650C20" w:rsidP="00650C20">
            <w:r w:rsidRPr="00650C20">
              <w:t>8.432254</w:t>
            </w:r>
          </w:p>
        </w:tc>
        <w:tc>
          <w:tcPr>
            <w:tcW w:w="960" w:type="dxa"/>
            <w:noWrap/>
            <w:hideMark/>
          </w:tcPr>
          <w:p w14:paraId="00357700" w14:textId="77777777" w:rsidR="00650C20" w:rsidRPr="00650C20" w:rsidRDefault="00650C20" w:rsidP="00650C20">
            <w:r w:rsidRPr="00650C20">
              <w:t>17.10485</w:t>
            </w:r>
          </w:p>
        </w:tc>
        <w:tc>
          <w:tcPr>
            <w:tcW w:w="960" w:type="dxa"/>
            <w:noWrap/>
            <w:hideMark/>
          </w:tcPr>
          <w:p w14:paraId="1E22E7CF" w14:textId="77777777" w:rsidR="00650C20" w:rsidRPr="00650C20" w:rsidRDefault="00650C20" w:rsidP="00650C20">
            <w:r w:rsidRPr="00650C20">
              <w:t>18.33542</w:t>
            </w:r>
          </w:p>
        </w:tc>
      </w:tr>
      <w:tr w:rsidR="00650C20" w:rsidRPr="00650C20" w14:paraId="1993C66E" w14:textId="77777777" w:rsidTr="00650C20">
        <w:trPr>
          <w:trHeight w:val="300"/>
        </w:trPr>
        <w:tc>
          <w:tcPr>
            <w:tcW w:w="960" w:type="dxa"/>
            <w:noWrap/>
            <w:hideMark/>
          </w:tcPr>
          <w:p w14:paraId="41DD1AC8" w14:textId="77777777" w:rsidR="00650C20" w:rsidRPr="00650C20" w:rsidRDefault="00650C20" w:rsidP="00650C20">
            <w:r w:rsidRPr="00650C20">
              <w:t>13.23439</w:t>
            </w:r>
          </w:p>
        </w:tc>
        <w:tc>
          <w:tcPr>
            <w:tcW w:w="960" w:type="dxa"/>
            <w:noWrap/>
            <w:hideMark/>
          </w:tcPr>
          <w:p w14:paraId="5A59391B" w14:textId="77777777" w:rsidR="00650C20" w:rsidRPr="00650C20" w:rsidRDefault="00650C20" w:rsidP="00650C20">
            <w:r w:rsidRPr="00650C20">
              <w:t>12.86382</w:t>
            </w:r>
          </w:p>
        </w:tc>
        <w:tc>
          <w:tcPr>
            <w:tcW w:w="960" w:type="dxa"/>
            <w:noWrap/>
            <w:hideMark/>
          </w:tcPr>
          <w:p w14:paraId="2BF0A178" w14:textId="77777777" w:rsidR="00650C20" w:rsidRPr="00650C20" w:rsidRDefault="00650C20" w:rsidP="00650C20">
            <w:r w:rsidRPr="00650C20">
              <w:t>7.502634</w:t>
            </w:r>
          </w:p>
        </w:tc>
        <w:tc>
          <w:tcPr>
            <w:tcW w:w="960" w:type="dxa"/>
            <w:noWrap/>
            <w:hideMark/>
          </w:tcPr>
          <w:p w14:paraId="496F3835" w14:textId="77777777" w:rsidR="00650C20" w:rsidRPr="00650C20" w:rsidRDefault="00650C20" w:rsidP="00650C20">
            <w:r w:rsidRPr="00650C20">
              <w:t>10.75155</w:t>
            </w:r>
          </w:p>
        </w:tc>
        <w:tc>
          <w:tcPr>
            <w:tcW w:w="960" w:type="dxa"/>
            <w:noWrap/>
            <w:hideMark/>
          </w:tcPr>
          <w:p w14:paraId="4ACC2B43" w14:textId="77777777" w:rsidR="00650C20" w:rsidRPr="00650C20" w:rsidRDefault="00650C20" w:rsidP="00650C20">
            <w:r w:rsidRPr="00650C20">
              <w:t>18.67288</w:t>
            </w:r>
          </w:p>
        </w:tc>
        <w:tc>
          <w:tcPr>
            <w:tcW w:w="960" w:type="dxa"/>
            <w:noWrap/>
            <w:hideMark/>
          </w:tcPr>
          <w:p w14:paraId="15A4734C" w14:textId="77777777" w:rsidR="00650C20" w:rsidRPr="00650C20" w:rsidRDefault="00650C20" w:rsidP="00650C20">
            <w:r w:rsidRPr="00650C20">
              <w:t>4.554567</w:t>
            </w:r>
          </w:p>
        </w:tc>
        <w:tc>
          <w:tcPr>
            <w:tcW w:w="960" w:type="dxa"/>
            <w:noWrap/>
            <w:hideMark/>
          </w:tcPr>
          <w:p w14:paraId="60E7E8CC" w14:textId="77777777" w:rsidR="00650C20" w:rsidRPr="00650C20" w:rsidRDefault="00650C20" w:rsidP="00650C20">
            <w:r w:rsidRPr="00650C20">
              <w:t>7.714815</w:t>
            </w:r>
          </w:p>
        </w:tc>
        <w:tc>
          <w:tcPr>
            <w:tcW w:w="960" w:type="dxa"/>
            <w:noWrap/>
            <w:hideMark/>
          </w:tcPr>
          <w:p w14:paraId="3BDAD12C" w14:textId="77777777" w:rsidR="00650C20" w:rsidRPr="00650C20" w:rsidRDefault="00650C20" w:rsidP="00650C20">
            <w:r w:rsidRPr="00650C20">
              <w:t>6.849701</w:t>
            </w:r>
          </w:p>
        </w:tc>
        <w:tc>
          <w:tcPr>
            <w:tcW w:w="960" w:type="dxa"/>
            <w:noWrap/>
            <w:hideMark/>
          </w:tcPr>
          <w:p w14:paraId="54975083" w14:textId="77777777" w:rsidR="00650C20" w:rsidRPr="00650C20" w:rsidRDefault="00650C20" w:rsidP="00650C20">
            <w:r w:rsidRPr="00650C20">
              <w:t>9.25278</w:t>
            </w:r>
          </w:p>
        </w:tc>
        <w:tc>
          <w:tcPr>
            <w:tcW w:w="960" w:type="dxa"/>
            <w:noWrap/>
            <w:hideMark/>
          </w:tcPr>
          <w:p w14:paraId="4BF88F06" w14:textId="77777777" w:rsidR="00650C20" w:rsidRPr="00650C20" w:rsidRDefault="00650C20" w:rsidP="00650C20">
            <w:r w:rsidRPr="00650C20">
              <w:t>13.61214</w:t>
            </w:r>
          </w:p>
        </w:tc>
      </w:tr>
      <w:tr w:rsidR="00650C20" w:rsidRPr="00650C20" w14:paraId="20F70A28" w14:textId="77777777" w:rsidTr="00650C20">
        <w:trPr>
          <w:trHeight w:val="300"/>
        </w:trPr>
        <w:tc>
          <w:tcPr>
            <w:tcW w:w="960" w:type="dxa"/>
            <w:noWrap/>
            <w:hideMark/>
          </w:tcPr>
          <w:p w14:paraId="553016FE" w14:textId="77777777" w:rsidR="00650C20" w:rsidRPr="00650C20" w:rsidRDefault="00650C20" w:rsidP="00650C20">
            <w:r w:rsidRPr="00650C20">
              <w:t>6.159407</w:t>
            </w:r>
          </w:p>
        </w:tc>
        <w:tc>
          <w:tcPr>
            <w:tcW w:w="960" w:type="dxa"/>
            <w:noWrap/>
            <w:hideMark/>
          </w:tcPr>
          <w:p w14:paraId="30EEEE7C" w14:textId="77777777" w:rsidR="00650C20" w:rsidRPr="00650C20" w:rsidRDefault="00650C20" w:rsidP="00650C20">
            <w:r w:rsidRPr="00650C20">
              <w:t>4.173272</w:t>
            </w:r>
          </w:p>
        </w:tc>
        <w:tc>
          <w:tcPr>
            <w:tcW w:w="960" w:type="dxa"/>
            <w:noWrap/>
            <w:hideMark/>
          </w:tcPr>
          <w:p w14:paraId="593FC737" w14:textId="77777777" w:rsidR="00650C20" w:rsidRPr="00650C20" w:rsidRDefault="00650C20" w:rsidP="00650C20">
            <w:r w:rsidRPr="00650C20">
              <w:t>9.254476</w:t>
            </w:r>
          </w:p>
        </w:tc>
        <w:tc>
          <w:tcPr>
            <w:tcW w:w="960" w:type="dxa"/>
            <w:noWrap/>
            <w:hideMark/>
          </w:tcPr>
          <w:p w14:paraId="7ECA5D59" w14:textId="77777777" w:rsidR="00650C20" w:rsidRPr="00650C20" w:rsidRDefault="00650C20" w:rsidP="00650C20">
            <w:r w:rsidRPr="00650C20">
              <w:t>13.42933</w:t>
            </w:r>
          </w:p>
        </w:tc>
        <w:tc>
          <w:tcPr>
            <w:tcW w:w="960" w:type="dxa"/>
            <w:noWrap/>
            <w:hideMark/>
          </w:tcPr>
          <w:p w14:paraId="346C0D67" w14:textId="77777777" w:rsidR="00650C20" w:rsidRPr="00650C20" w:rsidRDefault="00650C20" w:rsidP="00650C20">
            <w:r w:rsidRPr="00650C20">
              <w:t>11.14155</w:t>
            </w:r>
          </w:p>
        </w:tc>
        <w:tc>
          <w:tcPr>
            <w:tcW w:w="960" w:type="dxa"/>
            <w:noWrap/>
            <w:hideMark/>
          </w:tcPr>
          <w:p w14:paraId="304AFBD0" w14:textId="77777777" w:rsidR="00650C20" w:rsidRPr="00650C20" w:rsidRDefault="00650C20" w:rsidP="00650C20">
            <w:r w:rsidRPr="00650C20">
              <w:t>12.27611</w:t>
            </w:r>
          </w:p>
        </w:tc>
        <w:tc>
          <w:tcPr>
            <w:tcW w:w="960" w:type="dxa"/>
            <w:noWrap/>
            <w:hideMark/>
          </w:tcPr>
          <w:p w14:paraId="47AB3AC5" w14:textId="77777777" w:rsidR="00650C20" w:rsidRPr="00650C20" w:rsidRDefault="00650C20" w:rsidP="00650C20">
            <w:r w:rsidRPr="00650C20">
              <w:t>5.615284</w:t>
            </w:r>
          </w:p>
        </w:tc>
        <w:tc>
          <w:tcPr>
            <w:tcW w:w="960" w:type="dxa"/>
            <w:noWrap/>
            <w:hideMark/>
          </w:tcPr>
          <w:p w14:paraId="0EFA7A1A" w14:textId="77777777" w:rsidR="00650C20" w:rsidRPr="00650C20" w:rsidRDefault="00650C20" w:rsidP="00650C20">
            <w:r w:rsidRPr="00650C20">
              <w:t>14.87073</w:t>
            </w:r>
          </w:p>
        </w:tc>
        <w:tc>
          <w:tcPr>
            <w:tcW w:w="960" w:type="dxa"/>
            <w:noWrap/>
            <w:hideMark/>
          </w:tcPr>
          <w:p w14:paraId="3A2AE574" w14:textId="77777777" w:rsidR="00650C20" w:rsidRPr="00650C20" w:rsidRDefault="00650C20" w:rsidP="00650C20">
            <w:r w:rsidRPr="00650C20">
              <w:t>16.58659</w:t>
            </w:r>
          </w:p>
        </w:tc>
        <w:tc>
          <w:tcPr>
            <w:tcW w:w="960" w:type="dxa"/>
            <w:noWrap/>
            <w:hideMark/>
          </w:tcPr>
          <w:p w14:paraId="1AB15AD9" w14:textId="77777777" w:rsidR="00650C20" w:rsidRPr="00650C20" w:rsidRDefault="00650C20" w:rsidP="00650C20">
            <w:r w:rsidRPr="00650C20">
              <w:t>18.4987</w:t>
            </w:r>
          </w:p>
        </w:tc>
      </w:tr>
      <w:tr w:rsidR="00650C20" w:rsidRPr="00650C20" w14:paraId="0A5BEAAE" w14:textId="77777777" w:rsidTr="00650C20">
        <w:trPr>
          <w:trHeight w:val="300"/>
        </w:trPr>
        <w:tc>
          <w:tcPr>
            <w:tcW w:w="960" w:type="dxa"/>
            <w:noWrap/>
            <w:hideMark/>
          </w:tcPr>
          <w:p w14:paraId="404D5368" w14:textId="77777777" w:rsidR="00650C20" w:rsidRPr="00650C20" w:rsidRDefault="00650C20" w:rsidP="00650C20">
            <w:pPr>
              <w:rPr>
                <w:b/>
                <w:bCs/>
              </w:rPr>
            </w:pPr>
            <w:r w:rsidRPr="00650C20">
              <w:rPr>
                <w:b/>
                <w:bCs/>
              </w:rPr>
              <w:t>9.151521</w:t>
            </w:r>
          </w:p>
        </w:tc>
        <w:tc>
          <w:tcPr>
            <w:tcW w:w="960" w:type="dxa"/>
            <w:noWrap/>
            <w:hideMark/>
          </w:tcPr>
          <w:p w14:paraId="7185A36E" w14:textId="77777777" w:rsidR="00650C20" w:rsidRPr="00650C20" w:rsidRDefault="00650C20" w:rsidP="00650C20">
            <w:pPr>
              <w:rPr>
                <w:b/>
                <w:bCs/>
              </w:rPr>
            </w:pPr>
            <w:r w:rsidRPr="00650C20">
              <w:rPr>
                <w:b/>
                <w:bCs/>
              </w:rPr>
              <w:t>8.579609</w:t>
            </w:r>
          </w:p>
        </w:tc>
        <w:tc>
          <w:tcPr>
            <w:tcW w:w="960" w:type="dxa"/>
            <w:noWrap/>
            <w:hideMark/>
          </w:tcPr>
          <w:p w14:paraId="2EDBAD52" w14:textId="77777777" w:rsidR="00650C20" w:rsidRPr="00650C20" w:rsidRDefault="00650C20" w:rsidP="00650C20">
            <w:pPr>
              <w:rPr>
                <w:b/>
                <w:bCs/>
              </w:rPr>
            </w:pPr>
            <w:r w:rsidRPr="00650C20">
              <w:rPr>
                <w:b/>
                <w:bCs/>
              </w:rPr>
              <w:t>8.968363</w:t>
            </w:r>
          </w:p>
        </w:tc>
        <w:tc>
          <w:tcPr>
            <w:tcW w:w="960" w:type="dxa"/>
            <w:noWrap/>
            <w:hideMark/>
          </w:tcPr>
          <w:p w14:paraId="3C94EE18" w14:textId="77777777" w:rsidR="00650C20" w:rsidRPr="00650C20" w:rsidRDefault="00650C20" w:rsidP="00650C20">
            <w:pPr>
              <w:rPr>
                <w:b/>
                <w:bCs/>
              </w:rPr>
            </w:pPr>
            <w:r w:rsidRPr="00650C20">
              <w:rPr>
                <w:b/>
                <w:bCs/>
              </w:rPr>
              <w:t>10.98885</w:t>
            </w:r>
          </w:p>
        </w:tc>
        <w:tc>
          <w:tcPr>
            <w:tcW w:w="960" w:type="dxa"/>
            <w:noWrap/>
            <w:hideMark/>
          </w:tcPr>
          <w:p w14:paraId="387ED740" w14:textId="77777777" w:rsidR="00650C20" w:rsidRPr="00650C20" w:rsidRDefault="00650C20" w:rsidP="00650C20">
            <w:pPr>
              <w:rPr>
                <w:b/>
                <w:bCs/>
              </w:rPr>
            </w:pPr>
            <w:r w:rsidRPr="00650C20">
              <w:rPr>
                <w:b/>
                <w:bCs/>
              </w:rPr>
              <w:t>12.68013</w:t>
            </w:r>
          </w:p>
        </w:tc>
        <w:tc>
          <w:tcPr>
            <w:tcW w:w="960" w:type="dxa"/>
            <w:noWrap/>
            <w:hideMark/>
          </w:tcPr>
          <w:p w14:paraId="7514857E" w14:textId="77777777" w:rsidR="00650C20" w:rsidRPr="00650C20" w:rsidRDefault="00650C20" w:rsidP="00650C20">
            <w:pPr>
              <w:rPr>
                <w:b/>
                <w:bCs/>
              </w:rPr>
            </w:pPr>
            <w:r w:rsidRPr="00650C20">
              <w:rPr>
                <w:b/>
                <w:bCs/>
              </w:rPr>
              <w:t>8.322627</w:t>
            </w:r>
          </w:p>
        </w:tc>
        <w:tc>
          <w:tcPr>
            <w:tcW w:w="960" w:type="dxa"/>
            <w:noWrap/>
            <w:hideMark/>
          </w:tcPr>
          <w:p w14:paraId="2F522B69" w14:textId="77777777" w:rsidR="00650C20" w:rsidRPr="00650C20" w:rsidRDefault="00650C20" w:rsidP="00650C20">
            <w:pPr>
              <w:rPr>
                <w:b/>
                <w:bCs/>
              </w:rPr>
            </w:pPr>
            <w:r w:rsidRPr="00650C20">
              <w:rPr>
                <w:b/>
                <w:bCs/>
              </w:rPr>
              <w:t>6.948233</w:t>
            </w:r>
          </w:p>
        </w:tc>
        <w:tc>
          <w:tcPr>
            <w:tcW w:w="960" w:type="dxa"/>
            <w:noWrap/>
            <w:hideMark/>
          </w:tcPr>
          <w:p w14:paraId="7E581FB3" w14:textId="77777777" w:rsidR="00650C20" w:rsidRPr="00650C20" w:rsidRDefault="00650C20" w:rsidP="00650C20">
            <w:pPr>
              <w:rPr>
                <w:b/>
                <w:bCs/>
              </w:rPr>
            </w:pPr>
            <w:r w:rsidRPr="00650C20">
              <w:rPr>
                <w:b/>
                <w:bCs/>
              </w:rPr>
              <w:t>9.180199</w:t>
            </w:r>
          </w:p>
        </w:tc>
        <w:tc>
          <w:tcPr>
            <w:tcW w:w="960" w:type="dxa"/>
            <w:noWrap/>
            <w:hideMark/>
          </w:tcPr>
          <w:p w14:paraId="15C51DF3" w14:textId="77777777" w:rsidR="00650C20" w:rsidRPr="00650C20" w:rsidRDefault="00650C20" w:rsidP="00650C20">
            <w:pPr>
              <w:rPr>
                <w:b/>
                <w:bCs/>
              </w:rPr>
            </w:pPr>
            <w:r w:rsidRPr="00650C20">
              <w:rPr>
                <w:b/>
                <w:bCs/>
              </w:rPr>
              <w:t>11.95436</w:t>
            </w:r>
          </w:p>
        </w:tc>
        <w:tc>
          <w:tcPr>
            <w:tcW w:w="960" w:type="dxa"/>
            <w:noWrap/>
            <w:hideMark/>
          </w:tcPr>
          <w:p w14:paraId="461AB9EF" w14:textId="77777777" w:rsidR="00650C20" w:rsidRPr="00650C20" w:rsidRDefault="00650C20" w:rsidP="00650C20">
            <w:pPr>
              <w:rPr>
                <w:b/>
                <w:bCs/>
              </w:rPr>
            </w:pPr>
            <w:r w:rsidRPr="00650C20">
              <w:rPr>
                <w:b/>
                <w:bCs/>
              </w:rPr>
              <w:t>13.26712</w:t>
            </w:r>
          </w:p>
        </w:tc>
      </w:tr>
    </w:tbl>
    <w:p w14:paraId="7E06A8BC" w14:textId="26492110" w:rsidR="00650C20" w:rsidRDefault="00650C20" w:rsidP="00DD05AD"/>
    <w:p w14:paraId="39B5EAC4" w14:textId="77777777" w:rsidR="00650C20" w:rsidRDefault="00650C20" w:rsidP="00DD05AD">
      <w:r>
        <w:t>3</w:t>
      </w:r>
      <w:r w:rsidRPr="00650C20">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63D1624F" w14:textId="77777777" w:rsidTr="00650C20">
        <w:trPr>
          <w:trHeight w:val="300"/>
        </w:trPr>
        <w:tc>
          <w:tcPr>
            <w:tcW w:w="960" w:type="dxa"/>
            <w:noWrap/>
            <w:hideMark/>
          </w:tcPr>
          <w:p w14:paraId="12FC3CD8" w14:textId="77777777" w:rsidR="00650C20" w:rsidRPr="00650C20" w:rsidRDefault="00650C20" w:rsidP="00650C20">
            <w:r w:rsidRPr="00650C20">
              <w:t>Tx01</w:t>
            </w:r>
          </w:p>
        </w:tc>
        <w:tc>
          <w:tcPr>
            <w:tcW w:w="960" w:type="dxa"/>
            <w:noWrap/>
            <w:hideMark/>
          </w:tcPr>
          <w:p w14:paraId="71B6E390" w14:textId="77777777" w:rsidR="00650C20" w:rsidRPr="00650C20" w:rsidRDefault="00650C20" w:rsidP="00650C20">
            <w:r w:rsidRPr="00650C20">
              <w:t>Tx02</w:t>
            </w:r>
          </w:p>
        </w:tc>
        <w:tc>
          <w:tcPr>
            <w:tcW w:w="960" w:type="dxa"/>
            <w:noWrap/>
            <w:hideMark/>
          </w:tcPr>
          <w:p w14:paraId="1044F4E4" w14:textId="77777777" w:rsidR="00650C20" w:rsidRPr="00650C20" w:rsidRDefault="00650C20" w:rsidP="00650C20">
            <w:r w:rsidRPr="00650C20">
              <w:t>Tx03</w:t>
            </w:r>
          </w:p>
        </w:tc>
        <w:tc>
          <w:tcPr>
            <w:tcW w:w="960" w:type="dxa"/>
            <w:noWrap/>
            <w:hideMark/>
          </w:tcPr>
          <w:p w14:paraId="40737FC2" w14:textId="77777777" w:rsidR="00650C20" w:rsidRPr="00650C20" w:rsidRDefault="00650C20" w:rsidP="00650C20">
            <w:r w:rsidRPr="00650C20">
              <w:t>Tx04</w:t>
            </w:r>
          </w:p>
        </w:tc>
        <w:tc>
          <w:tcPr>
            <w:tcW w:w="960" w:type="dxa"/>
            <w:noWrap/>
            <w:hideMark/>
          </w:tcPr>
          <w:p w14:paraId="29F90068" w14:textId="77777777" w:rsidR="00650C20" w:rsidRPr="00650C20" w:rsidRDefault="00650C20" w:rsidP="00650C20">
            <w:r w:rsidRPr="00650C20">
              <w:t>Tx05</w:t>
            </w:r>
          </w:p>
        </w:tc>
        <w:tc>
          <w:tcPr>
            <w:tcW w:w="960" w:type="dxa"/>
            <w:noWrap/>
            <w:hideMark/>
          </w:tcPr>
          <w:p w14:paraId="509161D5" w14:textId="77777777" w:rsidR="00650C20" w:rsidRPr="00650C20" w:rsidRDefault="00650C20" w:rsidP="00650C20">
            <w:r w:rsidRPr="00650C20">
              <w:t>Tx06</w:t>
            </w:r>
          </w:p>
        </w:tc>
        <w:tc>
          <w:tcPr>
            <w:tcW w:w="960" w:type="dxa"/>
            <w:noWrap/>
            <w:hideMark/>
          </w:tcPr>
          <w:p w14:paraId="7463103A" w14:textId="77777777" w:rsidR="00650C20" w:rsidRPr="00650C20" w:rsidRDefault="00650C20" w:rsidP="00650C20">
            <w:r w:rsidRPr="00650C20">
              <w:t>Tx07</w:t>
            </w:r>
          </w:p>
        </w:tc>
        <w:tc>
          <w:tcPr>
            <w:tcW w:w="960" w:type="dxa"/>
            <w:noWrap/>
            <w:hideMark/>
          </w:tcPr>
          <w:p w14:paraId="177277D6" w14:textId="77777777" w:rsidR="00650C20" w:rsidRPr="00650C20" w:rsidRDefault="00650C20" w:rsidP="00650C20">
            <w:r w:rsidRPr="00650C20">
              <w:t>Tx08</w:t>
            </w:r>
          </w:p>
        </w:tc>
        <w:tc>
          <w:tcPr>
            <w:tcW w:w="960" w:type="dxa"/>
            <w:noWrap/>
            <w:hideMark/>
          </w:tcPr>
          <w:p w14:paraId="1D6BFC79" w14:textId="77777777" w:rsidR="00650C20" w:rsidRPr="00650C20" w:rsidRDefault="00650C20" w:rsidP="00650C20">
            <w:r w:rsidRPr="00650C20">
              <w:t>Tx09</w:t>
            </w:r>
          </w:p>
        </w:tc>
        <w:tc>
          <w:tcPr>
            <w:tcW w:w="960" w:type="dxa"/>
            <w:noWrap/>
            <w:hideMark/>
          </w:tcPr>
          <w:p w14:paraId="52C17C7B" w14:textId="77777777" w:rsidR="00650C20" w:rsidRPr="00650C20" w:rsidRDefault="00650C20" w:rsidP="00650C20">
            <w:r w:rsidRPr="00650C20">
              <w:t>Tx10</w:t>
            </w:r>
          </w:p>
        </w:tc>
      </w:tr>
      <w:tr w:rsidR="00650C20" w:rsidRPr="00650C20" w14:paraId="308A0F2B" w14:textId="77777777" w:rsidTr="00650C20">
        <w:trPr>
          <w:trHeight w:val="300"/>
        </w:trPr>
        <w:tc>
          <w:tcPr>
            <w:tcW w:w="960" w:type="dxa"/>
            <w:noWrap/>
            <w:hideMark/>
          </w:tcPr>
          <w:p w14:paraId="72B5528E" w14:textId="77777777" w:rsidR="00650C20" w:rsidRPr="00650C20" w:rsidRDefault="00650C20" w:rsidP="00650C20">
            <w:r w:rsidRPr="00650C20">
              <w:t>7.215621</w:t>
            </w:r>
          </w:p>
        </w:tc>
        <w:tc>
          <w:tcPr>
            <w:tcW w:w="960" w:type="dxa"/>
            <w:noWrap/>
            <w:hideMark/>
          </w:tcPr>
          <w:p w14:paraId="312CF3F8" w14:textId="77777777" w:rsidR="00650C20" w:rsidRPr="00650C20" w:rsidRDefault="00650C20" w:rsidP="00650C20">
            <w:r w:rsidRPr="00650C20">
              <w:t>7.637509</w:t>
            </w:r>
          </w:p>
        </w:tc>
        <w:tc>
          <w:tcPr>
            <w:tcW w:w="960" w:type="dxa"/>
            <w:noWrap/>
            <w:hideMark/>
          </w:tcPr>
          <w:p w14:paraId="2498379A" w14:textId="77777777" w:rsidR="00650C20" w:rsidRPr="00650C20" w:rsidRDefault="00650C20" w:rsidP="00650C20">
            <w:r w:rsidRPr="00650C20">
              <w:t>7.934634</w:t>
            </w:r>
          </w:p>
        </w:tc>
        <w:tc>
          <w:tcPr>
            <w:tcW w:w="960" w:type="dxa"/>
            <w:noWrap/>
            <w:hideMark/>
          </w:tcPr>
          <w:p w14:paraId="7E99E5DC" w14:textId="77777777" w:rsidR="00650C20" w:rsidRPr="00650C20" w:rsidRDefault="00650C20" w:rsidP="00650C20">
            <w:r w:rsidRPr="00650C20">
              <w:t>8.375413</w:t>
            </w:r>
          </w:p>
        </w:tc>
        <w:tc>
          <w:tcPr>
            <w:tcW w:w="960" w:type="dxa"/>
            <w:noWrap/>
            <w:hideMark/>
          </w:tcPr>
          <w:p w14:paraId="71141DBB" w14:textId="77777777" w:rsidR="00650C20" w:rsidRPr="00650C20" w:rsidRDefault="00650C20" w:rsidP="00650C20">
            <w:r w:rsidRPr="00650C20">
              <w:t>12.77197</w:t>
            </w:r>
          </w:p>
        </w:tc>
        <w:tc>
          <w:tcPr>
            <w:tcW w:w="960" w:type="dxa"/>
            <w:noWrap/>
            <w:hideMark/>
          </w:tcPr>
          <w:p w14:paraId="2BC59608" w14:textId="77777777" w:rsidR="00650C20" w:rsidRPr="00650C20" w:rsidRDefault="00650C20" w:rsidP="00650C20">
            <w:r w:rsidRPr="00650C20">
              <w:t>8.628789</w:t>
            </w:r>
          </w:p>
        </w:tc>
        <w:tc>
          <w:tcPr>
            <w:tcW w:w="960" w:type="dxa"/>
            <w:noWrap/>
            <w:hideMark/>
          </w:tcPr>
          <w:p w14:paraId="56197790" w14:textId="77777777" w:rsidR="00650C20" w:rsidRPr="00650C20" w:rsidRDefault="00650C20" w:rsidP="00650C20">
            <w:r w:rsidRPr="00650C20">
              <w:t>11.48148</w:t>
            </w:r>
          </w:p>
        </w:tc>
        <w:tc>
          <w:tcPr>
            <w:tcW w:w="960" w:type="dxa"/>
            <w:noWrap/>
            <w:hideMark/>
          </w:tcPr>
          <w:p w14:paraId="2A0CB42B" w14:textId="77777777" w:rsidR="00650C20" w:rsidRPr="00650C20" w:rsidRDefault="00650C20" w:rsidP="00650C20">
            <w:r w:rsidRPr="00650C20">
              <w:t>13.92311</w:t>
            </w:r>
          </w:p>
        </w:tc>
        <w:tc>
          <w:tcPr>
            <w:tcW w:w="960" w:type="dxa"/>
            <w:noWrap/>
            <w:hideMark/>
          </w:tcPr>
          <w:p w14:paraId="44689BD4" w14:textId="77777777" w:rsidR="00650C20" w:rsidRPr="00650C20" w:rsidRDefault="00650C20" w:rsidP="00650C20">
            <w:r w:rsidRPr="00650C20">
              <w:t>7.325648</w:t>
            </w:r>
          </w:p>
        </w:tc>
        <w:tc>
          <w:tcPr>
            <w:tcW w:w="960" w:type="dxa"/>
            <w:noWrap/>
            <w:hideMark/>
          </w:tcPr>
          <w:p w14:paraId="7C2EF56B" w14:textId="77777777" w:rsidR="00650C20" w:rsidRPr="00650C20" w:rsidRDefault="00650C20" w:rsidP="00650C20">
            <w:r w:rsidRPr="00650C20">
              <w:t>9.737384</w:t>
            </w:r>
          </w:p>
        </w:tc>
      </w:tr>
      <w:tr w:rsidR="00650C20" w:rsidRPr="00650C20" w14:paraId="78660DA3" w14:textId="77777777" w:rsidTr="00650C20">
        <w:trPr>
          <w:trHeight w:val="300"/>
        </w:trPr>
        <w:tc>
          <w:tcPr>
            <w:tcW w:w="960" w:type="dxa"/>
            <w:noWrap/>
            <w:hideMark/>
          </w:tcPr>
          <w:p w14:paraId="3B74C3DB" w14:textId="77777777" w:rsidR="00650C20" w:rsidRPr="00650C20" w:rsidRDefault="00650C20" w:rsidP="00650C20">
            <w:r w:rsidRPr="00650C20">
              <w:t>8.591787</w:t>
            </w:r>
          </w:p>
        </w:tc>
        <w:tc>
          <w:tcPr>
            <w:tcW w:w="960" w:type="dxa"/>
            <w:noWrap/>
            <w:hideMark/>
          </w:tcPr>
          <w:p w14:paraId="098A7D3B" w14:textId="77777777" w:rsidR="00650C20" w:rsidRPr="00650C20" w:rsidRDefault="00650C20" w:rsidP="00650C20">
            <w:r w:rsidRPr="00650C20">
              <w:t>11.74747</w:t>
            </w:r>
          </w:p>
        </w:tc>
        <w:tc>
          <w:tcPr>
            <w:tcW w:w="960" w:type="dxa"/>
            <w:noWrap/>
            <w:hideMark/>
          </w:tcPr>
          <w:p w14:paraId="20F2FDA7" w14:textId="77777777" w:rsidR="00650C20" w:rsidRPr="00650C20" w:rsidRDefault="00650C20" w:rsidP="00650C20">
            <w:r w:rsidRPr="00650C20">
              <w:t>7.25885</w:t>
            </w:r>
          </w:p>
        </w:tc>
        <w:tc>
          <w:tcPr>
            <w:tcW w:w="960" w:type="dxa"/>
            <w:noWrap/>
            <w:hideMark/>
          </w:tcPr>
          <w:p w14:paraId="24F9B282" w14:textId="77777777" w:rsidR="00650C20" w:rsidRPr="00650C20" w:rsidRDefault="00650C20" w:rsidP="00650C20">
            <w:r w:rsidRPr="00650C20">
              <w:t>11.69749</w:t>
            </w:r>
          </w:p>
        </w:tc>
        <w:tc>
          <w:tcPr>
            <w:tcW w:w="960" w:type="dxa"/>
            <w:noWrap/>
            <w:hideMark/>
          </w:tcPr>
          <w:p w14:paraId="1A41D99B" w14:textId="77777777" w:rsidR="00650C20" w:rsidRPr="00650C20" w:rsidRDefault="00650C20" w:rsidP="00650C20">
            <w:r w:rsidRPr="00650C20">
              <w:t>8.15046</w:t>
            </w:r>
          </w:p>
        </w:tc>
        <w:tc>
          <w:tcPr>
            <w:tcW w:w="960" w:type="dxa"/>
            <w:noWrap/>
            <w:hideMark/>
          </w:tcPr>
          <w:p w14:paraId="6B45C182" w14:textId="77777777" w:rsidR="00650C20" w:rsidRPr="00650C20" w:rsidRDefault="00650C20" w:rsidP="00650C20">
            <w:r w:rsidRPr="00650C20">
              <w:t>11.75793</w:t>
            </w:r>
          </w:p>
        </w:tc>
        <w:tc>
          <w:tcPr>
            <w:tcW w:w="960" w:type="dxa"/>
            <w:noWrap/>
            <w:hideMark/>
          </w:tcPr>
          <w:p w14:paraId="6E1D8CE3" w14:textId="77777777" w:rsidR="00650C20" w:rsidRPr="00650C20" w:rsidRDefault="00650C20" w:rsidP="00650C20">
            <w:r w:rsidRPr="00650C20">
              <w:t>6.598616</w:t>
            </w:r>
          </w:p>
        </w:tc>
        <w:tc>
          <w:tcPr>
            <w:tcW w:w="960" w:type="dxa"/>
            <w:noWrap/>
            <w:hideMark/>
          </w:tcPr>
          <w:p w14:paraId="7EB2D99F" w14:textId="77777777" w:rsidR="00650C20" w:rsidRPr="00650C20" w:rsidRDefault="00650C20" w:rsidP="00650C20">
            <w:r w:rsidRPr="00650C20">
              <w:t>7.742772</w:t>
            </w:r>
          </w:p>
        </w:tc>
        <w:tc>
          <w:tcPr>
            <w:tcW w:w="960" w:type="dxa"/>
            <w:noWrap/>
            <w:hideMark/>
          </w:tcPr>
          <w:p w14:paraId="2E539E07" w14:textId="77777777" w:rsidR="00650C20" w:rsidRPr="00650C20" w:rsidRDefault="00650C20" w:rsidP="00650C20">
            <w:r w:rsidRPr="00650C20">
              <w:t>8.112995</w:t>
            </w:r>
          </w:p>
        </w:tc>
        <w:tc>
          <w:tcPr>
            <w:tcW w:w="960" w:type="dxa"/>
            <w:noWrap/>
            <w:hideMark/>
          </w:tcPr>
          <w:p w14:paraId="58E2305C" w14:textId="77777777" w:rsidR="00650C20" w:rsidRPr="00650C20" w:rsidRDefault="00650C20" w:rsidP="00650C20">
            <w:r w:rsidRPr="00650C20">
              <w:t>8.402932</w:t>
            </w:r>
          </w:p>
        </w:tc>
      </w:tr>
      <w:tr w:rsidR="00650C20" w:rsidRPr="00650C20" w14:paraId="2C8404D3" w14:textId="77777777" w:rsidTr="00650C20">
        <w:trPr>
          <w:trHeight w:val="300"/>
        </w:trPr>
        <w:tc>
          <w:tcPr>
            <w:tcW w:w="960" w:type="dxa"/>
            <w:noWrap/>
            <w:hideMark/>
          </w:tcPr>
          <w:p w14:paraId="7E262CB5" w14:textId="77777777" w:rsidR="00650C20" w:rsidRPr="00650C20" w:rsidRDefault="00650C20" w:rsidP="00650C20">
            <w:r w:rsidRPr="00650C20">
              <w:t>12.53059</w:t>
            </w:r>
          </w:p>
        </w:tc>
        <w:tc>
          <w:tcPr>
            <w:tcW w:w="960" w:type="dxa"/>
            <w:noWrap/>
            <w:hideMark/>
          </w:tcPr>
          <w:p w14:paraId="198E1DC2" w14:textId="77777777" w:rsidR="00650C20" w:rsidRPr="00650C20" w:rsidRDefault="00650C20" w:rsidP="00650C20">
            <w:r w:rsidRPr="00650C20">
              <w:t>6.890445</w:t>
            </w:r>
          </w:p>
        </w:tc>
        <w:tc>
          <w:tcPr>
            <w:tcW w:w="960" w:type="dxa"/>
            <w:noWrap/>
            <w:hideMark/>
          </w:tcPr>
          <w:p w14:paraId="7C1854A5" w14:textId="77777777" w:rsidR="00650C20" w:rsidRPr="00650C20" w:rsidRDefault="00650C20" w:rsidP="00650C20">
            <w:r w:rsidRPr="00650C20">
              <w:t>5.83545</w:t>
            </w:r>
          </w:p>
        </w:tc>
        <w:tc>
          <w:tcPr>
            <w:tcW w:w="960" w:type="dxa"/>
            <w:noWrap/>
            <w:hideMark/>
          </w:tcPr>
          <w:p w14:paraId="4C742E7C" w14:textId="77777777" w:rsidR="00650C20" w:rsidRPr="00650C20" w:rsidRDefault="00650C20" w:rsidP="00650C20">
            <w:r w:rsidRPr="00650C20">
              <w:t>15.7253</w:t>
            </w:r>
          </w:p>
        </w:tc>
        <w:tc>
          <w:tcPr>
            <w:tcW w:w="960" w:type="dxa"/>
            <w:noWrap/>
            <w:hideMark/>
          </w:tcPr>
          <w:p w14:paraId="20281E4B" w14:textId="77777777" w:rsidR="00650C20" w:rsidRPr="00650C20" w:rsidRDefault="00650C20" w:rsidP="00650C20">
            <w:r w:rsidRPr="00650C20">
              <w:t>18.21072</w:t>
            </w:r>
          </w:p>
        </w:tc>
        <w:tc>
          <w:tcPr>
            <w:tcW w:w="960" w:type="dxa"/>
            <w:noWrap/>
            <w:hideMark/>
          </w:tcPr>
          <w:p w14:paraId="3E1EF585" w14:textId="77777777" w:rsidR="00650C20" w:rsidRPr="00650C20" w:rsidRDefault="00650C20" w:rsidP="00650C20">
            <w:r w:rsidRPr="00650C20">
              <w:t>6.879783</w:t>
            </w:r>
          </w:p>
        </w:tc>
        <w:tc>
          <w:tcPr>
            <w:tcW w:w="960" w:type="dxa"/>
            <w:noWrap/>
            <w:hideMark/>
          </w:tcPr>
          <w:p w14:paraId="44BDB3BA" w14:textId="77777777" w:rsidR="00650C20" w:rsidRPr="00650C20" w:rsidRDefault="00650C20" w:rsidP="00650C20">
            <w:r w:rsidRPr="00650C20">
              <w:t>4.488587</w:t>
            </w:r>
          </w:p>
        </w:tc>
        <w:tc>
          <w:tcPr>
            <w:tcW w:w="960" w:type="dxa"/>
            <w:noWrap/>
            <w:hideMark/>
          </w:tcPr>
          <w:p w14:paraId="3CA4BA31" w14:textId="77777777" w:rsidR="00650C20" w:rsidRPr="00650C20" w:rsidRDefault="00650C20" w:rsidP="00650C20">
            <w:r w:rsidRPr="00650C20">
              <w:t>8.369203</w:t>
            </w:r>
          </w:p>
        </w:tc>
        <w:tc>
          <w:tcPr>
            <w:tcW w:w="960" w:type="dxa"/>
            <w:noWrap/>
            <w:hideMark/>
          </w:tcPr>
          <w:p w14:paraId="1687B88E" w14:textId="77777777" w:rsidR="00650C20" w:rsidRPr="00650C20" w:rsidRDefault="00650C20" w:rsidP="00650C20">
            <w:r w:rsidRPr="00650C20">
              <w:t>11.29437</w:t>
            </w:r>
          </w:p>
        </w:tc>
        <w:tc>
          <w:tcPr>
            <w:tcW w:w="960" w:type="dxa"/>
            <w:noWrap/>
            <w:hideMark/>
          </w:tcPr>
          <w:p w14:paraId="6FBFCF63" w14:textId="77777777" w:rsidR="00650C20" w:rsidRPr="00650C20" w:rsidRDefault="00650C20" w:rsidP="00650C20">
            <w:r w:rsidRPr="00650C20">
              <w:t>13.71018</w:t>
            </w:r>
          </w:p>
        </w:tc>
      </w:tr>
      <w:tr w:rsidR="00650C20" w:rsidRPr="00650C20" w14:paraId="64A1C117" w14:textId="77777777" w:rsidTr="00650C20">
        <w:trPr>
          <w:trHeight w:val="300"/>
        </w:trPr>
        <w:tc>
          <w:tcPr>
            <w:tcW w:w="960" w:type="dxa"/>
            <w:noWrap/>
            <w:hideMark/>
          </w:tcPr>
          <w:p w14:paraId="5FB9CFDE" w14:textId="77777777" w:rsidR="00650C20" w:rsidRPr="00650C20" w:rsidRDefault="00650C20" w:rsidP="00650C20">
            <w:r w:rsidRPr="00650C20">
              <w:t>4.786645</w:t>
            </w:r>
          </w:p>
        </w:tc>
        <w:tc>
          <w:tcPr>
            <w:tcW w:w="960" w:type="dxa"/>
            <w:noWrap/>
            <w:hideMark/>
          </w:tcPr>
          <w:p w14:paraId="766860D8" w14:textId="77777777" w:rsidR="00650C20" w:rsidRPr="00650C20" w:rsidRDefault="00650C20" w:rsidP="00650C20">
            <w:r w:rsidRPr="00650C20">
              <w:t>6.865568</w:t>
            </w:r>
          </w:p>
        </w:tc>
        <w:tc>
          <w:tcPr>
            <w:tcW w:w="960" w:type="dxa"/>
            <w:noWrap/>
            <w:hideMark/>
          </w:tcPr>
          <w:p w14:paraId="1D583F93" w14:textId="77777777" w:rsidR="00650C20" w:rsidRPr="00650C20" w:rsidRDefault="00650C20" w:rsidP="00650C20">
            <w:r w:rsidRPr="00650C20">
              <w:t>7.806606</w:t>
            </w:r>
          </w:p>
        </w:tc>
        <w:tc>
          <w:tcPr>
            <w:tcW w:w="960" w:type="dxa"/>
            <w:noWrap/>
            <w:hideMark/>
          </w:tcPr>
          <w:p w14:paraId="5D8B9CAE" w14:textId="77777777" w:rsidR="00650C20" w:rsidRPr="00650C20" w:rsidRDefault="00650C20" w:rsidP="00650C20">
            <w:r w:rsidRPr="00650C20">
              <w:t>11.75036</w:t>
            </w:r>
          </w:p>
        </w:tc>
        <w:tc>
          <w:tcPr>
            <w:tcW w:w="960" w:type="dxa"/>
            <w:noWrap/>
            <w:hideMark/>
          </w:tcPr>
          <w:p w14:paraId="5006947B" w14:textId="77777777" w:rsidR="00650C20" w:rsidRPr="00650C20" w:rsidRDefault="00650C20" w:rsidP="00650C20">
            <w:r w:rsidRPr="00650C20">
              <w:t>18.50275</w:t>
            </w:r>
          </w:p>
        </w:tc>
        <w:tc>
          <w:tcPr>
            <w:tcW w:w="960" w:type="dxa"/>
            <w:noWrap/>
            <w:hideMark/>
          </w:tcPr>
          <w:p w14:paraId="277B0149" w14:textId="77777777" w:rsidR="00650C20" w:rsidRPr="00650C20" w:rsidRDefault="00650C20" w:rsidP="00650C20">
            <w:r w:rsidRPr="00650C20">
              <w:t>4.20512</w:t>
            </w:r>
          </w:p>
        </w:tc>
        <w:tc>
          <w:tcPr>
            <w:tcW w:w="960" w:type="dxa"/>
            <w:noWrap/>
            <w:hideMark/>
          </w:tcPr>
          <w:p w14:paraId="34ED15C0" w14:textId="77777777" w:rsidR="00650C20" w:rsidRPr="00650C20" w:rsidRDefault="00650C20" w:rsidP="00650C20">
            <w:r w:rsidRPr="00650C20">
              <w:t>4.164368</w:t>
            </w:r>
          </w:p>
        </w:tc>
        <w:tc>
          <w:tcPr>
            <w:tcW w:w="960" w:type="dxa"/>
            <w:noWrap/>
            <w:hideMark/>
          </w:tcPr>
          <w:p w14:paraId="0668447D" w14:textId="77777777" w:rsidR="00650C20" w:rsidRPr="00650C20" w:rsidRDefault="00650C20" w:rsidP="00650C20">
            <w:r w:rsidRPr="00650C20">
              <w:t>7.269921</w:t>
            </w:r>
          </w:p>
        </w:tc>
        <w:tc>
          <w:tcPr>
            <w:tcW w:w="960" w:type="dxa"/>
            <w:noWrap/>
            <w:hideMark/>
          </w:tcPr>
          <w:p w14:paraId="69182BCD" w14:textId="77777777" w:rsidR="00650C20" w:rsidRPr="00650C20" w:rsidRDefault="00650C20" w:rsidP="00650C20">
            <w:r w:rsidRPr="00650C20">
              <w:t>9.441364</w:t>
            </w:r>
          </w:p>
        </w:tc>
        <w:tc>
          <w:tcPr>
            <w:tcW w:w="960" w:type="dxa"/>
            <w:noWrap/>
            <w:hideMark/>
          </w:tcPr>
          <w:p w14:paraId="5F5540BF" w14:textId="77777777" w:rsidR="00650C20" w:rsidRPr="00650C20" w:rsidRDefault="00650C20" w:rsidP="00650C20">
            <w:r w:rsidRPr="00650C20">
              <w:t>11.71558</w:t>
            </w:r>
          </w:p>
        </w:tc>
      </w:tr>
      <w:tr w:rsidR="00650C20" w:rsidRPr="00650C20" w14:paraId="6D3AE10B" w14:textId="77777777" w:rsidTr="00650C20">
        <w:trPr>
          <w:trHeight w:val="300"/>
        </w:trPr>
        <w:tc>
          <w:tcPr>
            <w:tcW w:w="960" w:type="dxa"/>
            <w:noWrap/>
            <w:hideMark/>
          </w:tcPr>
          <w:p w14:paraId="2C798A2A" w14:textId="77777777" w:rsidR="00650C20" w:rsidRPr="00650C20" w:rsidRDefault="00650C20" w:rsidP="00650C20">
            <w:r w:rsidRPr="00650C20">
              <w:t>9.423174</w:t>
            </w:r>
          </w:p>
        </w:tc>
        <w:tc>
          <w:tcPr>
            <w:tcW w:w="960" w:type="dxa"/>
            <w:noWrap/>
            <w:hideMark/>
          </w:tcPr>
          <w:p w14:paraId="4DB63BEF" w14:textId="77777777" w:rsidR="00650C20" w:rsidRPr="00650C20" w:rsidRDefault="00650C20" w:rsidP="00650C20">
            <w:r w:rsidRPr="00650C20">
              <w:t>9.592725</w:t>
            </w:r>
          </w:p>
        </w:tc>
        <w:tc>
          <w:tcPr>
            <w:tcW w:w="960" w:type="dxa"/>
            <w:noWrap/>
            <w:hideMark/>
          </w:tcPr>
          <w:p w14:paraId="63260F06" w14:textId="77777777" w:rsidR="00650C20" w:rsidRPr="00650C20" w:rsidRDefault="00650C20" w:rsidP="00650C20">
            <w:r w:rsidRPr="00650C20">
              <w:t>12.56181</w:t>
            </w:r>
          </w:p>
        </w:tc>
        <w:tc>
          <w:tcPr>
            <w:tcW w:w="960" w:type="dxa"/>
            <w:noWrap/>
            <w:hideMark/>
          </w:tcPr>
          <w:p w14:paraId="461B32CB" w14:textId="77777777" w:rsidR="00650C20" w:rsidRPr="00650C20" w:rsidRDefault="00650C20" w:rsidP="00650C20">
            <w:r w:rsidRPr="00650C20">
              <w:t>9.270606</w:t>
            </w:r>
          </w:p>
        </w:tc>
        <w:tc>
          <w:tcPr>
            <w:tcW w:w="960" w:type="dxa"/>
            <w:noWrap/>
            <w:hideMark/>
          </w:tcPr>
          <w:p w14:paraId="1C7878E1" w14:textId="77777777" w:rsidR="00650C20" w:rsidRPr="00650C20" w:rsidRDefault="00650C20" w:rsidP="00650C20">
            <w:r w:rsidRPr="00650C20">
              <w:t>12.15039</w:t>
            </w:r>
          </w:p>
        </w:tc>
        <w:tc>
          <w:tcPr>
            <w:tcW w:w="960" w:type="dxa"/>
            <w:noWrap/>
            <w:hideMark/>
          </w:tcPr>
          <w:p w14:paraId="54C20F20" w14:textId="77777777" w:rsidR="00650C20" w:rsidRPr="00650C20" w:rsidRDefault="00650C20" w:rsidP="00650C20">
            <w:r w:rsidRPr="00650C20">
              <w:t>13.98595</w:t>
            </w:r>
          </w:p>
        </w:tc>
        <w:tc>
          <w:tcPr>
            <w:tcW w:w="960" w:type="dxa"/>
            <w:noWrap/>
            <w:hideMark/>
          </w:tcPr>
          <w:p w14:paraId="33CB3217" w14:textId="77777777" w:rsidR="00650C20" w:rsidRPr="00650C20" w:rsidRDefault="00650C20" w:rsidP="00650C20">
            <w:r w:rsidRPr="00650C20">
              <w:t>4.300835</w:t>
            </w:r>
          </w:p>
        </w:tc>
        <w:tc>
          <w:tcPr>
            <w:tcW w:w="960" w:type="dxa"/>
            <w:noWrap/>
            <w:hideMark/>
          </w:tcPr>
          <w:p w14:paraId="154D72AD" w14:textId="77777777" w:rsidR="00650C20" w:rsidRPr="00650C20" w:rsidRDefault="00650C20" w:rsidP="00650C20">
            <w:r w:rsidRPr="00650C20">
              <w:t>9.494902</w:t>
            </w:r>
          </w:p>
        </w:tc>
        <w:tc>
          <w:tcPr>
            <w:tcW w:w="960" w:type="dxa"/>
            <w:noWrap/>
            <w:hideMark/>
          </w:tcPr>
          <w:p w14:paraId="573513EA" w14:textId="77777777" w:rsidR="00650C20" w:rsidRPr="00650C20" w:rsidRDefault="00650C20" w:rsidP="00650C20">
            <w:r w:rsidRPr="00650C20">
              <w:t>17.68301</w:t>
            </w:r>
          </w:p>
        </w:tc>
        <w:tc>
          <w:tcPr>
            <w:tcW w:w="960" w:type="dxa"/>
            <w:noWrap/>
            <w:hideMark/>
          </w:tcPr>
          <w:p w14:paraId="2A49D346" w14:textId="77777777" w:rsidR="00650C20" w:rsidRPr="00650C20" w:rsidRDefault="00650C20" w:rsidP="00650C20">
            <w:r w:rsidRPr="00650C20">
              <w:t>14.63209</w:t>
            </w:r>
          </w:p>
        </w:tc>
      </w:tr>
      <w:tr w:rsidR="00650C20" w:rsidRPr="00650C20" w14:paraId="4A6B0097" w14:textId="77777777" w:rsidTr="00650C20">
        <w:trPr>
          <w:trHeight w:val="300"/>
        </w:trPr>
        <w:tc>
          <w:tcPr>
            <w:tcW w:w="960" w:type="dxa"/>
            <w:noWrap/>
            <w:hideMark/>
          </w:tcPr>
          <w:p w14:paraId="06D8612E" w14:textId="77777777" w:rsidR="00650C20" w:rsidRPr="00650C20" w:rsidRDefault="00650C20" w:rsidP="00650C20">
            <w:r w:rsidRPr="00650C20">
              <w:t>12.94938</w:t>
            </w:r>
          </w:p>
        </w:tc>
        <w:tc>
          <w:tcPr>
            <w:tcW w:w="960" w:type="dxa"/>
            <w:noWrap/>
            <w:hideMark/>
          </w:tcPr>
          <w:p w14:paraId="3614D0B1" w14:textId="77777777" w:rsidR="00650C20" w:rsidRPr="00650C20" w:rsidRDefault="00650C20" w:rsidP="00650C20">
            <w:r w:rsidRPr="00650C20">
              <w:t>4.720854</w:t>
            </w:r>
          </w:p>
        </w:tc>
        <w:tc>
          <w:tcPr>
            <w:tcW w:w="960" w:type="dxa"/>
            <w:noWrap/>
            <w:hideMark/>
          </w:tcPr>
          <w:p w14:paraId="5796EBDE" w14:textId="77777777" w:rsidR="00650C20" w:rsidRPr="00650C20" w:rsidRDefault="00650C20" w:rsidP="00650C20">
            <w:r w:rsidRPr="00650C20">
              <w:t>8.193067</w:t>
            </w:r>
          </w:p>
        </w:tc>
        <w:tc>
          <w:tcPr>
            <w:tcW w:w="960" w:type="dxa"/>
            <w:noWrap/>
            <w:hideMark/>
          </w:tcPr>
          <w:p w14:paraId="53E38E1F" w14:textId="77777777" w:rsidR="00650C20" w:rsidRPr="00650C20" w:rsidRDefault="00650C20" w:rsidP="00650C20">
            <w:r w:rsidRPr="00650C20">
              <w:t>7.159862</w:t>
            </w:r>
          </w:p>
        </w:tc>
        <w:tc>
          <w:tcPr>
            <w:tcW w:w="960" w:type="dxa"/>
            <w:noWrap/>
            <w:hideMark/>
          </w:tcPr>
          <w:p w14:paraId="5BD0195F" w14:textId="77777777" w:rsidR="00650C20" w:rsidRPr="00650C20" w:rsidRDefault="00650C20" w:rsidP="00650C20">
            <w:r w:rsidRPr="00650C20">
              <w:t>10.76053</w:t>
            </w:r>
          </w:p>
        </w:tc>
        <w:tc>
          <w:tcPr>
            <w:tcW w:w="960" w:type="dxa"/>
            <w:noWrap/>
            <w:hideMark/>
          </w:tcPr>
          <w:p w14:paraId="596A30BF" w14:textId="77777777" w:rsidR="00650C20" w:rsidRPr="00650C20" w:rsidRDefault="00650C20" w:rsidP="00650C20">
            <w:r w:rsidRPr="00650C20">
              <w:t>7.145771</w:t>
            </w:r>
          </w:p>
        </w:tc>
        <w:tc>
          <w:tcPr>
            <w:tcW w:w="960" w:type="dxa"/>
            <w:noWrap/>
            <w:hideMark/>
          </w:tcPr>
          <w:p w14:paraId="59DCE40E" w14:textId="77777777" w:rsidR="00650C20" w:rsidRPr="00650C20" w:rsidRDefault="00650C20" w:rsidP="00650C20">
            <w:r w:rsidRPr="00650C20">
              <w:t>6.190044</w:t>
            </w:r>
          </w:p>
        </w:tc>
        <w:tc>
          <w:tcPr>
            <w:tcW w:w="960" w:type="dxa"/>
            <w:noWrap/>
            <w:hideMark/>
          </w:tcPr>
          <w:p w14:paraId="0A25D0AB" w14:textId="77777777" w:rsidR="00650C20" w:rsidRPr="00650C20" w:rsidRDefault="00650C20" w:rsidP="00650C20">
            <w:r w:rsidRPr="00650C20">
              <w:t>9.288127</w:t>
            </w:r>
          </w:p>
        </w:tc>
        <w:tc>
          <w:tcPr>
            <w:tcW w:w="960" w:type="dxa"/>
            <w:noWrap/>
            <w:hideMark/>
          </w:tcPr>
          <w:p w14:paraId="67C2F2F4" w14:textId="77777777" w:rsidR="00650C20" w:rsidRPr="00650C20" w:rsidRDefault="00650C20" w:rsidP="00650C20">
            <w:r w:rsidRPr="00650C20">
              <w:t>13.83844</w:t>
            </w:r>
          </w:p>
        </w:tc>
        <w:tc>
          <w:tcPr>
            <w:tcW w:w="960" w:type="dxa"/>
            <w:noWrap/>
            <w:hideMark/>
          </w:tcPr>
          <w:p w14:paraId="3CEF7BBE" w14:textId="77777777" w:rsidR="00650C20" w:rsidRPr="00650C20" w:rsidRDefault="00650C20" w:rsidP="00650C20">
            <w:r w:rsidRPr="00650C20">
              <w:t>12.19739</w:t>
            </w:r>
          </w:p>
        </w:tc>
      </w:tr>
      <w:tr w:rsidR="00650C20" w:rsidRPr="00650C20" w14:paraId="30EB08E6" w14:textId="77777777" w:rsidTr="00650C20">
        <w:trPr>
          <w:trHeight w:val="300"/>
        </w:trPr>
        <w:tc>
          <w:tcPr>
            <w:tcW w:w="960" w:type="dxa"/>
            <w:noWrap/>
            <w:hideMark/>
          </w:tcPr>
          <w:p w14:paraId="06026F29" w14:textId="77777777" w:rsidR="00650C20" w:rsidRPr="00650C20" w:rsidRDefault="00650C20" w:rsidP="00650C20">
            <w:r w:rsidRPr="00650C20">
              <w:t>3.670191</w:t>
            </w:r>
          </w:p>
        </w:tc>
        <w:tc>
          <w:tcPr>
            <w:tcW w:w="960" w:type="dxa"/>
            <w:noWrap/>
            <w:hideMark/>
          </w:tcPr>
          <w:p w14:paraId="266F2441" w14:textId="77777777" w:rsidR="00650C20" w:rsidRPr="00650C20" w:rsidRDefault="00650C20" w:rsidP="00650C20">
            <w:r w:rsidRPr="00650C20">
              <w:t>9.30042</w:t>
            </w:r>
          </w:p>
        </w:tc>
        <w:tc>
          <w:tcPr>
            <w:tcW w:w="960" w:type="dxa"/>
            <w:noWrap/>
            <w:hideMark/>
          </w:tcPr>
          <w:p w14:paraId="10CE9979" w14:textId="77777777" w:rsidR="00650C20" w:rsidRPr="00650C20" w:rsidRDefault="00650C20" w:rsidP="00650C20">
            <w:r w:rsidRPr="00650C20">
              <w:t>8.855372</w:t>
            </w:r>
          </w:p>
        </w:tc>
        <w:tc>
          <w:tcPr>
            <w:tcW w:w="960" w:type="dxa"/>
            <w:noWrap/>
            <w:hideMark/>
          </w:tcPr>
          <w:p w14:paraId="60E271D9" w14:textId="77777777" w:rsidR="00650C20" w:rsidRPr="00650C20" w:rsidRDefault="00650C20" w:rsidP="00650C20">
            <w:r w:rsidRPr="00650C20">
              <w:t>12.31102</w:t>
            </w:r>
          </w:p>
        </w:tc>
        <w:tc>
          <w:tcPr>
            <w:tcW w:w="960" w:type="dxa"/>
            <w:noWrap/>
            <w:hideMark/>
          </w:tcPr>
          <w:p w14:paraId="6A368931" w14:textId="77777777" w:rsidR="00650C20" w:rsidRPr="00650C20" w:rsidRDefault="00650C20" w:rsidP="00650C20">
            <w:r w:rsidRPr="00650C20">
              <w:t>14.30325</w:t>
            </w:r>
          </w:p>
        </w:tc>
        <w:tc>
          <w:tcPr>
            <w:tcW w:w="960" w:type="dxa"/>
            <w:noWrap/>
            <w:hideMark/>
          </w:tcPr>
          <w:p w14:paraId="493A0434" w14:textId="77777777" w:rsidR="00650C20" w:rsidRPr="00650C20" w:rsidRDefault="00650C20" w:rsidP="00650C20">
            <w:r w:rsidRPr="00650C20">
              <w:t>8.201619</w:t>
            </w:r>
          </w:p>
        </w:tc>
        <w:tc>
          <w:tcPr>
            <w:tcW w:w="960" w:type="dxa"/>
            <w:noWrap/>
            <w:hideMark/>
          </w:tcPr>
          <w:p w14:paraId="51C00BD7" w14:textId="77777777" w:rsidR="00650C20" w:rsidRPr="00650C20" w:rsidRDefault="00650C20" w:rsidP="00650C20">
            <w:r w:rsidRPr="00650C20">
              <w:t>11.3021</w:t>
            </w:r>
          </w:p>
        </w:tc>
        <w:tc>
          <w:tcPr>
            <w:tcW w:w="960" w:type="dxa"/>
            <w:noWrap/>
            <w:hideMark/>
          </w:tcPr>
          <w:p w14:paraId="4F9325D9" w14:textId="77777777" w:rsidR="00650C20" w:rsidRPr="00650C20" w:rsidRDefault="00650C20" w:rsidP="00650C20">
            <w:r w:rsidRPr="00650C20">
              <w:t>8.196803</w:t>
            </w:r>
          </w:p>
        </w:tc>
        <w:tc>
          <w:tcPr>
            <w:tcW w:w="960" w:type="dxa"/>
            <w:noWrap/>
            <w:hideMark/>
          </w:tcPr>
          <w:p w14:paraId="5B1FE181" w14:textId="77777777" w:rsidR="00650C20" w:rsidRPr="00650C20" w:rsidRDefault="00650C20" w:rsidP="00650C20">
            <w:r w:rsidRPr="00650C20">
              <w:t>8.740364</w:t>
            </w:r>
          </w:p>
        </w:tc>
        <w:tc>
          <w:tcPr>
            <w:tcW w:w="960" w:type="dxa"/>
            <w:noWrap/>
            <w:hideMark/>
          </w:tcPr>
          <w:p w14:paraId="711AEC60" w14:textId="77777777" w:rsidR="00650C20" w:rsidRPr="00650C20" w:rsidRDefault="00650C20" w:rsidP="00650C20">
            <w:r w:rsidRPr="00650C20">
              <w:t>11.30818</w:t>
            </w:r>
          </w:p>
        </w:tc>
      </w:tr>
      <w:tr w:rsidR="00650C20" w:rsidRPr="00650C20" w14:paraId="2DC1C035" w14:textId="77777777" w:rsidTr="00650C20">
        <w:trPr>
          <w:trHeight w:val="300"/>
        </w:trPr>
        <w:tc>
          <w:tcPr>
            <w:tcW w:w="960" w:type="dxa"/>
            <w:noWrap/>
            <w:hideMark/>
          </w:tcPr>
          <w:p w14:paraId="43C13A4B" w14:textId="77777777" w:rsidR="00650C20" w:rsidRPr="00650C20" w:rsidRDefault="00650C20" w:rsidP="00650C20">
            <w:r w:rsidRPr="00650C20">
              <w:t>13.13628</w:t>
            </w:r>
          </w:p>
        </w:tc>
        <w:tc>
          <w:tcPr>
            <w:tcW w:w="960" w:type="dxa"/>
            <w:noWrap/>
            <w:hideMark/>
          </w:tcPr>
          <w:p w14:paraId="66E627CF" w14:textId="77777777" w:rsidR="00650C20" w:rsidRPr="00650C20" w:rsidRDefault="00650C20" w:rsidP="00650C20">
            <w:r w:rsidRPr="00650C20">
              <w:t>12.88656</w:t>
            </w:r>
          </w:p>
        </w:tc>
        <w:tc>
          <w:tcPr>
            <w:tcW w:w="960" w:type="dxa"/>
            <w:noWrap/>
            <w:hideMark/>
          </w:tcPr>
          <w:p w14:paraId="269224DD" w14:textId="77777777" w:rsidR="00650C20" w:rsidRPr="00650C20" w:rsidRDefault="00650C20" w:rsidP="00650C20">
            <w:r w:rsidRPr="00650C20">
              <w:t>12.17434</w:t>
            </w:r>
          </w:p>
        </w:tc>
        <w:tc>
          <w:tcPr>
            <w:tcW w:w="960" w:type="dxa"/>
            <w:noWrap/>
            <w:hideMark/>
          </w:tcPr>
          <w:p w14:paraId="4F9D0501" w14:textId="77777777" w:rsidR="00650C20" w:rsidRPr="00650C20" w:rsidRDefault="00650C20" w:rsidP="00650C20">
            <w:r w:rsidRPr="00650C20">
              <w:t>10.69733</w:t>
            </w:r>
          </w:p>
        </w:tc>
        <w:tc>
          <w:tcPr>
            <w:tcW w:w="960" w:type="dxa"/>
            <w:noWrap/>
            <w:hideMark/>
          </w:tcPr>
          <w:p w14:paraId="55D5E595" w14:textId="77777777" w:rsidR="00650C20" w:rsidRPr="00650C20" w:rsidRDefault="00650C20" w:rsidP="00650C20">
            <w:r w:rsidRPr="00650C20">
              <w:t>12.37504</w:t>
            </w:r>
          </w:p>
        </w:tc>
        <w:tc>
          <w:tcPr>
            <w:tcW w:w="960" w:type="dxa"/>
            <w:noWrap/>
            <w:hideMark/>
          </w:tcPr>
          <w:p w14:paraId="09D56664" w14:textId="77777777" w:rsidR="00650C20" w:rsidRPr="00650C20" w:rsidRDefault="00650C20" w:rsidP="00650C20">
            <w:r w:rsidRPr="00650C20">
              <w:t>5.154132</w:t>
            </w:r>
          </w:p>
        </w:tc>
        <w:tc>
          <w:tcPr>
            <w:tcW w:w="960" w:type="dxa"/>
            <w:noWrap/>
            <w:hideMark/>
          </w:tcPr>
          <w:p w14:paraId="5AC5B4F6" w14:textId="77777777" w:rsidR="00650C20" w:rsidRPr="00650C20" w:rsidRDefault="00650C20" w:rsidP="00650C20">
            <w:r w:rsidRPr="00650C20">
              <w:t>6.289067</w:t>
            </w:r>
          </w:p>
        </w:tc>
        <w:tc>
          <w:tcPr>
            <w:tcW w:w="960" w:type="dxa"/>
            <w:noWrap/>
            <w:hideMark/>
          </w:tcPr>
          <w:p w14:paraId="6DBC28C4" w14:textId="77777777" w:rsidR="00650C20" w:rsidRPr="00650C20" w:rsidRDefault="00650C20" w:rsidP="00650C20">
            <w:r w:rsidRPr="00650C20">
              <w:t>8.617927</w:t>
            </w:r>
          </w:p>
        </w:tc>
        <w:tc>
          <w:tcPr>
            <w:tcW w:w="960" w:type="dxa"/>
            <w:noWrap/>
            <w:hideMark/>
          </w:tcPr>
          <w:p w14:paraId="6674DA84" w14:textId="77777777" w:rsidR="00650C20" w:rsidRPr="00650C20" w:rsidRDefault="00650C20" w:rsidP="00650C20">
            <w:r w:rsidRPr="00650C20">
              <w:t>17.11529</w:t>
            </w:r>
          </w:p>
        </w:tc>
        <w:tc>
          <w:tcPr>
            <w:tcW w:w="960" w:type="dxa"/>
            <w:noWrap/>
            <w:hideMark/>
          </w:tcPr>
          <w:p w14:paraId="2BEFE8C6" w14:textId="77777777" w:rsidR="00650C20" w:rsidRPr="00650C20" w:rsidRDefault="00650C20" w:rsidP="00650C20">
            <w:r w:rsidRPr="00650C20">
              <w:t>18.18307</w:t>
            </w:r>
          </w:p>
        </w:tc>
      </w:tr>
      <w:tr w:rsidR="00650C20" w:rsidRPr="00650C20" w14:paraId="4D85719A" w14:textId="77777777" w:rsidTr="00650C20">
        <w:trPr>
          <w:trHeight w:val="300"/>
        </w:trPr>
        <w:tc>
          <w:tcPr>
            <w:tcW w:w="960" w:type="dxa"/>
            <w:noWrap/>
            <w:hideMark/>
          </w:tcPr>
          <w:p w14:paraId="7CF787A5" w14:textId="77777777" w:rsidR="00650C20" w:rsidRPr="00650C20" w:rsidRDefault="00650C20" w:rsidP="00650C20">
            <w:r w:rsidRPr="00650C20">
              <w:t>13.97925</w:t>
            </w:r>
          </w:p>
        </w:tc>
        <w:tc>
          <w:tcPr>
            <w:tcW w:w="960" w:type="dxa"/>
            <w:noWrap/>
            <w:hideMark/>
          </w:tcPr>
          <w:p w14:paraId="3F1BAF57" w14:textId="77777777" w:rsidR="00650C20" w:rsidRPr="00650C20" w:rsidRDefault="00650C20" w:rsidP="00650C20">
            <w:r w:rsidRPr="00650C20">
              <w:t>12.26636</w:t>
            </w:r>
          </w:p>
        </w:tc>
        <w:tc>
          <w:tcPr>
            <w:tcW w:w="960" w:type="dxa"/>
            <w:noWrap/>
            <w:hideMark/>
          </w:tcPr>
          <w:p w14:paraId="242273C0" w14:textId="77777777" w:rsidR="00650C20" w:rsidRPr="00650C20" w:rsidRDefault="00650C20" w:rsidP="00650C20">
            <w:r w:rsidRPr="00650C20">
              <w:t>7.737355</w:t>
            </w:r>
          </w:p>
        </w:tc>
        <w:tc>
          <w:tcPr>
            <w:tcW w:w="960" w:type="dxa"/>
            <w:noWrap/>
            <w:hideMark/>
          </w:tcPr>
          <w:p w14:paraId="58BF49BE" w14:textId="77777777" w:rsidR="00650C20" w:rsidRPr="00650C20" w:rsidRDefault="00650C20" w:rsidP="00650C20">
            <w:r w:rsidRPr="00650C20">
              <w:t>7.875118</w:t>
            </w:r>
          </w:p>
        </w:tc>
        <w:tc>
          <w:tcPr>
            <w:tcW w:w="960" w:type="dxa"/>
            <w:noWrap/>
            <w:hideMark/>
          </w:tcPr>
          <w:p w14:paraId="3D7CD251" w14:textId="77777777" w:rsidR="00650C20" w:rsidRPr="00650C20" w:rsidRDefault="00650C20" w:rsidP="00650C20">
            <w:r w:rsidRPr="00650C20">
              <w:t>19.18182</w:t>
            </w:r>
          </w:p>
        </w:tc>
        <w:tc>
          <w:tcPr>
            <w:tcW w:w="960" w:type="dxa"/>
            <w:noWrap/>
            <w:hideMark/>
          </w:tcPr>
          <w:p w14:paraId="789D5486" w14:textId="77777777" w:rsidR="00650C20" w:rsidRPr="00650C20" w:rsidRDefault="00650C20" w:rsidP="00650C20">
            <w:r w:rsidRPr="00650C20">
              <w:t>4.122756</w:t>
            </w:r>
          </w:p>
        </w:tc>
        <w:tc>
          <w:tcPr>
            <w:tcW w:w="960" w:type="dxa"/>
            <w:noWrap/>
            <w:hideMark/>
          </w:tcPr>
          <w:p w14:paraId="46C0967C" w14:textId="77777777" w:rsidR="00650C20" w:rsidRPr="00650C20" w:rsidRDefault="00650C20" w:rsidP="00650C20">
            <w:r w:rsidRPr="00650C20">
              <w:t>6.788787</w:t>
            </w:r>
          </w:p>
        </w:tc>
        <w:tc>
          <w:tcPr>
            <w:tcW w:w="960" w:type="dxa"/>
            <w:noWrap/>
            <w:hideMark/>
          </w:tcPr>
          <w:p w14:paraId="6559EBFC" w14:textId="77777777" w:rsidR="00650C20" w:rsidRPr="00650C20" w:rsidRDefault="00650C20" w:rsidP="00650C20">
            <w:r w:rsidRPr="00650C20">
              <w:t>6.20636</w:t>
            </w:r>
          </w:p>
        </w:tc>
        <w:tc>
          <w:tcPr>
            <w:tcW w:w="960" w:type="dxa"/>
            <w:noWrap/>
            <w:hideMark/>
          </w:tcPr>
          <w:p w14:paraId="45BF13B0" w14:textId="77777777" w:rsidR="00650C20" w:rsidRPr="00650C20" w:rsidRDefault="00650C20" w:rsidP="00650C20">
            <w:r w:rsidRPr="00650C20">
              <w:t>9.125987</w:t>
            </w:r>
          </w:p>
        </w:tc>
        <w:tc>
          <w:tcPr>
            <w:tcW w:w="960" w:type="dxa"/>
            <w:noWrap/>
            <w:hideMark/>
          </w:tcPr>
          <w:p w14:paraId="4E632B6A" w14:textId="77777777" w:rsidR="00650C20" w:rsidRPr="00650C20" w:rsidRDefault="00650C20" w:rsidP="00650C20">
            <w:r w:rsidRPr="00650C20">
              <w:t>13.67779</w:t>
            </w:r>
          </w:p>
        </w:tc>
      </w:tr>
      <w:tr w:rsidR="00650C20" w:rsidRPr="00650C20" w14:paraId="45D2565E" w14:textId="77777777" w:rsidTr="00650C20">
        <w:trPr>
          <w:trHeight w:val="300"/>
        </w:trPr>
        <w:tc>
          <w:tcPr>
            <w:tcW w:w="960" w:type="dxa"/>
            <w:noWrap/>
            <w:hideMark/>
          </w:tcPr>
          <w:p w14:paraId="1363F099" w14:textId="77777777" w:rsidR="00650C20" w:rsidRPr="00650C20" w:rsidRDefault="00650C20" w:rsidP="00650C20">
            <w:r w:rsidRPr="00650C20">
              <w:t>5.562542</w:t>
            </w:r>
          </w:p>
        </w:tc>
        <w:tc>
          <w:tcPr>
            <w:tcW w:w="960" w:type="dxa"/>
            <w:noWrap/>
            <w:hideMark/>
          </w:tcPr>
          <w:p w14:paraId="7C11D447" w14:textId="77777777" w:rsidR="00650C20" w:rsidRPr="00650C20" w:rsidRDefault="00650C20" w:rsidP="00650C20">
            <w:r w:rsidRPr="00650C20">
              <w:t>6.469518</w:t>
            </w:r>
          </w:p>
        </w:tc>
        <w:tc>
          <w:tcPr>
            <w:tcW w:w="960" w:type="dxa"/>
            <w:noWrap/>
            <w:hideMark/>
          </w:tcPr>
          <w:p w14:paraId="5309988F" w14:textId="77777777" w:rsidR="00650C20" w:rsidRPr="00650C20" w:rsidRDefault="00650C20" w:rsidP="00650C20">
            <w:r w:rsidRPr="00650C20">
              <w:t>9.221416</w:t>
            </w:r>
          </w:p>
        </w:tc>
        <w:tc>
          <w:tcPr>
            <w:tcW w:w="960" w:type="dxa"/>
            <w:noWrap/>
            <w:hideMark/>
          </w:tcPr>
          <w:p w14:paraId="322E8E07" w14:textId="77777777" w:rsidR="00650C20" w:rsidRPr="00650C20" w:rsidRDefault="00650C20" w:rsidP="00650C20">
            <w:r w:rsidRPr="00650C20">
              <w:t>13.5273</w:t>
            </w:r>
          </w:p>
        </w:tc>
        <w:tc>
          <w:tcPr>
            <w:tcW w:w="960" w:type="dxa"/>
            <w:noWrap/>
            <w:hideMark/>
          </w:tcPr>
          <w:p w14:paraId="3F0B617C" w14:textId="77777777" w:rsidR="00650C20" w:rsidRPr="00650C20" w:rsidRDefault="00650C20" w:rsidP="00650C20">
            <w:r w:rsidRPr="00650C20">
              <w:t>11.13012</w:t>
            </w:r>
          </w:p>
        </w:tc>
        <w:tc>
          <w:tcPr>
            <w:tcW w:w="960" w:type="dxa"/>
            <w:noWrap/>
            <w:hideMark/>
          </w:tcPr>
          <w:p w14:paraId="32A79BB4" w14:textId="77777777" w:rsidR="00650C20" w:rsidRPr="00650C20" w:rsidRDefault="00650C20" w:rsidP="00650C20">
            <w:r w:rsidRPr="00650C20">
              <w:t>12.4485</w:t>
            </w:r>
          </w:p>
        </w:tc>
        <w:tc>
          <w:tcPr>
            <w:tcW w:w="960" w:type="dxa"/>
            <w:noWrap/>
            <w:hideMark/>
          </w:tcPr>
          <w:p w14:paraId="630D1112" w14:textId="77777777" w:rsidR="00650C20" w:rsidRPr="00650C20" w:rsidRDefault="00650C20" w:rsidP="00650C20">
            <w:r w:rsidRPr="00650C20">
              <w:t>3.448697</w:t>
            </w:r>
          </w:p>
        </w:tc>
        <w:tc>
          <w:tcPr>
            <w:tcW w:w="960" w:type="dxa"/>
            <w:noWrap/>
            <w:hideMark/>
          </w:tcPr>
          <w:p w14:paraId="0754C0BA" w14:textId="77777777" w:rsidR="00650C20" w:rsidRPr="00650C20" w:rsidRDefault="00650C20" w:rsidP="00650C20">
            <w:r w:rsidRPr="00650C20">
              <w:t>15.13424</w:t>
            </w:r>
          </w:p>
        </w:tc>
        <w:tc>
          <w:tcPr>
            <w:tcW w:w="960" w:type="dxa"/>
            <w:noWrap/>
            <w:hideMark/>
          </w:tcPr>
          <w:p w14:paraId="5972433C" w14:textId="77777777" w:rsidR="00650C20" w:rsidRPr="00650C20" w:rsidRDefault="00650C20" w:rsidP="00650C20">
            <w:r w:rsidRPr="00650C20">
              <w:t>16.81347</w:t>
            </w:r>
          </w:p>
        </w:tc>
        <w:tc>
          <w:tcPr>
            <w:tcW w:w="960" w:type="dxa"/>
            <w:noWrap/>
            <w:hideMark/>
          </w:tcPr>
          <w:p w14:paraId="0F8A4052" w14:textId="77777777" w:rsidR="00650C20" w:rsidRPr="00650C20" w:rsidRDefault="00650C20" w:rsidP="00650C20">
            <w:r w:rsidRPr="00650C20">
              <w:t>18.40953</w:t>
            </w:r>
          </w:p>
        </w:tc>
      </w:tr>
      <w:tr w:rsidR="00650C20" w:rsidRPr="00650C20" w14:paraId="3AF823C6" w14:textId="77777777" w:rsidTr="00650C20">
        <w:trPr>
          <w:trHeight w:val="300"/>
        </w:trPr>
        <w:tc>
          <w:tcPr>
            <w:tcW w:w="960" w:type="dxa"/>
            <w:noWrap/>
            <w:hideMark/>
          </w:tcPr>
          <w:p w14:paraId="3148200D" w14:textId="77777777" w:rsidR="00650C20" w:rsidRPr="00650C20" w:rsidRDefault="00650C20" w:rsidP="00650C20">
            <w:pPr>
              <w:rPr>
                <w:b/>
                <w:bCs/>
              </w:rPr>
            </w:pPr>
            <w:r w:rsidRPr="00650C20">
              <w:rPr>
                <w:b/>
                <w:bCs/>
              </w:rPr>
              <w:t>9.184546</w:t>
            </w:r>
          </w:p>
        </w:tc>
        <w:tc>
          <w:tcPr>
            <w:tcW w:w="960" w:type="dxa"/>
            <w:noWrap/>
            <w:hideMark/>
          </w:tcPr>
          <w:p w14:paraId="37026CA3" w14:textId="77777777" w:rsidR="00650C20" w:rsidRPr="00650C20" w:rsidRDefault="00650C20" w:rsidP="00650C20">
            <w:pPr>
              <w:rPr>
                <w:b/>
                <w:bCs/>
              </w:rPr>
            </w:pPr>
            <w:r w:rsidRPr="00650C20">
              <w:rPr>
                <w:b/>
                <w:bCs/>
              </w:rPr>
              <w:t>8.837743</w:t>
            </w:r>
          </w:p>
        </w:tc>
        <w:tc>
          <w:tcPr>
            <w:tcW w:w="960" w:type="dxa"/>
            <w:noWrap/>
            <w:hideMark/>
          </w:tcPr>
          <w:p w14:paraId="730E81DA" w14:textId="77777777" w:rsidR="00650C20" w:rsidRPr="00650C20" w:rsidRDefault="00650C20" w:rsidP="00650C20">
            <w:pPr>
              <w:rPr>
                <w:b/>
                <w:bCs/>
              </w:rPr>
            </w:pPr>
            <w:r w:rsidRPr="00650C20">
              <w:rPr>
                <w:b/>
                <w:bCs/>
              </w:rPr>
              <w:t>8.75789</w:t>
            </w:r>
          </w:p>
        </w:tc>
        <w:tc>
          <w:tcPr>
            <w:tcW w:w="960" w:type="dxa"/>
            <w:noWrap/>
            <w:hideMark/>
          </w:tcPr>
          <w:p w14:paraId="0E9883D5" w14:textId="77777777" w:rsidR="00650C20" w:rsidRPr="00650C20" w:rsidRDefault="00650C20" w:rsidP="00650C20">
            <w:pPr>
              <w:rPr>
                <w:b/>
                <w:bCs/>
              </w:rPr>
            </w:pPr>
            <w:r w:rsidRPr="00650C20">
              <w:rPr>
                <w:b/>
                <w:bCs/>
              </w:rPr>
              <w:t>10.83898</w:t>
            </w:r>
          </w:p>
        </w:tc>
        <w:tc>
          <w:tcPr>
            <w:tcW w:w="960" w:type="dxa"/>
            <w:noWrap/>
            <w:hideMark/>
          </w:tcPr>
          <w:p w14:paraId="0C062AC5" w14:textId="77777777" w:rsidR="00650C20" w:rsidRPr="00650C20" w:rsidRDefault="00650C20" w:rsidP="00650C20">
            <w:pPr>
              <w:rPr>
                <w:b/>
                <w:bCs/>
              </w:rPr>
            </w:pPr>
            <w:r w:rsidRPr="00650C20">
              <w:rPr>
                <w:b/>
                <w:bCs/>
              </w:rPr>
              <w:t>13.7537</w:t>
            </w:r>
          </w:p>
        </w:tc>
        <w:tc>
          <w:tcPr>
            <w:tcW w:w="960" w:type="dxa"/>
            <w:noWrap/>
            <w:hideMark/>
          </w:tcPr>
          <w:p w14:paraId="63A3775E" w14:textId="77777777" w:rsidR="00650C20" w:rsidRPr="00650C20" w:rsidRDefault="00650C20" w:rsidP="00650C20">
            <w:pPr>
              <w:rPr>
                <w:b/>
                <w:bCs/>
              </w:rPr>
            </w:pPr>
            <w:r w:rsidRPr="00650C20">
              <w:rPr>
                <w:b/>
                <w:bCs/>
              </w:rPr>
              <w:t>8.253034</w:t>
            </w:r>
          </w:p>
        </w:tc>
        <w:tc>
          <w:tcPr>
            <w:tcW w:w="960" w:type="dxa"/>
            <w:noWrap/>
            <w:hideMark/>
          </w:tcPr>
          <w:p w14:paraId="11274D02" w14:textId="77777777" w:rsidR="00650C20" w:rsidRPr="00650C20" w:rsidRDefault="00650C20" w:rsidP="00650C20">
            <w:pPr>
              <w:rPr>
                <w:b/>
                <w:bCs/>
              </w:rPr>
            </w:pPr>
            <w:r w:rsidRPr="00650C20">
              <w:rPr>
                <w:b/>
                <w:bCs/>
              </w:rPr>
              <w:t>6.505259</w:t>
            </w:r>
          </w:p>
        </w:tc>
        <w:tc>
          <w:tcPr>
            <w:tcW w:w="960" w:type="dxa"/>
            <w:noWrap/>
            <w:hideMark/>
          </w:tcPr>
          <w:p w14:paraId="2BC202DF" w14:textId="77777777" w:rsidR="00650C20" w:rsidRPr="00650C20" w:rsidRDefault="00650C20" w:rsidP="00650C20">
            <w:pPr>
              <w:rPr>
                <w:b/>
                <w:bCs/>
              </w:rPr>
            </w:pPr>
            <w:r w:rsidRPr="00650C20">
              <w:rPr>
                <w:b/>
                <w:bCs/>
              </w:rPr>
              <w:t>9.424337</w:t>
            </w:r>
          </w:p>
        </w:tc>
        <w:tc>
          <w:tcPr>
            <w:tcW w:w="960" w:type="dxa"/>
            <w:noWrap/>
            <w:hideMark/>
          </w:tcPr>
          <w:p w14:paraId="4CF4E0E1" w14:textId="77777777" w:rsidR="00650C20" w:rsidRPr="00650C20" w:rsidRDefault="00650C20" w:rsidP="00650C20">
            <w:pPr>
              <w:rPr>
                <w:b/>
                <w:bCs/>
              </w:rPr>
            </w:pPr>
            <w:r w:rsidRPr="00650C20">
              <w:rPr>
                <w:b/>
                <w:bCs/>
              </w:rPr>
              <w:t>11.94909</w:t>
            </w:r>
          </w:p>
        </w:tc>
        <w:tc>
          <w:tcPr>
            <w:tcW w:w="960" w:type="dxa"/>
            <w:noWrap/>
            <w:hideMark/>
          </w:tcPr>
          <w:p w14:paraId="6963F698" w14:textId="77777777" w:rsidR="00650C20" w:rsidRPr="00650C20" w:rsidRDefault="00650C20" w:rsidP="00650C20">
            <w:pPr>
              <w:rPr>
                <w:b/>
                <w:bCs/>
              </w:rPr>
            </w:pPr>
            <w:r w:rsidRPr="00650C20">
              <w:rPr>
                <w:b/>
                <w:bCs/>
              </w:rPr>
              <w:t>13.19741</w:t>
            </w:r>
          </w:p>
        </w:tc>
      </w:tr>
    </w:tbl>
    <w:p w14:paraId="5E862C77" w14:textId="1F9B1571" w:rsidR="00650C20" w:rsidRDefault="00650C20" w:rsidP="00DD05AD">
      <w:r>
        <w:lastRenderedPageBreak/>
        <w:t>4</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74723015" w14:textId="77777777" w:rsidTr="00650C20">
        <w:trPr>
          <w:trHeight w:val="300"/>
        </w:trPr>
        <w:tc>
          <w:tcPr>
            <w:tcW w:w="960" w:type="dxa"/>
            <w:noWrap/>
            <w:hideMark/>
          </w:tcPr>
          <w:p w14:paraId="4A73DA12" w14:textId="77777777" w:rsidR="00650C20" w:rsidRPr="00650C20" w:rsidRDefault="00650C20" w:rsidP="00650C20">
            <w:r w:rsidRPr="00650C20">
              <w:t>Tx01</w:t>
            </w:r>
          </w:p>
        </w:tc>
        <w:tc>
          <w:tcPr>
            <w:tcW w:w="960" w:type="dxa"/>
            <w:noWrap/>
            <w:hideMark/>
          </w:tcPr>
          <w:p w14:paraId="5981C592" w14:textId="77777777" w:rsidR="00650C20" w:rsidRPr="00650C20" w:rsidRDefault="00650C20" w:rsidP="00650C20">
            <w:r w:rsidRPr="00650C20">
              <w:t>Tx02</w:t>
            </w:r>
          </w:p>
        </w:tc>
        <w:tc>
          <w:tcPr>
            <w:tcW w:w="960" w:type="dxa"/>
            <w:noWrap/>
            <w:hideMark/>
          </w:tcPr>
          <w:p w14:paraId="6285547E" w14:textId="77777777" w:rsidR="00650C20" w:rsidRPr="00650C20" w:rsidRDefault="00650C20" w:rsidP="00650C20">
            <w:r w:rsidRPr="00650C20">
              <w:t>Tx03</w:t>
            </w:r>
          </w:p>
        </w:tc>
        <w:tc>
          <w:tcPr>
            <w:tcW w:w="960" w:type="dxa"/>
            <w:noWrap/>
            <w:hideMark/>
          </w:tcPr>
          <w:p w14:paraId="3007598A" w14:textId="77777777" w:rsidR="00650C20" w:rsidRPr="00650C20" w:rsidRDefault="00650C20" w:rsidP="00650C20">
            <w:r w:rsidRPr="00650C20">
              <w:t>Tx04</w:t>
            </w:r>
          </w:p>
        </w:tc>
        <w:tc>
          <w:tcPr>
            <w:tcW w:w="960" w:type="dxa"/>
            <w:noWrap/>
            <w:hideMark/>
          </w:tcPr>
          <w:p w14:paraId="2502CEF6" w14:textId="77777777" w:rsidR="00650C20" w:rsidRPr="00650C20" w:rsidRDefault="00650C20" w:rsidP="00650C20">
            <w:r w:rsidRPr="00650C20">
              <w:t>Tx05</w:t>
            </w:r>
          </w:p>
        </w:tc>
        <w:tc>
          <w:tcPr>
            <w:tcW w:w="960" w:type="dxa"/>
            <w:noWrap/>
            <w:hideMark/>
          </w:tcPr>
          <w:p w14:paraId="77CA864F" w14:textId="77777777" w:rsidR="00650C20" w:rsidRPr="00650C20" w:rsidRDefault="00650C20" w:rsidP="00650C20">
            <w:r w:rsidRPr="00650C20">
              <w:t>Tx06</w:t>
            </w:r>
          </w:p>
        </w:tc>
        <w:tc>
          <w:tcPr>
            <w:tcW w:w="960" w:type="dxa"/>
            <w:noWrap/>
            <w:hideMark/>
          </w:tcPr>
          <w:p w14:paraId="2F8F87D3" w14:textId="77777777" w:rsidR="00650C20" w:rsidRPr="00650C20" w:rsidRDefault="00650C20" w:rsidP="00650C20">
            <w:r w:rsidRPr="00650C20">
              <w:t>Tx07</w:t>
            </w:r>
          </w:p>
        </w:tc>
        <w:tc>
          <w:tcPr>
            <w:tcW w:w="960" w:type="dxa"/>
            <w:noWrap/>
            <w:hideMark/>
          </w:tcPr>
          <w:p w14:paraId="305A7EB2" w14:textId="77777777" w:rsidR="00650C20" w:rsidRPr="00650C20" w:rsidRDefault="00650C20" w:rsidP="00650C20">
            <w:r w:rsidRPr="00650C20">
              <w:t>Tx08</w:t>
            </w:r>
          </w:p>
        </w:tc>
        <w:tc>
          <w:tcPr>
            <w:tcW w:w="960" w:type="dxa"/>
            <w:noWrap/>
            <w:hideMark/>
          </w:tcPr>
          <w:p w14:paraId="1ABB52BA" w14:textId="77777777" w:rsidR="00650C20" w:rsidRPr="00650C20" w:rsidRDefault="00650C20" w:rsidP="00650C20">
            <w:r w:rsidRPr="00650C20">
              <w:t>Tx09</w:t>
            </w:r>
          </w:p>
        </w:tc>
        <w:tc>
          <w:tcPr>
            <w:tcW w:w="960" w:type="dxa"/>
            <w:noWrap/>
            <w:hideMark/>
          </w:tcPr>
          <w:p w14:paraId="1F6157CE" w14:textId="77777777" w:rsidR="00650C20" w:rsidRPr="00650C20" w:rsidRDefault="00650C20" w:rsidP="00650C20">
            <w:r w:rsidRPr="00650C20">
              <w:t>Tx10</w:t>
            </w:r>
          </w:p>
        </w:tc>
      </w:tr>
      <w:tr w:rsidR="00650C20" w:rsidRPr="00650C20" w14:paraId="22A37D47" w14:textId="77777777" w:rsidTr="00650C20">
        <w:trPr>
          <w:trHeight w:val="300"/>
        </w:trPr>
        <w:tc>
          <w:tcPr>
            <w:tcW w:w="960" w:type="dxa"/>
            <w:noWrap/>
            <w:hideMark/>
          </w:tcPr>
          <w:p w14:paraId="5BAB82F3" w14:textId="77777777" w:rsidR="00650C20" w:rsidRPr="00650C20" w:rsidRDefault="00650C20" w:rsidP="00650C20">
            <w:r w:rsidRPr="00650C20">
              <w:t>6.900965</w:t>
            </w:r>
          </w:p>
        </w:tc>
        <w:tc>
          <w:tcPr>
            <w:tcW w:w="960" w:type="dxa"/>
            <w:noWrap/>
            <w:hideMark/>
          </w:tcPr>
          <w:p w14:paraId="5DCB7EB7" w14:textId="77777777" w:rsidR="00650C20" w:rsidRPr="00650C20" w:rsidRDefault="00650C20" w:rsidP="00650C20">
            <w:r w:rsidRPr="00650C20">
              <w:t>6.845203</w:t>
            </w:r>
          </w:p>
        </w:tc>
        <w:tc>
          <w:tcPr>
            <w:tcW w:w="960" w:type="dxa"/>
            <w:noWrap/>
            <w:hideMark/>
          </w:tcPr>
          <w:p w14:paraId="62C91589" w14:textId="77777777" w:rsidR="00650C20" w:rsidRPr="00650C20" w:rsidRDefault="00650C20" w:rsidP="00650C20">
            <w:r w:rsidRPr="00650C20">
              <w:t>8.340514</w:t>
            </w:r>
          </w:p>
        </w:tc>
        <w:tc>
          <w:tcPr>
            <w:tcW w:w="960" w:type="dxa"/>
            <w:noWrap/>
            <w:hideMark/>
          </w:tcPr>
          <w:p w14:paraId="574C078D" w14:textId="77777777" w:rsidR="00650C20" w:rsidRPr="00650C20" w:rsidRDefault="00650C20" w:rsidP="00650C20">
            <w:r w:rsidRPr="00650C20">
              <w:t>8.119019</w:t>
            </w:r>
          </w:p>
        </w:tc>
        <w:tc>
          <w:tcPr>
            <w:tcW w:w="960" w:type="dxa"/>
            <w:noWrap/>
            <w:hideMark/>
          </w:tcPr>
          <w:p w14:paraId="1ACAA3D0" w14:textId="77777777" w:rsidR="00650C20" w:rsidRPr="00650C20" w:rsidRDefault="00650C20" w:rsidP="00650C20">
            <w:r w:rsidRPr="00650C20">
              <w:t>8.284583</w:t>
            </w:r>
          </w:p>
        </w:tc>
        <w:tc>
          <w:tcPr>
            <w:tcW w:w="960" w:type="dxa"/>
            <w:noWrap/>
            <w:hideMark/>
          </w:tcPr>
          <w:p w14:paraId="6AFB1224" w14:textId="77777777" w:rsidR="00650C20" w:rsidRPr="00650C20" w:rsidRDefault="00650C20" w:rsidP="00650C20">
            <w:r w:rsidRPr="00650C20">
              <w:t>8.570298</w:t>
            </w:r>
          </w:p>
        </w:tc>
        <w:tc>
          <w:tcPr>
            <w:tcW w:w="960" w:type="dxa"/>
            <w:noWrap/>
            <w:hideMark/>
          </w:tcPr>
          <w:p w14:paraId="3CF3D608" w14:textId="77777777" w:rsidR="00650C20" w:rsidRPr="00650C20" w:rsidRDefault="00650C20" w:rsidP="00650C20">
            <w:r w:rsidRPr="00650C20">
              <w:t>12.33925</w:t>
            </w:r>
          </w:p>
        </w:tc>
        <w:tc>
          <w:tcPr>
            <w:tcW w:w="960" w:type="dxa"/>
            <w:noWrap/>
            <w:hideMark/>
          </w:tcPr>
          <w:p w14:paraId="7166BA8F" w14:textId="77777777" w:rsidR="00650C20" w:rsidRPr="00650C20" w:rsidRDefault="00650C20" w:rsidP="00650C20">
            <w:r w:rsidRPr="00650C20">
              <w:t>14.15421</w:t>
            </w:r>
          </w:p>
        </w:tc>
        <w:tc>
          <w:tcPr>
            <w:tcW w:w="960" w:type="dxa"/>
            <w:noWrap/>
            <w:hideMark/>
          </w:tcPr>
          <w:p w14:paraId="0D0FEEFF" w14:textId="77777777" w:rsidR="00650C20" w:rsidRPr="00650C20" w:rsidRDefault="00650C20" w:rsidP="00650C20">
            <w:r w:rsidRPr="00650C20">
              <w:t>8.20352</w:t>
            </w:r>
          </w:p>
        </w:tc>
        <w:tc>
          <w:tcPr>
            <w:tcW w:w="960" w:type="dxa"/>
            <w:noWrap/>
            <w:hideMark/>
          </w:tcPr>
          <w:p w14:paraId="3750679B" w14:textId="77777777" w:rsidR="00650C20" w:rsidRPr="00650C20" w:rsidRDefault="00650C20" w:rsidP="00650C20">
            <w:r w:rsidRPr="00650C20">
              <w:t>9.772178</w:t>
            </w:r>
          </w:p>
        </w:tc>
      </w:tr>
      <w:tr w:rsidR="00650C20" w:rsidRPr="00650C20" w14:paraId="2F90D284" w14:textId="77777777" w:rsidTr="00650C20">
        <w:trPr>
          <w:trHeight w:val="300"/>
        </w:trPr>
        <w:tc>
          <w:tcPr>
            <w:tcW w:w="960" w:type="dxa"/>
            <w:noWrap/>
            <w:hideMark/>
          </w:tcPr>
          <w:p w14:paraId="7509C9B5" w14:textId="77777777" w:rsidR="00650C20" w:rsidRPr="00650C20" w:rsidRDefault="00650C20" w:rsidP="00650C20">
            <w:r w:rsidRPr="00650C20">
              <w:t>8.232746</w:t>
            </w:r>
          </w:p>
        </w:tc>
        <w:tc>
          <w:tcPr>
            <w:tcW w:w="960" w:type="dxa"/>
            <w:noWrap/>
            <w:hideMark/>
          </w:tcPr>
          <w:p w14:paraId="138C1872" w14:textId="77777777" w:rsidR="00650C20" w:rsidRPr="00650C20" w:rsidRDefault="00650C20" w:rsidP="00650C20">
            <w:r w:rsidRPr="00650C20">
              <w:t>11.6991</w:t>
            </w:r>
          </w:p>
        </w:tc>
        <w:tc>
          <w:tcPr>
            <w:tcW w:w="960" w:type="dxa"/>
            <w:noWrap/>
            <w:hideMark/>
          </w:tcPr>
          <w:p w14:paraId="00929247" w14:textId="77777777" w:rsidR="00650C20" w:rsidRPr="00650C20" w:rsidRDefault="00650C20" w:rsidP="00650C20">
            <w:r w:rsidRPr="00650C20">
              <w:t>7.731331</w:t>
            </w:r>
          </w:p>
        </w:tc>
        <w:tc>
          <w:tcPr>
            <w:tcW w:w="960" w:type="dxa"/>
            <w:noWrap/>
            <w:hideMark/>
          </w:tcPr>
          <w:p w14:paraId="12025E80" w14:textId="77777777" w:rsidR="00650C20" w:rsidRPr="00650C20" w:rsidRDefault="00650C20" w:rsidP="00650C20">
            <w:r w:rsidRPr="00650C20">
              <w:t>11.12284</w:t>
            </w:r>
          </w:p>
        </w:tc>
        <w:tc>
          <w:tcPr>
            <w:tcW w:w="960" w:type="dxa"/>
            <w:noWrap/>
            <w:hideMark/>
          </w:tcPr>
          <w:p w14:paraId="7FF00A85" w14:textId="77777777" w:rsidR="00650C20" w:rsidRPr="00650C20" w:rsidRDefault="00650C20" w:rsidP="00650C20">
            <w:r w:rsidRPr="00650C20">
              <w:t>10.56461</w:t>
            </w:r>
          </w:p>
        </w:tc>
        <w:tc>
          <w:tcPr>
            <w:tcW w:w="960" w:type="dxa"/>
            <w:noWrap/>
            <w:hideMark/>
          </w:tcPr>
          <w:p w14:paraId="36D09A99" w14:textId="77777777" w:rsidR="00650C20" w:rsidRPr="00650C20" w:rsidRDefault="00650C20" w:rsidP="00650C20">
            <w:r w:rsidRPr="00650C20">
              <w:t>11.83953</w:t>
            </w:r>
          </w:p>
        </w:tc>
        <w:tc>
          <w:tcPr>
            <w:tcW w:w="960" w:type="dxa"/>
            <w:noWrap/>
            <w:hideMark/>
          </w:tcPr>
          <w:p w14:paraId="7BC7AEA1" w14:textId="77777777" w:rsidR="00650C20" w:rsidRPr="00650C20" w:rsidRDefault="00650C20" w:rsidP="00650C20">
            <w:r w:rsidRPr="00650C20">
              <w:t>6.23018</w:t>
            </w:r>
          </w:p>
        </w:tc>
        <w:tc>
          <w:tcPr>
            <w:tcW w:w="960" w:type="dxa"/>
            <w:noWrap/>
            <w:hideMark/>
          </w:tcPr>
          <w:p w14:paraId="36834888" w14:textId="77777777" w:rsidR="00650C20" w:rsidRPr="00650C20" w:rsidRDefault="00650C20" w:rsidP="00650C20">
            <w:r w:rsidRPr="00650C20">
              <w:t>8.169673</w:t>
            </w:r>
          </w:p>
        </w:tc>
        <w:tc>
          <w:tcPr>
            <w:tcW w:w="960" w:type="dxa"/>
            <w:noWrap/>
            <w:hideMark/>
          </w:tcPr>
          <w:p w14:paraId="65824E90" w14:textId="77777777" w:rsidR="00650C20" w:rsidRPr="00650C20" w:rsidRDefault="00650C20" w:rsidP="00650C20">
            <w:r w:rsidRPr="00650C20">
              <w:t>7.640559</w:t>
            </w:r>
          </w:p>
        </w:tc>
        <w:tc>
          <w:tcPr>
            <w:tcW w:w="960" w:type="dxa"/>
            <w:noWrap/>
            <w:hideMark/>
          </w:tcPr>
          <w:p w14:paraId="530CDD40" w14:textId="77777777" w:rsidR="00650C20" w:rsidRPr="00650C20" w:rsidRDefault="00650C20" w:rsidP="00650C20">
            <w:r w:rsidRPr="00650C20">
              <w:t>8.337001</w:t>
            </w:r>
          </w:p>
        </w:tc>
      </w:tr>
      <w:tr w:rsidR="00650C20" w:rsidRPr="00650C20" w14:paraId="5CD0AB21" w14:textId="77777777" w:rsidTr="00650C20">
        <w:trPr>
          <w:trHeight w:val="300"/>
        </w:trPr>
        <w:tc>
          <w:tcPr>
            <w:tcW w:w="960" w:type="dxa"/>
            <w:noWrap/>
            <w:hideMark/>
          </w:tcPr>
          <w:p w14:paraId="61E8EBDE" w14:textId="77777777" w:rsidR="00650C20" w:rsidRPr="00650C20" w:rsidRDefault="00650C20" w:rsidP="00650C20">
            <w:r w:rsidRPr="00650C20">
              <w:t>12.50917</w:t>
            </w:r>
          </w:p>
        </w:tc>
        <w:tc>
          <w:tcPr>
            <w:tcW w:w="960" w:type="dxa"/>
            <w:noWrap/>
            <w:hideMark/>
          </w:tcPr>
          <w:p w14:paraId="3FAD7C4A" w14:textId="77777777" w:rsidR="00650C20" w:rsidRPr="00650C20" w:rsidRDefault="00650C20" w:rsidP="00650C20">
            <w:r w:rsidRPr="00650C20">
              <w:t>7.610194</w:t>
            </w:r>
          </w:p>
        </w:tc>
        <w:tc>
          <w:tcPr>
            <w:tcW w:w="960" w:type="dxa"/>
            <w:noWrap/>
            <w:hideMark/>
          </w:tcPr>
          <w:p w14:paraId="7D85F826" w14:textId="77777777" w:rsidR="00650C20" w:rsidRPr="00650C20" w:rsidRDefault="00650C20" w:rsidP="00650C20">
            <w:r w:rsidRPr="00650C20">
              <w:t>5.75586</w:t>
            </w:r>
          </w:p>
        </w:tc>
        <w:tc>
          <w:tcPr>
            <w:tcW w:w="960" w:type="dxa"/>
            <w:noWrap/>
            <w:hideMark/>
          </w:tcPr>
          <w:p w14:paraId="178DBEC5" w14:textId="77777777" w:rsidR="00650C20" w:rsidRPr="00650C20" w:rsidRDefault="00650C20" w:rsidP="00650C20">
            <w:r w:rsidRPr="00650C20">
              <w:t>14.98814</w:t>
            </w:r>
          </w:p>
        </w:tc>
        <w:tc>
          <w:tcPr>
            <w:tcW w:w="960" w:type="dxa"/>
            <w:noWrap/>
            <w:hideMark/>
          </w:tcPr>
          <w:p w14:paraId="33DC53E0" w14:textId="77777777" w:rsidR="00650C20" w:rsidRPr="00650C20" w:rsidRDefault="00650C20" w:rsidP="00650C20">
            <w:r w:rsidRPr="00650C20">
              <w:t>18.29905</w:t>
            </w:r>
          </w:p>
        </w:tc>
        <w:tc>
          <w:tcPr>
            <w:tcW w:w="960" w:type="dxa"/>
            <w:noWrap/>
            <w:hideMark/>
          </w:tcPr>
          <w:p w14:paraId="268A76B8" w14:textId="77777777" w:rsidR="00650C20" w:rsidRPr="00650C20" w:rsidRDefault="00650C20" w:rsidP="00650C20">
            <w:r w:rsidRPr="00650C20">
              <w:t>6.822016</w:t>
            </w:r>
          </w:p>
        </w:tc>
        <w:tc>
          <w:tcPr>
            <w:tcW w:w="960" w:type="dxa"/>
            <w:noWrap/>
            <w:hideMark/>
          </w:tcPr>
          <w:p w14:paraId="28F9291E" w14:textId="77777777" w:rsidR="00650C20" w:rsidRPr="00650C20" w:rsidRDefault="00650C20" w:rsidP="00650C20">
            <w:r w:rsidRPr="00650C20">
              <w:t>4.517301</w:t>
            </w:r>
          </w:p>
        </w:tc>
        <w:tc>
          <w:tcPr>
            <w:tcW w:w="960" w:type="dxa"/>
            <w:noWrap/>
            <w:hideMark/>
          </w:tcPr>
          <w:p w14:paraId="79AB272E" w14:textId="77777777" w:rsidR="00650C20" w:rsidRPr="00650C20" w:rsidRDefault="00650C20" w:rsidP="00650C20">
            <w:r w:rsidRPr="00650C20">
              <w:t>8.462832</w:t>
            </w:r>
          </w:p>
        </w:tc>
        <w:tc>
          <w:tcPr>
            <w:tcW w:w="960" w:type="dxa"/>
            <w:noWrap/>
            <w:hideMark/>
          </w:tcPr>
          <w:p w14:paraId="360B1443" w14:textId="77777777" w:rsidR="00650C20" w:rsidRPr="00650C20" w:rsidRDefault="00650C20" w:rsidP="00650C20">
            <w:r w:rsidRPr="00650C20">
              <w:t>10.77839</w:t>
            </w:r>
          </w:p>
        </w:tc>
        <w:tc>
          <w:tcPr>
            <w:tcW w:w="960" w:type="dxa"/>
            <w:noWrap/>
            <w:hideMark/>
          </w:tcPr>
          <w:p w14:paraId="62150E40" w14:textId="77777777" w:rsidR="00650C20" w:rsidRPr="00650C20" w:rsidRDefault="00650C20" w:rsidP="00650C20">
            <w:r w:rsidRPr="00650C20">
              <w:t>13.27741</w:t>
            </w:r>
          </w:p>
        </w:tc>
      </w:tr>
      <w:tr w:rsidR="00650C20" w:rsidRPr="00650C20" w14:paraId="72CBF88E" w14:textId="77777777" w:rsidTr="00650C20">
        <w:trPr>
          <w:trHeight w:val="300"/>
        </w:trPr>
        <w:tc>
          <w:tcPr>
            <w:tcW w:w="960" w:type="dxa"/>
            <w:noWrap/>
            <w:hideMark/>
          </w:tcPr>
          <w:p w14:paraId="4C41F0D2" w14:textId="77777777" w:rsidR="00650C20" w:rsidRPr="00650C20" w:rsidRDefault="00650C20" w:rsidP="00650C20">
            <w:r w:rsidRPr="00650C20">
              <w:t>4.772351</w:t>
            </w:r>
          </w:p>
        </w:tc>
        <w:tc>
          <w:tcPr>
            <w:tcW w:w="960" w:type="dxa"/>
            <w:noWrap/>
            <w:hideMark/>
          </w:tcPr>
          <w:p w14:paraId="18C08E58" w14:textId="77777777" w:rsidR="00650C20" w:rsidRPr="00650C20" w:rsidRDefault="00650C20" w:rsidP="00650C20">
            <w:r w:rsidRPr="00650C20">
              <w:t>8.185296</w:t>
            </w:r>
          </w:p>
        </w:tc>
        <w:tc>
          <w:tcPr>
            <w:tcW w:w="960" w:type="dxa"/>
            <w:noWrap/>
            <w:hideMark/>
          </w:tcPr>
          <w:p w14:paraId="2E218895" w14:textId="77777777" w:rsidR="00650C20" w:rsidRPr="00650C20" w:rsidRDefault="00650C20" w:rsidP="00650C20">
            <w:r w:rsidRPr="00650C20">
              <w:t>8.250531</w:t>
            </w:r>
          </w:p>
        </w:tc>
        <w:tc>
          <w:tcPr>
            <w:tcW w:w="960" w:type="dxa"/>
            <w:noWrap/>
            <w:hideMark/>
          </w:tcPr>
          <w:p w14:paraId="578181F6" w14:textId="77777777" w:rsidR="00650C20" w:rsidRPr="00650C20" w:rsidRDefault="00650C20" w:rsidP="00650C20">
            <w:r w:rsidRPr="00650C20">
              <w:t>11.86418</w:t>
            </w:r>
          </w:p>
        </w:tc>
        <w:tc>
          <w:tcPr>
            <w:tcW w:w="960" w:type="dxa"/>
            <w:noWrap/>
            <w:hideMark/>
          </w:tcPr>
          <w:p w14:paraId="1E639F4C" w14:textId="77777777" w:rsidR="00650C20" w:rsidRPr="00650C20" w:rsidRDefault="00650C20" w:rsidP="00650C20">
            <w:r w:rsidRPr="00650C20">
              <w:t>8.433851</w:t>
            </w:r>
          </w:p>
        </w:tc>
        <w:tc>
          <w:tcPr>
            <w:tcW w:w="960" w:type="dxa"/>
            <w:noWrap/>
            <w:hideMark/>
          </w:tcPr>
          <w:p w14:paraId="6EE2F3C8" w14:textId="77777777" w:rsidR="00650C20" w:rsidRPr="00650C20" w:rsidRDefault="00650C20" w:rsidP="00650C20">
            <w:r w:rsidRPr="00650C20">
              <w:t>4.97897</w:t>
            </w:r>
          </w:p>
        </w:tc>
        <w:tc>
          <w:tcPr>
            <w:tcW w:w="960" w:type="dxa"/>
            <w:noWrap/>
            <w:hideMark/>
          </w:tcPr>
          <w:p w14:paraId="13AF434F" w14:textId="77777777" w:rsidR="00650C20" w:rsidRPr="00650C20" w:rsidRDefault="00650C20" w:rsidP="00650C20">
            <w:r w:rsidRPr="00650C20">
              <w:t>6.759153</w:t>
            </w:r>
          </w:p>
        </w:tc>
        <w:tc>
          <w:tcPr>
            <w:tcW w:w="960" w:type="dxa"/>
            <w:noWrap/>
            <w:hideMark/>
          </w:tcPr>
          <w:p w14:paraId="45B5E6B8" w14:textId="77777777" w:rsidR="00650C20" w:rsidRPr="00650C20" w:rsidRDefault="00650C20" w:rsidP="00650C20">
            <w:r w:rsidRPr="00650C20">
              <w:t>7.230583</w:t>
            </w:r>
          </w:p>
        </w:tc>
        <w:tc>
          <w:tcPr>
            <w:tcW w:w="960" w:type="dxa"/>
            <w:noWrap/>
            <w:hideMark/>
          </w:tcPr>
          <w:p w14:paraId="6E610372" w14:textId="77777777" w:rsidR="00650C20" w:rsidRPr="00650C20" w:rsidRDefault="00650C20" w:rsidP="00650C20">
            <w:r w:rsidRPr="00650C20">
              <w:t>9.688253</w:t>
            </w:r>
          </w:p>
        </w:tc>
        <w:tc>
          <w:tcPr>
            <w:tcW w:w="960" w:type="dxa"/>
            <w:noWrap/>
            <w:hideMark/>
          </w:tcPr>
          <w:p w14:paraId="1ACE2E1E" w14:textId="77777777" w:rsidR="00650C20" w:rsidRPr="00650C20" w:rsidRDefault="00650C20" w:rsidP="00650C20">
            <w:r w:rsidRPr="00650C20">
              <w:t>12.10611</w:t>
            </w:r>
          </w:p>
        </w:tc>
      </w:tr>
      <w:tr w:rsidR="00650C20" w:rsidRPr="00650C20" w14:paraId="7016BEB4" w14:textId="77777777" w:rsidTr="00650C20">
        <w:trPr>
          <w:trHeight w:val="300"/>
        </w:trPr>
        <w:tc>
          <w:tcPr>
            <w:tcW w:w="960" w:type="dxa"/>
            <w:noWrap/>
            <w:hideMark/>
          </w:tcPr>
          <w:p w14:paraId="160B609E" w14:textId="77777777" w:rsidR="00650C20" w:rsidRPr="00650C20" w:rsidRDefault="00650C20" w:rsidP="00650C20">
            <w:r w:rsidRPr="00650C20">
              <w:t>9.146746</w:t>
            </w:r>
          </w:p>
        </w:tc>
        <w:tc>
          <w:tcPr>
            <w:tcW w:w="960" w:type="dxa"/>
            <w:noWrap/>
            <w:hideMark/>
          </w:tcPr>
          <w:p w14:paraId="4D8638C8" w14:textId="77777777" w:rsidR="00650C20" w:rsidRPr="00650C20" w:rsidRDefault="00650C20" w:rsidP="00650C20">
            <w:r w:rsidRPr="00650C20">
              <w:t>9.366789</w:t>
            </w:r>
          </w:p>
        </w:tc>
        <w:tc>
          <w:tcPr>
            <w:tcW w:w="960" w:type="dxa"/>
            <w:noWrap/>
            <w:hideMark/>
          </w:tcPr>
          <w:p w14:paraId="313D3104" w14:textId="77777777" w:rsidR="00650C20" w:rsidRPr="00650C20" w:rsidRDefault="00650C20" w:rsidP="00650C20">
            <w:r w:rsidRPr="00650C20">
              <w:t>12.44551</w:t>
            </w:r>
          </w:p>
        </w:tc>
        <w:tc>
          <w:tcPr>
            <w:tcW w:w="960" w:type="dxa"/>
            <w:noWrap/>
            <w:hideMark/>
          </w:tcPr>
          <w:p w14:paraId="138E308F" w14:textId="77777777" w:rsidR="00650C20" w:rsidRPr="00650C20" w:rsidRDefault="00650C20" w:rsidP="00650C20">
            <w:r w:rsidRPr="00650C20">
              <w:t>9.725923</w:t>
            </w:r>
          </w:p>
        </w:tc>
        <w:tc>
          <w:tcPr>
            <w:tcW w:w="960" w:type="dxa"/>
            <w:noWrap/>
            <w:hideMark/>
          </w:tcPr>
          <w:p w14:paraId="50E9AA13" w14:textId="77777777" w:rsidR="00650C20" w:rsidRPr="00650C20" w:rsidRDefault="00650C20" w:rsidP="00650C20">
            <w:r w:rsidRPr="00650C20">
              <w:t>11.15473</w:t>
            </w:r>
          </w:p>
        </w:tc>
        <w:tc>
          <w:tcPr>
            <w:tcW w:w="960" w:type="dxa"/>
            <w:noWrap/>
            <w:hideMark/>
          </w:tcPr>
          <w:p w14:paraId="2F2E89B9" w14:textId="77777777" w:rsidR="00650C20" w:rsidRPr="00650C20" w:rsidRDefault="00650C20" w:rsidP="00650C20">
            <w:r w:rsidRPr="00650C20">
              <w:t>13.95067</w:t>
            </w:r>
          </w:p>
        </w:tc>
        <w:tc>
          <w:tcPr>
            <w:tcW w:w="960" w:type="dxa"/>
            <w:noWrap/>
            <w:hideMark/>
          </w:tcPr>
          <w:p w14:paraId="27664A7C" w14:textId="77777777" w:rsidR="00650C20" w:rsidRPr="00650C20" w:rsidRDefault="00650C20" w:rsidP="00650C20">
            <w:r w:rsidRPr="00650C20">
              <w:t>6.285616</w:t>
            </w:r>
          </w:p>
        </w:tc>
        <w:tc>
          <w:tcPr>
            <w:tcW w:w="960" w:type="dxa"/>
            <w:noWrap/>
            <w:hideMark/>
          </w:tcPr>
          <w:p w14:paraId="1A444D71" w14:textId="77777777" w:rsidR="00650C20" w:rsidRPr="00650C20" w:rsidRDefault="00650C20" w:rsidP="00650C20">
            <w:r w:rsidRPr="00650C20">
              <w:t>9.289804</w:t>
            </w:r>
          </w:p>
        </w:tc>
        <w:tc>
          <w:tcPr>
            <w:tcW w:w="960" w:type="dxa"/>
            <w:noWrap/>
            <w:hideMark/>
          </w:tcPr>
          <w:p w14:paraId="495BAC16" w14:textId="77777777" w:rsidR="00650C20" w:rsidRPr="00650C20" w:rsidRDefault="00650C20" w:rsidP="00650C20">
            <w:r w:rsidRPr="00650C20">
              <w:t>17.44047</w:t>
            </w:r>
          </w:p>
        </w:tc>
        <w:tc>
          <w:tcPr>
            <w:tcW w:w="960" w:type="dxa"/>
            <w:noWrap/>
            <w:hideMark/>
          </w:tcPr>
          <w:p w14:paraId="5CE59F22" w14:textId="77777777" w:rsidR="00650C20" w:rsidRPr="00650C20" w:rsidRDefault="00650C20" w:rsidP="00650C20">
            <w:r w:rsidRPr="00650C20">
              <w:t>13.8404</w:t>
            </w:r>
          </w:p>
        </w:tc>
      </w:tr>
      <w:tr w:rsidR="00650C20" w:rsidRPr="00650C20" w14:paraId="2EBB7A34" w14:textId="77777777" w:rsidTr="00650C20">
        <w:trPr>
          <w:trHeight w:val="300"/>
        </w:trPr>
        <w:tc>
          <w:tcPr>
            <w:tcW w:w="960" w:type="dxa"/>
            <w:noWrap/>
            <w:hideMark/>
          </w:tcPr>
          <w:p w14:paraId="339EFA0D" w14:textId="77777777" w:rsidR="00650C20" w:rsidRPr="00650C20" w:rsidRDefault="00650C20" w:rsidP="00650C20">
            <w:r w:rsidRPr="00650C20">
              <w:t>12.84638</w:t>
            </w:r>
          </w:p>
        </w:tc>
        <w:tc>
          <w:tcPr>
            <w:tcW w:w="960" w:type="dxa"/>
            <w:noWrap/>
            <w:hideMark/>
          </w:tcPr>
          <w:p w14:paraId="74EB8588" w14:textId="77777777" w:rsidR="00650C20" w:rsidRPr="00650C20" w:rsidRDefault="00650C20" w:rsidP="00650C20">
            <w:r w:rsidRPr="00650C20">
              <w:t>6.417535</w:t>
            </w:r>
          </w:p>
        </w:tc>
        <w:tc>
          <w:tcPr>
            <w:tcW w:w="960" w:type="dxa"/>
            <w:noWrap/>
            <w:hideMark/>
          </w:tcPr>
          <w:p w14:paraId="0A6EB72F" w14:textId="77777777" w:rsidR="00650C20" w:rsidRPr="00650C20" w:rsidRDefault="00650C20" w:rsidP="00650C20">
            <w:r w:rsidRPr="00650C20">
              <w:t>8.423012</w:t>
            </w:r>
          </w:p>
        </w:tc>
        <w:tc>
          <w:tcPr>
            <w:tcW w:w="960" w:type="dxa"/>
            <w:noWrap/>
            <w:hideMark/>
          </w:tcPr>
          <w:p w14:paraId="54763474" w14:textId="77777777" w:rsidR="00650C20" w:rsidRPr="00650C20" w:rsidRDefault="00650C20" w:rsidP="00650C20">
            <w:r w:rsidRPr="00650C20">
              <w:t>10.96491</w:t>
            </w:r>
          </w:p>
        </w:tc>
        <w:tc>
          <w:tcPr>
            <w:tcW w:w="960" w:type="dxa"/>
            <w:noWrap/>
            <w:hideMark/>
          </w:tcPr>
          <w:p w14:paraId="55C730B0" w14:textId="77777777" w:rsidR="00650C20" w:rsidRPr="00650C20" w:rsidRDefault="00650C20" w:rsidP="00650C20">
            <w:r w:rsidRPr="00650C20">
              <w:t>11.60917</w:t>
            </w:r>
          </w:p>
        </w:tc>
        <w:tc>
          <w:tcPr>
            <w:tcW w:w="960" w:type="dxa"/>
            <w:noWrap/>
            <w:hideMark/>
          </w:tcPr>
          <w:p w14:paraId="55A3B504" w14:textId="77777777" w:rsidR="00650C20" w:rsidRPr="00650C20" w:rsidRDefault="00650C20" w:rsidP="00650C20">
            <w:r w:rsidRPr="00650C20">
              <w:t>7.513185</w:t>
            </w:r>
          </w:p>
        </w:tc>
        <w:tc>
          <w:tcPr>
            <w:tcW w:w="960" w:type="dxa"/>
            <w:noWrap/>
            <w:hideMark/>
          </w:tcPr>
          <w:p w14:paraId="04643592" w14:textId="77777777" w:rsidR="00650C20" w:rsidRPr="00650C20" w:rsidRDefault="00650C20" w:rsidP="00650C20">
            <w:r w:rsidRPr="00650C20">
              <w:t>5.952103</w:t>
            </w:r>
          </w:p>
        </w:tc>
        <w:tc>
          <w:tcPr>
            <w:tcW w:w="960" w:type="dxa"/>
            <w:noWrap/>
            <w:hideMark/>
          </w:tcPr>
          <w:p w14:paraId="1367D0B9" w14:textId="77777777" w:rsidR="00650C20" w:rsidRPr="00650C20" w:rsidRDefault="00650C20" w:rsidP="00650C20">
            <w:r w:rsidRPr="00650C20">
              <w:t>9.176242</w:t>
            </w:r>
          </w:p>
        </w:tc>
        <w:tc>
          <w:tcPr>
            <w:tcW w:w="960" w:type="dxa"/>
            <w:noWrap/>
            <w:hideMark/>
          </w:tcPr>
          <w:p w14:paraId="10BF02E8" w14:textId="77777777" w:rsidR="00650C20" w:rsidRPr="00650C20" w:rsidRDefault="00650C20" w:rsidP="00650C20">
            <w:r w:rsidRPr="00650C20">
              <w:t>13.87459</w:t>
            </w:r>
          </w:p>
        </w:tc>
        <w:tc>
          <w:tcPr>
            <w:tcW w:w="960" w:type="dxa"/>
            <w:noWrap/>
            <w:hideMark/>
          </w:tcPr>
          <w:p w14:paraId="0ADF2C84" w14:textId="77777777" w:rsidR="00650C20" w:rsidRPr="00650C20" w:rsidRDefault="00650C20" w:rsidP="00650C20">
            <w:r w:rsidRPr="00650C20">
              <w:t>11.80107</w:t>
            </w:r>
          </w:p>
        </w:tc>
      </w:tr>
      <w:tr w:rsidR="00650C20" w:rsidRPr="00650C20" w14:paraId="3D7B60FD" w14:textId="77777777" w:rsidTr="00650C20">
        <w:trPr>
          <w:trHeight w:val="300"/>
        </w:trPr>
        <w:tc>
          <w:tcPr>
            <w:tcW w:w="960" w:type="dxa"/>
            <w:noWrap/>
            <w:hideMark/>
          </w:tcPr>
          <w:p w14:paraId="694BE3D8" w14:textId="77777777" w:rsidR="00650C20" w:rsidRPr="00650C20" w:rsidRDefault="00650C20" w:rsidP="00650C20">
            <w:r w:rsidRPr="00650C20">
              <w:t>4.263901</w:t>
            </w:r>
          </w:p>
        </w:tc>
        <w:tc>
          <w:tcPr>
            <w:tcW w:w="960" w:type="dxa"/>
            <w:noWrap/>
            <w:hideMark/>
          </w:tcPr>
          <w:p w14:paraId="1F70D633" w14:textId="77777777" w:rsidR="00650C20" w:rsidRPr="00650C20" w:rsidRDefault="00650C20" w:rsidP="00650C20">
            <w:r w:rsidRPr="00650C20">
              <w:t>9.595988</w:t>
            </w:r>
          </w:p>
        </w:tc>
        <w:tc>
          <w:tcPr>
            <w:tcW w:w="960" w:type="dxa"/>
            <w:noWrap/>
            <w:hideMark/>
          </w:tcPr>
          <w:p w14:paraId="46D61840" w14:textId="77777777" w:rsidR="00650C20" w:rsidRPr="00650C20" w:rsidRDefault="00650C20" w:rsidP="00650C20">
            <w:r w:rsidRPr="00650C20">
              <w:t>8.430446</w:t>
            </w:r>
          </w:p>
        </w:tc>
        <w:tc>
          <w:tcPr>
            <w:tcW w:w="960" w:type="dxa"/>
            <w:noWrap/>
            <w:hideMark/>
          </w:tcPr>
          <w:p w14:paraId="1E6D3228" w14:textId="77777777" w:rsidR="00650C20" w:rsidRPr="00650C20" w:rsidRDefault="00650C20" w:rsidP="00650C20">
            <w:r w:rsidRPr="00650C20">
              <w:t>11.28149</w:t>
            </w:r>
          </w:p>
        </w:tc>
        <w:tc>
          <w:tcPr>
            <w:tcW w:w="960" w:type="dxa"/>
            <w:noWrap/>
            <w:hideMark/>
          </w:tcPr>
          <w:p w14:paraId="5E29F961" w14:textId="77777777" w:rsidR="00650C20" w:rsidRPr="00650C20" w:rsidRDefault="00650C20" w:rsidP="00650C20">
            <w:r w:rsidRPr="00650C20">
              <w:t>15.93479</w:t>
            </w:r>
          </w:p>
        </w:tc>
        <w:tc>
          <w:tcPr>
            <w:tcW w:w="960" w:type="dxa"/>
            <w:noWrap/>
            <w:hideMark/>
          </w:tcPr>
          <w:p w14:paraId="0B50D7B5" w14:textId="77777777" w:rsidR="00650C20" w:rsidRPr="00650C20" w:rsidRDefault="00650C20" w:rsidP="00650C20">
            <w:r w:rsidRPr="00650C20">
              <w:t>6.297498</w:t>
            </w:r>
          </w:p>
        </w:tc>
        <w:tc>
          <w:tcPr>
            <w:tcW w:w="960" w:type="dxa"/>
            <w:noWrap/>
            <w:hideMark/>
          </w:tcPr>
          <w:p w14:paraId="376FE996" w14:textId="77777777" w:rsidR="00650C20" w:rsidRPr="00650C20" w:rsidRDefault="00650C20" w:rsidP="00650C20">
            <w:r w:rsidRPr="00650C20">
              <w:t>11.55667</w:t>
            </w:r>
          </w:p>
        </w:tc>
        <w:tc>
          <w:tcPr>
            <w:tcW w:w="960" w:type="dxa"/>
            <w:noWrap/>
            <w:hideMark/>
          </w:tcPr>
          <w:p w14:paraId="5B60E71F" w14:textId="77777777" w:rsidR="00650C20" w:rsidRPr="00650C20" w:rsidRDefault="00650C20" w:rsidP="00650C20">
            <w:r w:rsidRPr="00650C20">
              <w:t>8.249226</w:t>
            </w:r>
          </w:p>
        </w:tc>
        <w:tc>
          <w:tcPr>
            <w:tcW w:w="960" w:type="dxa"/>
            <w:noWrap/>
            <w:hideMark/>
          </w:tcPr>
          <w:p w14:paraId="2F8F82FA" w14:textId="77777777" w:rsidR="00650C20" w:rsidRPr="00650C20" w:rsidRDefault="00650C20" w:rsidP="00650C20">
            <w:r w:rsidRPr="00650C20">
              <w:t>8.18093</w:t>
            </w:r>
          </w:p>
        </w:tc>
        <w:tc>
          <w:tcPr>
            <w:tcW w:w="960" w:type="dxa"/>
            <w:noWrap/>
            <w:hideMark/>
          </w:tcPr>
          <w:p w14:paraId="2FA08E2F" w14:textId="77777777" w:rsidR="00650C20" w:rsidRPr="00650C20" w:rsidRDefault="00650C20" w:rsidP="00650C20">
            <w:r w:rsidRPr="00650C20">
              <w:t>11.94965</w:t>
            </w:r>
          </w:p>
        </w:tc>
      </w:tr>
      <w:tr w:rsidR="00650C20" w:rsidRPr="00650C20" w14:paraId="16B5153C" w14:textId="77777777" w:rsidTr="00650C20">
        <w:trPr>
          <w:trHeight w:val="300"/>
        </w:trPr>
        <w:tc>
          <w:tcPr>
            <w:tcW w:w="960" w:type="dxa"/>
            <w:noWrap/>
            <w:hideMark/>
          </w:tcPr>
          <w:p w14:paraId="4144A16D" w14:textId="77777777" w:rsidR="00650C20" w:rsidRPr="00650C20" w:rsidRDefault="00650C20" w:rsidP="00650C20">
            <w:r w:rsidRPr="00650C20">
              <w:t>13.74465</w:t>
            </w:r>
          </w:p>
        </w:tc>
        <w:tc>
          <w:tcPr>
            <w:tcW w:w="960" w:type="dxa"/>
            <w:noWrap/>
            <w:hideMark/>
          </w:tcPr>
          <w:p w14:paraId="00F1B26F" w14:textId="77777777" w:rsidR="00650C20" w:rsidRPr="00650C20" w:rsidRDefault="00650C20" w:rsidP="00650C20">
            <w:r w:rsidRPr="00650C20">
              <w:t>13.98565</w:t>
            </w:r>
          </w:p>
        </w:tc>
        <w:tc>
          <w:tcPr>
            <w:tcW w:w="960" w:type="dxa"/>
            <w:noWrap/>
            <w:hideMark/>
          </w:tcPr>
          <w:p w14:paraId="53570C03" w14:textId="77777777" w:rsidR="00650C20" w:rsidRPr="00650C20" w:rsidRDefault="00650C20" w:rsidP="00650C20">
            <w:r w:rsidRPr="00650C20">
              <w:t>12.45272</w:t>
            </w:r>
          </w:p>
        </w:tc>
        <w:tc>
          <w:tcPr>
            <w:tcW w:w="960" w:type="dxa"/>
            <w:noWrap/>
            <w:hideMark/>
          </w:tcPr>
          <w:p w14:paraId="4D74B811" w14:textId="77777777" w:rsidR="00650C20" w:rsidRPr="00650C20" w:rsidRDefault="00650C20" w:rsidP="00650C20">
            <w:r w:rsidRPr="00650C20">
              <w:t>10.94277</w:t>
            </w:r>
          </w:p>
        </w:tc>
        <w:tc>
          <w:tcPr>
            <w:tcW w:w="960" w:type="dxa"/>
            <w:noWrap/>
            <w:hideMark/>
          </w:tcPr>
          <w:p w14:paraId="11C6357A" w14:textId="77777777" w:rsidR="00650C20" w:rsidRPr="00650C20" w:rsidRDefault="00650C20" w:rsidP="00650C20">
            <w:r w:rsidRPr="00650C20">
              <w:t>12.96788</w:t>
            </w:r>
          </w:p>
        </w:tc>
        <w:tc>
          <w:tcPr>
            <w:tcW w:w="960" w:type="dxa"/>
            <w:noWrap/>
            <w:hideMark/>
          </w:tcPr>
          <w:p w14:paraId="7BFE3FDD" w14:textId="77777777" w:rsidR="00650C20" w:rsidRPr="00650C20" w:rsidRDefault="00650C20" w:rsidP="00650C20">
            <w:r w:rsidRPr="00650C20">
              <w:t>5.934781</w:t>
            </w:r>
          </w:p>
        </w:tc>
        <w:tc>
          <w:tcPr>
            <w:tcW w:w="960" w:type="dxa"/>
            <w:noWrap/>
            <w:hideMark/>
          </w:tcPr>
          <w:p w14:paraId="63E50A7A" w14:textId="77777777" w:rsidR="00650C20" w:rsidRPr="00650C20" w:rsidRDefault="00650C20" w:rsidP="00650C20">
            <w:r w:rsidRPr="00650C20">
              <w:t>6.379907</w:t>
            </w:r>
          </w:p>
        </w:tc>
        <w:tc>
          <w:tcPr>
            <w:tcW w:w="960" w:type="dxa"/>
            <w:noWrap/>
            <w:hideMark/>
          </w:tcPr>
          <w:p w14:paraId="64CFDAA3" w14:textId="77777777" w:rsidR="00650C20" w:rsidRPr="00650C20" w:rsidRDefault="00650C20" w:rsidP="00650C20">
            <w:r w:rsidRPr="00650C20">
              <w:t>7.884039</w:t>
            </w:r>
          </w:p>
        </w:tc>
        <w:tc>
          <w:tcPr>
            <w:tcW w:w="960" w:type="dxa"/>
            <w:noWrap/>
            <w:hideMark/>
          </w:tcPr>
          <w:p w14:paraId="150383C6" w14:textId="77777777" w:rsidR="00650C20" w:rsidRPr="00650C20" w:rsidRDefault="00650C20" w:rsidP="00650C20">
            <w:r w:rsidRPr="00650C20">
              <w:t>17.88037</w:t>
            </w:r>
          </w:p>
        </w:tc>
        <w:tc>
          <w:tcPr>
            <w:tcW w:w="960" w:type="dxa"/>
            <w:noWrap/>
            <w:hideMark/>
          </w:tcPr>
          <w:p w14:paraId="42E2ED44" w14:textId="77777777" w:rsidR="00650C20" w:rsidRPr="00650C20" w:rsidRDefault="00650C20" w:rsidP="00650C20">
            <w:r w:rsidRPr="00650C20">
              <w:t>18.63796</w:t>
            </w:r>
          </w:p>
        </w:tc>
      </w:tr>
      <w:tr w:rsidR="00650C20" w:rsidRPr="00650C20" w14:paraId="39B67C0C" w14:textId="77777777" w:rsidTr="00650C20">
        <w:trPr>
          <w:trHeight w:val="300"/>
        </w:trPr>
        <w:tc>
          <w:tcPr>
            <w:tcW w:w="960" w:type="dxa"/>
            <w:noWrap/>
            <w:hideMark/>
          </w:tcPr>
          <w:p w14:paraId="3BFC55DF" w14:textId="77777777" w:rsidR="00650C20" w:rsidRPr="00650C20" w:rsidRDefault="00650C20" w:rsidP="00650C20">
            <w:r w:rsidRPr="00650C20">
              <w:t>13.12076</w:t>
            </w:r>
          </w:p>
        </w:tc>
        <w:tc>
          <w:tcPr>
            <w:tcW w:w="960" w:type="dxa"/>
            <w:noWrap/>
            <w:hideMark/>
          </w:tcPr>
          <w:p w14:paraId="5A7712E5" w14:textId="77777777" w:rsidR="00650C20" w:rsidRPr="00650C20" w:rsidRDefault="00650C20" w:rsidP="00650C20">
            <w:r w:rsidRPr="00650C20">
              <w:t>12.90199</w:t>
            </w:r>
          </w:p>
        </w:tc>
        <w:tc>
          <w:tcPr>
            <w:tcW w:w="960" w:type="dxa"/>
            <w:noWrap/>
            <w:hideMark/>
          </w:tcPr>
          <w:p w14:paraId="251CAE97" w14:textId="77777777" w:rsidR="00650C20" w:rsidRPr="00650C20" w:rsidRDefault="00650C20" w:rsidP="00650C20">
            <w:r w:rsidRPr="00650C20">
              <w:t>7.433401</w:t>
            </w:r>
          </w:p>
        </w:tc>
        <w:tc>
          <w:tcPr>
            <w:tcW w:w="960" w:type="dxa"/>
            <w:noWrap/>
            <w:hideMark/>
          </w:tcPr>
          <w:p w14:paraId="586290B3" w14:textId="77777777" w:rsidR="00650C20" w:rsidRPr="00650C20" w:rsidRDefault="00650C20" w:rsidP="00650C20">
            <w:r w:rsidRPr="00650C20">
              <w:t>10.14976</w:t>
            </w:r>
          </w:p>
        </w:tc>
        <w:tc>
          <w:tcPr>
            <w:tcW w:w="960" w:type="dxa"/>
            <w:noWrap/>
            <w:hideMark/>
          </w:tcPr>
          <w:p w14:paraId="5856058F" w14:textId="77777777" w:rsidR="00650C20" w:rsidRPr="00650C20" w:rsidRDefault="00650C20" w:rsidP="00650C20">
            <w:r w:rsidRPr="00650C20">
              <w:t>18.94025</w:t>
            </w:r>
          </w:p>
        </w:tc>
        <w:tc>
          <w:tcPr>
            <w:tcW w:w="960" w:type="dxa"/>
            <w:noWrap/>
            <w:hideMark/>
          </w:tcPr>
          <w:p w14:paraId="77201351" w14:textId="77777777" w:rsidR="00650C20" w:rsidRPr="00650C20" w:rsidRDefault="00650C20" w:rsidP="00650C20">
            <w:r w:rsidRPr="00650C20">
              <w:t>4.491026</w:t>
            </w:r>
          </w:p>
        </w:tc>
        <w:tc>
          <w:tcPr>
            <w:tcW w:w="960" w:type="dxa"/>
            <w:noWrap/>
            <w:hideMark/>
          </w:tcPr>
          <w:p w14:paraId="2491F87F" w14:textId="77777777" w:rsidR="00650C20" w:rsidRPr="00650C20" w:rsidRDefault="00650C20" w:rsidP="00650C20">
            <w:r w:rsidRPr="00650C20">
              <w:t>6.315004</w:t>
            </w:r>
          </w:p>
        </w:tc>
        <w:tc>
          <w:tcPr>
            <w:tcW w:w="960" w:type="dxa"/>
            <w:noWrap/>
            <w:hideMark/>
          </w:tcPr>
          <w:p w14:paraId="0EF6F389" w14:textId="77777777" w:rsidR="00650C20" w:rsidRPr="00650C20" w:rsidRDefault="00650C20" w:rsidP="00650C20">
            <w:r w:rsidRPr="00650C20">
              <w:t>6.402108</w:t>
            </w:r>
          </w:p>
        </w:tc>
        <w:tc>
          <w:tcPr>
            <w:tcW w:w="960" w:type="dxa"/>
            <w:noWrap/>
            <w:hideMark/>
          </w:tcPr>
          <w:p w14:paraId="32E9889E" w14:textId="77777777" w:rsidR="00650C20" w:rsidRPr="00650C20" w:rsidRDefault="00650C20" w:rsidP="00650C20">
            <w:r w:rsidRPr="00650C20">
              <w:t>8.859262</w:t>
            </w:r>
          </w:p>
        </w:tc>
        <w:tc>
          <w:tcPr>
            <w:tcW w:w="960" w:type="dxa"/>
            <w:noWrap/>
            <w:hideMark/>
          </w:tcPr>
          <w:p w14:paraId="442AD191" w14:textId="77777777" w:rsidR="00650C20" w:rsidRPr="00650C20" w:rsidRDefault="00650C20" w:rsidP="00650C20">
            <w:r w:rsidRPr="00650C20">
              <w:t>13.70189</w:t>
            </w:r>
          </w:p>
        </w:tc>
      </w:tr>
      <w:tr w:rsidR="00650C20" w:rsidRPr="00650C20" w14:paraId="2845F779" w14:textId="77777777" w:rsidTr="00650C20">
        <w:trPr>
          <w:trHeight w:val="300"/>
        </w:trPr>
        <w:tc>
          <w:tcPr>
            <w:tcW w:w="960" w:type="dxa"/>
            <w:noWrap/>
            <w:hideMark/>
          </w:tcPr>
          <w:p w14:paraId="28C1A011" w14:textId="77777777" w:rsidR="00650C20" w:rsidRPr="00650C20" w:rsidRDefault="00650C20" w:rsidP="00650C20">
            <w:r w:rsidRPr="00650C20">
              <w:t>5.682356</w:t>
            </w:r>
          </w:p>
        </w:tc>
        <w:tc>
          <w:tcPr>
            <w:tcW w:w="960" w:type="dxa"/>
            <w:noWrap/>
            <w:hideMark/>
          </w:tcPr>
          <w:p w14:paraId="27267F7F" w14:textId="77777777" w:rsidR="00650C20" w:rsidRPr="00650C20" w:rsidRDefault="00650C20" w:rsidP="00650C20">
            <w:r w:rsidRPr="00650C20">
              <w:t>6.416934</w:t>
            </w:r>
          </w:p>
        </w:tc>
        <w:tc>
          <w:tcPr>
            <w:tcW w:w="960" w:type="dxa"/>
            <w:noWrap/>
            <w:hideMark/>
          </w:tcPr>
          <w:p w14:paraId="0AF60461" w14:textId="77777777" w:rsidR="00650C20" w:rsidRPr="00650C20" w:rsidRDefault="00650C20" w:rsidP="00650C20">
            <w:r w:rsidRPr="00650C20">
              <w:t>9.540185</w:t>
            </w:r>
          </w:p>
        </w:tc>
        <w:tc>
          <w:tcPr>
            <w:tcW w:w="960" w:type="dxa"/>
            <w:noWrap/>
            <w:hideMark/>
          </w:tcPr>
          <w:p w14:paraId="1B12BD88" w14:textId="77777777" w:rsidR="00650C20" w:rsidRPr="00650C20" w:rsidRDefault="00650C20" w:rsidP="00650C20">
            <w:r w:rsidRPr="00650C20">
              <w:t>13.42173</w:t>
            </w:r>
          </w:p>
        </w:tc>
        <w:tc>
          <w:tcPr>
            <w:tcW w:w="960" w:type="dxa"/>
            <w:noWrap/>
            <w:hideMark/>
          </w:tcPr>
          <w:p w14:paraId="38FDB80A" w14:textId="77777777" w:rsidR="00650C20" w:rsidRPr="00650C20" w:rsidRDefault="00650C20" w:rsidP="00650C20">
            <w:r w:rsidRPr="00650C20">
              <w:t>10.61905</w:t>
            </w:r>
          </w:p>
        </w:tc>
        <w:tc>
          <w:tcPr>
            <w:tcW w:w="960" w:type="dxa"/>
            <w:noWrap/>
            <w:hideMark/>
          </w:tcPr>
          <w:p w14:paraId="788A22DC" w14:textId="77777777" w:rsidR="00650C20" w:rsidRPr="00650C20" w:rsidRDefault="00650C20" w:rsidP="00650C20">
            <w:r w:rsidRPr="00650C20">
              <w:t>11.89033</w:t>
            </w:r>
          </w:p>
        </w:tc>
        <w:tc>
          <w:tcPr>
            <w:tcW w:w="960" w:type="dxa"/>
            <w:noWrap/>
            <w:hideMark/>
          </w:tcPr>
          <w:p w14:paraId="666839D8" w14:textId="77777777" w:rsidR="00650C20" w:rsidRPr="00650C20" w:rsidRDefault="00650C20" w:rsidP="00650C20">
            <w:r w:rsidRPr="00650C20">
              <w:t>5.158874</w:t>
            </w:r>
          </w:p>
        </w:tc>
        <w:tc>
          <w:tcPr>
            <w:tcW w:w="960" w:type="dxa"/>
            <w:noWrap/>
            <w:hideMark/>
          </w:tcPr>
          <w:p w14:paraId="47801146" w14:textId="77777777" w:rsidR="00650C20" w:rsidRPr="00650C20" w:rsidRDefault="00650C20" w:rsidP="00650C20">
            <w:r w:rsidRPr="00650C20">
              <w:t>15.79922</w:t>
            </w:r>
          </w:p>
        </w:tc>
        <w:tc>
          <w:tcPr>
            <w:tcW w:w="960" w:type="dxa"/>
            <w:noWrap/>
            <w:hideMark/>
          </w:tcPr>
          <w:p w14:paraId="1723834C" w14:textId="77777777" w:rsidR="00650C20" w:rsidRPr="00650C20" w:rsidRDefault="00650C20" w:rsidP="00650C20">
            <w:r w:rsidRPr="00650C20">
              <w:t>16.77058</w:t>
            </w:r>
          </w:p>
        </w:tc>
        <w:tc>
          <w:tcPr>
            <w:tcW w:w="960" w:type="dxa"/>
            <w:noWrap/>
            <w:hideMark/>
          </w:tcPr>
          <w:p w14:paraId="4870BE6B" w14:textId="77777777" w:rsidR="00650C20" w:rsidRPr="00650C20" w:rsidRDefault="00650C20" w:rsidP="00650C20">
            <w:r w:rsidRPr="00650C20">
              <w:t>18.25946</w:t>
            </w:r>
          </w:p>
        </w:tc>
      </w:tr>
      <w:tr w:rsidR="00650C20" w:rsidRPr="00650C20" w14:paraId="6C5F4B07" w14:textId="77777777" w:rsidTr="00650C20">
        <w:trPr>
          <w:trHeight w:val="300"/>
        </w:trPr>
        <w:tc>
          <w:tcPr>
            <w:tcW w:w="960" w:type="dxa"/>
            <w:noWrap/>
            <w:hideMark/>
          </w:tcPr>
          <w:p w14:paraId="1F33A650" w14:textId="77777777" w:rsidR="00650C20" w:rsidRPr="00650C20" w:rsidRDefault="00650C20" w:rsidP="00650C20">
            <w:pPr>
              <w:rPr>
                <w:b/>
                <w:bCs/>
              </w:rPr>
            </w:pPr>
            <w:r w:rsidRPr="00650C20">
              <w:rPr>
                <w:b/>
                <w:bCs/>
              </w:rPr>
              <w:t>9.122002</w:t>
            </w:r>
          </w:p>
        </w:tc>
        <w:tc>
          <w:tcPr>
            <w:tcW w:w="960" w:type="dxa"/>
            <w:noWrap/>
            <w:hideMark/>
          </w:tcPr>
          <w:p w14:paraId="1B801E3C" w14:textId="77777777" w:rsidR="00650C20" w:rsidRPr="00650C20" w:rsidRDefault="00650C20" w:rsidP="00650C20">
            <w:pPr>
              <w:rPr>
                <w:b/>
                <w:bCs/>
              </w:rPr>
            </w:pPr>
            <w:r w:rsidRPr="00650C20">
              <w:rPr>
                <w:b/>
                <w:bCs/>
              </w:rPr>
              <w:t>9.302468</w:t>
            </w:r>
          </w:p>
        </w:tc>
        <w:tc>
          <w:tcPr>
            <w:tcW w:w="960" w:type="dxa"/>
            <w:noWrap/>
            <w:hideMark/>
          </w:tcPr>
          <w:p w14:paraId="1D14AF1A" w14:textId="77777777" w:rsidR="00650C20" w:rsidRPr="00650C20" w:rsidRDefault="00650C20" w:rsidP="00650C20">
            <w:pPr>
              <w:rPr>
                <w:b/>
                <w:bCs/>
              </w:rPr>
            </w:pPr>
            <w:r w:rsidRPr="00650C20">
              <w:rPr>
                <w:b/>
                <w:bCs/>
              </w:rPr>
              <w:t>8.880351</w:t>
            </w:r>
          </w:p>
        </w:tc>
        <w:tc>
          <w:tcPr>
            <w:tcW w:w="960" w:type="dxa"/>
            <w:noWrap/>
            <w:hideMark/>
          </w:tcPr>
          <w:p w14:paraId="3D8E40FA" w14:textId="77777777" w:rsidR="00650C20" w:rsidRPr="00650C20" w:rsidRDefault="00650C20" w:rsidP="00650C20">
            <w:pPr>
              <w:rPr>
                <w:b/>
                <w:bCs/>
              </w:rPr>
            </w:pPr>
            <w:r w:rsidRPr="00650C20">
              <w:rPr>
                <w:b/>
                <w:bCs/>
              </w:rPr>
              <w:t>11.25808</w:t>
            </w:r>
          </w:p>
        </w:tc>
        <w:tc>
          <w:tcPr>
            <w:tcW w:w="960" w:type="dxa"/>
            <w:noWrap/>
            <w:hideMark/>
          </w:tcPr>
          <w:p w14:paraId="155F8A12" w14:textId="77777777" w:rsidR="00650C20" w:rsidRPr="00650C20" w:rsidRDefault="00650C20" w:rsidP="00650C20">
            <w:pPr>
              <w:rPr>
                <w:b/>
                <w:bCs/>
              </w:rPr>
            </w:pPr>
            <w:r w:rsidRPr="00650C20">
              <w:rPr>
                <w:b/>
                <w:bCs/>
              </w:rPr>
              <w:t>12.6808</w:t>
            </w:r>
          </w:p>
        </w:tc>
        <w:tc>
          <w:tcPr>
            <w:tcW w:w="960" w:type="dxa"/>
            <w:noWrap/>
            <w:hideMark/>
          </w:tcPr>
          <w:p w14:paraId="0D408073" w14:textId="77777777" w:rsidR="00650C20" w:rsidRPr="00650C20" w:rsidRDefault="00650C20" w:rsidP="00650C20">
            <w:pPr>
              <w:rPr>
                <w:b/>
                <w:bCs/>
              </w:rPr>
            </w:pPr>
            <w:r w:rsidRPr="00650C20">
              <w:rPr>
                <w:b/>
                <w:bCs/>
              </w:rPr>
              <w:t>8.22883</w:t>
            </w:r>
          </w:p>
        </w:tc>
        <w:tc>
          <w:tcPr>
            <w:tcW w:w="960" w:type="dxa"/>
            <w:noWrap/>
            <w:hideMark/>
          </w:tcPr>
          <w:p w14:paraId="7E8C802F" w14:textId="77777777" w:rsidR="00650C20" w:rsidRPr="00650C20" w:rsidRDefault="00650C20" w:rsidP="00650C20">
            <w:pPr>
              <w:rPr>
                <w:b/>
                <w:bCs/>
              </w:rPr>
            </w:pPr>
            <w:r w:rsidRPr="00650C20">
              <w:rPr>
                <w:b/>
                <w:bCs/>
              </w:rPr>
              <w:t>7.149405</w:t>
            </w:r>
          </w:p>
        </w:tc>
        <w:tc>
          <w:tcPr>
            <w:tcW w:w="960" w:type="dxa"/>
            <w:noWrap/>
            <w:hideMark/>
          </w:tcPr>
          <w:p w14:paraId="6F1E850E" w14:textId="77777777" w:rsidR="00650C20" w:rsidRPr="00650C20" w:rsidRDefault="00650C20" w:rsidP="00650C20">
            <w:pPr>
              <w:rPr>
                <w:b/>
                <w:bCs/>
              </w:rPr>
            </w:pPr>
            <w:r w:rsidRPr="00650C20">
              <w:rPr>
                <w:b/>
                <w:bCs/>
              </w:rPr>
              <w:t>9.481793</w:t>
            </w:r>
          </w:p>
        </w:tc>
        <w:tc>
          <w:tcPr>
            <w:tcW w:w="960" w:type="dxa"/>
            <w:noWrap/>
            <w:hideMark/>
          </w:tcPr>
          <w:p w14:paraId="00E35F34" w14:textId="77777777" w:rsidR="00650C20" w:rsidRPr="00650C20" w:rsidRDefault="00650C20" w:rsidP="00650C20">
            <w:pPr>
              <w:rPr>
                <w:b/>
                <w:bCs/>
              </w:rPr>
            </w:pPr>
            <w:r w:rsidRPr="00650C20">
              <w:rPr>
                <w:b/>
                <w:bCs/>
              </w:rPr>
              <w:t>11.93169</w:t>
            </w:r>
          </w:p>
        </w:tc>
        <w:tc>
          <w:tcPr>
            <w:tcW w:w="960" w:type="dxa"/>
            <w:noWrap/>
            <w:hideMark/>
          </w:tcPr>
          <w:p w14:paraId="2DC7FDC5" w14:textId="77777777" w:rsidR="00650C20" w:rsidRPr="00650C20" w:rsidRDefault="00650C20" w:rsidP="00650C20">
            <w:pPr>
              <w:rPr>
                <w:b/>
                <w:bCs/>
              </w:rPr>
            </w:pPr>
            <w:r w:rsidRPr="00650C20">
              <w:rPr>
                <w:b/>
                <w:bCs/>
              </w:rPr>
              <w:t>13.16831</w:t>
            </w:r>
          </w:p>
        </w:tc>
      </w:tr>
    </w:tbl>
    <w:p w14:paraId="62D9E26B" w14:textId="15851DBB" w:rsidR="00F46130" w:rsidRDefault="00F46130" w:rsidP="00DD05AD"/>
    <w:p w14:paraId="77351AC7" w14:textId="77777777" w:rsidR="00650C20" w:rsidRDefault="00650C20" w:rsidP="00DD05AD">
      <w:r>
        <w:t>5</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0A4A6541" w14:textId="77777777" w:rsidTr="00650C20">
        <w:trPr>
          <w:trHeight w:val="300"/>
        </w:trPr>
        <w:tc>
          <w:tcPr>
            <w:tcW w:w="960" w:type="dxa"/>
            <w:noWrap/>
            <w:hideMark/>
          </w:tcPr>
          <w:p w14:paraId="4B5149E4" w14:textId="77777777" w:rsidR="00650C20" w:rsidRPr="00650C20" w:rsidRDefault="00650C20" w:rsidP="00650C20">
            <w:r w:rsidRPr="00650C20">
              <w:t>Tx01</w:t>
            </w:r>
          </w:p>
        </w:tc>
        <w:tc>
          <w:tcPr>
            <w:tcW w:w="960" w:type="dxa"/>
            <w:noWrap/>
            <w:hideMark/>
          </w:tcPr>
          <w:p w14:paraId="088C8493" w14:textId="77777777" w:rsidR="00650C20" w:rsidRPr="00650C20" w:rsidRDefault="00650C20" w:rsidP="00650C20">
            <w:r w:rsidRPr="00650C20">
              <w:t>Tx02</w:t>
            </w:r>
          </w:p>
        </w:tc>
        <w:tc>
          <w:tcPr>
            <w:tcW w:w="960" w:type="dxa"/>
            <w:noWrap/>
            <w:hideMark/>
          </w:tcPr>
          <w:p w14:paraId="11C6BF97" w14:textId="77777777" w:rsidR="00650C20" w:rsidRPr="00650C20" w:rsidRDefault="00650C20" w:rsidP="00650C20">
            <w:r w:rsidRPr="00650C20">
              <w:t>Tx03</w:t>
            </w:r>
          </w:p>
        </w:tc>
        <w:tc>
          <w:tcPr>
            <w:tcW w:w="960" w:type="dxa"/>
            <w:noWrap/>
            <w:hideMark/>
          </w:tcPr>
          <w:p w14:paraId="10B0C293" w14:textId="77777777" w:rsidR="00650C20" w:rsidRPr="00650C20" w:rsidRDefault="00650C20" w:rsidP="00650C20">
            <w:r w:rsidRPr="00650C20">
              <w:t>Tx04</w:t>
            </w:r>
          </w:p>
        </w:tc>
        <w:tc>
          <w:tcPr>
            <w:tcW w:w="960" w:type="dxa"/>
            <w:noWrap/>
            <w:hideMark/>
          </w:tcPr>
          <w:p w14:paraId="68253626" w14:textId="77777777" w:rsidR="00650C20" w:rsidRPr="00650C20" w:rsidRDefault="00650C20" w:rsidP="00650C20">
            <w:r w:rsidRPr="00650C20">
              <w:t>Tx05</w:t>
            </w:r>
          </w:p>
        </w:tc>
        <w:tc>
          <w:tcPr>
            <w:tcW w:w="960" w:type="dxa"/>
            <w:noWrap/>
            <w:hideMark/>
          </w:tcPr>
          <w:p w14:paraId="769B4B35" w14:textId="77777777" w:rsidR="00650C20" w:rsidRPr="00650C20" w:rsidRDefault="00650C20" w:rsidP="00650C20">
            <w:r w:rsidRPr="00650C20">
              <w:t>Tx06</w:t>
            </w:r>
          </w:p>
        </w:tc>
        <w:tc>
          <w:tcPr>
            <w:tcW w:w="960" w:type="dxa"/>
            <w:noWrap/>
            <w:hideMark/>
          </w:tcPr>
          <w:p w14:paraId="3EA136AD" w14:textId="77777777" w:rsidR="00650C20" w:rsidRPr="00650C20" w:rsidRDefault="00650C20" w:rsidP="00650C20">
            <w:r w:rsidRPr="00650C20">
              <w:t>Tx07</w:t>
            </w:r>
          </w:p>
        </w:tc>
        <w:tc>
          <w:tcPr>
            <w:tcW w:w="960" w:type="dxa"/>
            <w:noWrap/>
            <w:hideMark/>
          </w:tcPr>
          <w:p w14:paraId="49BB5F97" w14:textId="77777777" w:rsidR="00650C20" w:rsidRPr="00650C20" w:rsidRDefault="00650C20" w:rsidP="00650C20">
            <w:r w:rsidRPr="00650C20">
              <w:t>Tx08</w:t>
            </w:r>
          </w:p>
        </w:tc>
        <w:tc>
          <w:tcPr>
            <w:tcW w:w="960" w:type="dxa"/>
            <w:noWrap/>
            <w:hideMark/>
          </w:tcPr>
          <w:p w14:paraId="344F0E68" w14:textId="77777777" w:rsidR="00650C20" w:rsidRPr="00650C20" w:rsidRDefault="00650C20" w:rsidP="00650C20">
            <w:r w:rsidRPr="00650C20">
              <w:t>Tx09</w:t>
            </w:r>
          </w:p>
        </w:tc>
        <w:tc>
          <w:tcPr>
            <w:tcW w:w="960" w:type="dxa"/>
            <w:noWrap/>
            <w:hideMark/>
          </w:tcPr>
          <w:p w14:paraId="57E86A7F" w14:textId="77777777" w:rsidR="00650C20" w:rsidRPr="00650C20" w:rsidRDefault="00650C20" w:rsidP="00650C20">
            <w:r w:rsidRPr="00650C20">
              <w:t>Tx10</w:t>
            </w:r>
          </w:p>
        </w:tc>
      </w:tr>
      <w:tr w:rsidR="00650C20" w:rsidRPr="00650C20" w14:paraId="293E2B15" w14:textId="77777777" w:rsidTr="00650C20">
        <w:trPr>
          <w:trHeight w:val="300"/>
        </w:trPr>
        <w:tc>
          <w:tcPr>
            <w:tcW w:w="960" w:type="dxa"/>
            <w:noWrap/>
            <w:hideMark/>
          </w:tcPr>
          <w:p w14:paraId="631B1D4B" w14:textId="77777777" w:rsidR="00650C20" w:rsidRPr="00650C20" w:rsidRDefault="00650C20" w:rsidP="00650C20">
            <w:r w:rsidRPr="00650C20">
              <w:t>7.473968</w:t>
            </w:r>
          </w:p>
        </w:tc>
        <w:tc>
          <w:tcPr>
            <w:tcW w:w="960" w:type="dxa"/>
            <w:noWrap/>
            <w:hideMark/>
          </w:tcPr>
          <w:p w14:paraId="223FA64E" w14:textId="77777777" w:rsidR="00650C20" w:rsidRPr="00650C20" w:rsidRDefault="00650C20" w:rsidP="00650C20">
            <w:r w:rsidRPr="00650C20">
              <w:t>7.503096</w:t>
            </w:r>
          </w:p>
        </w:tc>
        <w:tc>
          <w:tcPr>
            <w:tcW w:w="960" w:type="dxa"/>
            <w:noWrap/>
            <w:hideMark/>
          </w:tcPr>
          <w:p w14:paraId="7EDBD2ED" w14:textId="77777777" w:rsidR="00650C20" w:rsidRPr="00650C20" w:rsidRDefault="00650C20" w:rsidP="00650C20">
            <w:r w:rsidRPr="00650C20">
              <w:t>7.277672</w:t>
            </w:r>
          </w:p>
        </w:tc>
        <w:tc>
          <w:tcPr>
            <w:tcW w:w="960" w:type="dxa"/>
            <w:noWrap/>
            <w:hideMark/>
          </w:tcPr>
          <w:p w14:paraId="5237D112" w14:textId="77777777" w:rsidR="00650C20" w:rsidRPr="00650C20" w:rsidRDefault="00650C20" w:rsidP="00650C20">
            <w:r w:rsidRPr="00650C20">
              <w:t>8.128578</w:t>
            </w:r>
          </w:p>
        </w:tc>
        <w:tc>
          <w:tcPr>
            <w:tcW w:w="960" w:type="dxa"/>
            <w:noWrap/>
            <w:hideMark/>
          </w:tcPr>
          <w:p w14:paraId="425C8CDC" w14:textId="77777777" w:rsidR="00650C20" w:rsidRPr="00650C20" w:rsidRDefault="00650C20" w:rsidP="00650C20">
            <w:r w:rsidRPr="00650C20">
              <w:t>12.92864</w:t>
            </w:r>
          </w:p>
        </w:tc>
        <w:tc>
          <w:tcPr>
            <w:tcW w:w="960" w:type="dxa"/>
            <w:noWrap/>
            <w:hideMark/>
          </w:tcPr>
          <w:p w14:paraId="7394AE48" w14:textId="77777777" w:rsidR="00650C20" w:rsidRPr="00650C20" w:rsidRDefault="00650C20" w:rsidP="00650C20">
            <w:r w:rsidRPr="00650C20">
              <w:t>8.94761</w:t>
            </w:r>
          </w:p>
        </w:tc>
        <w:tc>
          <w:tcPr>
            <w:tcW w:w="960" w:type="dxa"/>
            <w:noWrap/>
            <w:hideMark/>
          </w:tcPr>
          <w:p w14:paraId="29EF029C" w14:textId="77777777" w:rsidR="00650C20" w:rsidRPr="00650C20" w:rsidRDefault="00650C20" w:rsidP="00650C20">
            <w:r w:rsidRPr="00650C20">
              <w:t>11.76762</w:t>
            </w:r>
          </w:p>
        </w:tc>
        <w:tc>
          <w:tcPr>
            <w:tcW w:w="960" w:type="dxa"/>
            <w:noWrap/>
            <w:hideMark/>
          </w:tcPr>
          <w:p w14:paraId="5143D74A" w14:textId="77777777" w:rsidR="00650C20" w:rsidRPr="00650C20" w:rsidRDefault="00650C20" w:rsidP="00650C20">
            <w:r w:rsidRPr="00650C20">
              <w:t>13.70307</w:t>
            </w:r>
          </w:p>
        </w:tc>
        <w:tc>
          <w:tcPr>
            <w:tcW w:w="960" w:type="dxa"/>
            <w:noWrap/>
            <w:hideMark/>
          </w:tcPr>
          <w:p w14:paraId="32A709B3" w14:textId="77777777" w:rsidR="00650C20" w:rsidRPr="00650C20" w:rsidRDefault="00650C20" w:rsidP="00650C20">
            <w:r w:rsidRPr="00650C20">
              <w:t>7.744593</w:t>
            </w:r>
          </w:p>
        </w:tc>
        <w:tc>
          <w:tcPr>
            <w:tcW w:w="960" w:type="dxa"/>
            <w:noWrap/>
            <w:hideMark/>
          </w:tcPr>
          <w:p w14:paraId="4D2BED5F" w14:textId="77777777" w:rsidR="00650C20" w:rsidRPr="00650C20" w:rsidRDefault="00650C20" w:rsidP="00650C20">
            <w:r w:rsidRPr="00650C20">
              <w:t>9.813009</w:t>
            </w:r>
          </w:p>
        </w:tc>
      </w:tr>
      <w:tr w:rsidR="00650C20" w:rsidRPr="00650C20" w14:paraId="4B445E46" w14:textId="77777777" w:rsidTr="00650C20">
        <w:trPr>
          <w:trHeight w:val="300"/>
        </w:trPr>
        <w:tc>
          <w:tcPr>
            <w:tcW w:w="960" w:type="dxa"/>
            <w:noWrap/>
            <w:hideMark/>
          </w:tcPr>
          <w:p w14:paraId="510788BD" w14:textId="77777777" w:rsidR="00650C20" w:rsidRPr="00650C20" w:rsidRDefault="00650C20" w:rsidP="00650C20">
            <w:r w:rsidRPr="00650C20">
              <w:t>8.578861</w:t>
            </w:r>
          </w:p>
        </w:tc>
        <w:tc>
          <w:tcPr>
            <w:tcW w:w="960" w:type="dxa"/>
            <w:noWrap/>
            <w:hideMark/>
          </w:tcPr>
          <w:p w14:paraId="291598C6" w14:textId="77777777" w:rsidR="00650C20" w:rsidRPr="00650C20" w:rsidRDefault="00650C20" w:rsidP="00650C20">
            <w:r w:rsidRPr="00650C20">
              <w:t>9.544391</w:t>
            </w:r>
          </w:p>
        </w:tc>
        <w:tc>
          <w:tcPr>
            <w:tcW w:w="960" w:type="dxa"/>
            <w:noWrap/>
            <w:hideMark/>
          </w:tcPr>
          <w:p w14:paraId="3C929CCD" w14:textId="77777777" w:rsidR="00650C20" w:rsidRPr="00650C20" w:rsidRDefault="00650C20" w:rsidP="00650C20">
            <w:r w:rsidRPr="00650C20">
              <w:t>7.289182</w:t>
            </w:r>
          </w:p>
        </w:tc>
        <w:tc>
          <w:tcPr>
            <w:tcW w:w="960" w:type="dxa"/>
            <w:noWrap/>
            <w:hideMark/>
          </w:tcPr>
          <w:p w14:paraId="5F963924" w14:textId="77777777" w:rsidR="00650C20" w:rsidRPr="00650C20" w:rsidRDefault="00650C20" w:rsidP="00650C20">
            <w:r w:rsidRPr="00650C20">
              <w:t>11.54824</w:t>
            </w:r>
          </w:p>
        </w:tc>
        <w:tc>
          <w:tcPr>
            <w:tcW w:w="960" w:type="dxa"/>
            <w:noWrap/>
            <w:hideMark/>
          </w:tcPr>
          <w:p w14:paraId="211AFDA9" w14:textId="77777777" w:rsidR="00650C20" w:rsidRPr="00650C20" w:rsidRDefault="00650C20" w:rsidP="00650C20">
            <w:r w:rsidRPr="00650C20">
              <w:t>10.529</w:t>
            </w:r>
          </w:p>
        </w:tc>
        <w:tc>
          <w:tcPr>
            <w:tcW w:w="960" w:type="dxa"/>
            <w:noWrap/>
            <w:hideMark/>
          </w:tcPr>
          <w:p w14:paraId="2381FF3C" w14:textId="77777777" w:rsidR="00650C20" w:rsidRPr="00650C20" w:rsidRDefault="00650C20" w:rsidP="00650C20">
            <w:r w:rsidRPr="00650C20">
              <w:t>11.47716</w:t>
            </w:r>
          </w:p>
        </w:tc>
        <w:tc>
          <w:tcPr>
            <w:tcW w:w="960" w:type="dxa"/>
            <w:noWrap/>
            <w:hideMark/>
          </w:tcPr>
          <w:p w14:paraId="4D29552C" w14:textId="77777777" w:rsidR="00650C20" w:rsidRPr="00650C20" w:rsidRDefault="00650C20" w:rsidP="00650C20">
            <w:r w:rsidRPr="00650C20">
              <w:t>6.663492</w:t>
            </w:r>
          </w:p>
        </w:tc>
        <w:tc>
          <w:tcPr>
            <w:tcW w:w="960" w:type="dxa"/>
            <w:noWrap/>
            <w:hideMark/>
          </w:tcPr>
          <w:p w14:paraId="45B5518D" w14:textId="77777777" w:rsidR="00650C20" w:rsidRPr="00650C20" w:rsidRDefault="00650C20" w:rsidP="00650C20">
            <w:r w:rsidRPr="00650C20">
              <w:t>8.145218</w:t>
            </w:r>
          </w:p>
        </w:tc>
        <w:tc>
          <w:tcPr>
            <w:tcW w:w="960" w:type="dxa"/>
            <w:noWrap/>
            <w:hideMark/>
          </w:tcPr>
          <w:p w14:paraId="58065C86" w14:textId="77777777" w:rsidR="00650C20" w:rsidRPr="00650C20" w:rsidRDefault="00650C20" w:rsidP="00650C20">
            <w:r w:rsidRPr="00650C20">
              <w:t>8.978481</w:t>
            </w:r>
          </w:p>
        </w:tc>
        <w:tc>
          <w:tcPr>
            <w:tcW w:w="960" w:type="dxa"/>
            <w:noWrap/>
            <w:hideMark/>
          </w:tcPr>
          <w:p w14:paraId="07185368" w14:textId="77777777" w:rsidR="00650C20" w:rsidRPr="00650C20" w:rsidRDefault="00650C20" w:rsidP="00650C20">
            <w:r w:rsidRPr="00650C20">
              <w:t>8.316424</w:t>
            </w:r>
          </w:p>
        </w:tc>
      </w:tr>
      <w:tr w:rsidR="00650C20" w:rsidRPr="00650C20" w14:paraId="7E7C6E1C" w14:textId="77777777" w:rsidTr="00650C20">
        <w:trPr>
          <w:trHeight w:val="300"/>
        </w:trPr>
        <w:tc>
          <w:tcPr>
            <w:tcW w:w="960" w:type="dxa"/>
            <w:noWrap/>
            <w:hideMark/>
          </w:tcPr>
          <w:p w14:paraId="18E184B0" w14:textId="77777777" w:rsidR="00650C20" w:rsidRPr="00650C20" w:rsidRDefault="00650C20" w:rsidP="00650C20">
            <w:r w:rsidRPr="00650C20">
              <w:t>12.16103</w:t>
            </w:r>
          </w:p>
        </w:tc>
        <w:tc>
          <w:tcPr>
            <w:tcW w:w="960" w:type="dxa"/>
            <w:noWrap/>
            <w:hideMark/>
          </w:tcPr>
          <w:p w14:paraId="1EAC24F0" w14:textId="77777777" w:rsidR="00650C20" w:rsidRPr="00650C20" w:rsidRDefault="00650C20" w:rsidP="00650C20">
            <w:r w:rsidRPr="00650C20">
              <w:t>6.464436</w:t>
            </w:r>
          </w:p>
        </w:tc>
        <w:tc>
          <w:tcPr>
            <w:tcW w:w="960" w:type="dxa"/>
            <w:noWrap/>
            <w:hideMark/>
          </w:tcPr>
          <w:p w14:paraId="4D11CC3A" w14:textId="77777777" w:rsidR="00650C20" w:rsidRPr="00650C20" w:rsidRDefault="00650C20" w:rsidP="00650C20">
            <w:r w:rsidRPr="00650C20">
              <w:t>5.927896</w:t>
            </w:r>
          </w:p>
        </w:tc>
        <w:tc>
          <w:tcPr>
            <w:tcW w:w="960" w:type="dxa"/>
            <w:noWrap/>
            <w:hideMark/>
          </w:tcPr>
          <w:p w14:paraId="3ED49A06" w14:textId="77777777" w:rsidR="00650C20" w:rsidRPr="00650C20" w:rsidRDefault="00650C20" w:rsidP="00650C20">
            <w:r w:rsidRPr="00650C20">
              <w:t>14.26169</w:t>
            </w:r>
          </w:p>
        </w:tc>
        <w:tc>
          <w:tcPr>
            <w:tcW w:w="960" w:type="dxa"/>
            <w:noWrap/>
            <w:hideMark/>
          </w:tcPr>
          <w:p w14:paraId="7D25A08F" w14:textId="77777777" w:rsidR="00650C20" w:rsidRPr="00650C20" w:rsidRDefault="00650C20" w:rsidP="00650C20">
            <w:r w:rsidRPr="00650C20">
              <w:t>7.423319</w:t>
            </w:r>
          </w:p>
        </w:tc>
        <w:tc>
          <w:tcPr>
            <w:tcW w:w="960" w:type="dxa"/>
            <w:noWrap/>
            <w:hideMark/>
          </w:tcPr>
          <w:p w14:paraId="278D799F" w14:textId="77777777" w:rsidR="00650C20" w:rsidRPr="00650C20" w:rsidRDefault="00650C20" w:rsidP="00650C20">
            <w:r w:rsidRPr="00650C20">
              <w:t>6.707403</w:t>
            </w:r>
          </w:p>
        </w:tc>
        <w:tc>
          <w:tcPr>
            <w:tcW w:w="960" w:type="dxa"/>
            <w:noWrap/>
            <w:hideMark/>
          </w:tcPr>
          <w:p w14:paraId="797FA359" w14:textId="77777777" w:rsidR="00650C20" w:rsidRPr="00650C20" w:rsidRDefault="00650C20" w:rsidP="00650C20">
            <w:r w:rsidRPr="00650C20">
              <w:t>4.4927</w:t>
            </w:r>
          </w:p>
        </w:tc>
        <w:tc>
          <w:tcPr>
            <w:tcW w:w="960" w:type="dxa"/>
            <w:noWrap/>
            <w:hideMark/>
          </w:tcPr>
          <w:p w14:paraId="30AA7E53" w14:textId="77777777" w:rsidR="00650C20" w:rsidRPr="00650C20" w:rsidRDefault="00650C20" w:rsidP="00650C20">
            <w:r w:rsidRPr="00650C20">
              <w:t>8.712093</w:t>
            </w:r>
          </w:p>
        </w:tc>
        <w:tc>
          <w:tcPr>
            <w:tcW w:w="960" w:type="dxa"/>
            <w:noWrap/>
            <w:hideMark/>
          </w:tcPr>
          <w:p w14:paraId="17BD0CB3" w14:textId="77777777" w:rsidR="00650C20" w:rsidRPr="00650C20" w:rsidRDefault="00650C20" w:rsidP="00650C20">
            <w:r w:rsidRPr="00650C20">
              <w:t>10.59267</w:t>
            </w:r>
          </w:p>
        </w:tc>
        <w:tc>
          <w:tcPr>
            <w:tcW w:w="960" w:type="dxa"/>
            <w:noWrap/>
            <w:hideMark/>
          </w:tcPr>
          <w:p w14:paraId="4A9CDAA3" w14:textId="77777777" w:rsidR="00650C20" w:rsidRPr="00650C20" w:rsidRDefault="00650C20" w:rsidP="00650C20">
            <w:r w:rsidRPr="00650C20">
              <w:t>13.60485</w:t>
            </w:r>
          </w:p>
        </w:tc>
      </w:tr>
      <w:tr w:rsidR="00650C20" w:rsidRPr="00650C20" w14:paraId="44B3987D" w14:textId="77777777" w:rsidTr="00650C20">
        <w:trPr>
          <w:trHeight w:val="300"/>
        </w:trPr>
        <w:tc>
          <w:tcPr>
            <w:tcW w:w="960" w:type="dxa"/>
            <w:noWrap/>
            <w:hideMark/>
          </w:tcPr>
          <w:p w14:paraId="069932A5" w14:textId="77777777" w:rsidR="00650C20" w:rsidRPr="00650C20" w:rsidRDefault="00650C20" w:rsidP="00650C20">
            <w:r w:rsidRPr="00650C20">
              <w:t>4.116606</w:t>
            </w:r>
          </w:p>
        </w:tc>
        <w:tc>
          <w:tcPr>
            <w:tcW w:w="960" w:type="dxa"/>
            <w:noWrap/>
            <w:hideMark/>
          </w:tcPr>
          <w:p w14:paraId="3E388AD4" w14:textId="77777777" w:rsidR="00650C20" w:rsidRPr="00650C20" w:rsidRDefault="00650C20" w:rsidP="00650C20">
            <w:r w:rsidRPr="00650C20">
              <w:t>6.54238</w:t>
            </w:r>
          </w:p>
        </w:tc>
        <w:tc>
          <w:tcPr>
            <w:tcW w:w="960" w:type="dxa"/>
            <w:noWrap/>
            <w:hideMark/>
          </w:tcPr>
          <w:p w14:paraId="1A32CB46" w14:textId="77777777" w:rsidR="00650C20" w:rsidRPr="00650C20" w:rsidRDefault="00650C20" w:rsidP="00650C20">
            <w:r w:rsidRPr="00650C20">
              <w:t>8.60746</w:t>
            </w:r>
          </w:p>
        </w:tc>
        <w:tc>
          <w:tcPr>
            <w:tcW w:w="960" w:type="dxa"/>
            <w:noWrap/>
            <w:hideMark/>
          </w:tcPr>
          <w:p w14:paraId="29ACF141" w14:textId="77777777" w:rsidR="00650C20" w:rsidRPr="00650C20" w:rsidRDefault="00650C20" w:rsidP="00650C20">
            <w:r w:rsidRPr="00650C20">
              <w:t>11.37388</w:t>
            </w:r>
          </w:p>
        </w:tc>
        <w:tc>
          <w:tcPr>
            <w:tcW w:w="960" w:type="dxa"/>
            <w:noWrap/>
            <w:hideMark/>
          </w:tcPr>
          <w:p w14:paraId="6AB0269F" w14:textId="77777777" w:rsidR="00650C20" w:rsidRPr="00650C20" w:rsidRDefault="00650C20" w:rsidP="00650C20">
            <w:r w:rsidRPr="00650C20">
              <w:t>8.237381</w:t>
            </w:r>
          </w:p>
        </w:tc>
        <w:tc>
          <w:tcPr>
            <w:tcW w:w="960" w:type="dxa"/>
            <w:noWrap/>
            <w:hideMark/>
          </w:tcPr>
          <w:p w14:paraId="02C6A411" w14:textId="77777777" w:rsidR="00650C20" w:rsidRPr="00650C20" w:rsidRDefault="00650C20" w:rsidP="00650C20">
            <w:r w:rsidRPr="00650C20">
              <w:t>4.481498</w:t>
            </w:r>
          </w:p>
        </w:tc>
        <w:tc>
          <w:tcPr>
            <w:tcW w:w="960" w:type="dxa"/>
            <w:noWrap/>
            <w:hideMark/>
          </w:tcPr>
          <w:p w14:paraId="1990CEC9" w14:textId="77777777" w:rsidR="00650C20" w:rsidRPr="00650C20" w:rsidRDefault="00650C20" w:rsidP="00650C20">
            <w:r w:rsidRPr="00650C20">
              <w:t>4.472627</w:t>
            </w:r>
          </w:p>
        </w:tc>
        <w:tc>
          <w:tcPr>
            <w:tcW w:w="960" w:type="dxa"/>
            <w:noWrap/>
            <w:hideMark/>
          </w:tcPr>
          <w:p w14:paraId="6359A7BF" w14:textId="77777777" w:rsidR="00650C20" w:rsidRPr="00650C20" w:rsidRDefault="00650C20" w:rsidP="00650C20">
            <w:r w:rsidRPr="00650C20">
              <w:t>7.237003</w:t>
            </w:r>
          </w:p>
        </w:tc>
        <w:tc>
          <w:tcPr>
            <w:tcW w:w="960" w:type="dxa"/>
            <w:noWrap/>
            <w:hideMark/>
          </w:tcPr>
          <w:p w14:paraId="01853A1C" w14:textId="77777777" w:rsidR="00650C20" w:rsidRPr="00650C20" w:rsidRDefault="00650C20" w:rsidP="00650C20">
            <w:r w:rsidRPr="00650C20">
              <w:t>9.75478</w:t>
            </w:r>
          </w:p>
        </w:tc>
        <w:tc>
          <w:tcPr>
            <w:tcW w:w="960" w:type="dxa"/>
            <w:noWrap/>
            <w:hideMark/>
          </w:tcPr>
          <w:p w14:paraId="6F12F0FA" w14:textId="77777777" w:rsidR="00650C20" w:rsidRPr="00650C20" w:rsidRDefault="00650C20" w:rsidP="00650C20">
            <w:r w:rsidRPr="00650C20">
              <w:t>11.70952</w:t>
            </w:r>
          </w:p>
        </w:tc>
      </w:tr>
      <w:tr w:rsidR="00650C20" w:rsidRPr="00650C20" w14:paraId="39C670AC" w14:textId="77777777" w:rsidTr="00650C20">
        <w:trPr>
          <w:trHeight w:val="300"/>
        </w:trPr>
        <w:tc>
          <w:tcPr>
            <w:tcW w:w="960" w:type="dxa"/>
            <w:noWrap/>
            <w:hideMark/>
          </w:tcPr>
          <w:p w14:paraId="38EDC78E" w14:textId="77777777" w:rsidR="00650C20" w:rsidRPr="00650C20" w:rsidRDefault="00650C20" w:rsidP="00650C20">
            <w:r w:rsidRPr="00650C20">
              <w:t>9.947132</w:t>
            </w:r>
          </w:p>
        </w:tc>
        <w:tc>
          <w:tcPr>
            <w:tcW w:w="960" w:type="dxa"/>
            <w:noWrap/>
            <w:hideMark/>
          </w:tcPr>
          <w:p w14:paraId="150D6BC1" w14:textId="77777777" w:rsidR="00650C20" w:rsidRPr="00650C20" w:rsidRDefault="00650C20" w:rsidP="00650C20">
            <w:r w:rsidRPr="00650C20">
              <w:t>10.42419</w:t>
            </w:r>
          </w:p>
        </w:tc>
        <w:tc>
          <w:tcPr>
            <w:tcW w:w="960" w:type="dxa"/>
            <w:noWrap/>
            <w:hideMark/>
          </w:tcPr>
          <w:p w14:paraId="3EEB846F" w14:textId="77777777" w:rsidR="00650C20" w:rsidRPr="00650C20" w:rsidRDefault="00650C20" w:rsidP="00650C20">
            <w:r w:rsidRPr="00650C20">
              <w:t>11.88651</w:t>
            </w:r>
          </w:p>
        </w:tc>
        <w:tc>
          <w:tcPr>
            <w:tcW w:w="960" w:type="dxa"/>
            <w:noWrap/>
            <w:hideMark/>
          </w:tcPr>
          <w:p w14:paraId="6C446E70" w14:textId="77777777" w:rsidR="00650C20" w:rsidRPr="00650C20" w:rsidRDefault="00650C20" w:rsidP="00650C20">
            <w:r w:rsidRPr="00650C20">
              <w:t>9.551605</w:t>
            </w:r>
          </w:p>
        </w:tc>
        <w:tc>
          <w:tcPr>
            <w:tcW w:w="960" w:type="dxa"/>
            <w:noWrap/>
            <w:hideMark/>
          </w:tcPr>
          <w:p w14:paraId="184DAFE8" w14:textId="77777777" w:rsidR="00650C20" w:rsidRPr="00650C20" w:rsidRDefault="00650C20" w:rsidP="00650C20">
            <w:r w:rsidRPr="00650C20">
              <w:t>11.99592</w:t>
            </w:r>
          </w:p>
        </w:tc>
        <w:tc>
          <w:tcPr>
            <w:tcW w:w="960" w:type="dxa"/>
            <w:noWrap/>
            <w:hideMark/>
          </w:tcPr>
          <w:p w14:paraId="77621C70" w14:textId="77777777" w:rsidR="00650C20" w:rsidRPr="00650C20" w:rsidRDefault="00650C20" w:rsidP="00650C20">
            <w:r w:rsidRPr="00650C20">
              <w:t>13.44232</w:t>
            </w:r>
          </w:p>
        </w:tc>
        <w:tc>
          <w:tcPr>
            <w:tcW w:w="960" w:type="dxa"/>
            <w:noWrap/>
            <w:hideMark/>
          </w:tcPr>
          <w:p w14:paraId="09E9E7A2" w14:textId="77777777" w:rsidR="00650C20" w:rsidRPr="00650C20" w:rsidRDefault="00650C20" w:rsidP="00650C20">
            <w:r w:rsidRPr="00650C20">
              <w:t>4.153563</w:t>
            </w:r>
          </w:p>
        </w:tc>
        <w:tc>
          <w:tcPr>
            <w:tcW w:w="960" w:type="dxa"/>
            <w:noWrap/>
            <w:hideMark/>
          </w:tcPr>
          <w:p w14:paraId="6D67D78A" w14:textId="77777777" w:rsidR="00650C20" w:rsidRPr="00650C20" w:rsidRDefault="00650C20" w:rsidP="00650C20">
            <w:r w:rsidRPr="00650C20">
              <w:t>5.259338</w:t>
            </w:r>
          </w:p>
        </w:tc>
        <w:tc>
          <w:tcPr>
            <w:tcW w:w="960" w:type="dxa"/>
            <w:noWrap/>
            <w:hideMark/>
          </w:tcPr>
          <w:p w14:paraId="43C4B0FC" w14:textId="77777777" w:rsidR="00650C20" w:rsidRPr="00650C20" w:rsidRDefault="00650C20" w:rsidP="00650C20">
            <w:r w:rsidRPr="00650C20">
              <w:t>16.9655</w:t>
            </w:r>
          </w:p>
        </w:tc>
        <w:tc>
          <w:tcPr>
            <w:tcW w:w="960" w:type="dxa"/>
            <w:noWrap/>
            <w:hideMark/>
          </w:tcPr>
          <w:p w14:paraId="6BC68418" w14:textId="77777777" w:rsidR="00650C20" w:rsidRPr="00650C20" w:rsidRDefault="00650C20" w:rsidP="00650C20">
            <w:r w:rsidRPr="00650C20">
              <w:t>13.23097</w:t>
            </w:r>
          </w:p>
        </w:tc>
      </w:tr>
      <w:tr w:rsidR="00650C20" w:rsidRPr="00650C20" w14:paraId="3D07A703" w14:textId="77777777" w:rsidTr="00650C20">
        <w:trPr>
          <w:trHeight w:val="300"/>
        </w:trPr>
        <w:tc>
          <w:tcPr>
            <w:tcW w:w="960" w:type="dxa"/>
            <w:noWrap/>
            <w:hideMark/>
          </w:tcPr>
          <w:p w14:paraId="0CDD5C51" w14:textId="77777777" w:rsidR="00650C20" w:rsidRPr="00650C20" w:rsidRDefault="00650C20" w:rsidP="00650C20">
            <w:r w:rsidRPr="00650C20">
              <w:t>12.45125</w:t>
            </w:r>
          </w:p>
        </w:tc>
        <w:tc>
          <w:tcPr>
            <w:tcW w:w="960" w:type="dxa"/>
            <w:noWrap/>
            <w:hideMark/>
          </w:tcPr>
          <w:p w14:paraId="232B3D22" w14:textId="77777777" w:rsidR="00650C20" w:rsidRPr="00650C20" w:rsidRDefault="00650C20" w:rsidP="00650C20">
            <w:r w:rsidRPr="00650C20">
              <w:t>4.292024</w:t>
            </w:r>
          </w:p>
        </w:tc>
        <w:tc>
          <w:tcPr>
            <w:tcW w:w="960" w:type="dxa"/>
            <w:noWrap/>
            <w:hideMark/>
          </w:tcPr>
          <w:p w14:paraId="4CD5138C" w14:textId="77777777" w:rsidR="00650C20" w:rsidRPr="00650C20" w:rsidRDefault="00650C20" w:rsidP="00650C20">
            <w:r w:rsidRPr="00650C20">
              <w:t>8.311456</w:t>
            </w:r>
          </w:p>
        </w:tc>
        <w:tc>
          <w:tcPr>
            <w:tcW w:w="960" w:type="dxa"/>
            <w:noWrap/>
            <w:hideMark/>
          </w:tcPr>
          <w:p w14:paraId="255BC5AA" w14:textId="77777777" w:rsidR="00650C20" w:rsidRPr="00650C20" w:rsidRDefault="00650C20" w:rsidP="00650C20">
            <w:r w:rsidRPr="00650C20">
              <w:t>7.405426</w:t>
            </w:r>
          </w:p>
        </w:tc>
        <w:tc>
          <w:tcPr>
            <w:tcW w:w="960" w:type="dxa"/>
            <w:noWrap/>
            <w:hideMark/>
          </w:tcPr>
          <w:p w14:paraId="4CBAE280" w14:textId="77777777" w:rsidR="00650C20" w:rsidRPr="00650C20" w:rsidRDefault="00650C20" w:rsidP="00650C20">
            <w:r w:rsidRPr="00650C20">
              <w:t>11.55631</w:t>
            </w:r>
          </w:p>
        </w:tc>
        <w:tc>
          <w:tcPr>
            <w:tcW w:w="960" w:type="dxa"/>
            <w:noWrap/>
            <w:hideMark/>
          </w:tcPr>
          <w:p w14:paraId="389016E0" w14:textId="77777777" w:rsidR="00650C20" w:rsidRPr="00650C20" w:rsidRDefault="00650C20" w:rsidP="00650C20">
            <w:r w:rsidRPr="00650C20">
              <w:t>6.723802</w:t>
            </w:r>
          </w:p>
        </w:tc>
        <w:tc>
          <w:tcPr>
            <w:tcW w:w="960" w:type="dxa"/>
            <w:noWrap/>
            <w:hideMark/>
          </w:tcPr>
          <w:p w14:paraId="0ACA6911" w14:textId="77777777" w:rsidR="00650C20" w:rsidRPr="00650C20" w:rsidRDefault="00650C20" w:rsidP="00650C20">
            <w:r w:rsidRPr="00650C20">
              <w:t>6.271301</w:t>
            </w:r>
          </w:p>
        </w:tc>
        <w:tc>
          <w:tcPr>
            <w:tcW w:w="960" w:type="dxa"/>
            <w:noWrap/>
            <w:hideMark/>
          </w:tcPr>
          <w:p w14:paraId="122D74EA" w14:textId="77777777" w:rsidR="00650C20" w:rsidRPr="00650C20" w:rsidRDefault="00650C20" w:rsidP="00650C20">
            <w:r w:rsidRPr="00650C20">
              <w:t>8.84627</w:t>
            </w:r>
          </w:p>
        </w:tc>
        <w:tc>
          <w:tcPr>
            <w:tcW w:w="960" w:type="dxa"/>
            <w:noWrap/>
            <w:hideMark/>
          </w:tcPr>
          <w:p w14:paraId="74EAF046" w14:textId="77777777" w:rsidR="00650C20" w:rsidRPr="00650C20" w:rsidRDefault="00650C20" w:rsidP="00650C20">
            <w:r w:rsidRPr="00650C20">
              <w:t>12.28562</w:t>
            </w:r>
          </w:p>
        </w:tc>
        <w:tc>
          <w:tcPr>
            <w:tcW w:w="960" w:type="dxa"/>
            <w:noWrap/>
            <w:hideMark/>
          </w:tcPr>
          <w:p w14:paraId="7410A144" w14:textId="77777777" w:rsidR="00650C20" w:rsidRPr="00650C20" w:rsidRDefault="00650C20" w:rsidP="00650C20">
            <w:r w:rsidRPr="00650C20">
              <w:t>7.479075</w:t>
            </w:r>
          </w:p>
        </w:tc>
      </w:tr>
      <w:tr w:rsidR="00650C20" w:rsidRPr="00650C20" w14:paraId="0B83CDB4" w14:textId="77777777" w:rsidTr="00650C20">
        <w:trPr>
          <w:trHeight w:val="300"/>
        </w:trPr>
        <w:tc>
          <w:tcPr>
            <w:tcW w:w="960" w:type="dxa"/>
            <w:noWrap/>
            <w:hideMark/>
          </w:tcPr>
          <w:p w14:paraId="699EFAEC" w14:textId="77777777" w:rsidR="00650C20" w:rsidRPr="00650C20" w:rsidRDefault="00650C20" w:rsidP="00650C20">
            <w:r w:rsidRPr="00650C20">
              <w:t>4.243973</w:t>
            </w:r>
          </w:p>
        </w:tc>
        <w:tc>
          <w:tcPr>
            <w:tcW w:w="960" w:type="dxa"/>
            <w:noWrap/>
            <w:hideMark/>
          </w:tcPr>
          <w:p w14:paraId="130D31F6" w14:textId="77777777" w:rsidR="00650C20" w:rsidRPr="00650C20" w:rsidRDefault="00650C20" w:rsidP="00650C20">
            <w:r w:rsidRPr="00650C20">
              <w:t>9.559387</w:t>
            </w:r>
          </w:p>
        </w:tc>
        <w:tc>
          <w:tcPr>
            <w:tcW w:w="960" w:type="dxa"/>
            <w:noWrap/>
            <w:hideMark/>
          </w:tcPr>
          <w:p w14:paraId="7C42785D" w14:textId="77777777" w:rsidR="00650C20" w:rsidRPr="00650C20" w:rsidRDefault="00650C20" w:rsidP="00650C20">
            <w:r w:rsidRPr="00650C20">
              <w:t>9.522206</w:t>
            </w:r>
          </w:p>
        </w:tc>
        <w:tc>
          <w:tcPr>
            <w:tcW w:w="960" w:type="dxa"/>
            <w:noWrap/>
            <w:hideMark/>
          </w:tcPr>
          <w:p w14:paraId="1D108B5D" w14:textId="77777777" w:rsidR="00650C20" w:rsidRPr="00650C20" w:rsidRDefault="00650C20" w:rsidP="00650C20">
            <w:r w:rsidRPr="00650C20">
              <w:t>11.92559</w:t>
            </w:r>
          </w:p>
        </w:tc>
        <w:tc>
          <w:tcPr>
            <w:tcW w:w="960" w:type="dxa"/>
            <w:noWrap/>
            <w:hideMark/>
          </w:tcPr>
          <w:p w14:paraId="1EBF20C4" w14:textId="77777777" w:rsidR="00650C20" w:rsidRPr="00650C20" w:rsidRDefault="00650C20" w:rsidP="00650C20">
            <w:r w:rsidRPr="00650C20">
              <w:t>14.69029</w:t>
            </w:r>
          </w:p>
        </w:tc>
        <w:tc>
          <w:tcPr>
            <w:tcW w:w="960" w:type="dxa"/>
            <w:noWrap/>
            <w:hideMark/>
          </w:tcPr>
          <w:p w14:paraId="2558B89A" w14:textId="77777777" w:rsidR="00650C20" w:rsidRPr="00650C20" w:rsidRDefault="00650C20" w:rsidP="00650C20">
            <w:r w:rsidRPr="00650C20">
              <w:t>6.652993</w:t>
            </w:r>
          </w:p>
        </w:tc>
        <w:tc>
          <w:tcPr>
            <w:tcW w:w="960" w:type="dxa"/>
            <w:noWrap/>
            <w:hideMark/>
          </w:tcPr>
          <w:p w14:paraId="57AEA4AA" w14:textId="77777777" w:rsidR="00650C20" w:rsidRPr="00650C20" w:rsidRDefault="00650C20" w:rsidP="00650C20">
            <w:r w:rsidRPr="00650C20">
              <w:t>11.97358</w:t>
            </w:r>
          </w:p>
        </w:tc>
        <w:tc>
          <w:tcPr>
            <w:tcW w:w="960" w:type="dxa"/>
            <w:noWrap/>
            <w:hideMark/>
          </w:tcPr>
          <w:p w14:paraId="61EFFADA" w14:textId="77777777" w:rsidR="00650C20" w:rsidRPr="00650C20" w:rsidRDefault="00650C20" w:rsidP="00650C20">
            <w:r w:rsidRPr="00650C20">
              <w:t>7.642342</w:t>
            </w:r>
          </w:p>
        </w:tc>
        <w:tc>
          <w:tcPr>
            <w:tcW w:w="960" w:type="dxa"/>
            <w:noWrap/>
            <w:hideMark/>
          </w:tcPr>
          <w:p w14:paraId="4E776904" w14:textId="77777777" w:rsidR="00650C20" w:rsidRPr="00650C20" w:rsidRDefault="00650C20" w:rsidP="00650C20">
            <w:r w:rsidRPr="00650C20">
              <w:t>8.787199</w:t>
            </w:r>
          </w:p>
        </w:tc>
        <w:tc>
          <w:tcPr>
            <w:tcW w:w="960" w:type="dxa"/>
            <w:noWrap/>
            <w:hideMark/>
          </w:tcPr>
          <w:p w14:paraId="5604A6E7" w14:textId="77777777" w:rsidR="00650C20" w:rsidRPr="00650C20" w:rsidRDefault="00650C20" w:rsidP="00650C20">
            <w:r w:rsidRPr="00650C20">
              <w:t>11.82372</w:t>
            </w:r>
          </w:p>
        </w:tc>
      </w:tr>
      <w:tr w:rsidR="00650C20" w:rsidRPr="00650C20" w14:paraId="4D1B6E1B" w14:textId="77777777" w:rsidTr="00650C20">
        <w:trPr>
          <w:trHeight w:val="300"/>
        </w:trPr>
        <w:tc>
          <w:tcPr>
            <w:tcW w:w="960" w:type="dxa"/>
            <w:noWrap/>
            <w:hideMark/>
          </w:tcPr>
          <w:p w14:paraId="5A772770" w14:textId="77777777" w:rsidR="00650C20" w:rsidRPr="00650C20" w:rsidRDefault="00650C20" w:rsidP="00650C20">
            <w:r w:rsidRPr="00650C20">
              <w:t>11.58533</w:t>
            </w:r>
          </w:p>
        </w:tc>
        <w:tc>
          <w:tcPr>
            <w:tcW w:w="960" w:type="dxa"/>
            <w:noWrap/>
            <w:hideMark/>
          </w:tcPr>
          <w:p w14:paraId="2830E49B" w14:textId="77777777" w:rsidR="00650C20" w:rsidRPr="00650C20" w:rsidRDefault="00650C20" w:rsidP="00650C20">
            <w:r w:rsidRPr="00650C20">
              <w:t>12.51493</w:t>
            </w:r>
          </w:p>
        </w:tc>
        <w:tc>
          <w:tcPr>
            <w:tcW w:w="960" w:type="dxa"/>
            <w:noWrap/>
            <w:hideMark/>
          </w:tcPr>
          <w:p w14:paraId="76BEDDE1" w14:textId="77777777" w:rsidR="00650C20" w:rsidRPr="00650C20" w:rsidRDefault="00650C20" w:rsidP="00650C20">
            <w:r w:rsidRPr="00650C20">
              <w:t>11.83061</w:t>
            </w:r>
          </w:p>
        </w:tc>
        <w:tc>
          <w:tcPr>
            <w:tcW w:w="960" w:type="dxa"/>
            <w:noWrap/>
            <w:hideMark/>
          </w:tcPr>
          <w:p w14:paraId="1352FD32" w14:textId="77777777" w:rsidR="00650C20" w:rsidRPr="00650C20" w:rsidRDefault="00650C20" w:rsidP="00650C20">
            <w:r w:rsidRPr="00650C20">
              <w:t>11.32225</w:t>
            </w:r>
          </w:p>
        </w:tc>
        <w:tc>
          <w:tcPr>
            <w:tcW w:w="960" w:type="dxa"/>
            <w:noWrap/>
            <w:hideMark/>
          </w:tcPr>
          <w:p w14:paraId="71C835C3" w14:textId="77777777" w:rsidR="00650C20" w:rsidRPr="00650C20" w:rsidRDefault="00650C20" w:rsidP="00650C20">
            <w:r w:rsidRPr="00650C20">
              <w:t>12.86224</w:t>
            </w:r>
          </w:p>
        </w:tc>
        <w:tc>
          <w:tcPr>
            <w:tcW w:w="960" w:type="dxa"/>
            <w:noWrap/>
            <w:hideMark/>
          </w:tcPr>
          <w:p w14:paraId="28C36870" w14:textId="77777777" w:rsidR="00650C20" w:rsidRPr="00650C20" w:rsidRDefault="00650C20" w:rsidP="00650C20">
            <w:r w:rsidRPr="00650C20">
              <w:t>5.981941</w:t>
            </w:r>
          </w:p>
        </w:tc>
        <w:tc>
          <w:tcPr>
            <w:tcW w:w="960" w:type="dxa"/>
            <w:noWrap/>
            <w:hideMark/>
          </w:tcPr>
          <w:p w14:paraId="6B8A480F" w14:textId="77777777" w:rsidR="00650C20" w:rsidRPr="00650C20" w:rsidRDefault="00650C20" w:rsidP="00650C20">
            <w:r w:rsidRPr="00650C20">
              <w:t>6.799812</w:t>
            </w:r>
          </w:p>
        </w:tc>
        <w:tc>
          <w:tcPr>
            <w:tcW w:w="960" w:type="dxa"/>
            <w:noWrap/>
            <w:hideMark/>
          </w:tcPr>
          <w:p w14:paraId="32FB4A35" w14:textId="77777777" w:rsidR="00650C20" w:rsidRPr="00650C20" w:rsidRDefault="00650C20" w:rsidP="00650C20">
            <w:r w:rsidRPr="00650C20">
              <w:t>8.286883</w:t>
            </w:r>
          </w:p>
        </w:tc>
        <w:tc>
          <w:tcPr>
            <w:tcW w:w="960" w:type="dxa"/>
            <w:noWrap/>
            <w:hideMark/>
          </w:tcPr>
          <w:p w14:paraId="6D5A9650" w14:textId="77777777" w:rsidR="00650C20" w:rsidRPr="00650C20" w:rsidRDefault="00650C20" w:rsidP="00650C20">
            <w:r w:rsidRPr="00650C20">
              <w:t>16.36688</w:t>
            </w:r>
          </w:p>
        </w:tc>
        <w:tc>
          <w:tcPr>
            <w:tcW w:w="960" w:type="dxa"/>
            <w:noWrap/>
            <w:hideMark/>
          </w:tcPr>
          <w:p w14:paraId="47456AB5" w14:textId="77777777" w:rsidR="00650C20" w:rsidRPr="00650C20" w:rsidRDefault="00650C20" w:rsidP="00650C20">
            <w:r w:rsidRPr="00650C20">
              <w:t>17.63961</w:t>
            </w:r>
          </w:p>
        </w:tc>
      </w:tr>
      <w:tr w:rsidR="00650C20" w:rsidRPr="00650C20" w14:paraId="5C8DB829" w14:textId="77777777" w:rsidTr="00650C20">
        <w:trPr>
          <w:trHeight w:val="300"/>
        </w:trPr>
        <w:tc>
          <w:tcPr>
            <w:tcW w:w="960" w:type="dxa"/>
            <w:noWrap/>
            <w:hideMark/>
          </w:tcPr>
          <w:p w14:paraId="305BDF2C" w14:textId="77777777" w:rsidR="00650C20" w:rsidRPr="00650C20" w:rsidRDefault="00650C20" w:rsidP="00650C20">
            <w:r w:rsidRPr="00650C20">
              <w:t>13.53528</w:t>
            </w:r>
          </w:p>
        </w:tc>
        <w:tc>
          <w:tcPr>
            <w:tcW w:w="960" w:type="dxa"/>
            <w:noWrap/>
            <w:hideMark/>
          </w:tcPr>
          <w:p w14:paraId="4F8D5AE6" w14:textId="77777777" w:rsidR="00650C20" w:rsidRPr="00650C20" w:rsidRDefault="00650C20" w:rsidP="00650C20">
            <w:r w:rsidRPr="00650C20">
              <w:t>12.64392</w:t>
            </w:r>
          </w:p>
        </w:tc>
        <w:tc>
          <w:tcPr>
            <w:tcW w:w="960" w:type="dxa"/>
            <w:noWrap/>
            <w:hideMark/>
          </w:tcPr>
          <w:p w14:paraId="7CE50111" w14:textId="77777777" w:rsidR="00650C20" w:rsidRPr="00650C20" w:rsidRDefault="00650C20" w:rsidP="00650C20">
            <w:r w:rsidRPr="00650C20">
              <w:t>4.247173</w:t>
            </w:r>
          </w:p>
        </w:tc>
        <w:tc>
          <w:tcPr>
            <w:tcW w:w="960" w:type="dxa"/>
            <w:noWrap/>
            <w:hideMark/>
          </w:tcPr>
          <w:p w14:paraId="7866EF5F" w14:textId="77777777" w:rsidR="00650C20" w:rsidRPr="00650C20" w:rsidRDefault="00650C20" w:rsidP="00650C20">
            <w:r w:rsidRPr="00650C20">
              <w:t>9.37199</w:t>
            </w:r>
          </w:p>
        </w:tc>
        <w:tc>
          <w:tcPr>
            <w:tcW w:w="960" w:type="dxa"/>
            <w:noWrap/>
            <w:hideMark/>
          </w:tcPr>
          <w:p w14:paraId="1FF9F5A4" w14:textId="77777777" w:rsidR="00650C20" w:rsidRPr="00650C20" w:rsidRDefault="00650C20" w:rsidP="00650C20">
            <w:r w:rsidRPr="00650C20">
              <w:t>18.37649</w:t>
            </w:r>
          </w:p>
        </w:tc>
        <w:tc>
          <w:tcPr>
            <w:tcW w:w="960" w:type="dxa"/>
            <w:noWrap/>
            <w:hideMark/>
          </w:tcPr>
          <w:p w14:paraId="53515E3B" w14:textId="77777777" w:rsidR="00650C20" w:rsidRPr="00650C20" w:rsidRDefault="00650C20" w:rsidP="00650C20">
            <w:r w:rsidRPr="00650C20">
              <w:t>5.37537</w:t>
            </w:r>
          </w:p>
        </w:tc>
        <w:tc>
          <w:tcPr>
            <w:tcW w:w="960" w:type="dxa"/>
            <w:noWrap/>
            <w:hideMark/>
          </w:tcPr>
          <w:p w14:paraId="7398EC79" w14:textId="77777777" w:rsidR="00650C20" w:rsidRPr="00650C20" w:rsidRDefault="00650C20" w:rsidP="00650C20">
            <w:r w:rsidRPr="00650C20">
              <w:t>4.351291</w:t>
            </w:r>
          </w:p>
        </w:tc>
        <w:tc>
          <w:tcPr>
            <w:tcW w:w="960" w:type="dxa"/>
            <w:noWrap/>
            <w:hideMark/>
          </w:tcPr>
          <w:p w14:paraId="4CB4E580" w14:textId="77777777" w:rsidR="00650C20" w:rsidRPr="00650C20" w:rsidRDefault="00650C20" w:rsidP="00650C20">
            <w:r w:rsidRPr="00650C20">
              <w:t>6.824161</w:t>
            </w:r>
          </w:p>
        </w:tc>
        <w:tc>
          <w:tcPr>
            <w:tcW w:w="960" w:type="dxa"/>
            <w:noWrap/>
            <w:hideMark/>
          </w:tcPr>
          <w:p w14:paraId="52D54FF7" w14:textId="77777777" w:rsidR="00650C20" w:rsidRPr="00650C20" w:rsidRDefault="00650C20" w:rsidP="00650C20">
            <w:r w:rsidRPr="00650C20">
              <w:t>9.388883</w:t>
            </w:r>
          </w:p>
        </w:tc>
        <w:tc>
          <w:tcPr>
            <w:tcW w:w="960" w:type="dxa"/>
            <w:noWrap/>
            <w:hideMark/>
          </w:tcPr>
          <w:p w14:paraId="5C69A938" w14:textId="77777777" w:rsidR="00650C20" w:rsidRPr="00650C20" w:rsidRDefault="00650C20" w:rsidP="00650C20">
            <w:r w:rsidRPr="00650C20">
              <w:t>8.981291</w:t>
            </w:r>
          </w:p>
        </w:tc>
      </w:tr>
      <w:tr w:rsidR="00650C20" w:rsidRPr="00650C20" w14:paraId="4BE1E6FA" w14:textId="77777777" w:rsidTr="00650C20">
        <w:trPr>
          <w:trHeight w:val="300"/>
        </w:trPr>
        <w:tc>
          <w:tcPr>
            <w:tcW w:w="960" w:type="dxa"/>
            <w:noWrap/>
            <w:hideMark/>
          </w:tcPr>
          <w:p w14:paraId="43DEEF89" w14:textId="77777777" w:rsidR="00650C20" w:rsidRPr="00650C20" w:rsidRDefault="00650C20" w:rsidP="00650C20">
            <w:r w:rsidRPr="00650C20">
              <w:t>5.936454</w:t>
            </w:r>
          </w:p>
        </w:tc>
        <w:tc>
          <w:tcPr>
            <w:tcW w:w="960" w:type="dxa"/>
            <w:noWrap/>
            <w:hideMark/>
          </w:tcPr>
          <w:p w14:paraId="5A983129" w14:textId="77777777" w:rsidR="00650C20" w:rsidRPr="00650C20" w:rsidRDefault="00650C20" w:rsidP="00650C20">
            <w:r w:rsidRPr="00650C20">
              <w:t>6.580228</w:t>
            </w:r>
          </w:p>
        </w:tc>
        <w:tc>
          <w:tcPr>
            <w:tcW w:w="960" w:type="dxa"/>
            <w:noWrap/>
            <w:hideMark/>
          </w:tcPr>
          <w:p w14:paraId="1BA2DC4C" w14:textId="77777777" w:rsidR="00650C20" w:rsidRPr="00650C20" w:rsidRDefault="00650C20" w:rsidP="00650C20">
            <w:r w:rsidRPr="00650C20">
              <w:t>8.966029</w:t>
            </w:r>
          </w:p>
        </w:tc>
        <w:tc>
          <w:tcPr>
            <w:tcW w:w="960" w:type="dxa"/>
            <w:noWrap/>
            <w:hideMark/>
          </w:tcPr>
          <w:p w14:paraId="51EA0063" w14:textId="77777777" w:rsidR="00650C20" w:rsidRPr="00650C20" w:rsidRDefault="00650C20" w:rsidP="00650C20">
            <w:r w:rsidRPr="00650C20">
              <w:t>13.12331</w:t>
            </w:r>
          </w:p>
        </w:tc>
        <w:tc>
          <w:tcPr>
            <w:tcW w:w="960" w:type="dxa"/>
            <w:noWrap/>
            <w:hideMark/>
          </w:tcPr>
          <w:p w14:paraId="191DB953" w14:textId="77777777" w:rsidR="00650C20" w:rsidRPr="00650C20" w:rsidRDefault="00650C20" w:rsidP="00650C20">
            <w:r w:rsidRPr="00650C20">
              <w:t>10.80283</w:t>
            </w:r>
          </w:p>
        </w:tc>
        <w:tc>
          <w:tcPr>
            <w:tcW w:w="960" w:type="dxa"/>
            <w:noWrap/>
            <w:hideMark/>
          </w:tcPr>
          <w:p w14:paraId="245B5316" w14:textId="77777777" w:rsidR="00650C20" w:rsidRPr="00650C20" w:rsidRDefault="00650C20" w:rsidP="00650C20">
            <w:r w:rsidRPr="00650C20">
              <w:t>11.33498</w:t>
            </w:r>
          </w:p>
        </w:tc>
        <w:tc>
          <w:tcPr>
            <w:tcW w:w="960" w:type="dxa"/>
            <w:noWrap/>
            <w:hideMark/>
          </w:tcPr>
          <w:p w14:paraId="5E8F33BB" w14:textId="77777777" w:rsidR="00650C20" w:rsidRPr="00650C20" w:rsidRDefault="00650C20" w:rsidP="00650C20">
            <w:r w:rsidRPr="00650C20">
              <w:t>6.180682</w:t>
            </w:r>
          </w:p>
        </w:tc>
        <w:tc>
          <w:tcPr>
            <w:tcW w:w="960" w:type="dxa"/>
            <w:noWrap/>
            <w:hideMark/>
          </w:tcPr>
          <w:p w14:paraId="36C06460" w14:textId="77777777" w:rsidR="00650C20" w:rsidRPr="00650C20" w:rsidRDefault="00650C20" w:rsidP="00650C20">
            <w:r w:rsidRPr="00650C20">
              <w:t>14.23791</w:t>
            </w:r>
          </w:p>
        </w:tc>
        <w:tc>
          <w:tcPr>
            <w:tcW w:w="960" w:type="dxa"/>
            <w:noWrap/>
            <w:hideMark/>
          </w:tcPr>
          <w:p w14:paraId="0DD78FBE" w14:textId="77777777" w:rsidR="00650C20" w:rsidRPr="00650C20" w:rsidRDefault="00650C20" w:rsidP="00650C20">
            <w:r w:rsidRPr="00650C20">
              <w:t>16.71104</w:t>
            </w:r>
          </w:p>
        </w:tc>
        <w:tc>
          <w:tcPr>
            <w:tcW w:w="960" w:type="dxa"/>
            <w:noWrap/>
            <w:hideMark/>
          </w:tcPr>
          <w:p w14:paraId="21B22FD6" w14:textId="77777777" w:rsidR="00650C20" w:rsidRPr="00650C20" w:rsidRDefault="00650C20" w:rsidP="00650C20">
            <w:r w:rsidRPr="00650C20">
              <w:t>17.70489</w:t>
            </w:r>
          </w:p>
        </w:tc>
      </w:tr>
      <w:tr w:rsidR="00650C20" w:rsidRPr="00650C20" w14:paraId="05283BE0" w14:textId="77777777" w:rsidTr="00650C20">
        <w:trPr>
          <w:trHeight w:val="300"/>
        </w:trPr>
        <w:tc>
          <w:tcPr>
            <w:tcW w:w="960" w:type="dxa"/>
            <w:noWrap/>
            <w:hideMark/>
          </w:tcPr>
          <w:p w14:paraId="3466F48A" w14:textId="77777777" w:rsidR="00650C20" w:rsidRPr="00650C20" w:rsidRDefault="00650C20" w:rsidP="00650C20">
            <w:pPr>
              <w:rPr>
                <w:b/>
                <w:bCs/>
              </w:rPr>
            </w:pPr>
            <w:r w:rsidRPr="00650C20">
              <w:rPr>
                <w:b/>
                <w:bCs/>
              </w:rPr>
              <w:t>9.002988</w:t>
            </w:r>
          </w:p>
        </w:tc>
        <w:tc>
          <w:tcPr>
            <w:tcW w:w="960" w:type="dxa"/>
            <w:noWrap/>
            <w:hideMark/>
          </w:tcPr>
          <w:p w14:paraId="6CC0254D" w14:textId="77777777" w:rsidR="00650C20" w:rsidRPr="00650C20" w:rsidRDefault="00650C20" w:rsidP="00650C20">
            <w:pPr>
              <w:rPr>
                <w:b/>
                <w:bCs/>
              </w:rPr>
            </w:pPr>
            <w:r w:rsidRPr="00650C20">
              <w:rPr>
                <w:b/>
                <w:bCs/>
              </w:rPr>
              <w:t>8.606899</w:t>
            </w:r>
          </w:p>
        </w:tc>
        <w:tc>
          <w:tcPr>
            <w:tcW w:w="960" w:type="dxa"/>
            <w:noWrap/>
            <w:hideMark/>
          </w:tcPr>
          <w:p w14:paraId="2263ECA4" w14:textId="77777777" w:rsidR="00650C20" w:rsidRPr="00650C20" w:rsidRDefault="00650C20" w:rsidP="00650C20">
            <w:pPr>
              <w:rPr>
                <w:b/>
                <w:bCs/>
              </w:rPr>
            </w:pPr>
            <w:r w:rsidRPr="00650C20">
              <w:rPr>
                <w:b/>
                <w:bCs/>
              </w:rPr>
              <w:t>8.38662</w:t>
            </w:r>
          </w:p>
        </w:tc>
        <w:tc>
          <w:tcPr>
            <w:tcW w:w="960" w:type="dxa"/>
            <w:noWrap/>
            <w:hideMark/>
          </w:tcPr>
          <w:p w14:paraId="6E7A182E" w14:textId="77777777" w:rsidR="00650C20" w:rsidRPr="00650C20" w:rsidRDefault="00650C20" w:rsidP="00650C20">
            <w:pPr>
              <w:rPr>
                <w:b/>
                <w:bCs/>
              </w:rPr>
            </w:pPr>
            <w:r w:rsidRPr="00650C20">
              <w:rPr>
                <w:b/>
                <w:bCs/>
              </w:rPr>
              <w:t>10.80126</w:t>
            </w:r>
          </w:p>
        </w:tc>
        <w:tc>
          <w:tcPr>
            <w:tcW w:w="960" w:type="dxa"/>
            <w:noWrap/>
            <w:hideMark/>
          </w:tcPr>
          <w:p w14:paraId="5CFE9D49" w14:textId="77777777" w:rsidR="00650C20" w:rsidRPr="00650C20" w:rsidRDefault="00650C20" w:rsidP="00650C20">
            <w:pPr>
              <w:rPr>
                <w:b/>
                <w:bCs/>
              </w:rPr>
            </w:pPr>
            <w:r w:rsidRPr="00650C20">
              <w:rPr>
                <w:b/>
                <w:bCs/>
              </w:rPr>
              <w:t>11.94024</w:t>
            </w:r>
          </w:p>
        </w:tc>
        <w:tc>
          <w:tcPr>
            <w:tcW w:w="960" w:type="dxa"/>
            <w:noWrap/>
            <w:hideMark/>
          </w:tcPr>
          <w:p w14:paraId="2EE4EE09" w14:textId="77777777" w:rsidR="00650C20" w:rsidRPr="00650C20" w:rsidRDefault="00650C20" w:rsidP="00650C20">
            <w:pPr>
              <w:rPr>
                <w:b/>
                <w:bCs/>
              </w:rPr>
            </w:pPr>
            <w:r w:rsidRPr="00650C20">
              <w:rPr>
                <w:b/>
                <w:bCs/>
              </w:rPr>
              <w:t>8.112508</w:t>
            </w:r>
          </w:p>
        </w:tc>
        <w:tc>
          <w:tcPr>
            <w:tcW w:w="960" w:type="dxa"/>
            <w:noWrap/>
            <w:hideMark/>
          </w:tcPr>
          <w:p w14:paraId="1F8C940E" w14:textId="77777777" w:rsidR="00650C20" w:rsidRPr="00650C20" w:rsidRDefault="00650C20" w:rsidP="00650C20">
            <w:pPr>
              <w:rPr>
                <w:b/>
                <w:bCs/>
              </w:rPr>
            </w:pPr>
            <w:r w:rsidRPr="00650C20">
              <w:rPr>
                <w:b/>
                <w:bCs/>
              </w:rPr>
              <w:t>6.712667</w:t>
            </w:r>
          </w:p>
        </w:tc>
        <w:tc>
          <w:tcPr>
            <w:tcW w:w="960" w:type="dxa"/>
            <w:noWrap/>
            <w:hideMark/>
          </w:tcPr>
          <w:p w14:paraId="6F18AD2F" w14:textId="77777777" w:rsidR="00650C20" w:rsidRPr="00650C20" w:rsidRDefault="00650C20" w:rsidP="00650C20">
            <w:pPr>
              <w:rPr>
                <w:b/>
                <w:bCs/>
              </w:rPr>
            </w:pPr>
            <w:r w:rsidRPr="00650C20">
              <w:rPr>
                <w:b/>
                <w:bCs/>
              </w:rPr>
              <w:t>8.889428</w:t>
            </w:r>
          </w:p>
        </w:tc>
        <w:tc>
          <w:tcPr>
            <w:tcW w:w="960" w:type="dxa"/>
            <w:noWrap/>
            <w:hideMark/>
          </w:tcPr>
          <w:p w14:paraId="20B8C496" w14:textId="77777777" w:rsidR="00650C20" w:rsidRPr="00650C20" w:rsidRDefault="00650C20" w:rsidP="00650C20">
            <w:pPr>
              <w:rPr>
                <w:b/>
                <w:bCs/>
              </w:rPr>
            </w:pPr>
            <w:r w:rsidRPr="00650C20">
              <w:rPr>
                <w:b/>
                <w:bCs/>
              </w:rPr>
              <w:t>11.75756</w:t>
            </w:r>
          </w:p>
        </w:tc>
        <w:tc>
          <w:tcPr>
            <w:tcW w:w="960" w:type="dxa"/>
            <w:noWrap/>
            <w:hideMark/>
          </w:tcPr>
          <w:p w14:paraId="6B5A602B" w14:textId="77777777" w:rsidR="00650C20" w:rsidRPr="00650C20" w:rsidRDefault="00650C20" w:rsidP="00650C20">
            <w:pPr>
              <w:rPr>
                <w:b/>
                <w:bCs/>
              </w:rPr>
            </w:pPr>
            <w:r w:rsidRPr="00650C20">
              <w:rPr>
                <w:b/>
                <w:bCs/>
              </w:rPr>
              <w:t>12.03033</w:t>
            </w:r>
          </w:p>
        </w:tc>
      </w:tr>
    </w:tbl>
    <w:p w14:paraId="07614530" w14:textId="77777777" w:rsidR="00650C20" w:rsidRDefault="00650C20" w:rsidP="00DD05AD">
      <w:r>
        <w:lastRenderedPageBreak/>
        <w:t>6</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26"/>
        <w:gridCol w:w="1126"/>
        <w:gridCol w:w="1126"/>
        <w:gridCol w:w="1126"/>
        <w:gridCol w:w="1126"/>
        <w:gridCol w:w="1126"/>
        <w:gridCol w:w="1126"/>
        <w:gridCol w:w="1126"/>
        <w:gridCol w:w="1126"/>
        <w:gridCol w:w="1126"/>
      </w:tblGrid>
      <w:tr w:rsidR="00650C20" w:rsidRPr="00650C20" w14:paraId="16906A14" w14:textId="77777777" w:rsidTr="00650C20">
        <w:trPr>
          <w:trHeight w:val="261"/>
        </w:trPr>
        <w:tc>
          <w:tcPr>
            <w:tcW w:w="1126" w:type="dxa"/>
            <w:noWrap/>
            <w:hideMark/>
          </w:tcPr>
          <w:p w14:paraId="39A80799" w14:textId="77777777" w:rsidR="00650C20" w:rsidRPr="00650C20" w:rsidRDefault="00650C20" w:rsidP="00650C20">
            <w:r w:rsidRPr="00650C20">
              <w:t>Tx01</w:t>
            </w:r>
          </w:p>
        </w:tc>
        <w:tc>
          <w:tcPr>
            <w:tcW w:w="1126" w:type="dxa"/>
            <w:noWrap/>
            <w:hideMark/>
          </w:tcPr>
          <w:p w14:paraId="7E384528" w14:textId="77777777" w:rsidR="00650C20" w:rsidRPr="00650C20" w:rsidRDefault="00650C20" w:rsidP="00650C20">
            <w:r w:rsidRPr="00650C20">
              <w:t>Tx02</w:t>
            </w:r>
          </w:p>
        </w:tc>
        <w:tc>
          <w:tcPr>
            <w:tcW w:w="1126" w:type="dxa"/>
            <w:noWrap/>
            <w:hideMark/>
          </w:tcPr>
          <w:p w14:paraId="4FC201CC" w14:textId="77777777" w:rsidR="00650C20" w:rsidRPr="00650C20" w:rsidRDefault="00650C20" w:rsidP="00650C20">
            <w:r w:rsidRPr="00650C20">
              <w:t>Tx03</w:t>
            </w:r>
          </w:p>
        </w:tc>
        <w:tc>
          <w:tcPr>
            <w:tcW w:w="1126" w:type="dxa"/>
            <w:noWrap/>
            <w:hideMark/>
          </w:tcPr>
          <w:p w14:paraId="60CBC919" w14:textId="77777777" w:rsidR="00650C20" w:rsidRPr="00650C20" w:rsidRDefault="00650C20" w:rsidP="00650C20">
            <w:r w:rsidRPr="00650C20">
              <w:t>Tx04</w:t>
            </w:r>
          </w:p>
        </w:tc>
        <w:tc>
          <w:tcPr>
            <w:tcW w:w="1126" w:type="dxa"/>
            <w:noWrap/>
            <w:hideMark/>
          </w:tcPr>
          <w:p w14:paraId="04EEA3B2" w14:textId="77777777" w:rsidR="00650C20" w:rsidRPr="00650C20" w:rsidRDefault="00650C20" w:rsidP="00650C20">
            <w:r w:rsidRPr="00650C20">
              <w:t>Tx05</w:t>
            </w:r>
          </w:p>
        </w:tc>
        <w:tc>
          <w:tcPr>
            <w:tcW w:w="1126" w:type="dxa"/>
            <w:noWrap/>
            <w:hideMark/>
          </w:tcPr>
          <w:p w14:paraId="520A8E73" w14:textId="77777777" w:rsidR="00650C20" w:rsidRPr="00650C20" w:rsidRDefault="00650C20" w:rsidP="00650C20">
            <w:r w:rsidRPr="00650C20">
              <w:t>Tx06</w:t>
            </w:r>
          </w:p>
        </w:tc>
        <w:tc>
          <w:tcPr>
            <w:tcW w:w="1126" w:type="dxa"/>
            <w:noWrap/>
            <w:hideMark/>
          </w:tcPr>
          <w:p w14:paraId="7A07A0C0" w14:textId="77777777" w:rsidR="00650C20" w:rsidRPr="00650C20" w:rsidRDefault="00650C20" w:rsidP="00650C20">
            <w:r w:rsidRPr="00650C20">
              <w:t>Tx07</w:t>
            </w:r>
          </w:p>
        </w:tc>
        <w:tc>
          <w:tcPr>
            <w:tcW w:w="1126" w:type="dxa"/>
            <w:noWrap/>
            <w:hideMark/>
          </w:tcPr>
          <w:p w14:paraId="11AED0D3" w14:textId="77777777" w:rsidR="00650C20" w:rsidRPr="00650C20" w:rsidRDefault="00650C20" w:rsidP="00650C20">
            <w:r w:rsidRPr="00650C20">
              <w:t>Tx08</w:t>
            </w:r>
          </w:p>
        </w:tc>
        <w:tc>
          <w:tcPr>
            <w:tcW w:w="1126" w:type="dxa"/>
            <w:noWrap/>
            <w:hideMark/>
          </w:tcPr>
          <w:p w14:paraId="7A8DF7DB" w14:textId="77777777" w:rsidR="00650C20" w:rsidRPr="00650C20" w:rsidRDefault="00650C20" w:rsidP="00650C20">
            <w:r w:rsidRPr="00650C20">
              <w:t>Tx09</w:t>
            </w:r>
          </w:p>
        </w:tc>
        <w:tc>
          <w:tcPr>
            <w:tcW w:w="1126" w:type="dxa"/>
            <w:noWrap/>
            <w:hideMark/>
          </w:tcPr>
          <w:p w14:paraId="336A7828" w14:textId="77777777" w:rsidR="00650C20" w:rsidRPr="00650C20" w:rsidRDefault="00650C20" w:rsidP="00650C20">
            <w:r w:rsidRPr="00650C20">
              <w:t>Tx10</w:t>
            </w:r>
          </w:p>
        </w:tc>
      </w:tr>
      <w:tr w:rsidR="00650C20" w:rsidRPr="00650C20" w14:paraId="77067F81" w14:textId="77777777" w:rsidTr="00650C20">
        <w:trPr>
          <w:trHeight w:val="261"/>
        </w:trPr>
        <w:tc>
          <w:tcPr>
            <w:tcW w:w="1126" w:type="dxa"/>
            <w:noWrap/>
            <w:hideMark/>
          </w:tcPr>
          <w:p w14:paraId="3D42490C" w14:textId="77777777" w:rsidR="00650C20" w:rsidRPr="00650C20" w:rsidRDefault="00650C20" w:rsidP="00650C20">
            <w:r w:rsidRPr="00650C20">
              <w:t>7.497773</w:t>
            </w:r>
          </w:p>
        </w:tc>
        <w:tc>
          <w:tcPr>
            <w:tcW w:w="1126" w:type="dxa"/>
            <w:noWrap/>
            <w:hideMark/>
          </w:tcPr>
          <w:p w14:paraId="32F92BA6" w14:textId="77777777" w:rsidR="00650C20" w:rsidRPr="00650C20" w:rsidRDefault="00650C20" w:rsidP="00650C20">
            <w:r w:rsidRPr="00650C20">
              <w:t>6.377734</w:t>
            </w:r>
          </w:p>
        </w:tc>
        <w:tc>
          <w:tcPr>
            <w:tcW w:w="1126" w:type="dxa"/>
            <w:noWrap/>
            <w:hideMark/>
          </w:tcPr>
          <w:p w14:paraId="1C0C546D" w14:textId="77777777" w:rsidR="00650C20" w:rsidRPr="00650C20" w:rsidRDefault="00650C20" w:rsidP="00650C20">
            <w:r w:rsidRPr="00650C20">
              <w:t>7.934734</w:t>
            </w:r>
          </w:p>
        </w:tc>
        <w:tc>
          <w:tcPr>
            <w:tcW w:w="1126" w:type="dxa"/>
            <w:noWrap/>
            <w:hideMark/>
          </w:tcPr>
          <w:p w14:paraId="200F9A43" w14:textId="77777777" w:rsidR="00650C20" w:rsidRPr="00650C20" w:rsidRDefault="00650C20" w:rsidP="00650C20">
            <w:r w:rsidRPr="00650C20">
              <w:t>8.139328</w:t>
            </w:r>
          </w:p>
        </w:tc>
        <w:tc>
          <w:tcPr>
            <w:tcW w:w="1126" w:type="dxa"/>
            <w:noWrap/>
            <w:hideMark/>
          </w:tcPr>
          <w:p w14:paraId="119DCCD1" w14:textId="77777777" w:rsidR="00650C20" w:rsidRPr="00650C20" w:rsidRDefault="00650C20" w:rsidP="00650C20">
            <w:r w:rsidRPr="00650C20">
              <w:t>8.210512</w:t>
            </w:r>
          </w:p>
        </w:tc>
        <w:tc>
          <w:tcPr>
            <w:tcW w:w="1126" w:type="dxa"/>
            <w:noWrap/>
            <w:hideMark/>
          </w:tcPr>
          <w:p w14:paraId="6DC7248C" w14:textId="77777777" w:rsidR="00650C20" w:rsidRPr="00650C20" w:rsidRDefault="00650C20" w:rsidP="00650C20">
            <w:r w:rsidRPr="00650C20">
              <w:t>8.228784</w:t>
            </w:r>
          </w:p>
        </w:tc>
        <w:tc>
          <w:tcPr>
            <w:tcW w:w="1126" w:type="dxa"/>
            <w:noWrap/>
            <w:hideMark/>
          </w:tcPr>
          <w:p w14:paraId="0BD1F8A9" w14:textId="77777777" w:rsidR="00650C20" w:rsidRPr="00650C20" w:rsidRDefault="00650C20" w:rsidP="00650C20">
            <w:r w:rsidRPr="00650C20">
              <w:t>11.46614</w:t>
            </w:r>
          </w:p>
        </w:tc>
        <w:tc>
          <w:tcPr>
            <w:tcW w:w="1126" w:type="dxa"/>
            <w:noWrap/>
            <w:hideMark/>
          </w:tcPr>
          <w:p w14:paraId="113D3128" w14:textId="77777777" w:rsidR="00650C20" w:rsidRPr="00650C20" w:rsidRDefault="00650C20" w:rsidP="00650C20">
            <w:r w:rsidRPr="00650C20">
              <w:t>14.20605</w:t>
            </w:r>
          </w:p>
        </w:tc>
        <w:tc>
          <w:tcPr>
            <w:tcW w:w="1126" w:type="dxa"/>
            <w:noWrap/>
            <w:hideMark/>
          </w:tcPr>
          <w:p w14:paraId="73938320" w14:textId="77777777" w:rsidR="00650C20" w:rsidRPr="00650C20" w:rsidRDefault="00650C20" w:rsidP="00650C20">
            <w:r w:rsidRPr="00650C20">
              <w:t>8.207841</w:t>
            </w:r>
          </w:p>
        </w:tc>
        <w:tc>
          <w:tcPr>
            <w:tcW w:w="1126" w:type="dxa"/>
            <w:noWrap/>
            <w:hideMark/>
          </w:tcPr>
          <w:p w14:paraId="7D1A5A48" w14:textId="77777777" w:rsidR="00650C20" w:rsidRPr="00650C20" w:rsidRDefault="00650C20" w:rsidP="00650C20">
            <w:r w:rsidRPr="00650C20">
              <w:t>9.1668</w:t>
            </w:r>
          </w:p>
        </w:tc>
      </w:tr>
      <w:tr w:rsidR="00650C20" w:rsidRPr="00650C20" w14:paraId="442F6A02" w14:textId="77777777" w:rsidTr="00650C20">
        <w:trPr>
          <w:trHeight w:val="261"/>
        </w:trPr>
        <w:tc>
          <w:tcPr>
            <w:tcW w:w="1126" w:type="dxa"/>
            <w:noWrap/>
            <w:hideMark/>
          </w:tcPr>
          <w:p w14:paraId="4F5661BD" w14:textId="77777777" w:rsidR="00650C20" w:rsidRPr="00650C20" w:rsidRDefault="00650C20" w:rsidP="00650C20">
            <w:r w:rsidRPr="00650C20">
              <w:t>8.542898</w:t>
            </w:r>
          </w:p>
        </w:tc>
        <w:tc>
          <w:tcPr>
            <w:tcW w:w="1126" w:type="dxa"/>
            <w:noWrap/>
            <w:hideMark/>
          </w:tcPr>
          <w:p w14:paraId="3FF05C76" w14:textId="77777777" w:rsidR="00650C20" w:rsidRPr="00650C20" w:rsidRDefault="00650C20" w:rsidP="00650C20">
            <w:r w:rsidRPr="00650C20">
              <w:t>10.23031</w:t>
            </w:r>
          </w:p>
        </w:tc>
        <w:tc>
          <w:tcPr>
            <w:tcW w:w="1126" w:type="dxa"/>
            <w:noWrap/>
            <w:hideMark/>
          </w:tcPr>
          <w:p w14:paraId="0317FBAE" w14:textId="77777777" w:rsidR="00650C20" w:rsidRPr="00650C20" w:rsidRDefault="00650C20" w:rsidP="00650C20">
            <w:r w:rsidRPr="00650C20">
              <w:t>7.647929</w:t>
            </w:r>
          </w:p>
        </w:tc>
        <w:tc>
          <w:tcPr>
            <w:tcW w:w="1126" w:type="dxa"/>
            <w:noWrap/>
            <w:hideMark/>
          </w:tcPr>
          <w:p w14:paraId="4A1EE966" w14:textId="77777777" w:rsidR="00650C20" w:rsidRPr="00650C20" w:rsidRDefault="00650C20" w:rsidP="00650C20">
            <w:r w:rsidRPr="00650C20">
              <w:t>11.35404</w:t>
            </w:r>
          </w:p>
        </w:tc>
        <w:tc>
          <w:tcPr>
            <w:tcW w:w="1126" w:type="dxa"/>
            <w:noWrap/>
            <w:hideMark/>
          </w:tcPr>
          <w:p w14:paraId="1EECC7D3" w14:textId="77777777" w:rsidR="00650C20" w:rsidRPr="00650C20" w:rsidRDefault="00650C20" w:rsidP="00650C20">
            <w:r w:rsidRPr="00650C20">
              <w:t>10.5249</w:t>
            </w:r>
          </w:p>
        </w:tc>
        <w:tc>
          <w:tcPr>
            <w:tcW w:w="1126" w:type="dxa"/>
            <w:noWrap/>
            <w:hideMark/>
          </w:tcPr>
          <w:p w14:paraId="7CBAA4FE" w14:textId="77777777" w:rsidR="00650C20" w:rsidRPr="00650C20" w:rsidRDefault="00650C20" w:rsidP="00650C20">
            <w:r w:rsidRPr="00650C20">
              <w:t>11.81965</w:t>
            </w:r>
          </w:p>
        </w:tc>
        <w:tc>
          <w:tcPr>
            <w:tcW w:w="1126" w:type="dxa"/>
            <w:noWrap/>
            <w:hideMark/>
          </w:tcPr>
          <w:p w14:paraId="1F589F15" w14:textId="77777777" w:rsidR="00650C20" w:rsidRPr="00650C20" w:rsidRDefault="00650C20" w:rsidP="00650C20">
            <w:r w:rsidRPr="00650C20">
              <w:t>6.75951</w:t>
            </w:r>
          </w:p>
        </w:tc>
        <w:tc>
          <w:tcPr>
            <w:tcW w:w="1126" w:type="dxa"/>
            <w:noWrap/>
            <w:hideMark/>
          </w:tcPr>
          <w:p w14:paraId="25DBB761" w14:textId="77777777" w:rsidR="00650C20" w:rsidRPr="00650C20" w:rsidRDefault="00650C20" w:rsidP="00650C20">
            <w:r w:rsidRPr="00650C20">
              <w:t>8.140428</w:t>
            </w:r>
          </w:p>
        </w:tc>
        <w:tc>
          <w:tcPr>
            <w:tcW w:w="1126" w:type="dxa"/>
            <w:noWrap/>
            <w:hideMark/>
          </w:tcPr>
          <w:p w14:paraId="7916DA67" w14:textId="77777777" w:rsidR="00650C20" w:rsidRPr="00650C20" w:rsidRDefault="00650C20" w:rsidP="00650C20">
            <w:r w:rsidRPr="00650C20">
              <w:t>8.142734</w:t>
            </w:r>
          </w:p>
        </w:tc>
        <w:tc>
          <w:tcPr>
            <w:tcW w:w="1126" w:type="dxa"/>
            <w:noWrap/>
            <w:hideMark/>
          </w:tcPr>
          <w:p w14:paraId="7CC59D45" w14:textId="77777777" w:rsidR="00650C20" w:rsidRPr="00650C20" w:rsidRDefault="00650C20" w:rsidP="00650C20">
            <w:r w:rsidRPr="00650C20">
              <w:t>7.74696</w:t>
            </w:r>
          </w:p>
        </w:tc>
      </w:tr>
      <w:tr w:rsidR="00650C20" w:rsidRPr="00650C20" w14:paraId="2625B094" w14:textId="77777777" w:rsidTr="00650C20">
        <w:trPr>
          <w:trHeight w:val="261"/>
        </w:trPr>
        <w:tc>
          <w:tcPr>
            <w:tcW w:w="1126" w:type="dxa"/>
            <w:noWrap/>
            <w:hideMark/>
          </w:tcPr>
          <w:p w14:paraId="6A02B800" w14:textId="77777777" w:rsidR="00650C20" w:rsidRPr="00650C20" w:rsidRDefault="00650C20" w:rsidP="00650C20">
            <w:r w:rsidRPr="00650C20">
              <w:t>12.60578</w:t>
            </w:r>
          </w:p>
        </w:tc>
        <w:tc>
          <w:tcPr>
            <w:tcW w:w="1126" w:type="dxa"/>
            <w:noWrap/>
            <w:hideMark/>
          </w:tcPr>
          <w:p w14:paraId="0559B9B6" w14:textId="77777777" w:rsidR="00650C20" w:rsidRPr="00650C20" w:rsidRDefault="00650C20" w:rsidP="00650C20">
            <w:r w:rsidRPr="00650C20">
              <w:t>6.817874</w:t>
            </w:r>
          </w:p>
        </w:tc>
        <w:tc>
          <w:tcPr>
            <w:tcW w:w="1126" w:type="dxa"/>
            <w:noWrap/>
            <w:hideMark/>
          </w:tcPr>
          <w:p w14:paraId="5E362932" w14:textId="77777777" w:rsidR="00650C20" w:rsidRPr="00650C20" w:rsidRDefault="00650C20" w:rsidP="00650C20">
            <w:r w:rsidRPr="00650C20">
              <w:t>5.435094</w:t>
            </w:r>
          </w:p>
        </w:tc>
        <w:tc>
          <w:tcPr>
            <w:tcW w:w="1126" w:type="dxa"/>
            <w:noWrap/>
            <w:hideMark/>
          </w:tcPr>
          <w:p w14:paraId="5ED75833" w14:textId="77777777" w:rsidR="00650C20" w:rsidRPr="00650C20" w:rsidRDefault="00650C20" w:rsidP="00650C20">
            <w:r w:rsidRPr="00650C20">
              <w:t>14.76117</w:t>
            </w:r>
          </w:p>
        </w:tc>
        <w:tc>
          <w:tcPr>
            <w:tcW w:w="1126" w:type="dxa"/>
            <w:noWrap/>
            <w:hideMark/>
          </w:tcPr>
          <w:p w14:paraId="065F9218" w14:textId="77777777" w:rsidR="00650C20" w:rsidRPr="00650C20" w:rsidRDefault="00650C20" w:rsidP="00650C20">
            <w:r w:rsidRPr="00650C20">
              <w:t>18.21777</w:t>
            </w:r>
          </w:p>
        </w:tc>
        <w:tc>
          <w:tcPr>
            <w:tcW w:w="1126" w:type="dxa"/>
            <w:noWrap/>
            <w:hideMark/>
          </w:tcPr>
          <w:p w14:paraId="1B7455F9" w14:textId="77777777" w:rsidR="00650C20" w:rsidRPr="00650C20" w:rsidRDefault="00650C20" w:rsidP="00650C20">
            <w:r w:rsidRPr="00650C20">
              <w:t>6.430227</w:t>
            </w:r>
          </w:p>
        </w:tc>
        <w:tc>
          <w:tcPr>
            <w:tcW w:w="1126" w:type="dxa"/>
            <w:noWrap/>
            <w:hideMark/>
          </w:tcPr>
          <w:p w14:paraId="5912EE39" w14:textId="77777777" w:rsidR="00650C20" w:rsidRPr="00650C20" w:rsidRDefault="00650C20" w:rsidP="00650C20">
            <w:r w:rsidRPr="00650C20">
              <w:t>3.888715</w:t>
            </w:r>
          </w:p>
        </w:tc>
        <w:tc>
          <w:tcPr>
            <w:tcW w:w="1126" w:type="dxa"/>
            <w:noWrap/>
            <w:hideMark/>
          </w:tcPr>
          <w:p w14:paraId="4649E676" w14:textId="77777777" w:rsidR="00650C20" w:rsidRPr="00650C20" w:rsidRDefault="00650C20" w:rsidP="00650C20">
            <w:r w:rsidRPr="00650C20">
              <w:t>9.329514</w:t>
            </w:r>
          </w:p>
        </w:tc>
        <w:tc>
          <w:tcPr>
            <w:tcW w:w="1126" w:type="dxa"/>
            <w:noWrap/>
            <w:hideMark/>
          </w:tcPr>
          <w:p w14:paraId="1C1B09F9" w14:textId="77777777" w:rsidR="00650C20" w:rsidRPr="00650C20" w:rsidRDefault="00650C20" w:rsidP="00650C20">
            <w:r w:rsidRPr="00650C20">
              <w:t>10.5251</w:t>
            </w:r>
          </w:p>
        </w:tc>
        <w:tc>
          <w:tcPr>
            <w:tcW w:w="1126" w:type="dxa"/>
            <w:noWrap/>
            <w:hideMark/>
          </w:tcPr>
          <w:p w14:paraId="545A4569" w14:textId="77777777" w:rsidR="00650C20" w:rsidRPr="00650C20" w:rsidRDefault="00650C20" w:rsidP="00650C20">
            <w:r w:rsidRPr="00650C20">
              <w:t>13.54362</w:t>
            </w:r>
          </w:p>
        </w:tc>
      </w:tr>
      <w:tr w:rsidR="00650C20" w:rsidRPr="00650C20" w14:paraId="36F57449" w14:textId="77777777" w:rsidTr="00650C20">
        <w:trPr>
          <w:trHeight w:val="261"/>
        </w:trPr>
        <w:tc>
          <w:tcPr>
            <w:tcW w:w="1126" w:type="dxa"/>
            <w:noWrap/>
            <w:hideMark/>
          </w:tcPr>
          <w:p w14:paraId="0EF3D2AB" w14:textId="77777777" w:rsidR="00650C20" w:rsidRPr="00650C20" w:rsidRDefault="00650C20" w:rsidP="00650C20">
            <w:r w:rsidRPr="00650C20">
              <w:t>4.446337</w:t>
            </w:r>
          </w:p>
        </w:tc>
        <w:tc>
          <w:tcPr>
            <w:tcW w:w="1126" w:type="dxa"/>
            <w:noWrap/>
            <w:hideMark/>
          </w:tcPr>
          <w:p w14:paraId="3AE5A6BD" w14:textId="77777777" w:rsidR="00650C20" w:rsidRPr="00650C20" w:rsidRDefault="00650C20" w:rsidP="00650C20">
            <w:r w:rsidRPr="00650C20">
              <w:t>7.781583</w:t>
            </w:r>
          </w:p>
        </w:tc>
        <w:tc>
          <w:tcPr>
            <w:tcW w:w="1126" w:type="dxa"/>
            <w:noWrap/>
            <w:hideMark/>
          </w:tcPr>
          <w:p w14:paraId="173A787B" w14:textId="77777777" w:rsidR="00650C20" w:rsidRPr="00650C20" w:rsidRDefault="00650C20" w:rsidP="00650C20">
            <w:r w:rsidRPr="00650C20">
              <w:t>8.229942</w:t>
            </w:r>
          </w:p>
        </w:tc>
        <w:tc>
          <w:tcPr>
            <w:tcW w:w="1126" w:type="dxa"/>
            <w:noWrap/>
            <w:hideMark/>
          </w:tcPr>
          <w:p w14:paraId="392CB5AA" w14:textId="77777777" w:rsidR="00650C20" w:rsidRPr="00650C20" w:rsidRDefault="00650C20" w:rsidP="00650C20">
            <w:r w:rsidRPr="00650C20">
              <w:t>11.89701</w:t>
            </w:r>
          </w:p>
        </w:tc>
        <w:tc>
          <w:tcPr>
            <w:tcW w:w="1126" w:type="dxa"/>
            <w:noWrap/>
            <w:hideMark/>
          </w:tcPr>
          <w:p w14:paraId="03421054" w14:textId="77777777" w:rsidR="00650C20" w:rsidRPr="00650C20" w:rsidRDefault="00650C20" w:rsidP="00650C20">
            <w:r w:rsidRPr="00650C20">
              <w:t>8.565242</w:t>
            </w:r>
          </w:p>
        </w:tc>
        <w:tc>
          <w:tcPr>
            <w:tcW w:w="1126" w:type="dxa"/>
            <w:noWrap/>
            <w:hideMark/>
          </w:tcPr>
          <w:p w14:paraId="18792AA1" w14:textId="77777777" w:rsidR="00650C20" w:rsidRPr="00650C20" w:rsidRDefault="00650C20" w:rsidP="00650C20">
            <w:r w:rsidRPr="00650C20">
              <w:t>4.94145</w:t>
            </w:r>
          </w:p>
        </w:tc>
        <w:tc>
          <w:tcPr>
            <w:tcW w:w="1126" w:type="dxa"/>
            <w:noWrap/>
            <w:hideMark/>
          </w:tcPr>
          <w:p w14:paraId="7B651A3C" w14:textId="77777777" w:rsidR="00650C20" w:rsidRPr="00650C20" w:rsidRDefault="00650C20" w:rsidP="00650C20">
            <w:r w:rsidRPr="00650C20">
              <w:t>6.147391</w:t>
            </w:r>
          </w:p>
        </w:tc>
        <w:tc>
          <w:tcPr>
            <w:tcW w:w="1126" w:type="dxa"/>
            <w:noWrap/>
            <w:hideMark/>
          </w:tcPr>
          <w:p w14:paraId="70AC6608" w14:textId="77777777" w:rsidR="00650C20" w:rsidRPr="00650C20" w:rsidRDefault="00650C20" w:rsidP="00650C20">
            <w:r w:rsidRPr="00650C20">
              <w:t>6.779813</w:t>
            </w:r>
          </w:p>
        </w:tc>
        <w:tc>
          <w:tcPr>
            <w:tcW w:w="1126" w:type="dxa"/>
            <w:noWrap/>
            <w:hideMark/>
          </w:tcPr>
          <w:p w14:paraId="20D33306" w14:textId="77777777" w:rsidR="00650C20" w:rsidRPr="00650C20" w:rsidRDefault="00650C20" w:rsidP="00650C20">
            <w:r w:rsidRPr="00650C20">
              <w:t>9.641527</w:t>
            </w:r>
          </w:p>
        </w:tc>
        <w:tc>
          <w:tcPr>
            <w:tcW w:w="1126" w:type="dxa"/>
            <w:noWrap/>
            <w:hideMark/>
          </w:tcPr>
          <w:p w14:paraId="6159393B" w14:textId="77777777" w:rsidR="00650C20" w:rsidRPr="00650C20" w:rsidRDefault="00650C20" w:rsidP="00650C20">
            <w:r w:rsidRPr="00650C20">
              <w:t>12.44875</w:t>
            </w:r>
          </w:p>
        </w:tc>
      </w:tr>
      <w:tr w:rsidR="00650C20" w:rsidRPr="00650C20" w14:paraId="0408ED09" w14:textId="77777777" w:rsidTr="00650C20">
        <w:trPr>
          <w:trHeight w:val="261"/>
        </w:trPr>
        <w:tc>
          <w:tcPr>
            <w:tcW w:w="1126" w:type="dxa"/>
            <w:noWrap/>
            <w:hideMark/>
          </w:tcPr>
          <w:p w14:paraId="017AE4EC" w14:textId="77777777" w:rsidR="00650C20" w:rsidRPr="00650C20" w:rsidRDefault="00650C20" w:rsidP="00650C20">
            <w:r w:rsidRPr="00650C20">
              <w:t>9.886414</w:t>
            </w:r>
          </w:p>
        </w:tc>
        <w:tc>
          <w:tcPr>
            <w:tcW w:w="1126" w:type="dxa"/>
            <w:noWrap/>
            <w:hideMark/>
          </w:tcPr>
          <w:p w14:paraId="62ACE163" w14:textId="77777777" w:rsidR="00650C20" w:rsidRPr="00650C20" w:rsidRDefault="00650C20" w:rsidP="00650C20">
            <w:r w:rsidRPr="00650C20">
              <w:t>10.78149</w:t>
            </w:r>
          </w:p>
        </w:tc>
        <w:tc>
          <w:tcPr>
            <w:tcW w:w="1126" w:type="dxa"/>
            <w:noWrap/>
            <w:hideMark/>
          </w:tcPr>
          <w:p w14:paraId="1D4F80E3" w14:textId="77777777" w:rsidR="00650C20" w:rsidRPr="00650C20" w:rsidRDefault="00650C20" w:rsidP="00650C20">
            <w:r w:rsidRPr="00650C20">
              <w:t>12.96248</w:t>
            </w:r>
          </w:p>
        </w:tc>
        <w:tc>
          <w:tcPr>
            <w:tcW w:w="1126" w:type="dxa"/>
            <w:noWrap/>
            <w:hideMark/>
          </w:tcPr>
          <w:p w14:paraId="0E105551" w14:textId="77777777" w:rsidR="00650C20" w:rsidRPr="00650C20" w:rsidRDefault="00650C20" w:rsidP="00650C20">
            <w:r w:rsidRPr="00650C20">
              <w:t>9.569309</w:t>
            </w:r>
          </w:p>
        </w:tc>
        <w:tc>
          <w:tcPr>
            <w:tcW w:w="1126" w:type="dxa"/>
            <w:noWrap/>
            <w:hideMark/>
          </w:tcPr>
          <w:p w14:paraId="23A5B787" w14:textId="77777777" w:rsidR="00650C20" w:rsidRPr="00650C20" w:rsidRDefault="00650C20" w:rsidP="00650C20">
            <w:r w:rsidRPr="00650C20">
              <w:t>11.79736</w:t>
            </w:r>
          </w:p>
        </w:tc>
        <w:tc>
          <w:tcPr>
            <w:tcW w:w="1126" w:type="dxa"/>
            <w:noWrap/>
            <w:hideMark/>
          </w:tcPr>
          <w:p w14:paraId="277E8B3D" w14:textId="77777777" w:rsidR="00650C20" w:rsidRPr="00650C20" w:rsidRDefault="00650C20" w:rsidP="00650C20">
            <w:r w:rsidRPr="00650C20">
              <w:t>13.83808</w:t>
            </w:r>
          </w:p>
        </w:tc>
        <w:tc>
          <w:tcPr>
            <w:tcW w:w="1126" w:type="dxa"/>
            <w:noWrap/>
            <w:hideMark/>
          </w:tcPr>
          <w:p w14:paraId="3CB06ACB" w14:textId="77777777" w:rsidR="00650C20" w:rsidRPr="00650C20" w:rsidRDefault="00650C20" w:rsidP="00650C20">
            <w:r w:rsidRPr="00650C20">
              <w:t>6.147209</w:t>
            </w:r>
          </w:p>
        </w:tc>
        <w:tc>
          <w:tcPr>
            <w:tcW w:w="1126" w:type="dxa"/>
            <w:noWrap/>
            <w:hideMark/>
          </w:tcPr>
          <w:p w14:paraId="56FDBA19" w14:textId="77777777" w:rsidR="00650C20" w:rsidRPr="00650C20" w:rsidRDefault="00650C20" w:rsidP="00650C20">
            <w:r w:rsidRPr="00650C20">
              <w:t>9.737449</w:t>
            </w:r>
          </w:p>
        </w:tc>
        <w:tc>
          <w:tcPr>
            <w:tcW w:w="1126" w:type="dxa"/>
            <w:noWrap/>
            <w:hideMark/>
          </w:tcPr>
          <w:p w14:paraId="5ED92E71" w14:textId="77777777" w:rsidR="00650C20" w:rsidRPr="00650C20" w:rsidRDefault="00650C20" w:rsidP="00650C20">
            <w:r w:rsidRPr="00650C20">
              <w:t>17.47573</w:t>
            </w:r>
          </w:p>
        </w:tc>
        <w:tc>
          <w:tcPr>
            <w:tcW w:w="1126" w:type="dxa"/>
            <w:noWrap/>
            <w:hideMark/>
          </w:tcPr>
          <w:p w14:paraId="4CD78B54" w14:textId="77777777" w:rsidR="00650C20" w:rsidRPr="00650C20" w:rsidRDefault="00650C20" w:rsidP="00650C20">
            <w:r w:rsidRPr="00650C20">
              <w:t>13.96707</w:t>
            </w:r>
          </w:p>
        </w:tc>
      </w:tr>
      <w:tr w:rsidR="00650C20" w:rsidRPr="00650C20" w14:paraId="2004E3AC" w14:textId="77777777" w:rsidTr="00650C20">
        <w:trPr>
          <w:trHeight w:val="261"/>
        </w:trPr>
        <w:tc>
          <w:tcPr>
            <w:tcW w:w="1126" w:type="dxa"/>
            <w:noWrap/>
            <w:hideMark/>
          </w:tcPr>
          <w:p w14:paraId="657A2BBD" w14:textId="77777777" w:rsidR="00650C20" w:rsidRPr="00650C20" w:rsidRDefault="00650C20" w:rsidP="00650C20">
            <w:r w:rsidRPr="00650C20">
              <w:t>12.83906</w:t>
            </w:r>
          </w:p>
        </w:tc>
        <w:tc>
          <w:tcPr>
            <w:tcW w:w="1126" w:type="dxa"/>
            <w:noWrap/>
            <w:hideMark/>
          </w:tcPr>
          <w:p w14:paraId="1AECD7B7" w14:textId="77777777" w:rsidR="00650C20" w:rsidRPr="00650C20" w:rsidRDefault="00650C20" w:rsidP="00650C20">
            <w:r w:rsidRPr="00650C20">
              <w:t>6.430516</w:t>
            </w:r>
          </w:p>
        </w:tc>
        <w:tc>
          <w:tcPr>
            <w:tcW w:w="1126" w:type="dxa"/>
            <w:noWrap/>
            <w:hideMark/>
          </w:tcPr>
          <w:p w14:paraId="0B1C4A18" w14:textId="77777777" w:rsidR="00650C20" w:rsidRPr="00650C20" w:rsidRDefault="00650C20" w:rsidP="00650C20">
            <w:r w:rsidRPr="00650C20">
              <w:t>7.840555</w:t>
            </w:r>
          </w:p>
        </w:tc>
        <w:tc>
          <w:tcPr>
            <w:tcW w:w="1126" w:type="dxa"/>
            <w:noWrap/>
            <w:hideMark/>
          </w:tcPr>
          <w:p w14:paraId="5753408D" w14:textId="77777777" w:rsidR="00650C20" w:rsidRPr="00650C20" w:rsidRDefault="00650C20" w:rsidP="00650C20">
            <w:r w:rsidRPr="00650C20">
              <w:t>6.582847</w:t>
            </w:r>
          </w:p>
        </w:tc>
        <w:tc>
          <w:tcPr>
            <w:tcW w:w="1126" w:type="dxa"/>
            <w:noWrap/>
            <w:hideMark/>
          </w:tcPr>
          <w:p w14:paraId="2FE04627" w14:textId="77777777" w:rsidR="00650C20" w:rsidRPr="00650C20" w:rsidRDefault="00650C20" w:rsidP="00650C20">
            <w:r w:rsidRPr="00650C20">
              <w:t>11.55184</w:t>
            </w:r>
          </w:p>
        </w:tc>
        <w:tc>
          <w:tcPr>
            <w:tcW w:w="1126" w:type="dxa"/>
            <w:noWrap/>
            <w:hideMark/>
          </w:tcPr>
          <w:p w14:paraId="49F01358" w14:textId="77777777" w:rsidR="00650C20" w:rsidRPr="00650C20" w:rsidRDefault="00650C20" w:rsidP="00650C20">
            <w:r w:rsidRPr="00650C20">
              <w:t>7.441007</w:t>
            </w:r>
          </w:p>
        </w:tc>
        <w:tc>
          <w:tcPr>
            <w:tcW w:w="1126" w:type="dxa"/>
            <w:noWrap/>
            <w:hideMark/>
          </w:tcPr>
          <w:p w14:paraId="1A22F442" w14:textId="77777777" w:rsidR="00650C20" w:rsidRPr="00650C20" w:rsidRDefault="00650C20" w:rsidP="00650C20">
            <w:r w:rsidRPr="00650C20">
              <w:t>6.155208</w:t>
            </w:r>
          </w:p>
        </w:tc>
        <w:tc>
          <w:tcPr>
            <w:tcW w:w="1126" w:type="dxa"/>
            <w:noWrap/>
            <w:hideMark/>
          </w:tcPr>
          <w:p w14:paraId="4A0140EC" w14:textId="77777777" w:rsidR="00650C20" w:rsidRPr="00650C20" w:rsidRDefault="00650C20" w:rsidP="00650C20">
            <w:r w:rsidRPr="00650C20">
              <w:t>9.878447</w:t>
            </w:r>
          </w:p>
        </w:tc>
        <w:tc>
          <w:tcPr>
            <w:tcW w:w="1126" w:type="dxa"/>
            <w:noWrap/>
            <w:hideMark/>
          </w:tcPr>
          <w:p w14:paraId="2D247960" w14:textId="77777777" w:rsidR="00650C20" w:rsidRPr="00650C20" w:rsidRDefault="00650C20" w:rsidP="00650C20">
            <w:r w:rsidRPr="00650C20">
              <w:t>13.24907</w:t>
            </w:r>
          </w:p>
        </w:tc>
        <w:tc>
          <w:tcPr>
            <w:tcW w:w="1126" w:type="dxa"/>
            <w:noWrap/>
            <w:hideMark/>
          </w:tcPr>
          <w:p w14:paraId="6B5110F8" w14:textId="77777777" w:rsidR="00650C20" w:rsidRPr="00650C20" w:rsidRDefault="00650C20" w:rsidP="00650C20">
            <w:r w:rsidRPr="00650C20">
              <w:t>12.40907</w:t>
            </w:r>
          </w:p>
        </w:tc>
      </w:tr>
      <w:tr w:rsidR="00650C20" w:rsidRPr="00650C20" w14:paraId="19CBCF87" w14:textId="77777777" w:rsidTr="00650C20">
        <w:trPr>
          <w:trHeight w:val="261"/>
        </w:trPr>
        <w:tc>
          <w:tcPr>
            <w:tcW w:w="1126" w:type="dxa"/>
            <w:noWrap/>
            <w:hideMark/>
          </w:tcPr>
          <w:p w14:paraId="769EEE69" w14:textId="77777777" w:rsidR="00650C20" w:rsidRPr="00650C20" w:rsidRDefault="00650C20" w:rsidP="00650C20">
            <w:r w:rsidRPr="00650C20">
              <w:t>4.190734</w:t>
            </w:r>
          </w:p>
        </w:tc>
        <w:tc>
          <w:tcPr>
            <w:tcW w:w="1126" w:type="dxa"/>
            <w:noWrap/>
            <w:hideMark/>
          </w:tcPr>
          <w:p w14:paraId="4A2D2370" w14:textId="77777777" w:rsidR="00650C20" w:rsidRPr="00650C20" w:rsidRDefault="00650C20" w:rsidP="00650C20">
            <w:r w:rsidRPr="00650C20">
              <w:t>9.637445</w:t>
            </w:r>
          </w:p>
        </w:tc>
        <w:tc>
          <w:tcPr>
            <w:tcW w:w="1126" w:type="dxa"/>
            <w:noWrap/>
            <w:hideMark/>
          </w:tcPr>
          <w:p w14:paraId="40B54BBD" w14:textId="77777777" w:rsidR="00650C20" w:rsidRPr="00650C20" w:rsidRDefault="00650C20" w:rsidP="00650C20">
            <w:r w:rsidRPr="00650C20">
              <w:t>8.573628</w:t>
            </w:r>
          </w:p>
        </w:tc>
        <w:tc>
          <w:tcPr>
            <w:tcW w:w="1126" w:type="dxa"/>
            <w:noWrap/>
            <w:hideMark/>
          </w:tcPr>
          <w:p w14:paraId="06277984" w14:textId="77777777" w:rsidR="00650C20" w:rsidRPr="00650C20" w:rsidRDefault="00650C20" w:rsidP="00650C20">
            <w:r w:rsidRPr="00650C20">
              <w:t>11.67244</w:t>
            </w:r>
          </w:p>
        </w:tc>
        <w:tc>
          <w:tcPr>
            <w:tcW w:w="1126" w:type="dxa"/>
            <w:noWrap/>
            <w:hideMark/>
          </w:tcPr>
          <w:p w14:paraId="336D66FD" w14:textId="77777777" w:rsidR="00650C20" w:rsidRPr="00650C20" w:rsidRDefault="00650C20" w:rsidP="00650C20">
            <w:r w:rsidRPr="00650C20">
              <w:t>14.5939</w:t>
            </w:r>
          </w:p>
        </w:tc>
        <w:tc>
          <w:tcPr>
            <w:tcW w:w="1126" w:type="dxa"/>
            <w:noWrap/>
            <w:hideMark/>
          </w:tcPr>
          <w:p w14:paraId="0714CDEE" w14:textId="77777777" w:rsidR="00650C20" w:rsidRPr="00650C20" w:rsidRDefault="00650C20" w:rsidP="00650C20">
            <w:r w:rsidRPr="00650C20">
              <w:t>6.589825</w:t>
            </w:r>
          </w:p>
        </w:tc>
        <w:tc>
          <w:tcPr>
            <w:tcW w:w="1126" w:type="dxa"/>
            <w:noWrap/>
            <w:hideMark/>
          </w:tcPr>
          <w:p w14:paraId="442CEB04" w14:textId="77777777" w:rsidR="00650C20" w:rsidRPr="00650C20" w:rsidRDefault="00650C20" w:rsidP="00650C20">
            <w:r w:rsidRPr="00650C20">
              <w:t>11.52212</w:t>
            </w:r>
          </w:p>
        </w:tc>
        <w:tc>
          <w:tcPr>
            <w:tcW w:w="1126" w:type="dxa"/>
            <w:noWrap/>
            <w:hideMark/>
          </w:tcPr>
          <w:p w14:paraId="0A40E434" w14:textId="77777777" w:rsidR="00650C20" w:rsidRPr="00650C20" w:rsidRDefault="00650C20" w:rsidP="00650C20">
            <w:r w:rsidRPr="00650C20">
              <w:t>7.577949</w:t>
            </w:r>
          </w:p>
        </w:tc>
        <w:tc>
          <w:tcPr>
            <w:tcW w:w="1126" w:type="dxa"/>
            <w:noWrap/>
            <w:hideMark/>
          </w:tcPr>
          <w:p w14:paraId="767F5A02" w14:textId="77777777" w:rsidR="00650C20" w:rsidRPr="00650C20" w:rsidRDefault="00650C20" w:rsidP="00650C20">
            <w:r w:rsidRPr="00650C20">
              <w:t>8.621366</w:t>
            </w:r>
          </w:p>
        </w:tc>
        <w:tc>
          <w:tcPr>
            <w:tcW w:w="1126" w:type="dxa"/>
            <w:noWrap/>
            <w:hideMark/>
          </w:tcPr>
          <w:p w14:paraId="0EACE4A2" w14:textId="77777777" w:rsidR="00650C20" w:rsidRPr="00650C20" w:rsidRDefault="00650C20" w:rsidP="00650C20">
            <w:r w:rsidRPr="00650C20">
              <w:t>11.86173</w:t>
            </w:r>
          </w:p>
        </w:tc>
      </w:tr>
      <w:tr w:rsidR="00650C20" w:rsidRPr="00650C20" w14:paraId="5EEC6AA1" w14:textId="77777777" w:rsidTr="00650C20">
        <w:trPr>
          <w:trHeight w:val="261"/>
        </w:trPr>
        <w:tc>
          <w:tcPr>
            <w:tcW w:w="1126" w:type="dxa"/>
            <w:noWrap/>
            <w:hideMark/>
          </w:tcPr>
          <w:p w14:paraId="3AE53C1E" w14:textId="77777777" w:rsidR="00650C20" w:rsidRPr="00650C20" w:rsidRDefault="00650C20" w:rsidP="00650C20">
            <w:r w:rsidRPr="00650C20">
              <w:t>12.92472</w:t>
            </w:r>
          </w:p>
        </w:tc>
        <w:tc>
          <w:tcPr>
            <w:tcW w:w="1126" w:type="dxa"/>
            <w:noWrap/>
            <w:hideMark/>
          </w:tcPr>
          <w:p w14:paraId="07402F15" w14:textId="77777777" w:rsidR="00650C20" w:rsidRPr="00650C20" w:rsidRDefault="00650C20" w:rsidP="00650C20">
            <w:r w:rsidRPr="00650C20">
              <w:t>13.95923</w:t>
            </w:r>
          </w:p>
        </w:tc>
        <w:tc>
          <w:tcPr>
            <w:tcW w:w="1126" w:type="dxa"/>
            <w:noWrap/>
            <w:hideMark/>
          </w:tcPr>
          <w:p w14:paraId="445AE67C" w14:textId="77777777" w:rsidR="00650C20" w:rsidRPr="00650C20" w:rsidRDefault="00650C20" w:rsidP="00650C20">
            <w:r w:rsidRPr="00650C20">
              <w:t>12.30081</w:t>
            </w:r>
          </w:p>
        </w:tc>
        <w:tc>
          <w:tcPr>
            <w:tcW w:w="1126" w:type="dxa"/>
            <w:noWrap/>
            <w:hideMark/>
          </w:tcPr>
          <w:p w14:paraId="6E49032D" w14:textId="77777777" w:rsidR="00650C20" w:rsidRPr="00650C20" w:rsidRDefault="00650C20" w:rsidP="00650C20">
            <w:r w:rsidRPr="00650C20">
              <w:t>11.693</w:t>
            </w:r>
          </w:p>
        </w:tc>
        <w:tc>
          <w:tcPr>
            <w:tcW w:w="1126" w:type="dxa"/>
            <w:noWrap/>
            <w:hideMark/>
          </w:tcPr>
          <w:p w14:paraId="020BD747" w14:textId="77777777" w:rsidR="00650C20" w:rsidRPr="00650C20" w:rsidRDefault="00650C20" w:rsidP="00650C20">
            <w:r w:rsidRPr="00650C20">
              <w:t>13.51225</w:t>
            </w:r>
          </w:p>
        </w:tc>
        <w:tc>
          <w:tcPr>
            <w:tcW w:w="1126" w:type="dxa"/>
            <w:noWrap/>
            <w:hideMark/>
          </w:tcPr>
          <w:p w14:paraId="1B4E7113" w14:textId="77777777" w:rsidR="00650C20" w:rsidRPr="00650C20" w:rsidRDefault="00650C20" w:rsidP="00650C20">
            <w:r w:rsidRPr="00650C20">
              <w:t>6.381414</w:t>
            </w:r>
          </w:p>
        </w:tc>
        <w:tc>
          <w:tcPr>
            <w:tcW w:w="1126" w:type="dxa"/>
            <w:noWrap/>
            <w:hideMark/>
          </w:tcPr>
          <w:p w14:paraId="2B5494D0" w14:textId="77777777" w:rsidR="00650C20" w:rsidRPr="00650C20" w:rsidRDefault="00650C20" w:rsidP="00650C20">
            <w:r w:rsidRPr="00650C20">
              <w:t>6.453231</w:t>
            </w:r>
          </w:p>
        </w:tc>
        <w:tc>
          <w:tcPr>
            <w:tcW w:w="1126" w:type="dxa"/>
            <w:noWrap/>
            <w:hideMark/>
          </w:tcPr>
          <w:p w14:paraId="66DDAECD" w14:textId="77777777" w:rsidR="00650C20" w:rsidRPr="00650C20" w:rsidRDefault="00650C20" w:rsidP="00650C20">
            <w:r w:rsidRPr="00650C20">
              <w:t>7.803237</w:t>
            </w:r>
          </w:p>
        </w:tc>
        <w:tc>
          <w:tcPr>
            <w:tcW w:w="1126" w:type="dxa"/>
            <w:noWrap/>
            <w:hideMark/>
          </w:tcPr>
          <w:p w14:paraId="6187D400" w14:textId="77777777" w:rsidR="00650C20" w:rsidRPr="00650C20" w:rsidRDefault="00650C20" w:rsidP="00650C20">
            <w:r w:rsidRPr="00650C20">
              <w:t>17.88231</w:t>
            </w:r>
          </w:p>
        </w:tc>
        <w:tc>
          <w:tcPr>
            <w:tcW w:w="1126" w:type="dxa"/>
            <w:noWrap/>
            <w:hideMark/>
          </w:tcPr>
          <w:p w14:paraId="32DCE290" w14:textId="77777777" w:rsidR="00650C20" w:rsidRPr="00650C20" w:rsidRDefault="00650C20" w:rsidP="00650C20">
            <w:r w:rsidRPr="00650C20">
              <w:t>18.14296</w:t>
            </w:r>
          </w:p>
        </w:tc>
      </w:tr>
      <w:tr w:rsidR="00650C20" w:rsidRPr="00650C20" w14:paraId="7EE50BA5" w14:textId="77777777" w:rsidTr="00650C20">
        <w:trPr>
          <w:trHeight w:val="261"/>
        </w:trPr>
        <w:tc>
          <w:tcPr>
            <w:tcW w:w="1126" w:type="dxa"/>
            <w:noWrap/>
            <w:hideMark/>
          </w:tcPr>
          <w:p w14:paraId="2EC384CC" w14:textId="77777777" w:rsidR="00650C20" w:rsidRPr="00650C20" w:rsidRDefault="00650C20" w:rsidP="00650C20">
            <w:r w:rsidRPr="00650C20">
              <w:t>13.72611</w:t>
            </w:r>
          </w:p>
        </w:tc>
        <w:tc>
          <w:tcPr>
            <w:tcW w:w="1126" w:type="dxa"/>
            <w:noWrap/>
            <w:hideMark/>
          </w:tcPr>
          <w:p w14:paraId="1DCA4593" w14:textId="77777777" w:rsidR="00650C20" w:rsidRPr="00650C20" w:rsidRDefault="00650C20" w:rsidP="00650C20">
            <w:r w:rsidRPr="00650C20">
              <w:t>13.29615</w:t>
            </w:r>
          </w:p>
        </w:tc>
        <w:tc>
          <w:tcPr>
            <w:tcW w:w="1126" w:type="dxa"/>
            <w:noWrap/>
            <w:hideMark/>
          </w:tcPr>
          <w:p w14:paraId="73DBEC78" w14:textId="77777777" w:rsidR="00650C20" w:rsidRPr="00650C20" w:rsidRDefault="00650C20" w:rsidP="00650C20">
            <w:r w:rsidRPr="00650C20">
              <w:t>6.950822</w:t>
            </w:r>
          </w:p>
        </w:tc>
        <w:tc>
          <w:tcPr>
            <w:tcW w:w="1126" w:type="dxa"/>
            <w:noWrap/>
            <w:hideMark/>
          </w:tcPr>
          <w:p w14:paraId="570BB027" w14:textId="77777777" w:rsidR="00650C20" w:rsidRPr="00650C20" w:rsidRDefault="00650C20" w:rsidP="00650C20">
            <w:r w:rsidRPr="00650C20">
              <w:t>10.26807</w:t>
            </w:r>
          </w:p>
        </w:tc>
        <w:tc>
          <w:tcPr>
            <w:tcW w:w="1126" w:type="dxa"/>
            <w:noWrap/>
            <w:hideMark/>
          </w:tcPr>
          <w:p w14:paraId="7671AC0B" w14:textId="77777777" w:rsidR="00650C20" w:rsidRPr="00650C20" w:rsidRDefault="00650C20" w:rsidP="00650C20">
            <w:r w:rsidRPr="00650C20">
              <w:t>16.9694</w:t>
            </w:r>
          </w:p>
        </w:tc>
        <w:tc>
          <w:tcPr>
            <w:tcW w:w="1126" w:type="dxa"/>
            <w:noWrap/>
            <w:hideMark/>
          </w:tcPr>
          <w:p w14:paraId="01E22713" w14:textId="77777777" w:rsidR="00650C20" w:rsidRPr="00650C20" w:rsidRDefault="00650C20" w:rsidP="00650C20">
            <w:r w:rsidRPr="00650C20">
              <w:t>4.533942</w:t>
            </w:r>
          </w:p>
        </w:tc>
        <w:tc>
          <w:tcPr>
            <w:tcW w:w="1126" w:type="dxa"/>
            <w:noWrap/>
            <w:hideMark/>
          </w:tcPr>
          <w:p w14:paraId="5C01A7CB" w14:textId="77777777" w:rsidR="00650C20" w:rsidRPr="00650C20" w:rsidRDefault="00650C20" w:rsidP="00650C20">
            <w:r w:rsidRPr="00650C20">
              <w:t>7.370714</w:t>
            </w:r>
          </w:p>
        </w:tc>
        <w:tc>
          <w:tcPr>
            <w:tcW w:w="1126" w:type="dxa"/>
            <w:noWrap/>
            <w:hideMark/>
          </w:tcPr>
          <w:p w14:paraId="468EF0D0" w14:textId="77777777" w:rsidR="00650C20" w:rsidRPr="00650C20" w:rsidRDefault="00650C20" w:rsidP="00650C20">
            <w:r w:rsidRPr="00650C20">
              <w:t>5.893861</w:t>
            </w:r>
          </w:p>
        </w:tc>
        <w:tc>
          <w:tcPr>
            <w:tcW w:w="1126" w:type="dxa"/>
            <w:noWrap/>
            <w:hideMark/>
          </w:tcPr>
          <w:p w14:paraId="74B932C7" w14:textId="77777777" w:rsidR="00650C20" w:rsidRPr="00650C20" w:rsidRDefault="00650C20" w:rsidP="00650C20">
            <w:r w:rsidRPr="00650C20">
              <w:t>9.555624</w:t>
            </w:r>
          </w:p>
        </w:tc>
        <w:tc>
          <w:tcPr>
            <w:tcW w:w="1126" w:type="dxa"/>
            <w:noWrap/>
            <w:hideMark/>
          </w:tcPr>
          <w:p w14:paraId="7FDDE69D" w14:textId="77777777" w:rsidR="00650C20" w:rsidRPr="00650C20" w:rsidRDefault="00650C20" w:rsidP="00650C20">
            <w:r w:rsidRPr="00650C20">
              <w:t>8.972565</w:t>
            </w:r>
          </w:p>
        </w:tc>
      </w:tr>
      <w:tr w:rsidR="00650C20" w:rsidRPr="00650C20" w14:paraId="0907833F" w14:textId="77777777" w:rsidTr="00650C20">
        <w:trPr>
          <w:trHeight w:val="261"/>
        </w:trPr>
        <w:tc>
          <w:tcPr>
            <w:tcW w:w="1126" w:type="dxa"/>
            <w:noWrap/>
            <w:hideMark/>
          </w:tcPr>
          <w:p w14:paraId="33FCA776" w14:textId="77777777" w:rsidR="00650C20" w:rsidRPr="00650C20" w:rsidRDefault="00650C20" w:rsidP="00650C20">
            <w:r w:rsidRPr="00650C20">
              <w:t>5.45698</w:t>
            </w:r>
          </w:p>
        </w:tc>
        <w:tc>
          <w:tcPr>
            <w:tcW w:w="1126" w:type="dxa"/>
            <w:noWrap/>
            <w:hideMark/>
          </w:tcPr>
          <w:p w14:paraId="7EB130B5" w14:textId="77777777" w:rsidR="00650C20" w:rsidRPr="00650C20" w:rsidRDefault="00650C20" w:rsidP="00650C20">
            <w:r w:rsidRPr="00650C20">
              <w:t>6.661079</w:t>
            </w:r>
          </w:p>
        </w:tc>
        <w:tc>
          <w:tcPr>
            <w:tcW w:w="1126" w:type="dxa"/>
            <w:noWrap/>
            <w:hideMark/>
          </w:tcPr>
          <w:p w14:paraId="6EA67D99" w14:textId="77777777" w:rsidR="00650C20" w:rsidRPr="00650C20" w:rsidRDefault="00650C20" w:rsidP="00650C20">
            <w:r w:rsidRPr="00650C20">
              <w:t>8.598729</w:t>
            </w:r>
          </w:p>
        </w:tc>
        <w:tc>
          <w:tcPr>
            <w:tcW w:w="1126" w:type="dxa"/>
            <w:noWrap/>
            <w:hideMark/>
          </w:tcPr>
          <w:p w14:paraId="042D3B84" w14:textId="77777777" w:rsidR="00650C20" w:rsidRPr="00650C20" w:rsidRDefault="00650C20" w:rsidP="00650C20">
            <w:r w:rsidRPr="00650C20">
              <w:t>13.41987</w:t>
            </w:r>
          </w:p>
        </w:tc>
        <w:tc>
          <w:tcPr>
            <w:tcW w:w="1126" w:type="dxa"/>
            <w:noWrap/>
            <w:hideMark/>
          </w:tcPr>
          <w:p w14:paraId="5650DDD7" w14:textId="77777777" w:rsidR="00650C20" w:rsidRPr="00650C20" w:rsidRDefault="00650C20" w:rsidP="00650C20">
            <w:r w:rsidRPr="00650C20">
              <w:t>11.29219</w:t>
            </w:r>
          </w:p>
        </w:tc>
        <w:tc>
          <w:tcPr>
            <w:tcW w:w="1126" w:type="dxa"/>
            <w:noWrap/>
            <w:hideMark/>
          </w:tcPr>
          <w:p w14:paraId="775B655B" w14:textId="77777777" w:rsidR="00650C20" w:rsidRPr="00650C20" w:rsidRDefault="00650C20" w:rsidP="00650C20">
            <w:r w:rsidRPr="00650C20">
              <w:t>12.4262</w:t>
            </w:r>
          </w:p>
        </w:tc>
        <w:tc>
          <w:tcPr>
            <w:tcW w:w="1126" w:type="dxa"/>
            <w:noWrap/>
            <w:hideMark/>
          </w:tcPr>
          <w:p w14:paraId="084C559D" w14:textId="77777777" w:rsidR="00650C20" w:rsidRPr="00650C20" w:rsidRDefault="00650C20" w:rsidP="00650C20">
            <w:r w:rsidRPr="00650C20">
              <w:t>5.320583</w:t>
            </w:r>
          </w:p>
        </w:tc>
        <w:tc>
          <w:tcPr>
            <w:tcW w:w="1126" w:type="dxa"/>
            <w:noWrap/>
            <w:hideMark/>
          </w:tcPr>
          <w:p w14:paraId="737D1DC2" w14:textId="77777777" w:rsidR="00650C20" w:rsidRPr="00650C20" w:rsidRDefault="00650C20" w:rsidP="00650C20">
            <w:r w:rsidRPr="00650C20">
              <w:t>14.99373</w:t>
            </w:r>
          </w:p>
        </w:tc>
        <w:tc>
          <w:tcPr>
            <w:tcW w:w="1126" w:type="dxa"/>
            <w:noWrap/>
            <w:hideMark/>
          </w:tcPr>
          <w:p w14:paraId="21EB7E62" w14:textId="77777777" w:rsidR="00650C20" w:rsidRPr="00650C20" w:rsidRDefault="00650C20" w:rsidP="00650C20">
            <w:r w:rsidRPr="00650C20">
              <w:t>16.43193</w:t>
            </w:r>
          </w:p>
        </w:tc>
        <w:tc>
          <w:tcPr>
            <w:tcW w:w="1126" w:type="dxa"/>
            <w:noWrap/>
            <w:hideMark/>
          </w:tcPr>
          <w:p w14:paraId="625C4673" w14:textId="77777777" w:rsidR="00650C20" w:rsidRPr="00650C20" w:rsidRDefault="00650C20" w:rsidP="00650C20">
            <w:r w:rsidRPr="00650C20">
              <w:t>17.99944</w:t>
            </w:r>
          </w:p>
        </w:tc>
      </w:tr>
      <w:tr w:rsidR="00650C20" w:rsidRPr="00650C20" w14:paraId="17A5D0C2" w14:textId="77777777" w:rsidTr="00650C20">
        <w:trPr>
          <w:trHeight w:val="261"/>
        </w:trPr>
        <w:tc>
          <w:tcPr>
            <w:tcW w:w="1126" w:type="dxa"/>
            <w:noWrap/>
            <w:hideMark/>
          </w:tcPr>
          <w:p w14:paraId="0042B6B9" w14:textId="77777777" w:rsidR="00650C20" w:rsidRPr="00650C20" w:rsidRDefault="00650C20" w:rsidP="00650C20">
            <w:pPr>
              <w:rPr>
                <w:b/>
                <w:bCs/>
              </w:rPr>
            </w:pPr>
            <w:r w:rsidRPr="00650C20">
              <w:rPr>
                <w:b/>
                <w:bCs/>
              </w:rPr>
              <w:t>9.211681</w:t>
            </w:r>
          </w:p>
        </w:tc>
        <w:tc>
          <w:tcPr>
            <w:tcW w:w="1126" w:type="dxa"/>
            <w:noWrap/>
            <w:hideMark/>
          </w:tcPr>
          <w:p w14:paraId="1A68787A" w14:textId="77777777" w:rsidR="00650C20" w:rsidRPr="00650C20" w:rsidRDefault="00650C20" w:rsidP="00650C20">
            <w:pPr>
              <w:rPr>
                <w:b/>
                <w:bCs/>
              </w:rPr>
            </w:pPr>
            <w:r w:rsidRPr="00650C20">
              <w:rPr>
                <w:b/>
                <w:bCs/>
              </w:rPr>
              <w:t>9.197341</w:t>
            </w:r>
          </w:p>
        </w:tc>
        <w:tc>
          <w:tcPr>
            <w:tcW w:w="1126" w:type="dxa"/>
            <w:noWrap/>
            <w:hideMark/>
          </w:tcPr>
          <w:p w14:paraId="34E2ACAD" w14:textId="77777777" w:rsidR="00650C20" w:rsidRPr="00650C20" w:rsidRDefault="00650C20" w:rsidP="00650C20">
            <w:pPr>
              <w:rPr>
                <w:b/>
                <w:bCs/>
              </w:rPr>
            </w:pPr>
            <w:r w:rsidRPr="00650C20">
              <w:rPr>
                <w:b/>
                <w:bCs/>
              </w:rPr>
              <w:t>8.647472</w:t>
            </w:r>
          </w:p>
        </w:tc>
        <w:tc>
          <w:tcPr>
            <w:tcW w:w="1126" w:type="dxa"/>
            <w:noWrap/>
            <w:hideMark/>
          </w:tcPr>
          <w:p w14:paraId="77072E36" w14:textId="77777777" w:rsidR="00650C20" w:rsidRPr="00650C20" w:rsidRDefault="00650C20" w:rsidP="00650C20">
            <w:pPr>
              <w:rPr>
                <w:b/>
                <w:bCs/>
              </w:rPr>
            </w:pPr>
            <w:r w:rsidRPr="00650C20">
              <w:rPr>
                <w:b/>
                <w:bCs/>
              </w:rPr>
              <w:t>10.93571</w:t>
            </w:r>
          </w:p>
        </w:tc>
        <w:tc>
          <w:tcPr>
            <w:tcW w:w="1126" w:type="dxa"/>
            <w:noWrap/>
            <w:hideMark/>
          </w:tcPr>
          <w:p w14:paraId="6984B6F7" w14:textId="77777777" w:rsidR="00650C20" w:rsidRPr="00650C20" w:rsidRDefault="00650C20" w:rsidP="00650C20">
            <w:pPr>
              <w:rPr>
                <w:b/>
                <w:bCs/>
              </w:rPr>
            </w:pPr>
            <w:r w:rsidRPr="00650C20">
              <w:rPr>
                <w:b/>
                <w:bCs/>
              </w:rPr>
              <w:t>12.52354</w:t>
            </w:r>
          </w:p>
        </w:tc>
        <w:tc>
          <w:tcPr>
            <w:tcW w:w="1126" w:type="dxa"/>
            <w:noWrap/>
            <w:hideMark/>
          </w:tcPr>
          <w:p w14:paraId="236C0A8F" w14:textId="77777777" w:rsidR="00650C20" w:rsidRPr="00650C20" w:rsidRDefault="00650C20" w:rsidP="00650C20">
            <w:pPr>
              <w:rPr>
                <w:b/>
                <w:bCs/>
              </w:rPr>
            </w:pPr>
            <w:r w:rsidRPr="00650C20">
              <w:rPr>
                <w:b/>
                <w:bCs/>
              </w:rPr>
              <w:t>8.263058</w:t>
            </w:r>
          </w:p>
        </w:tc>
        <w:tc>
          <w:tcPr>
            <w:tcW w:w="1126" w:type="dxa"/>
            <w:noWrap/>
            <w:hideMark/>
          </w:tcPr>
          <w:p w14:paraId="02DDC7DA" w14:textId="77777777" w:rsidR="00650C20" w:rsidRPr="00650C20" w:rsidRDefault="00650C20" w:rsidP="00650C20">
            <w:pPr>
              <w:rPr>
                <w:b/>
                <w:bCs/>
              </w:rPr>
            </w:pPr>
            <w:r w:rsidRPr="00650C20">
              <w:rPr>
                <w:b/>
                <w:bCs/>
              </w:rPr>
              <w:t>7.123082</w:t>
            </w:r>
          </w:p>
        </w:tc>
        <w:tc>
          <w:tcPr>
            <w:tcW w:w="1126" w:type="dxa"/>
            <w:noWrap/>
            <w:hideMark/>
          </w:tcPr>
          <w:p w14:paraId="114896A4" w14:textId="77777777" w:rsidR="00650C20" w:rsidRPr="00650C20" w:rsidRDefault="00650C20" w:rsidP="00650C20">
            <w:pPr>
              <w:rPr>
                <w:b/>
                <w:bCs/>
              </w:rPr>
            </w:pPr>
            <w:r w:rsidRPr="00650C20">
              <w:rPr>
                <w:b/>
                <w:bCs/>
              </w:rPr>
              <w:t>9.434048</w:t>
            </w:r>
          </w:p>
        </w:tc>
        <w:tc>
          <w:tcPr>
            <w:tcW w:w="1126" w:type="dxa"/>
            <w:noWrap/>
            <w:hideMark/>
          </w:tcPr>
          <w:p w14:paraId="28C7DE02" w14:textId="77777777" w:rsidR="00650C20" w:rsidRPr="00650C20" w:rsidRDefault="00650C20" w:rsidP="00650C20">
            <w:pPr>
              <w:rPr>
                <w:b/>
                <w:bCs/>
              </w:rPr>
            </w:pPr>
            <w:r w:rsidRPr="00650C20">
              <w:rPr>
                <w:b/>
                <w:bCs/>
              </w:rPr>
              <w:t>11.97332</w:t>
            </w:r>
          </w:p>
        </w:tc>
        <w:tc>
          <w:tcPr>
            <w:tcW w:w="1126" w:type="dxa"/>
            <w:noWrap/>
            <w:hideMark/>
          </w:tcPr>
          <w:p w14:paraId="169CC7B3" w14:textId="77777777" w:rsidR="00650C20" w:rsidRPr="00650C20" w:rsidRDefault="00650C20" w:rsidP="00650C20">
            <w:pPr>
              <w:rPr>
                <w:b/>
                <w:bCs/>
              </w:rPr>
            </w:pPr>
            <w:r w:rsidRPr="00650C20">
              <w:rPr>
                <w:b/>
                <w:bCs/>
              </w:rPr>
              <w:t>12.6259</w:t>
            </w:r>
          </w:p>
        </w:tc>
      </w:tr>
    </w:tbl>
    <w:p w14:paraId="2ED2597D" w14:textId="56745B81" w:rsidR="00650C20" w:rsidRDefault="00650C20" w:rsidP="00DD05AD"/>
    <w:p w14:paraId="48E73B87" w14:textId="4B71B56A" w:rsidR="00650C20" w:rsidRDefault="00650C20" w:rsidP="00DD05AD">
      <w:r>
        <w:t>Raw data for Section 4.4.2.6 with 5 active nodes</w:t>
      </w:r>
    </w:p>
    <w:p w14:paraId="64498477" w14:textId="4E3DE09A" w:rsidR="00650C20" w:rsidRDefault="00650C20" w:rsidP="00DD05AD">
      <w:r>
        <w:t>1</w:t>
      </w:r>
      <w:r w:rsidRPr="00650C20">
        <w:rPr>
          <w:vertAlign w:val="superscript"/>
        </w:rPr>
        <w:t>st</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5276098D" w14:textId="77777777" w:rsidTr="00650C20">
        <w:trPr>
          <w:trHeight w:val="300"/>
        </w:trPr>
        <w:tc>
          <w:tcPr>
            <w:tcW w:w="960" w:type="dxa"/>
            <w:noWrap/>
            <w:hideMark/>
          </w:tcPr>
          <w:p w14:paraId="3A1710C3" w14:textId="77777777" w:rsidR="00650C20" w:rsidRPr="00650C20" w:rsidRDefault="00650C20" w:rsidP="00650C20">
            <w:r w:rsidRPr="00650C20">
              <w:t>Tx01</w:t>
            </w:r>
          </w:p>
        </w:tc>
        <w:tc>
          <w:tcPr>
            <w:tcW w:w="960" w:type="dxa"/>
            <w:noWrap/>
            <w:hideMark/>
          </w:tcPr>
          <w:p w14:paraId="21EAD1F9" w14:textId="77777777" w:rsidR="00650C20" w:rsidRPr="00650C20" w:rsidRDefault="00650C20" w:rsidP="00650C20">
            <w:r w:rsidRPr="00650C20">
              <w:t>Tx02</w:t>
            </w:r>
          </w:p>
        </w:tc>
        <w:tc>
          <w:tcPr>
            <w:tcW w:w="960" w:type="dxa"/>
            <w:noWrap/>
            <w:hideMark/>
          </w:tcPr>
          <w:p w14:paraId="4885FBB9" w14:textId="77777777" w:rsidR="00650C20" w:rsidRPr="00650C20" w:rsidRDefault="00650C20" w:rsidP="00650C20">
            <w:r w:rsidRPr="00650C20">
              <w:t>Tx03</w:t>
            </w:r>
          </w:p>
        </w:tc>
        <w:tc>
          <w:tcPr>
            <w:tcW w:w="960" w:type="dxa"/>
            <w:noWrap/>
            <w:hideMark/>
          </w:tcPr>
          <w:p w14:paraId="5716BFDF" w14:textId="77777777" w:rsidR="00650C20" w:rsidRPr="00650C20" w:rsidRDefault="00650C20" w:rsidP="00650C20">
            <w:r w:rsidRPr="00650C20">
              <w:t>Tx04</w:t>
            </w:r>
          </w:p>
        </w:tc>
        <w:tc>
          <w:tcPr>
            <w:tcW w:w="960" w:type="dxa"/>
            <w:noWrap/>
            <w:hideMark/>
          </w:tcPr>
          <w:p w14:paraId="1ECBBBC9" w14:textId="77777777" w:rsidR="00650C20" w:rsidRPr="00650C20" w:rsidRDefault="00650C20" w:rsidP="00650C20">
            <w:r w:rsidRPr="00650C20">
              <w:t>Tx05</w:t>
            </w:r>
          </w:p>
        </w:tc>
        <w:tc>
          <w:tcPr>
            <w:tcW w:w="960" w:type="dxa"/>
            <w:noWrap/>
            <w:hideMark/>
          </w:tcPr>
          <w:p w14:paraId="08EFC578" w14:textId="77777777" w:rsidR="00650C20" w:rsidRPr="00650C20" w:rsidRDefault="00650C20" w:rsidP="00650C20">
            <w:r w:rsidRPr="00650C20">
              <w:t>Tx06</w:t>
            </w:r>
          </w:p>
        </w:tc>
        <w:tc>
          <w:tcPr>
            <w:tcW w:w="960" w:type="dxa"/>
            <w:noWrap/>
            <w:hideMark/>
          </w:tcPr>
          <w:p w14:paraId="71774FF4" w14:textId="77777777" w:rsidR="00650C20" w:rsidRPr="00650C20" w:rsidRDefault="00650C20" w:rsidP="00650C20">
            <w:r w:rsidRPr="00650C20">
              <w:t>Tx07</w:t>
            </w:r>
          </w:p>
        </w:tc>
        <w:tc>
          <w:tcPr>
            <w:tcW w:w="960" w:type="dxa"/>
            <w:noWrap/>
            <w:hideMark/>
          </w:tcPr>
          <w:p w14:paraId="094328CC" w14:textId="77777777" w:rsidR="00650C20" w:rsidRPr="00650C20" w:rsidRDefault="00650C20" w:rsidP="00650C20">
            <w:r w:rsidRPr="00650C20">
              <w:t>Tx08</w:t>
            </w:r>
          </w:p>
        </w:tc>
        <w:tc>
          <w:tcPr>
            <w:tcW w:w="960" w:type="dxa"/>
            <w:noWrap/>
            <w:hideMark/>
          </w:tcPr>
          <w:p w14:paraId="7080D5F9" w14:textId="77777777" w:rsidR="00650C20" w:rsidRPr="00650C20" w:rsidRDefault="00650C20" w:rsidP="00650C20">
            <w:r w:rsidRPr="00650C20">
              <w:t>Tx09</w:t>
            </w:r>
          </w:p>
        </w:tc>
        <w:tc>
          <w:tcPr>
            <w:tcW w:w="960" w:type="dxa"/>
            <w:noWrap/>
            <w:hideMark/>
          </w:tcPr>
          <w:p w14:paraId="199DB6AF" w14:textId="77777777" w:rsidR="00650C20" w:rsidRPr="00650C20" w:rsidRDefault="00650C20" w:rsidP="00650C20">
            <w:r w:rsidRPr="00650C20">
              <w:t>Tx10</w:t>
            </w:r>
          </w:p>
        </w:tc>
      </w:tr>
      <w:tr w:rsidR="00650C20" w:rsidRPr="00650C20" w14:paraId="686638E2" w14:textId="77777777" w:rsidTr="00650C20">
        <w:trPr>
          <w:trHeight w:val="300"/>
        </w:trPr>
        <w:tc>
          <w:tcPr>
            <w:tcW w:w="960" w:type="dxa"/>
            <w:noWrap/>
            <w:hideMark/>
          </w:tcPr>
          <w:p w14:paraId="155945FC" w14:textId="77777777" w:rsidR="00650C20" w:rsidRPr="00650C20" w:rsidRDefault="00650C20" w:rsidP="00650C20">
            <w:r w:rsidRPr="00650C20">
              <w:t>11.99961</w:t>
            </w:r>
          </w:p>
        </w:tc>
        <w:tc>
          <w:tcPr>
            <w:tcW w:w="960" w:type="dxa"/>
            <w:noWrap/>
            <w:hideMark/>
          </w:tcPr>
          <w:p w14:paraId="1CDE8D45" w14:textId="77777777" w:rsidR="00650C20" w:rsidRPr="00650C20" w:rsidRDefault="00650C20" w:rsidP="00650C20">
            <w:r w:rsidRPr="00650C20">
              <w:t>11.74504</w:t>
            </w:r>
          </w:p>
        </w:tc>
        <w:tc>
          <w:tcPr>
            <w:tcW w:w="960" w:type="dxa"/>
            <w:noWrap/>
            <w:hideMark/>
          </w:tcPr>
          <w:p w14:paraId="20DE56CD" w14:textId="77777777" w:rsidR="00650C20" w:rsidRPr="00650C20" w:rsidRDefault="00650C20" w:rsidP="00650C20">
            <w:r w:rsidRPr="00650C20">
              <w:t>4.615415</w:t>
            </w:r>
          </w:p>
        </w:tc>
        <w:tc>
          <w:tcPr>
            <w:tcW w:w="960" w:type="dxa"/>
            <w:noWrap/>
            <w:hideMark/>
          </w:tcPr>
          <w:p w14:paraId="0CB4BBEF" w14:textId="77777777" w:rsidR="00650C20" w:rsidRPr="00650C20" w:rsidRDefault="00650C20" w:rsidP="00650C20">
            <w:r w:rsidRPr="00650C20">
              <w:t>7.719248</w:t>
            </w:r>
          </w:p>
        </w:tc>
        <w:tc>
          <w:tcPr>
            <w:tcW w:w="960" w:type="dxa"/>
            <w:noWrap/>
            <w:hideMark/>
          </w:tcPr>
          <w:p w14:paraId="0C9A81EA" w14:textId="77777777" w:rsidR="00650C20" w:rsidRPr="00650C20" w:rsidRDefault="00650C20" w:rsidP="00650C20">
            <w:r w:rsidRPr="00650C20">
              <w:t>8.194655</w:t>
            </w:r>
          </w:p>
        </w:tc>
        <w:tc>
          <w:tcPr>
            <w:tcW w:w="960" w:type="dxa"/>
            <w:noWrap/>
            <w:hideMark/>
          </w:tcPr>
          <w:p w14:paraId="1E76A96E" w14:textId="77777777" w:rsidR="00650C20" w:rsidRPr="00650C20" w:rsidRDefault="00650C20" w:rsidP="00650C20">
            <w:r w:rsidRPr="00650C20">
              <w:t>9.707512</w:t>
            </w:r>
          </w:p>
        </w:tc>
        <w:tc>
          <w:tcPr>
            <w:tcW w:w="960" w:type="dxa"/>
            <w:noWrap/>
            <w:hideMark/>
          </w:tcPr>
          <w:p w14:paraId="494E9603" w14:textId="77777777" w:rsidR="00650C20" w:rsidRPr="00650C20" w:rsidRDefault="00650C20" w:rsidP="00650C20">
            <w:r w:rsidRPr="00650C20">
              <w:t>9.663865</w:t>
            </w:r>
          </w:p>
        </w:tc>
        <w:tc>
          <w:tcPr>
            <w:tcW w:w="960" w:type="dxa"/>
            <w:noWrap/>
            <w:hideMark/>
          </w:tcPr>
          <w:p w14:paraId="66DDBBA4" w14:textId="77777777" w:rsidR="00650C20" w:rsidRPr="00650C20" w:rsidRDefault="00650C20" w:rsidP="00650C20">
            <w:r w:rsidRPr="00650C20">
              <w:t>3.215903</w:t>
            </w:r>
          </w:p>
        </w:tc>
        <w:tc>
          <w:tcPr>
            <w:tcW w:w="960" w:type="dxa"/>
            <w:noWrap/>
            <w:hideMark/>
          </w:tcPr>
          <w:p w14:paraId="63747883" w14:textId="77777777" w:rsidR="00650C20" w:rsidRPr="00650C20" w:rsidRDefault="00650C20" w:rsidP="00650C20">
            <w:r w:rsidRPr="00650C20">
              <w:t>17.18431</w:t>
            </w:r>
          </w:p>
        </w:tc>
        <w:tc>
          <w:tcPr>
            <w:tcW w:w="960" w:type="dxa"/>
            <w:noWrap/>
            <w:hideMark/>
          </w:tcPr>
          <w:p w14:paraId="0640360D" w14:textId="77777777" w:rsidR="00650C20" w:rsidRPr="00650C20" w:rsidRDefault="00650C20" w:rsidP="00650C20">
            <w:r w:rsidRPr="00650C20">
              <w:t>8.900393</w:t>
            </w:r>
          </w:p>
        </w:tc>
      </w:tr>
      <w:tr w:rsidR="00650C20" w:rsidRPr="00650C20" w14:paraId="2A08D1C2" w14:textId="77777777" w:rsidTr="00650C20">
        <w:trPr>
          <w:trHeight w:val="300"/>
        </w:trPr>
        <w:tc>
          <w:tcPr>
            <w:tcW w:w="960" w:type="dxa"/>
            <w:noWrap/>
            <w:hideMark/>
          </w:tcPr>
          <w:p w14:paraId="34A11DBA" w14:textId="77777777" w:rsidR="00650C20" w:rsidRPr="00650C20" w:rsidRDefault="00650C20" w:rsidP="00650C20">
            <w:r w:rsidRPr="00650C20">
              <w:t>6.936956</w:t>
            </w:r>
          </w:p>
        </w:tc>
        <w:tc>
          <w:tcPr>
            <w:tcW w:w="960" w:type="dxa"/>
            <w:noWrap/>
            <w:hideMark/>
          </w:tcPr>
          <w:p w14:paraId="23FE4A6E" w14:textId="77777777" w:rsidR="00650C20" w:rsidRPr="00650C20" w:rsidRDefault="00650C20" w:rsidP="00650C20">
            <w:r w:rsidRPr="00650C20">
              <w:t>10.3642</w:t>
            </w:r>
          </w:p>
        </w:tc>
        <w:tc>
          <w:tcPr>
            <w:tcW w:w="960" w:type="dxa"/>
            <w:noWrap/>
            <w:hideMark/>
          </w:tcPr>
          <w:p w14:paraId="6D7A19FA" w14:textId="77777777" w:rsidR="00650C20" w:rsidRPr="00650C20" w:rsidRDefault="00650C20" w:rsidP="00650C20">
            <w:r w:rsidRPr="00650C20">
              <w:t>11.21147</w:t>
            </w:r>
          </w:p>
        </w:tc>
        <w:tc>
          <w:tcPr>
            <w:tcW w:w="960" w:type="dxa"/>
            <w:noWrap/>
            <w:hideMark/>
          </w:tcPr>
          <w:p w14:paraId="0043789F" w14:textId="77777777" w:rsidR="00650C20" w:rsidRPr="00650C20" w:rsidRDefault="00650C20" w:rsidP="00650C20">
            <w:r w:rsidRPr="00650C20">
              <w:t>7.93955</w:t>
            </w:r>
          </w:p>
        </w:tc>
        <w:tc>
          <w:tcPr>
            <w:tcW w:w="960" w:type="dxa"/>
            <w:noWrap/>
            <w:hideMark/>
          </w:tcPr>
          <w:p w14:paraId="37771559" w14:textId="77777777" w:rsidR="00650C20" w:rsidRPr="00650C20" w:rsidRDefault="00650C20" w:rsidP="00650C20">
            <w:r w:rsidRPr="00650C20">
              <w:t>15.96056</w:t>
            </w:r>
          </w:p>
        </w:tc>
        <w:tc>
          <w:tcPr>
            <w:tcW w:w="960" w:type="dxa"/>
            <w:noWrap/>
            <w:hideMark/>
          </w:tcPr>
          <w:p w14:paraId="6E7AC9E7" w14:textId="77777777" w:rsidR="00650C20" w:rsidRPr="00650C20" w:rsidRDefault="00650C20" w:rsidP="00650C20">
            <w:r w:rsidRPr="00650C20">
              <w:t>4.487101</w:t>
            </w:r>
          </w:p>
        </w:tc>
        <w:tc>
          <w:tcPr>
            <w:tcW w:w="960" w:type="dxa"/>
            <w:noWrap/>
            <w:hideMark/>
          </w:tcPr>
          <w:p w14:paraId="77A09196" w14:textId="77777777" w:rsidR="00650C20" w:rsidRPr="00650C20" w:rsidRDefault="00650C20" w:rsidP="00650C20">
            <w:r w:rsidRPr="00650C20">
              <w:t>6.967939</w:t>
            </w:r>
          </w:p>
        </w:tc>
        <w:tc>
          <w:tcPr>
            <w:tcW w:w="960" w:type="dxa"/>
            <w:noWrap/>
            <w:hideMark/>
          </w:tcPr>
          <w:p w14:paraId="65FE0C45" w14:textId="77777777" w:rsidR="00650C20" w:rsidRPr="00650C20" w:rsidRDefault="00650C20" w:rsidP="00650C20">
            <w:r w:rsidRPr="00650C20">
              <w:t>11.88977</w:t>
            </w:r>
          </w:p>
        </w:tc>
        <w:tc>
          <w:tcPr>
            <w:tcW w:w="960" w:type="dxa"/>
            <w:noWrap/>
            <w:hideMark/>
          </w:tcPr>
          <w:p w14:paraId="5E2998BE" w14:textId="77777777" w:rsidR="00650C20" w:rsidRPr="00650C20" w:rsidRDefault="00650C20" w:rsidP="00650C20">
            <w:r w:rsidRPr="00650C20">
              <w:t>7.987706</w:t>
            </w:r>
          </w:p>
        </w:tc>
        <w:tc>
          <w:tcPr>
            <w:tcW w:w="960" w:type="dxa"/>
            <w:noWrap/>
            <w:hideMark/>
          </w:tcPr>
          <w:p w14:paraId="7CD59D84" w14:textId="77777777" w:rsidR="00650C20" w:rsidRPr="00650C20" w:rsidRDefault="00650C20" w:rsidP="00650C20">
            <w:r w:rsidRPr="00650C20">
              <w:t>9.706037</w:t>
            </w:r>
          </w:p>
        </w:tc>
      </w:tr>
      <w:tr w:rsidR="00650C20" w:rsidRPr="00650C20" w14:paraId="1927498D" w14:textId="77777777" w:rsidTr="00650C20">
        <w:trPr>
          <w:trHeight w:val="300"/>
        </w:trPr>
        <w:tc>
          <w:tcPr>
            <w:tcW w:w="960" w:type="dxa"/>
            <w:noWrap/>
            <w:hideMark/>
          </w:tcPr>
          <w:p w14:paraId="2F63BC3F" w14:textId="77777777" w:rsidR="00650C20" w:rsidRPr="00650C20" w:rsidRDefault="00650C20" w:rsidP="00650C20">
            <w:r w:rsidRPr="00650C20">
              <w:t>6.733459</w:t>
            </w:r>
          </w:p>
        </w:tc>
        <w:tc>
          <w:tcPr>
            <w:tcW w:w="960" w:type="dxa"/>
            <w:noWrap/>
            <w:hideMark/>
          </w:tcPr>
          <w:p w14:paraId="20397C47" w14:textId="77777777" w:rsidR="00650C20" w:rsidRPr="00650C20" w:rsidRDefault="00650C20" w:rsidP="00650C20">
            <w:r w:rsidRPr="00650C20">
              <w:t>10.93403</w:t>
            </w:r>
          </w:p>
        </w:tc>
        <w:tc>
          <w:tcPr>
            <w:tcW w:w="960" w:type="dxa"/>
            <w:noWrap/>
            <w:hideMark/>
          </w:tcPr>
          <w:p w14:paraId="58617CE5" w14:textId="77777777" w:rsidR="00650C20" w:rsidRPr="00650C20" w:rsidRDefault="00650C20" w:rsidP="00650C20">
            <w:r w:rsidRPr="00650C20">
              <w:t>13.49545</w:t>
            </w:r>
          </w:p>
        </w:tc>
        <w:tc>
          <w:tcPr>
            <w:tcW w:w="960" w:type="dxa"/>
            <w:noWrap/>
            <w:hideMark/>
          </w:tcPr>
          <w:p w14:paraId="2F013383" w14:textId="77777777" w:rsidR="00650C20" w:rsidRPr="00650C20" w:rsidRDefault="00650C20" w:rsidP="00650C20">
            <w:r w:rsidRPr="00650C20">
              <w:t>8.329427</w:t>
            </w:r>
          </w:p>
        </w:tc>
        <w:tc>
          <w:tcPr>
            <w:tcW w:w="960" w:type="dxa"/>
            <w:noWrap/>
            <w:hideMark/>
          </w:tcPr>
          <w:p w14:paraId="5C21E5A8" w14:textId="77777777" w:rsidR="00650C20" w:rsidRPr="00650C20" w:rsidRDefault="00650C20" w:rsidP="00650C20">
            <w:r w:rsidRPr="00650C20">
              <w:t>15.34986</w:t>
            </w:r>
          </w:p>
        </w:tc>
        <w:tc>
          <w:tcPr>
            <w:tcW w:w="960" w:type="dxa"/>
            <w:noWrap/>
            <w:hideMark/>
          </w:tcPr>
          <w:p w14:paraId="1B74394C" w14:textId="77777777" w:rsidR="00650C20" w:rsidRPr="00650C20" w:rsidRDefault="00650C20" w:rsidP="00650C20">
            <w:r w:rsidRPr="00650C20">
              <w:t>10.56074</w:t>
            </w:r>
          </w:p>
        </w:tc>
        <w:tc>
          <w:tcPr>
            <w:tcW w:w="960" w:type="dxa"/>
            <w:noWrap/>
            <w:hideMark/>
          </w:tcPr>
          <w:p w14:paraId="54C6D53A" w14:textId="77777777" w:rsidR="00650C20" w:rsidRPr="00650C20" w:rsidRDefault="00650C20" w:rsidP="00650C20">
            <w:r w:rsidRPr="00650C20">
              <w:t>7.841693</w:t>
            </w:r>
          </w:p>
        </w:tc>
        <w:tc>
          <w:tcPr>
            <w:tcW w:w="960" w:type="dxa"/>
            <w:noWrap/>
            <w:hideMark/>
          </w:tcPr>
          <w:p w14:paraId="6AEEE9E2" w14:textId="77777777" w:rsidR="00650C20" w:rsidRPr="00650C20" w:rsidRDefault="00650C20" w:rsidP="00650C20">
            <w:r w:rsidRPr="00650C20">
              <w:t>11.34221</w:t>
            </w:r>
          </w:p>
        </w:tc>
        <w:tc>
          <w:tcPr>
            <w:tcW w:w="960" w:type="dxa"/>
            <w:noWrap/>
            <w:hideMark/>
          </w:tcPr>
          <w:p w14:paraId="6A8F7ECE" w14:textId="77777777" w:rsidR="00650C20" w:rsidRPr="00650C20" w:rsidRDefault="00650C20" w:rsidP="00650C20">
            <w:r w:rsidRPr="00650C20">
              <w:t>9.866459</w:t>
            </w:r>
          </w:p>
        </w:tc>
        <w:tc>
          <w:tcPr>
            <w:tcW w:w="960" w:type="dxa"/>
            <w:noWrap/>
            <w:hideMark/>
          </w:tcPr>
          <w:p w14:paraId="1E00A0D8" w14:textId="77777777" w:rsidR="00650C20" w:rsidRPr="00650C20" w:rsidRDefault="00650C20" w:rsidP="00650C20">
            <w:r w:rsidRPr="00650C20">
              <w:t>9.537311</w:t>
            </w:r>
          </w:p>
        </w:tc>
      </w:tr>
      <w:tr w:rsidR="00650C20" w:rsidRPr="00650C20" w14:paraId="4B06F32C" w14:textId="77777777" w:rsidTr="00650C20">
        <w:trPr>
          <w:trHeight w:val="300"/>
        </w:trPr>
        <w:tc>
          <w:tcPr>
            <w:tcW w:w="960" w:type="dxa"/>
            <w:noWrap/>
            <w:hideMark/>
          </w:tcPr>
          <w:p w14:paraId="133D59DA" w14:textId="77777777" w:rsidR="00650C20" w:rsidRPr="00650C20" w:rsidRDefault="00650C20" w:rsidP="00650C20">
            <w:r w:rsidRPr="00650C20">
              <w:t>3.230693</w:t>
            </w:r>
          </w:p>
        </w:tc>
        <w:tc>
          <w:tcPr>
            <w:tcW w:w="960" w:type="dxa"/>
            <w:noWrap/>
            <w:hideMark/>
          </w:tcPr>
          <w:p w14:paraId="33ACB971" w14:textId="77777777" w:rsidR="00650C20" w:rsidRPr="00650C20" w:rsidRDefault="00650C20" w:rsidP="00650C20">
            <w:r w:rsidRPr="00650C20">
              <w:t>10.95879</w:t>
            </w:r>
          </w:p>
        </w:tc>
        <w:tc>
          <w:tcPr>
            <w:tcW w:w="960" w:type="dxa"/>
            <w:noWrap/>
            <w:hideMark/>
          </w:tcPr>
          <w:p w14:paraId="0452F534" w14:textId="77777777" w:rsidR="00650C20" w:rsidRPr="00650C20" w:rsidRDefault="00650C20" w:rsidP="00650C20">
            <w:r w:rsidRPr="00650C20">
              <w:t>5.945532</w:t>
            </w:r>
          </w:p>
        </w:tc>
        <w:tc>
          <w:tcPr>
            <w:tcW w:w="960" w:type="dxa"/>
            <w:noWrap/>
            <w:hideMark/>
          </w:tcPr>
          <w:p w14:paraId="7D957480" w14:textId="77777777" w:rsidR="00650C20" w:rsidRPr="00650C20" w:rsidRDefault="00650C20" w:rsidP="00650C20">
            <w:r w:rsidRPr="00650C20">
              <w:t>9.971761</w:t>
            </w:r>
          </w:p>
        </w:tc>
        <w:tc>
          <w:tcPr>
            <w:tcW w:w="960" w:type="dxa"/>
            <w:noWrap/>
            <w:hideMark/>
          </w:tcPr>
          <w:p w14:paraId="69A33D92" w14:textId="77777777" w:rsidR="00650C20" w:rsidRPr="00650C20" w:rsidRDefault="00650C20" w:rsidP="00650C20">
            <w:r w:rsidRPr="00650C20">
              <w:t>16.18812</w:t>
            </w:r>
          </w:p>
        </w:tc>
        <w:tc>
          <w:tcPr>
            <w:tcW w:w="960" w:type="dxa"/>
            <w:noWrap/>
            <w:hideMark/>
          </w:tcPr>
          <w:p w14:paraId="367DF99C" w14:textId="77777777" w:rsidR="00650C20" w:rsidRPr="00650C20" w:rsidRDefault="00650C20" w:rsidP="00650C20">
            <w:r w:rsidRPr="00650C20">
              <w:t>6.462249</w:t>
            </w:r>
          </w:p>
        </w:tc>
        <w:tc>
          <w:tcPr>
            <w:tcW w:w="960" w:type="dxa"/>
            <w:noWrap/>
            <w:hideMark/>
          </w:tcPr>
          <w:p w14:paraId="19DD9AE9" w14:textId="77777777" w:rsidR="00650C20" w:rsidRPr="00650C20" w:rsidRDefault="00650C20" w:rsidP="00650C20">
            <w:r w:rsidRPr="00650C20">
              <w:t>3.87023</w:t>
            </w:r>
          </w:p>
        </w:tc>
        <w:tc>
          <w:tcPr>
            <w:tcW w:w="960" w:type="dxa"/>
            <w:noWrap/>
            <w:hideMark/>
          </w:tcPr>
          <w:p w14:paraId="658C89D3" w14:textId="77777777" w:rsidR="00650C20" w:rsidRPr="00650C20" w:rsidRDefault="00650C20" w:rsidP="00650C20">
            <w:r w:rsidRPr="00650C20">
              <w:t>7.398243</w:t>
            </w:r>
          </w:p>
        </w:tc>
        <w:tc>
          <w:tcPr>
            <w:tcW w:w="960" w:type="dxa"/>
            <w:noWrap/>
            <w:hideMark/>
          </w:tcPr>
          <w:p w14:paraId="5B9051CC" w14:textId="77777777" w:rsidR="00650C20" w:rsidRPr="00650C20" w:rsidRDefault="00650C20" w:rsidP="00650C20">
            <w:r w:rsidRPr="00650C20">
              <w:t>9.405953</w:t>
            </w:r>
          </w:p>
        </w:tc>
        <w:tc>
          <w:tcPr>
            <w:tcW w:w="960" w:type="dxa"/>
            <w:noWrap/>
            <w:hideMark/>
          </w:tcPr>
          <w:p w14:paraId="4A9ED966" w14:textId="77777777" w:rsidR="00650C20" w:rsidRPr="00650C20" w:rsidRDefault="00650C20" w:rsidP="00650C20">
            <w:r w:rsidRPr="00650C20">
              <w:t>6.373986</w:t>
            </w:r>
          </w:p>
        </w:tc>
      </w:tr>
      <w:tr w:rsidR="00650C20" w:rsidRPr="00650C20" w14:paraId="757DD65D" w14:textId="77777777" w:rsidTr="00650C20">
        <w:trPr>
          <w:trHeight w:val="300"/>
        </w:trPr>
        <w:tc>
          <w:tcPr>
            <w:tcW w:w="960" w:type="dxa"/>
            <w:noWrap/>
            <w:hideMark/>
          </w:tcPr>
          <w:p w14:paraId="64ABC602" w14:textId="77777777" w:rsidR="00650C20" w:rsidRPr="00650C20" w:rsidRDefault="00650C20" w:rsidP="00650C20">
            <w:r w:rsidRPr="00650C20">
              <w:t>5.69076</w:t>
            </w:r>
          </w:p>
        </w:tc>
        <w:tc>
          <w:tcPr>
            <w:tcW w:w="960" w:type="dxa"/>
            <w:noWrap/>
            <w:hideMark/>
          </w:tcPr>
          <w:p w14:paraId="2CD83190" w14:textId="77777777" w:rsidR="00650C20" w:rsidRPr="00650C20" w:rsidRDefault="00650C20" w:rsidP="00650C20">
            <w:r w:rsidRPr="00650C20">
              <w:t>4.930889</w:t>
            </w:r>
          </w:p>
        </w:tc>
        <w:tc>
          <w:tcPr>
            <w:tcW w:w="960" w:type="dxa"/>
            <w:noWrap/>
            <w:hideMark/>
          </w:tcPr>
          <w:p w14:paraId="7CF23E4C" w14:textId="77777777" w:rsidR="00650C20" w:rsidRPr="00650C20" w:rsidRDefault="00650C20" w:rsidP="00650C20">
            <w:r w:rsidRPr="00650C20">
              <w:t>7.161828</w:t>
            </w:r>
          </w:p>
        </w:tc>
        <w:tc>
          <w:tcPr>
            <w:tcW w:w="960" w:type="dxa"/>
            <w:noWrap/>
            <w:hideMark/>
          </w:tcPr>
          <w:p w14:paraId="744CD368" w14:textId="77777777" w:rsidR="00650C20" w:rsidRPr="00650C20" w:rsidRDefault="00650C20" w:rsidP="00650C20">
            <w:r w:rsidRPr="00650C20">
              <w:t>13.44246</w:t>
            </w:r>
          </w:p>
        </w:tc>
        <w:tc>
          <w:tcPr>
            <w:tcW w:w="960" w:type="dxa"/>
            <w:noWrap/>
            <w:hideMark/>
          </w:tcPr>
          <w:p w14:paraId="425728E7" w14:textId="77777777" w:rsidR="00650C20" w:rsidRPr="00650C20" w:rsidRDefault="00650C20" w:rsidP="00650C20">
            <w:r w:rsidRPr="00650C20">
              <w:t>9.739327</w:t>
            </w:r>
          </w:p>
        </w:tc>
        <w:tc>
          <w:tcPr>
            <w:tcW w:w="960" w:type="dxa"/>
            <w:noWrap/>
            <w:hideMark/>
          </w:tcPr>
          <w:p w14:paraId="24C903F4" w14:textId="77777777" w:rsidR="00650C20" w:rsidRPr="00650C20" w:rsidRDefault="00650C20" w:rsidP="00650C20">
            <w:r w:rsidRPr="00650C20">
              <w:t>7.816053</w:t>
            </w:r>
          </w:p>
        </w:tc>
        <w:tc>
          <w:tcPr>
            <w:tcW w:w="960" w:type="dxa"/>
            <w:noWrap/>
            <w:hideMark/>
          </w:tcPr>
          <w:p w14:paraId="4EA97FE8" w14:textId="77777777" w:rsidR="00650C20" w:rsidRPr="00650C20" w:rsidRDefault="00650C20" w:rsidP="00650C20">
            <w:r w:rsidRPr="00650C20">
              <w:t>7.494269</w:t>
            </w:r>
          </w:p>
        </w:tc>
        <w:tc>
          <w:tcPr>
            <w:tcW w:w="960" w:type="dxa"/>
            <w:noWrap/>
            <w:hideMark/>
          </w:tcPr>
          <w:p w14:paraId="579CC012" w14:textId="77777777" w:rsidR="00650C20" w:rsidRPr="00650C20" w:rsidRDefault="00650C20" w:rsidP="00650C20">
            <w:r w:rsidRPr="00650C20">
              <w:t>7.177113</w:t>
            </w:r>
          </w:p>
        </w:tc>
        <w:tc>
          <w:tcPr>
            <w:tcW w:w="960" w:type="dxa"/>
            <w:noWrap/>
            <w:hideMark/>
          </w:tcPr>
          <w:p w14:paraId="338155BF" w14:textId="77777777" w:rsidR="00650C20" w:rsidRPr="00650C20" w:rsidRDefault="00650C20" w:rsidP="00650C20">
            <w:r w:rsidRPr="00650C20">
              <w:t>14.66274</w:t>
            </w:r>
          </w:p>
        </w:tc>
        <w:tc>
          <w:tcPr>
            <w:tcW w:w="960" w:type="dxa"/>
            <w:noWrap/>
            <w:hideMark/>
          </w:tcPr>
          <w:p w14:paraId="03C346C0" w14:textId="77777777" w:rsidR="00650C20" w:rsidRPr="00650C20" w:rsidRDefault="00650C20" w:rsidP="00650C20">
            <w:r w:rsidRPr="00650C20">
              <w:t>16.58755</w:t>
            </w:r>
          </w:p>
        </w:tc>
      </w:tr>
      <w:tr w:rsidR="00650C20" w:rsidRPr="00650C20" w14:paraId="7432E69E" w14:textId="77777777" w:rsidTr="00650C20">
        <w:trPr>
          <w:trHeight w:val="300"/>
        </w:trPr>
        <w:tc>
          <w:tcPr>
            <w:tcW w:w="960" w:type="dxa"/>
            <w:noWrap/>
            <w:hideMark/>
          </w:tcPr>
          <w:p w14:paraId="7795AAD6" w14:textId="77777777" w:rsidR="00650C20" w:rsidRPr="00650C20" w:rsidRDefault="00650C20" w:rsidP="00650C20">
            <w:r w:rsidRPr="00650C20">
              <w:t>6.624541</w:t>
            </w:r>
          </w:p>
        </w:tc>
        <w:tc>
          <w:tcPr>
            <w:tcW w:w="960" w:type="dxa"/>
            <w:noWrap/>
            <w:hideMark/>
          </w:tcPr>
          <w:p w14:paraId="43C7DA17" w14:textId="77777777" w:rsidR="00650C20" w:rsidRPr="00650C20" w:rsidRDefault="00650C20" w:rsidP="00650C20">
            <w:r w:rsidRPr="00650C20">
              <w:t>12.12853</w:t>
            </w:r>
          </w:p>
        </w:tc>
        <w:tc>
          <w:tcPr>
            <w:tcW w:w="960" w:type="dxa"/>
            <w:noWrap/>
            <w:hideMark/>
          </w:tcPr>
          <w:p w14:paraId="6506720E" w14:textId="77777777" w:rsidR="00650C20" w:rsidRPr="00650C20" w:rsidRDefault="00650C20" w:rsidP="00650C20">
            <w:r w:rsidRPr="00650C20">
              <w:t>13.17898</w:t>
            </w:r>
          </w:p>
        </w:tc>
        <w:tc>
          <w:tcPr>
            <w:tcW w:w="960" w:type="dxa"/>
            <w:noWrap/>
            <w:hideMark/>
          </w:tcPr>
          <w:p w14:paraId="43526AC9" w14:textId="77777777" w:rsidR="00650C20" w:rsidRPr="00650C20" w:rsidRDefault="00650C20" w:rsidP="00650C20">
            <w:r w:rsidRPr="00650C20">
              <w:t>14.53018</w:t>
            </w:r>
          </w:p>
        </w:tc>
        <w:tc>
          <w:tcPr>
            <w:tcW w:w="960" w:type="dxa"/>
            <w:noWrap/>
            <w:hideMark/>
          </w:tcPr>
          <w:p w14:paraId="4BD789D8" w14:textId="77777777" w:rsidR="00650C20" w:rsidRPr="00650C20" w:rsidRDefault="00650C20" w:rsidP="00650C20">
            <w:r w:rsidRPr="00650C20">
              <w:t>16.56824</w:t>
            </w:r>
          </w:p>
        </w:tc>
        <w:tc>
          <w:tcPr>
            <w:tcW w:w="960" w:type="dxa"/>
            <w:noWrap/>
            <w:hideMark/>
          </w:tcPr>
          <w:p w14:paraId="26D001BB" w14:textId="77777777" w:rsidR="00650C20" w:rsidRPr="00650C20" w:rsidRDefault="00650C20" w:rsidP="00650C20">
            <w:r w:rsidRPr="00650C20">
              <w:t>9.634778</w:t>
            </w:r>
          </w:p>
        </w:tc>
        <w:tc>
          <w:tcPr>
            <w:tcW w:w="960" w:type="dxa"/>
            <w:noWrap/>
            <w:hideMark/>
          </w:tcPr>
          <w:p w14:paraId="14DF29BE" w14:textId="77777777" w:rsidR="00650C20" w:rsidRPr="00650C20" w:rsidRDefault="00650C20" w:rsidP="00650C20">
            <w:r w:rsidRPr="00650C20">
              <w:t>6.908789</w:t>
            </w:r>
          </w:p>
        </w:tc>
        <w:tc>
          <w:tcPr>
            <w:tcW w:w="960" w:type="dxa"/>
            <w:noWrap/>
            <w:hideMark/>
          </w:tcPr>
          <w:p w14:paraId="50512A73" w14:textId="77777777" w:rsidR="00650C20" w:rsidRPr="00650C20" w:rsidRDefault="00650C20" w:rsidP="00650C20">
            <w:r w:rsidRPr="00650C20">
              <w:t>5.125386</w:t>
            </w:r>
          </w:p>
        </w:tc>
        <w:tc>
          <w:tcPr>
            <w:tcW w:w="960" w:type="dxa"/>
            <w:noWrap/>
            <w:hideMark/>
          </w:tcPr>
          <w:p w14:paraId="54D6621B" w14:textId="77777777" w:rsidR="00650C20" w:rsidRPr="00650C20" w:rsidRDefault="00650C20" w:rsidP="00650C20">
            <w:r w:rsidRPr="00650C20">
              <w:t>13.50982</w:t>
            </w:r>
          </w:p>
        </w:tc>
        <w:tc>
          <w:tcPr>
            <w:tcW w:w="960" w:type="dxa"/>
            <w:noWrap/>
            <w:hideMark/>
          </w:tcPr>
          <w:p w14:paraId="3F7E87F7" w14:textId="77777777" w:rsidR="00650C20" w:rsidRPr="00650C20" w:rsidRDefault="00650C20" w:rsidP="00650C20">
            <w:r w:rsidRPr="00650C20">
              <w:t>14.5272</w:t>
            </w:r>
          </w:p>
        </w:tc>
      </w:tr>
      <w:tr w:rsidR="00650C20" w:rsidRPr="00650C20" w14:paraId="56936447" w14:textId="77777777" w:rsidTr="00650C20">
        <w:trPr>
          <w:trHeight w:val="300"/>
        </w:trPr>
        <w:tc>
          <w:tcPr>
            <w:tcW w:w="960" w:type="dxa"/>
            <w:noWrap/>
            <w:hideMark/>
          </w:tcPr>
          <w:p w14:paraId="5FC63E12" w14:textId="77777777" w:rsidR="00650C20" w:rsidRPr="00650C20" w:rsidRDefault="00650C20" w:rsidP="00650C20">
            <w:r w:rsidRPr="00650C20">
              <w:t>5.740974</w:t>
            </w:r>
          </w:p>
        </w:tc>
        <w:tc>
          <w:tcPr>
            <w:tcW w:w="960" w:type="dxa"/>
            <w:noWrap/>
            <w:hideMark/>
          </w:tcPr>
          <w:p w14:paraId="53483059" w14:textId="77777777" w:rsidR="00650C20" w:rsidRPr="00650C20" w:rsidRDefault="00650C20" w:rsidP="00650C20">
            <w:r w:rsidRPr="00650C20">
              <w:t>4.462831</w:t>
            </w:r>
          </w:p>
        </w:tc>
        <w:tc>
          <w:tcPr>
            <w:tcW w:w="960" w:type="dxa"/>
            <w:noWrap/>
            <w:hideMark/>
          </w:tcPr>
          <w:p w14:paraId="1373B12F" w14:textId="77777777" w:rsidR="00650C20" w:rsidRPr="00650C20" w:rsidRDefault="00650C20" w:rsidP="00650C20">
            <w:r w:rsidRPr="00650C20">
              <w:t>7.334979</w:t>
            </w:r>
          </w:p>
        </w:tc>
        <w:tc>
          <w:tcPr>
            <w:tcW w:w="960" w:type="dxa"/>
            <w:noWrap/>
            <w:hideMark/>
          </w:tcPr>
          <w:p w14:paraId="58610C4C" w14:textId="77777777" w:rsidR="00650C20" w:rsidRPr="00650C20" w:rsidRDefault="00650C20" w:rsidP="00650C20">
            <w:r w:rsidRPr="00650C20">
              <w:t>14.30393</w:t>
            </w:r>
          </w:p>
        </w:tc>
        <w:tc>
          <w:tcPr>
            <w:tcW w:w="960" w:type="dxa"/>
            <w:noWrap/>
            <w:hideMark/>
          </w:tcPr>
          <w:p w14:paraId="1E21B09B" w14:textId="77777777" w:rsidR="00650C20" w:rsidRPr="00650C20" w:rsidRDefault="00650C20" w:rsidP="00650C20">
            <w:r w:rsidRPr="00650C20">
              <w:t>18.60326</w:t>
            </w:r>
          </w:p>
        </w:tc>
        <w:tc>
          <w:tcPr>
            <w:tcW w:w="960" w:type="dxa"/>
            <w:noWrap/>
            <w:hideMark/>
          </w:tcPr>
          <w:p w14:paraId="0D80DA7E" w14:textId="77777777" w:rsidR="00650C20" w:rsidRPr="00650C20" w:rsidRDefault="00650C20" w:rsidP="00650C20">
            <w:r w:rsidRPr="00650C20">
              <w:t>10.22281</w:t>
            </w:r>
          </w:p>
        </w:tc>
        <w:tc>
          <w:tcPr>
            <w:tcW w:w="960" w:type="dxa"/>
            <w:noWrap/>
            <w:hideMark/>
          </w:tcPr>
          <w:p w14:paraId="234ABF62" w14:textId="77777777" w:rsidR="00650C20" w:rsidRPr="00650C20" w:rsidRDefault="00650C20" w:rsidP="00650C20">
            <w:r w:rsidRPr="00650C20">
              <w:t>11.96066</w:t>
            </w:r>
          </w:p>
        </w:tc>
        <w:tc>
          <w:tcPr>
            <w:tcW w:w="960" w:type="dxa"/>
            <w:noWrap/>
            <w:hideMark/>
          </w:tcPr>
          <w:p w14:paraId="059CE181" w14:textId="77777777" w:rsidR="00650C20" w:rsidRPr="00650C20" w:rsidRDefault="00650C20" w:rsidP="00650C20">
            <w:r w:rsidRPr="00650C20">
              <w:t>13.50899</w:t>
            </w:r>
          </w:p>
        </w:tc>
        <w:tc>
          <w:tcPr>
            <w:tcW w:w="960" w:type="dxa"/>
            <w:noWrap/>
            <w:hideMark/>
          </w:tcPr>
          <w:p w14:paraId="6E83CF9A" w14:textId="77777777" w:rsidR="00650C20" w:rsidRPr="00650C20" w:rsidRDefault="00650C20" w:rsidP="00650C20">
            <w:r w:rsidRPr="00650C20">
              <w:t>8.107959</w:t>
            </w:r>
          </w:p>
        </w:tc>
        <w:tc>
          <w:tcPr>
            <w:tcW w:w="960" w:type="dxa"/>
            <w:noWrap/>
            <w:hideMark/>
          </w:tcPr>
          <w:p w14:paraId="51C03A8F" w14:textId="77777777" w:rsidR="00650C20" w:rsidRPr="00650C20" w:rsidRDefault="00650C20" w:rsidP="00650C20">
            <w:r w:rsidRPr="00650C20">
              <w:t>10.65858</w:t>
            </w:r>
          </w:p>
        </w:tc>
      </w:tr>
      <w:tr w:rsidR="00650C20" w:rsidRPr="00650C20" w14:paraId="08D369A3" w14:textId="77777777" w:rsidTr="00650C20">
        <w:trPr>
          <w:trHeight w:val="300"/>
        </w:trPr>
        <w:tc>
          <w:tcPr>
            <w:tcW w:w="960" w:type="dxa"/>
            <w:noWrap/>
            <w:hideMark/>
          </w:tcPr>
          <w:p w14:paraId="6F7AD9F2" w14:textId="77777777" w:rsidR="00650C20" w:rsidRPr="00650C20" w:rsidRDefault="00650C20" w:rsidP="00650C20">
            <w:r w:rsidRPr="00650C20">
              <w:t>5.341489</w:t>
            </w:r>
          </w:p>
        </w:tc>
        <w:tc>
          <w:tcPr>
            <w:tcW w:w="960" w:type="dxa"/>
            <w:noWrap/>
            <w:hideMark/>
          </w:tcPr>
          <w:p w14:paraId="5708172B" w14:textId="77777777" w:rsidR="00650C20" w:rsidRPr="00650C20" w:rsidRDefault="00650C20" w:rsidP="00650C20">
            <w:r w:rsidRPr="00650C20">
              <w:t>9.801712</w:t>
            </w:r>
          </w:p>
        </w:tc>
        <w:tc>
          <w:tcPr>
            <w:tcW w:w="960" w:type="dxa"/>
            <w:noWrap/>
            <w:hideMark/>
          </w:tcPr>
          <w:p w14:paraId="6C6DA901" w14:textId="77777777" w:rsidR="00650C20" w:rsidRPr="00650C20" w:rsidRDefault="00650C20" w:rsidP="00650C20">
            <w:r w:rsidRPr="00650C20">
              <w:t>13.23986</w:t>
            </w:r>
          </w:p>
        </w:tc>
        <w:tc>
          <w:tcPr>
            <w:tcW w:w="960" w:type="dxa"/>
            <w:noWrap/>
            <w:hideMark/>
          </w:tcPr>
          <w:p w14:paraId="45F98A24" w14:textId="77777777" w:rsidR="00650C20" w:rsidRPr="00650C20" w:rsidRDefault="00650C20" w:rsidP="00650C20">
            <w:r w:rsidRPr="00650C20">
              <w:t>5.184304</w:t>
            </w:r>
          </w:p>
        </w:tc>
        <w:tc>
          <w:tcPr>
            <w:tcW w:w="960" w:type="dxa"/>
            <w:noWrap/>
            <w:hideMark/>
          </w:tcPr>
          <w:p w14:paraId="11356DCF" w14:textId="77777777" w:rsidR="00650C20" w:rsidRPr="00650C20" w:rsidRDefault="00650C20" w:rsidP="00650C20">
            <w:r w:rsidRPr="00650C20">
              <w:t>10.79431</w:t>
            </w:r>
          </w:p>
        </w:tc>
        <w:tc>
          <w:tcPr>
            <w:tcW w:w="960" w:type="dxa"/>
            <w:noWrap/>
            <w:hideMark/>
          </w:tcPr>
          <w:p w14:paraId="49C252CC" w14:textId="77777777" w:rsidR="00650C20" w:rsidRPr="00650C20" w:rsidRDefault="00650C20" w:rsidP="00650C20">
            <w:r w:rsidRPr="00650C20">
              <w:t>5.707933</w:t>
            </w:r>
          </w:p>
        </w:tc>
        <w:tc>
          <w:tcPr>
            <w:tcW w:w="960" w:type="dxa"/>
            <w:noWrap/>
            <w:hideMark/>
          </w:tcPr>
          <w:p w14:paraId="3EEF4994" w14:textId="77777777" w:rsidR="00650C20" w:rsidRPr="00650C20" w:rsidRDefault="00650C20" w:rsidP="00650C20">
            <w:r w:rsidRPr="00650C20">
              <w:t>9.438223</w:t>
            </w:r>
          </w:p>
        </w:tc>
        <w:tc>
          <w:tcPr>
            <w:tcW w:w="960" w:type="dxa"/>
            <w:noWrap/>
            <w:hideMark/>
          </w:tcPr>
          <w:p w14:paraId="7CE69B10" w14:textId="77777777" w:rsidR="00650C20" w:rsidRPr="00650C20" w:rsidRDefault="00650C20" w:rsidP="00650C20">
            <w:r w:rsidRPr="00650C20">
              <w:t>5.164682</w:t>
            </w:r>
          </w:p>
        </w:tc>
        <w:tc>
          <w:tcPr>
            <w:tcW w:w="960" w:type="dxa"/>
            <w:noWrap/>
            <w:hideMark/>
          </w:tcPr>
          <w:p w14:paraId="35D7AF06" w14:textId="77777777" w:rsidR="00650C20" w:rsidRPr="00650C20" w:rsidRDefault="00650C20" w:rsidP="00650C20">
            <w:r w:rsidRPr="00650C20">
              <w:t>5.303509</w:t>
            </w:r>
          </w:p>
        </w:tc>
        <w:tc>
          <w:tcPr>
            <w:tcW w:w="960" w:type="dxa"/>
            <w:noWrap/>
            <w:hideMark/>
          </w:tcPr>
          <w:p w14:paraId="2E62368C" w14:textId="77777777" w:rsidR="00650C20" w:rsidRPr="00650C20" w:rsidRDefault="00650C20" w:rsidP="00650C20">
            <w:r w:rsidRPr="00650C20">
              <w:t>16.21665</w:t>
            </w:r>
          </w:p>
        </w:tc>
      </w:tr>
      <w:tr w:rsidR="00650C20" w:rsidRPr="00650C20" w14:paraId="62A2FF14" w14:textId="77777777" w:rsidTr="00650C20">
        <w:trPr>
          <w:trHeight w:val="300"/>
        </w:trPr>
        <w:tc>
          <w:tcPr>
            <w:tcW w:w="960" w:type="dxa"/>
            <w:noWrap/>
            <w:hideMark/>
          </w:tcPr>
          <w:p w14:paraId="31883E59" w14:textId="77777777" w:rsidR="00650C20" w:rsidRPr="00650C20" w:rsidRDefault="00650C20" w:rsidP="00650C20">
            <w:r w:rsidRPr="00650C20">
              <w:t>6.390706</w:t>
            </w:r>
          </w:p>
        </w:tc>
        <w:tc>
          <w:tcPr>
            <w:tcW w:w="960" w:type="dxa"/>
            <w:noWrap/>
            <w:hideMark/>
          </w:tcPr>
          <w:p w14:paraId="52CCB5A5" w14:textId="77777777" w:rsidR="00650C20" w:rsidRPr="00650C20" w:rsidRDefault="00650C20" w:rsidP="00650C20">
            <w:r w:rsidRPr="00650C20">
              <w:t>5.746384</w:t>
            </w:r>
          </w:p>
        </w:tc>
        <w:tc>
          <w:tcPr>
            <w:tcW w:w="960" w:type="dxa"/>
            <w:noWrap/>
            <w:hideMark/>
          </w:tcPr>
          <w:p w14:paraId="12616891" w14:textId="77777777" w:rsidR="00650C20" w:rsidRPr="00650C20" w:rsidRDefault="00650C20" w:rsidP="00650C20">
            <w:r w:rsidRPr="00650C20">
              <w:t>13.46533</w:t>
            </w:r>
          </w:p>
        </w:tc>
        <w:tc>
          <w:tcPr>
            <w:tcW w:w="960" w:type="dxa"/>
            <w:noWrap/>
            <w:hideMark/>
          </w:tcPr>
          <w:p w14:paraId="3DF52C30" w14:textId="77777777" w:rsidR="00650C20" w:rsidRPr="00650C20" w:rsidRDefault="00650C20" w:rsidP="00650C20">
            <w:r w:rsidRPr="00650C20">
              <w:t>16.30788</w:t>
            </w:r>
          </w:p>
        </w:tc>
        <w:tc>
          <w:tcPr>
            <w:tcW w:w="960" w:type="dxa"/>
            <w:noWrap/>
            <w:hideMark/>
          </w:tcPr>
          <w:p w14:paraId="01ACF90B" w14:textId="77777777" w:rsidR="00650C20" w:rsidRPr="00650C20" w:rsidRDefault="00650C20" w:rsidP="00650C20">
            <w:r w:rsidRPr="00650C20">
              <w:t>16.16056</w:t>
            </w:r>
          </w:p>
        </w:tc>
        <w:tc>
          <w:tcPr>
            <w:tcW w:w="960" w:type="dxa"/>
            <w:noWrap/>
            <w:hideMark/>
          </w:tcPr>
          <w:p w14:paraId="63DAD909" w14:textId="77777777" w:rsidR="00650C20" w:rsidRPr="00650C20" w:rsidRDefault="00650C20" w:rsidP="00650C20">
            <w:r w:rsidRPr="00650C20">
              <w:t>4.510232</w:t>
            </w:r>
          </w:p>
        </w:tc>
        <w:tc>
          <w:tcPr>
            <w:tcW w:w="960" w:type="dxa"/>
            <w:noWrap/>
            <w:hideMark/>
          </w:tcPr>
          <w:p w14:paraId="5DC51765" w14:textId="77777777" w:rsidR="00650C20" w:rsidRPr="00650C20" w:rsidRDefault="00650C20" w:rsidP="00650C20">
            <w:r w:rsidRPr="00650C20">
              <w:t>6.755204</w:t>
            </w:r>
          </w:p>
        </w:tc>
        <w:tc>
          <w:tcPr>
            <w:tcW w:w="960" w:type="dxa"/>
            <w:noWrap/>
            <w:hideMark/>
          </w:tcPr>
          <w:p w14:paraId="6D1F6876" w14:textId="77777777" w:rsidR="00650C20" w:rsidRPr="00650C20" w:rsidRDefault="00650C20" w:rsidP="00650C20">
            <w:r w:rsidRPr="00650C20">
              <w:t>13.27781</w:t>
            </w:r>
          </w:p>
        </w:tc>
        <w:tc>
          <w:tcPr>
            <w:tcW w:w="960" w:type="dxa"/>
            <w:noWrap/>
            <w:hideMark/>
          </w:tcPr>
          <w:p w14:paraId="68F770D9" w14:textId="77777777" w:rsidR="00650C20" w:rsidRPr="00650C20" w:rsidRDefault="00650C20" w:rsidP="00650C20">
            <w:r w:rsidRPr="00650C20">
              <w:t>4.856095</w:t>
            </w:r>
          </w:p>
        </w:tc>
        <w:tc>
          <w:tcPr>
            <w:tcW w:w="960" w:type="dxa"/>
            <w:noWrap/>
            <w:hideMark/>
          </w:tcPr>
          <w:p w14:paraId="77B129F1" w14:textId="77777777" w:rsidR="00650C20" w:rsidRPr="00650C20" w:rsidRDefault="00650C20" w:rsidP="00650C20">
            <w:r w:rsidRPr="00650C20">
              <w:t>15.59591</w:t>
            </w:r>
          </w:p>
        </w:tc>
      </w:tr>
      <w:tr w:rsidR="00650C20" w:rsidRPr="00650C20" w14:paraId="12D05CBB" w14:textId="77777777" w:rsidTr="00650C20">
        <w:trPr>
          <w:trHeight w:val="300"/>
        </w:trPr>
        <w:tc>
          <w:tcPr>
            <w:tcW w:w="960" w:type="dxa"/>
            <w:noWrap/>
            <w:hideMark/>
          </w:tcPr>
          <w:p w14:paraId="22209E46" w14:textId="77777777" w:rsidR="00650C20" w:rsidRPr="00650C20" w:rsidRDefault="00650C20" w:rsidP="00650C20">
            <w:r w:rsidRPr="00650C20">
              <w:t>5.328856</w:t>
            </w:r>
          </w:p>
        </w:tc>
        <w:tc>
          <w:tcPr>
            <w:tcW w:w="960" w:type="dxa"/>
            <w:noWrap/>
            <w:hideMark/>
          </w:tcPr>
          <w:p w14:paraId="5864AE82" w14:textId="77777777" w:rsidR="00650C20" w:rsidRPr="00650C20" w:rsidRDefault="00650C20" w:rsidP="00650C20">
            <w:r w:rsidRPr="00650C20">
              <w:t>11.21208</w:t>
            </w:r>
          </w:p>
        </w:tc>
        <w:tc>
          <w:tcPr>
            <w:tcW w:w="960" w:type="dxa"/>
            <w:noWrap/>
            <w:hideMark/>
          </w:tcPr>
          <w:p w14:paraId="29878B38" w14:textId="77777777" w:rsidR="00650C20" w:rsidRPr="00650C20" w:rsidRDefault="00650C20" w:rsidP="00650C20">
            <w:r w:rsidRPr="00650C20">
              <w:t>8.513462</w:t>
            </w:r>
          </w:p>
        </w:tc>
        <w:tc>
          <w:tcPr>
            <w:tcW w:w="960" w:type="dxa"/>
            <w:noWrap/>
            <w:hideMark/>
          </w:tcPr>
          <w:p w14:paraId="4FF49C97" w14:textId="77777777" w:rsidR="00650C20" w:rsidRPr="00650C20" w:rsidRDefault="00650C20" w:rsidP="00650C20">
            <w:r w:rsidRPr="00650C20">
              <w:t>8.998975</w:t>
            </w:r>
          </w:p>
        </w:tc>
        <w:tc>
          <w:tcPr>
            <w:tcW w:w="960" w:type="dxa"/>
            <w:noWrap/>
            <w:hideMark/>
          </w:tcPr>
          <w:p w14:paraId="76281E00" w14:textId="77777777" w:rsidR="00650C20" w:rsidRPr="00650C20" w:rsidRDefault="00650C20" w:rsidP="00650C20">
            <w:r w:rsidRPr="00650C20">
              <w:t>15.80929</w:t>
            </w:r>
          </w:p>
        </w:tc>
        <w:tc>
          <w:tcPr>
            <w:tcW w:w="960" w:type="dxa"/>
            <w:noWrap/>
            <w:hideMark/>
          </w:tcPr>
          <w:p w14:paraId="7C13DB56" w14:textId="77777777" w:rsidR="00650C20" w:rsidRPr="00650C20" w:rsidRDefault="00650C20" w:rsidP="00650C20">
            <w:r w:rsidRPr="00650C20">
              <w:t>12.14992</w:t>
            </w:r>
          </w:p>
        </w:tc>
        <w:tc>
          <w:tcPr>
            <w:tcW w:w="960" w:type="dxa"/>
            <w:noWrap/>
            <w:hideMark/>
          </w:tcPr>
          <w:p w14:paraId="20D25D78" w14:textId="77777777" w:rsidR="00650C20" w:rsidRPr="00650C20" w:rsidRDefault="00650C20" w:rsidP="00650C20">
            <w:r w:rsidRPr="00650C20">
              <w:t>5.593172</w:t>
            </w:r>
          </w:p>
        </w:tc>
        <w:tc>
          <w:tcPr>
            <w:tcW w:w="960" w:type="dxa"/>
            <w:noWrap/>
            <w:hideMark/>
          </w:tcPr>
          <w:p w14:paraId="4158755F" w14:textId="77777777" w:rsidR="00650C20" w:rsidRPr="00650C20" w:rsidRDefault="00650C20" w:rsidP="00650C20">
            <w:r w:rsidRPr="00650C20">
              <w:t>8.422994</w:t>
            </w:r>
          </w:p>
        </w:tc>
        <w:tc>
          <w:tcPr>
            <w:tcW w:w="960" w:type="dxa"/>
            <w:noWrap/>
            <w:hideMark/>
          </w:tcPr>
          <w:p w14:paraId="799BA0DD" w14:textId="77777777" w:rsidR="00650C20" w:rsidRPr="00650C20" w:rsidRDefault="00650C20" w:rsidP="00650C20">
            <w:r w:rsidRPr="00650C20">
              <w:t>14.97303</w:t>
            </w:r>
          </w:p>
        </w:tc>
        <w:tc>
          <w:tcPr>
            <w:tcW w:w="960" w:type="dxa"/>
            <w:noWrap/>
            <w:hideMark/>
          </w:tcPr>
          <w:p w14:paraId="627738F1" w14:textId="77777777" w:rsidR="00650C20" w:rsidRPr="00650C20" w:rsidRDefault="00650C20" w:rsidP="00650C20">
            <w:r w:rsidRPr="00650C20">
              <w:t>15.68654</w:t>
            </w:r>
          </w:p>
        </w:tc>
      </w:tr>
      <w:tr w:rsidR="00650C20" w:rsidRPr="00650C20" w14:paraId="4CBC5AA5" w14:textId="77777777" w:rsidTr="00650C20">
        <w:trPr>
          <w:trHeight w:val="300"/>
        </w:trPr>
        <w:tc>
          <w:tcPr>
            <w:tcW w:w="960" w:type="dxa"/>
            <w:noWrap/>
            <w:hideMark/>
          </w:tcPr>
          <w:p w14:paraId="5E8229FA" w14:textId="77777777" w:rsidR="00650C20" w:rsidRPr="00650C20" w:rsidRDefault="00650C20" w:rsidP="00650C20">
            <w:pPr>
              <w:rPr>
                <w:b/>
                <w:bCs/>
              </w:rPr>
            </w:pPr>
            <w:r w:rsidRPr="00650C20">
              <w:rPr>
                <w:b/>
                <w:bCs/>
              </w:rPr>
              <w:t>6.401805</w:t>
            </w:r>
          </w:p>
        </w:tc>
        <w:tc>
          <w:tcPr>
            <w:tcW w:w="960" w:type="dxa"/>
            <w:noWrap/>
            <w:hideMark/>
          </w:tcPr>
          <w:p w14:paraId="429156ED" w14:textId="77777777" w:rsidR="00650C20" w:rsidRPr="00650C20" w:rsidRDefault="00650C20" w:rsidP="00650C20">
            <w:pPr>
              <w:rPr>
                <w:b/>
                <w:bCs/>
              </w:rPr>
            </w:pPr>
            <w:r w:rsidRPr="00650C20">
              <w:rPr>
                <w:b/>
                <w:bCs/>
              </w:rPr>
              <w:t>9.228448</w:t>
            </w:r>
          </w:p>
        </w:tc>
        <w:tc>
          <w:tcPr>
            <w:tcW w:w="960" w:type="dxa"/>
            <w:noWrap/>
            <w:hideMark/>
          </w:tcPr>
          <w:p w14:paraId="5CC0ACA5" w14:textId="77777777" w:rsidR="00650C20" w:rsidRPr="00650C20" w:rsidRDefault="00650C20" w:rsidP="00650C20">
            <w:pPr>
              <w:rPr>
                <w:b/>
                <w:bCs/>
              </w:rPr>
            </w:pPr>
            <w:r w:rsidRPr="00650C20">
              <w:rPr>
                <w:b/>
                <w:bCs/>
              </w:rPr>
              <w:t>9.81623</w:t>
            </w:r>
          </w:p>
        </w:tc>
        <w:tc>
          <w:tcPr>
            <w:tcW w:w="960" w:type="dxa"/>
            <w:noWrap/>
            <w:hideMark/>
          </w:tcPr>
          <w:p w14:paraId="66AC1B05" w14:textId="77777777" w:rsidR="00650C20" w:rsidRPr="00650C20" w:rsidRDefault="00650C20" w:rsidP="00650C20">
            <w:pPr>
              <w:rPr>
                <w:b/>
                <w:bCs/>
              </w:rPr>
            </w:pPr>
            <w:r w:rsidRPr="00650C20">
              <w:rPr>
                <w:b/>
                <w:bCs/>
              </w:rPr>
              <w:t>10.67277</w:t>
            </w:r>
          </w:p>
        </w:tc>
        <w:tc>
          <w:tcPr>
            <w:tcW w:w="960" w:type="dxa"/>
            <w:noWrap/>
            <w:hideMark/>
          </w:tcPr>
          <w:p w14:paraId="739569ED" w14:textId="77777777" w:rsidR="00650C20" w:rsidRPr="00650C20" w:rsidRDefault="00650C20" w:rsidP="00650C20">
            <w:pPr>
              <w:rPr>
                <w:b/>
                <w:bCs/>
              </w:rPr>
            </w:pPr>
            <w:r w:rsidRPr="00650C20">
              <w:rPr>
                <w:b/>
                <w:bCs/>
              </w:rPr>
              <w:t>14.33682</w:t>
            </w:r>
          </w:p>
        </w:tc>
        <w:tc>
          <w:tcPr>
            <w:tcW w:w="960" w:type="dxa"/>
            <w:noWrap/>
            <w:hideMark/>
          </w:tcPr>
          <w:p w14:paraId="460DA481" w14:textId="77777777" w:rsidR="00650C20" w:rsidRPr="00650C20" w:rsidRDefault="00650C20" w:rsidP="00650C20">
            <w:pPr>
              <w:rPr>
                <w:b/>
                <w:bCs/>
              </w:rPr>
            </w:pPr>
            <w:r w:rsidRPr="00650C20">
              <w:rPr>
                <w:b/>
                <w:bCs/>
              </w:rPr>
              <w:t>8.125933</w:t>
            </w:r>
          </w:p>
        </w:tc>
        <w:tc>
          <w:tcPr>
            <w:tcW w:w="960" w:type="dxa"/>
            <w:noWrap/>
            <w:hideMark/>
          </w:tcPr>
          <w:p w14:paraId="146CC900" w14:textId="77777777" w:rsidR="00650C20" w:rsidRPr="00650C20" w:rsidRDefault="00650C20" w:rsidP="00650C20">
            <w:pPr>
              <w:rPr>
                <w:b/>
                <w:bCs/>
              </w:rPr>
            </w:pPr>
            <w:r w:rsidRPr="00650C20">
              <w:rPr>
                <w:b/>
                <w:bCs/>
              </w:rPr>
              <w:t>7.649404</w:t>
            </w:r>
          </w:p>
        </w:tc>
        <w:tc>
          <w:tcPr>
            <w:tcW w:w="960" w:type="dxa"/>
            <w:noWrap/>
            <w:hideMark/>
          </w:tcPr>
          <w:p w14:paraId="2C67BA33" w14:textId="77777777" w:rsidR="00650C20" w:rsidRPr="00650C20" w:rsidRDefault="00650C20" w:rsidP="00650C20">
            <w:pPr>
              <w:rPr>
                <w:b/>
                <w:bCs/>
              </w:rPr>
            </w:pPr>
            <w:r w:rsidRPr="00650C20">
              <w:rPr>
                <w:b/>
                <w:bCs/>
              </w:rPr>
              <w:t>8.652309</w:t>
            </w:r>
          </w:p>
        </w:tc>
        <w:tc>
          <w:tcPr>
            <w:tcW w:w="960" w:type="dxa"/>
            <w:noWrap/>
            <w:hideMark/>
          </w:tcPr>
          <w:p w14:paraId="225F0F05" w14:textId="77777777" w:rsidR="00650C20" w:rsidRPr="00650C20" w:rsidRDefault="00650C20" w:rsidP="00650C20">
            <w:pPr>
              <w:rPr>
                <w:b/>
                <w:bCs/>
              </w:rPr>
            </w:pPr>
            <w:r w:rsidRPr="00650C20">
              <w:rPr>
                <w:b/>
                <w:bCs/>
              </w:rPr>
              <w:t>10.58576</w:t>
            </w:r>
          </w:p>
        </w:tc>
        <w:tc>
          <w:tcPr>
            <w:tcW w:w="960" w:type="dxa"/>
            <w:noWrap/>
            <w:hideMark/>
          </w:tcPr>
          <w:p w14:paraId="33CFFA26" w14:textId="77777777" w:rsidR="00650C20" w:rsidRPr="00650C20" w:rsidRDefault="00650C20" w:rsidP="00650C20">
            <w:pPr>
              <w:rPr>
                <w:b/>
                <w:bCs/>
              </w:rPr>
            </w:pPr>
            <w:r w:rsidRPr="00650C20">
              <w:rPr>
                <w:b/>
                <w:bCs/>
              </w:rPr>
              <w:t>12.37902</w:t>
            </w:r>
          </w:p>
        </w:tc>
      </w:tr>
    </w:tbl>
    <w:p w14:paraId="74CB7CE1" w14:textId="77777777" w:rsidR="00650C20" w:rsidRDefault="00650C20" w:rsidP="00DD05AD">
      <w:r>
        <w:lastRenderedPageBreak/>
        <w:t>2</w:t>
      </w:r>
      <w:r w:rsidRPr="00650C20">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045395BC" w14:textId="77777777" w:rsidTr="00650C20">
        <w:trPr>
          <w:trHeight w:val="300"/>
        </w:trPr>
        <w:tc>
          <w:tcPr>
            <w:tcW w:w="960" w:type="dxa"/>
            <w:noWrap/>
            <w:hideMark/>
          </w:tcPr>
          <w:p w14:paraId="3D82C178" w14:textId="77777777" w:rsidR="00650C20" w:rsidRPr="00650C20" w:rsidRDefault="00650C20" w:rsidP="00650C20">
            <w:r w:rsidRPr="00650C20">
              <w:t>Tx01</w:t>
            </w:r>
          </w:p>
        </w:tc>
        <w:tc>
          <w:tcPr>
            <w:tcW w:w="960" w:type="dxa"/>
            <w:noWrap/>
            <w:hideMark/>
          </w:tcPr>
          <w:p w14:paraId="5C44EAA4" w14:textId="77777777" w:rsidR="00650C20" w:rsidRPr="00650C20" w:rsidRDefault="00650C20" w:rsidP="00650C20">
            <w:r w:rsidRPr="00650C20">
              <w:t>Tx02</w:t>
            </w:r>
          </w:p>
        </w:tc>
        <w:tc>
          <w:tcPr>
            <w:tcW w:w="960" w:type="dxa"/>
            <w:noWrap/>
            <w:hideMark/>
          </w:tcPr>
          <w:p w14:paraId="5AEA6B72" w14:textId="77777777" w:rsidR="00650C20" w:rsidRPr="00650C20" w:rsidRDefault="00650C20" w:rsidP="00650C20">
            <w:r w:rsidRPr="00650C20">
              <w:t>Tx03</w:t>
            </w:r>
          </w:p>
        </w:tc>
        <w:tc>
          <w:tcPr>
            <w:tcW w:w="960" w:type="dxa"/>
            <w:noWrap/>
            <w:hideMark/>
          </w:tcPr>
          <w:p w14:paraId="6E28D465" w14:textId="77777777" w:rsidR="00650C20" w:rsidRPr="00650C20" w:rsidRDefault="00650C20" w:rsidP="00650C20">
            <w:r w:rsidRPr="00650C20">
              <w:t>Tx04</w:t>
            </w:r>
          </w:p>
        </w:tc>
        <w:tc>
          <w:tcPr>
            <w:tcW w:w="960" w:type="dxa"/>
            <w:noWrap/>
            <w:hideMark/>
          </w:tcPr>
          <w:p w14:paraId="2F691AAF" w14:textId="77777777" w:rsidR="00650C20" w:rsidRPr="00650C20" w:rsidRDefault="00650C20" w:rsidP="00650C20">
            <w:r w:rsidRPr="00650C20">
              <w:t>Tx05</w:t>
            </w:r>
          </w:p>
        </w:tc>
        <w:tc>
          <w:tcPr>
            <w:tcW w:w="960" w:type="dxa"/>
            <w:noWrap/>
            <w:hideMark/>
          </w:tcPr>
          <w:p w14:paraId="6E3165F1" w14:textId="77777777" w:rsidR="00650C20" w:rsidRPr="00650C20" w:rsidRDefault="00650C20" w:rsidP="00650C20">
            <w:r w:rsidRPr="00650C20">
              <w:t>Tx06</w:t>
            </w:r>
          </w:p>
        </w:tc>
        <w:tc>
          <w:tcPr>
            <w:tcW w:w="960" w:type="dxa"/>
            <w:noWrap/>
            <w:hideMark/>
          </w:tcPr>
          <w:p w14:paraId="7820BB7E" w14:textId="77777777" w:rsidR="00650C20" w:rsidRPr="00650C20" w:rsidRDefault="00650C20" w:rsidP="00650C20">
            <w:r w:rsidRPr="00650C20">
              <w:t>Tx07</w:t>
            </w:r>
          </w:p>
        </w:tc>
        <w:tc>
          <w:tcPr>
            <w:tcW w:w="960" w:type="dxa"/>
            <w:noWrap/>
            <w:hideMark/>
          </w:tcPr>
          <w:p w14:paraId="1AC5D52D" w14:textId="77777777" w:rsidR="00650C20" w:rsidRPr="00650C20" w:rsidRDefault="00650C20" w:rsidP="00650C20">
            <w:r w:rsidRPr="00650C20">
              <w:t>Tx08</w:t>
            </w:r>
          </w:p>
        </w:tc>
        <w:tc>
          <w:tcPr>
            <w:tcW w:w="960" w:type="dxa"/>
            <w:noWrap/>
            <w:hideMark/>
          </w:tcPr>
          <w:p w14:paraId="328FD153" w14:textId="77777777" w:rsidR="00650C20" w:rsidRPr="00650C20" w:rsidRDefault="00650C20" w:rsidP="00650C20">
            <w:r w:rsidRPr="00650C20">
              <w:t>Tx09</w:t>
            </w:r>
          </w:p>
        </w:tc>
        <w:tc>
          <w:tcPr>
            <w:tcW w:w="960" w:type="dxa"/>
            <w:noWrap/>
            <w:hideMark/>
          </w:tcPr>
          <w:p w14:paraId="525E3CE9" w14:textId="77777777" w:rsidR="00650C20" w:rsidRPr="00650C20" w:rsidRDefault="00650C20" w:rsidP="00650C20">
            <w:r w:rsidRPr="00650C20">
              <w:t>Tx10</w:t>
            </w:r>
          </w:p>
        </w:tc>
      </w:tr>
      <w:tr w:rsidR="00650C20" w:rsidRPr="00650C20" w14:paraId="642708A1" w14:textId="77777777" w:rsidTr="00650C20">
        <w:trPr>
          <w:trHeight w:val="300"/>
        </w:trPr>
        <w:tc>
          <w:tcPr>
            <w:tcW w:w="960" w:type="dxa"/>
            <w:noWrap/>
            <w:hideMark/>
          </w:tcPr>
          <w:p w14:paraId="15A3EDAB" w14:textId="77777777" w:rsidR="00650C20" w:rsidRPr="00650C20" w:rsidRDefault="00650C20" w:rsidP="00650C20">
            <w:r w:rsidRPr="00650C20">
              <w:t>12.21709</w:t>
            </w:r>
          </w:p>
        </w:tc>
        <w:tc>
          <w:tcPr>
            <w:tcW w:w="960" w:type="dxa"/>
            <w:noWrap/>
            <w:hideMark/>
          </w:tcPr>
          <w:p w14:paraId="4CE17E94" w14:textId="77777777" w:rsidR="00650C20" w:rsidRPr="00650C20" w:rsidRDefault="00650C20" w:rsidP="00650C20">
            <w:r w:rsidRPr="00650C20">
              <w:t>11.2468</w:t>
            </w:r>
          </w:p>
        </w:tc>
        <w:tc>
          <w:tcPr>
            <w:tcW w:w="960" w:type="dxa"/>
            <w:noWrap/>
            <w:hideMark/>
          </w:tcPr>
          <w:p w14:paraId="01C1DC38" w14:textId="77777777" w:rsidR="00650C20" w:rsidRPr="00650C20" w:rsidRDefault="00650C20" w:rsidP="00650C20">
            <w:r w:rsidRPr="00650C20">
              <w:t>4.261019</w:t>
            </w:r>
          </w:p>
        </w:tc>
        <w:tc>
          <w:tcPr>
            <w:tcW w:w="960" w:type="dxa"/>
            <w:noWrap/>
            <w:hideMark/>
          </w:tcPr>
          <w:p w14:paraId="052A0BC4" w14:textId="77777777" w:rsidR="00650C20" w:rsidRPr="00650C20" w:rsidRDefault="00650C20" w:rsidP="00650C20">
            <w:r w:rsidRPr="00650C20">
              <w:t>7.15792</w:t>
            </w:r>
          </w:p>
        </w:tc>
        <w:tc>
          <w:tcPr>
            <w:tcW w:w="960" w:type="dxa"/>
            <w:noWrap/>
            <w:hideMark/>
          </w:tcPr>
          <w:p w14:paraId="39121341" w14:textId="77777777" w:rsidR="00650C20" w:rsidRPr="00650C20" w:rsidRDefault="00650C20" w:rsidP="00650C20">
            <w:r w:rsidRPr="00650C20">
              <w:t>8.544418</w:t>
            </w:r>
          </w:p>
        </w:tc>
        <w:tc>
          <w:tcPr>
            <w:tcW w:w="960" w:type="dxa"/>
            <w:noWrap/>
            <w:hideMark/>
          </w:tcPr>
          <w:p w14:paraId="0579862A" w14:textId="77777777" w:rsidR="00650C20" w:rsidRPr="00650C20" w:rsidRDefault="00650C20" w:rsidP="00650C20">
            <w:r w:rsidRPr="00650C20">
              <w:t>9.826116</w:t>
            </w:r>
          </w:p>
        </w:tc>
        <w:tc>
          <w:tcPr>
            <w:tcW w:w="960" w:type="dxa"/>
            <w:noWrap/>
            <w:hideMark/>
          </w:tcPr>
          <w:p w14:paraId="221CB07B" w14:textId="77777777" w:rsidR="00650C20" w:rsidRPr="00650C20" w:rsidRDefault="00650C20" w:rsidP="00650C20">
            <w:r w:rsidRPr="00650C20">
              <w:t>10.62094</w:t>
            </w:r>
          </w:p>
        </w:tc>
        <w:tc>
          <w:tcPr>
            <w:tcW w:w="960" w:type="dxa"/>
            <w:noWrap/>
            <w:hideMark/>
          </w:tcPr>
          <w:p w14:paraId="41AB3381" w14:textId="77777777" w:rsidR="00650C20" w:rsidRPr="00650C20" w:rsidRDefault="00650C20" w:rsidP="00650C20">
            <w:r w:rsidRPr="00650C20">
              <w:t>4.503111</w:t>
            </w:r>
          </w:p>
        </w:tc>
        <w:tc>
          <w:tcPr>
            <w:tcW w:w="960" w:type="dxa"/>
            <w:noWrap/>
            <w:hideMark/>
          </w:tcPr>
          <w:p w14:paraId="5FE3A704" w14:textId="77777777" w:rsidR="00650C20" w:rsidRPr="00650C20" w:rsidRDefault="00650C20" w:rsidP="00650C20">
            <w:r w:rsidRPr="00650C20">
              <w:t>16.66842</w:t>
            </w:r>
          </w:p>
        </w:tc>
        <w:tc>
          <w:tcPr>
            <w:tcW w:w="960" w:type="dxa"/>
            <w:noWrap/>
            <w:hideMark/>
          </w:tcPr>
          <w:p w14:paraId="3B8B2569" w14:textId="77777777" w:rsidR="00650C20" w:rsidRPr="00650C20" w:rsidRDefault="00650C20" w:rsidP="00650C20">
            <w:r w:rsidRPr="00650C20">
              <w:t>8.818914</w:t>
            </w:r>
          </w:p>
        </w:tc>
      </w:tr>
      <w:tr w:rsidR="00650C20" w:rsidRPr="00650C20" w14:paraId="2C7646D4" w14:textId="77777777" w:rsidTr="00650C20">
        <w:trPr>
          <w:trHeight w:val="300"/>
        </w:trPr>
        <w:tc>
          <w:tcPr>
            <w:tcW w:w="960" w:type="dxa"/>
            <w:noWrap/>
            <w:hideMark/>
          </w:tcPr>
          <w:p w14:paraId="48830060" w14:textId="77777777" w:rsidR="00650C20" w:rsidRPr="00650C20" w:rsidRDefault="00650C20" w:rsidP="00650C20">
            <w:r w:rsidRPr="00650C20">
              <w:t>7.374797</w:t>
            </w:r>
          </w:p>
        </w:tc>
        <w:tc>
          <w:tcPr>
            <w:tcW w:w="960" w:type="dxa"/>
            <w:noWrap/>
            <w:hideMark/>
          </w:tcPr>
          <w:p w14:paraId="64B22E53" w14:textId="77777777" w:rsidR="00650C20" w:rsidRPr="00650C20" w:rsidRDefault="00650C20" w:rsidP="00650C20">
            <w:r w:rsidRPr="00650C20">
              <w:t>10.71553</w:t>
            </w:r>
          </w:p>
        </w:tc>
        <w:tc>
          <w:tcPr>
            <w:tcW w:w="960" w:type="dxa"/>
            <w:noWrap/>
            <w:hideMark/>
          </w:tcPr>
          <w:p w14:paraId="22A822FC" w14:textId="77777777" w:rsidR="00650C20" w:rsidRPr="00650C20" w:rsidRDefault="00650C20" w:rsidP="00650C20">
            <w:r w:rsidRPr="00650C20">
              <w:t>10.96038</w:t>
            </w:r>
          </w:p>
        </w:tc>
        <w:tc>
          <w:tcPr>
            <w:tcW w:w="960" w:type="dxa"/>
            <w:noWrap/>
            <w:hideMark/>
          </w:tcPr>
          <w:p w14:paraId="2752E88D" w14:textId="77777777" w:rsidR="00650C20" w:rsidRPr="00650C20" w:rsidRDefault="00650C20" w:rsidP="00650C20">
            <w:r w:rsidRPr="00650C20">
              <w:t>7.777126</w:t>
            </w:r>
          </w:p>
        </w:tc>
        <w:tc>
          <w:tcPr>
            <w:tcW w:w="960" w:type="dxa"/>
            <w:noWrap/>
            <w:hideMark/>
          </w:tcPr>
          <w:p w14:paraId="32B03C3F" w14:textId="77777777" w:rsidR="00650C20" w:rsidRPr="00650C20" w:rsidRDefault="00650C20" w:rsidP="00650C20">
            <w:r w:rsidRPr="00650C20">
              <w:t>15.81554</w:t>
            </w:r>
          </w:p>
        </w:tc>
        <w:tc>
          <w:tcPr>
            <w:tcW w:w="960" w:type="dxa"/>
            <w:noWrap/>
            <w:hideMark/>
          </w:tcPr>
          <w:p w14:paraId="2E03FA41" w14:textId="77777777" w:rsidR="00650C20" w:rsidRPr="00650C20" w:rsidRDefault="00650C20" w:rsidP="00650C20">
            <w:r w:rsidRPr="00650C20">
              <w:t>4.639979</w:t>
            </w:r>
          </w:p>
        </w:tc>
        <w:tc>
          <w:tcPr>
            <w:tcW w:w="960" w:type="dxa"/>
            <w:noWrap/>
            <w:hideMark/>
          </w:tcPr>
          <w:p w14:paraId="69A46062" w14:textId="77777777" w:rsidR="00650C20" w:rsidRPr="00650C20" w:rsidRDefault="00650C20" w:rsidP="00650C20">
            <w:r w:rsidRPr="00650C20">
              <w:t>6.7058</w:t>
            </w:r>
          </w:p>
        </w:tc>
        <w:tc>
          <w:tcPr>
            <w:tcW w:w="960" w:type="dxa"/>
            <w:noWrap/>
            <w:hideMark/>
          </w:tcPr>
          <w:p w14:paraId="62128876" w14:textId="77777777" w:rsidR="00650C20" w:rsidRPr="00650C20" w:rsidRDefault="00650C20" w:rsidP="00650C20">
            <w:r w:rsidRPr="00650C20">
              <w:t>12.59453</w:t>
            </w:r>
          </w:p>
        </w:tc>
        <w:tc>
          <w:tcPr>
            <w:tcW w:w="960" w:type="dxa"/>
            <w:noWrap/>
            <w:hideMark/>
          </w:tcPr>
          <w:p w14:paraId="7C09F02E" w14:textId="77777777" w:rsidR="00650C20" w:rsidRPr="00650C20" w:rsidRDefault="00650C20" w:rsidP="00650C20">
            <w:r w:rsidRPr="00650C20">
              <w:t>8.989831</w:t>
            </w:r>
          </w:p>
        </w:tc>
        <w:tc>
          <w:tcPr>
            <w:tcW w:w="960" w:type="dxa"/>
            <w:noWrap/>
            <w:hideMark/>
          </w:tcPr>
          <w:p w14:paraId="24500255" w14:textId="77777777" w:rsidR="00650C20" w:rsidRPr="00650C20" w:rsidRDefault="00650C20" w:rsidP="00650C20">
            <w:r w:rsidRPr="00650C20">
              <w:t>9.515228</w:t>
            </w:r>
          </w:p>
        </w:tc>
      </w:tr>
      <w:tr w:rsidR="00650C20" w:rsidRPr="00650C20" w14:paraId="5D37C391" w14:textId="77777777" w:rsidTr="00650C20">
        <w:trPr>
          <w:trHeight w:val="300"/>
        </w:trPr>
        <w:tc>
          <w:tcPr>
            <w:tcW w:w="960" w:type="dxa"/>
            <w:noWrap/>
            <w:hideMark/>
          </w:tcPr>
          <w:p w14:paraId="50880596" w14:textId="77777777" w:rsidR="00650C20" w:rsidRPr="00650C20" w:rsidRDefault="00650C20" w:rsidP="00650C20">
            <w:r w:rsidRPr="00650C20">
              <w:t>6.461245</w:t>
            </w:r>
          </w:p>
        </w:tc>
        <w:tc>
          <w:tcPr>
            <w:tcW w:w="960" w:type="dxa"/>
            <w:noWrap/>
            <w:hideMark/>
          </w:tcPr>
          <w:p w14:paraId="0D4B2BC7" w14:textId="77777777" w:rsidR="00650C20" w:rsidRPr="00650C20" w:rsidRDefault="00650C20" w:rsidP="00650C20">
            <w:r w:rsidRPr="00650C20">
              <w:t>11.65467</w:t>
            </w:r>
          </w:p>
        </w:tc>
        <w:tc>
          <w:tcPr>
            <w:tcW w:w="960" w:type="dxa"/>
            <w:noWrap/>
            <w:hideMark/>
          </w:tcPr>
          <w:p w14:paraId="17DB346E" w14:textId="77777777" w:rsidR="00650C20" w:rsidRPr="00650C20" w:rsidRDefault="00650C20" w:rsidP="00650C20">
            <w:r w:rsidRPr="00650C20">
              <w:t>13.82803</w:t>
            </w:r>
          </w:p>
        </w:tc>
        <w:tc>
          <w:tcPr>
            <w:tcW w:w="960" w:type="dxa"/>
            <w:noWrap/>
            <w:hideMark/>
          </w:tcPr>
          <w:p w14:paraId="4F773035" w14:textId="77777777" w:rsidR="00650C20" w:rsidRPr="00650C20" w:rsidRDefault="00650C20" w:rsidP="00650C20">
            <w:r w:rsidRPr="00650C20">
              <w:t>8.161253</w:t>
            </w:r>
          </w:p>
        </w:tc>
        <w:tc>
          <w:tcPr>
            <w:tcW w:w="960" w:type="dxa"/>
            <w:noWrap/>
            <w:hideMark/>
          </w:tcPr>
          <w:p w14:paraId="2A814FB3" w14:textId="77777777" w:rsidR="00650C20" w:rsidRPr="00650C20" w:rsidRDefault="00650C20" w:rsidP="00650C20">
            <w:r w:rsidRPr="00650C20">
              <w:t>15.31446</w:t>
            </w:r>
          </w:p>
        </w:tc>
        <w:tc>
          <w:tcPr>
            <w:tcW w:w="960" w:type="dxa"/>
            <w:noWrap/>
            <w:hideMark/>
          </w:tcPr>
          <w:p w14:paraId="3DDB55D4" w14:textId="77777777" w:rsidR="00650C20" w:rsidRPr="00650C20" w:rsidRDefault="00650C20" w:rsidP="00650C20">
            <w:r w:rsidRPr="00650C20">
              <w:t>10.59458</w:t>
            </w:r>
          </w:p>
        </w:tc>
        <w:tc>
          <w:tcPr>
            <w:tcW w:w="960" w:type="dxa"/>
            <w:noWrap/>
            <w:hideMark/>
          </w:tcPr>
          <w:p w14:paraId="22786AA7" w14:textId="77777777" w:rsidR="00650C20" w:rsidRPr="00650C20" w:rsidRDefault="00650C20" w:rsidP="00650C20">
            <w:r w:rsidRPr="00650C20">
              <w:t>7.804854</w:t>
            </w:r>
          </w:p>
        </w:tc>
        <w:tc>
          <w:tcPr>
            <w:tcW w:w="960" w:type="dxa"/>
            <w:noWrap/>
            <w:hideMark/>
          </w:tcPr>
          <w:p w14:paraId="00A04AD5" w14:textId="77777777" w:rsidR="00650C20" w:rsidRPr="00650C20" w:rsidRDefault="00650C20" w:rsidP="00650C20">
            <w:r w:rsidRPr="00650C20">
              <w:t>10.12585</w:t>
            </w:r>
          </w:p>
        </w:tc>
        <w:tc>
          <w:tcPr>
            <w:tcW w:w="960" w:type="dxa"/>
            <w:noWrap/>
            <w:hideMark/>
          </w:tcPr>
          <w:p w14:paraId="20638FC5" w14:textId="77777777" w:rsidR="00650C20" w:rsidRPr="00650C20" w:rsidRDefault="00650C20" w:rsidP="00650C20">
            <w:r w:rsidRPr="00650C20">
              <w:t>10.29631</w:t>
            </w:r>
          </w:p>
        </w:tc>
        <w:tc>
          <w:tcPr>
            <w:tcW w:w="960" w:type="dxa"/>
            <w:noWrap/>
            <w:hideMark/>
          </w:tcPr>
          <w:p w14:paraId="268F297F" w14:textId="77777777" w:rsidR="00650C20" w:rsidRPr="00650C20" w:rsidRDefault="00650C20" w:rsidP="00650C20">
            <w:r w:rsidRPr="00650C20">
              <w:t>9.779055</w:t>
            </w:r>
          </w:p>
        </w:tc>
      </w:tr>
      <w:tr w:rsidR="00650C20" w:rsidRPr="00650C20" w14:paraId="643208FD" w14:textId="77777777" w:rsidTr="00650C20">
        <w:trPr>
          <w:trHeight w:val="300"/>
        </w:trPr>
        <w:tc>
          <w:tcPr>
            <w:tcW w:w="960" w:type="dxa"/>
            <w:noWrap/>
            <w:hideMark/>
          </w:tcPr>
          <w:p w14:paraId="3F566C60" w14:textId="77777777" w:rsidR="00650C20" w:rsidRPr="00650C20" w:rsidRDefault="00650C20" w:rsidP="00650C20">
            <w:r w:rsidRPr="00650C20">
              <w:t>3.112958</w:t>
            </w:r>
          </w:p>
        </w:tc>
        <w:tc>
          <w:tcPr>
            <w:tcW w:w="960" w:type="dxa"/>
            <w:noWrap/>
            <w:hideMark/>
          </w:tcPr>
          <w:p w14:paraId="7188872C" w14:textId="77777777" w:rsidR="00650C20" w:rsidRPr="00650C20" w:rsidRDefault="00650C20" w:rsidP="00650C20">
            <w:r w:rsidRPr="00650C20">
              <w:t>10.1248</w:t>
            </w:r>
          </w:p>
        </w:tc>
        <w:tc>
          <w:tcPr>
            <w:tcW w:w="960" w:type="dxa"/>
            <w:noWrap/>
            <w:hideMark/>
          </w:tcPr>
          <w:p w14:paraId="1DB69D32" w14:textId="77777777" w:rsidR="00650C20" w:rsidRPr="00650C20" w:rsidRDefault="00650C20" w:rsidP="00650C20">
            <w:r w:rsidRPr="00650C20">
              <w:t>5.773814</w:t>
            </w:r>
          </w:p>
        </w:tc>
        <w:tc>
          <w:tcPr>
            <w:tcW w:w="960" w:type="dxa"/>
            <w:noWrap/>
            <w:hideMark/>
          </w:tcPr>
          <w:p w14:paraId="01B94489" w14:textId="77777777" w:rsidR="00650C20" w:rsidRPr="00650C20" w:rsidRDefault="00650C20" w:rsidP="00650C20">
            <w:r w:rsidRPr="00650C20">
              <w:t>8.532965</w:t>
            </w:r>
          </w:p>
        </w:tc>
        <w:tc>
          <w:tcPr>
            <w:tcW w:w="960" w:type="dxa"/>
            <w:noWrap/>
            <w:hideMark/>
          </w:tcPr>
          <w:p w14:paraId="3B86E62E" w14:textId="77777777" w:rsidR="00650C20" w:rsidRPr="00650C20" w:rsidRDefault="00650C20" w:rsidP="00650C20">
            <w:r w:rsidRPr="00650C20">
              <w:t>16.25144</w:t>
            </w:r>
          </w:p>
        </w:tc>
        <w:tc>
          <w:tcPr>
            <w:tcW w:w="960" w:type="dxa"/>
            <w:noWrap/>
            <w:hideMark/>
          </w:tcPr>
          <w:p w14:paraId="41394536" w14:textId="77777777" w:rsidR="00650C20" w:rsidRPr="00650C20" w:rsidRDefault="00650C20" w:rsidP="00650C20">
            <w:r w:rsidRPr="00650C20">
              <w:t>6.443162</w:t>
            </w:r>
          </w:p>
        </w:tc>
        <w:tc>
          <w:tcPr>
            <w:tcW w:w="960" w:type="dxa"/>
            <w:noWrap/>
            <w:hideMark/>
          </w:tcPr>
          <w:p w14:paraId="4D20F292" w14:textId="77777777" w:rsidR="00650C20" w:rsidRPr="00650C20" w:rsidRDefault="00650C20" w:rsidP="00650C20">
            <w:r w:rsidRPr="00650C20">
              <w:t>4.897312</w:t>
            </w:r>
          </w:p>
        </w:tc>
        <w:tc>
          <w:tcPr>
            <w:tcW w:w="960" w:type="dxa"/>
            <w:noWrap/>
            <w:hideMark/>
          </w:tcPr>
          <w:p w14:paraId="0406AF99" w14:textId="77777777" w:rsidR="00650C20" w:rsidRPr="00650C20" w:rsidRDefault="00650C20" w:rsidP="00650C20">
            <w:r w:rsidRPr="00650C20">
              <w:t>7.631482</w:t>
            </w:r>
          </w:p>
        </w:tc>
        <w:tc>
          <w:tcPr>
            <w:tcW w:w="960" w:type="dxa"/>
            <w:noWrap/>
            <w:hideMark/>
          </w:tcPr>
          <w:p w14:paraId="0F8B2AEB" w14:textId="77777777" w:rsidR="00650C20" w:rsidRPr="00650C20" w:rsidRDefault="00650C20" w:rsidP="00650C20">
            <w:r w:rsidRPr="00650C20">
              <w:t>8.942046</w:t>
            </w:r>
          </w:p>
        </w:tc>
        <w:tc>
          <w:tcPr>
            <w:tcW w:w="960" w:type="dxa"/>
            <w:noWrap/>
            <w:hideMark/>
          </w:tcPr>
          <w:p w14:paraId="68FA44E6" w14:textId="77777777" w:rsidR="00650C20" w:rsidRPr="00650C20" w:rsidRDefault="00650C20" w:rsidP="00650C20">
            <w:r w:rsidRPr="00650C20">
              <w:t>6.473862</w:t>
            </w:r>
          </w:p>
        </w:tc>
      </w:tr>
      <w:tr w:rsidR="00650C20" w:rsidRPr="00650C20" w14:paraId="027AA913" w14:textId="77777777" w:rsidTr="00650C20">
        <w:trPr>
          <w:trHeight w:val="300"/>
        </w:trPr>
        <w:tc>
          <w:tcPr>
            <w:tcW w:w="960" w:type="dxa"/>
            <w:noWrap/>
            <w:hideMark/>
          </w:tcPr>
          <w:p w14:paraId="6E8FBF27" w14:textId="77777777" w:rsidR="00650C20" w:rsidRPr="00650C20" w:rsidRDefault="00650C20" w:rsidP="00650C20">
            <w:r w:rsidRPr="00650C20">
              <w:t>5.391567</w:t>
            </w:r>
          </w:p>
        </w:tc>
        <w:tc>
          <w:tcPr>
            <w:tcW w:w="960" w:type="dxa"/>
            <w:noWrap/>
            <w:hideMark/>
          </w:tcPr>
          <w:p w14:paraId="1BA534EE" w14:textId="77777777" w:rsidR="00650C20" w:rsidRPr="00650C20" w:rsidRDefault="00650C20" w:rsidP="00650C20">
            <w:r w:rsidRPr="00650C20">
              <w:t>4.633867</w:t>
            </w:r>
          </w:p>
        </w:tc>
        <w:tc>
          <w:tcPr>
            <w:tcW w:w="960" w:type="dxa"/>
            <w:noWrap/>
            <w:hideMark/>
          </w:tcPr>
          <w:p w14:paraId="2BEC4862" w14:textId="77777777" w:rsidR="00650C20" w:rsidRPr="00650C20" w:rsidRDefault="00650C20" w:rsidP="00650C20">
            <w:r w:rsidRPr="00650C20">
              <w:t>7.353981</w:t>
            </w:r>
          </w:p>
        </w:tc>
        <w:tc>
          <w:tcPr>
            <w:tcW w:w="960" w:type="dxa"/>
            <w:noWrap/>
            <w:hideMark/>
          </w:tcPr>
          <w:p w14:paraId="22A19ABD" w14:textId="77777777" w:rsidR="00650C20" w:rsidRPr="00650C20" w:rsidRDefault="00650C20" w:rsidP="00650C20">
            <w:r w:rsidRPr="00650C20">
              <w:t>13.37131</w:t>
            </w:r>
          </w:p>
        </w:tc>
        <w:tc>
          <w:tcPr>
            <w:tcW w:w="960" w:type="dxa"/>
            <w:noWrap/>
            <w:hideMark/>
          </w:tcPr>
          <w:p w14:paraId="2CBA14E9" w14:textId="77777777" w:rsidR="00650C20" w:rsidRPr="00650C20" w:rsidRDefault="00650C20" w:rsidP="00650C20">
            <w:r w:rsidRPr="00650C20">
              <w:t>9.251671</w:t>
            </w:r>
          </w:p>
        </w:tc>
        <w:tc>
          <w:tcPr>
            <w:tcW w:w="960" w:type="dxa"/>
            <w:noWrap/>
            <w:hideMark/>
          </w:tcPr>
          <w:p w14:paraId="79C0F6B9" w14:textId="77777777" w:rsidR="00650C20" w:rsidRPr="00650C20" w:rsidRDefault="00650C20" w:rsidP="00650C20">
            <w:r w:rsidRPr="00650C20">
              <w:t>7.77461</w:t>
            </w:r>
          </w:p>
        </w:tc>
        <w:tc>
          <w:tcPr>
            <w:tcW w:w="960" w:type="dxa"/>
            <w:noWrap/>
            <w:hideMark/>
          </w:tcPr>
          <w:p w14:paraId="7AC60D5E" w14:textId="77777777" w:rsidR="00650C20" w:rsidRPr="00650C20" w:rsidRDefault="00650C20" w:rsidP="00650C20">
            <w:r w:rsidRPr="00650C20">
              <w:t>8.638721</w:t>
            </w:r>
          </w:p>
        </w:tc>
        <w:tc>
          <w:tcPr>
            <w:tcW w:w="960" w:type="dxa"/>
            <w:noWrap/>
            <w:hideMark/>
          </w:tcPr>
          <w:p w14:paraId="1AFBBA39" w14:textId="77777777" w:rsidR="00650C20" w:rsidRPr="00650C20" w:rsidRDefault="00650C20" w:rsidP="00650C20">
            <w:r w:rsidRPr="00650C20">
              <w:t>7.515588</w:t>
            </w:r>
          </w:p>
        </w:tc>
        <w:tc>
          <w:tcPr>
            <w:tcW w:w="960" w:type="dxa"/>
            <w:noWrap/>
            <w:hideMark/>
          </w:tcPr>
          <w:p w14:paraId="4623E5E9" w14:textId="77777777" w:rsidR="00650C20" w:rsidRPr="00650C20" w:rsidRDefault="00650C20" w:rsidP="00650C20">
            <w:r w:rsidRPr="00650C20">
              <w:t>14.89781</w:t>
            </w:r>
          </w:p>
        </w:tc>
        <w:tc>
          <w:tcPr>
            <w:tcW w:w="960" w:type="dxa"/>
            <w:noWrap/>
            <w:hideMark/>
          </w:tcPr>
          <w:p w14:paraId="6A38073D" w14:textId="77777777" w:rsidR="00650C20" w:rsidRPr="00650C20" w:rsidRDefault="00650C20" w:rsidP="00650C20">
            <w:r w:rsidRPr="00650C20">
              <w:t>6.391859</w:t>
            </w:r>
          </w:p>
        </w:tc>
      </w:tr>
      <w:tr w:rsidR="00650C20" w:rsidRPr="00650C20" w14:paraId="06A22814" w14:textId="77777777" w:rsidTr="00650C20">
        <w:trPr>
          <w:trHeight w:val="300"/>
        </w:trPr>
        <w:tc>
          <w:tcPr>
            <w:tcW w:w="960" w:type="dxa"/>
            <w:noWrap/>
            <w:hideMark/>
          </w:tcPr>
          <w:p w14:paraId="36B4DF52" w14:textId="77777777" w:rsidR="00650C20" w:rsidRPr="00650C20" w:rsidRDefault="00650C20" w:rsidP="00650C20">
            <w:r w:rsidRPr="00650C20">
              <w:t>6.236695</w:t>
            </w:r>
          </w:p>
        </w:tc>
        <w:tc>
          <w:tcPr>
            <w:tcW w:w="960" w:type="dxa"/>
            <w:noWrap/>
            <w:hideMark/>
          </w:tcPr>
          <w:p w14:paraId="53E82714" w14:textId="77777777" w:rsidR="00650C20" w:rsidRPr="00650C20" w:rsidRDefault="00650C20" w:rsidP="00650C20">
            <w:r w:rsidRPr="00650C20">
              <w:t>11.5457</w:t>
            </w:r>
          </w:p>
        </w:tc>
        <w:tc>
          <w:tcPr>
            <w:tcW w:w="960" w:type="dxa"/>
            <w:noWrap/>
            <w:hideMark/>
          </w:tcPr>
          <w:p w14:paraId="0C301664" w14:textId="77777777" w:rsidR="00650C20" w:rsidRPr="00650C20" w:rsidRDefault="00650C20" w:rsidP="00650C20">
            <w:r w:rsidRPr="00650C20">
              <w:t>13.38175</w:t>
            </w:r>
          </w:p>
        </w:tc>
        <w:tc>
          <w:tcPr>
            <w:tcW w:w="960" w:type="dxa"/>
            <w:noWrap/>
            <w:hideMark/>
          </w:tcPr>
          <w:p w14:paraId="2BD7B1ED" w14:textId="77777777" w:rsidR="00650C20" w:rsidRPr="00650C20" w:rsidRDefault="00650C20" w:rsidP="00650C20">
            <w:r w:rsidRPr="00650C20">
              <w:t>14.94165</w:t>
            </w:r>
          </w:p>
        </w:tc>
        <w:tc>
          <w:tcPr>
            <w:tcW w:w="960" w:type="dxa"/>
            <w:noWrap/>
            <w:hideMark/>
          </w:tcPr>
          <w:p w14:paraId="0CD1A266" w14:textId="77777777" w:rsidR="00650C20" w:rsidRPr="00650C20" w:rsidRDefault="00650C20" w:rsidP="00650C20">
            <w:r w:rsidRPr="00650C20">
              <w:t>16.53806</w:t>
            </w:r>
          </w:p>
        </w:tc>
        <w:tc>
          <w:tcPr>
            <w:tcW w:w="960" w:type="dxa"/>
            <w:noWrap/>
            <w:hideMark/>
          </w:tcPr>
          <w:p w14:paraId="614FD99A" w14:textId="77777777" w:rsidR="00650C20" w:rsidRPr="00650C20" w:rsidRDefault="00650C20" w:rsidP="00650C20">
            <w:r w:rsidRPr="00650C20">
              <w:t>10.23262</w:t>
            </w:r>
          </w:p>
        </w:tc>
        <w:tc>
          <w:tcPr>
            <w:tcW w:w="960" w:type="dxa"/>
            <w:noWrap/>
            <w:hideMark/>
          </w:tcPr>
          <w:p w14:paraId="4F5BCBC6" w14:textId="77777777" w:rsidR="00650C20" w:rsidRPr="00650C20" w:rsidRDefault="00650C20" w:rsidP="00650C20">
            <w:r w:rsidRPr="00650C20">
              <w:t>7.503446</w:t>
            </w:r>
          </w:p>
        </w:tc>
        <w:tc>
          <w:tcPr>
            <w:tcW w:w="960" w:type="dxa"/>
            <w:noWrap/>
            <w:hideMark/>
          </w:tcPr>
          <w:p w14:paraId="0FA55B2D" w14:textId="77777777" w:rsidR="00650C20" w:rsidRPr="00650C20" w:rsidRDefault="00650C20" w:rsidP="00650C20">
            <w:r w:rsidRPr="00650C20">
              <w:t>4.837701</w:t>
            </w:r>
          </w:p>
        </w:tc>
        <w:tc>
          <w:tcPr>
            <w:tcW w:w="960" w:type="dxa"/>
            <w:noWrap/>
            <w:hideMark/>
          </w:tcPr>
          <w:p w14:paraId="55A78492" w14:textId="77777777" w:rsidR="00650C20" w:rsidRPr="00650C20" w:rsidRDefault="00650C20" w:rsidP="00650C20">
            <w:r w:rsidRPr="00650C20">
              <w:t>14.60119</w:t>
            </w:r>
          </w:p>
        </w:tc>
        <w:tc>
          <w:tcPr>
            <w:tcW w:w="960" w:type="dxa"/>
            <w:noWrap/>
            <w:hideMark/>
          </w:tcPr>
          <w:p w14:paraId="1695A9DC" w14:textId="77777777" w:rsidR="00650C20" w:rsidRPr="00650C20" w:rsidRDefault="00650C20" w:rsidP="00650C20">
            <w:r w:rsidRPr="00650C20">
              <w:t>14.66111</w:t>
            </w:r>
          </w:p>
        </w:tc>
      </w:tr>
      <w:tr w:rsidR="00650C20" w:rsidRPr="00650C20" w14:paraId="0FDD131E" w14:textId="77777777" w:rsidTr="00650C20">
        <w:trPr>
          <w:trHeight w:val="300"/>
        </w:trPr>
        <w:tc>
          <w:tcPr>
            <w:tcW w:w="960" w:type="dxa"/>
            <w:noWrap/>
            <w:hideMark/>
          </w:tcPr>
          <w:p w14:paraId="15E841DD" w14:textId="77777777" w:rsidR="00650C20" w:rsidRPr="00650C20" w:rsidRDefault="00650C20" w:rsidP="00650C20">
            <w:r w:rsidRPr="00650C20">
              <w:t>5.650557</w:t>
            </w:r>
          </w:p>
        </w:tc>
        <w:tc>
          <w:tcPr>
            <w:tcW w:w="960" w:type="dxa"/>
            <w:noWrap/>
            <w:hideMark/>
          </w:tcPr>
          <w:p w14:paraId="0A33706A" w14:textId="77777777" w:rsidR="00650C20" w:rsidRPr="00650C20" w:rsidRDefault="00650C20" w:rsidP="00650C20">
            <w:r w:rsidRPr="00650C20">
              <w:t>2.797669</w:t>
            </w:r>
          </w:p>
        </w:tc>
        <w:tc>
          <w:tcPr>
            <w:tcW w:w="960" w:type="dxa"/>
            <w:noWrap/>
            <w:hideMark/>
          </w:tcPr>
          <w:p w14:paraId="726C3DAA" w14:textId="77777777" w:rsidR="00650C20" w:rsidRPr="00650C20" w:rsidRDefault="00650C20" w:rsidP="00650C20">
            <w:r w:rsidRPr="00650C20">
              <w:t>7.473591</w:t>
            </w:r>
          </w:p>
        </w:tc>
        <w:tc>
          <w:tcPr>
            <w:tcW w:w="960" w:type="dxa"/>
            <w:noWrap/>
            <w:hideMark/>
          </w:tcPr>
          <w:p w14:paraId="3D869493" w14:textId="77777777" w:rsidR="00650C20" w:rsidRPr="00650C20" w:rsidRDefault="00650C20" w:rsidP="00650C20">
            <w:r w:rsidRPr="00650C20">
              <w:t>14.46593</w:t>
            </w:r>
          </w:p>
        </w:tc>
        <w:tc>
          <w:tcPr>
            <w:tcW w:w="960" w:type="dxa"/>
            <w:noWrap/>
            <w:hideMark/>
          </w:tcPr>
          <w:p w14:paraId="6EFEA1F1" w14:textId="77777777" w:rsidR="00650C20" w:rsidRPr="00650C20" w:rsidRDefault="00650C20" w:rsidP="00650C20">
            <w:r w:rsidRPr="00650C20">
              <w:t>8.227711</w:t>
            </w:r>
          </w:p>
        </w:tc>
        <w:tc>
          <w:tcPr>
            <w:tcW w:w="960" w:type="dxa"/>
            <w:noWrap/>
            <w:hideMark/>
          </w:tcPr>
          <w:p w14:paraId="399792E3" w14:textId="77777777" w:rsidR="00650C20" w:rsidRPr="00650C20" w:rsidRDefault="00650C20" w:rsidP="00650C20">
            <w:r w:rsidRPr="00650C20">
              <w:t>10.17552</w:t>
            </w:r>
          </w:p>
        </w:tc>
        <w:tc>
          <w:tcPr>
            <w:tcW w:w="960" w:type="dxa"/>
            <w:noWrap/>
            <w:hideMark/>
          </w:tcPr>
          <w:p w14:paraId="06EADD85" w14:textId="77777777" w:rsidR="00650C20" w:rsidRPr="00650C20" w:rsidRDefault="00650C20" w:rsidP="00650C20">
            <w:r w:rsidRPr="00650C20">
              <w:t>11.30294</w:t>
            </w:r>
          </w:p>
        </w:tc>
        <w:tc>
          <w:tcPr>
            <w:tcW w:w="960" w:type="dxa"/>
            <w:noWrap/>
            <w:hideMark/>
          </w:tcPr>
          <w:p w14:paraId="7B40DCA1" w14:textId="77777777" w:rsidR="00650C20" w:rsidRPr="00650C20" w:rsidRDefault="00650C20" w:rsidP="00650C20">
            <w:r w:rsidRPr="00650C20">
              <w:t>13.30563</w:t>
            </w:r>
          </w:p>
        </w:tc>
        <w:tc>
          <w:tcPr>
            <w:tcW w:w="960" w:type="dxa"/>
            <w:noWrap/>
            <w:hideMark/>
          </w:tcPr>
          <w:p w14:paraId="025CF7DD" w14:textId="77777777" w:rsidR="00650C20" w:rsidRPr="00650C20" w:rsidRDefault="00650C20" w:rsidP="00650C20">
            <w:r w:rsidRPr="00650C20">
              <w:t>7.750461</w:t>
            </w:r>
          </w:p>
        </w:tc>
        <w:tc>
          <w:tcPr>
            <w:tcW w:w="960" w:type="dxa"/>
            <w:noWrap/>
            <w:hideMark/>
          </w:tcPr>
          <w:p w14:paraId="439D9800" w14:textId="77777777" w:rsidR="00650C20" w:rsidRPr="00650C20" w:rsidRDefault="00650C20" w:rsidP="00650C20">
            <w:r w:rsidRPr="00650C20">
              <w:t>10.68763</w:t>
            </w:r>
          </w:p>
        </w:tc>
      </w:tr>
      <w:tr w:rsidR="00650C20" w:rsidRPr="00650C20" w14:paraId="206C4FB5" w14:textId="77777777" w:rsidTr="00650C20">
        <w:trPr>
          <w:trHeight w:val="300"/>
        </w:trPr>
        <w:tc>
          <w:tcPr>
            <w:tcW w:w="960" w:type="dxa"/>
            <w:noWrap/>
            <w:hideMark/>
          </w:tcPr>
          <w:p w14:paraId="2F332B95" w14:textId="77777777" w:rsidR="00650C20" w:rsidRPr="00650C20" w:rsidRDefault="00650C20" w:rsidP="00650C20">
            <w:r w:rsidRPr="00650C20">
              <w:t>5.253563</w:t>
            </w:r>
          </w:p>
        </w:tc>
        <w:tc>
          <w:tcPr>
            <w:tcW w:w="960" w:type="dxa"/>
            <w:noWrap/>
            <w:hideMark/>
          </w:tcPr>
          <w:p w14:paraId="591BCA1F" w14:textId="77777777" w:rsidR="00650C20" w:rsidRPr="00650C20" w:rsidRDefault="00650C20" w:rsidP="00650C20">
            <w:r w:rsidRPr="00650C20">
              <w:t>9.676555</w:t>
            </w:r>
          </w:p>
        </w:tc>
        <w:tc>
          <w:tcPr>
            <w:tcW w:w="960" w:type="dxa"/>
            <w:noWrap/>
            <w:hideMark/>
          </w:tcPr>
          <w:p w14:paraId="1A25DCAF" w14:textId="77777777" w:rsidR="00650C20" w:rsidRPr="00650C20" w:rsidRDefault="00650C20" w:rsidP="00650C20">
            <w:r w:rsidRPr="00650C20">
              <w:t>13.40888</w:t>
            </w:r>
          </w:p>
        </w:tc>
        <w:tc>
          <w:tcPr>
            <w:tcW w:w="960" w:type="dxa"/>
            <w:noWrap/>
            <w:hideMark/>
          </w:tcPr>
          <w:p w14:paraId="398FDBC0" w14:textId="77777777" w:rsidR="00650C20" w:rsidRPr="00650C20" w:rsidRDefault="00650C20" w:rsidP="00650C20">
            <w:r w:rsidRPr="00650C20">
              <w:t>15.58208</w:t>
            </w:r>
          </w:p>
        </w:tc>
        <w:tc>
          <w:tcPr>
            <w:tcW w:w="960" w:type="dxa"/>
            <w:noWrap/>
            <w:hideMark/>
          </w:tcPr>
          <w:p w14:paraId="5EEE14BD" w14:textId="77777777" w:rsidR="00650C20" w:rsidRPr="00650C20" w:rsidRDefault="00650C20" w:rsidP="00650C20">
            <w:r w:rsidRPr="00650C20">
              <w:t>10.7622</w:t>
            </w:r>
          </w:p>
        </w:tc>
        <w:tc>
          <w:tcPr>
            <w:tcW w:w="960" w:type="dxa"/>
            <w:noWrap/>
            <w:hideMark/>
          </w:tcPr>
          <w:p w14:paraId="6E9E7524" w14:textId="77777777" w:rsidR="00650C20" w:rsidRPr="00650C20" w:rsidRDefault="00650C20" w:rsidP="00650C20">
            <w:r w:rsidRPr="00650C20">
              <w:t>5.703652</w:t>
            </w:r>
          </w:p>
        </w:tc>
        <w:tc>
          <w:tcPr>
            <w:tcW w:w="960" w:type="dxa"/>
            <w:noWrap/>
            <w:hideMark/>
          </w:tcPr>
          <w:p w14:paraId="5000E827" w14:textId="77777777" w:rsidR="00650C20" w:rsidRPr="00650C20" w:rsidRDefault="00650C20" w:rsidP="00650C20">
            <w:r w:rsidRPr="00650C20">
              <w:t>10.39991</w:t>
            </w:r>
          </w:p>
        </w:tc>
        <w:tc>
          <w:tcPr>
            <w:tcW w:w="960" w:type="dxa"/>
            <w:noWrap/>
            <w:hideMark/>
          </w:tcPr>
          <w:p w14:paraId="4DD70698" w14:textId="77777777" w:rsidR="00650C20" w:rsidRPr="00650C20" w:rsidRDefault="00650C20" w:rsidP="00650C20">
            <w:r w:rsidRPr="00650C20">
              <w:t>4.966019</w:t>
            </w:r>
          </w:p>
        </w:tc>
        <w:tc>
          <w:tcPr>
            <w:tcW w:w="960" w:type="dxa"/>
            <w:noWrap/>
            <w:hideMark/>
          </w:tcPr>
          <w:p w14:paraId="4D24DAAC" w14:textId="77777777" w:rsidR="00650C20" w:rsidRPr="00650C20" w:rsidRDefault="00650C20" w:rsidP="00650C20">
            <w:r w:rsidRPr="00650C20">
              <w:t>6.256973</w:t>
            </w:r>
          </w:p>
        </w:tc>
        <w:tc>
          <w:tcPr>
            <w:tcW w:w="960" w:type="dxa"/>
            <w:noWrap/>
            <w:hideMark/>
          </w:tcPr>
          <w:p w14:paraId="19E5D014" w14:textId="77777777" w:rsidR="00650C20" w:rsidRPr="00650C20" w:rsidRDefault="00650C20" w:rsidP="00650C20">
            <w:r w:rsidRPr="00650C20">
              <w:t>16.52858</w:t>
            </w:r>
          </w:p>
        </w:tc>
      </w:tr>
      <w:tr w:rsidR="00650C20" w:rsidRPr="00650C20" w14:paraId="5F068613" w14:textId="77777777" w:rsidTr="00650C20">
        <w:trPr>
          <w:trHeight w:val="300"/>
        </w:trPr>
        <w:tc>
          <w:tcPr>
            <w:tcW w:w="960" w:type="dxa"/>
            <w:noWrap/>
            <w:hideMark/>
          </w:tcPr>
          <w:p w14:paraId="763A8E52" w14:textId="77777777" w:rsidR="00650C20" w:rsidRPr="00650C20" w:rsidRDefault="00650C20" w:rsidP="00650C20">
            <w:r w:rsidRPr="00650C20">
              <w:t>6.424884</w:t>
            </w:r>
          </w:p>
        </w:tc>
        <w:tc>
          <w:tcPr>
            <w:tcW w:w="960" w:type="dxa"/>
            <w:noWrap/>
            <w:hideMark/>
          </w:tcPr>
          <w:p w14:paraId="3F72C923" w14:textId="77777777" w:rsidR="00650C20" w:rsidRPr="00650C20" w:rsidRDefault="00650C20" w:rsidP="00650C20">
            <w:r w:rsidRPr="00650C20">
              <w:t>5.20098</w:t>
            </w:r>
          </w:p>
        </w:tc>
        <w:tc>
          <w:tcPr>
            <w:tcW w:w="960" w:type="dxa"/>
            <w:noWrap/>
            <w:hideMark/>
          </w:tcPr>
          <w:p w14:paraId="319B2C8A" w14:textId="77777777" w:rsidR="00650C20" w:rsidRPr="00650C20" w:rsidRDefault="00650C20" w:rsidP="00650C20">
            <w:r w:rsidRPr="00650C20">
              <w:t>13.38562</w:t>
            </w:r>
          </w:p>
        </w:tc>
        <w:tc>
          <w:tcPr>
            <w:tcW w:w="960" w:type="dxa"/>
            <w:noWrap/>
            <w:hideMark/>
          </w:tcPr>
          <w:p w14:paraId="29088865" w14:textId="77777777" w:rsidR="00650C20" w:rsidRPr="00650C20" w:rsidRDefault="00650C20" w:rsidP="00650C20">
            <w:r w:rsidRPr="00650C20">
              <w:t>5.351461</w:t>
            </w:r>
          </w:p>
        </w:tc>
        <w:tc>
          <w:tcPr>
            <w:tcW w:w="960" w:type="dxa"/>
            <w:noWrap/>
            <w:hideMark/>
          </w:tcPr>
          <w:p w14:paraId="47655180" w14:textId="77777777" w:rsidR="00650C20" w:rsidRPr="00650C20" w:rsidRDefault="00650C20" w:rsidP="00650C20">
            <w:r w:rsidRPr="00650C20">
              <w:t>16.96428</w:t>
            </w:r>
          </w:p>
        </w:tc>
        <w:tc>
          <w:tcPr>
            <w:tcW w:w="960" w:type="dxa"/>
            <w:noWrap/>
            <w:hideMark/>
          </w:tcPr>
          <w:p w14:paraId="14F467EE" w14:textId="77777777" w:rsidR="00650C20" w:rsidRPr="00650C20" w:rsidRDefault="00650C20" w:rsidP="00650C20">
            <w:r w:rsidRPr="00650C20">
              <w:t>5.121972</w:t>
            </w:r>
          </w:p>
        </w:tc>
        <w:tc>
          <w:tcPr>
            <w:tcW w:w="960" w:type="dxa"/>
            <w:noWrap/>
            <w:hideMark/>
          </w:tcPr>
          <w:p w14:paraId="7F43D36C" w14:textId="77777777" w:rsidR="00650C20" w:rsidRPr="00650C20" w:rsidRDefault="00650C20" w:rsidP="00650C20">
            <w:r w:rsidRPr="00650C20">
              <w:t>6.450074</w:t>
            </w:r>
          </w:p>
        </w:tc>
        <w:tc>
          <w:tcPr>
            <w:tcW w:w="960" w:type="dxa"/>
            <w:noWrap/>
            <w:hideMark/>
          </w:tcPr>
          <w:p w14:paraId="6812DEC0" w14:textId="77777777" w:rsidR="00650C20" w:rsidRPr="00650C20" w:rsidRDefault="00650C20" w:rsidP="00650C20">
            <w:r w:rsidRPr="00650C20">
              <w:t>13.31002</w:t>
            </w:r>
          </w:p>
        </w:tc>
        <w:tc>
          <w:tcPr>
            <w:tcW w:w="960" w:type="dxa"/>
            <w:noWrap/>
            <w:hideMark/>
          </w:tcPr>
          <w:p w14:paraId="36F86A28" w14:textId="77777777" w:rsidR="00650C20" w:rsidRPr="00650C20" w:rsidRDefault="00650C20" w:rsidP="00650C20">
            <w:r w:rsidRPr="00650C20">
              <w:t>4.643695</w:t>
            </w:r>
          </w:p>
        </w:tc>
        <w:tc>
          <w:tcPr>
            <w:tcW w:w="960" w:type="dxa"/>
            <w:noWrap/>
            <w:hideMark/>
          </w:tcPr>
          <w:p w14:paraId="730D446A" w14:textId="77777777" w:rsidR="00650C20" w:rsidRPr="00650C20" w:rsidRDefault="00650C20" w:rsidP="00650C20">
            <w:r w:rsidRPr="00650C20">
              <w:t>15.94865</w:t>
            </w:r>
          </w:p>
        </w:tc>
      </w:tr>
      <w:tr w:rsidR="00650C20" w:rsidRPr="00650C20" w14:paraId="3CCE123A" w14:textId="77777777" w:rsidTr="00650C20">
        <w:trPr>
          <w:trHeight w:val="300"/>
        </w:trPr>
        <w:tc>
          <w:tcPr>
            <w:tcW w:w="960" w:type="dxa"/>
            <w:noWrap/>
            <w:hideMark/>
          </w:tcPr>
          <w:p w14:paraId="18527294" w14:textId="77777777" w:rsidR="00650C20" w:rsidRPr="00650C20" w:rsidRDefault="00650C20" w:rsidP="00650C20">
            <w:r w:rsidRPr="00650C20">
              <w:t>5.360678</w:t>
            </w:r>
          </w:p>
        </w:tc>
        <w:tc>
          <w:tcPr>
            <w:tcW w:w="960" w:type="dxa"/>
            <w:noWrap/>
            <w:hideMark/>
          </w:tcPr>
          <w:p w14:paraId="2E024BEB" w14:textId="77777777" w:rsidR="00650C20" w:rsidRPr="00650C20" w:rsidRDefault="00650C20" w:rsidP="00650C20">
            <w:r w:rsidRPr="00650C20">
              <w:t>11.92724</w:t>
            </w:r>
          </w:p>
        </w:tc>
        <w:tc>
          <w:tcPr>
            <w:tcW w:w="960" w:type="dxa"/>
            <w:noWrap/>
            <w:hideMark/>
          </w:tcPr>
          <w:p w14:paraId="29273A08" w14:textId="77777777" w:rsidR="00650C20" w:rsidRPr="00650C20" w:rsidRDefault="00650C20" w:rsidP="00650C20">
            <w:r w:rsidRPr="00650C20">
              <w:t>8.814792</w:t>
            </w:r>
          </w:p>
        </w:tc>
        <w:tc>
          <w:tcPr>
            <w:tcW w:w="960" w:type="dxa"/>
            <w:noWrap/>
            <w:hideMark/>
          </w:tcPr>
          <w:p w14:paraId="60EA1F91" w14:textId="77777777" w:rsidR="00650C20" w:rsidRPr="00650C20" w:rsidRDefault="00650C20" w:rsidP="00650C20">
            <w:r w:rsidRPr="00650C20">
              <w:t>8.976344</w:t>
            </w:r>
          </w:p>
        </w:tc>
        <w:tc>
          <w:tcPr>
            <w:tcW w:w="960" w:type="dxa"/>
            <w:noWrap/>
            <w:hideMark/>
          </w:tcPr>
          <w:p w14:paraId="10C9F5A4" w14:textId="77777777" w:rsidR="00650C20" w:rsidRPr="00650C20" w:rsidRDefault="00650C20" w:rsidP="00650C20">
            <w:r w:rsidRPr="00650C20">
              <w:t>16.14159</w:t>
            </w:r>
          </w:p>
        </w:tc>
        <w:tc>
          <w:tcPr>
            <w:tcW w:w="960" w:type="dxa"/>
            <w:noWrap/>
            <w:hideMark/>
          </w:tcPr>
          <w:p w14:paraId="2EE140A3" w14:textId="77777777" w:rsidR="00650C20" w:rsidRPr="00650C20" w:rsidRDefault="00650C20" w:rsidP="00650C20">
            <w:r w:rsidRPr="00650C20">
              <w:t>12.70825</w:t>
            </w:r>
          </w:p>
        </w:tc>
        <w:tc>
          <w:tcPr>
            <w:tcW w:w="960" w:type="dxa"/>
            <w:noWrap/>
            <w:hideMark/>
          </w:tcPr>
          <w:p w14:paraId="12797F90" w14:textId="77777777" w:rsidR="00650C20" w:rsidRPr="00650C20" w:rsidRDefault="00650C20" w:rsidP="00650C20">
            <w:r w:rsidRPr="00650C20">
              <w:t>5.443342</w:t>
            </w:r>
          </w:p>
        </w:tc>
        <w:tc>
          <w:tcPr>
            <w:tcW w:w="960" w:type="dxa"/>
            <w:noWrap/>
            <w:hideMark/>
          </w:tcPr>
          <w:p w14:paraId="5A1F82B0" w14:textId="77777777" w:rsidR="00650C20" w:rsidRPr="00650C20" w:rsidRDefault="00650C20" w:rsidP="00650C20">
            <w:r w:rsidRPr="00650C20">
              <w:t>8.834468</w:t>
            </w:r>
          </w:p>
        </w:tc>
        <w:tc>
          <w:tcPr>
            <w:tcW w:w="960" w:type="dxa"/>
            <w:noWrap/>
            <w:hideMark/>
          </w:tcPr>
          <w:p w14:paraId="05E58FCE" w14:textId="77777777" w:rsidR="00650C20" w:rsidRPr="00650C20" w:rsidRDefault="00650C20" w:rsidP="00650C20">
            <w:r w:rsidRPr="00650C20">
              <w:t>15.11898</w:t>
            </w:r>
          </w:p>
        </w:tc>
        <w:tc>
          <w:tcPr>
            <w:tcW w:w="960" w:type="dxa"/>
            <w:noWrap/>
            <w:hideMark/>
          </w:tcPr>
          <w:p w14:paraId="52CA7A99" w14:textId="77777777" w:rsidR="00650C20" w:rsidRPr="00650C20" w:rsidRDefault="00650C20" w:rsidP="00650C20">
            <w:r w:rsidRPr="00650C20">
              <w:t>15.84374</w:t>
            </w:r>
          </w:p>
        </w:tc>
      </w:tr>
      <w:tr w:rsidR="00650C20" w:rsidRPr="00650C20" w14:paraId="15924582" w14:textId="77777777" w:rsidTr="00650C20">
        <w:trPr>
          <w:trHeight w:val="300"/>
        </w:trPr>
        <w:tc>
          <w:tcPr>
            <w:tcW w:w="960" w:type="dxa"/>
            <w:noWrap/>
            <w:hideMark/>
          </w:tcPr>
          <w:p w14:paraId="489E2252" w14:textId="77777777" w:rsidR="00650C20" w:rsidRPr="00650C20" w:rsidRDefault="00650C20" w:rsidP="00650C20">
            <w:pPr>
              <w:rPr>
                <w:b/>
                <w:bCs/>
              </w:rPr>
            </w:pPr>
            <w:r w:rsidRPr="00650C20">
              <w:rPr>
                <w:b/>
                <w:bCs/>
              </w:rPr>
              <w:t>6.348403</w:t>
            </w:r>
          </w:p>
        </w:tc>
        <w:tc>
          <w:tcPr>
            <w:tcW w:w="960" w:type="dxa"/>
            <w:noWrap/>
            <w:hideMark/>
          </w:tcPr>
          <w:p w14:paraId="7597892A" w14:textId="77777777" w:rsidR="00650C20" w:rsidRPr="00650C20" w:rsidRDefault="00650C20" w:rsidP="00650C20">
            <w:pPr>
              <w:rPr>
                <w:b/>
                <w:bCs/>
              </w:rPr>
            </w:pPr>
            <w:r w:rsidRPr="00650C20">
              <w:rPr>
                <w:b/>
                <w:bCs/>
              </w:rPr>
              <w:t>8.95238</w:t>
            </w:r>
          </w:p>
        </w:tc>
        <w:tc>
          <w:tcPr>
            <w:tcW w:w="960" w:type="dxa"/>
            <w:noWrap/>
            <w:hideMark/>
          </w:tcPr>
          <w:p w14:paraId="5176073E" w14:textId="77777777" w:rsidR="00650C20" w:rsidRPr="00650C20" w:rsidRDefault="00650C20" w:rsidP="00650C20">
            <w:pPr>
              <w:rPr>
                <w:b/>
                <w:bCs/>
              </w:rPr>
            </w:pPr>
            <w:r w:rsidRPr="00650C20">
              <w:rPr>
                <w:b/>
                <w:bCs/>
              </w:rPr>
              <w:t>9.864185</w:t>
            </w:r>
          </w:p>
        </w:tc>
        <w:tc>
          <w:tcPr>
            <w:tcW w:w="960" w:type="dxa"/>
            <w:noWrap/>
            <w:hideMark/>
          </w:tcPr>
          <w:p w14:paraId="3800C072" w14:textId="77777777" w:rsidR="00650C20" w:rsidRPr="00650C20" w:rsidRDefault="00650C20" w:rsidP="00650C20">
            <w:pPr>
              <w:rPr>
                <w:b/>
                <w:bCs/>
              </w:rPr>
            </w:pPr>
            <w:r w:rsidRPr="00650C20">
              <w:rPr>
                <w:b/>
                <w:bCs/>
              </w:rPr>
              <w:t>10.4318</w:t>
            </w:r>
          </w:p>
        </w:tc>
        <w:tc>
          <w:tcPr>
            <w:tcW w:w="960" w:type="dxa"/>
            <w:noWrap/>
            <w:hideMark/>
          </w:tcPr>
          <w:p w14:paraId="0FE3B6F9" w14:textId="77777777" w:rsidR="00650C20" w:rsidRPr="00650C20" w:rsidRDefault="00650C20" w:rsidP="00650C20">
            <w:pPr>
              <w:rPr>
                <w:b/>
                <w:bCs/>
              </w:rPr>
            </w:pPr>
            <w:r w:rsidRPr="00650C20">
              <w:rPr>
                <w:b/>
                <w:bCs/>
              </w:rPr>
              <w:t>13.38114</w:t>
            </w:r>
          </w:p>
        </w:tc>
        <w:tc>
          <w:tcPr>
            <w:tcW w:w="960" w:type="dxa"/>
            <w:noWrap/>
            <w:hideMark/>
          </w:tcPr>
          <w:p w14:paraId="2DEF34F7" w14:textId="77777777" w:rsidR="00650C20" w:rsidRPr="00650C20" w:rsidRDefault="00650C20" w:rsidP="00650C20">
            <w:pPr>
              <w:rPr>
                <w:b/>
                <w:bCs/>
              </w:rPr>
            </w:pPr>
            <w:r w:rsidRPr="00650C20">
              <w:rPr>
                <w:b/>
                <w:bCs/>
              </w:rPr>
              <w:t>8.322046</w:t>
            </w:r>
          </w:p>
        </w:tc>
        <w:tc>
          <w:tcPr>
            <w:tcW w:w="960" w:type="dxa"/>
            <w:noWrap/>
            <w:hideMark/>
          </w:tcPr>
          <w:p w14:paraId="4CCFBEA6" w14:textId="77777777" w:rsidR="00650C20" w:rsidRPr="00650C20" w:rsidRDefault="00650C20" w:rsidP="00650C20">
            <w:pPr>
              <w:rPr>
                <w:b/>
                <w:bCs/>
              </w:rPr>
            </w:pPr>
            <w:r w:rsidRPr="00650C20">
              <w:rPr>
                <w:b/>
                <w:bCs/>
              </w:rPr>
              <w:t>7.976733</w:t>
            </w:r>
          </w:p>
        </w:tc>
        <w:tc>
          <w:tcPr>
            <w:tcW w:w="960" w:type="dxa"/>
            <w:noWrap/>
            <w:hideMark/>
          </w:tcPr>
          <w:p w14:paraId="58D1B4C1" w14:textId="77777777" w:rsidR="00650C20" w:rsidRPr="00650C20" w:rsidRDefault="00650C20" w:rsidP="00650C20">
            <w:pPr>
              <w:rPr>
                <w:b/>
                <w:bCs/>
              </w:rPr>
            </w:pPr>
            <w:r w:rsidRPr="00650C20">
              <w:rPr>
                <w:b/>
                <w:bCs/>
              </w:rPr>
              <w:t>8.762439</w:t>
            </w:r>
          </w:p>
        </w:tc>
        <w:tc>
          <w:tcPr>
            <w:tcW w:w="960" w:type="dxa"/>
            <w:noWrap/>
            <w:hideMark/>
          </w:tcPr>
          <w:p w14:paraId="001030C6" w14:textId="77777777" w:rsidR="00650C20" w:rsidRPr="00650C20" w:rsidRDefault="00650C20" w:rsidP="00650C20">
            <w:pPr>
              <w:rPr>
                <w:b/>
                <w:bCs/>
              </w:rPr>
            </w:pPr>
            <w:r w:rsidRPr="00650C20">
              <w:rPr>
                <w:b/>
                <w:bCs/>
              </w:rPr>
              <w:t>10.81657</w:t>
            </w:r>
          </w:p>
        </w:tc>
        <w:tc>
          <w:tcPr>
            <w:tcW w:w="960" w:type="dxa"/>
            <w:noWrap/>
            <w:hideMark/>
          </w:tcPr>
          <w:p w14:paraId="082BDB8C" w14:textId="77777777" w:rsidR="00650C20" w:rsidRPr="00650C20" w:rsidRDefault="00650C20" w:rsidP="00650C20">
            <w:pPr>
              <w:rPr>
                <w:b/>
                <w:bCs/>
              </w:rPr>
            </w:pPr>
            <w:r w:rsidRPr="00650C20">
              <w:rPr>
                <w:b/>
                <w:bCs/>
              </w:rPr>
              <w:t>11.46486</w:t>
            </w:r>
          </w:p>
        </w:tc>
      </w:tr>
    </w:tbl>
    <w:p w14:paraId="5251EFB9" w14:textId="3560F8A4" w:rsidR="00650C20" w:rsidRDefault="00650C20" w:rsidP="00DD05AD"/>
    <w:p w14:paraId="7BC570D7" w14:textId="77777777" w:rsidR="00650C20" w:rsidRDefault="00650C20" w:rsidP="00DD05AD">
      <w:r>
        <w:t>3</w:t>
      </w:r>
      <w:r w:rsidRPr="00650C20">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4E4DA3B5" w14:textId="77777777" w:rsidTr="00650C20">
        <w:trPr>
          <w:trHeight w:val="300"/>
        </w:trPr>
        <w:tc>
          <w:tcPr>
            <w:tcW w:w="960" w:type="dxa"/>
            <w:noWrap/>
            <w:hideMark/>
          </w:tcPr>
          <w:p w14:paraId="6086DFFD" w14:textId="77777777" w:rsidR="00650C20" w:rsidRPr="00650C20" w:rsidRDefault="00650C20" w:rsidP="00650C20">
            <w:r w:rsidRPr="00650C20">
              <w:t>Tx01</w:t>
            </w:r>
          </w:p>
        </w:tc>
        <w:tc>
          <w:tcPr>
            <w:tcW w:w="960" w:type="dxa"/>
            <w:noWrap/>
            <w:hideMark/>
          </w:tcPr>
          <w:p w14:paraId="314BDEBA" w14:textId="77777777" w:rsidR="00650C20" w:rsidRPr="00650C20" w:rsidRDefault="00650C20" w:rsidP="00650C20">
            <w:r w:rsidRPr="00650C20">
              <w:t>Tx02</w:t>
            </w:r>
          </w:p>
        </w:tc>
        <w:tc>
          <w:tcPr>
            <w:tcW w:w="960" w:type="dxa"/>
            <w:noWrap/>
            <w:hideMark/>
          </w:tcPr>
          <w:p w14:paraId="46AC5C0A" w14:textId="77777777" w:rsidR="00650C20" w:rsidRPr="00650C20" w:rsidRDefault="00650C20" w:rsidP="00650C20">
            <w:r w:rsidRPr="00650C20">
              <w:t>Tx03</w:t>
            </w:r>
          </w:p>
        </w:tc>
        <w:tc>
          <w:tcPr>
            <w:tcW w:w="960" w:type="dxa"/>
            <w:noWrap/>
            <w:hideMark/>
          </w:tcPr>
          <w:p w14:paraId="5D53B6A2" w14:textId="77777777" w:rsidR="00650C20" w:rsidRPr="00650C20" w:rsidRDefault="00650C20" w:rsidP="00650C20">
            <w:r w:rsidRPr="00650C20">
              <w:t>Tx04</w:t>
            </w:r>
          </w:p>
        </w:tc>
        <w:tc>
          <w:tcPr>
            <w:tcW w:w="960" w:type="dxa"/>
            <w:noWrap/>
            <w:hideMark/>
          </w:tcPr>
          <w:p w14:paraId="6F925E3C" w14:textId="77777777" w:rsidR="00650C20" w:rsidRPr="00650C20" w:rsidRDefault="00650C20" w:rsidP="00650C20">
            <w:r w:rsidRPr="00650C20">
              <w:t>Tx05</w:t>
            </w:r>
          </w:p>
        </w:tc>
        <w:tc>
          <w:tcPr>
            <w:tcW w:w="960" w:type="dxa"/>
            <w:noWrap/>
            <w:hideMark/>
          </w:tcPr>
          <w:p w14:paraId="5D360786" w14:textId="77777777" w:rsidR="00650C20" w:rsidRPr="00650C20" w:rsidRDefault="00650C20" w:rsidP="00650C20">
            <w:r w:rsidRPr="00650C20">
              <w:t>Tx06</w:t>
            </w:r>
          </w:p>
        </w:tc>
        <w:tc>
          <w:tcPr>
            <w:tcW w:w="960" w:type="dxa"/>
            <w:noWrap/>
            <w:hideMark/>
          </w:tcPr>
          <w:p w14:paraId="7CCB96E3" w14:textId="77777777" w:rsidR="00650C20" w:rsidRPr="00650C20" w:rsidRDefault="00650C20" w:rsidP="00650C20">
            <w:r w:rsidRPr="00650C20">
              <w:t>Tx07</w:t>
            </w:r>
          </w:p>
        </w:tc>
        <w:tc>
          <w:tcPr>
            <w:tcW w:w="960" w:type="dxa"/>
            <w:noWrap/>
            <w:hideMark/>
          </w:tcPr>
          <w:p w14:paraId="2968824B" w14:textId="77777777" w:rsidR="00650C20" w:rsidRPr="00650C20" w:rsidRDefault="00650C20" w:rsidP="00650C20">
            <w:r w:rsidRPr="00650C20">
              <w:t>Tx08</w:t>
            </w:r>
          </w:p>
        </w:tc>
        <w:tc>
          <w:tcPr>
            <w:tcW w:w="960" w:type="dxa"/>
            <w:noWrap/>
            <w:hideMark/>
          </w:tcPr>
          <w:p w14:paraId="295B4C97" w14:textId="77777777" w:rsidR="00650C20" w:rsidRPr="00650C20" w:rsidRDefault="00650C20" w:rsidP="00650C20">
            <w:r w:rsidRPr="00650C20">
              <w:t>Tx09</w:t>
            </w:r>
          </w:p>
        </w:tc>
        <w:tc>
          <w:tcPr>
            <w:tcW w:w="960" w:type="dxa"/>
            <w:noWrap/>
            <w:hideMark/>
          </w:tcPr>
          <w:p w14:paraId="2E96126D" w14:textId="77777777" w:rsidR="00650C20" w:rsidRPr="00650C20" w:rsidRDefault="00650C20" w:rsidP="00650C20">
            <w:r w:rsidRPr="00650C20">
              <w:t>Tx10</w:t>
            </w:r>
          </w:p>
        </w:tc>
      </w:tr>
      <w:tr w:rsidR="00650C20" w:rsidRPr="00650C20" w14:paraId="11D912B0" w14:textId="77777777" w:rsidTr="00650C20">
        <w:trPr>
          <w:trHeight w:val="300"/>
        </w:trPr>
        <w:tc>
          <w:tcPr>
            <w:tcW w:w="960" w:type="dxa"/>
            <w:noWrap/>
            <w:hideMark/>
          </w:tcPr>
          <w:p w14:paraId="138E34DE" w14:textId="77777777" w:rsidR="00650C20" w:rsidRPr="00650C20" w:rsidRDefault="00650C20" w:rsidP="00650C20">
            <w:r w:rsidRPr="00650C20">
              <w:t>11.96095</w:t>
            </w:r>
          </w:p>
        </w:tc>
        <w:tc>
          <w:tcPr>
            <w:tcW w:w="960" w:type="dxa"/>
            <w:noWrap/>
            <w:hideMark/>
          </w:tcPr>
          <w:p w14:paraId="518EE185" w14:textId="77777777" w:rsidR="00650C20" w:rsidRPr="00650C20" w:rsidRDefault="00650C20" w:rsidP="00650C20">
            <w:r w:rsidRPr="00650C20">
              <w:t>11.18476</w:t>
            </w:r>
          </w:p>
        </w:tc>
        <w:tc>
          <w:tcPr>
            <w:tcW w:w="960" w:type="dxa"/>
            <w:noWrap/>
            <w:hideMark/>
          </w:tcPr>
          <w:p w14:paraId="716E7FFC" w14:textId="77777777" w:rsidR="00650C20" w:rsidRPr="00650C20" w:rsidRDefault="00650C20" w:rsidP="00650C20">
            <w:r w:rsidRPr="00650C20">
              <w:t>4.571784</w:t>
            </w:r>
          </w:p>
        </w:tc>
        <w:tc>
          <w:tcPr>
            <w:tcW w:w="960" w:type="dxa"/>
            <w:noWrap/>
            <w:hideMark/>
          </w:tcPr>
          <w:p w14:paraId="3730CA21" w14:textId="77777777" w:rsidR="00650C20" w:rsidRPr="00650C20" w:rsidRDefault="00650C20" w:rsidP="00650C20">
            <w:r w:rsidRPr="00650C20">
              <w:t>7.537541</w:t>
            </w:r>
          </w:p>
        </w:tc>
        <w:tc>
          <w:tcPr>
            <w:tcW w:w="960" w:type="dxa"/>
            <w:noWrap/>
            <w:hideMark/>
          </w:tcPr>
          <w:p w14:paraId="65C716E6" w14:textId="77777777" w:rsidR="00650C20" w:rsidRPr="00650C20" w:rsidRDefault="00650C20" w:rsidP="00650C20">
            <w:r w:rsidRPr="00650C20">
              <w:t>8.735856</w:t>
            </w:r>
          </w:p>
        </w:tc>
        <w:tc>
          <w:tcPr>
            <w:tcW w:w="960" w:type="dxa"/>
            <w:noWrap/>
            <w:hideMark/>
          </w:tcPr>
          <w:p w14:paraId="21C65743" w14:textId="77777777" w:rsidR="00650C20" w:rsidRPr="00650C20" w:rsidRDefault="00650C20" w:rsidP="00650C20">
            <w:r w:rsidRPr="00650C20">
              <w:t>9.768875</w:t>
            </w:r>
          </w:p>
        </w:tc>
        <w:tc>
          <w:tcPr>
            <w:tcW w:w="960" w:type="dxa"/>
            <w:noWrap/>
            <w:hideMark/>
          </w:tcPr>
          <w:p w14:paraId="510E79C9" w14:textId="77777777" w:rsidR="00650C20" w:rsidRPr="00650C20" w:rsidRDefault="00650C20" w:rsidP="00650C20">
            <w:r w:rsidRPr="00650C20">
              <w:t>9.606464</w:t>
            </w:r>
          </w:p>
        </w:tc>
        <w:tc>
          <w:tcPr>
            <w:tcW w:w="960" w:type="dxa"/>
            <w:noWrap/>
            <w:hideMark/>
          </w:tcPr>
          <w:p w14:paraId="3362E2B2" w14:textId="77777777" w:rsidR="00650C20" w:rsidRPr="00650C20" w:rsidRDefault="00650C20" w:rsidP="00650C20">
            <w:r w:rsidRPr="00650C20">
              <w:t>4.723792</w:t>
            </w:r>
          </w:p>
        </w:tc>
        <w:tc>
          <w:tcPr>
            <w:tcW w:w="960" w:type="dxa"/>
            <w:noWrap/>
            <w:hideMark/>
          </w:tcPr>
          <w:p w14:paraId="739F95DC" w14:textId="77777777" w:rsidR="00650C20" w:rsidRPr="00650C20" w:rsidRDefault="00650C20" w:rsidP="00650C20">
            <w:r w:rsidRPr="00650C20">
              <w:t>16.58054</w:t>
            </w:r>
          </w:p>
        </w:tc>
        <w:tc>
          <w:tcPr>
            <w:tcW w:w="960" w:type="dxa"/>
            <w:noWrap/>
            <w:hideMark/>
          </w:tcPr>
          <w:p w14:paraId="4C4518E6" w14:textId="77777777" w:rsidR="00650C20" w:rsidRPr="00650C20" w:rsidRDefault="00650C20" w:rsidP="00650C20">
            <w:r w:rsidRPr="00650C20">
              <w:t>8.481</w:t>
            </w:r>
          </w:p>
        </w:tc>
      </w:tr>
      <w:tr w:rsidR="00650C20" w:rsidRPr="00650C20" w14:paraId="6081C14A" w14:textId="77777777" w:rsidTr="00650C20">
        <w:trPr>
          <w:trHeight w:val="300"/>
        </w:trPr>
        <w:tc>
          <w:tcPr>
            <w:tcW w:w="960" w:type="dxa"/>
            <w:noWrap/>
            <w:hideMark/>
          </w:tcPr>
          <w:p w14:paraId="4FAEA954" w14:textId="77777777" w:rsidR="00650C20" w:rsidRPr="00650C20" w:rsidRDefault="00650C20" w:rsidP="00650C20">
            <w:r w:rsidRPr="00650C20">
              <w:t>6.917711</w:t>
            </w:r>
          </w:p>
        </w:tc>
        <w:tc>
          <w:tcPr>
            <w:tcW w:w="960" w:type="dxa"/>
            <w:noWrap/>
            <w:hideMark/>
          </w:tcPr>
          <w:p w14:paraId="7AA2C89D" w14:textId="77777777" w:rsidR="00650C20" w:rsidRPr="00650C20" w:rsidRDefault="00650C20" w:rsidP="00650C20">
            <w:r w:rsidRPr="00650C20">
              <w:t>10.49541</w:t>
            </w:r>
          </w:p>
        </w:tc>
        <w:tc>
          <w:tcPr>
            <w:tcW w:w="960" w:type="dxa"/>
            <w:noWrap/>
            <w:hideMark/>
          </w:tcPr>
          <w:p w14:paraId="51F72BB7" w14:textId="77777777" w:rsidR="00650C20" w:rsidRPr="00650C20" w:rsidRDefault="00650C20" w:rsidP="00650C20">
            <w:r w:rsidRPr="00650C20">
              <w:t>10.77868</w:t>
            </w:r>
          </w:p>
        </w:tc>
        <w:tc>
          <w:tcPr>
            <w:tcW w:w="960" w:type="dxa"/>
            <w:noWrap/>
            <w:hideMark/>
          </w:tcPr>
          <w:p w14:paraId="1254EEEA" w14:textId="77777777" w:rsidR="00650C20" w:rsidRPr="00650C20" w:rsidRDefault="00650C20" w:rsidP="00650C20">
            <w:r w:rsidRPr="00650C20">
              <w:t>7.473957</w:t>
            </w:r>
          </w:p>
        </w:tc>
        <w:tc>
          <w:tcPr>
            <w:tcW w:w="960" w:type="dxa"/>
            <w:noWrap/>
            <w:hideMark/>
          </w:tcPr>
          <w:p w14:paraId="5F5E3BE8" w14:textId="77777777" w:rsidR="00650C20" w:rsidRPr="00650C20" w:rsidRDefault="00650C20" w:rsidP="00650C20">
            <w:r w:rsidRPr="00650C20">
              <w:t>16.93595</w:t>
            </w:r>
          </w:p>
        </w:tc>
        <w:tc>
          <w:tcPr>
            <w:tcW w:w="960" w:type="dxa"/>
            <w:noWrap/>
            <w:hideMark/>
          </w:tcPr>
          <w:p w14:paraId="3D2D1643" w14:textId="77777777" w:rsidR="00650C20" w:rsidRPr="00650C20" w:rsidRDefault="00650C20" w:rsidP="00650C20">
            <w:r w:rsidRPr="00650C20">
              <w:t>4.440996</w:t>
            </w:r>
          </w:p>
        </w:tc>
        <w:tc>
          <w:tcPr>
            <w:tcW w:w="960" w:type="dxa"/>
            <w:noWrap/>
            <w:hideMark/>
          </w:tcPr>
          <w:p w14:paraId="05BBE029" w14:textId="77777777" w:rsidR="00650C20" w:rsidRPr="00650C20" w:rsidRDefault="00650C20" w:rsidP="00650C20">
            <w:r w:rsidRPr="00650C20">
              <w:t>6.963663</w:t>
            </w:r>
          </w:p>
        </w:tc>
        <w:tc>
          <w:tcPr>
            <w:tcW w:w="960" w:type="dxa"/>
            <w:noWrap/>
            <w:hideMark/>
          </w:tcPr>
          <w:p w14:paraId="139333E1" w14:textId="77777777" w:rsidR="00650C20" w:rsidRPr="00650C20" w:rsidRDefault="00650C20" w:rsidP="00650C20">
            <w:r w:rsidRPr="00650C20">
              <w:t>11.58546</w:t>
            </w:r>
          </w:p>
        </w:tc>
        <w:tc>
          <w:tcPr>
            <w:tcW w:w="960" w:type="dxa"/>
            <w:noWrap/>
            <w:hideMark/>
          </w:tcPr>
          <w:p w14:paraId="1139EDF2" w14:textId="77777777" w:rsidR="00650C20" w:rsidRPr="00650C20" w:rsidRDefault="00650C20" w:rsidP="00650C20">
            <w:r w:rsidRPr="00650C20">
              <w:t>7.730947</w:t>
            </w:r>
          </w:p>
        </w:tc>
        <w:tc>
          <w:tcPr>
            <w:tcW w:w="960" w:type="dxa"/>
            <w:noWrap/>
            <w:hideMark/>
          </w:tcPr>
          <w:p w14:paraId="766A2105" w14:textId="77777777" w:rsidR="00650C20" w:rsidRPr="00650C20" w:rsidRDefault="00650C20" w:rsidP="00650C20">
            <w:r w:rsidRPr="00650C20">
              <w:t>9.249741</w:t>
            </w:r>
          </w:p>
        </w:tc>
      </w:tr>
      <w:tr w:rsidR="00650C20" w:rsidRPr="00650C20" w14:paraId="40FB5AC1" w14:textId="77777777" w:rsidTr="00650C20">
        <w:trPr>
          <w:trHeight w:val="300"/>
        </w:trPr>
        <w:tc>
          <w:tcPr>
            <w:tcW w:w="960" w:type="dxa"/>
            <w:noWrap/>
            <w:hideMark/>
          </w:tcPr>
          <w:p w14:paraId="6CE1131D" w14:textId="77777777" w:rsidR="00650C20" w:rsidRPr="00650C20" w:rsidRDefault="00650C20" w:rsidP="00650C20">
            <w:r w:rsidRPr="00650C20">
              <w:t>6.768749</w:t>
            </w:r>
          </w:p>
        </w:tc>
        <w:tc>
          <w:tcPr>
            <w:tcW w:w="960" w:type="dxa"/>
            <w:noWrap/>
            <w:hideMark/>
          </w:tcPr>
          <w:p w14:paraId="11A73A92" w14:textId="77777777" w:rsidR="00650C20" w:rsidRPr="00650C20" w:rsidRDefault="00650C20" w:rsidP="00650C20">
            <w:r w:rsidRPr="00650C20">
              <w:t>11.76053</w:t>
            </w:r>
          </w:p>
        </w:tc>
        <w:tc>
          <w:tcPr>
            <w:tcW w:w="960" w:type="dxa"/>
            <w:noWrap/>
            <w:hideMark/>
          </w:tcPr>
          <w:p w14:paraId="577EB067" w14:textId="77777777" w:rsidR="00650C20" w:rsidRPr="00650C20" w:rsidRDefault="00650C20" w:rsidP="00650C20">
            <w:r w:rsidRPr="00650C20">
              <w:t>13.26239</w:t>
            </w:r>
          </w:p>
        </w:tc>
        <w:tc>
          <w:tcPr>
            <w:tcW w:w="960" w:type="dxa"/>
            <w:noWrap/>
            <w:hideMark/>
          </w:tcPr>
          <w:p w14:paraId="3242568E" w14:textId="77777777" w:rsidR="00650C20" w:rsidRPr="00650C20" w:rsidRDefault="00650C20" w:rsidP="00650C20">
            <w:r w:rsidRPr="00650C20">
              <w:t>8.177492</w:t>
            </w:r>
          </w:p>
        </w:tc>
        <w:tc>
          <w:tcPr>
            <w:tcW w:w="960" w:type="dxa"/>
            <w:noWrap/>
            <w:hideMark/>
          </w:tcPr>
          <w:p w14:paraId="35FF5815" w14:textId="77777777" w:rsidR="00650C20" w:rsidRPr="00650C20" w:rsidRDefault="00650C20" w:rsidP="00650C20">
            <w:r w:rsidRPr="00650C20">
              <w:t>15.11798</w:t>
            </w:r>
          </w:p>
        </w:tc>
        <w:tc>
          <w:tcPr>
            <w:tcW w:w="960" w:type="dxa"/>
            <w:noWrap/>
            <w:hideMark/>
          </w:tcPr>
          <w:p w14:paraId="1FE2F6F2" w14:textId="77777777" w:rsidR="00650C20" w:rsidRPr="00650C20" w:rsidRDefault="00650C20" w:rsidP="00650C20">
            <w:r w:rsidRPr="00650C20">
              <w:t>10.52521</w:t>
            </w:r>
          </w:p>
        </w:tc>
        <w:tc>
          <w:tcPr>
            <w:tcW w:w="960" w:type="dxa"/>
            <w:noWrap/>
            <w:hideMark/>
          </w:tcPr>
          <w:p w14:paraId="6128692B" w14:textId="77777777" w:rsidR="00650C20" w:rsidRPr="00650C20" w:rsidRDefault="00650C20" w:rsidP="00650C20">
            <w:r w:rsidRPr="00650C20">
              <w:t>7.783968</w:t>
            </w:r>
          </w:p>
        </w:tc>
        <w:tc>
          <w:tcPr>
            <w:tcW w:w="960" w:type="dxa"/>
            <w:noWrap/>
            <w:hideMark/>
          </w:tcPr>
          <w:p w14:paraId="66578CDB" w14:textId="77777777" w:rsidR="00650C20" w:rsidRPr="00650C20" w:rsidRDefault="00650C20" w:rsidP="00650C20">
            <w:r w:rsidRPr="00650C20">
              <w:t>11.54102</w:t>
            </w:r>
          </w:p>
        </w:tc>
        <w:tc>
          <w:tcPr>
            <w:tcW w:w="960" w:type="dxa"/>
            <w:noWrap/>
            <w:hideMark/>
          </w:tcPr>
          <w:p w14:paraId="47C39F86" w14:textId="77777777" w:rsidR="00650C20" w:rsidRPr="00650C20" w:rsidRDefault="00650C20" w:rsidP="00650C20">
            <w:r w:rsidRPr="00650C20">
              <w:t>9.818374</w:t>
            </w:r>
          </w:p>
        </w:tc>
        <w:tc>
          <w:tcPr>
            <w:tcW w:w="960" w:type="dxa"/>
            <w:noWrap/>
            <w:hideMark/>
          </w:tcPr>
          <w:p w14:paraId="36CBBC16" w14:textId="77777777" w:rsidR="00650C20" w:rsidRPr="00650C20" w:rsidRDefault="00650C20" w:rsidP="00650C20">
            <w:r w:rsidRPr="00650C20">
              <w:t>9.238084</w:t>
            </w:r>
          </w:p>
        </w:tc>
      </w:tr>
      <w:tr w:rsidR="00650C20" w:rsidRPr="00650C20" w14:paraId="1EC1E020" w14:textId="77777777" w:rsidTr="00650C20">
        <w:trPr>
          <w:trHeight w:val="300"/>
        </w:trPr>
        <w:tc>
          <w:tcPr>
            <w:tcW w:w="960" w:type="dxa"/>
            <w:noWrap/>
            <w:hideMark/>
          </w:tcPr>
          <w:p w14:paraId="05D571E3" w14:textId="77777777" w:rsidR="00650C20" w:rsidRPr="00650C20" w:rsidRDefault="00650C20" w:rsidP="00650C20">
            <w:r w:rsidRPr="00650C20">
              <w:t>6.550903</w:t>
            </w:r>
          </w:p>
        </w:tc>
        <w:tc>
          <w:tcPr>
            <w:tcW w:w="960" w:type="dxa"/>
            <w:noWrap/>
            <w:hideMark/>
          </w:tcPr>
          <w:p w14:paraId="687EC7C9" w14:textId="77777777" w:rsidR="00650C20" w:rsidRPr="00650C20" w:rsidRDefault="00650C20" w:rsidP="00650C20">
            <w:r w:rsidRPr="00650C20">
              <w:t>10.82654</w:t>
            </w:r>
          </w:p>
        </w:tc>
        <w:tc>
          <w:tcPr>
            <w:tcW w:w="960" w:type="dxa"/>
            <w:noWrap/>
            <w:hideMark/>
          </w:tcPr>
          <w:p w14:paraId="62C35E4E" w14:textId="77777777" w:rsidR="00650C20" w:rsidRPr="00650C20" w:rsidRDefault="00650C20" w:rsidP="00650C20">
            <w:r w:rsidRPr="00650C20">
              <w:t>6.932562</w:t>
            </w:r>
          </w:p>
        </w:tc>
        <w:tc>
          <w:tcPr>
            <w:tcW w:w="960" w:type="dxa"/>
            <w:noWrap/>
            <w:hideMark/>
          </w:tcPr>
          <w:p w14:paraId="7C05D2F0" w14:textId="77777777" w:rsidR="00650C20" w:rsidRPr="00650C20" w:rsidRDefault="00650C20" w:rsidP="00650C20">
            <w:r w:rsidRPr="00650C20">
              <w:t>8.256289</w:t>
            </w:r>
          </w:p>
        </w:tc>
        <w:tc>
          <w:tcPr>
            <w:tcW w:w="960" w:type="dxa"/>
            <w:noWrap/>
            <w:hideMark/>
          </w:tcPr>
          <w:p w14:paraId="067A4404" w14:textId="77777777" w:rsidR="00650C20" w:rsidRPr="00650C20" w:rsidRDefault="00650C20" w:rsidP="00650C20">
            <w:r w:rsidRPr="00650C20">
              <w:t>16.29112</w:t>
            </w:r>
          </w:p>
        </w:tc>
        <w:tc>
          <w:tcPr>
            <w:tcW w:w="960" w:type="dxa"/>
            <w:noWrap/>
            <w:hideMark/>
          </w:tcPr>
          <w:p w14:paraId="1B9006A0" w14:textId="77777777" w:rsidR="00650C20" w:rsidRPr="00650C20" w:rsidRDefault="00650C20" w:rsidP="00650C20">
            <w:r w:rsidRPr="00650C20">
              <w:t>6.212424</w:t>
            </w:r>
          </w:p>
        </w:tc>
        <w:tc>
          <w:tcPr>
            <w:tcW w:w="960" w:type="dxa"/>
            <w:noWrap/>
            <w:hideMark/>
          </w:tcPr>
          <w:p w14:paraId="7F5AF24D" w14:textId="77777777" w:rsidR="00650C20" w:rsidRPr="00650C20" w:rsidRDefault="00650C20" w:rsidP="00650C20">
            <w:r w:rsidRPr="00650C20">
              <w:t>5.335499</w:t>
            </w:r>
          </w:p>
        </w:tc>
        <w:tc>
          <w:tcPr>
            <w:tcW w:w="960" w:type="dxa"/>
            <w:noWrap/>
            <w:hideMark/>
          </w:tcPr>
          <w:p w14:paraId="5F0E6D6E" w14:textId="77777777" w:rsidR="00650C20" w:rsidRPr="00650C20" w:rsidRDefault="00650C20" w:rsidP="00650C20">
            <w:r w:rsidRPr="00650C20">
              <w:t>6.805499</w:t>
            </w:r>
          </w:p>
        </w:tc>
        <w:tc>
          <w:tcPr>
            <w:tcW w:w="960" w:type="dxa"/>
            <w:noWrap/>
            <w:hideMark/>
          </w:tcPr>
          <w:p w14:paraId="4788FFBC" w14:textId="77777777" w:rsidR="00650C20" w:rsidRPr="00650C20" w:rsidRDefault="00650C20" w:rsidP="00650C20">
            <w:r w:rsidRPr="00650C20">
              <w:t>8.962193</w:t>
            </w:r>
          </w:p>
        </w:tc>
        <w:tc>
          <w:tcPr>
            <w:tcW w:w="960" w:type="dxa"/>
            <w:noWrap/>
            <w:hideMark/>
          </w:tcPr>
          <w:p w14:paraId="6DC7A2EA" w14:textId="77777777" w:rsidR="00650C20" w:rsidRPr="00650C20" w:rsidRDefault="00650C20" w:rsidP="00650C20">
            <w:r w:rsidRPr="00650C20">
              <w:t>16.90984</w:t>
            </w:r>
          </w:p>
        </w:tc>
      </w:tr>
      <w:tr w:rsidR="00650C20" w:rsidRPr="00650C20" w14:paraId="7BDF9D47" w14:textId="77777777" w:rsidTr="00650C20">
        <w:trPr>
          <w:trHeight w:val="300"/>
        </w:trPr>
        <w:tc>
          <w:tcPr>
            <w:tcW w:w="960" w:type="dxa"/>
            <w:noWrap/>
            <w:hideMark/>
          </w:tcPr>
          <w:p w14:paraId="0EBFDB82" w14:textId="77777777" w:rsidR="00650C20" w:rsidRPr="00650C20" w:rsidRDefault="00650C20" w:rsidP="00650C20">
            <w:r w:rsidRPr="00650C20">
              <w:t>5.642519</w:t>
            </w:r>
          </w:p>
        </w:tc>
        <w:tc>
          <w:tcPr>
            <w:tcW w:w="960" w:type="dxa"/>
            <w:noWrap/>
            <w:hideMark/>
          </w:tcPr>
          <w:p w14:paraId="7154C052" w14:textId="77777777" w:rsidR="00650C20" w:rsidRPr="00650C20" w:rsidRDefault="00650C20" w:rsidP="00650C20">
            <w:r w:rsidRPr="00650C20">
              <w:t>4.869662</w:t>
            </w:r>
          </w:p>
        </w:tc>
        <w:tc>
          <w:tcPr>
            <w:tcW w:w="960" w:type="dxa"/>
            <w:noWrap/>
            <w:hideMark/>
          </w:tcPr>
          <w:p w14:paraId="5B630F89" w14:textId="77777777" w:rsidR="00650C20" w:rsidRPr="00650C20" w:rsidRDefault="00650C20" w:rsidP="00650C20">
            <w:r w:rsidRPr="00650C20">
              <w:t>7.556218</w:t>
            </w:r>
          </w:p>
        </w:tc>
        <w:tc>
          <w:tcPr>
            <w:tcW w:w="960" w:type="dxa"/>
            <w:noWrap/>
            <w:hideMark/>
          </w:tcPr>
          <w:p w14:paraId="0257DD74" w14:textId="77777777" w:rsidR="00650C20" w:rsidRPr="00650C20" w:rsidRDefault="00650C20" w:rsidP="00650C20">
            <w:r w:rsidRPr="00650C20">
              <w:t>13.45967</w:t>
            </w:r>
          </w:p>
        </w:tc>
        <w:tc>
          <w:tcPr>
            <w:tcW w:w="960" w:type="dxa"/>
            <w:noWrap/>
            <w:hideMark/>
          </w:tcPr>
          <w:p w14:paraId="7FD76714" w14:textId="77777777" w:rsidR="00650C20" w:rsidRPr="00650C20" w:rsidRDefault="00650C20" w:rsidP="00650C20">
            <w:r w:rsidRPr="00650C20">
              <w:t>18.66037</w:t>
            </w:r>
          </w:p>
        </w:tc>
        <w:tc>
          <w:tcPr>
            <w:tcW w:w="960" w:type="dxa"/>
            <w:noWrap/>
            <w:hideMark/>
          </w:tcPr>
          <w:p w14:paraId="059A7676" w14:textId="77777777" w:rsidR="00650C20" w:rsidRPr="00650C20" w:rsidRDefault="00650C20" w:rsidP="00650C20">
            <w:r w:rsidRPr="00650C20">
              <w:t>7.77433</w:t>
            </w:r>
          </w:p>
        </w:tc>
        <w:tc>
          <w:tcPr>
            <w:tcW w:w="960" w:type="dxa"/>
            <w:noWrap/>
            <w:hideMark/>
          </w:tcPr>
          <w:p w14:paraId="11BF5194" w14:textId="77777777" w:rsidR="00650C20" w:rsidRPr="00650C20" w:rsidRDefault="00650C20" w:rsidP="00650C20">
            <w:r w:rsidRPr="00650C20">
              <w:t>7.533562</w:t>
            </w:r>
          </w:p>
        </w:tc>
        <w:tc>
          <w:tcPr>
            <w:tcW w:w="960" w:type="dxa"/>
            <w:noWrap/>
            <w:hideMark/>
          </w:tcPr>
          <w:p w14:paraId="73A963E5" w14:textId="77777777" w:rsidR="00650C20" w:rsidRPr="00650C20" w:rsidRDefault="00650C20" w:rsidP="00650C20">
            <w:r w:rsidRPr="00650C20">
              <w:t>7.281616</w:t>
            </w:r>
          </w:p>
        </w:tc>
        <w:tc>
          <w:tcPr>
            <w:tcW w:w="960" w:type="dxa"/>
            <w:noWrap/>
            <w:hideMark/>
          </w:tcPr>
          <w:p w14:paraId="446A2CD2" w14:textId="77777777" w:rsidR="00650C20" w:rsidRPr="00650C20" w:rsidRDefault="00650C20" w:rsidP="00650C20">
            <w:r w:rsidRPr="00650C20">
              <w:t>14.99612</w:t>
            </w:r>
          </w:p>
        </w:tc>
        <w:tc>
          <w:tcPr>
            <w:tcW w:w="960" w:type="dxa"/>
            <w:noWrap/>
            <w:hideMark/>
          </w:tcPr>
          <w:p w14:paraId="38464C08" w14:textId="77777777" w:rsidR="00650C20" w:rsidRPr="00650C20" w:rsidRDefault="00650C20" w:rsidP="00650C20">
            <w:r w:rsidRPr="00650C20">
              <w:t>6.304756</w:t>
            </w:r>
          </w:p>
        </w:tc>
      </w:tr>
      <w:tr w:rsidR="00650C20" w:rsidRPr="00650C20" w14:paraId="064CD0C9" w14:textId="77777777" w:rsidTr="00650C20">
        <w:trPr>
          <w:trHeight w:val="300"/>
        </w:trPr>
        <w:tc>
          <w:tcPr>
            <w:tcW w:w="960" w:type="dxa"/>
            <w:noWrap/>
            <w:hideMark/>
          </w:tcPr>
          <w:p w14:paraId="4CA1ACD8" w14:textId="77777777" w:rsidR="00650C20" w:rsidRPr="00650C20" w:rsidRDefault="00650C20" w:rsidP="00650C20">
            <w:r w:rsidRPr="00650C20">
              <w:t>6.220691</w:t>
            </w:r>
          </w:p>
        </w:tc>
        <w:tc>
          <w:tcPr>
            <w:tcW w:w="960" w:type="dxa"/>
            <w:noWrap/>
            <w:hideMark/>
          </w:tcPr>
          <w:p w14:paraId="7170C4A4" w14:textId="77777777" w:rsidR="00650C20" w:rsidRPr="00650C20" w:rsidRDefault="00650C20" w:rsidP="00650C20">
            <w:r w:rsidRPr="00650C20">
              <w:t>11.94946</w:t>
            </w:r>
          </w:p>
        </w:tc>
        <w:tc>
          <w:tcPr>
            <w:tcW w:w="960" w:type="dxa"/>
            <w:noWrap/>
            <w:hideMark/>
          </w:tcPr>
          <w:p w14:paraId="0E34B02E" w14:textId="77777777" w:rsidR="00650C20" w:rsidRPr="00650C20" w:rsidRDefault="00650C20" w:rsidP="00650C20">
            <w:r w:rsidRPr="00650C20">
              <w:t>13.5515</w:t>
            </w:r>
          </w:p>
        </w:tc>
        <w:tc>
          <w:tcPr>
            <w:tcW w:w="960" w:type="dxa"/>
            <w:noWrap/>
            <w:hideMark/>
          </w:tcPr>
          <w:p w14:paraId="16579E12" w14:textId="77777777" w:rsidR="00650C20" w:rsidRPr="00650C20" w:rsidRDefault="00650C20" w:rsidP="00650C20">
            <w:r w:rsidRPr="00650C20">
              <w:t>14.63654</w:t>
            </w:r>
          </w:p>
        </w:tc>
        <w:tc>
          <w:tcPr>
            <w:tcW w:w="960" w:type="dxa"/>
            <w:noWrap/>
            <w:hideMark/>
          </w:tcPr>
          <w:p w14:paraId="3A57C559" w14:textId="77777777" w:rsidR="00650C20" w:rsidRPr="00650C20" w:rsidRDefault="00650C20" w:rsidP="00650C20">
            <w:r w:rsidRPr="00650C20">
              <w:t>16.91441</w:t>
            </w:r>
          </w:p>
        </w:tc>
        <w:tc>
          <w:tcPr>
            <w:tcW w:w="960" w:type="dxa"/>
            <w:noWrap/>
            <w:hideMark/>
          </w:tcPr>
          <w:p w14:paraId="543AB2A2" w14:textId="77777777" w:rsidR="00650C20" w:rsidRPr="00650C20" w:rsidRDefault="00650C20" w:rsidP="00650C20">
            <w:r w:rsidRPr="00650C20">
              <w:t>10.35229</w:t>
            </w:r>
          </w:p>
        </w:tc>
        <w:tc>
          <w:tcPr>
            <w:tcW w:w="960" w:type="dxa"/>
            <w:noWrap/>
            <w:hideMark/>
          </w:tcPr>
          <w:p w14:paraId="6AE3DFBE" w14:textId="77777777" w:rsidR="00650C20" w:rsidRPr="00650C20" w:rsidRDefault="00650C20" w:rsidP="00650C20">
            <w:r w:rsidRPr="00650C20">
              <w:t>7.021851</w:t>
            </w:r>
          </w:p>
        </w:tc>
        <w:tc>
          <w:tcPr>
            <w:tcW w:w="960" w:type="dxa"/>
            <w:noWrap/>
            <w:hideMark/>
          </w:tcPr>
          <w:p w14:paraId="430B75A2" w14:textId="77777777" w:rsidR="00650C20" w:rsidRPr="00650C20" w:rsidRDefault="00650C20" w:rsidP="00650C20">
            <w:r w:rsidRPr="00650C20">
              <w:t>5.210271</w:t>
            </w:r>
          </w:p>
        </w:tc>
        <w:tc>
          <w:tcPr>
            <w:tcW w:w="960" w:type="dxa"/>
            <w:noWrap/>
            <w:hideMark/>
          </w:tcPr>
          <w:p w14:paraId="29AC9A33" w14:textId="77777777" w:rsidR="00650C20" w:rsidRPr="00650C20" w:rsidRDefault="00650C20" w:rsidP="00650C20">
            <w:r w:rsidRPr="00650C20">
              <w:t>14.61048</w:t>
            </w:r>
          </w:p>
        </w:tc>
        <w:tc>
          <w:tcPr>
            <w:tcW w:w="960" w:type="dxa"/>
            <w:noWrap/>
            <w:hideMark/>
          </w:tcPr>
          <w:p w14:paraId="5DA461E7" w14:textId="77777777" w:rsidR="00650C20" w:rsidRPr="00650C20" w:rsidRDefault="00650C20" w:rsidP="00650C20">
            <w:r w:rsidRPr="00650C20">
              <w:t>14.46002</w:t>
            </w:r>
          </w:p>
        </w:tc>
      </w:tr>
      <w:tr w:rsidR="00650C20" w:rsidRPr="00650C20" w14:paraId="7BDE2673" w14:textId="77777777" w:rsidTr="00650C20">
        <w:trPr>
          <w:trHeight w:val="300"/>
        </w:trPr>
        <w:tc>
          <w:tcPr>
            <w:tcW w:w="960" w:type="dxa"/>
            <w:noWrap/>
            <w:hideMark/>
          </w:tcPr>
          <w:p w14:paraId="4BF257C8" w14:textId="77777777" w:rsidR="00650C20" w:rsidRPr="00650C20" w:rsidRDefault="00650C20" w:rsidP="00650C20">
            <w:r w:rsidRPr="00650C20">
              <w:t>5.715236</w:t>
            </w:r>
          </w:p>
        </w:tc>
        <w:tc>
          <w:tcPr>
            <w:tcW w:w="960" w:type="dxa"/>
            <w:noWrap/>
            <w:hideMark/>
          </w:tcPr>
          <w:p w14:paraId="2B1E664E" w14:textId="77777777" w:rsidR="00650C20" w:rsidRPr="00650C20" w:rsidRDefault="00650C20" w:rsidP="00650C20">
            <w:r w:rsidRPr="00650C20">
              <w:t>4.587978</w:t>
            </w:r>
          </w:p>
        </w:tc>
        <w:tc>
          <w:tcPr>
            <w:tcW w:w="960" w:type="dxa"/>
            <w:noWrap/>
            <w:hideMark/>
          </w:tcPr>
          <w:p w14:paraId="48477F39" w14:textId="77777777" w:rsidR="00650C20" w:rsidRPr="00650C20" w:rsidRDefault="00650C20" w:rsidP="00650C20">
            <w:r w:rsidRPr="00650C20">
              <w:t>7.297692</w:t>
            </w:r>
          </w:p>
        </w:tc>
        <w:tc>
          <w:tcPr>
            <w:tcW w:w="960" w:type="dxa"/>
            <w:noWrap/>
            <w:hideMark/>
          </w:tcPr>
          <w:p w14:paraId="79E89315" w14:textId="77777777" w:rsidR="00650C20" w:rsidRPr="00650C20" w:rsidRDefault="00650C20" w:rsidP="00650C20">
            <w:r w:rsidRPr="00650C20">
              <w:t>13.73798</w:t>
            </w:r>
          </w:p>
        </w:tc>
        <w:tc>
          <w:tcPr>
            <w:tcW w:w="960" w:type="dxa"/>
            <w:noWrap/>
            <w:hideMark/>
          </w:tcPr>
          <w:p w14:paraId="6A5F839D" w14:textId="77777777" w:rsidR="00650C20" w:rsidRPr="00650C20" w:rsidRDefault="00650C20" w:rsidP="00650C20">
            <w:r w:rsidRPr="00650C20">
              <w:t>8.435701</w:t>
            </w:r>
          </w:p>
        </w:tc>
        <w:tc>
          <w:tcPr>
            <w:tcW w:w="960" w:type="dxa"/>
            <w:noWrap/>
            <w:hideMark/>
          </w:tcPr>
          <w:p w14:paraId="6D4908F5" w14:textId="77777777" w:rsidR="00650C20" w:rsidRPr="00650C20" w:rsidRDefault="00650C20" w:rsidP="00650C20">
            <w:r w:rsidRPr="00650C20">
              <w:t>9.550387</w:t>
            </w:r>
          </w:p>
        </w:tc>
        <w:tc>
          <w:tcPr>
            <w:tcW w:w="960" w:type="dxa"/>
            <w:noWrap/>
            <w:hideMark/>
          </w:tcPr>
          <w:p w14:paraId="25E98090" w14:textId="77777777" w:rsidR="00650C20" w:rsidRPr="00650C20" w:rsidRDefault="00650C20" w:rsidP="00650C20">
            <w:r w:rsidRPr="00650C20">
              <w:t>12.53289</w:t>
            </w:r>
          </w:p>
        </w:tc>
        <w:tc>
          <w:tcPr>
            <w:tcW w:w="960" w:type="dxa"/>
            <w:noWrap/>
            <w:hideMark/>
          </w:tcPr>
          <w:p w14:paraId="09F5DAF9" w14:textId="77777777" w:rsidR="00650C20" w:rsidRPr="00650C20" w:rsidRDefault="00650C20" w:rsidP="00650C20">
            <w:r w:rsidRPr="00650C20">
              <w:t>13.19234</w:t>
            </w:r>
          </w:p>
        </w:tc>
        <w:tc>
          <w:tcPr>
            <w:tcW w:w="960" w:type="dxa"/>
            <w:noWrap/>
            <w:hideMark/>
          </w:tcPr>
          <w:p w14:paraId="37DE40F3" w14:textId="77777777" w:rsidR="00650C20" w:rsidRPr="00650C20" w:rsidRDefault="00650C20" w:rsidP="00650C20">
            <w:r w:rsidRPr="00650C20">
              <w:t>8.609384</w:t>
            </w:r>
          </w:p>
        </w:tc>
        <w:tc>
          <w:tcPr>
            <w:tcW w:w="960" w:type="dxa"/>
            <w:noWrap/>
            <w:hideMark/>
          </w:tcPr>
          <w:p w14:paraId="646E707C" w14:textId="77777777" w:rsidR="00650C20" w:rsidRPr="00650C20" w:rsidRDefault="00650C20" w:rsidP="00650C20">
            <w:r w:rsidRPr="00650C20">
              <w:t>10.23683</w:t>
            </w:r>
          </w:p>
        </w:tc>
      </w:tr>
      <w:tr w:rsidR="00650C20" w:rsidRPr="00650C20" w14:paraId="340E14AE" w14:textId="77777777" w:rsidTr="00650C20">
        <w:trPr>
          <w:trHeight w:val="300"/>
        </w:trPr>
        <w:tc>
          <w:tcPr>
            <w:tcW w:w="960" w:type="dxa"/>
            <w:noWrap/>
            <w:hideMark/>
          </w:tcPr>
          <w:p w14:paraId="14760F14" w14:textId="77777777" w:rsidR="00650C20" w:rsidRPr="00650C20" w:rsidRDefault="00650C20" w:rsidP="00650C20">
            <w:r w:rsidRPr="00650C20">
              <w:t>5.224018</w:t>
            </w:r>
          </w:p>
        </w:tc>
        <w:tc>
          <w:tcPr>
            <w:tcW w:w="960" w:type="dxa"/>
            <w:noWrap/>
            <w:hideMark/>
          </w:tcPr>
          <w:p w14:paraId="102D2B24" w14:textId="77777777" w:rsidR="00650C20" w:rsidRPr="00650C20" w:rsidRDefault="00650C20" w:rsidP="00650C20">
            <w:r w:rsidRPr="00650C20">
              <w:t>9.834215</w:t>
            </w:r>
          </w:p>
        </w:tc>
        <w:tc>
          <w:tcPr>
            <w:tcW w:w="960" w:type="dxa"/>
            <w:noWrap/>
            <w:hideMark/>
          </w:tcPr>
          <w:p w14:paraId="2FDCB263" w14:textId="77777777" w:rsidR="00650C20" w:rsidRPr="00650C20" w:rsidRDefault="00650C20" w:rsidP="00650C20">
            <w:r w:rsidRPr="00650C20">
              <w:t>13.46311</w:t>
            </w:r>
          </w:p>
        </w:tc>
        <w:tc>
          <w:tcPr>
            <w:tcW w:w="960" w:type="dxa"/>
            <w:noWrap/>
            <w:hideMark/>
          </w:tcPr>
          <w:p w14:paraId="40B43D2E" w14:textId="77777777" w:rsidR="00650C20" w:rsidRPr="00650C20" w:rsidRDefault="00650C20" w:rsidP="00650C20">
            <w:r w:rsidRPr="00650C20">
              <w:t>15.11134</w:t>
            </w:r>
          </w:p>
        </w:tc>
        <w:tc>
          <w:tcPr>
            <w:tcW w:w="960" w:type="dxa"/>
            <w:noWrap/>
            <w:hideMark/>
          </w:tcPr>
          <w:p w14:paraId="5D9BF6E9" w14:textId="77777777" w:rsidR="00650C20" w:rsidRPr="00650C20" w:rsidRDefault="00650C20" w:rsidP="00650C20">
            <w:r w:rsidRPr="00650C20">
              <w:t>10.28438</w:t>
            </w:r>
          </w:p>
        </w:tc>
        <w:tc>
          <w:tcPr>
            <w:tcW w:w="960" w:type="dxa"/>
            <w:noWrap/>
            <w:hideMark/>
          </w:tcPr>
          <w:p w14:paraId="435C2362" w14:textId="77777777" w:rsidR="00650C20" w:rsidRPr="00650C20" w:rsidRDefault="00650C20" w:rsidP="00650C20">
            <w:r w:rsidRPr="00650C20">
              <w:t>5.585539</w:t>
            </w:r>
          </w:p>
        </w:tc>
        <w:tc>
          <w:tcPr>
            <w:tcW w:w="960" w:type="dxa"/>
            <w:noWrap/>
            <w:hideMark/>
          </w:tcPr>
          <w:p w14:paraId="40C63F2B" w14:textId="77777777" w:rsidR="00650C20" w:rsidRPr="00650C20" w:rsidRDefault="00650C20" w:rsidP="00650C20">
            <w:r w:rsidRPr="00650C20">
              <w:t>9.442437</w:t>
            </w:r>
          </w:p>
        </w:tc>
        <w:tc>
          <w:tcPr>
            <w:tcW w:w="960" w:type="dxa"/>
            <w:noWrap/>
            <w:hideMark/>
          </w:tcPr>
          <w:p w14:paraId="107222ED" w14:textId="77777777" w:rsidR="00650C20" w:rsidRPr="00650C20" w:rsidRDefault="00650C20" w:rsidP="00650C20">
            <w:r w:rsidRPr="00650C20">
              <w:t>4.919825</w:t>
            </w:r>
          </w:p>
        </w:tc>
        <w:tc>
          <w:tcPr>
            <w:tcW w:w="960" w:type="dxa"/>
            <w:noWrap/>
            <w:hideMark/>
          </w:tcPr>
          <w:p w14:paraId="05B28A76" w14:textId="77777777" w:rsidR="00650C20" w:rsidRPr="00650C20" w:rsidRDefault="00650C20" w:rsidP="00650C20">
            <w:r w:rsidRPr="00650C20">
              <w:t>6.223485</w:t>
            </w:r>
          </w:p>
        </w:tc>
        <w:tc>
          <w:tcPr>
            <w:tcW w:w="960" w:type="dxa"/>
            <w:noWrap/>
            <w:hideMark/>
          </w:tcPr>
          <w:p w14:paraId="2D76725D" w14:textId="77777777" w:rsidR="00650C20" w:rsidRPr="00650C20" w:rsidRDefault="00650C20" w:rsidP="00650C20">
            <w:r w:rsidRPr="00650C20">
              <w:t>16.27721</w:t>
            </w:r>
          </w:p>
        </w:tc>
      </w:tr>
      <w:tr w:rsidR="00650C20" w:rsidRPr="00650C20" w14:paraId="4EFF665E" w14:textId="77777777" w:rsidTr="00650C20">
        <w:trPr>
          <w:trHeight w:val="300"/>
        </w:trPr>
        <w:tc>
          <w:tcPr>
            <w:tcW w:w="960" w:type="dxa"/>
            <w:noWrap/>
            <w:hideMark/>
          </w:tcPr>
          <w:p w14:paraId="1B3C2836" w14:textId="77777777" w:rsidR="00650C20" w:rsidRPr="00650C20" w:rsidRDefault="00650C20" w:rsidP="00650C20">
            <w:r w:rsidRPr="00650C20">
              <w:t>6.373157</w:t>
            </w:r>
          </w:p>
        </w:tc>
        <w:tc>
          <w:tcPr>
            <w:tcW w:w="960" w:type="dxa"/>
            <w:noWrap/>
            <w:hideMark/>
          </w:tcPr>
          <w:p w14:paraId="6DDF60A7" w14:textId="77777777" w:rsidR="00650C20" w:rsidRPr="00650C20" w:rsidRDefault="00650C20" w:rsidP="00650C20">
            <w:r w:rsidRPr="00650C20">
              <w:t>4.609273</w:t>
            </w:r>
          </w:p>
        </w:tc>
        <w:tc>
          <w:tcPr>
            <w:tcW w:w="960" w:type="dxa"/>
            <w:noWrap/>
            <w:hideMark/>
          </w:tcPr>
          <w:p w14:paraId="2D8BD9FC" w14:textId="77777777" w:rsidR="00650C20" w:rsidRPr="00650C20" w:rsidRDefault="00650C20" w:rsidP="00650C20">
            <w:r w:rsidRPr="00650C20">
              <w:t>13.34048</w:t>
            </w:r>
          </w:p>
        </w:tc>
        <w:tc>
          <w:tcPr>
            <w:tcW w:w="960" w:type="dxa"/>
            <w:noWrap/>
            <w:hideMark/>
          </w:tcPr>
          <w:p w14:paraId="69366100" w14:textId="77777777" w:rsidR="00650C20" w:rsidRPr="00650C20" w:rsidRDefault="00650C20" w:rsidP="00650C20">
            <w:r w:rsidRPr="00650C20">
              <w:t>6.12475</w:t>
            </w:r>
          </w:p>
        </w:tc>
        <w:tc>
          <w:tcPr>
            <w:tcW w:w="960" w:type="dxa"/>
            <w:noWrap/>
            <w:hideMark/>
          </w:tcPr>
          <w:p w14:paraId="66342FA3" w14:textId="77777777" w:rsidR="00650C20" w:rsidRPr="00650C20" w:rsidRDefault="00650C20" w:rsidP="00650C20">
            <w:r w:rsidRPr="00650C20">
              <w:t>16.18322</w:t>
            </w:r>
          </w:p>
        </w:tc>
        <w:tc>
          <w:tcPr>
            <w:tcW w:w="960" w:type="dxa"/>
            <w:noWrap/>
            <w:hideMark/>
          </w:tcPr>
          <w:p w14:paraId="7B147CF8" w14:textId="77777777" w:rsidR="00650C20" w:rsidRPr="00650C20" w:rsidRDefault="00650C20" w:rsidP="00650C20">
            <w:r w:rsidRPr="00650C20">
              <w:t>4.658191</w:t>
            </w:r>
          </w:p>
        </w:tc>
        <w:tc>
          <w:tcPr>
            <w:tcW w:w="960" w:type="dxa"/>
            <w:noWrap/>
            <w:hideMark/>
          </w:tcPr>
          <w:p w14:paraId="5C0B207E" w14:textId="77777777" w:rsidR="00650C20" w:rsidRPr="00650C20" w:rsidRDefault="00650C20" w:rsidP="00650C20">
            <w:r w:rsidRPr="00650C20">
              <w:t>6.477698</w:t>
            </w:r>
          </w:p>
        </w:tc>
        <w:tc>
          <w:tcPr>
            <w:tcW w:w="960" w:type="dxa"/>
            <w:noWrap/>
            <w:hideMark/>
          </w:tcPr>
          <w:p w14:paraId="31EA58EB" w14:textId="77777777" w:rsidR="00650C20" w:rsidRPr="00650C20" w:rsidRDefault="00650C20" w:rsidP="00650C20">
            <w:r w:rsidRPr="00650C20">
              <w:t>13.19043</w:t>
            </w:r>
          </w:p>
        </w:tc>
        <w:tc>
          <w:tcPr>
            <w:tcW w:w="960" w:type="dxa"/>
            <w:noWrap/>
            <w:hideMark/>
          </w:tcPr>
          <w:p w14:paraId="0661EC5E" w14:textId="77777777" w:rsidR="00650C20" w:rsidRPr="00650C20" w:rsidRDefault="00650C20" w:rsidP="00650C20">
            <w:r w:rsidRPr="00650C20">
              <w:t>4.369337</w:t>
            </w:r>
          </w:p>
        </w:tc>
        <w:tc>
          <w:tcPr>
            <w:tcW w:w="960" w:type="dxa"/>
            <w:noWrap/>
            <w:hideMark/>
          </w:tcPr>
          <w:p w14:paraId="75B58014" w14:textId="77777777" w:rsidR="00650C20" w:rsidRPr="00650C20" w:rsidRDefault="00650C20" w:rsidP="00650C20">
            <w:r w:rsidRPr="00650C20">
              <w:t>15.66427</w:t>
            </w:r>
          </w:p>
        </w:tc>
      </w:tr>
      <w:tr w:rsidR="00650C20" w:rsidRPr="00650C20" w14:paraId="61A72D25" w14:textId="77777777" w:rsidTr="00650C20">
        <w:trPr>
          <w:trHeight w:val="300"/>
        </w:trPr>
        <w:tc>
          <w:tcPr>
            <w:tcW w:w="960" w:type="dxa"/>
            <w:noWrap/>
            <w:hideMark/>
          </w:tcPr>
          <w:p w14:paraId="3706FB97" w14:textId="77777777" w:rsidR="00650C20" w:rsidRPr="00650C20" w:rsidRDefault="00650C20" w:rsidP="00650C20">
            <w:r w:rsidRPr="00650C20">
              <w:t>5.349783</w:t>
            </w:r>
          </w:p>
        </w:tc>
        <w:tc>
          <w:tcPr>
            <w:tcW w:w="960" w:type="dxa"/>
            <w:noWrap/>
            <w:hideMark/>
          </w:tcPr>
          <w:p w14:paraId="21EEA8B9" w14:textId="77777777" w:rsidR="00650C20" w:rsidRPr="00650C20" w:rsidRDefault="00650C20" w:rsidP="00650C20">
            <w:r w:rsidRPr="00650C20">
              <w:t>12.37521</w:t>
            </w:r>
          </w:p>
        </w:tc>
        <w:tc>
          <w:tcPr>
            <w:tcW w:w="960" w:type="dxa"/>
            <w:noWrap/>
            <w:hideMark/>
          </w:tcPr>
          <w:p w14:paraId="5BCB8504" w14:textId="77777777" w:rsidR="00650C20" w:rsidRPr="00650C20" w:rsidRDefault="00650C20" w:rsidP="00650C20">
            <w:r w:rsidRPr="00650C20">
              <w:t>7.872207</w:t>
            </w:r>
          </w:p>
        </w:tc>
        <w:tc>
          <w:tcPr>
            <w:tcW w:w="960" w:type="dxa"/>
            <w:noWrap/>
            <w:hideMark/>
          </w:tcPr>
          <w:p w14:paraId="29BAD30E" w14:textId="77777777" w:rsidR="00650C20" w:rsidRPr="00650C20" w:rsidRDefault="00650C20" w:rsidP="00650C20">
            <w:r w:rsidRPr="00650C20">
              <w:t>8.664606</w:t>
            </w:r>
          </w:p>
        </w:tc>
        <w:tc>
          <w:tcPr>
            <w:tcW w:w="960" w:type="dxa"/>
            <w:noWrap/>
            <w:hideMark/>
          </w:tcPr>
          <w:p w14:paraId="7F3F8970" w14:textId="77777777" w:rsidR="00650C20" w:rsidRPr="00650C20" w:rsidRDefault="00650C20" w:rsidP="00650C20">
            <w:r w:rsidRPr="00650C20">
              <w:t>15.99832</w:t>
            </w:r>
          </w:p>
        </w:tc>
        <w:tc>
          <w:tcPr>
            <w:tcW w:w="960" w:type="dxa"/>
            <w:noWrap/>
            <w:hideMark/>
          </w:tcPr>
          <w:p w14:paraId="43888739" w14:textId="77777777" w:rsidR="00650C20" w:rsidRPr="00650C20" w:rsidRDefault="00650C20" w:rsidP="00650C20">
            <w:r w:rsidRPr="00650C20">
              <w:t>12.75268</w:t>
            </w:r>
          </w:p>
        </w:tc>
        <w:tc>
          <w:tcPr>
            <w:tcW w:w="960" w:type="dxa"/>
            <w:noWrap/>
            <w:hideMark/>
          </w:tcPr>
          <w:p w14:paraId="67B86128" w14:textId="77777777" w:rsidR="00650C20" w:rsidRPr="00650C20" w:rsidRDefault="00650C20" w:rsidP="00650C20">
            <w:r w:rsidRPr="00650C20">
              <w:t>5.403433</w:t>
            </w:r>
          </w:p>
        </w:tc>
        <w:tc>
          <w:tcPr>
            <w:tcW w:w="960" w:type="dxa"/>
            <w:noWrap/>
            <w:hideMark/>
          </w:tcPr>
          <w:p w14:paraId="2774385D" w14:textId="77777777" w:rsidR="00650C20" w:rsidRPr="00650C20" w:rsidRDefault="00650C20" w:rsidP="00650C20">
            <w:r w:rsidRPr="00650C20">
              <w:t>8.326908</w:t>
            </w:r>
          </w:p>
        </w:tc>
        <w:tc>
          <w:tcPr>
            <w:tcW w:w="960" w:type="dxa"/>
            <w:noWrap/>
            <w:hideMark/>
          </w:tcPr>
          <w:p w14:paraId="30A312CA" w14:textId="77777777" w:rsidR="00650C20" w:rsidRPr="00650C20" w:rsidRDefault="00650C20" w:rsidP="00650C20">
            <w:r w:rsidRPr="00650C20">
              <w:t>15.89057</w:t>
            </w:r>
          </w:p>
        </w:tc>
        <w:tc>
          <w:tcPr>
            <w:tcW w:w="960" w:type="dxa"/>
            <w:noWrap/>
            <w:hideMark/>
          </w:tcPr>
          <w:p w14:paraId="7B14A266" w14:textId="77777777" w:rsidR="00650C20" w:rsidRPr="00650C20" w:rsidRDefault="00650C20" w:rsidP="00650C20">
            <w:r w:rsidRPr="00650C20">
              <w:t>15.66206</w:t>
            </w:r>
          </w:p>
        </w:tc>
      </w:tr>
      <w:tr w:rsidR="00650C20" w:rsidRPr="00650C20" w14:paraId="6B65D8A5" w14:textId="77777777" w:rsidTr="00650C20">
        <w:trPr>
          <w:trHeight w:val="300"/>
        </w:trPr>
        <w:tc>
          <w:tcPr>
            <w:tcW w:w="960" w:type="dxa"/>
            <w:noWrap/>
            <w:hideMark/>
          </w:tcPr>
          <w:p w14:paraId="657BDBA6" w14:textId="77777777" w:rsidR="00650C20" w:rsidRPr="00650C20" w:rsidRDefault="00650C20" w:rsidP="00650C20">
            <w:pPr>
              <w:rPr>
                <w:b/>
                <w:bCs/>
              </w:rPr>
            </w:pPr>
            <w:r w:rsidRPr="00650C20">
              <w:rPr>
                <w:b/>
                <w:bCs/>
              </w:rPr>
              <w:t>6.672372</w:t>
            </w:r>
          </w:p>
        </w:tc>
        <w:tc>
          <w:tcPr>
            <w:tcW w:w="960" w:type="dxa"/>
            <w:noWrap/>
            <w:hideMark/>
          </w:tcPr>
          <w:p w14:paraId="5BA66F22" w14:textId="77777777" w:rsidR="00650C20" w:rsidRPr="00650C20" w:rsidRDefault="00650C20" w:rsidP="00650C20">
            <w:pPr>
              <w:rPr>
                <w:b/>
                <w:bCs/>
              </w:rPr>
            </w:pPr>
            <w:r w:rsidRPr="00650C20">
              <w:rPr>
                <w:b/>
                <w:bCs/>
              </w:rPr>
              <w:t>9.249303</w:t>
            </w:r>
          </w:p>
        </w:tc>
        <w:tc>
          <w:tcPr>
            <w:tcW w:w="960" w:type="dxa"/>
            <w:noWrap/>
            <w:hideMark/>
          </w:tcPr>
          <w:p w14:paraId="1B02408C" w14:textId="77777777" w:rsidR="00650C20" w:rsidRPr="00650C20" w:rsidRDefault="00650C20" w:rsidP="00650C20">
            <w:pPr>
              <w:rPr>
                <w:b/>
                <w:bCs/>
              </w:rPr>
            </w:pPr>
            <w:r w:rsidRPr="00650C20">
              <w:rPr>
                <w:b/>
                <w:bCs/>
              </w:rPr>
              <w:t>9.862661</w:t>
            </w:r>
          </w:p>
        </w:tc>
        <w:tc>
          <w:tcPr>
            <w:tcW w:w="960" w:type="dxa"/>
            <w:noWrap/>
            <w:hideMark/>
          </w:tcPr>
          <w:p w14:paraId="4073027E" w14:textId="77777777" w:rsidR="00650C20" w:rsidRPr="00650C20" w:rsidRDefault="00650C20" w:rsidP="00650C20">
            <w:pPr>
              <w:rPr>
                <w:b/>
                <w:bCs/>
              </w:rPr>
            </w:pPr>
            <w:r w:rsidRPr="00650C20">
              <w:rPr>
                <w:b/>
                <w:bCs/>
              </w:rPr>
              <w:t>10.31802</w:t>
            </w:r>
          </w:p>
        </w:tc>
        <w:tc>
          <w:tcPr>
            <w:tcW w:w="960" w:type="dxa"/>
            <w:noWrap/>
            <w:hideMark/>
          </w:tcPr>
          <w:p w14:paraId="17336821" w14:textId="77777777" w:rsidR="00650C20" w:rsidRPr="00650C20" w:rsidRDefault="00650C20" w:rsidP="00650C20">
            <w:pPr>
              <w:rPr>
                <w:b/>
                <w:bCs/>
              </w:rPr>
            </w:pPr>
            <w:r w:rsidRPr="00650C20">
              <w:rPr>
                <w:b/>
                <w:bCs/>
              </w:rPr>
              <w:t>14.35573</w:t>
            </w:r>
          </w:p>
        </w:tc>
        <w:tc>
          <w:tcPr>
            <w:tcW w:w="960" w:type="dxa"/>
            <w:noWrap/>
            <w:hideMark/>
          </w:tcPr>
          <w:p w14:paraId="2A2E70FD" w14:textId="77777777" w:rsidR="00650C20" w:rsidRPr="00650C20" w:rsidRDefault="00650C20" w:rsidP="00650C20">
            <w:pPr>
              <w:rPr>
                <w:b/>
                <w:bCs/>
              </w:rPr>
            </w:pPr>
            <w:r w:rsidRPr="00650C20">
              <w:rPr>
                <w:b/>
                <w:bCs/>
              </w:rPr>
              <w:t>8.162092</w:t>
            </w:r>
          </w:p>
        </w:tc>
        <w:tc>
          <w:tcPr>
            <w:tcW w:w="960" w:type="dxa"/>
            <w:noWrap/>
            <w:hideMark/>
          </w:tcPr>
          <w:p w14:paraId="52B159D3" w14:textId="77777777" w:rsidR="00650C20" w:rsidRPr="00650C20" w:rsidRDefault="00650C20" w:rsidP="00650C20">
            <w:pPr>
              <w:rPr>
                <w:b/>
                <w:bCs/>
              </w:rPr>
            </w:pPr>
            <w:r w:rsidRPr="00650C20">
              <w:rPr>
                <w:b/>
                <w:bCs/>
              </w:rPr>
              <w:t>7.810146</w:t>
            </w:r>
          </w:p>
        </w:tc>
        <w:tc>
          <w:tcPr>
            <w:tcW w:w="960" w:type="dxa"/>
            <w:noWrap/>
            <w:hideMark/>
          </w:tcPr>
          <w:p w14:paraId="78CFCB2A" w14:textId="77777777" w:rsidR="00650C20" w:rsidRPr="00650C20" w:rsidRDefault="00650C20" w:rsidP="00650C20">
            <w:pPr>
              <w:rPr>
                <w:b/>
                <w:bCs/>
              </w:rPr>
            </w:pPr>
            <w:r w:rsidRPr="00650C20">
              <w:rPr>
                <w:b/>
                <w:bCs/>
              </w:rPr>
              <w:t>8.677716</w:t>
            </w:r>
          </w:p>
        </w:tc>
        <w:tc>
          <w:tcPr>
            <w:tcW w:w="960" w:type="dxa"/>
            <w:noWrap/>
            <w:hideMark/>
          </w:tcPr>
          <w:p w14:paraId="56B21074" w14:textId="77777777" w:rsidR="00650C20" w:rsidRPr="00650C20" w:rsidRDefault="00650C20" w:rsidP="00650C20">
            <w:pPr>
              <w:rPr>
                <w:b/>
                <w:bCs/>
              </w:rPr>
            </w:pPr>
            <w:r w:rsidRPr="00650C20">
              <w:rPr>
                <w:b/>
                <w:bCs/>
              </w:rPr>
              <w:t>10.77914</w:t>
            </w:r>
          </w:p>
        </w:tc>
        <w:tc>
          <w:tcPr>
            <w:tcW w:w="960" w:type="dxa"/>
            <w:noWrap/>
            <w:hideMark/>
          </w:tcPr>
          <w:p w14:paraId="082E1846" w14:textId="77777777" w:rsidR="00650C20" w:rsidRPr="00650C20" w:rsidRDefault="00650C20" w:rsidP="00650C20">
            <w:pPr>
              <w:rPr>
                <w:b/>
                <w:bCs/>
              </w:rPr>
            </w:pPr>
            <w:r w:rsidRPr="00650C20">
              <w:rPr>
                <w:b/>
                <w:bCs/>
              </w:rPr>
              <w:t>12.24838</w:t>
            </w:r>
          </w:p>
        </w:tc>
      </w:tr>
    </w:tbl>
    <w:p w14:paraId="10015EB8" w14:textId="77777777" w:rsidR="00650C20" w:rsidRDefault="00650C20" w:rsidP="00DD05AD">
      <w:r>
        <w:lastRenderedPageBreak/>
        <w:t>4</w:t>
      </w:r>
      <w:r w:rsidRPr="00650C20">
        <w:rPr>
          <w:vertAlign w:val="superscript"/>
        </w:rPr>
        <w:t>th</w:t>
      </w:r>
      <w:r>
        <w:t xml:space="preserve"> Node </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139616A0" w14:textId="77777777" w:rsidTr="00650C20">
        <w:trPr>
          <w:trHeight w:val="300"/>
        </w:trPr>
        <w:tc>
          <w:tcPr>
            <w:tcW w:w="960" w:type="dxa"/>
            <w:noWrap/>
            <w:hideMark/>
          </w:tcPr>
          <w:p w14:paraId="1F9B6BB9" w14:textId="77777777" w:rsidR="00650C20" w:rsidRPr="00650C20" w:rsidRDefault="00650C20" w:rsidP="00650C20">
            <w:r w:rsidRPr="00650C20">
              <w:t>Tx01</w:t>
            </w:r>
          </w:p>
        </w:tc>
        <w:tc>
          <w:tcPr>
            <w:tcW w:w="960" w:type="dxa"/>
            <w:noWrap/>
            <w:hideMark/>
          </w:tcPr>
          <w:p w14:paraId="2880587F" w14:textId="77777777" w:rsidR="00650C20" w:rsidRPr="00650C20" w:rsidRDefault="00650C20" w:rsidP="00650C20">
            <w:r w:rsidRPr="00650C20">
              <w:t>Tx02</w:t>
            </w:r>
          </w:p>
        </w:tc>
        <w:tc>
          <w:tcPr>
            <w:tcW w:w="960" w:type="dxa"/>
            <w:noWrap/>
            <w:hideMark/>
          </w:tcPr>
          <w:p w14:paraId="5ECFD421" w14:textId="77777777" w:rsidR="00650C20" w:rsidRPr="00650C20" w:rsidRDefault="00650C20" w:rsidP="00650C20">
            <w:r w:rsidRPr="00650C20">
              <w:t>Tx03</w:t>
            </w:r>
          </w:p>
        </w:tc>
        <w:tc>
          <w:tcPr>
            <w:tcW w:w="960" w:type="dxa"/>
            <w:noWrap/>
            <w:hideMark/>
          </w:tcPr>
          <w:p w14:paraId="6609E794" w14:textId="77777777" w:rsidR="00650C20" w:rsidRPr="00650C20" w:rsidRDefault="00650C20" w:rsidP="00650C20">
            <w:r w:rsidRPr="00650C20">
              <w:t>Tx04</w:t>
            </w:r>
          </w:p>
        </w:tc>
        <w:tc>
          <w:tcPr>
            <w:tcW w:w="960" w:type="dxa"/>
            <w:noWrap/>
            <w:hideMark/>
          </w:tcPr>
          <w:p w14:paraId="250600B1" w14:textId="77777777" w:rsidR="00650C20" w:rsidRPr="00650C20" w:rsidRDefault="00650C20" w:rsidP="00650C20">
            <w:r w:rsidRPr="00650C20">
              <w:t>Tx05</w:t>
            </w:r>
          </w:p>
        </w:tc>
        <w:tc>
          <w:tcPr>
            <w:tcW w:w="960" w:type="dxa"/>
            <w:noWrap/>
            <w:hideMark/>
          </w:tcPr>
          <w:p w14:paraId="72555DAA" w14:textId="77777777" w:rsidR="00650C20" w:rsidRPr="00650C20" w:rsidRDefault="00650C20" w:rsidP="00650C20">
            <w:r w:rsidRPr="00650C20">
              <w:t>Tx06</w:t>
            </w:r>
          </w:p>
        </w:tc>
        <w:tc>
          <w:tcPr>
            <w:tcW w:w="960" w:type="dxa"/>
            <w:noWrap/>
            <w:hideMark/>
          </w:tcPr>
          <w:p w14:paraId="4FF73B04" w14:textId="77777777" w:rsidR="00650C20" w:rsidRPr="00650C20" w:rsidRDefault="00650C20" w:rsidP="00650C20">
            <w:r w:rsidRPr="00650C20">
              <w:t>Tx07</w:t>
            </w:r>
          </w:p>
        </w:tc>
        <w:tc>
          <w:tcPr>
            <w:tcW w:w="960" w:type="dxa"/>
            <w:noWrap/>
            <w:hideMark/>
          </w:tcPr>
          <w:p w14:paraId="5A9FF6D2" w14:textId="77777777" w:rsidR="00650C20" w:rsidRPr="00650C20" w:rsidRDefault="00650C20" w:rsidP="00650C20">
            <w:r w:rsidRPr="00650C20">
              <w:t>Tx08</w:t>
            </w:r>
          </w:p>
        </w:tc>
        <w:tc>
          <w:tcPr>
            <w:tcW w:w="960" w:type="dxa"/>
            <w:noWrap/>
            <w:hideMark/>
          </w:tcPr>
          <w:p w14:paraId="45CCC57C" w14:textId="77777777" w:rsidR="00650C20" w:rsidRPr="00650C20" w:rsidRDefault="00650C20" w:rsidP="00650C20">
            <w:r w:rsidRPr="00650C20">
              <w:t>Tx09</w:t>
            </w:r>
          </w:p>
        </w:tc>
        <w:tc>
          <w:tcPr>
            <w:tcW w:w="960" w:type="dxa"/>
            <w:noWrap/>
            <w:hideMark/>
          </w:tcPr>
          <w:p w14:paraId="5BC0EECD" w14:textId="77777777" w:rsidR="00650C20" w:rsidRPr="00650C20" w:rsidRDefault="00650C20" w:rsidP="00650C20">
            <w:r w:rsidRPr="00650C20">
              <w:t>Tx10</w:t>
            </w:r>
          </w:p>
        </w:tc>
      </w:tr>
      <w:tr w:rsidR="00650C20" w:rsidRPr="00650C20" w14:paraId="7D5BE2D1" w14:textId="77777777" w:rsidTr="00650C20">
        <w:trPr>
          <w:trHeight w:val="300"/>
        </w:trPr>
        <w:tc>
          <w:tcPr>
            <w:tcW w:w="960" w:type="dxa"/>
            <w:noWrap/>
            <w:hideMark/>
          </w:tcPr>
          <w:p w14:paraId="7FEEBE08" w14:textId="77777777" w:rsidR="00650C20" w:rsidRPr="00650C20" w:rsidRDefault="00650C20" w:rsidP="00650C20">
            <w:r w:rsidRPr="00650C20">
              <w:t>11.7527</w:t>
            </w:r>
          </w:p>
        </w:tc>
        <w:tc>
          <w:tcPr>
            <w:tcW w:w="960" w:type="dxa"/>
            <w:noWrap/>
            <w:hideMark/>
          </w:tcPr>
          <w:p w14:paraId="04FD24CF" w14:textId="77777777" w:rsidR="00650C20" w:rsidRPr="00650C20" w:rsidRDefault="00650C20" w:rsidP="00650C20">
            <w:r w:rsidRPr="00650C20">
              <w:t>11.1996</w:t>
            </w:r>
          </w:p>
        </w:tc>
        <w:tc>
          <w:tcPr>
            <w:tcW w:w="960" w:type="dxa"/>
            <w:noWrap/>
            <w:hideMark/>
          </w:tcPr>
          <w:p w14:paraId="7E79BBE3" w14:textId="77777777" w:rsidR="00650C20" w:rsidRPr="00650C20" w:rsidRDefault="00650C20" w:rsidP="00650C20">
            <w:r w:rsidRPr="00650C20">
              <w:t>2.292563</w:t>
            </w:r>
          </w:p>
        </w:tc>
        <w:tc>
          <w:tcPr>
            <w:tcW w:w="960" w:type="dxa"/>
            <w:noWrap/>
            <w:hideMark/>
          </w:tcPr>
          <w:p w14:paraId="1F29F77E" w14:textId="77777777" w:rsidR="00650C20" w:rsidRPr="00650C20" w:rsidRDefault="00650C20" w:rsidP="00650C20">
            <w:r w:rsidRPr="00650C20">
              <w:t>7.637811</w:t>
            </w:r>
          </w:p>
        </w:tc>
        <w:tc>
          <w:tcPr>
            <w:tcW w:w="960" w:type="dxa"/>
            <w:noWrap/>
            <w:hideMark/>
          </w:tcPr>
          <w:p w14:paraId="28085259" w14:textId="77777777" w:rsidR="00650C20" w:rsidRPr="00650C20" w:rsidRDefault="00650C20" w:rsidP="00650C20">
            <w:r w:rsidRPr="00650C20">
              <w:t>8.496785</w:t>
            </w:r>
          </w:p>
        </w:tc>
        <w:tc>
          <w:tcPr>
            <w:tcW w:w="960" w:type="dxa"/>
            <w:noWrap/>
            <w:hideMark/>
          </w:tcPr>
          <w:p w14:paraId="624BF54D" w14:textId="77777777" w:rsidR="00650C20" w:rsidRPr="00650C20" w:rsidRDefault="00650C20" w:rsidP="00650C20">
            <w:r w:rsidRPr="00650C20">
              <w:t>9.510665</w:t>
            </w:r>
          </w:p>
        </w:tc>
        <w:tc>
          <w:tcPr>
            <w:tcW w:w="960" w:type="dxa"/>
            <w:noWrap/>
            <w:hideMark/>
          </w:tcPr>
          <w:p w14:paraId="170E6411" w14:textId="77777777" w:rsidR="00650C20" w:rsidRPr="00650C20" w:rsidRDefault="00650C20" w:rsidP="00650C20">
            <w:r w:rsidRPr="00650C20">
              <w:t>9.344706</w:t>
            </w:r>
          </w:p>
        </w:tc>
        <w:tc>
          <w:tcPr>
            <w:tcW w:w="960" w:type="dxa"/>
            <w:noWrap/>
            <w:hideMark/>
          </w:tcPr>
          <w:p w14:paraId="1E219288" w14:textId="77777777" w:rsidR="00650C20" w:rsidRPr="00650C20" w:rsidRDefault="00650C20" w:rsidP="00650C20">
            <w:r w:rsidRPr="00650C20">
              <w:t>3.920057</w:t>
            </w:r>
          </w:p>
        </w:tc>
        <w:tc>
          <w:tcPr>
            <w:tcW w:w="960" w:type="dxa"/>
            <w:noWrap/>
            <w:hideMark/>
          </w:tcPr>
          <w:p w14:paraId="08FF2149" w14:textId="77777777" w:rsidR="00650C20" w:rsidRPr="00650C20" w:rsidRDefault="00650C20" w:rsidP="00650C20">
            <w:r w:rsidRPr="00650C20">
              <w:t>16.45516</w:t>
            </w:r>
          </w:p>
        </w:tc>
        <w:tc>
          <w:tcPr>
            <w:tcW w:w="960" w:type="dxa"/>
            <w:noWrap/>
            <w:hideMark/>
          </w:tcPr>
          <w:p w14:paraId="3EAC91A3" w14:textId="77777777" w:rsidR="00650C20" w:rsidRPr="00650C20" w:rsidRDefault="00650C20" w:rsidP="00650C20">
            <w:r w:rsidRPr="00650C20">
              <w:t>8.739801</w:t>
            </w:r>
          </w:p>
        </w:tc>
      </w:tr>
      <w:tr w:rsidR="00650C20" w:rsidRPr="00650C20" w14:paraId="1980CE68" w14:textId="77777777" w:rsidTr="00650C20">
        <w:trPr>
          <w:trHeight w:val="300"/>
        </w:trPr>
        <w:tc>
          <w:tcPr>
            <w:tcW w:w="960" w:type="dxa"/>
            <w:noWrap/>
            <w:hideMark/>
          </w:tcPr>
          <w:p w14:paraId="49196C81" w14:textId="77777777" w:rsidR="00650C20" w:rsidRPr="00650C20" w:rsidRDefault="00650C20" w:rsidP="00650C20">
            <w:r w:rsidRPr="00650C20">
              <w:t>6.715328</w:t>
            </w:r>
          </w:p>
        </w:tc>
        <w:tc>
          <w:tcPr>
            <w:tcW w:w="960" w:type="dxa"/>
            <w:noWrap/>
            <w:hideMark/>
          </w:tcPr>
          <w:p w14:paraId="6F645F03" w14:textId="77777777" w:rsidR="00650C20" w:rsidRPr="00650C20" w:rsidRDefault="00650C20" w:rsidP="00650C20">
            <w:r w:rsidRPr="00650C20">
              <w:t>10.21368</w:t>
            </w:r>
          </w:p>
        </w:tc>
        <w:tc>
          <w:tcPr>
            <w:tcW w:w="960" w:type="dxa"/>
            <w:noWrap/>
            <w:hideMark/>
          </w:tcPr>
          <w:p w14:paraId="789DE13C" w14:textId="77777777" w:rsidR="00650C20" w:rsidRPr="00650C20" w:rsidRDefault="00650C20" w:rsidP="00650C20">
            <w:r w:rsidRPr="00650C20">
              <w:t>10.81674</w:t>
            </w:r>
          </w:p>
        </w:tc>
        <w:tc>
          <w:tcPr>
            <w:tcW w:w="960" w:type="dxa"/>
            <w:noWrap/>
            <w:hideMark/>
          </w:tcPr>
          <w:p w14:paraId="5BD6B168" w14:textId="77777777" w:rsidR="00650C20" w:rsidRPr="00650C20" w:rsidRDefault="00650C20" w:rsidP="00650C20">
            <w:r w:rsidRPr="00650C20">
              <w:t>7.862404</w:t>
            </w:r>
          </w:p>
        </w:tc>
        <w:tc>
          <w:tcPr>
            <w:tcW w:w="960" w:type="dxa"/>
            <w:noWrap/>
            <w:hideMark/>
          </w:tcPr>
          <w:p w14:paraId="5660D14D" w14:textId="77777777" w:rsidR="00650C20" w:rsidRPr="00650C20" w:rsidRDefault="00650C20" w:rsidP="00650C20">
            <w:r w:rsidRPr="00650C20">
              <w:t>15.67638</w:t>
            </w:r>
          </w:p>
        </w:tc>
        <w:tc>
          <w:tcPr>
            <w:tcW w:w="960" w:type="dxa"/>
            <w:noWrap/>
            <w:hideMark/>
          </w:tcPr>
          <w:p w14:paraId="5B4A4DBD" w14:textId="77777777" w:rsidR="00650C20" w:rsidRPr="00650C20" w:rsidRDefault="00650C20" w:rsidP="00650C20">
            <w:r w:rsidRPr="00650C20">
              <w:t>4.207873</w:t>
            </w:r>
          </w:p>
        </w:tc>
        <w:tc>
          <w:tcPr>
            <w:tcW w:w="960" w:type="dxa"/>
            <w:noWrap/>
            <w:hideMark/>
          </w:tcPr>
          <w:p w14:paraId="4C953289" w14:textId="77777777" w:rsidR="00650C20" w:rsidRPr="00650C20" w:rsidRDefault="00650C20" w:rsidP="00650C20">
            <w:r w:rsidRPr="00650C20">
              <w:t>6.894646</w:t>
            </w:r>
          </w:p>
        </w:tc>
        <w:tc>
          <w:tcPr>
            <w:tcW w:w="960" w:type="dxa"/>
            <w:noWrap/>
            <w:hideMark/>
          </w:tcPr>
          <w:p w14:paraId="12C09AAC" w14:textId="77777777" w:rsidR="00650C20" w:rsidRPr="00650C20" w:rsidRDefault="00650C20" w:rsidP="00650C20">
            <w:r w:rsidRPr="00650C20">
              <w:t>11.59825</w:t>
            </w:r>
          </w:p>
        </w:tc>
        <w:tc>
          <w:tcPr>
            <w:tcW w:w="960" w:type="dxa"/>
            <w:noWrap/>
            <w:hideMark/>
          </w:tcPr>
          <w:p w14:paraId="01FA775A" w14:textId="77777777" w:rsidR="00650C20" w:rsidRPr="00650C20" w:rsidRDefault="00650C20" w:rsidP="00650C20">
            <w:r w:rsidRPr="00650C20">
              <w:t>8.293167</w:t>
            </w:r>
          </w:p>
        </w:tc>
        <w:tc>
          <w:tcPr>
            <w:tcW w:w="960" w:type="dxa"/>
            <w:noWrap/>
            <w:hideMark/>
          </w:tcPr>
          <w:p w14:paraId="00C17A63" w14:textId="77777777" w:rsidR="00650C20" w:rsidRPr="00650C20" w:rsidRDefault="00650C20" w:rsidP="00650C20">
            <w:r w:rsidRPr="00650C20">
              <w:t>9.472059</w:t>
            </w:r>
          </w:p>
        </w:tc>
      </w:tr>
      <w:tr w:rsidR="00650C20" w:rsidRPr="00650C20" w14:paraId="79ACADC9" w14:textId="77777777" w:rsidTr="00650C20">
        <w:trPr>
          <w:trHeight w:val="300"/>
        </w:trPr>
        <w:tc>
          <w:tcPr>
            <w:tcW w:w="960" w:type="dxa"/>
            <w:noWrap/>
            <w:hideMark/>
          </w:tcPr>
          <w:p w14:paraId="7D7B3D38" w14:textId="77777777" w:rsidR="00650C20" w:rsidRPr="00650C20" w:rsidRDefault="00650C20" w:rsidP="00650C20">
            <w:r w:rsidRPr="00650C20">
              <w:t>6.769855</w:t>
            </w:r>
          </w:p>
        </w:tc>
        <w:tc>
          <w:tcPr>
            <w:tcW w:w="960" w:type="dxa"/>
            <w:noWrap/>
            <w:hideMark/>
          </w:tcPr>
          <w:p w14:paraId="7BE88B6D" w14:textId="77777777" w:rsidR="00650C20" w:rsidRPr="00650C20" w:rsidRDefault="00650C20" w:rsidP="00650C20">
            <w:r w:rsidRPr="00650C20">
              <w:t>11.15294</w:t>
            </w:r>
          </w:p>
        </w:tc>
        <w:tc>
          <w:tcPr>
            <w:tcW w:w="960" w:type="dxa"/>
            <w:noWrap/>
            <w:hideMark/>
          </w:tcPr>
          <w:p w14:paraId="2339D135" w14:textId="77777777" w:rsidR="00650C20" w:rsidRPr="00650C20" w:rsidRDefault="00650C20" w:rsidP="00650C20">
            <w:r w:rsidRPr="00650C20">
              <w:t>12.56159</w:t>
            </w:r>
          </w:p>
        </w:tc>
        <w:tc>
          <w:tcPr>
            <w:tcW w:w="960" w:type="dxa"/>
            <w:noWrap/>
            <w:hideMark/>
          </w:tcPr>
          <w:p w14:paraId="7C1B946C" w14:textId="77777777" w:rsidR="00650C20" w:rsidRPr="00650C20" w:rsidRDefault="00650C20" w:rsidP="00650C20">
            <w:r w:rsidRPr="00650C20">
              <w:t>7.9146</w:t>
            </w:r>
          </w:p>
        </w:tc>
        <w:tc>
          <w:tcPr>
            <w:tcW w:w="960" w:type="dxa"/>
            <w:noWrap/>
            <w:hideMark/>
          </w:tcPr>
          <w:p w14:paraId="4919FFF3" w14:textId="77777777" w:rsidR="00650C20" w:rsidRPr="00650C20" w:rsidRDefault="00650C20" w:rsidP="00650C20">
            <w:r w:rsidRPr="00650C20">
              <w:t>15.68125</w:t>
            </w:r>
          </w:p>
        </w:tc>
        <w:tc>
          <w:tcPr>
            <w:tcW w:w="960" w:type="dxa"/>
            <w:noWrap/>
            <w:hideMark/>
          </w:tcPr>
          <w:p w14:paraId="057CEBEA" w14:textId="77777777" w:rsidR="00650C20" w:rsidRPr="00650C20" w:rsidRDefault="00650C20" w:rsidP="00650C20">
            <w:r w:rsidRPr="00650C20">
              <w:t>10.21034</w:t>
            </w:r>
          </w:p>
        </w:tc>
        <w:tc>
          <w:tcPr>
            <w:tcW w:w="960" w:type="dxa"/>
            <w:noWrap/>
            <w:hideMark/>
          </w:tcPr>
          <w:p w14:paraId="2473334C" w14:textId="77777777" w:rsidR="00650C20" w:rsidRPr="00650C20" w:rsidRDefault="00650C20" w:rsidP="00650C20">
            <w:r w:rsidRPr="00650C20">
              <w:t>7.770421</w:t>
            </w:r>
          </w:p>
        </w:tc>
        <w:tc>
          <w:tcPr>
            <w:tcW w:w="960" w:type="dxa"/>
            <w:noWrap/>
            <w:hideMark/>
          </w:tcPr>
          <w:p w14:paraId="7283A26E" w14:textId="77777777" w:rsidR="00650C20" w:rsidRPr="00650C20" w:rsidRDefault="00650C20" w:rsidP="00650C20">
            <w:r w:rsidRPr="00650C20">
              <w:t>11.59712</w:t>
            </w:r>
          </w:p>
        </w:tc>
        <w:tc>
          <w:tcPr>
            <w:tcW w:w="960" w:type="dxa"/>
            <w:noWrap/>
            <w:hideMark/>
          </w:tcPr>
          <w:p w14:paraId="3EFB3C2A" w14:textId="77777777" w:rsidR="00650C20" w:rsidRPr="00650C20" w:rsidRDefault="00650C20" w:rsidP="00650C20">
            <w:r w:rsidRPr="00650C20">
              <w:t>10.18506</w:t>
            </w:r>
          </w:p>
        </w:tc>
        <w:tc>
          <w:tcPr>
            <w:tcW w:w="960" w:type="dxa"/>
            <w:noWrap/>
            <w:hideMark/>
          </w:tcPr>
          <w:p w14:paraId="473FE7CE" w14:textId="77777777" w:rsidR="00650C20" w:rsidRPr="00650C20" w:rsidRDefault="00650C20" w:rsidP="00650C20">
            <w:r w:rsidRPr="00650C20">
              <w:t>9.895748</w:t>
            </w:r>
          </w:p>
        </w:tc>
      </w:tr>
      <w:tr w:rsidR="00650C20" w:rsidRPr="00650C20" w14:paraId="57C38362" w14:textId="77777777" w:rsidTr="00650C20">
        <w:trPr>
          <w:trHeight w:val="300"/>
        </w:trPr>
        <w:tc>
          <w:tcPr>
            <w:tcW w:w="960" w:type="dxa"/>
            <w:noWrap/>
            <w:hideMark/>
          </w:tcPr>
          <w:p w14:paraId="7094040F" w14:textId="77777777" w:rsidR="00650C20" w:rsidRPr="00650C20" w:rsidRDefault="00650C20" w:rsidP="00650C20">
            <w:r w:rsidRPr="00650C20">
              <w:t>6.531393</w:t>
            </w:r>
          </w:p>
        </w:tc>
        <w:tc>
          <w:tcPr>
            <w:tcW w:w="960" w:type="dxa"/>
            <w:noWrap/>
            <w:hideMark/>
          </w:tcPr>
          <w:p w14:paraId="796CA004" w14:textId="77777777" w:rsidR="00650C20" w:rsidRPr="00650C20" w:rsidRDefault="00650C20" w:rsidP="00650C20">
            <w:r w:rsidRPr="00650C20">
              <w:t>9.831714</w:t>
            </w:r>
          </w:p>
        </w:tc>
        <w:tc>
          <w:tcPr>
            <w:tcW w:w="960" w:type="dxa"/>
            <w:noWrap/>
            <w:hideMark/>
          </w:tcPr>
          <w:p w14:paraId="5743C14C" w14:textId="77777777" w:rsidR="00650C20" w:rsidRPr="00650C20" w:rsidRDefault="00650C20" w:rsidP="00650C20">
            <w:r w:rsidRPr="00650C20">
              <w:t>5.985268</w:t>
            </w:r>
          </w:p>
        </w:tc>
        <w:tc>
          <w:tcPr>
            <w:tcW w:w="960" w:type="dxa"/>
            <w:noWrap/>
            <w:hideMark/>
          </w:tcPr>
          <w:p w14:paraId="5D5B6696" w14:textId="77777777" w:rsidR="00650C20" w:rsidRPr="00650C20" w:rsidRDefault="00650C20" w:rsidP="00650C20">
            <w:r w:rsidRPr="00650C20">
              <w:t>8.581448</w:t>
            </w:r>
          </w:p>
        </w:tc>
        <w:tc>
          <w:tcPr>
            <w:tcW w:w="960" w:type="dxa"/>
            <w:noWrap/>
            <w:hideMark/>
          </w:tcPr>
          <w:p w14:paraId="167B6A80" w14:textId="77777777" w:rsidR="00650C20" w:rsidRPr="00650C20" w:rsidRDefault="00650C20" w:rsidP="00650C20">
            <w:r w:rsidRPr="00650C20">
              <w:t>15.79043</w:t>
            </w:r>
          </w:p>
        </w:tc>
        <w:tc>
          <w:tcPr>
            <w:tcW w:w="960" w:type="dxa"/>
            <w:noWrap/>
            <w:hideMark/>
          </w:tcPr>
          <w:p w14:paraId="17B17A75" w14:textId="77777777" w:rsidR="00650C20" w:rsidRPr="00650C20" w:rsidRDefault="00650C20" w:rsidP="00650C20">
            <w:r w:rsidRPr="00650C20">
              <w:t>6.40591</w:t>
            </w:r>
          </w:p>
        </w:tc>
        <w:tc>
          <w:tcPr>
            <w:tcW w:w="960" w:type="dxa"/>
            <w:noWrap/>
            <w:hideMark/>
          </w:tcPr>
          <w:p w14:paraId="0EB398B3" w14:textId="77777777" w:rsidR="00650C20" w:rsidRPr="00650C20" w:rsidRDefault="00650C20" w:rsidP="00650C20">
            <w:r w:rsidRPr="00650C20">
              <w:t>3.513894</w:t>
            </w:r>
          </w:p>
        </w:tc>
        <w:tc>
          <w:tcPr>
            <w:tcW w:w="960" w:type="dxa"/>
            <w:noWrap/>
            <w:hideMark/>
          </w:tcPr>
          <w:p w14:paraId="1AF5B55D" w14:textId="77777777" w:rsidR="00650C20" w:rsidRPr="00650C20" w:rsidRDefault="00650C20" w:rsidP="00650C20">
            <w:r w:rsidRPr="00650C20">
              <w:t>7.569656</w:t>
            </w:r>
          </w:p>
        </w:tc>
        <w:tc>
          <w:tcPr>
            <w:tcW w:w="960" w:type="dxa"/>
            <w:noWrap/>
            <w:hideMark/>
          </w:tcPr>
          <w:p w14:paraId="5F3B7C50" w14:textId="77777777" w:rsidR="00650C20" w:rsidRPr="00650C20" w:rsidRDefault="00650C20" w:rsidP="00650C20">
            <w:r w:rsidRPr="00650C20">
              <w:t>8.669564</w:t>
            </w:r>
          </w:p>
        </w:tc>
        <w:tc>
          <w:tcPr>
            <w:tcW w:w="960" w:type="dxa"/>
            <w:noWrap/>
            <w:hideMark/>
          </w:tcPr>
          <w:p w14:paraId="081CE680" w14:textId="77777777" w:rsidR="00650C20" w:rsidRPr="00650C20" w:rsidRDefault="00650C20" w:rsidP="00650C20">
            <w:r w:rsidRPr="00650C20">
              <w:t>5.784743</w:t>
            </w:r>
          </w:p>
        </w:tc>
      </w:tr>
      <w:tr w:rsidR="00650C20" w:rsidRPr="00650C20" w14:paraId="42256323" w14:textId="77777777" w:rsidTr="00650C20">
        <w:trPr>
          <w:trHeight w:val="300"/>
        </w:trPr>
        <w:tc>
          <w:tcPr>
            <w:tcW w:w="960" w:type="dxa"/>
            <w:noWrap/>
            <w:hideMark/>
          </w:tcPr>
          <w:p w14:paraId="02941A00" w14:textId="77777777" w:rsidR="00650C20" w:rsidRPr="00650C20" w:rsidRDefault="00650C20" w:rsidP="00650C20">
            <w:r w:rsidRPr="00650C20">
              <w:t>5.625582</w:t>
            </w:r>
          </w:p>
        </w:tc>
        <w:tc>
          <w:tcPr>
            <w:tcW w:w="960" w:type="dxa"/>
            <w:noWrap/>
            <w:hideMark/>
          </w:tcPr>
          <w:p w14:paraId="06B62BD9" w14:textId="77777777" w:rsidR="00650C20" w:rsidRPr="00650C20" w:rsidRDefault="00650C20" w:rsidP="00650C20">
            <w:r w:rsidRPr="00650C20">
              <w:t>4.872919</w:t>
            </w:r>
          </w:p>
        </w:tc>
        <w:tc>
          <w:tcPr>
            <w:tcW w:w="960" w:type="dxa"/>
            <w:noWrap/>
            <w:hideMark/>
          </w:tcPr>
          <w:p w14:paraId="15BCE001" w14:textId="77777777" w:rsidR="00650C20" w:rsidRPr="00650C20" w:rsidRDefault="00650C20" w:rsidP="00650C20">
            <w:r w:rsidRPr="00650C20">
              <w:t>7.956651</w:t>
            </w:r>
          </w:p>
        </w:tc>
        <w:tc>
          <w:tcPr>
            <w:tcW w:w="960" w:type="dxa"/>
            <w:noWrap/>
            <w:hideMark/>
          </w:tcPr>
          <w:p w14:paraId="09EA4B5E" w14:textId="77777777" w:rsidR="00650C20" w:rsidRPr="00650C20" w:rsidRDefault="00650C20" w:rsidP="00650C20">
            <w:r w:rsidRPr="00650C20">
              <w:t>13.12749</w:t>
            </w:r>
          </w:p>
        </w:tc>
        <w:tc>
          <w:tcPr>
            <w:tcW w:w="960" w:type="dxa"/>
            <w:noWrap/>
            <w:hideMark/>
          </w:tcPr>
          <w:p w14:paraId="7C5A048A" w14:textId="77777777" w:rsidR="00650C20" w:rsidRPr="00650C20" w:rsidRDefault="00650C20" w:rsidP="00650C20">
            <w:r w:rsidRPr="00650C20">
              <w:t>8.111885</w:t>
            </w:r>
          </w:p>
        </w:tc>
        <w:tc>
          <w:tcPr>
            <w:tcW w:w="960" w:type="dxa"/>
            <w:noWrap/>
            <w:hideMark/>
          </w:tcPr>
          <w:p w14:paraId="246D0AD9" w14:textId="77777777" w:rsidR="00650C20" w:rsidRPr="00650C20" w:rsidRDefault="00650C20" w:rsidP="00650C20">
            <w:r w:rsidRPr="00650C20">
              <w:t>6.53426</w:t>
            </w:r>
          </w:p>
        </w:tc>
        <w:tc>
          <w:tcPr>
            <w:tcW w:w="960" w:type="dxa"/>
            <w:noWrap/>
            <w:hideMark/>
          </w:tcPr>
          <w:p w14:paraId="0645E780" w14:textId="77777777" w:rsidR="00650C20" w:rsidRPr="00650C20" w:rsidRDefault="00650C20" w:rsidP="00650C20">
            <w:r w:rsidRPr="00650C20">
              <w:t>7.490032</w:t>
            </w:r>
          </w:p>
        </w:tc>
        <w:tc>
          <w:tcPr>
            <w:tcW w:w="960" w:type="dxa"/>
            <w:noWrap/>
            <w:hideMark/>
          </w:tcPr>
          <w:p w14:paraId="42CEC39C" w14:textId="77777777" w:rsidR="00650C20" w:rsidRPr="00650C20" w:rsidRDefault="00650C20" w:rsidP="00650C20">
            <w:r w:rsidRPr="00650C20">
              <w:t>6.910367</w:t>
            </w:r>
          </w:p>
        </w:tc>
        <w:tc>
          <w:tcPr>
            <w:tcW w:w="960" w:type="dxa"/>
            <w:noWrap/>
            <w:hideMark/>
          </w:tcPr>
          <w:p w14:paraId="113314A9" w14:textId="77777777" w:rsidR="00650C20" w:rsidRPr="00650C20" w:rsidRDefault="00650C20" w:rsidP="00650C20">
            <w:r w:rsidRPr="00650C20">
              <w:t>14.67209</w:t>
            </w:r>
          </w:p>
        </w:tc>
        <w:tc>
          <w:tcPr>
            <w:tcW w:w="960" w:type="dxa"/>
            <w:noWrap/>
            <w:hideMark/>
          </w:tcPr>
          <w:p w14:paraId="6FAC5AD4" w14:textId="77777777" w:rsidR="00650C20" w:rsidRPr="00650C20" w:rsidRDefault="00650C20" w:rsidP="00650C20">
            <w:r w:rsidRPr="00650C20">
              <w:t>5.871024</w:t>
            </w:r>
          </w:p>
        </w:tc>
      </w:tr>
      <w:tr w:rsidR="00650C20" w:rsidRPr="00650C20" w14:paraId="2379EE6D" w14:textId="77777777" w:rsidTr="00650C20">
        <w:trPr>
          <w:trHeight w:val="300"/>
        </w:trPr>
        <w:tc>
          <w:tcPr>
            <w:tcW w:w="960" w:type="dxa"/>
            <w:noWrap/>
            <w:hideMark/>
          </w:tcPr>
          <w:p w14:paraId="2F5913C0" w14:textId="77777777" w:rsidR="00650C20" w:rsidRPr="00650C20" w:rsidRDefault="00650C20" w:rsidP="00650C20">
            <w:r w:rsidRPr="00650C20">
              <w:t>6.269655</w:t>
            </w:r>
          </w:p>
        </w:tc>
        <w:tc>
          <w:tcPr>
            <w:tcW w:w="960" w:type="dxa"/>
            <w:noWrap/>
            <w:hideMark/>
          </w:tcPr>
          <w:p w14:paraId="07578505" w14:textId="77777777" w:rsidR="00650C20" w:rsidRPr="00650C20" w:rsidRDefault="00650C20" w:rsidP="00650C20">
            <w:r w:rsidRPr="00650C20">
              <w:t>10.59528</w:t>
            </w:r>
          </w:p>
        </w:tc>
        <w:tc>
          <w:tcPr>
            <w:tcW w:w="960" w:type="dxa"/>
            <w:noWrap/>
            <w:hideMark/>
          </w:tcPr>
          <w:p w14:paraId="4396C33E" w14:textId="77777777" w:rsidR="00650C20" w:rsidRPr="00650C20" w:rsidRDefault="00650C20" w:rsidP="00650C20">
            <w:r w:rsidRPr="00650C20">
              <w:t>13.29136</w:t>
            </w:r>
          </w:p>
        </w:tc>
        <w:tc>
          <w:tcPr>
            <w:tcW w:w="960" w:type="dxa"/>
            <w:noWrap/>
            <w:hideMark/>
          </w:tcPr>
          <w:p w14:paraId="09CD04BB" w14:textId="77777777" w:rsidR="00650C20" w:rsidRPr="00650C20" w:rsidRDefault="00650C20" w:rsidP="00650C20">
            <w:r w:rsidRPr="00650C20">
              <w:t>13.63399</w:t>
            </w:r>
          </w:p>
        </w:tc>
        <w:tc>
          <w:tcPr>
            <w:tcW w:w="960" w:type="dxa"/>
            <w:noWrap/>
            <w:hideMark/>
          </w:tcPr>
          <w:p w14:paraId="193B404B" w14:textId="77777777" w:rsidR="00650C20" w:rsidRPr="00650C20" w:rsidRDefault="00650C20" w:rsidP="00650C20">
            <w:r w:rsidRPr="00650C20">
              <w:t>16.35664</w:t>
            </w:r>
          </w:p>
        </w:tc>
        <w:tc>
          <w:tcPr>
            <w:tcW w:w="960" w:type="dxa"/>
            <w:noWrap/>
            <w:hideMark/>
          </w:tcPr>
          <w:p w14:paraId="111E463B" w14:textId="77777777" w:rsidR="00650C20" w:rsidRPr="00650C20" w:rsidRDefault="00650C20" w:rsidP="00650C20">
            <w:r w:rsidRPr="00650C20">
              <w:t>9.694469</w:t>
            </w:r>
          </w:p>
        </w:tc>
        <w:tc>
          <w:tcPr>
            <w:tcW w:w="960" w:type="dxa"/>
            <w:noWrap/>
            <w:hideMark/>
          </w:tcPr>
          <w:p w14:paraId="5178F5C3" w14:textId="77777777" w:rsidR="00650C20" w:rsidRPr="00650C20" w:rsidRDefault="00650C20" w:rsidP="00650C20">
            <w:r w:rsidRPr="00650C20">
              <w:t>6.996233</w:t>
            </w:r>
          </w:p>
        </w:tc>
        <w:tc>
          <w:tcPr>
            <w:tcW w:w="960" w:type="dxa"/>
            <w:noWrap/>
            <w:hideMark/>
          </w:tcPr>
          <w:p w14:paraId="287919C0" w14:textId="77777777" w:rsidR="00650C20" w:rsidRPr="00650C20" w:rsidRDefault="00650C20" w:rsidP="00650C20">
            <w:r w:rsidRPr="00650C20">
              <w:t>4.975568</w:t>
            </w:r>
          </w:p>
        </w:tc>
        <w:tc>
          <w:tcPr>
            <w:tcW w:w="960" w:type="dxa"/>
            <w:noWrap/>
            <w:hideMark/>
          </w:tcPr>
          <w:p w14:paraId="48DDA168" w14:textId="77777777" w:rsidR="00650C20" w:rsidRPr="00650C20" w:rsidRDefault="00650C20" w:rsidP="00650C20">
            <w:r w:rsidRPr="00650C20">
              <w:t>13.49891</w:t>
            </w:r>
          </w:p>
        </w:tc>
        <w:tc>
          <w:tcPr>
            <w:tcW w:w="960" w:type="dxa"/>
            <w:noWrap/>
            <w:hideMark/>
          </w:tcPr>
          <w:p w14:paraId="7985F7A2" w14:textId="77777777" w:rsidR="00650C20" w:rsidRPr="00650C20" w:rsidRDefault="00650C20" w:rsidP="00650C20">
            <w:r w:rsidRPr="00650C20">
              <w:t>14.31934</w:t>
            </w:r>
          </w:p>
        </w:tc>
      </w:tr>
      <w:tr w:rsidR="00650C20" w:rsidRPr="00650C20" w14:paraId="676A145E" w14:textId="77777777" w:rsidTr="00650C20">
        <w:trPr>
          <w:trHeight w:val="300"/>
        </w:trPr>
        <w:tc>
          <w:tcPr>
            <w:tcW w:w="960" w:type="dxa"/>
            <w:noWrap/>
            <w:hideMark/>
          </w:tcPr>
          <w:p w14:paraId="17BC86B8" w14:textId="77777777" w:rsidR="00650C20" w:rsidRPr="00650C20" w:rsidRDefault="00650C20" w:rsidP="00650C20">
            <w:r w:rsidRPr="00650C20">
              <w:t>5.62807</w:t>
            </w:r>
          </w:p>
        </w:tc>
        <w:tc>
          <w:tcPr>
            <w:tcW w:w="960" w:type="dxa"/>
            <w:noWrap/>
            <w:hideMark/>
          </w:tcPr>
          <w:p w14:paraId="36890062" w14:textId="77777777" w:rsidR="00650C20" w:rsidRPr="00650C20" w:rsidRDefault="00650C20" w:rsidP="00650C20">
            <w:r w:rsidRPr="00650C20">
              <w:t>2.726864</w:t>
            </w:r>
          </w:p>
        </w:tc>
        <w:tc>
          <w:tcPr>
            <w:tcW w:w="960" w:type="dxa"/>
            <w:noWrap/>
            <w:hideMark/>
          </w:tcPr>
          <w:p w14:paraId="40E08AA4" w14:textId="77777777" w:rsidR="00650C20" w:rsidRPr="00650C20" w:rsidRDefault="00650C20" w:rsidP="00650C20">
            <w:r w:rsidRPr="00650C20">
              <w:t>7.111867</w:t>
            </w:r>
          </w:p>
        </w:tc>
        <w:tc>
          <w:tcPr>
            <w:tcW w:w="960" w:type="dxa"/>
            <w:noWrap/>
            <w:hideMark/>
          </w:tcPr>
          <w:p w14:paraId="013383A8" w14:textId="77777777" w:rsidR="00650C20" w:rsidRPr="00650C20" w:rsidRDefault="00650C20" w:rsidP="00650C20">
            <w:r w:rsidRPr="00650C20">
              <w:t>13.96341</w:t>
            </w:r>
          </w:p>
        </w:tc>
        <w:tc>
          <w:tcPr>
            <w:tcW w:w="960" w:type="dxa"/>
            <w:noWrap/>
            <w:hideMark/>
          </w:tcPr>
          <w:p w14:paraId="304E81D9" w14:textId="77777777" w:rsidR="00650C20" w:rsidRPr="00650C20" w:rsidRDefault="00650C20" w:rsidP="00650C20">
            <w:r w:rsidRPr="00650C20">
              <w:t>8.617372</w:t>
            </w:r>
          </w:p>
        </w:tc>
        <w:tc>
          <w:tcPr>
            <w:tcW w:w="960" w:type="dxa"/>
            <w:noWrap/>
            <w:hideMark/>
          </w:tcPr>
          <w:p w14:paraId="4ED8360D" w14:textId="77777777" w:rsidR="00650C20" w:rsidRPr="00650C20" w:rsidRDefault="00650C20" w:rsidP="00650C20">
            <w:r w:rsidRPr="00650C20">
              <w:t>10.19236</w:t>
            </w:r>
          </w:p>
        </w:tc>
        <w:tc>
          <w:tcPr>
            <w:tcW w:w="960" w:type="dxa"/>
            <w:noWrap/>
            <w:hideMark/>
          </w:tcPr>
          <w:p w14:paraId="579E7C5B" w14:textId="77777777" w:rsidR="00650C20" w:rsidRPr="00650C20" w:rsidRDefault="00650C20" w:rsidP="00650C20">
            <w:r w:rsidRPr="00650C20">
              <w:t>11.45665</w:t>
            </w:r>
          </w:p>
        </w:tc>
        <w:tc>
          <w:tcPr>
            <w:tcW w:w="960" w:type="dxa"/>
            <w:noWrap/>
            <w:hideMark/>
          </w:tcPr>
          <w:p w14:paraId="7615994E" w14:textId="77777777" w:rsidR="00650C20" w:rsidRPr="00650C20" w:rsidRDefault="00650C20" w:rsidP="00650C20">
            <w:r w:rsidRPr="00650C20">
              <w:t>13.90261</w:t>
            </w:r>
          </w:p>
        </w:tc>
        <w:tc>
          <w:tcPr>
            <w:tcW w:w="960" w:type="dxa"/>
            <w:noWrap/>
            <w:hideMark/>
          </w:tcPr>
          <w:p w14:paraId="35A734E8" w14:textId="77777777" w:rsidR="00650C20" w:rsidRPr="00650C20" w:rsidRDefault="00650C20" w:rsidP="00650C20">
            <w:r w:rsidRPr="00650C20">
              <w:t>7.904579</w:t>
            </w:r>
          </w:p>
        </w:tc>
        <w:tc>
          <w:tcPr>
            <w:tcW w:w="960" w:type="dxa"/>
            <w:noWrap/>
            <w:hideMark/>
          </w:tcPr>
          <w:p w14:paraId="6AA56D96" w14:textId="77777777" w:rsidR="00650C20" w:rsidRPr="00650C20" w:rsidRDefault="00650C20" w:rsidP="00650C20">
            <w:r w:rsidRPr="00650C20">
              <w:t>10.43648</w:t>
            </w:r>
          </w:p>
        </w:tc>
      </w:tr>
      <w:tr w:rsidR="00650C20" w:rsidRPr="00650C20" w14:paraId="641017E4" w14:textId="77777777" w:rsidTr="00650C20">
        <w:trPr>
          <w:trHeight w:val="300"/>
        </w:trPr>
        <w:tc>
          <w:tcPr>
            <w:tcW w:w="960" w:type="dxa"/>
            <w:noWrap/>
            <w:hideMark/>
          </w:tcPr>
          <w:p w14:paraId="6B9C442B" w14:textId="77777777" w:rsidR="00650C20" w:rsidRPr="00650C20" w:rsidRDefault="00650C20" w:rsidP="00650C20">
            <w:r w:rsidRPr="00650C20">
              <w:t>5.798915</w:t>
            </w:r>
          </w:p>
        </w:tc>
        <w:tc>
          <w:tcPr>
            <w:tcW w:w="960" w:type="dxa"/>
            <w:noWrap/>
            <w:hideMark/>
          </w:tcPr>
          <w:p w14:paraId="64F026A5" w14:textId="77777777" w:rsidR="00650C20" w:rsidRPr="00650C20" w:rsidRDefault="00650C20" w:rsidP="00650C20">
            <w:r w:rsidRPr="00650C20">
              <w:t>10.19894</w:t>
            </w:r>
          </w:p>
        </w:tc>
        <w:tc>
          <w:tcPr>
            <w:tcW w:w="960" w:type="dxa"/>
            <w:noWrap/>
            <w:hideMark/>
          </w:tcPr>
          <w:p w14:paraId="6C07800D" w14:textId="77777777" w:rsidR="00650C20" w:rsidRPr="00650C20" w:rsidRDefault="00650C20" w:rsidP="00650C20">
            <w:r w:rsidRPr="00650C20">
              <w:t>13.78239</w:t>
            </w:r>
          </w:p>
        </w:tc>
        <w:tc>
          <w:tcPr>
            <w:tcW w:w="960" w:type="dxa"/>
            <w:noWrap/>
            <w:hideMark/>
          </w:tcPr>
          <w:p w14:paraId="76C85314" w14:textId="77777777" w:rsidR="00650C20" w:rsidRPr="00650C20" w:rsidRDefault="00650C20" w:rsidP="00650C20">
            <w:r w:rsidRPr="00650C20">
              <w:t>4.992035</w:t>
            </w:r>
          </w:p>
        </w:tc>
        <w:tc>
          <w:tcPr>
            <w:tcW w:w="960" w:type="dxa"/>
            <w:noWrap/>
            <w:hideMark/>
          </w:tcPr>
          <w:p w14:paraId="7E2816E1" w14:textId="77777777" w:rsidR="00650C20" w:rsidRPr="00650C20" w:rsidRDefault="00650C20" w:rsidP="00650C20">
            <w:r w:rsidRPr="00650C20">
              <w:t>10.79054</w:t>
            </w:r>
          </w:p>
        </w:tc>
        <w:tc>
          <w:tcPr>
            <w:tcW w:w="960" w:type="dxa"/>
            <w:noWrap/>
            <w:hideMark/>
          </w:tcPr>
          <w:p w14:paraId="6302B63D" w14:textId="77777777" w:rsidR="00650C20" w:rsidRPr="00650C20" w:rsidRDefault="00650C20" w:rsidP="00650C20">
            <w:r w:rsidRPr="00650C20">
              <w:t>5.617547</w:t>
            </w:r>
          </w:p>
        </w:tc>
        <w:tc>
          <w:tcPr>
            <w:tcW w:w="960" w:type="dxa"/>
            <w:noWrap/>
            <w:hideMark/>
          </w:tcPr>
          <w:p w14:paraId="7A162FC7" w14:textId="77777777" w:rsidR="00650C20" w:rsidRPr="00650C20" w:rsidRDefault="00650C20" w:rsidP="00650C20">
            <w:r w:rsidRPr="00650C20">
              <w:t>9.203952</w:t>
            </w:r>
          </w:p>
        </w:tc>
        <w:tc>
          <w:tcPr>
            <w:tcW w:w="960" w:type="dxa"/>
            <w:noWrap/>
            <w:hideMark/>
          </w:tcPr>
          <w:p w14:paraId="4033DB88" w14:textId="77777777" w:rsidR="00650C20" w:rsidRPr="00650C20" w:rsidRDefault="00650C20" w:rsidP="00650C20">
            <w:r w:rsidRPr="00650C20">
              <w:t>4.682205</w:t>
            </w:r>
          </w:p>
        </w:tc>
        <w:tc>
          <w:tcPr>
            <w:tcW w:w="960" w:type="dxa"/>
            <w:noWrap/>
            <w:hideMark/>
          </w:tcPr>
          <w:p w14:paraId="2079BC29" w14:textId="77777777" w:rsidR="00650C20" w:rsidRPr="00650C20" w:rsidRDefault="00650C20" w:rsidP="00650C20">
            <w:r w:rsidRPr="00650C20">
              <w:t>5.634746</w:t>
            </w:r>
          </w:p>
        </w:tc>
        <w:tc>
          <w:tcPr>
            <w:tcW w:w="960" w:type="dxa"/>
            <w:noWrap/>
            <w:hideMark/>
          </w:tcPr>
          <w:p w14:paraId="79343CDE" w14:textId="77777777" w:rsidR="00650C20" w:rsidRPr="00650C20" w:rsidRDefault="00650C20" w:rsidP="00650C20">
            <w:r w:rsidRPr="00650C20">
              <w:t>16.22309</w:t>
            </w:r>
          </w:p>
        </w:tc>
      </w:tr>
      <w:tr w:rsidR="00650C20" w:rsidRPr="00650C20" w14:paraId="7D6ED5E3" w14:textId="77777777" w:rsidTr="00650C20">
        <w:trPr>
          <w:trHeight w:val="300"/>
        </w:trPr>
        <w:tc>
          <w:tcPr>
            <w:tcW w:w="960" w:type="dxa"/>
            <w:noWrap/>
            <w:hideMark/>
          </w:tcPr>
          <w:p w14:paraId="587180C9" w14:textId="77777777" w:rsidR="00650C20" w:rsidRPr="00650C20" w:rsidRDefault="00650C20" w:rsidP="00650C20">
            <w:r w:rsidRPr="00650C20">
              <w:t>6.107641</w:t>
            </w:r>
          </w:p>
        </w:tc>
        <w:tc>
          <w:tcPr>
            <w:tcW w:w="960" w:type="dxa"/>
            <w:noWrap/>
            <w:hideMark/>
          </w:tcPr>
          <w:p w14:paraId="15667BA2" w14:textId="77777777" w:rsidR="00650C20" w:rsidRPr="00650C20" w:rsidRDefault="00650C20" w:rsidP="00650C20">
            <w:r w:rsidRPr="00650C20">
              <w:t>4.221077</w:t>
            </w:r>
          </w:p>
        </w:tc>
        <w:tc>
          <w:tcPr>
            <w:tcW w:w="960" w:type="dxa"/>
            <w:noWrap/>
            <w:hideMark/>
          </w:tcPr>
          <w:p w14:paraId="17A1BCD0" w14:textId="77777777" w:rsidR="00650C20" w:rsidRPr="00650C20" w:rsidRDefault="00650C20" w:rsidP="00650C20">
            <w:r w:rsidRPr="00650C20">
              <w:t>13.78724</w:t>
            </w:r>
          </w:p>
        </w:tc>
        <w:tc>
          <w:tcPr>
            <w:tcW w:w="960" w:type="dxa"/>
            <w:noWrap/>
            <w:hideMark/>
          </w:tcPr>
          <w:p w14:paraId="32D52B90" w14:textId="77777777" w:rsidR="00650C20" w:rsidRPr="00650C20" w:rsidRDefault="00650C20" w:rsidP="00650C20">
            <w:r w:rsidRPr="00650C20">
              <w:t>16.26618</w:t>
            </w:r>
          </w:p>
        </w:tc>
        <w:tc>
          <w:tcPr>
            <w:tcW w:w="960" w:type="dxa"/>
            <w:noWrap/>
            <w:hideMark/>
          </w:tcPr>
          <w:p w14:paraId="36F50F66" w14:textId="77777777" w:rsidR="00650C20" w:rsidRPr="00650C20" w:rsidRDefault="00650C20" w:rsidP="00650C20">
            <w:r w:rsidRPr="00650C20">
              <w:t>16.3121</w:t>
            </w:r>
          </w:p>
        </w:tc>
        <w:tc>
          <w:tcPr>
            <w:tcW w:w="960" w:type="dxa"/>
            <w:noWrap/>
            <w:hideMark/>
          </w:tcPr>
          <w:p w14:paraId="725C9EF5" w14:textId="77777777" w:rsidR="00650C20" w:rsidRPr="00650C20" w:rsidRDefault="00650C20" w:rsidP="00650C20">
            <w:r w:rsidRPr="00650C20">
              <w:t>5.285461</w:t>
            </w:r>
          </w:p>
        </w:tc>
        <w:tc>
          <w:tcPr>
            <w:tcW w:w="960" w:type="dxa"/>
            <w:noWrap/>
            <w:hideMark/>
          </w:tcPr>
          <w:p w14:paraId="664B1436" w14:textId="77777777" w:rsidR="00650C20" w:rsidRPr="00650C20" w:rsidRDefault="00650C20" w:rsidP="00650C20">
            <w:r w:rsidRPr="00650C20">
              <w:t>5.895478</w:t>
            </w:r>
          </w:p>
        </w:tc>
        <w:tc>
          <w:tcPr>
            <w:tcW w:w="960" w:type="dxa"/>
            <w:noWrap/>
            <w:hideMark/>
          </w:tcPr>
          <w:p w14:paraId="69535B85" w14:textId="77777777" w:rsidR="00650C20" w:rsidRPr="00650C20" w:rsidRDefault="00650C20" w:rsidP="00650C20">
            <w:r w:rsidRPr="00650C20">
              <w:t>13.32287</w:t>
            </w:r>
          </w:p>
        </w:tc>
        <w:tc>
          <w:tcPr>
            <w:tcW w:w="960" w:type="dxa"/>
            <w:noWrap/>
            <w:hideMark/>
          </w:tcPr>
          <w:p w14:paraId="3DEAD97B" w14:textId="77777777" w:rsidR="00650C20" w:rsidRPr="00650C20" w:rsidRDefault="00650C20" w:rsidP="00650C20">
            <w:r w:rsidRPr="00650C20">
              <w:t>3.874558</w:t>
            </w:r>
          </w:p>
        </w:tc>
        <w:tc>
          <w:tcPr>
            <w:tcW w:w="960" w:type="dxa"/>
            <w:noWrap/>
            <w:hideMark/>
          </w:tcPr>
          <w:p w14:paraId="75A60731" w14:textId="77777777" w:rsidR="00650C20" w:rsidRPr="00650C20" w:rsidRDefault="00650C20" w:rsidP="00650C20">
            <w:r w:rsidRPr="00650C20">
              <w:t>15.15921</w:t>
            </w:r>
          </w:p>
        </w:tc>
      </w:tr>
      <w:tr w:rsidR="00650C20" w:rsidRPr="00650C20" w14:paraId="356FC69A" w14:textId="77777777" w:rsidTr="00650C20">
        <w:trPr>
          <w:trHeight w:val="300"/>
        </w:trPr>
        <w:tc>
          <w:tcPr>
            <w:tcW w:w="960" w:type="dxa"/>
            <w:noWrap/>
            <w:hideMark/>
          </w:tcPr>
          <w:p w14:paraId="201065AB" w14:textId="77777777" w:rsidR="00650C20" w:rsidRPr="00650C20" w:rsidRDefault="00650C20" w:rsidP="00650C20">
            <w:r w:rsidRPr="00650C20">
              <w:t>5.675192</w:t>
            </w:r>
          </w:p>
        </w:tc>
        <w:tc>
          <w:tcPr>
            <w:tcW w:w="960" w:type="dxa"/>
            <w:noWrap/>
            <w:hideMark/>
          </w:tcPr>
          <w:p w14:paraId="301922DF" w14:textId="77777777" w:rsidR="00650C20" w:rsidRPr="00650C20" w:rsidRDefault="00650C20" w:rsidP="00650C20">
            <w:r w:rsidRPr="00650C20">
              <w:t>11.8409</w:t>
            </w:r>
          </w:p>
        </w:tc>
        <w:tc>
          <w:tcPr>
            <w:tcW w:w="960" w:type="dxa"/>
            <w:noWrap/>
            <w:hideMark/>
          </w:tcPr>
          <w:p w14:paraId="4F5B7F01" w14:textId="77777777" w:rsidR="00650C20" w:rsidRPr="00650C20" w:rsidRDefault="00650C20" w:rsidP="00650C20">
            <w:r w:rsidRPr="00650C20">
              <w:t>8.578865</w:t>
            </w:r>
          </w:p>
        </w:tc>
        <w:tc>
          <w:tcPr>
            <w:tcW w:w="960" w:type="dxa"/>
            <w:noWrap/>
            <w:hideMark/>
          </w:tcPr>
          <w:p w14:paraId="042439D6" w14:textId="77777777" w:rsidR="00650C20" w:rsidRPr="00650C20" w:rsidRDefault="00650C20" w:rsidP="00650C20">
            <w:r w:rsidRPr="00650C20">
              <w:t>8.904037</w:t>
            </w:r>
          </w:p>
        </w:tc>
        <w:tc>
          <w:tcPr>
            <w:tcW w:w="960" w:type="dxa"/>
            <w:noWrap/>
            <w:hideMark/>
          </w:tcPr>
          <w:p w14:paraId="7CCB6C81" w14:textId="77777777" w:rsidR="00650C20" w:rsidRPr="00650C20" w:rsidRDefault="00650C20" w:rsidP="00650C20">
            <w:r w:rsidRPr="00650C20">
              <w:t>15.97686</w:t>
            </w:r>
          </w:p>
        </w:tc>
        <w:tc>
          <w:tcPr>
            <w:tcW w:w="960" w:type="dxa"/>
            <w:noWrap/>
            <w:hideMark/>
          </w:tcPr>
          <w:p w14:paraId="230E7FAF" w14:textId="77777777" w:rsidR="00650C20" w:rsidRPr="00650C20" w:rsidRDefault="00650C20" w:rsidP="00650C20">
            <w:r w:rsidRPr="00650C20">
              <w:t>12.44789</w:t>
            </w:r>
          </w:p>
        </w:tc>
        <w:tc>
          <w:tcPr>
            <w:tcW w:w="960" w:type="dxa"/>
            <w:noWrap/>
            <w:hideMark/>
          </w:tcPr>
          <w:p w14:paraId="7E4528EC" w14:textId="77777777" w:rsidR="00650C20" w:rsidRPr="00650C20" w:rsidRDefault="00650C20" w:rsidP="00650C20">
            <w:r w:rsidRPr="00650C20">
              <w:t>6.111174</w:t>
            </w:r>
          </w:p>
        </w:tc>
        <w:tc>
          <w:tcPr>
            <w:tcW w:w="960" w:type="dxa"/>
            <w:noWrap/>
            <w:hideMark/>
          </w:tcPr>
          <w:p w14:paraId="3E3FE975" w14:textId="77777777" w:rsidR="00650C20" w:rsidRPr="00650C20" w:rsidRDefault="00650C20" w:rsidP="00650C20">
            <w:r w:rsidRPr="00650C20">
              <w:t>8.829458</w:t>
            </w:r>
          </w:p>
        </w:tc>
        <w:tc>
          <w:tcPr>
            <w:tcW w:w="960" w:type="dxa"/>
            <w:noWrap/>
            <w:hideMark/>
          </w:tcPr>
          <w:p w14:paraId="34EC13EF" w14:textId="77777777" w:rsidR="00650C20" w:rsidRPr="00650C20" w:rsidRDefault="00650C20" w:rsidP="00650C20">
            <w:r w:rsidRPr="00650C20">
              <w:t>14.97751</w:t>
            </w:r>
          </w:p>
        </w:tc>
        <w:tc>
          <w:tcPr>
            <w:tcW w:w="960" w:type="dxa"/>
            <w:noWrap/>
            <w:hideMark/>
          </w:tcPr>
          <w:p w14:paraId="5FC576EA" w14:textId="77777777" w:rsidR="00650C20" w:rsidRPr="00650C20" w:rsidRDefault="00650C20" w:rsidP="00650C20">
            <w:r w:rsidRPr="00650C20">
              <w:t>15.31588</w:t>
            </w:r>
          </w:p>
        </w:tc>
      </w:tr>
      <w:tr w:rsidR="00650C20" w:rsidRPr="00650C20" w14:paraId="5907B80A" w14:textId="77777777" w:rsidTr="00650C20">
        <w:trPr>
          <w:trHeight w:val="300"/>
        </w:trPr>
        <w:tc>
          <w:tcPr>
            <w:tcW w:w="960" w:type="dxa"/>
            <w:noWrap/>
            <w:hideMark/>
          </w:tcPr>
          <w:p w14:paraId="1C22C263" w14:textId="77777777" w:rsidR="00650C20" w:rsidRPr="00650C20" w:rsidRDefault="00650C20" w:rsidP="00650C20">
            <w:pPr>
              <w:rPr>
                <w:b/>
                <w:bCs/>
              </w:rPr>
            </w:pPr>
            <w:r w:rsidRPr="00650C20">
              <w:rPr>
                <w:b/>
                <w:bCs/>
              </w:rPr>
              <w:t>6.687433</w:t>
            </w:r>
          </w:p>
        </w:tc>
        <w:tc>
          <w:tcPr>
            <w:tcW w:w="960" w:type="dxa"/>
            <w:noWrap/>
            <w:hideMark/>
          </w:tcPr>
          <w:p w14:paraId="7C880B88" w14:textId="77777777" w:rsidR="00650C20" w:rsidRPr="00650C20" w:rsidRDefault="00650C20" w:rsidP="00650C20">
            <w:pPr>
              <w:rPr>
                <w:b/>
                <w:bCs/>
              </w:rPr>
            </w:pPr>
            <w:r w:rsidRPr="00650C20">
              <w:rPr>
                <w:b/>
                <w:bCs/>
              </w:rPr>
              <w:t>8.685391</w:t>
            </w:r>
          </w:p>
        </w:tc>
        <w:tc>
          <w:tcPr>
            <w:tcW w:w="960" w:type="dxa"/>
            <w:noWrap/>
            <w:hideMark/>
          </w:tcPr>
          <w:p w14:paraId="0A2F49C2" w14:textId="77777777" w:rsidR="00650C20" w:rsidRPr="00650C20" w:rsidRDefault="00650C20" w:rsidP="00650C20">
            <w:pPr>
              <w:rPr>
                <w:b/>
                <w:bCs/>
              </w:rPr>
            </w:pPr>
            <w:r w:rsidRPr="00650C20">
              <w:rPr>
                <w:b/>
                <w:bCs/>
              </w:rPr>
              <w:t>9.616453</w:t>
            </w:r>
          </w:p>
        </w:tc>
        <w:tc>
          <w:tcPr>
            <w:tcW w:w="960" w:type="dxa"/>
            <w:noWrap/>
            <w:hideMark/>
          </w:tcPr>
          <w:p w14:paraId="532D59F0" w14:textId="77777777" w:rsidR="00650C20" w:rsidRPr="00650C20" w:rsidRDefault="00650C20" w:rsidP="00650C20">
            <w:pPr>
              <w:rPr>
                <w:b/>
                <w:bCs/>
              </w:rPr>
            </w:pPr>
            <w:r w:rsidRPr="00650C20">
              <w:rPr>
                <w:b/>
                <w:bCs/>
              </w:rPr>
              <w:t>10.28834</w:t>
            </w:r>
          </w:p>
        </w:tc>
        <w:tc>
          <w:tcPr>
            <w:tcW w:w="960" w:type="dxa"/>
            <w:noWrap/>
            <w:hideMark/>
          </w:tcPr>
          <w:p w14:paraId="0DE02A73" w14:textId="77777777" w:rsidR="00650C20" w:rsidRPr="00650C20" w:rsidRDefault="00650C20" w:rsidP="00650C20">
            <w:pPr>
              <w:rPr>
                <w:b/>
                <w:bCs/>
              </w:rPr>
            </w:pPr>
            <w:r w:rsidRPr="00650C20">
              <w:rPr>
                <w:b/>
                <w:bCs/>
              </w:rPr>
              <w:t>13.18102</w:t>
            </w:r>
          </w:p>
        </w:tc>
        <w:tc>
          <w:tcPr>
            <w:tcW w:w="960" w:type="dxa"/>
            <w:noWrap/>
            <w:hideMark/>
          </w:tcPr>
          <w:p w14:paraId="6BC94495" w14:textId="77777777" w:rsidR="00650C20" w:rsidRPr="00650C20" w:rsidRDefault="00650C20" w:rsidP="00650C20">
            <w:pPr>
              <w:rPr>
                <w:b/>
                <w:bCs/>
              </w:rPr>
            </w:pPr>
            <w:r w:rsidRPr="00650C20">
              <w:rPr>
                <w:b/>
                <w:bCs/>
              </w:rPr>
              <w:t>8.010678</w:t>
            </w:r>
          </w:p>
        </w:tc>
        <w:tc>
          <w:tcPr>
            <w:tcW w:w="960" w:type="dxa"/>
            <w:noWrap/>
            <w:hideMark/>
          </w:tcPr>
          <w:p w14:paraId="2358FAEC" w14:textId="77777777" w:rsidR="00650C20" w:rsidRPr="00650C20" w:rsidRDefault="00650C20" w:rsidP="00650C20">
            <w:pPr>
              <w:rPr>
                <w:b/>
                <w:bCs/>
              </w:rPr>
            </w:pPr>
            <w:r w:rsidRPr="00650C20">
              <w:rPr>
                <w:b/>
                <w:bCs/>
              </w:rPr>
              <w:t>7.467719</w:t>
            </w:r>
          </w:p>
        </w:tc>
        <w:tc>
          <w:tcPr>
            <w:tcW w:w="960" w:type="dxa"/>
            <w:noWrap/>
            <w:hideMark/>
          </w:tcPr>
          <w:p w14:paraId="279EEDB4" w14:textId="77777777" w:rsidR="00650C20" w:rsidRPr="00650C20" w:rsidRDefault="00650C20" w:rsidP="00650C20">
            <w:pPr>
              <w:rPr>
                <w:b/>
                <w:bCs/>
              </w:rPr>
            </w:pPr>
            <w:r w:rsidRPr="00650C20">
              <w:rPr>
                <w:b/>
                <w:bCs/>
              </w:rPr>
              <w:t>8.730815</w:t>
            </w:r>
          </w:p>
        </w:tc>
        <w:tc>
          <w:tcPr>
            <w:tcW w:w="960" w:type="dxa"/>
            <w:noWrap/>
            <w:hideMark/>
          </w:tcPr>
          <w:p w14:paraId="1711CE30" w14:textId="77777777" w:rsidR="00650C20" w:rsidRPr="00650C20" w:rsidRDefault="00650C20" w:rsidP="00650C20">
            <w:pPr>
              <w:rPr>
                <w:b/>
                <w:bCs/>
              </w:rPr>
            </w:pPr>
            <w:r w:rsidRPr="00650C20">
              <w:rPr>
                <w:b/>
                <w:bCs/>
              </w:rPr>
              <w:t>10.41653</w:t>
            </w:r>
          </w:p>
        </w:tc>
        <w:tc>
          <w:tcPr>
            <w:tcW w:w="960" w:type="dxa"/>
            <w:noWrap/>
            <w:hideMark/>
          </w:tcPr>
          <w:p w14:paraId="211FB8F8" w14:textId="77777777" w:rsidR="00650C20" w:rsidRPr="00650C20" w:rsidRDefault="00650C20" w:rsidP="00650C20">
            <w:pPr>
              <w:rPr>
                <w:b/>
                <w:bCs/>
              </w:rPr>
            </w:pPr>
            <w:r w:rsidRPr="00650C20">
              <w:rPr>
                <w:b/>
                <w:bCs/>
              </w:rPr>
              <w:t>11.12174</w:t>
            </w:r>
          </w:p>
        </w:tc>
      </w:tr>
    </w:tbl>
    <w:p w14:paraId="642F6F13" w14:textId="33D6528B" w:rsidR="00650C20" w:rsidRDefault="00650C20" w:rsidP="00DD05AD"/>
    <w:p w14:paraId="47E37092" w14:textId="6CBC524B" w:rsidR="00650C20" w:rsidRDefault="00650C20" w:rsidP="00DD05AD">
      <w:r>
        <w:t>5</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7A256CE2" w14:textId="77777777" w:rsidTr="00650C20">
        <w:trPr>
          <w:trHeight w:val="300"/>
        </w:trPr>
        <w:tc>
          <w:tcPr>
            <w:tcW w:w="960" w:type="dxa"/>
            <w:noWrap/>
            <w:hideMark/>
          </w:tcPr>
          <w:p w14:paraId="2A217DFF" w14:textId="77777777" w:rsidR="00650C20" w:rsidRPr="00650C20" w:rsidRDefault="00650C20" w:rsidP="00650C20">
            <w:r w:rsidRPr="00650C20">
              <w:t>Tx01</w:t>
            </w:r>
          </w:p>
        </w:tc>
        <w:tc>
          <w:tcPr>
            <w:tcW w:w="960" w:type="dxa"/>
            <w:noWrap/>
            <w:hideMark/>
          </w:tcPr>
          <w:p w14:paraId="61EB653E" w14:textId="77777777" w:rsidR="00650C20" w:rsidRPr="00650C20" w:rsidRDefault="00650C20" w:rsidP="00650C20">
            <w:r w:rsidRPr="00650C20">
              <w:t>Tx02</w:t>
            </w:r>
          </w:p>
        </w:tc>
        <w:tc>
          <w:tcPr>
            <w:tcW w:w="960" w:type="dxa"/>
            <w:noWrap/>
            <w:hideMark/>
          </w:tcPr>
          <w:p w14:paraId="1E97F1EA" w14:textId="77777777" w:rsidR="00650C20" w:rsidRPr="00650C20" w:rsidRDefault="00650C20" w:rsidP="00650C20">
            <w:r w:rsidRPr="00650C20">
              <w:t>Tx03</w:t>
            </w:r>
          </w:p>
        </w:tc>
        <w:tc>
          <w:tcPr>
            <w:tcW w:w="960" w:type="dxa"/>
            <w:noWrap/>
            <w:hideMark/>
          </w:tcPr>
          <w:p w14:paraId="4628512F" w14:textId="77777777" w:rsidR="00650C20" w:rsidRPr="00650C20" w:rsidRDefault="00650C20" w:rsidP="00650C20">
            <w:r w:rsidRPr="00650C20">
              <w:t>Tx04</w:t>
            </w:r>
          </w:p>
        </w:tc>
        <w:tc>
          <w:tcPr>
            <w:tcW w:w="960" w:type="dxa"/>
            <w:noWrap/>
            <w:hideMark/>
          </w:tcPr>
          <w:p w14:paraId="13BF543D" w14:textId="77777777" w:rsidR="00650C20" w:rsidRPr="00650C20" w:rsidRDefault="00650C20" w:rsidP="00650C20">
            <w:r w:rsidRPr="00650C20">
              <w:t>Tx05</w:t>
            </w:r>
          </w:p>
        </w:tc>
        <w:tc>
          <w:tcPr>
            <w:tcW w:w="960" w:type="dxa"/>
            <w:noWrap/>
            <w:hideMark/>
          </w:tcPr>
          <w:p w14:paraId="2E0F6BAC" w14:textId="77777777" w:rsidR="00650C20" w:rsidRPr="00650C20" w:rsidRDefault="00650C20" w:rsidP="00650C20">
            <w:r w:rsidRPr="00650C20">
              <w:t>Tx06</w:t>
            </w:r>
          </w:p>
        </w:tc>
        <w:tc>
          <w:tcPr>
            <w:tcW w:w="960" w:type="dxa"/>
            <w:noWrap/>
            <w:hideMark/>
          </w:tcPr>
          <w:p w14:paraId="20A27237" w14:textId="77777777" w:rsidR="00650C20" w:rsidRPr="00650C20" w:rsidRDefault="00650C20" w:rsidP="00650C20">
            <w:r w:rsidRPr="00650C20">
              <w:t>Tx07</w:t>
            </w:r>
          </w:p>
        </w:tc>
        <w:tc>
          <w:tcPr>
            <w:tcW w:w="960" w:type="dxa"/>
            <w:noWrap/>
            <w:hideMark/>
          </w:tcPr>
          <w:p w14:paraId="13045B76" w14:textId="77777777" w:rsidR="00650C20" w:rsidRPr="00650C20" w:rsidRDefault="00650C20" w:rsidP="00650C20">
            <w:r w:rsidRPr="00650C20">
              <w:t>Tx08</w:t>
            </w:r>
          </w:p>
        </w:tc>
        <w:tc>
          <w:tcPr>
            <w:tcW w:w="960" w:type="dxa"/>
            <w:noWrap/>
            <w:hideMark/>
          </w:tcPr>
          <w:p w14:paraId="2935692D" w14:textId="77777777" w:rsidR="00650C20" w:rsidRPr="00650C20" w:rsidRDefault="00650C20" w:rsidP="00650C20">
            <w:r w:rsidRPr="00650C20">
              <w:t>Tx09</w:t>
            </w:r>
          </w:p>
        </w:tc>
        <w:tc>
          <w:tcPr>
            <w:tcW w:w="960" w:type="dxa"/>
            <w:noWrap/>
            <w:hideMark/>
          </w:tcPr>
          <w:p w14:paraId="0110BCBE" w14:textId="77777777" w:rsidR="00650C20" w:rsidRPr="00650C20" w:rsidRDefault="00650C20" w:rsidP="00650C20">
            <w:r w:rsidRPr="00650C20">
              <w:t>Tx10</w:t>
            </w:r>
          </w:p>
        </w:tc>
      </w:tr>
      <w:tr w:rsidR="00650C20" w:rsidRPr="00650C20" w14:paraId="6D09152C" w14:textId="77777777" w:rsidTr="00650C20">
        <w:trPr>
          <w:trHeight w:val="300"/>
        </w:trPr>
        <w:tc>
          <w:tcPr>
            <w:tcW w:w="960" w:type="dxa"/>
            <w:noWrap/>
            <w:hideMark/>
          </w:tcPr>
          <w:p w14:paraId="08CF0C39" w14:textId="77777777" w:rsidR="00650C20" w:rsidRPr="00650C20" w:rsidRDefault="00650C20" w:rsidP="00650C20">
            <w:r w:rsidRPr="00650C20">
              <w:t>11.90555</w:t>
            </w:r>
          </w:p>
        </w:tc>
        <w:tc>
          <w:tcPr>
            <w:tcW w:w="960" w:type="dxa"/>
            <w:noWrap/>
            <w:hideMark/>
          </w:tcPr>
          <w:p w14:paraId="0A1497F0" w14:textId="77777777" w:rsidR="00650C20" w:rsidRPr="00650C20" w:rsidRDefault="00650C20" w:rsidP="00650C20">
            <w:r w:rsidRPr="00650C20">
              <w:t>10.8232</w:t>
            </w:r>
          </w:p>
        </w:tc>
        <w:tc>
          <w:tcPr>
            <w:tcW w:w="960" w:type="dxa"/>
            <w:noWrap/>
            <w:hideMark/>
          </w:tcPr>
          <w:p w14:paraId="531592A0" w14:textId="77777777" w:rsidR="00650C20" w:rsidRPr="00650C20" w:rsidRDefault="00650C20" w:rsidP="00650C20">
            <w:r w:rsidRPr="00650C20">
              <w:t>14.27704</w:t>
            </w:r>
          </w:p>
        </w:tc>
        <w:tc>
          <w:tcPr>
            <w:tcW w:w="960" w:type="dxa"/>
            <w:noWrap/>
            <w:hideMark/>
          </w:tcPr>
          <w:p w14:paraId="7DA6E60E" w14:textId="77777777" w:rsidR="00650C20" w:rsidRPr="00650C20" w:rsidRDefault="00650C20" w:rsidP="00650C20">
            <w:r w:rsidRPr="00650C20">
              <w:t>7.58582</w:t>
            </w:r>
          </w:p>
        </w:tc>
        <w:tc>
          <w:tcPr>
            <w:tcW w:w="960" w:type="dxa"/>
            <w:noWrap/>
            <w:hideMark/>
          </w:tcPr>
          <w:p w14:paraId="06D49070" w14:textId="77777777" w:rsidR="00650C20" w:rsidRPr="00650C20" w:rsidRDefault="00650C20" w:rsidP="00650C20">
            <w:r w:rsidRPr="00650C20">
              <w:t>8.681434</w:t>
            </w:r>
          </w:p>
        </w:tc>
        <w:tc>
          <w:tcPr>
            <w:tcW w:w="960" w:type="dxa"/>
            <w:noWrap/>
            <w:hideMark/>
          </w:tcPr>
          <w:p w14:paraId="23B5DB27" w14:textId="77777777" w:rsidR="00650C20" w:rsidRPr="00650C20" w:rsidRDefault="00650C20" w:rsidP="00650C20">
            <w:r w:rsidRPr="00650C20">
              <w:t>9.50648</w:t>
            </w:r>
          </w:p>
        </w:tc>
        <w:tc>
          <w:tcPr>
            <w:tcW w:w="960" w:type="dxa"/>
            <w:noWrap/>
            <w:hideMark/>
          </w:tcPr>
          <w:p w14:paraId="12A51F11" w14:textId="77777777" w:rsidR="00650C20" w:rsidRPr="00650C20" w:rsidRDefault="00650C20" w:rsidP="00650C20">
            <w:r w:rsidRPr="00650C20">
              <w:t>9.585885</w:t>
            </w:r>
          </w:p>
        </w:tc>
        <w:tc>
          <w:tcPr>
            <w:tcW w:w="960" w:type="dxa"/>
            <w:noWrap/>
            <w:hideMark/>
          </w:tcPr>
          <w:p w14:paraId="63A595FB" w14:textId="77777777" w:rsidR="00650C20" w:rsidRPr="00650C20" w:rsidRDefault="00650C20" w:rsidP="00650C20">
            <w:r w:rsidRPr="00650C20">
              <w:t>3.360156</w:t>
            </w:r>
          </w:p>
        </w:tc>
        <w:tc>
          <w:tcPr>
            <w:tcW w:w="960" w:type="dxa"/>
            <w:noWrap/>
            <w:hideMark/>
          </w:tcPr>
          <w:p w14:paraId="6277B0F9" w14:textId="77777777" w:rsidR="00650C20" w:rsidRPr="00650C20" w:rsidRDefault="00650C20" w:rsidP="00650C20">
            <w:r w:rsidRPr="00650C20">
              <w:t>16.77965</w:t>
            </w:r>
          </w:p>
        </w:tc>
        <w:tc>
          <w:tcPr>
            <w:tcW w:w="960" w:type="dxa"/>
            <w:noWrap/>
            <w:hideMark/>
          </w:tcPr>
          <w:p w14:paraId="24CD24CA" w14:textId="77777777" w:rsidR="00650C20" w:rsidRPr="00650C20" w:rsidRDefault="00650C20" w:rsidP="00650C20">
            <w:r w:rsidRPr="00650C20">
              <w:t>8.814951</w:t>
            </w:r>
          </w:p>
        </w:tc>
      </w:tr>
      <w:tr w:rsidR="00650C20" w:rsidRPr="00650C20" w14:paraId="6476E935" w14:textId="77777777" w:rsidTr="00650C20">
        <w:trPr>
          <w:trHeight w:val="300"/>
        </w:trPr>
        <w:tc>
          <w:tcPr>
            <w:tcW w:w="960" w:type="dxa"/>
            <w:noWrap/>
            <w:hideMark/>
          </w:tcPr>
          <w:p w14:paraId="107E373E" w14:textId="77777777" w:rsidR="00650C20" w:rsidRPr="00650C20" w:rsidRDefault="00650C20" w:rsidP="00650C20">
            <w:r w:rsidRPr="00650C20">
              <w:t>6.963335</w:t>
            </w:r>
          </w:p>
        </w:tc>
        <w:tc>
          <w:tcPr>
            <w:tcW w:w="960" w:type="dxa"/>
            <w:noWrap/>
            <w:hideMark/>
          </w:tcPr>
          <w:p w14:paraId="5519FB8C" w14:textId="77777777" w:rsidR="00650C20" w:rsidRPr="00650C20" w:rsidRDefault="00650C20" w:rsidP="00650C20">
            <w:r w:rsidRPr="00650C20">
              <w:t>10.47196</w:t>
            </w:r>
          </w:p>
        </w:tc>
        <w:tc>
          <w:tcPr>
            <w:tcW w:w="960" w:type="dxa"/>
            <w:noWrap/>
            <w:hideMark/>
          </w:tcPr>
          <w:p w14:paraId="60D40246" w14:textId="77777777" w:rsidR="00650C20" w:rsidRPr="00650C20" w:rsidRDefault="00650C20" w:rsidP="00650C20">
            <w:r w:rsidRPr="00650C20">
              <w:t>10.51051</w:t>
            </w:r>
          </w:p>
        </w:tc>
        <w:tc>
          <w:tcPr>
            <w:tcW w:w="960" w:type="dxa"/>
            <w:noWrap/>
            <w:hideMark/>
          </w:tcPr>
          <w:p w14:paraId="40681E28" w14:textId="77777777" w:rsidR="00650C20" w:rsidRPr="00650C20" w:rsidRDefault="00650C20" w:rsidP="00650C20">
            <w:r w:rsidRPr="00650C20">
              <w:t>7.795887</w:t>
            </w:r>
          </w:p>
        </w:tc>
        <w:tc>
          <w:tcPr>
            <w:tcW w:w="960" w:type="dxa"/>
            <w:noWrap/>
            <w:hideMark/>
          </w:tcPr>
          <w:p w14:paraId="7559BF7E" w14:textId="77777777" w:rsidR="00650C20" w:rsidRPr="00650C20" w:rsidRDefault="00650C20" w:rsidP="00650C20">
            <w:r w:rsidRPr="00650C20">
              <w:t>15.43762</w:t>
            </w:r>
          </w:p>
        </w:tc>
        <w:tc>
          <w:tcPr>
            <w:tcW w:w="960" w:type="dxa"/>
            <w:noWrap/>
            <w:hideMark/>
          </w:tcPr>
          <w:p w14:paraId="0F14323F" w14:textId="77777777" w:rsidR="00650C20" w:rsidRPr="00650C20" w:rsidRDefault="00650C20" w:rsidP="00650C20">
            <w:r w:rsidRPr="00650C20">
              <w:t>4.410539</w:t>
            </w:r>
          </w:p>
        </w:tc>
        <w:tc>
          <w:tcPr>
            <w:tcW w:w="960" w:type="dxa"/>
            <w:noWrap/>
            <w:hideMark/>
          </w:tcPr>
          <w:p w14:paraId="14D85CE7" w14:textId="77777777" w:rsidR="00650C20" w:rsidRPr="00650C20" w:rsidRDefault="00650C20" w:rsidP="00650C20">
            <w:r w:rsidRPr="00650C20">
              <w:t>6.956603</w:t>
            </w:r>
          </w:p>
        </w:tc>
        <w:tc>
          <w:tcPr>
            <w:tcW w:w="960" w:type="dxa"/>
            <w:noWrap/>
            <w:hideMark/>
          </w:tcPr>
          <w:p w14:paraId="4B70BE5E" w14:textId="77777777" w:rsidR="00650C20" w:rsidRPr="00650C20" w:rsidRDefault="00650C20" w:rsidP="00650C20">
            <w:r w:rsidRPr="00650C20">
              <w:t>11.87245</w:t>
            </w:r>
          </w:p>
        </w:tc>
        <w:tc>
          <w:tcPr>
            <w:tcW w:w="960" w:type="dxa"/>
            <w:noWrap/>
            <w:hideMark/>
          </w:tcPr>
          <w:p w14:paraId="3F43FBAF" w14:textId="77777777" w:rsidR="00650C20" w:rsidRPr="00650C20" w:rsidRDefault="00650C20" w:rsidP="00650C20">
            <w:r w:rsidRPr="00650C20">
              <w:t>7.996362</w:t>
            </w:r>
          </w:p>
        </w:tc>
        <w:tc>
          <w:tcPr>
            <w:tcW w:w="960" w:type="dxa"/>
            <w:noWrap/>
            <w:hideMark/>
          </w:tcPr>
          <w:p w14:paraId="2E1B32C1" w14:textId="77777777" w:rsidR="00650C20" w:rsidRPr="00650C20" w:rsidRDefault="00650C20" w:rsidP="00650C20">
            <w:r w:rsidRPr="00650C20">
              <w:t>9.478761</w:t>
            </w:r>
          </w:p>
        </w:tc>
      </w:tr>
      <w:tr w:rsidR="00650C20" w:rsidRPr="00650C20" w14:paraId="481D515C" w14:textId="77777777" w:rsidTr="00650C20">
        <w:trPr>
          <w:trHeight w:val="300"/>
        </w:trPr>
        <w:tc>
          <w:tcPr>
            <w:tcW w:w="960" w:type="dxa"/>
            <w:noWrap/>
            <w:hideMark/>
          </w:tcPr>
          <w:p w14:paraId="40DD80F4" w14:textId="77777777" w:rsidR="00650C20" w:rsidRPr="00650C20" w:rsidRDefault="00650C20" w:rsidP="00650C20">
            <w:r w:rsidRPr="00650C20">
              <w:t>6.539128</w:t>
            </w:r>
          </w:p>
        </w:tc>
        <w:tc>
          <w:tcPr>
            <w:tcW w:w="960" w:type="dxa"/>
            <w:noWrap/>
            <w:hideMark/>
          </w:tcPr>
          <w:p w14:paraId="0CA8DD4C" w14:textId="77777777" w:rsidR="00650C20" w:rsidRPr="00650C20" w:rsidRDefault="00650C20" w:rsidP="00650C20">
            <w:r w:rsidRPr="00650C20">
              <w:t>11.99618</w:t>
            </w:r>
          </w:p>
        </w:tc>
        <w:tc>
          <w:tcPr>
            <w:tcW w:w="960" w:type="dxa"/>
            <w:noWrap/>
            <w:hideMark/>
          </w:tcPr>
          <w:p w14:paraId="453E591E" w14:textId="77777777" w:rsidR="00650C20" w:rsidRPr="00650C20" w:rsidRDefault="00650C20" w:rsidP="00650C20">
            <w:r w:rsidRPr="00650C20">
              <w:t>11.93857</w:t>
            </w:r>
          </w:p>
        </w:tc>
        <w:tc>
          <w:tcPr>
            <w:tcW w:w="960" w:type="dxa"/>
            <w:noWrap/>
            <w:hideMark/>
          </w:tcPr>
          <w:p w14:paraId="03EDA9B2" w14:textId="77777777" w:rsidR="00650C20" w:rsidRPr="00650C20" w:rsidRDefault="00650C20" w:rsidP="00650C20">
            <w:r w:rsidRPr="00650C20">
              <w:t>7.95216</w:t>
            </w:r>
          </w:p>
        </w:tc>
        <w:tc>
          <w:tcPr>
            <w:tcW w:w="960" w:type="dxa"/>
            <w:noWrap/>
            <w:hideMark/>
          </w:tcPr>
          <w:p w14:paraId="4F93C451" w14:textId="77777777" w:rsidR="00650C20" w:rsidRPr="00650C20" w:rsidRDefault="00650C20" w:rsidP="00650C20">
            <w:r w:rsidRPr="00650C20">
              <w:t>15.3793</w:t>
            </w:r>
          </w:p>
        </w:tc>
        <w:tc>
          <w:tcPr>
            <w:tcW w:w="960" w:type="dxa"/>
            <w:noWrap/>
            <w:hideMark/>
          </w:tcPr>
          <w:p w14:paraId="72DF292B" w14:textId="77777777" w:rsidR="00650C20" w:rsidRPr="00650C20" w:rsidRDefault="00650C20" w:rsidP="00650C20">
            <w:r w:rsidRPr="00650C20">
              <w:t>10.56761</w:t>
            </w:r>
          </w:p>
        </w:tc>
        <w:tc>
          <w:tcPr>
            <w:tcW w:w="960" w:type="dxa"/>
            <w:noWrap/>
            <w:hideMark/>
          </w:tcPr>
          <w:p w14:paraId="763B5D57" w14:textId="77777777" w:rsidR="00650C20" w:rsidRPr="00650C20" w:rsidRDefault="00650C20" w:rsidP="00650C20">
            <w:r w:rsidRPr="00650C20">
              <w:t>7.369843</w:t>
            </w:r>
          </w:p>
        </w:tc>
        <w:tc>
          <w:tcPr>
            <w:tcW w:w="960" w:type="dxa"/>
            <w:noWrap/>
            <w:hideMark/>
          </w:tcPr>
          <w:p w14:paraId="5E78C339" w14:textId="77777777" w:rsidR="00650C20" w:rsidRPr="00650C20" w:rsidRDefault="00650C20" w:rsidP="00650C20">
            <w:r w:rsidRPr="00650C20">
              <w:t>11.64826</w:t>
            </w:r>
          </w:p>
        </w:tc>
        <w:tc>
          <w:tcPr>
            <w:tcW w:w="960" w:type="dxa"/>
            <w:noWrap/>
            <w:hideMark/>
          </w:tcPr>
          <w:p w14:paraId="59E63BD8" w14:textId="77777777" w:rsidR="00650C20" w:rsidRPr="00650C20" w:rsidRDefault="00650C20" w:rsidP="00650C20">
            <w:r w:rsidRPr="00650C20">
              <w:t>10.14895</w:t>
            </w:r>
          </w:p>
        </w:tc>
        <w:tc>
          <w:tcPr>
            <w:tcW w:w="960" w:type="dxa"/>
            <w:noWrap/>
            <w:hideMark/>
          </w:tcPr>
          <w:p w14:paraId="7092BB03" w14:textId="77777777" w:rsidR="00650C20" w:rsidRPr="00650C20" w:rsidRDefault="00650C20" w:rsidP="00650C20">
            <w:r w:rsidRPr="00650C20">
              <w:t>9.467583</w:t>
            </w:r>
          </w:p>
        </w:tc>
      </w:tr>
      <w:tr w:rsidR="00650C20" w:rsidRPr="00650C20" w14:paraId="72063B79" w14:textId="77777777" w:rsidTr="00650C20">
        <w:trPr>
          <w:trHeight w:val="300"/>
        </w:trPr>
        <w:tc>
          <w:tcPr>
            <w:tcW w:w="960" w:type="dxa"/>
            <w:noWrap/>
            <w:hideMark/>
          </w:tcPr>
          <w:p w14:paraId="27C70639" w14:textId="77777777" w:rsidR="00650C20" w:rsidRPr="00650C20" w:rsidRDefault="00650C20" w:rsidP="00650C20">
            <w:r w:rsidRPr="00650C20">
              <w:t>5.64337</w:t>
            </w:r>
          </w:p>
        </w:tc>
        <w:tc>
          <w:tcPr>
            <w:tcW w:w="960" w:type="dxa"/>
            <w:noWrap/>
            <w:hideMark/>
          </w:tcPr>
          <w:p w14:paraId="19467D58" w14:textId="77777777" w:rsidR="00650C20" w:rsidRPr="00650C20" w:rsidRDefault="00650C20" w:rsidP="00650C20">
            <w:r w:rsidRPr="00650C20">
              <w:t>10.13276</w:t>
            </w:r>
          </w:p>
        </w:tc>
        <w:tc>
          <w:tcPr>
            <w:tcW w:w="960" w:type="dxa"/>
            <w:noWrap/>
            <w:hideMark/>
          </w:tcPr>
          <w:p w14:paraId="40435B21" w14:textId="77777777" w:rsidR="00650C20" w:rsidRPr="00650C20" w:rsidRDefault="00650C20" w:rsidP="00650C20">
            <w:r w:rsidRPr="00650C20">
              <w:t>5.916041</w:t>
            </w:r>
          </w:p>
        </w:tc>
        <w:tc>
          <w:tcPr>
            <w:tcW w:w="960" w:type="dxa"/>
            <w:noWrap/>
            <w:hideMark/>
          </w:tcPr>
          <w:p w14:paraId="730BE9BC" w14:textId="77777777" w:rsidR="00650C20" w:rsidRPr="00650C20" w:rsidRDefault="00650C20" w:rsidP="00650C20">
            <w:r w:rsidRPr="00650C20">
              <w:t>8.765027</w:t>
            </w:r>
          </w:p>
        </w:tc>
        <w:tc>
          <w:tcPr>
            <w:tcW w:w="960" w:type="dxa"/>
            <w:noWrap/>
            <w:hideMark/>
          </w:tcPr>
          <w:p w14:paraId="2B12CEF4" w14:textId="77777777" w:rsidR="00650C20" w:rsidRPr="00650C20" w:rsidRDefault="00650C20" w:rsidP="00650C20">
            <w:r w:rsidRPr="00650C20">
              <w:t>16.21728</w:t>
            </w:r>
          </w:p>
        </w:tc>
        <w:tc>
          <w:tcPr>
            <w:tcW w:w="960" w:type="dxa"/>
            <w:noWrap/>
            <w:hideMark/>
          </w:tcPr>
          <w:p w14:paraId="0B9A31A6" w14:textId="77777777" w:rsidR="00650C20" w:rsidRPr="00650C20" w:rsidRDefault="00650C20" w:rsidP="00650C20">
            <w:r w:rsidRPr="00650C20">
              <w:t>6.252145</w:t>
            </w:r>
          </w:p>
        </w:tc>
        <w:tc>
          <w:tcPr>
            <w:tcW w:w="960" w:type="dxa"/>
            <w:noWrap/>
            <w:hideMark/>
          </w:tcPr>
          <w:p w14:paraId="356F59F7" w14:textId="77777777" w:rsidR="00650C20" w:rsidRPr="00650C20" w:rsidRDefault="00650C20" w:rsidP="00650C20">
            <w:r w:rsidRPr="00650C20">
              <w:t>4.188518</w:t>
            </w:r>
          </w:p>
        </w:tc>
        <w:tc>
          <w:tcPr>
            <w:tcW w:w="960" w:type="dxa"/>
            <w:noWrap/>
            <w:hideMark/>
          </w:tcPr>
          <w:p w14:paraId="0BDB161A" w14:textId="77777777" w:rsidR="00650C20" w:rsidRPr="00650C20" w:rsidRDefault="00650C20" w:rsidP="00650C20">
            <w:r w:rsidRPr="00650C20">
              <w:t>7.727987</w:t>
            </w:r>
          </w:p>
        </w:tc>
        <w:tc>
          <w:tcPr>
            <w:tcW w:w="960" w:type="dxa"/>
            <w:noWrap/>
            <w:hideMark/>
          </w:tcPr>
          <w:p w14:paraId="6EEB8DDA" w14:textId="77777777" w:rsidR="00650C20" w:rsidRPr="00650C20" w:rsidRDefault="00650C20" w:rsidP="00650C20">
            <w:r w:rsidRPr="00650C20">
              <w:t>8.971207</w:t>
            </w:r>
          </w:p>
        </w:tc>
        <w:tc>
          <w:tcPr>
            <w:tcW w:w="960" w:type="dxa"/>
            <w:noWrap/>
            <w:hideMark/>
          </w:tcPr>
          <w:p w14:paraId="5DADDD0E" w14:textId="77777777" w:rsidR="00650C20" w:rsidRPr="00650C20" w:rsidRDefault="00650C20" w:rsidP="00650C20">
            <w:r w:rsidRPr="00650C20">
              <w:t>6.431439</w:t>
            </w:r>
          </w:p>
        </w:tc>
      </w:tr>
      <w:tr w:rsidR="00650C20" w:rsidRPr="00650C20" w14:paraId="145711C8" w14:textId="77777777" w:rsidTr="00650C20">
        <w:trPr>
          <w:trHeight w:val="300"/>
        </w:trPr>
        <w:tc>
          <w:tcPr>
            <w:tcW w:w="960" w:type="dxa"/>
            <w:noWrap/>
            <w:hideMark/>
          </w:tcPr>
          <w:p w14:paraId="7424858B" w14:textId="77777777" w:rsidR="00650C20" w:rsidRPr="00650C20" w:rsidRDefault="00650C20" w:rsidP="00650C20">
            <w:r w:rsidRPr="00650C20">
              <w:t>5.568271</w:t>
            </w:r>
          </w:p>
        </w:tc>
        <w:tc>
          <w:tcPr>
            <w:tcW w:w="960" w:type="dxa"/>
            <w:noWrap/>
            <w:hideMark/>
          </w:tcPr>
          <w:p w14:paraId="3824179D" w14:textId="77777777" w:rsidR="00650C20" w:rsidRPr="00650C20" w:rsidRDefault="00650C20" w:rsidP="00650C20">
            <w:r w:rsidRPr="00650C20">
              <w:t>4.853898</w:t>
            </w:r>
          </w:p>
        </w:tc>
        <w:tc>
          <w:tcPr>
            <w:tcW w:w="960" w:type="dxa"/>
            <w:noWrap/>
            <w:hideMark/>
          </w:tcPr>
          <w:p w14:paraId="5BAAAE16" w14:textId="77777777" w:rsidR="00650C20" w:rsidRPr="00650C20" w:rsidRDefault="00650C20" w:rsidP="00650C20">
            <w:r w:rsidRPr="00650C20">
              <w:t>7.875429</w:t>
            </w:r>
          </w:p>
        </w:tc>
        <w:tc>
          <w:tcPr>
            <w:tcW w:w="960" w:type="dxa"/>
            <w:noWrap/>
            <w:hideMark/>
          </w:tcPr>
          <w:p w14:paraId="3DE569D8" w14:textId="77777777" w:rsidR="00650C20" w:rsidRPr="00650C20" w:rsidRDefault="00650C20" w:rsidP="00650C20">
            <w:r w:rsidRPr="00650C20">
              <w:t>12.36354</w:t>
            </w:r>
          </w:p>
        </w:tc>
        <w:tc>
          <w:tcPr>
            <w:tcW w:w="960" w:type="dxa"/>
            <w:noWrap/>
            <w:hideMark/>
          </w:tcPr>
          <w:p w14:paraId="251A53DE" w14:textId="77777777" w:rsidR="00650C20" w:rsidRPr="00650C20" w:rsidRDefault="00650C20" w:rsidP="00650C20">
            <w:r w:rsidRPr="00650C20">
              <w:t>18.61087</w:t>
            </w:r>
          </w:p>
        </w:tc>
        <w:tc>
          <w:tcPr>
            <w:tcW w:w="960" w:type="dxa"/>
            <w:noWrap/>
            <w:hideMark/>
          </w:tcPr>
          <w:p w14:paraId="7E1041AA" w14:textId="77777777" w:rsidR="00650C20" w:rsidRPr="00650C20" w:rsidRDefault="00650C20" w:rsidP="00650C20">
            <w:r w:rsidRPr="00650C20">
              <w:t>7.757524</w:t>
            </w:r>
          </w:p>
        </w:tc>
        <w:tc>
          <w:tcPr>
            <w:tcW w:w="960" w:type="dxa"/>
            <w:noWrap/>
            <w:hideMark/>
          </w:tcPr>
          <w:p w14:paraId="50B404AD" w14:textId="77777777" w:rsidR="00650C20" w:rsidRPr="00650C20" w:rsidRDefault="00650C20" w:rsidP="00650C20">
            <w:r w:rsidRPr="00650C20">
              <w:t>8.342115</w:t>
            </w:r>
          </w:p>
        </w:tc>
        <w:tc>
          <w:tcPr>
            <w:tcW w:w="960" w:type="dxa"/>
            <w:noWrap/>
            <w:hideMark/>
          </w:tcPr>
          <w:p w14:paraId="25244CAC" w14:textId="77777777" w:rsidR="00650C20" w:rsidRPr="00650C20" w:rsidRDefault="00650C20" w:rsidP="00650C20">
            <w:r w:rsidRPr="00650C20">
              <w:t>6.992198</w:t>
            </w:r>
          </w:p>
        </w:tc>
        <w:tc>
          <w:tcPr>
            <w:tcW w:w="960" w:type="dxa"/>
            <w:noWrap/>
            <w:hideMark/>
          </w:tcPr>
          <w:p w14:paraId="7C9E2491" w14:textId="77777777" w:rsidR="00650C20" w:rsidRPr="00650C20" w:rsidRDefault="00650C20" w:rsidP="00650C20">
            <w:r w:rsidRPr="00650C20">
              <w:t>15.27097</w:t>
            </w:r>
          </w:p>
        </w:tc>
        <w:tc>
          <w:tcPr>
            <w:tcW w:w="960" w:type="dxa"/>
            <w:noWrap/>
            <w:hideMark/>
          </w:tcPr>
          <w:p w14:paraId="59EDD6D2" w14:textId="77777777" w:rsidR="00650C20" w:rsidRPr="00650C20" w:rsidRDefault="00650C20" w:rsidP="00650C20">
            <w:r w:rsidRPr="00650C20">
              <w:t>5.902662</w:t>
            </w:r>
          </w:p>
        </w:tc>
      </w:tr>
      <w:tr w:rsidR="00650C20" w:rsidRPr="00650C20" w14:paraId="27E7DC18" w14:textId="77777777" w:rsidTr="00650C20">
        <w:trPr>
          <w:trHeight w:val="300"/>
        </w:trPr>
        <w:tc>
          <w:tcPr>
            <w:tcW w:w="960" w:type="dxa"/>
            <w:noWrap/>
            <w:hideMark/>
          </w:tcPr>
          <w:p w14:paraId="6B51D0D0" w14:textId="77777777" w:rsidR="00650C20" w:rsidRPr="00650C20" w:rsidRDefault="00650C20" w:rsidP="00650C20">
            <w:r w:rsidRPr="00650C20">
              <w:t>5.928075</w:t>
            </w:r>
          </w:p>
        </w:tc>
        <w:tc>
          <w:tcPr>
            <w:tcW w:w="960" w:type="dxa"/>
            <w:noWrap/>
            <w:hideMark/>
          </w:tcPr>
          <w:p w14:paraId="3CC4AD61" w14:textId="77777777" w:rsidR="00650C20" w:rsidRPr="00650C20" w:rsidRDefault="00650C20" w:rsidP="00650C20">
            <w:r w:rsidRPr="00650C20">
              <w:t>10.24553</w:t>
            </w:r>
          </w:p>
        </w:tc>
        <w:tc>
          <w:tcPr>
            <w:tcW w:w="960" w:type="dxa"/>
            <w:noWrap/>
            <w:hideMark/>
          </w:tcPr>
          <w:p w14:paraId="603C38C7" w14:textId="77777777" w:rsidR="00650C20" w:rsidRPr="00650C20" w:rsidRDefault="00650C20" w:rsidP="00650C20">
            <w:r w:rsidRPr="00650C20">
              <w:t>12.97659</w:t>
            </w:r>
          </w:p>
        </w:tc>
        <w:tc>
          <w:tcPr>
            <w:tcW w:w="960" w:type="dxa"/>
            <w:noWrap/>
            <w:hideMark/>
          </w:tcPr>
          <w:p w14:paraId="015B22A2" w14:textId="77777777" w:rsidR="00650C20" w:rsidRPr="00650C20" w:rsidRDefault="00650C20" w:rsidP="00650C20">
            <w:r w:rsidRPr="00650C20">
              <w:t>14.41471</w:t>
            </w:r>
          </w:p>
        </w:tc>
        <w:tc>
          <w:tcPr>
            <w:tcW w:w="960" w:type="dxa"/>
            <w:noWrap/>
            <w:hideMark/>
          </w:tcPr>
          <w:p w14:paraId="204C4964" w14:textId="77777777" w:rsidR="00650C20" w:rsidRPr="00650C20" w:rsidRDefault="00650C20" w:rsidP="00650C20">
            <w:r w:rsidRPr="00650C20">
              <w:t>5.945927</w:t>
            </w:r>
          </w:p>
        </w:tc>
        <w:tc>
          <w:tcPr>
            <w:tcW w:w="960" w:type="dxa"/>
            <w:noWrap/>
            <w:hideMark/>
          </w:tcPr>
          <w:p w14:paraId="29A83F12" w14:textId="77777777" w:rsidR="00650C20" w:rsidRPr="00650C20" w:rsidRDefault="00650C20" w:rsidP="00650C20">
            <w:r w:rsidRPr="00650C20">
              <w:t>9.314603</w:t>
            </w:r>
          </w:p>
        </w:tc>
        <w:tc>
          <w:tcPr>
            <w:tcW w:w="960" w:type="dxa"/>
            <w:noWrap/>
            <w:hideMark/>
          </w:tcPr>
          <w:p w14:paraId="36886E4B" w14:textId="77777777" w:rsidR="00650C20" w:rsidRPr="00650C20" w:rsidRDefault="00650C20" w:rsidP="00650C20">
            <w:r w:rsidRPr="00650C20">
              <w:t>6.939846</w:t>
            </w:r>
          </w:p>
        </w:tc>
        <w:tc>
          <w:tcPr>
            <w:tcW w:w="960" w:type="dxa"/>
            <w:noWrap/>
            <w:hideMark/>
          </w:tcPr>
          <w:p w14:paraId="2AFBFFC9" w14:textId="77777777" w:rsidR="00650C20" w:rsidRPr="00650C20" w:rsidRDefault="00650C20" w:rsidP="00650C20">
            <w:r w:rsidRPr="00650C20">
              <w:t>4.701265</w:t>
            </w:r>
          </w:p>
        </w:tc>
        <w:tc>
          <w:tcPr>
            <w:tcW w:w="960" w:type="dxa"/>
            <w:noWrap/>
            <w:hideMark/>
          </w:tcPr>
          <w:p w14:paraId="20909D96" w14:textId="77777777" w:rsidR="00650C20" w:rsidRPr="00650C20" w:rsidRDefault="00650C20" w:rsidP="00650C20">
            <w:r w:rsidRPr="00650C20">
              <w:t>13.77415</w:t>
            </w:r>
          </w:p>
        </w:tc>
        <w:tc>
          <w:tcPr>
            <w:tcW w:w="960" w:type="dxa"/>
            <w:noWrap/>
            <w:hideMark/>
          </w:tcPr>
          <w:p w14:paraId="66FA359E" w14:textId="77777777" w:rsidR="00650C20" w:rsidRPr="00650C20" w:rsidRDefault="00650C20" w:rsidP="00650C20">
            <w:r w:rsidRPr="00650C20">
              <w:t>14.6224</w:t>
            </w:r>
          </w:p>
        </w:tc>
      </w:tr>
      <w:tr w:rsidR="00650C20" w:rsidRPr="00650C20" w14:paraId="77BB2484" w14:textId="77777777" w:rsidTr="00650C20">
        <w:trPr>
          <w:trHeight w:val="300"/>
        </w:trPr>
        <w:tc>
          <w:tcPr>
            <w:tcW w:w="960" w:type="dxa"/>
            <w:noWrap/>
            <w:hideMark/>
          </w:tcPr>
          <w:p w14:paraId="04F35B91" w14:textId="77777777" w:rsidR="00650C20" w:rsidRPr="00650C20" w:rsidRDefault="00650C20" w:rsidP="00650C20">
            <w:r w:rsidRPr="00650C20">
              <w:t>5.359526</w:t>
            </w:r>
          </w:p>
        </w:tc>
        <w:tc>
          <w:tcPr>
            <w:tcW w:w="960" w:type="dxa"/>
            <w:noWrap/>
            <w:hideMark/>
          </w:tcPr>
          <w:p w14:paraId="070C6ACC" w14:textId="77777777" w:rsidR="00650C20" w:rsidRPr="00650C20" w:rsidRDefault="00650C20" w:rsidP="00650C20">
            <w:r w:rsidRPr="00650C20">
              <w:t>3.974804</w:t>
            </w:r>
          </w:p>
        </w:tc>
        <w:tc>
          <w:tcPr>
            <w:tcW w:w="960" w:type="dxa"/>
            <w:noWrap/>
            <w:hideMark/>
          </w:tcPr>
          <w:p w14:paraId="0269D287" w14:textId="77777777" w:rsidR="00650C20" w:rsidRPr="00650C20" w:rsidRDefault="00650C20" w:rsidP="00650C20">
            <w:r w:rsidRPr="00650C20">
              <w:t>7.214736</w:t>
            </w:r>
          </w:p>
        </w:tc>
        <w:tc>
          <w:tcPr>
            <w:tcW w:w="960" w:type="dxa"/>
            <w:noWrap/>
            <w:hideMark/>
          </w:tcPr>
          <w:p w14:paraId="30BE4449" w14:textId="77777777" w:rsidR="00650C20" w:rsidRPr="00650C20" w:rsidRDefault="00650C20" w:rsidP="00650C20">
            <w:r w:rsidRPr="00650C20">
              <w:t>14.52379</w:t>
            </w:r>
          </w:p>
        </w:tc>
        <w:tc>
          <w:tcPr>
            <w:tcW w:w="960" w:type="dxa"/>
            <w:noWrap/>
            <w:hideMark/>
          </w:tcPr>
          <w:p w14:paraId="0E4E63B1" w14:textId="77777777" w:rsidR="00650C20" w:rsidRPr="00650C20" w:rsidRDefault="00650C20" w:rsidP="00650C20">
            <w:r w:rsidRPr="00650C20">
              <w:t>8.535112</w:t>
            </w:r>
          </w:p>
        </w:tc>
        <w:tc>
          <w:tcPr>
            <w:tcW w:w="960" w:type="dxa"/>
            <w:noWrap/>
            <w:hideMark/>
          </w:tcPr>
          <w:p w14:paraId="70532622" w14:textId="77777777" w:rsidR="00650C20" w:rsidRPr="00650C20" w:rsidRDefault="00650C20" w:rsidP="00650C20">
            <w:r w:rsidRPr="00650C20">
              <w:t>9.869001</w:t>
            </w:r>
          </w:p>
        </w:tc>
        <w:tc>
          <w:tcPr>
            <w:tcW w:w="960" w:type="dxa"/>
            <w:noWrap/>
            <w:hideMark/>
          </w:tcPr>
          <w:p w14:paraId="40EAE654" w14:textId="77777777" w:rsidR="00650C20" w:rsidRPr="00650C20" w:rsidRDefault="00650C20" w:rsidP="00650C20">
            <w:r w:rsidRPr="00650C20">
              <w:t>9.809738</w:t>
            </w:r>
          </w:p>
        </w:tc>
        <w:tc>
          <w:tcPr>
            <w:tcW w:w="960" w:type="dxa"/>
            <w:noWrap/>
            <w:hideMark/>
          </w:tcPr>
          <w:p w14:paraId="0E9307A6" w14:textId="77777777" w:rsidR="00650C20" w:rsidRPr="00650C20" w:rsidRDefault="00650C20" w:rsidP="00650C20">
            <w:r w:rsidRPr="00650C20">
              <w:t>12.89694</w:t>
            </w:r>
          </w:p>
        </w:tc>
        <w:tc>
          <w:tcPr>
            <w:tcW w:w="960" w:type="dxa"/>
            <w:noWrap/>
            <w:hideMark/>
          </w:tcPr>
          <w:p w14:paraId="39992AB2" w14:textId="77777777" w:rsidR="00650C20" w:rsidRPr="00650C20" w:rsidRDefault="00650C20" w:rsidP="00650C20">
            <w:r w:rsidRPr="00650C20">
              <w:t>8.643163</w:t>
            </w:r>
          </w:p>
        </w:tc>
        <w:tc>
          <w:tcPr>
            <w:tcW w:w="960" w:type="dxa"/>
            <w:noWrap/>
            <w:hideMark/>
          </w:tcPr>
          <w:p w14:paraId="4407BBC4" w14:textId="77777777" w:rsidR="00650C20" w:rsidRPr="00650C20" w:rsidRDefault="00650C20" w:rsidP="00650C20">
            <w:r w:rsidRPr="00650C20">
              <w:t>10.52012</w:t>
            </w:r>
          </w:p>
        </w:tc>
      </w:tr>
      <w:tr w:rsidR="00650C20" w:rsidRPr="00650C20" w14:paraId="566C7CE9" w14:textId="77777777" w:rsidTr="00650C20">
        <w:trPr>
          <w:trHeight w:val="300"/>
        </w:trPr>
        <w:tc>
          <w:tcPr>
            <w:tcW w:w="960" w:type="dxa"/>
            <w:noWrap/>
            <w:hideMark/>
          </w:tcPr>
          <w:p w14:paraId="6174E5BF" w14:textId="77777777" w:rsidR="00650C20" w:rsidRPr="00650C20" w:rsidRDefault="00650C20" w:rsidP="00650C20">
            <w:r w:rsidRPr="00650C20">
              <w:t>5.334769</w:t>
            </w:r>
          </w:p>
        </w:tc>
        <w:tc>
          <w:tcPr>
            <w:tcW w:w="960" w:type="dxa"/>
            <w:noWrap/>
            <w:hideMark/>
          </w:tcPr>
          <w:p w14:paraId="5C9EABB9" w14:textId="77777777" w:rsidR="00650C20" w:rsidRPr="00650C20" w:rsidRDefault="00650C20" w:rsidP="00650C20">
            <w:r w:rsidRPr="00650C20">
              <w:t>11.14329</w:t>
            </w:r>
          </w:p>
        </w:tc>
        <w:tc>
          <w:tcPr>
            <w:tcW w:w="960" w:type="dxa"/>
            <w:noWrap/>
            <w:hideMark/>
          </w:tcPr>
          <w:p w14:paraId="4E2EC228" w14:textId="77777777" w:rsidR="00650C20" w:rsidRPr="00650C20" w:rsidRDefault="00650C20" w:rsidP="00650C20">
            <w:r w:rsidRPr="00650C20">
              <w:t>12.97897</w:t>
            </w:r>
          </w:p>
        </w:tc>
        <w:tc>
          <w:tcPr>
            <w:tcW w:w="960" w:type="dxa"/>
            <w:noWrap/>
            <w:hideMark/>
          </w:tcPr>
          <w:p w14:paraId="72DB4C39" w14:textId="77777777" w:rsidR="00650C20" w:rsidRPr="00650C20" w:rsidRDefault="00650C20" w:rsidP="00650C20">
            <w:r w:rsidRPr="00650C20">
              <w:t>4.48239</w:t>
            </w:r>
          </w:p>
        </w:tc>
        <w:tc>
          <w:tcPr>
            <w:tcW w:w="960" w:type="dxa"/>
            <w:noWrap/>
            <w:hideMark/>
          </w:tcPr>
          <w:p w14:paraId="620822C9" w14:textId="77777777" w:rsidR="00650C20" w:rsidRPr="00650C20" w:rsidRDefault="00650C20" w:rsidP="00650C20">
            <w:r w:rsidRPr="00650C20">
              <w:t>10.81079</w:t>
            </w:r>
          </w:p>
        </w:tc>
        <w:tc>
          <w:tcPr>
            <w:tcW w:w="960" w:type="dxa"/>
            <w:noWrap/>
            <w:hideMark/>
          </w:tcPr>
          <w:p w14:paraId="6D2B716D" w14:textId="77777777" w:rsidR="00650C20" w:rsidRPr="00650C20" w:rsidRDefault="00650C20" w:rsidP="00650C20">
            <w:r w:rsidRPr="00650C20">
              <w:t>5.35343</w:t>
            </w:r>
          </w:p>
        </w:tc>
        <w:tc>
          <w:tcPr>
            <w:tcW w:w="960" w:type="dxa"/>
            <w:noWrap/>
            <w:hideMark/>
          </w:tcPr>
          <w:p w14:paraId="36AB5ED4" w14:textId="77777777" w:rsidR="00650C20" w:rsidRPr="00650C20" w:rsidRDefault="00650C20" w:rsidP="00650C20">
            <w:r w:rsidRPr="00650C20">
              <w:t>10.50063</w:t>
            </w:r>
          </w:p>
        </w:tc>
        <w:tc>
          <w:tcPr>
            <w:tcW w:w="960" w:type="dxa"/>
            <w:noWrap/>
            <w:hideMark/>
          </w:tcPr>
          <w:p w14:paraId="6761CB26" w14:textId="77777777" w:rsidR="00650C20" w:rsidRPr="00650C20" w:rsidRDefault="00650C20" w:rsidP="00650C20">
            <w:r w:rsidRPr="00650C20">
              <w:t>4.614538</w:t>
            </w:r>
          </w:p>
        </w:tc>
        <w:tc>
          <w:tcPr>
            <w:tcW w:w="960" w:type="dxa"/>
            <w:noWrap/>
            <w:hideMark/>
          </w:tcPr>
          <w:p w14:paraId="2DBB4C5E" w14:textId="77777777" w:rsidR="00650C20" w:rsidRPr="00650C20" w:rsidRDefault="00650C20" w:rsidP="00650C20">
            <w:r w:rsidRPr="00650C20">
              <w:t>5.259963</w:t>
            </w:r>
          </w:p>
        </w:tc>
        <w:tc>
          <w:tcPr>
            <w:tcW w:w="960" w:type="dxa"/>
            <w:noWrap/>
            <w:hideMark/>
          </w:tcPr>
          <w:p w14:paraId="056D8AA5" w14:textId="77777777" w:rsidR="00650C20" w:rsidRPr="00650C20" w:rsidRDefault="00650C20" w:rsidP="00650C20">
            <w:r w:rsidRPr="00650C20">
              <w:t>15.99683</w:t>
            </w:r>
          </w:p>
        </w:tc>
      </w:tr>
      <w:tr w:rsidR="00650C20" w:rsidRPr="00650C20" w14:paraId="03789974" w14:textId="77777777" w:rsidTr="00650C20">
        <w:trPr>
          <w:trHeight w:val="300"/>
        </w:trPr>
        <w:tc>
          <w:tcPr>
            <w:tcW w:w="960" w:type="dxa"/>
            <w:noWrap/>
            <w:hideMark/>
          </w:tcPr>
          <w:p w14:paraId="1B00CD7D" w14:textId="77777777" w:rsidR="00650C20" w:rsidRPr="00650C20" w:rsidRDefault="00650C20" w:rsidP="00650C20">
            <w:r w:rsidRPr="00650C20">
              <w:t>6.318056</w:t>
            </w:r>
          </w:p>
        </w:tc>
        <w:tc>
          <w:tcPr>
            <w:tcW w:w="960" w:type="dxa"/>
            <w:noWrap/>
            <w:hideMark/>
          </w:tcPr>
          <w:p w14:paraId="08D7FBE5" w14:textId="77777777" w:rsidR="00650C20" w:rsidRPr="00650C20" w:rsidRDefault="00650C20" w:rsidP="00650C20">
            <w:r w:rsidRPr="00650C20">
              <w:t>6.355799</w:t>
            </w:r>
          </w:p>
        </w:tc>
        <w:tc>
          <w:tcPr>
            <w:tcW w:w="960" w:type="dxa"/>
            <w:noWrap/>
            <w:hideMark/>
          </w:tcPr>
          <w:p w14:paraId="60E73E9B" w14:textId="77777777" w:rsidR="00650C20" w:rsidRPr="00650C20" w:rsidRDefault="00650C20" w:rsidP="00650C20">
            <w:r w:rsidRPr="00650C20">
              <w:t>13.31883</w:t>
            </w:r>
          </w:p>
        </w:tc>
        <w:tc>
          <w:tcPr>
            <w:tcW w:w="960" w:type="dxa"/>
            <w:noWrap/>
            <w:hideMark/>
          </w:tcPr>
          <w:p w14:paraId="2259A5EA" w14:textId="77777777" w:rsidR="00650C20" w:rsidRPr="00650C20" w:rsidRDefault="00650C20" w:rsidP="00650C20">
            <w:r w:rsidRPr="00650C20">
              <w:t>5.70137</w:t>
            </w:r>
          </w:p>
        </w:tc>
        <w:tc>
          <w:tcPr>
            <w:tcW w:w="960" w:type="dxa"/>
            <w:noWrap/>
            <w:hideMark/>
          </w:tcPr>
          <w:p w14:paraId="643EC12C" w14:textId="77777777" w:rsidR="00650C20" w:rsidRPr="00650C20" w:rsidRDefault="00650C20" w:rsidP="00650C20">
            <w:r w:rsidRPr="00650C20">
              <w:t>15.32806</w:t>
            </w:r>
          </w:p>
        </w:tc>
        <w:tc>
          <w:tcPr>
            <w:tcW w:w="960" w:type="dxa"/>
            <w:noWrap/>
            <w:hideMark/>
          </w:tcPr>
          <w:p w14:paraId="5685938B" w14:textId="77777777" w:rsidR="00650C20" w:rsidRPr="00650C20" w:rsidRDefault="00650C20" w:rsidP="00650C20">
            <w:r w:rsidRPr="00650C20">
              <w:t>4.889351</w:t>
            </w:r>
          </w:p>
        </w:tc>
        <w:tc>
          <w:tcPr>
            <w:tcW w:w="960" w:type="dxa"/>
            <w:noWrap/>
            <w:hideMark/>
          </w:tcPr>
          <w:p w14:paraId="5D7A1E2D" w14:textId="77777777" w:rsidR="00650C20" w:rsidRPr="00650C20" w:rsidRDefault="00650C20" w:rsidP="00650C20">
            <w:r w:rsidRPr="00650C20">
              <w:t>5.456008</w:t>
            </w:r>
          </w:p>
        </w:tc>
        <w:tc>
          <w:tcPr>
            <w:tcW w:w="960" w:type="dxa"/>
            <w:noWrap/>
            <w:hideMark/>
          </w:tcPr>
          <w:p w14:paraId="30E486A8" w14:textId="77777777" w:rsidR="00650C20" w:rsidRPr="00650C20" w:rsidRDefault="00650C20" w:rsidP="00650C20">
            <w:r w:rsidRPr="00650C20">
              <w:t>12.77672</w:t>
            </w:r>
          </w:p>
        </w:tc>
        <w:tc>
          <w:tcPr>
            <w:tcW w:w="960" w:type="dxa"/>
            <w:noWrap/>
            <w:hideMark/>
          </w:tcPr>
          <w:p w14:paraId="4A0E9A7F" w14:textId="77777777" w:rsidR="00650C20" w:rsidRPr="00650C20" w:rsidRDefault="00650C20" w:rsidP="00650C20">
            <w:r w:rsidRPr="00650C20">
              <w:t>4.460098</w:t>
            </w:r>
          </w:p>
        </w:tc>
        <w:tc>
          <w:tcPr>
            <w:tcW w:w="960" w:type="dxa"/>
            <w:noWrap/>
            <w:hideMark/>
          </w:tcPr>
          <w:p w14:paraId="2D49CE35" w14:textId="77777777" w:rsidR="00650C20" w:rsidRPr="00650C20" w:rsidRDefault="00650C20" w:rsidP="00650C20">
            <w:r w:rsidRPr="00650C20">
              <w:t>15.68386</w:t>
            </w:r>
          </w:p>
        </w:tc>
      </w:tr>
      <w:tr w:rsidR="00650C20" w:rsidRPr="00650C20" w14:paraId="7C357D74" w14:textId="77777777" w:rsidTr="00650C20">
        <w:trPr>
          <w:trHeight w:val="300"/>
        </w:trPr>
        <w:tc>
          <w:tcPr>
            <w:tcW w:w="960" w:type="dxa"/>
            <w:noWrap/>
            <w:hideMark/>
          </w:tcPr>
          <w:p w14:paraId="44A3B495" w14:textId="77777777" w:rsidR="00650C20" w:rsidRPr="00650C20" w:rsidRDefault="00650C20" w:rsidP="00650C20">
            <w:r w:rsidRPr="00650C20">
              <w:t>5.248547</w:t>
            </w:r>
          </w:p>
        </w:tc>
        <w:tc>
          <w:tcPr>
            <w:tcW w:w="960" w:type="dxa"/>
            <w:noWrap/>
            <w:hideMark/>
          </w:tcPr>
          <w:p w14:paraId="57538FDE" w14:textId="77777777" w:rsidR="00650C20" w:rsidRPr="00650C20" w:rsidRDefault="00650C20" w:rsidP="00650C20">
            <w:r w:rsidRPr="00650C20">
              <w:t>12.2279</w:t>
            </w:r>
          </w:p>
        </w:tc>
        <w:tc>
          <w:tcPr>
            <w:tcW w:w="960" w:type="dxa"/>
            <w:noWrap/>
            <w:hideMark/>
          </w:tcPr>
          <w:p w14:paraId="3BC32C63" w14:textId="77777777" w:rsidR="00650C20" w:rsidRPr="00650C20" w:rsidRDefault="00650C20" w:rsidP="00650C20">
            <w:r w:rsidRPr="00650C20">
              <w:t>8.392236</w:t>
            </w:r>
          </w:p>
        </w:tc>
        <w:tc>
          <w:tcPr>
            <w:tcW w:w="960" w:type="dxa"/>
            <w:noWrap/>
            <w:hideMark/>
          </w:tcPr>
          <w:p w14:paraId="498AABA7" w14:textId="77777777" w:rsidR="00650C20" w:rsidRPr="00650C20" w:rsidRDefault="00650C20" w:rsidP="00650C20">
            <w:r w:rsidRPr="00650C20">
              <w:t>8.952929</w:t>
            </w:r>
          </w:p>
        </w:tc>
        <w:tc>
          <w:tcPr>
            <w:tcW w:w="960" w:type="dxa"/>
            <w:noWrap/>
            <w:hideMark/>
          </w:tcPr>
          <w:p w14:paraId="67E80FC4" w14:textId="77777777" w:rsidR="00650C20" w:rsidRPr="00650C20" w:rsidRDefault="00650C20" w:rsidP="00650C20">
            <w:r w:rsidRPr="00650C20">
              <w:t>16.10935</w:t>
            </w:r>
          </w:p>
        </w:tc>
        <w:tc>
          <w:tcPr>
            <w:tcW w:w="960" w:type="dxa"/>
            <w:noWrap/>
            <w:hideMark/>
          </w:tcPr>
          <w:p w14:paraId="4CB1B3D6" w14:textId="77777777" w:rsidR="00650C20" w:rsidRPr="00650C20" w:rsidRDefault="00650C20" w:rsidP="00650C20">
            <w:r w:rsidRPr="00650C20">
              <w:t>12.69586</w:t>
            </w:r>
          </w:p>
        </w:tc>
        <w:tc>
          <w:tcPr>
            <w:tcW w:w="960" w:type="dxa"/>
            <w:noWrap/>
            <w:hideMark/>
          </w:tcPr>
          <w:p w14:paraId="584CE638" w14:textId="77777777" w:rsidR="00650C20" w:rsidRPr="00650C20" w:rsidRDefault="00650C20" w:rsidP="00650C20">
            <w:r w:rsidRPr="00650C20">
              <w:t>5.705522</w:t>
            </w:r>
          </w:p>
        </w:tc>
        <w:tc>
          <w:tcPr>
            <w:tcW w:w="960" w:type="dxa"/>
            <w:noWrap/>
            <w:hideMark/>
          </w:tcPr>
          <w:p w14:paraId="1928C524" w14:textId="77777777" w:rsidR="00650C20" w:rsidRPr="00650C20" w:rsidRDefault="00650C20" w:rsidP="00650C20">
            <w:r w:rsidRPr="00650C20">
              <w:t>8.283103</w:t>
            </w:r>
          </w:p>
        </w:tc>
        <w:tc>
          <w:tcPr>
            <w:tcW w:w="960" w:type="dxa"/>
            <w:noWrap/>
            <w:hideMark/>
          </w:tcPr>
          <w:p w14:paraId="4C1FC4E7" w14:textId="77777777" w:rsidR="00650C20" w:rsidRPr="00650C20" w:rsidRDefault="00650C20" w:rsidP="00650C20">
            <w:r w:rsidRPr="00650C20">
              <w:t>14.72649</w:t>
            </w:r>
          </w:p>
        </w:tc>
        <w:tc>
          <w:tcPr>
            <w:tcW w:w="960" w:type="dxa"/>
            <w:noWrap/>
            <w:hideMark/>
          </w:tcPr>
          <w:p w14:paraId="79D1AF0D" w14:textId="77777777" w:rsidR="00650C20" w:rsidRPr="00650C20" w:rsidRDefault="00650C20" w:rsidP="00650C20">
            <w:r w:rsidRPr="00650C20">
              <w:t>15.80807</w:t>
            </w:r>
          </w:p>
        </w:tc>
      </w:tr>
      <w:tr w:rsidR="00650C20" w:rsidRPr="00650C20" w14:paraId="13695F9A" w14:textId="77777777" w:rsidTr="00650C20">
        <w:trPr>
          <w:trHeight w:val="300"/>
        </w:trPr>
        <w:tc>
          <w:tcPr>
            <w:tcW w:w="960" w:type="dxa"/>
            <w:noWrap/>
            <w:hideMark/>
          </w:tcPr>
          <w:p w14:paraId="2B1AD589" w14:textId="77777777" w:rsidR="00650C20" w:rsidRPr="00650C20" w:rsidRDefault="00650C20" w:rsidP="00650C20">
            <w:pPr>
              <w:rPr>
                <w:b/>
                <w:bCs/>
              </w:rPr>
            </w:pPr>
            <w:r w:rsidRPr="00650C20">
              <w:rPr>
                <w:b/>
                <w:bCs/>
              </w:rPr>
              <w:t>6.480863</w:t>
            </w:r>
          </w:p>
        </w:tc>
        <w:tc>
          <w:tcPr>
            <w:tcW w:w="960" w:type="dxa"/>
            <w:noWrap/>
            <w:hideMark/>
          </w:tcPr>
          <w:p w14:paraId="3F7EAF21" w14:textId="77777777" w:rsidR="00650C20" w:rsidRPr="00650C20" w:rsidRDefault="00650C20" w:rsidP="00650C20">
            <w:pPr>
              <w:rPr>
                <w:b/>
                <w:bCs/>
              </w:rPr>
            </w:pPr>
            <w:r w:rsidRPr="00650C20">
              <w:rPr>
                <w:b/>
                <w:bCs/>
              </w:rPr>
              <w:t>9.222532</w:t>
            </w:r>
          </w:p>
        </w:tc>
        <w:tc>
          <w:tcPr>
            <w:tcW w:w="960" w:type="dxa"/>
            <w:noWrap/>
            <w:hideMark/>
          </w:tcPr>
          <w:p w14:paraId="7A114DF7" w14:textId="77777777" w:rsidR="00650C20" w:rsidRPr="00650C20" w:rsidRDefault="00650C20" w:rsidP="00650C20">
            <w:pPr>
              <w:rPr>
                <w:b/>
                <w:bCs/>
              </w:rPr>
            </w:pPr>
            <w:r w:rsidRPr="00650C20">
              <w:rPr>
                <w:b/>
                <w:bCs/>
              </w:rPr>
              <w:t>10.5399</w:t>
            </w:r>
          </w:p>
        </w:tc>
        <w:tc>
          <w:tcPr>
            <w:tcW w:w="960" w:type="dxa"/>
            <w:noWrap/>
            <w:hideMark/>
          </w:tcPr>
          <w:p w14:paraId="04E8F9CA" w14:textId="77777777" w:rsidR="00650C20" w:rsidRPr="00650C20" w:rsidRDefault="00650C20" w:rsidP="00650C20">
            <w:pPr>
              <w:rPr>
                <w:b/>
                <w:bCs/>
              </w:rPr>
            </w:pPr>
            <w:r w:rsidRPr="00650C20">
              <w:rPr>
                <w:b/>
                <w:bCs/>
              </w:rPr>
              <w:t>9.253762</w:t>
            </w:r>
          </w:p>
        </w:tc>
        <w:tc>
          <w:tcPr>
            <w:tcW w:w="960" w:type="dxa"/>
            <w:noWrap/>
            <w:hideMark/>
          </w:tcPr>
          <w:p w14:paraId="78C37400" w14:textId="77777777" w:rsidR="00650C20" w:rsidRPr="00650C20" w:rsidRDefault="00650C20" w:rsidP="00650C20">
            <w:pPr>
              <w:rPr>
                <w:b/>
                <w:bCs/>
              </w:rPr>
            </w:pPr>
            <w:r w:rsidRPr="00650C20">
              <w:rPr>
                <w:b/>
                <w:bCs/>
              </w:rPr>
              <w:t>13.10557</w:t>
            </w:r>
          </w:p>
        </w:tc>
        <w:tc>
          <w:tcPr>
            <w:tcW w:w="960" w:type="dxa"/>
            <w:noWrap/>
            <w:hideMark/>
          </w:tcPr>
          <w:p w14:paraId="7D4617FC" w14:textId="77777777" w:rsidR="00650C20" w:rsidRPr="00650C20" w:rsidRDefault="00650C20" w:rsidP="00650C20">
            <w:pPr>
              <w:rPr>
                <w:b/>
                <w:bCs/>
              </w:rPr>
            </w:pPr>
            <w:r w:rsidRPr="00650C20">
              <w:rPr>
                <w:b/>
                <w:bCs/>
              </w:rPr>
              <w:t>8.061654</w:t>
            </w:r>
          </w:p>
        </w:tc>
        <w:tc>
          <w:tcPr>
            <w:tcW w:w="960" w:type="dxa"/>
            <w:noWrap/>
            <w:hideMark/>
          </w:tcPr>
          <w:p w14:paraId="051325A6" w14:textId="77777777" w:rsidR="00650C20" w:rsidRPr="00650C20" w:rsidRDefault="00650C20" w:rsidP="00650C20">
            <w:pPr>
              <w:rPr>
                <w:b/>
                <w:bCs/>
              </w:rPr>
            </w:pPr>
            <w:r w:rsidRPr="00650C20">
              <w:rPr>
                <w:b/>
                <w:bCs/>
              </w:rPr>
              <w:t>7.48547</w:t>
            </w:r>
          </w:p>
        </w:tc>
        <w:tc>
          <w:tcPr>
            <w:tcW w:w="960" w:type="dxa"/>
            <w:noWrap/>
            <w:hideMark/>
          </w:tcPr>
          <w:p w14:paraId="4A97F199" w14:textId="77777777" w:rsidR="00650C20" w:rsidRPr="00650C20" w:rsidRDefault="00650C20" w:rsidP="00650C20">
            <w:pPr>
              <w:rPr>
                <w:b/>
                <w:bCs/>
              </w:rPr>
            </w:pPr>
            <w:r w:rsidRPr="00650C20">
              <w:rPr>
                <w:b/>
                <w:bCs/>
              </w:rPr>
              <w:t>8.487361</w:t>
            </w:r>
          </w:p>
        </w:tc>
        <w:tc>
          <w:tcPr>
            <w:tcW w:w="960" w:type="dxa"/>
            <w:noWrap/>
            <w:hideMark/>
          </w:tcPr>
          <w:p w14:paraId="421C5F70" w14:textId="77777777" w:rsidR="00650C20" w:rsidRPr="00650C20" w:rsidRDefault="00650C20" w:rsidP="00650C20">
            <w:pPr>
              <w:rPr>
                <w:b/>
                <w:bCs/>
              </w:rPr>
            </w:pPr>
            <w:r w:rsidRPr="00650C20">
              <w:rPr>
                <w:b/>
                <w:bCs/>
              </w:rPr>
              <w:t>10.6031</w:t>
            </w:r>
          </w:p>
        </w:tc>
        <w:tc>
          <w:tcPr>
            <w:tcW w:w="960" w:type="dxa"/>
            <w:noWrap/>
            <w:hideMark/>
          </w:tcPr>
          <w:p w14:paraId="558611E5" w14:textId="77777777" w:rsidR="00650C20" w:rsidRPr="00650C20" w:rsidRDefault="00650C20" w:rsidP="00650C20">
            <w:pPr>
              <w:rPr>
                <w:b/>
                <w:bCs/>
              </w:rPr>
            </w:pPr>
            <w:r w:rsidRPr="00650C20">
              <w:rPr>
                <w:b/>
                <w:bCs/>
              </w:rPr>
              <w:t>11.27267</w:t>
            </w:r>
          </w:p>
        </w:tc>
      </w:tr>
    </w:tbl>
    <w:p w14:paraId="0A602344" w14:textId="2E8BD787" w:rsidR="00650C20" w:rsidRDefault="007F5230" w:rsidP="00DD05AD">
      <w:r>
        <w:lastRenderedPageBreak/>
        <w:t xml:space="preserve">Raw data for Section 4.4.2.9 </w:t>
      </w:r>
      <w:r w:rsidR="00F529BC">
        <w:t>with single node performing Document Query (7 active nodes)</w:t>
      </w:r>
    </w:p>
    <w:p w14:paraId="151CEF5D" w14:textId="12177A76" w:rsidR="007F5230" w:rsidRDefault="007F5230" w:rsidP="00DD05AD"/>
    <w:tbl>
      <w:tblPr>
        <w:tblStyle w:val="TableGrid"/>
        <w:tblW w:w="0" w:type="auto"/>
        <w:tblLook w:val="04A0" w:firstRow="1" w:lastRow="0" w:firstColumn="1" w:lastColumn="0" w:noHBand="0" w:noVBand="1"/>
      </w:tblPr>
      <w:tblGrid>
        <w:gridCol w:w="1157"/>
        <w:gridCol w:w="1157"/>
        <w:gridCol w:w="1157"/>
        <w:gridCol w:w="1157"/>
        <w:gridCol w:w="1157"/>
        <w:gridCol w:w="1157"/>
        <w:gridCol w:w="1157"/>
        <w:gridCol w:w="1157"/>
        <w:gridCol w:w="1157"/>
        <w:gridCol w:w="1157"/>
      </w:tblGrid>
      <w:tr w:rsidR="007F5230" w:rsidRPr="007F5230" w14:paraId="583C1DA3" w14:textId="77777777" w:rsidTr="007F5230">
        <w:trPr>
          <w:trHeight w:val="268"/>
        </w:trPr>
        <w:tc>
          <w:tcPr>
            <w:tcW w:w="1157" w:type="dxa"/>
            <w:noWrap/>
            <w:hideMark/>
          </w:tcPr>
          <w:p w14:paraId="4983F994" w14:textId="77777777" w:rsidR="007F5230" w:rsidRPr="007F5230" w:rsidRDefault="007F5230" w:rsidP="007F5230">
            <w:r w:rsidRPr="007F5230">
              <w:t>Tx01</w:t>
            </w:r>
          </w:p>
        </w:tc>
        <w:tc>
          <w:tcPr>
            <w:tcW w:w="1157" w:type="dxa"/>
            <w:noWrap/>
            <w:hideMark/>
          </w:tcPr>
          <w:p w14:paraId="670A81D9" w14:textId="77777777" w:rsidR="007F5230" w:rsidRPr="007F5230" w:rsidRDefault="007F5230" w:rsidP="007F5230">
            <w:r w:rsidRPr="007F5230">
              <w:t>Tx02</w:t>
            </w:r>
          </w:p>
        </w:tc>
        <w:tc>
          <w:tcPr>
            <w:tcW w:w="1157" w:type="dxa"/>
            <w:noWrap/>
            <w:hideMark/>
          </w:tcPr>
          <w:p w14:paraId="19244EEE" w14:textId="77777777" w:rsidR="007F5230" w:rsidRPr="007F5230" w:rsidRDefault="007F5230" w:rsidP="007F5230">
            <w:r w:rsidRPr="007F5230">
              <w:t>Tx03</w:t>
            </w:r>
          </w:p>
        </w:tc>
        <w:tc>
          <w:tcPr>
            <w:tcW w:w="1157" w:type="dxa"/>
            <w:noWrap/>
            <w:hideMark/>
          </w:tcPr>
          <w:p w14:paraId="20F4C5EC" w14:textId="77777777" w:rsidR="007F5230" w:rsidRPr="007F5230" w:rsidRDefault="007F5230" w:rsidP="007F5230">
            <w:r w:rsidRPr="007F5230">
              <w:t>Tx04</w:t>
            </w:r>
          </w:p>
        </w:tc>
        <w:tc>
          <w:tcPr>
            <w:tcW w:w="1157" w:type="dxa"/>
            <w:noWrap/>
            <w:hideMark/>
          </w:tcPr>
          <w:p w14:paraId="6959B0D2" w14:textId="77777777" w:rsidR="007F5230" w:rsidRPr="007F5230" w:rsidRDefault="007F5230" w:rsidP="007F5230">
            <w:r w:rsidRPr="007F5230">
              <w:t>Tx05</w:t>
            </w:r>
          </w:p>
        </w:tc>
        <w:tc>
          <w:tcPr>
            <w:tcW w:w="1157" w:type="dxa"/>
            <w:noWrap/>
            <w:hideMark/>
          </w:tcPr>
          <w:p w14:paraId="30E14A12" w14:textId="77777777" w:rsidR="007F5230" w:rsidRPr="007F5230" w:rsidRDefault="007F5230" w:rsidP="007F5230">
            <w:r w:rsidRPr="007F5230">
              <w:t>Tx06</w:t>
            </w:r>
          </w:p>
        </w:tc>
        <w:tc>
          <w:tcPr>
            <w:tcW w:w="1157" w:type="dxa"/>
            <w:noWrap/>
            <w:hideMark/>
          </w:tcPr>
          <w:p w14:paraId="4DE36FF3" w14:textId="77777777" w:rsidR="007F5230" w:rsidRPr="007F5230" w:rsidRDefault="007F5230" w:rsidP="007F5230">
            <w:r w:rsidRPr="007F5230">
              <w:t>Tx07</w:t>
            </w:r>
          </w:p>
        </w:tc>
        <w:tc>
          <w:tcPr>
            <w:tcW w:w="1157" w:type="dxa"/>
            <w:noWrap/>
            <w:hideMark/>
          </w:tcPr>
          <w:p w14:paraId="294AAE32" w14:textId="77777777" w:rsidR="007F5230" w:rsidRPr="007F5230" w:rsidRDefault="007F5230" w:rsidP="007F5230">
            <w:r w:rsidRPr="007F5230">
              <w:t>Tx08</w:t>
            </w:r>
          </w:p>
        </w:tc>
        <w:tc>
          <w:tcPr>
            <w:tcW w:w="1157" w:type="dxa"/>
            <w:noWrap/>
            <w:hideMark/>
          </w:tcPr>
          <w:p w14:paraId="310983BD" w14:textId="77777777" w:rsidR="007F5230" w:rsidRPr="007F5230" w:rsidRDefault="007F5230" w:rsidP="007F5230">
            <w:r w:rsidRPr="007F5230">
              <w:t>Tx09</w:t>
            </w:r>
          </w:p>
        </w:tc>
        <w:tc>
          <w:tcPr>
            <w:tcW w:w="1157" w:type="dxa"/>
            <w:noWrap/>
            <w:hideMark/>
          </w:tcPr>
          <w:p w14:paraId="550FBFC0" w14:textId="77777777" w:rsidR="007F5230" w:rsidRPr="007F5230" w:rsidRDefault="007F5230" w:rsidP="007F5230">
            <w:r w:rsidRPr="007F5230">
              <w:t>Tx10</w:t>
            </w:r>
          </w:p>
        </w:tc>
      </w:tr>
      <w:tr w:rsidR="007F5230" w:rsidRPr="007F5230" w14:paraId="164B9082" w14:textId="77777777" w:rsidTr="007F5230">
        <w:trPr>
          <w:trHeight w:val="268"/>
        </w:trPr>
        <w:tc>
          <w:tcPr>
            <w:tcW w:w="1157" w:type="dxa"/>
            <w:noWrap/>
            <w:hideMark/>
          </w:tcPr>
          <w:p w14:paraId="1549DDD8" w14:textId="77777777" w:rsidR="007F5230" w:rsidRPr="007F5230" w:rsidRDefault="007F5230" w:rsidP="007F5230">
            <w:r w:rsidRPr="007F5230">
              <w:t>361.5501</w:t>
            </w:r>
          </w:p>
        </w:tc>
        <w:tc>
          <w:tcPr>
            <w:tcW w:w="1157" w:type="dxa"/>
            <w:noWrap/>
            <w:hideMark/>
          </w:tcPr>
          <w:p w14:paraId="4DD062F6" w14:textId="77777777" w:rsidR="007F5230" w:rsidRPr="007F5230" w:rsidRDefault="007F5230" w:rsidP="007F5230">
            <w:r w:rsidRPr="007F5230">
              <w:t>321.9779</w:t>
            </w:r>
          </w:p>
        </w:tc>
        <w:tc>
          <w:tcPr>
            <w:tcW w:w="1157" w:type="dxa"/>
            <w:noWrap/>
            <w:hideMark/>
          </w:tcPr>
          <w:p w14:paraId="4E7159BF" w14:textId="77777777" w:rsidR="007F5230" w:rsidRPr="007F5230" w:rsidRDefault="007F5230" w:rsidP="007F5230">
            <w:r w:rsidRPr="007F5230">
              <w:t>296.8513</w:t>
            </w:r>
          </w:p>
        </w:tc>
        <w:tc>
          <w:tcPr>
            <w:tcW w:w="1157" w:type="dxa"/>
            <w:noWrap/>
            <w:hideMark/>
          </w:tcPr>
          <w:p w14:paraId="6D8CE12E" w14:textId="77777777" w:rsidR="007F5230" w:rsidRPr="007F5230" w:rsidRDefault="007F5230" w:rsidP="007F5230">
            <w:r w:rsidRPr="007F5230">
              <w:t>288.9975</w:t>
            </w:r>
          </w:p>
        </w:tc>
        <w:tc>
          <w:tcPr>
            <w:tcW w:w="1157" w:type="dxa"/>
            <w:noWrap/>
            <w:hideMark/>
          </w:tcPr>
          <w:p w14:paraId="50A79806" w14:textId="77777777" w:rsidR="007F5230" w:rsidRPr="007F5230" w:rsidRDefault="007F5230" w:rsidP="007F5230">
            <w:r w:rsidRPr="007F5230">
              <w:t>321.6248</w:t>
            </w:r>
          </w:p>
        </w:tc>
        <w:tc>
          <w:tcPr>
            <w:tcW w:w="1157" w:type="dxa"/>
            <w:noWrap/>
            <w:hideMark/>
          </w:tcPr>
          <w:p w14:paraId="487FF0D3" w14:textId="77777777" w:rsidR="007F5230" w:rsidRPr="007F5230" w:rsidRDefault="007F5230" w:rsidP="007F5230">
            <w:r w:rsidRPr="007F5230">
              <w:t>300.7045</w:t>
            </w:r>
          </w:p>
        </w:tc>
        <w:tc>
          <w:tcPr>
            <w:tcW w:w="1157" w:type="dxa"/>
            <w:noWrap/>
            <w:hideMark/>
          </w:tcPr>
          <w:p w14:paraId="6F46B5E7" w14:textId="77777777" w:rsidR="007F5230" w:rsidRPr="007F5230" w:rsidRDefault="007F5230" w:rsidP="007F5230">
            <w:r w:rsidRPr="007F5230">
              <w:t>291.6251</w:t>
            </w:r>
          </w:p>
        </w:tc>
        <w:tc>
          <w:tcPr>
            <w:tcW w:w="1157" w:type="dxa"/>
            <w:noWrap/>
            <w:hideMark/>
          </w:tcPr>
          <w:p w14:paraId="06BD444D" w14:textId="77777777" w:rsidR="007F5230" w:rsidRPr="007F5230" w:rsidRDefault="007F5230" w:rsidP="007F5230">
            <w:r w:rsidRPr="007F5230">
              <w:t>284.6361</w:t>
            </w:r>
          </w:p>
        </w:tc>
        <w:tc>
          <w:tcPr>
            <w:tcW w:w="1157" w:type="dxa"/>
            <w:noWrap/>
            <w:hideMark/>
          </w:tcPr>
          <w:p w14:paraId="25F1E84F" w14:textId="77777777" w:rsidR="007F5230" w:rsidRPr="007F5230" w:rsidRDefault="007F5230" w:rsidP="007F5230">
            <w:r w:rsidRPr="007F5230">
              <w:t>293.0078</w:t>
            </w:r>
          </w:p>
        </w:tc>
        <w:tc>
          <w:tcPr>
            <w:tcW w:w="1157" w:type="dxa"/>
            <w:noWrap/>
            <w:hideMark/>
          </w:tcPr>
          <w:p w14:paraId="4C69EA3A" w14:textId="77777777" w:rsidR="007F5230" w:rsidRPr="007F5230" w:rsidRDefault="007F5230" w:rsidP="007F5230">
            <w:r w:rsidRPr="007F5230">
              <w:t>314.4867</w:t>
            </w:r>
          </w:p>
        </w:tc>
      </w:tr>
      <w:tr w:rsidR="007F5230" w:rsidRPr="007F5230" w14:paraId="331B7E22" w14:textId="77777777" w:rsidTr="007F5230">
        <w:trPr>
          <w:trHeight w:val="268"/>
        </w:trPr>
        <w:tc>
          <w:tcPr>
            <w:tcW w:w="1157" w:type="dxa"/>
            <w:noWrap/>
            <w:hideMark/>
          </w:tcPr>
          <w:p w14:paraId="6BF3921B" w14:textId="77777777" w:rsidR="007F5230" w:rsidRPr="007F5230" w:rsidRDefault="007F5230" w:rsidP="007F5230">
            <w:r w:rsidRPr="007F5230">
              <w:t>328.3096</w:t>
            </w:r>
          </w:p>
        </w:tc>
        <w:tc>
          <w:tcPr>
            <w:tcW w:w="1157" w:type="dxa"/>
            <w:noWrap/>
            <w:hideMark/>
          </w:tcPr>
          <w:p w14:paraId="7A390F90" w14:textId="77777777" w:rsidR="007F5230" w:rsidRPr="007F5230" w:rsidRDefault="007F5230" w:rsidP="007F5230">
            <w:r w:rsidRPr="007F5230">
              <w:t>288.428</w:t>
            </w:r>
          </w:p>
        </w:tc>
        <w:tc>
          <w:tcPr>
            <w:tcW w:w="1157" w:type="dxa"/>
            <w:noWrap/>
            <w:hideMark/>
          </w:tcPr>
          <w:p w14:paraId="7A170DF5" w14:textId="77777777" w:rsidR="007F5230" w:rsidRPr="007F5230" w:rsidRDefault="007F5230" w:rsidP="007F5230">
            <w:r w:rsidRPr="007F5230">
              <w:t>304.6246</w:t>
            </w:r>
          </w:p>
        </w:tc>
        <w:tc>
          <w:tcPr>
            <w:tcW w:w="1157" w:type="dxa"/>
            <w:noWrap/>
            <w:hideMark/>
          </w:tcPr>
          <w:p w14:paraId="617F5993" w14:textId="77777777" w:rsidR="007F5230" w:rsidRPr="007F5230" w:rsidRDefault="007F5230" w:rsidP="007F5230">
            <w:r w:rsidRPr="007F5230">
              <w:t>278.6577</w:t>
            </w:r>
          </w:p>
        </w:tc>
        <w:tc>
          <w:tcPr>
            <w:tcW w:w="1157" w:type="dxa"/>
            <w:noWrap/>
            <w:hideMark/>
          </w:tcPr>
          <w:p w14:paraId="6D9C5A0E" w14:textId="77777777" w:rsidR="007F5230" w:rsidRPr="007F5230" w:rsidRDefault="007F5230" w:rsidP="007F5230">
            <w:r w:rsidRPr="007F5230">
              <w:t>291.1331</w:t>
            </w:r>
          </w:p>
        </w:tc>
        <w:tc>
          <w:tcPr>
            <w:tcW w:w="1157" w:type="dxa"/>
            <w:noWrap/>
            <w:hideMark/>
          </w:tcPr>
          <w:p w14:paraId="2237BC61" w14:textId="77777777" w:rsidR="007F5230" w:rsidRPr="007F5230" w:rsidRDefault="007F5230" w:rsidP="007F5230">
            <w:r w:rsidRPr="007F5230">
              <w:t>297.1532</w:t>
            </w:r>
          </w:p>
        </w:tc>
        <w:tc>
          <w:tcPr>
            <w:tcW w:w="1157" w:type="dxa"/>
            <w:noWrap/>
            <w:hideMark/>
          </w:tcPr>
          <w:p w14:paraId="4F42A14A" w14:textId="77777777" w:rsidR="007F5230" w:rsidRPr="007F5230" w:rsidRDefault="007F5230" w:rsidP="007F5230">
            <w:r w:rsidRPr="007F5230">
              <w:t>333.1004</w:t>
            </w:r>
          </w:p>
        </w:tc>
        <w:tc>
          <w:tcPr>
            <w:tcW w:w="1157" w:type="dxa"/>
            <w:noWrap/>
            <w:hideMark/>
          </w:tcPr>
          <w:p w14:paraId="4A327BBC" w14:textId="77777777" w:rsidR="007F5230" w:rsidRPr="007F5230" w:rsidRDefault="007F5230" w:rsidP="007F5230">
            <w:r w:rsidRPr="007F5230">
              <w:t>285.9932</w:t>
            </w:r>
          </w:p>
        </w:tc>
        <w:tc>
          <w:tcPr>
            <w:tcW w:w="1157" w:type="dxa"/>
            <w:noWrap/>
            <w:hideMark/>
          </w:tcPr>
          <w:p w14:paraId="0DC1ABB3" w14:textId="77777777" w:rsidR="007F5230" w:rsidRPr="007F5230" w:rsidRDefault="007F5230" w:rsidP="007F5230">
            <w:r w:rsidRPr="007F5230">
              <w:t>287.7625</w:t>
            </w:r>
          </w:p>
        </w:tc>
        <w:tc>
          <w:tcPr>
            <w:tcW w:w="1157" w:type="dxa"/>
            <w:noWrap/>
            <w:hideMark/>
          </w:tcPr>
          <w:p w14:paraId="59E4A1AE" w14:textId="77777777" w:rsidR="007F5230" w:rsidRPr="007F5230" w:rsidRDefault="007F5230" w:rsidP="007F5230">
            <w:r w:rsidRPr="007F5230">
              <w:t>317.6712</w:t>
            </w:r>
          </w:p>
        </w:tc>
      </w:tr>
      <w:tr w:rsidR="007F5230" w:rsidRPr="007F5230" w14:paraId="5E4E46A0" w14:textId="77777777" w:rsidTr="007F5230">
        <w:trPr>
          <w:trHeight w:val="268"/>
        </w:trPr>
        <w:tc>
          <w:tcPr>
            <w:tcW w:w="1157" w:type="dxa"/>
            <w:noWrap/>
            <w:hideMark/>
          </w:tcPr>
          <w:p w14:paraId="40C2A3BC" w14:textId="77777777" w:rsidR="007F5230" w:rsidRPr="007F5230" w:rsidRDefault="007F5230" w:rsidP="007F5230">
            <w:r w:rsidRPr="007F5230">
              <w:t>290.7664</w:t>
            </w:r>
          </w:p>
        </w:tc>
        <w:tc>
          <w:tcPr>
            <w:tcW w:w="1157" w:type="dxa"/>
            <w:noWrap/>
            <w:hideMark/>
          </w:tcPr>
          <w:p w14:paraId="061044C8" w14:textId="77777777" w:rsidR="007F5230" w:rsidRPr="007F5230" w:rsidRDefault="007F5230" w:rsidP="007F5230">
            <w:r w:rsidRPr="007F5230">
              <w:t>306.7773</w:t>
            </w:r>
          </w:p>
        </w:tc>
        <w:tc>
          <w:tcPr>
            <w:tcW w:w="1157" w:type="dxa"/>
            <w:noWrap/>
            <w:hideMark/>
          </w:tcPr>
          <w:p w14:paraId="392B6C32" w14:textId="77777777" w:rsidR="007F5230" w:rsidRPr="007F5230" w:rsidRDefault="007F5230" w:rsidP="007F5230">
            <w:r w:rsidRPr="007F5230">
              <w:t>308.1006</w:t>
            </w:r>
          </w:p>
        </w:tc>
        <w:tc>
          <w:tcPr>
            <w:tcW w:w="1157" w:type="dxa"/>
            <w:noWrap/>
            <w:hideMark/>
          </w:tcPr>
          <w:p w14:paraId="51E29533" w14:textId="77777777" w:rsidR="007F5230" w:rsidRPr="007F5230" w:rsidRDefault="007F5230" w:rsidP="007F5230">
            <w:r w:rsidRPr="007F5230">
              <w:t>294.7269</w:t>
            </w:r>
          </w:p>
        </w:tc>
        <w:tc>
          <w:tcPr>
            <w:tcW w:w="1157" w:type="dxa"/>
            <w:noWrap/>
            <w:hideMark/>
          </w:tcPr>
          <w:p w14:paraId="7C82B9F6" w14:textId="77777777" w:rsidR="007F5230" w:rsidRPr="007F5230" w:rsidRDefault="007F5230" w:rsidP="007F5230">
            <w:r w:rsidRPr="007F5230">
              <w:t>284.9566</w:t>
            </w:r>
          </w:p>
        </w:tc>
        <w:tc>
          <w:tcPr>
            <w:tcW w:w="1157" w:type="dxa"/>
            <w:noWrap/>
            <w:hideMark/>
          </w:tcPr>
          <w:p w14:paraId="3E251CE9" w14:textId="77777777" w:rsidR="007F5230" w:rsidRPr="007F5230" w:rsidRDefault="007F5230" w:rsidP="007F5230">
            <w:r w:rsidRPr="007F5230">
              <w:t>307.1629</w:t>
            </w:r>
          </w:p>
        </w:tc>
        <w:tc>
          <w:tcPr>
            <w:tcW w:w="1157" w:type="dxa"/>
            <w:noWrap/>
            <w:hideMark/>
          </w:tcPr>
          <w:p w14:paraId="30D2EAF1" w14:textId="77777777" w:rsidR="007F5230" w:rsidRPr="007F5230" w:rsidRDefault="007F5230" w:rsidP="007F5230">
            <w:r w:rsidRPr="007F5230">
              <w:t>256.034</w:t>
            </w:r>
          </w:p>
        </w:tc>
        <w:tc>
          <w:tcPr>
            <w:tcW w:w="1157" w:type="dxa"/>
            <w:noWrap/>
            <w:hideMark/>
          </w:tcPr>
          <w:p w14:paraId="268BE04A" w14:textId="77777777" w:rsidR="007F5230" w:rsidRPr="007F5230" w:rsidRDefault="007F5230" w:rsidP="007F5230">
            <w:r w:rsidRPr="007F5230">
              <w:t>281.7649</w:t>
            </w:r>
          </w:p>
        </w:tc>
        <w:tc>
          <w:tcPr>
            <w:tcW w:w="1157" w:type="dxa"/>
            <w:noWrap/>
            <w:hideMark/>
          </w:tcPr>
          <w:p w14:paraId="5F284E53" w14:textId="77777777" w:rsidR="007F5230" w:rsidRPr="007F5230" w:rsidRDefault="007F5230" w:rsidP="007F5230">
            <w:r w:rsidRPr="007F5230">
              <w:t>280.7085</w:t>
            </w:r>
          </w:p>
        </w:tc>
        <w:tc>
          <w:tcPr>
            <w:tcW w:w="1157" w:type="dxa"/>
            <w:noWrap/>
            <w:hideMark/>
          </w:tcPr>
          <w:p w14:paraId="28519F05" w14:textId="77777777" w:rsidR="007F5230" w:rsidRPr="007F5230" w:rsidRDefault="007F5230" w:rsidP="007F5230">
            <w:r w:rsidRPr="007F5230">
              <w:t>398.6213</w:t>
            </w:r>
          </w:p>
        </w:tc>
      </w:tr>
      <w:tr w:rsidR="007F5230" w:rsidRPr="007F5230" w14:paraId="2A2C4FCF" w14:textId="77777777" w:rsidTr="007F5230">
        <w:trPr>
          <w:trHeight w:val="268"/>
        </w:trPr>
        <w:tc>
          <w:tcPr>
            <w:tcW w:w="1157" w:type="dxa"/>
            <w:noWrap/>
            <w:hideMark/>
          </w:tcPr>
          <w:p w14:paraId="7BF850B9" w14:textId="77777777" w:rsidR="007F5230" w:rsidRPr="007F5230" w:rsidRDefault="007F5230" w:rsidP="007F5230">
            <w:r w:rsidRPr="007F5230">
              <w:t>364.0201</w:t>
            </w:r>
          </w:p>
        </w:tc>
        <w:tc>
          <w:tcPr>
            <w:tcW w:w="1157" w:type="dxa"/>
            <w:noWrap/>
            <w:hideMark/>
          </w:tcPr>
          <w:p w14:paraId="003DB8EE" w14:textId="77777777" w:rsidR="007F5230" w:rsidRPr="007F5230" w:rsidRDefault="007F5230" w:rsidP="007F5230">
            <w:r w:rsidRPr="007F5230">
              <w:t>296.2914</w:t>
            </w:r>
          </w:p>
        </w:tc>
        <w:tc>
          <w:tcPr>
            <w:tcW w:w="1157" w:type="dxa"/>
            <w:noWrap/>
            <w:hideMark/>
          </w:tcPr>
          <w:p w14:paraId="5AEC2F57" w14:textId="77777777" w:rsidR="007F5230" w:rsidRPr="007F5230" w:rsidRDefault="007F5230" w:rsidP="007F5230">
            <w:r w:rsidRPr="007F5230">
              <w:t>268.5683</w:t>
            </w:r>
          </w:p>
        </w:tc>
        <w:tc>
          <w:tcPr>
            <w:tcW w:w="1157" w:type="dxa"/>
            <w:noWrap/>
            <w:hideMark/>
          </w:tcPr>
          <w:p w14:paraId="31E1153E" w14:textId="77777777" w:rsidR="007F5230" w:rsidRPr="007F5230" w:rsidRDefault="007F5230" w:rsidP="007F5230">
            <w:r w:rsidRPr="007F5230">
              <w:t>300.2671</w:t>
            </w:r>
          </w:p>
        </w:tc>
        <w:tc>
          <w:tcPr>
            <w:tcW w:w="1157" w:type="dxa"/>
            <w:noWrap/>
            <w:hideMark/>
          </w:tcPr>
          <w:p w14:paraId="22F8BE52" w14:textId="77777777" w:rsidR="007F5230" w:rsidRPr="007F5230" w:rsidRDefault="007F5230" w:rsidP="007F5230">
            <w:r w:rsidRPr="007F5230">
              <w:t>276.3719</w:t>
            </w:r>
          </w:p>
        </w:tc>
        <w:tc>
          <w:tcPr>
            <w:tcW w:w="1157" w:type="dxa"/>
            <w:noWrap/>
            <w:hideMark/>
          </w:tcPr>
          <w:p w14:paraId="3BAA1E9D" w14:textId="77777777" w:rsidR="007F5230" w:rsidRPr="007F5230" w:rsidRDefault="007F5230" w:rsidP="007F5230">
            <w:r w:rsidRPr="007F5230">
              <w:t>266.0841</w:t>
            </w:r>
          </w:p>
        </w:tc>
        <w:tc>
          <w:tcPr>
            <w:tcW w:w="1157" w:type="dxa"/>
            <w:noWrap/>
            <w:hideMark/>
          </w:tcPr>
          <w:p w14:paraId="08654A2D" w14:textId="77777777" w:rsidR="007F5230" w:rsidRPr="007F5230" w:rsidRDefault="007F5230" w:rsidP="007F5230">
            <w:r w:rsidRPr="007F5230">
              <w:t>300.1949</w:t>
            </w:r>
          </w:p>
        </w:tc>
        <w:tc>
          <w:tcPr>
            <w:tcW w:w="1157" w:type="dxa"/>
            <w:noWrap/>
            <w:hideMark/>
          </w:tcPr>
          <w:p w14:paraId="30DB4B5C" w14:textId="77777777" w:rsidR="007F5230" w:rsidRPr="007F5230" w:rsidRDefault="007F5230" w:rsidP="007F5230">
            <w:r w:rsidRPr="007F5230">
              <w:t>287.3013</w:t>
            </w:r>
          </w:p>
        </w:tc>
        <w:tc>
          <w:tcPr>
            <w:tcW w:w="1157" w:type="dxa"/>
            <w:noWrap/>
            <w:hideMark/>
          </w:tcPr>
          <w:p w14:paraId="67E6C5F0" w14:textId="77777777" w:rsidR="007F5230" w:rsidRPr="007F5230" w:rsidRDefault="007F5230" w:rsidP="007F5230">
            <w:r w:rsidRPr="007F5230">
              <w:t>305.3752</w:t>
            </w:r>
          </w:p>
        </w:tc>
        <w:tc>
          <w:tcPr>
            <w:tcW w:w="1157" w:type="dxa"/>
            <w:noWrap/>
            <w:hideMark/>
          </w:tcPr>
          <w:p w14:paraId="1B4466E6" w14:textId="77777777" w:rsidR="007F5230" w:rsidRPr="007F5230" w:rsidRDefault="007F5230" w:rsidP="007F5230">
            <w:r w:rsidRPr="007F5230">
              <w:t>271.5091</w:t>
            </w:r>
          </w:p>
        </w:tc>
      </w:tr>
      <w:tr w:rsidR="007F5230" w:rsidRPr="007F5230" w14:paraId="6A374F77" w14:textId="77777777" w:rsidTr="007F5230">
        <w:trPr>
          <w:trHeight w:val="268"/>
        </w:trPr>
        <w:tc>
          <w:tcPr>
            <w:tcW w:w="1157" w:type="dxa"/>
            <w:noWrap/>
            <w:hideMark/>
          </w:tcPr>
          <w:p w14:paraId="00FE9244" w14:textId="77777777" w:rsidR="007F5230" w:rsidRPr="007F5230" w:rsidRDefault="007F5230" w:rsidP="007F5230">
            <w:r w:rsidRPr="007F5230">
              <w:t>329.1722</w:t>
            </w:r>
          </w:p>
        </w:tc>
        <w:tc>
          <w:tcPr>
            <w:tcW w:w="1157" w:type="dxa"/>
            <w:noWrap/>
            <w:hideMark/>
          </w:tcPr>
          <w:p w14:paraId="413DFAEB" w14:textId="77777777" w:rsidR="007F5230" w:rsidRPr="007F5230" w:rsidRDefault="007F5230" w:rsidP="007F5230">
            <w:r w:rsidRPr="007F5230">
              <w:t>284.9879</w:t>
            </w:r>
          </w:p>
        </w:tc>
        <w:tc>
          <w:tcPr>
            <w:tcW w:w="1157" w:type="dxa"/>
            <w:noWrap/>
            <w:hideMark/>
          </w:tcPr>
          <w:p w14:paraId="01CFD667" w14:textId="77777777" w:rsidR="007F5230" w:rsidRPr="007F5230" w:rsidRDefault="007F5230" w:rsidP="007F5230">
            <w:r w:rsidRPr="007F5230">
              <w:t>339.6045</w:t>
            </w:r>
          </w:p>
        </w:tc>
        <w:tc>
          <w:tcPr>
            <w:tcW w:w="1157" w:type="dxa"/>
            <w:noWrap/>
            <w:hideMark/>
          </w:tcPr>
          <w:p w14:paraId="1D60E1DF" w14:textId="77777777" w:rsidR="007F5230" w:rsidRPr="007F5230" w:rsidRDefault="007F5230" w:rsidP="007F5230">
            <w:r w:rsidRPr="007F5230">
              <w:t>308.2748</w:t>
            </w:r>
          </w:p>
        </w:tc>
        <w:tc>
          <w:tcPr>
            <w:tcW w:w="1157" w:type="dxa"/>
            <w:noWrap/>
            <w:hideMark/>
          </w:tcPr>
          <w:p w14:paraId="28C5E130" w14:textId="77777777" w:rsidR="007F5230" w:rsidRPr="007F5230" w:rsidRDefault="007F5230" w:rsidP="007F5230">
            <w:r w:rsidRPr="007F5230">
              <w:t>271.4789</w:t>
            </w:r>
          </w:p>
        </w:tc>
        <w:tc>
          <w:tcPr>
            <w:tcW w:w="1157" w:type="dxa"/>
            <w:noWrap/>
            <w:hideMark/>
          </w:tcPr>
          <w:p w14:paraId="4A5CA942" w14:textId="77777777" w:rsidR="007F5230" w:rsidRPr="007F5230" w:rsidRDefault="007F5230" w:rsidP="007F5230">
            <w:r w:rsidRPr="007F5230">
              <w:t>317.9875</w:t>
            </w:r>
          </w:p>
        </w:tc>
        <w:tc>
          <w:tcPr>
            <w:tcW w:w="1157" w:type="dxa"/>
            <w:noWrap/>
            <w:hideMark/>
          </w:tcPr>
          <w:p w14:paraId="5FD61301" w14:textId="77777777" w:rsidR="007F5230" w:rsidRPr="007F5230" w:rsidRDefault="007F5230" w:rsidP="007F5230">
            <w:r w:rsidRPr="007F5230">
              <w:t>294.9599</w:t>
            </w:r>
          </w:p>
        </w:tc>
        <w:tc>
          <w:tcPr>
            <w:tcW w:w="1157" w:type="dxa"/>
            <w:noWrap/>
            <w:hideMark/>
          </w:tcPr>
          <w:p w14:paraId="32A3F8E3" w14:textId="77777777" w:rsidR="007F5230" w:rsidRPr="007F5230" w:rsidRDefault="007F5230" w:rsidP="007F5230">
            <w:r w:rsidRPr="007F5230">
              <w:t>263.2637</w:t>
            </w:r>
          </w:p>
        </w:tc>
        <w:tc>
          <w:tcPr>
            <w:tcW w:w="1157" w:type="dxa"/>
            <w:noWrap/>
            <w:hideMark/>
          </w:tcPr>
          <w:p w14:paraId="578FE90A" w14:textId="77777777" w:rsidR="007F5230" w:rsidRPr="007F5230" w:rsidRDefault="007F5230" w:rsidP="007F5230">
            <w:r w:rsidRPr="007F5230">
              <w:t>296.5325</w:t>
            </w:r>
          </w:p>
        </w:tc>
        <w:tc>
          <w:tcPr>
            <w:tcW w:w="1157" w:type="dxa"/>
            <w:noWrap/>
            <w:hideMark/>
          </w:tcPr>
          <w:p w14:paraId="46EC16E6" w14:textId="77777777" w:rsidR="007F5230" w:rsidRPr="007F5230" w:rsidRDefault="007F5230" w:rsidP="007F5230">
            <w:r w:rsidRPr="007F5230">
              <w:t>295.7916</w:t>
            </w:r>
          </w:p>
        </w:tc>
      </w:tr>
      <w:tr w:rsidR="007F5230" w:rsidRPr="007F5230" w14:paraId="4E7F0D6A" w14:textId="77777777" w:rsidTr="007F5230">
        <w:trPr>
          <w:trHeight w:val="268"/>
        </w:trPr>
        <w:tc>
          <w:tcPr>
            <w:tcW w:w="1157" w:type="dxa"/>
            <w:noWrap/>
            <w:hideMark/>
          </w:tcPr>
          <w:p w14:paraId="66F0873B" w14:textId="77777777" w:rsidR="007F5230" w:rsidRPr="007F5230" w:rsidRDefault="007F5230" w:rsidP="007F5230">
            <w:r w:rsidRPr="007F5230">
              <w:t>294.024</w:t>
            </w:r>
          </w:p>
        </w:tc>
        <w:tc>
          <w:tcPr>
            <w:tcW w:w="1157" w:type="dxa"/>
            <w:noWrap/>
            <w:hideMark/>
          </w:tcPr>
          <w:p w14:paraId="3480DE11" w14:textId="77777777" w:rsidR="007F5230" w:rsidRPr="007F5230" w:rsidRDefault="007F5230" w:rsidP="007F5230">
            <w:r w:rsidRPr="007F5230">
              <w:t>303.3484</w:t>
            </w:r>
          </w:p>
        </w:tc>
        <w:tc>
          <w:tcPr>
            <w:tcW w:w="1157" w:type="dxa"/>
            <w:noWrap/>
            <w:hideMark/>
          </w:tcPr>
          <w:p w14:paraId="4ED400C6" w14:textId="77777777" w:rsidR="007F5230" w:rsidRPr="007F5230" w:rsidRDefault="007F5230" w:rsidP="007F5230">
            <w:r w:rsidRPr="007F5230">
              <w:t>311.2926</w:t>
            </w:r>
          </w:p>
        </w:tc>
        <w:tc>
          <w:tcPr>
            <w:tcW w:w="1157" w:type="dxa"/>
            <w:noWrap/>
            <w:hideMark/>
          </w:tcPr>
          <w:p w14:paraId="362E9A86" w14:textId="77777777" w:rsidR="007F5230" w:rsidRPr="007F5230" w:rsidRDefault="007F5230" w:rsidP="007F5230">
            <w:r w:rsidRPr="007F5230">
              <w:t>283.0728</w:t>
            </w:r>
          </w:p>
        </w:tc>
        <w:tc>
          <w:tcPr>
            <w:tcW w:w="1157" w:type="dxa"/>
            <w:noWrap/>
            <w:hideMark/>
          </w:tcPr>
          <w:p w14:paraId="34EAE46A" w14:textId="77777777" w:rsidR="007F5230" w:rsidRPr="007F5230" w:rsidRDefault="007F5230" w:rsidP="007F5230">
            <w:r w:rsidRPr="007F5230">
              <w:t>311.5203</w:t>
            </w:r>
          </w:p>
        </w:tc>
        <w:tc>
          <w:tcPr>
            <w:tcW w:w="1157" w:type="dxa"/>
            <w:noWrap/>
            <w:hideMark/>
          </w:tcPr>
          <w:p w14:paraId="32499944" w14:textId="77777777" w:rsidR="007F5230" w:rsidRPr="007F5230" w:rsidRDefault="007F5230" w:rsidP="007F5230">
            <w:r w:rsidRPr="007F5230">
              <w:t>307.2749</w:t>
            </w:r>
          </w:p>
        </w:tc>
        <w:tc>
          <w:tcPr>
            <w:tcW w:w="1157" w:type="dxa"/>
            <w:noWrap/>
            <w:hideMark/>
          </w:tcPr>
          <w:p w14:paraId="4C89889D" w14:textId="77777777" w:rsidR="007F5230" w:rsidRPr="007F5230" w:rsidRDefault="007F5230" w:rsidP="007F5230">
            <w:r w:rsidRPr="007F5230">
              <w:t>309.714</w:t>
            </w:r>
          </w:p>
        </w:tc>
        <w:tc>
          <w:tcPr>
            <w:tcW w:w="1157" w:type="dxa"/>
            <w:noWrap/>
            <w:hideMark/>
          </w:tcPr>
          <w:p w14:paraId="534AD0BE" w14:textId="77777777" w:rsidR="007F5230" w:rsidRPr="007F5230" w:rsidRDefault="007F5230" w:rsidP="007F5230">
            <w:r w:rsidRPr="007F5230">
              <w:t>280.873</w:t>
            </w:r>
          </w:p>
        </w:tc>
        <w:tc>
          <w:tcPr>
            <w:tcW w:w="1157" w:type="dxa"/>
            <w:noWrap/>
            <w:hideMark/>
          </w:tcPr>
          <w:p w14:paraId="7836DD77" w14:textId="77777777" w:rsidR="007F5230" w:rsidRPr="007F5230" w:rsidRDefault="007F5230" w:rsidP="007F5230">
            <w:r w:rsidRPr="007F5230">
              <w:t>275.8628</w:t>
            </w:r>
          </w:p>
        </w:tc>
        <w:tc>
          <w:tcPr>
            <w:tcW w:w="1157" w:type="dxa"/>
            <w:noWrap/>
            <w:hideMark/>
          </w:tcPr>
          <w:p w14:paraId="6BDB1344" w14:textId="77777777" w:rsidR="007F5230" w:rsidRPr="007F5230" w:rsidRDefault="007F5230" w:rsidP="007F5230">
            <w:r w:rsidRPr="007F5230">
              <w:t>285.6257</w:t>
            </w:r>
          </w:p>
        </w:tc>
      </w:tr>
      <w:tr w:rsidR="007F5230" w:rsidRPr="007F5230" w14:paraId="3B98EEF9" w14:textId="77777777" w:rsidTr="007F5230">
        <w:trPr>
          <w:trHeight w:val="268"/>
        </w:trPr>
        <w:tc>
          <w:tcPr>
            <w:tcW w:w="1157" w:type="dxa"/>
            <w:noWrap/>
            <w:hideMark/>
          </w:tcPr>
          <w:p w14:paraId="7B328321" w14:textId="77777777" w:rsidR="007F5230" w:rsidRPr="007F5230" w:rsidRDefault="007F5230" w:rsidP="007F5230">
            <w:r w:rsidRPr="007F5230">
              <w:t>303.3317</w:t>
            </w:r>
          </w:p>
        </w:tc>
        <w:tc>
          <w:tcPr>
            <w:tcW w:w="1157" w:type="dxa"/>
            <w:noWrap/>
            <w:hideMark/>
          </w:tcPr>
          <w:p w14:paraId="5BDD9135" w14:textId="77777777" w:rsidR="007F5230" w:rsidRPr="007F5230" w:rsidRDefault="007F5230" w:rsidP="007F5230">
            <w:r w:rsidRPr="007F5230">
              <w:t>316.5503</w:t>
            </w:r>
          </w:p>
        </w:tc>
        <w:tc>
          <w:tcPr>
            <w:tcW w:w="1157" w:type="dxa"/>
            <w:noWrap/>
            <w:hideMark/>
          </w:tcPr>
          <w:p w14:paraId="5E1880C8" w14:textId="77777777" w:rsidR="007F5230" w:rsidRPr="007F5230" w:rsidRDefault="007F5230" w:rsidP="007F5230">
            <w:r w:rsidRPr="007F5230">
              <w:t>286.3469</w:t>
            </w:r>
          </w:p>
        </w:tc>
        <w:tc>
          <w:tcPr>
            <w:tcW w:w="1157" w:type="dxa"/>
            <w:noWrap/>
            <w:hideMark/>
          </w:tcPr>
          <w:p w14:paraId="6D117363" w14:textId="77777777" w:rsidR="007F5230" w:rsidRPr="007F5230" w:rsidRDefault="007F5230" w:rsidP="007F5230">
            <w:r w:rsidRPr="007F5230">
              <w:t>305.986</w:t>
            </w:r>
          </w:p>
        </w:tc>
        <w:tc>
          <w:tcPr>
            <w:tcW w:w="1157" w:type="dxa"/>
            <w:noWrap/>
            <w:hideMark/>
          </w:tcPr>
          <w:p w14:paraId="51848B09" w14:textId="77777777" w:rsidR="007F5230" w:rsidRPr="007F5230" w:rsidRDefault="007F5230" w:rsidP="007F5230">
            <w:r w:rsidRPr="007F5230">
              <w:t>297.3743</w:t>
            </w:r>
          </w:p>
        </w:tc>
        <w:tc>
          <w:tcPr>
            <w:tcW w:w="1157" w:type="dxa"/>
            <w:noWrap/>
            <w:hideMark/>
          </w:tcPr>
          <w:p w14:paraId="64D6ABAA" w14:textId="77777777" w:rsidR="007F5230" w:rsidRPr="007F5230" w:rsidRDefault="007F5230" w:rsidP="007F5230">
            <w:r w:rsidRPr="007F5230">
              <w:t>307.8647</w:t>
            </w:r>
          </w:p>
        </w:tc>
        <w:tc>
          <w:tcPr>
            <w:tcW w:w="1157" w:type="dxa"/>
            <w:noWrap/>
            <w:hideMark/>
          </w:tcPr>
          <w:p w14:paraId="1A8478F8" w14:textId="77777777" w:rsidR="007F5230" w:rsidRPr="007F5230" w:rsidRDefault="007F5230" w:rsidP="007F5230">
            <w:r w:rsidRPr="007F5230">
              <w:t>303.7185</w:t>
            </w:r>
          </w:p>
        </w:tc>
        <w:tc>
          <w:tcPr>
            <w:tcW w:w="1157" w:type="dxa"/>
            <w:noWrap/>
            <w:hideMark/>
          </w:tcPr>
          <w:p w14:paraId="67217E42" w14:textId="77777777" w:rsidR="007F5230" w:rsidRPr="007F5230" w:rsidRDefault="007F5230" w:rsidP="007F5230">
            <w:r w:rsidRPr="007F5230">
              <w:t>282.9706</w:t>
            </w:r>
          </w:p>
        </w:tc>
        <w:tc>
          <w:tcPr>
            <w:tcW w:w="1157" w:type="dxa"/>
            <w:noWrap/>
            <w:hideMark/>
          </w:tcPr>
          <w:p w14:paraId="0AF5A4B6" w14:textId="77777777" w:rsidR="007F5230" w:rsidRPr="007F5230" w:rsidRDefault="007F5230" w:rsidP="007F5230">
            <w:r w:rsidRPr="007F5230">
              <w:t>300.5428</w:t>
            </w:r>
          </w:p>
        </w:tc>
        <w:tc>
          <w:tcPr>
            <w:tcW w:w="1157" w:type="dxa"/>
            <w:noWrap/>
            <w:hideMark/>
          </w:tcPr>
          <w:p w14:paraId="0CBCA1D4" w14:textId="77777777" w:rsidR="007F5230" w:rsidRPr="007F5230" w:rsidRDefault="007F5230" w:rsidP="007F5230">
            <w:r w:rsidRPr="007F5230">
              <w:t>282.0309</w:t>
            </w:r>
          </w:p>
        </w:tc>
      </w:tr>
      <w:tr w:rsidR="007F5230" w:rsidRPr="007F5230" w14:paraId="6E80318D" w14:textId="77777777" w:rsidTr="007F5230">
        <w:trPr>
          <w:trHeight w:val="268"/>
        </w:trPr>
        <w:tc>
          <w:tcPr>
            <w:tcW w:w="1157" w:type="dxa"/>
            <w:noWrap/>
            <w:hideMark/>
          </w:tcPr>
          <w:p w14:paraId="75149FB2" w14:textId="77777777" w:rsidR="007F5230" w:rsidRPr="007F5230" w:rsidRDefault="007F5230" w:rsidP="007F5230">
            <w:r w:rsidRPr="007F5230">
              <w:t>308.9477</w:t>
            </w:r>
          </w:p>
        </w:tc>
        <w:tc>
          <w:tcPr>
            <w:tcW w:w="1157" w:type="dxa"/>
            <w:noWrap/>
            <w:hideMark/>
          </w:tcPr>
          <w:p w14:paraId="333F5651" w14:textId="77777777" w:rsidR="007F5230" w:rsidRPr="007F5230" w:rsidRDefault="007F5230" w:rsidP="007F5230">
            <w:r w:rsidRPr="007F5230">
              <w:t>286.298</w:t>
            </w:r>
          </w:p>
        </w:tc>
        <w:tc>
          <w:tcPr>
            <w:tcW w:w="1157" w:type="dxa"/>
            <w:noWrap/>
            <w:hideMark/>
          </w:tcPr>
          <w:p w14:paraId="1FDF3593" w14:textId="77777777" w:rsidR="007F5230" w:rsidRPr="007F5230" w:rsidRDefault="007F5230" w:rsidP="007F5230">
            <w:r w:rsidRPr="007F5230">
              <w:t>309.3546</w:t>
            </w:r>
          </w:p>
        </w:tc>
        <w:tc>
          <w:tcPr>
            <w:tcW w:w="1157" w:type="dxa"/>
            <w:noWrap/>
            <w:hideMark/>
          </w:tcPr>
          <w:p w14:paraId="5116FB34" w14:textId="77777777" w:rsidR="007F5230" w:rsidRPr="007F5230" w:rsidRDefault="007F5230" w:rsidP="007F5230">
            <w:r w:rsidRPr="007F5230">
              <w:t>294.2719</w:t>
            </w:r>
          </w:p>
        </w:tc>
        <w:tc>
          <w:tcPr>
            <w:tcW w:w="1157" w:type="dxa"/>
            <w:noWrap/>
            <w:hideMark/>
          </w:tcPr>
          <w:p w14:paraId="79AFD992" w14:textId="77777777" w:rsidR="007F5230" w:rsidRPr="007F5230" w:rsidRDefault="007F5230" w:rsidP="007F5230">
            <w:r w:rsidRPr="007F5230">
              <w:t>275.1136</w:t>
            </w:r>
          </w:p>
        </w:tc>
        <w:tc>
          <w:tcPr>
            <w:tcW w:w="1157" w:type="dxa"/>
            <w:noWrap/>
            <w:hideMark/>
          </w:tcPr>
          <w:p w14:paraId="6A3AB484" w14:textId="77777777" w:rsidR="007F5230" w:rsidRPr="007F5230" w:rsidRDefault="007F5230" w:rsidP="007F5230">
            <w:r w:rsidRPr="007F5230">
              <w:t>273.2222</w:t>
            </w:r>
          </w:p>
        </w:tc>
        <w:tc>
          <w:tcPr>
            <w:tcW w:w="1157" w:type="dxa"/>
            <w:noWrap/>
            <w:hideMark/>
          </w:tcPr>
          <w:p w14:paraId="692C1D2B" w14:textId="77777777" w:rsidR="007F5230" w:rsidRPr="007F5230" w:rsidRDefault="007F5230" w:rsidP="007F5230">
            <w:r w:rsidRPr="007F5230">
              <w:t>333.0603</w:t>
            </w:r>
          </w:p>
        </w:tc>
        <w:tc>
          <w:tcPr>
            <w:tcW w:w="1157" w:type="dxa"/>
            <w:noWrap/>
            <w:hideMark/>
          </w:tcPr>
          <w:p w14:paraId="5C67E611" w14:textId="77777777" w:rsidR="007F5230" w:rsidRPr="007F5230" w:rsidRDefault="007F5230" w:rsidP="007F5230">
            <w:r w:rsidRPr="007F5230">
              <w:t>334.033</w:t>
            </w:r>
          </w:p>
        </w:tc>
        <w:tc>
          <w:tcPr>
            <w:tcW w:w="1157" w:type="dxa"/>
            <w:noWrap/>
            <w:hideMark/>
          </w:tcPr>
          <w:p w14:paraId="18F20626" w14:textId="77777777" w:rsidR="007F5230" w:rsidRPr="007F5230" w:rsidRDefault="007F5230" w:rsidP="007F5230">
            <w:r w:rsidRPr="007F5230">
              <w:t>299.8779</w:t>
            </w:r>
          </w:p>
        </w:tc>
        <w:tc>
          <w:tcPr>
            <w:tcW w:w="1157" w:type="dxa"/>
            <w:noWrap/>
            <w:hideMark/>
          </w:tcPr>
          <w:p w14:paraId="17E2AFD5" w14:textId="77777777" w:rsidR="007F5230" w:rsidRPr="007F5230" w:rsidRDefault="007F5230" w:rsidP="007F5230">
            <w:r w:rsidRPr="007F5230">
              <w:t>274.1863</w:t>
            </w:r>
          </w:p>
        </w:tc>
      </w:tr>
      <w:tr w:rsidR="007F5230" w:rsidRPr="007F5230" w14:paraId="4A5306AF" w14:textId="77777777" w:rsidTr="007F5230">
        <w:trPr>
          <w:trHeight w:val="268"/>
        </w:trPr>
        <w:tc>
          <w:tcPr>
            <w:tcW w:w="1157" w:type="dxa"/>
            <w:noWrap/>
            <w:hideMark/>
          </w:tcPr>
          <w:p w14:paraId="46F9F0BF" w14:textId="77777777" w:rsidR="007F5230" w:rsidRPr="007F5230" w:rsidRDefault="007F5230" w:rsidP="007F5230">
            <w:r w:rsidRPr="007F5230">
              <w:t>404.0886</w:t>
            </w:r>
          </w:p>
        </w:tc>
        <w:tc>
          <w:tcPr>
            <w:tcW w:w="1157" w:type="dxa"/>
            <w:noWrap/>
            <w:hideMark/>
          </w:tcPr>
          <w:p w14:paraId="7D95B968" w14:textId="77777777" w:rsidR="007F5230" w:rsidRPr="007F5230" w:rsidRDefault="007F5230" w:rsidP="007F5230">
            <w:r w:rsidRPr="007F5230">
              <w:t>296.3726</w:t>
            </w:r>
          </w:p>
        </w:tc>
        <w:tc>
          <w:tcPr>
            <w:tcW w:w="1157" w:type="dxa"/>
            <w:noWrap/>
            <w:hideMark/>
          </w:tcPr>
          <w:p w14:paraId="73F6CBCE" w14:textId="77777777" w:rsidR="007F5230" w:rsidRPr="007F5230" w:rsidRDefault="007F5230" w:rsidP="007F5230">
            <w:r w:rsidRPr="007F5230">
              <w:t>276.1675</w:t>
            </w:r>
          </w:p>
        </w:tc>
        <w:tc>
          <w:tcPr>
            <w:tcW w:w="1157" w:type="dxa"/>
            <w:noWrap/>
            <w:hideMark/>
          </w:tcPr>
          <w:p w14:paraId="5DF595F2" w14:textId="77777777" w:rsidR="007F5230" w:rsidRPr="007F5230" w:rsidRDefault="007F5230" w:rsidP="007F5230">
            <w:r w:rsidRPr="007F5230">
              <w:t>305.1688</w:t>
            </w:r>
          </w:p>
        </w:tc>
        <w:tc>
          <w:tcPr>
            <w:tcW w:w="1157" w:type="dxa"/>
            <w:noWrap/>
            <w:hideMark/>
          </w:tcPr>
          <w:p w14:paraId="31864559" w14:textId="77777777" w:rsidR="007F5230" w:rsidRPr="007F5230" w:rsidRDefault="007F5230" w:rsidP="007F5230">
            <w:r w:rsidRPr="007F5230">
              <w:t>294.6468</w:t>
            </w:r>
          </w:p>
        </w:tc>
        <w:tc>
          <w:tcPr>
            <w:tcW w:w="1157" w:type="dxa"/>
            <w:noWrap/>
            <w:hideMark/>
          </w:tcPr>
          <w:p w14:paraId="071F3869" w14:textId="77777777" w:rsidR="007F5230" w:rsidRPr="007F5230" w:rsidRDefault="007F5230" w:rsidP="007F5230">
            <w:r w:rsidRPr="007F5230">
              <w:t>293.2474</w:t>
            </w:r>
          </w:p>
        </w:tc>
        <w:tc>
          <w:tcPr>
            <w:tcW w:w="1157" w:type="dxa"/>
            <w:noWrap/>
            <w:hideMark/>
          </w:tcPr>
          <w:p w14:paraId="53C3B5C9" w14:textId="77777777" w:rsidR="007F5230" w:rsidRPr="007F5230" w:rsidRDefault="007F5230" w:rsidP="007F5230">
            <w:r w:rsidRPr="007F5230">
              <w:t>304.8766</w:t>
            </w:r>
          </w:p>
        </w:tc>
        <w:tc>
          <w:tcPr>
            <w:tcW w:w="1157" w:type="dxa"/>
            <w:noWrap/>
            <w:hideMark/>
          </w:tcPr>
          <w:p w14:paraId="1621CF37" w14:textId="77777777" w:rsidR="007F5230" w:rsidRPr="007F5230" w:rsidRDefault="007F5230" w:rsidP="007F5230">
            <w:r w:rsidRPr="007F5230">
              <w:t>296.5421</w:t>
            </w:r>
          </w:p>
        </w:tc>
        <w:tc>
          <w:tcPr>
            <w:tcW w:w="1157" w:type="dxa"/>
            <w:noWrap/>
            <w:hideMark/>
          </w:tcPr>
          <w:p w14:paraId="2A1739BD" w14:textId="77777777" w:rsidR="007F5230" w:rsidRPr="007F5230" w:rsidRDefault="007F5230" w:rsidP="007F5230">
            <w:r w:rsidRPr="007F5230">
              <w:t>289.3705</w:t>
            </w:r>
          </w:p>
        </w:tc>
        <w:tc>
          <w:tcPr>
            <w:tcW w:w="1157" w:type="dxa"/>
            <w:noWrap/>
            <w:hideMark/>
          </w:tcPr>
          <w:p w14:paraId="580EC972" w14:textId="77777777" w:rsidR="007F5230" w:rsidRPr="007F5230" w:rsidRDefault="007F5230" w:rsidP="007F5230">
            <w:r w:rsidRPr="007F5230">
              <w:t>391.6395</w:t>
            </w:r>
          </w:p>
        </w:tc>
      </w:tr>
      <w:tr w:rsidR="007F5230" w:rsidRPr="007F5230" w14:paraId="46CD6D97" w14:textId="77777777" w:rsidTr="007F5230">
        <w:trPr>
          <w:trHeight w:val="268"/>
        </w:trPr>
        <w:tc>
          <w:tcPr>
            <w:tcW w:w="1157" w:type="dxa"/>
            <w:noWrap/>
            <w:hideMark/>
          </w:tcPr>
          <w:p w14:paraId="6E345378" w14:textId="77777777" w:rsidR="007F5230" w:rsidRPr="007F5230" w:rsidRDefault="007F5230" w:rsidP="007F5230">
            <w:r w:rsidRPr="007F5230">
              <w:t>316.9525</w:t>
            </w:r>
          </w:p>
        </w:tc>
        <w:tc>
          <w:tcPr>
            <w:tcW w:w="1157" w:type="dxa"/>
            <w:noWrap/>
            <w:hideMark/>
          </w:tcPr>
          <w:p w14:paraId="68731203" w14:textId="77777777" w:rsidR="007F5230" w:rsidRPr="007F5230" w:rsidRDefault="007F5230" w:rsidP="007F5230">
            <w:r w:rsidRPr="007F5230">
              <w:t>302.006</w:t>
            </w:r>
          </w:p>
        </w:tc>
        <w:tc>
          <w:tcPr>
            <w:tcW w:w="1157" w:type="dxa"/>
            <w:noWrap/>
            <w:hideMark/>
          </w:tcPr>
          <w:p w14:paraId="2186DAD4" w14:textId="77777777" w:rsidR="007F5230" w:rsidRPr="007F5230" w:rsidRDefault="007F5230" w:rsidP="007F5230">
            <w:r w:rsidRPr="007F5230">
              <w:t>376.3464</w:t>
            </w:r>
          </w:p>
        </w:tc>
        <w:tc>
          <w:tcPr>
            <w:tcW w:w="1157" w:type="dxa"/>
            <w:noWrap/>
            <w:hideMark/>
          </w:tcPr>
          <w:p w14:paraId="4D85B368" w14:textId="77777777" w:rsidR="007F5230" w:rsidRPr="007F5230" w:rsidRDefault="007F5230" w:rsidP="007F5230">
            <w:r w:rsidRPr="007F5230">
              <w:t>276.8336</w:t>
            </w:r>
          </w:p>
        </w:tc>
        <w:tc>
          <w:tcPr>
            <w:tcW w:w="1157" w:type="dxa"/>
            <w:noWrap/>
            <w:hideMark/>
          </w:tcPr>
          <w:p w14:paraId="1D40860F" w14:textId="77777777" w:rsidR="007F5230" w:rsidRPr="007F5230" w:rsidRDefault="007F5230" w:rsidP="007F5230">
            <w:r w:rsidRPr="007F5230">
              <w:t>302.9856</w:t>
            </w:r>
          </w:p>
        </w:tc>
        <w:tc>
          <w:tcPr>
            <w:tcW w:w="1157" w:type="dxa"/>
            <w:noWrap/>
            <w:hideMark/>
          </w:tcPr>
          <w:p w14:paraId="4F63A8CB" w14:textId="77777777" w:rsidR="007F5230" w:rsidRPr="007F5230" w:rsidRDefault="007F5230" w:rsidP="007F5230">
            <w:r w:rsidRPr="007F5230">
              <w:t>319.8724</w:t>
            </w:r>
          </w:p>
        </w:tc>
        <w:tc>
          <w:tcPr>
            <w:tcW w:w="1157" w:type="dxa"/>
            <w:noWrap/>
            <w:hideMark/>
          </w:tcPr>
          <w:p w14:paraId="3D4F4831" w14:textId="77777777" w:rsidR="007F5230" w:rsidRPr="007F5230" w:rsidRDefault="007F5230" w:rsidP="007F5230">
            <w:r w:rsidRPr="007F5230">
              <w:t>278.599</w:t>
            </w:r>
          </w:p>
        </w:tc>
        <w:tc>
          <w:tcPr>
            <w:tcW w:w="1157" w:type="dxa"/>
            <w:noWrap/>
            <w:hideMark/>
          </w:tcPr>
          <w:p w14:paraId="25914E7A" w14:textId="77777777" w:rsidR="007F5230" w:rsidRPr="007F5230" w:rsidRDefault="007F5230" w:rsidP="007F5230">
            <w:r w:rsidRPr="007F5230">
              <w:t>289.6617</w:t>
            </w:r>
          </w:p>
        </w:tc>
        <w:tc>
          <w:tcPr>
            <w:tcW w:w="1157" w:type="dxa"/>
            <w:noWrap/>
            <w:hideMark/>
          </w:tcPr>
          <w:p w14:paraId="527C6D85" w14:textId="77777777" w:rsidR="007F5230" w:rsidRPr="007F5230" w:rsidRDefault="007F5230" w:rsidP="007F5230">
            <w:r w:rsidRPr="007F5230">
              <w:t>340.2034</w:t>
            </w:r>
          </w:p>
        </w:tc>
        <w:tc>
          <w:tcPr>
            <w:tcW w:w="1157" w:type="dxa"/>
            <w:noWrap/>
            <w:hideMark/>
          </w:tcPr>
          <w:p w14:paraId="0A8260EF" w14:textId="77777777" w:rsidR="007F5230" w:rsidRPr="007F5230" w:rsidRDefault="007F5230" w:rsidP="007F5230">
            <w:r w:rsidRPr="007F5230">
              <w:t>321.7385</w:t>
            </w:r>
          </w:p>
        </w:tc>
      </w:tr>
      <w:tr w:rsidR="007F5230" w:rsidRPr="007F5230" w14:paraId="0A339CD3" w14:textId="77777777" w:rsidTr="007F5230">
        <w:trPr>
          <w:trHeight w:val="268"/>
        </w:trPr>
        <w:tc>
          <w:tcPr>
            <w:tcW w:w="1157" w:type="dxa"/>
            <w:noWrap/>
            <w:hideMark/>
          </w:tcPr>
          <w:p w14:paraId="51F21F9B" w14:textId="77777777" w:rsidR="007F5230" w:rsidRPr="007F5230" w:rsidRDefault="007F5230" w:rsidP="007F5230">
            <w:pPr>
              <w:rPr>
                <w:b/>
                <w:bCs/>
              </w:rPr>
            </w:pPr>
            <w:r w:rsidRPr="007F5230">
              <w:rPr>
                <w:b/>
                <w:bCs/>
              </w:rPr>
              <w:t>330.1163</w:t>
            </w:r>
          </w:p>
        </w:tc>
        <w:tc>
          <w:tcPr>
            <w:tcW w:w="1157" w:type="dxa"/>
            <w:noWrap/>
            <w:hideMark/>
          </w:tcPr>
          <w:p w14:paraId="50B370C6" w14:textId="77777777" w:rsidR="007F5230" w:rsidRPr="007F5230" w:rsidRDefault="007F5230" w:rsidP="007F5230">
            <w:pPr>
              <w:rPr>
                <w:b/>
                <w:bCs/>
              </w:rPr>
            </w:pPr>
            <w:r w:rsidRPr="007F5230">
              <w:rPr>
                <w:b/>
                <w:bCs/>
              </w:rPr>
              <w:t>300.3038</w:t>
            </w:r>
          </w:p>
        </w:tc>
        <w:tc>
          <w:tcPr>
            <w:tcW w:w="1157" w:type="dxa"/>
            <w:noWrap/>
            <w:hideMark/>
          </w:tcPr>
          <w:p w14:paraId="0EFA3240" w14:textId="77777777" w:rsidR="007F5230" w:rsidRPr="007F5230" w:rsidRDefault="007F5230" w:rsidP="007F5230">
            <w:pPr>
              <w:rPr>
                <w:b/>
                <w:bCs/>
              </w:rPr>
            </w:pPr>
            <w:r w:rsidRPr="007F5230">
              <w:rPr>
                <w:b/>
                <w:bCs/>
              </w:rPr>
              <w:t>307.7257</w:t>
            </w:r>
          </w:p>
        </w:tc>
        <w:tc>
          <w:tcPr>
            <w:tcW w:w="1157" w:type="dxa"/>
            <w:noWrap/>
            <w:hideMark/>
          </w:tcPr>
          <w:p w14:paraId="2F667E51" w14:textId="77777777" w:rsidR="007F5230" w:rsidRPr="007F5230" w:rsidRDefault="007F5230" w:rsidP="007F5230">
            <w:pPr>
              <w:rPr>
                <w:b/>
                <w:bCs/>
              </w:rPr>
            </w:pPr>
            <w:r w:rsidRPr="007F5230">
              <w:rPr>
                <w:b/>
                <w:bCs/>
              </w:rPr>
              <w:t>293.6257</w:t>
            </w:r>
          </w:p>
        </w:tc>
        <w:tc>
          <w:tcPr>
            <w:tcW w:w="1157" w:type="dxa"/>
            <w:noWrap/>
            <w:hideMark/>
          </w:tcPr>
          <w:p w14:paraId="0A08C4B1" w14:textId="77777777" w:rsidR="007F5230" w:rsidRPr="007F5230" w:rsidRDefault="007F5230" w:rsidP="007F5230">
            <w:pPr>
              <w:rPr>
                <w:b/>
                <w:bCs/>
              </w:rPr>
            </w:pPr>
            <w:r w:rsidRPr="007F5230">
              <w:rPr>
                <w:b/>
                <w:bCs/>
              </w:rPr>
              <w:t>292.7206</w:t>
            </w:r>
          </w:p>
        </w:tc>
        <w:tc>
          <w:tcPr>
            <w:tcW w:w="1157" w:type="dxa"/>
            <w:noWrap/>
            <w:hideMark/>
          </w:tcPr>
          <w:p w14:paraId="0D6E76EC" w14:textId="77777777" w:rsidR="007F5230" w:rsidRPr="007F5230" w:rsidRDefault="007F5230" w:rsidP="007F5230">
            <w:pPr>
              <w:rPr>
                <w:b/>
                <w:bCs/>
              </w:rPr>
            </w:pPr>
            <w:r w:rsidRPr="007F5230">
              <w:rPr>
                <w:b/>
                <w:bCs/>
              </w:rPr>
              <w:t>299.0574</w:t>
            </w:r>
          </w:p>
        </w:tc>
        <w:tc>
          <w:tcPr>
            <w:tcW w:w="1157" w:type="dxa"/>
            <w:noWrap/>
            <w:hideMark/>
          </w:tcPr>
          <w:p w14:paraId="61D4ED2F" w14:textId="77777777" w:rsidR="007F5230" w:rsidRPr="007F5230" w:rsidRDefault="007F5230" w:rsidP="007F5230">
            <w:pPr>
              <w:rPr>
                <w:b/>
                <w:bCs/>
              </w:rPr>
            </w:pPr>
            <w:r w:rsidRPr="007F5230">
              <w:rPr>
                <w:b/>
                <w:bCs/>
              </w:rPr>
              <w:t>300.5883</w:t>
            </w:r>
          </w:p>
        </w:tc>
        <w:tc>
          <w:tcPr>
            <w:tcW w:w="1157" w:type="dxa"/>
            <w:noWrap/>
            <w:hideMark/>
          </w:tcPr>
          <w:p w14:paraId="409C1FC8" w14:textId="77777777" w:rsidR="007F5230" w:rsidRPr="007F5230" w:rsidRDefault="007F5230" w:rsidP="007F5230">
            <w:pPr>
              <w:rPr>
                <w:b/>
                <w:bCs/>
              </w:rPr>
            </w:pPr>
            <w:r w:rsidRPr="007F5230">
              <w:rPr>
                <w:b/>
                <w:bCs/>
              </w:rPr>
              <w:t>288.704</w:t>
            </w:r>
          </w:p>
        </w:tc>
        <w:tc>
          <w:tcPr>
            <w:tcW w:w="1157" w:type="dxa"/>
            <w:noWrap/>
            <w:hideMark/>
          </w:tcPr>
          <w:p w14:paraId="407C113A" w14:textId="77777777" w:rsidR="007F5230" w:rsidRPr="007F5230" w:rsidRDefault="007F5230" w:rsidP="007F5230">
            <w:pPr>
              <w:rPr>
                <w:b/>
                <w:bCs/>
              </w:rPr>
            </w:pPr>
            <w:r w:rsidRPr="007F5230">
              <w:rPr>
                <w:b/>
                <w:bCs/>
              </w:rPr>
              <w:t>296.9244</w:t>
            </w:r>
          </w:p>
        </w:tc>
        <w:tc>
          <w:tcPr>
            <w:tcW w:w="1157" w:type="dxa"/>
            <w:noWrap/>
            <w:hideMark/>
          </w:tcPr>
          <w:p w14:paraId="72ADA22D" w14:textId="77777777" w:rsidR="007F5230" w:rsidRPr="007F5230" w:rsidRDefault="007F5230" w:rsidP="007F5230">
            <w:pPr>
              <w:rPr>
                <w:b/>
                <w:bCs/>
              </w:rPr>
            </w:pPr>
            <w:r w:rsidRPr="007F5230">
              <w:rPr>
                <w:b/>
                <w:bCs/>
              </w:rPr>
              <w:t>315.3301</w:t>
            </w:r>
          </w:p>
        </w:tc>
      </w:tr>
    </w:tbl>
    <w:p w14:paraId="29C1B2C5" w14:textId="0C3750EB" w:rsidR="007F5230" w:rsidRDefault="007F5230" w:rsidP="00DD05AD"/>
    <w:p w14:paraId="4127F946" w14:textId="0E87273F" w:rsidR="007F5230" w:rsidRDefault="007F5230" w:rsidP="00DD05AD">
      <w:r>
        <w:t xml:space="preserve">Raw data for Section 4.4.2.9 </w:t>
      </w:r>
      <w:r w:rsidR="00F529BC">
        <w:t>with single node performing Document Query (6 active nodes)</w:t>
      </w:r>
    </w:p>
    <w:p w14:paraId="73071ED8" w14:textId="733735FB" w:rsidR="007F5230" w:rsidRDefault="007F5230" w:rsidP="00DD05AD"/>
    <w:tbl>
      <w:tblPr>
        <w:tblStyle w:val="TableGrid"/>
        <w:tblW w:w="0" w:type="auto"/>
        <w:tblLook w:val="04A0" w:firstRow="1" w:lastRow="0" w:firstColumn="1" w:lastColumn="0" w:noHBand="0" w:noVBand="1"/>
      </w:tblPr>
      <w:tblGrid>
        <w:gridCol w:w="1154"/>
        <w:gridCol w:w="1154"/>
        <w:gridCol w:w="1154"/>
        <w:gridCol w:w="1154"/>
        <w:gridCol w:w="1154"/>
        <w:gridCol w:w="1154"/>
        <w:gridCol w:w="1154"/>
        <w:gridCol w:w="1154"/>
        <w:gridCol w:w="1154"/>
        <w:gridCol w:w="1154"/>
      </w:tblGrid>
      <w:tr w:rsidR="007F5230" w:rsidRPr="007F5230" w14:paraId="5CD241CF" w14:textId="77777777" w:rsidTr="007F5230">
        <w:trPr>
          <w:trHeight w:val="229"/>
        </w:trPr>
        <w:tc>
          <w:tcPr>
            <w:tcW w:w="1154" w:type="dxa"/>
            <w:noWrap/>
            <w:hideMark/>
          </w:tcPr>
          <w:p w14:paraId="43DBCDDB" w14:textId="77777777" w:rsidR="007F5230" w:rsidRPr="007F5230" w:rsidRDefault="007F5230" w:rsidP="007F5230">
            <w:r w:rsidRPr="007F5230">
              <w:t>Tx01</w:t>
            </w:r>
          </w:p>
        </w:tc>
        <w:tc>
          <w:tcPr>
            <w:tcW w:w="1154" w:type="dxa"/>
            <w:noWrap/>
            <w:hideMark/>
          </w:tcPr>
          <w:p w14:paraId="627524EC" w14:textId="77777777" w:rsidR="007F5230" w:rsidRPr="007F5230" w:rsidRDefault="007F5230" w:rsidP="007F5230">
            <w:r w:rsidRPr="007F5230">
              <w:t>Tx02</w:t>
            </w:r>
          </w:p>
        </w:tc>
        <w:tc>
          <w:tcPr>
            <w:tcW w:w="1154" w:type="dxa"/>
            <w:noWrap/>
            <w:hideMark/>
          </w:tcPr>
          <w:p w14:paraId="43164DD2" w14:textId="77777777" w:rsidR="007F5230" w:rsidRPr="007F5230" w:rsidRDefault="007F5230" w:rsidP="007F5230">
            <w:r w:rsidRPr="007F5230">
              <w:t>Tx03</w:t>
            </w:r>
          </w:p>
        </w:tc>
        <w:tc>
          <w:tcPr>
            <w:tcW w:w="1154" w:type="dxa"/>
            <w:noWrap/>
            <w:hideMark/>
          </w:tcPr>
          <w:p w14:paraId="49B45432" w14:textId="77777777" w:rsidR="007F5230" w:rsidRPr="007F5230" w:rsidRDefault="007F5230" w:rsidP="007F5230">
            <w:r w:rsidRPr="007F5230">
              <w:t>Tx04</w:t>
            </w:r>
          </w:p>
        </w:tc>
        <w:tc>
          <w:tcPr>
            <w:tcW w:w="1154" w:type="dxa"/>
            <w:noWrap/>
            <w:hideMark/>
          </w:tcPr>
          <w:p w14:paraId="260ED303" w14:textId="77777777" w:rsidR="007F5230" w:rsidRPr="007F5230" w:rsidRDefault="007F5230" w:rsidP="007F5230">
            <w:r w:rsidRPr="007F5230">
              <w:t>Tx05</w:t>
            </w:r>
          </w:p>
        </w:tc>
        <w:tc>
          <w:tcPr>
            <w:tcW w:w="1154" w:type="dxa"/>
            <w:noWrap/>
            <w:hideMark/>
          </w:tcPr>
          <w:p w14:paraId="21C1F38E" w14:textId="77777777" w:rsidR="007F5230" w:rsidRPr="007F5230" w:rsidRDefault="007F5230" w:rsidP="007F5230">
            <w:r w:rsidRPr="007F5230">
              <w:t>Tx06</w:t>
            </w:r>
          </w:p>
        </w:tc>
        <w:tc>
          <w:tcPr>
            <w:tcW w:w="1154" w:type="dxa"/>
            <w:noWrap/>
            <w:hideMark/>
          </w:tcPr>
          <w:p w14:paraId="28A963C8" w14:textId="77777777" w:rsidR="007F5230" w:rsidRPr="007F5230" w:rsidRDefault="007F5230" w:rsidP="007F5230">
            <w:r w:rsidRPr="007F5230">
              <w:t>Tx07</w:t>
            </w:r>
          </w:p>
        </w:tc>
        <w:tc>
          <w:tcPr>
            <w:tcW w:w="1154" w:type="dxa"/>
            <w:noWrap/>
            <w:hideMark/>
          </w:tcPr>
          <w:p w14:paraId="0565B74B" w14:textId="77777777" w:rsidR="007F5230" w:rsidRPr="007F5230" w:rsidRDefault="007F5230" w:rsidP="007F5230">
            <w:r w:rsidRPr="007F5230">
              <w:t>Tx08</w:t>
            </w:r>
          </w:p>
        </w:tc>
        <w:tc>
          <w:tcPr>
            <w:tcW w:w="1154" w:type="dxa"/>
            <w:noWrap/>
            <w:hideMark/>
          </w:tcPr>
          <w:p w14:paraId="2A355E3D" w14:textId="77777777" w:rsidR="007F5230" w:rsidRPr="007F5230" w:rsidRDefault="007F5230" w:rsidP="007F5230">
            <w:r w:rsidRPr="007F5230">
              <w:t>Tx09</w:t>
            </w:r>
          </w:p>
        </w:tc>
        <w:tc>
          <w:tcPr>
            <w:tcW w:w="1154" w:type="dxa"/>
            <w:noWrap/>
            <w:hideMark/>
          </w:tcPr>
          <w:p w14:paraId="5C6D0128" w14:textId="77777777" w:rsidR="007F5230" w:rsidRPr="007F5230" w:rsidRDefault="007F5230" w:rsidP="007F5230">
            <w:r w:rsidRPr="007F5230">
              <w:t>Tx10</w:t>
            </w:r>
          </w:p>
        </w:tc>
      </w:tr>
      <w:tr w:rsidR="007F5230" w:rsidRPr="007F5230" w14:paraId="7DCFD026" w14:textId="77777777" w:rsidTr="007F5230">
        <w:trPr>
          <w:trHeight w:val="229"/>
        </w:trPr>
        <w:tc>
          <w:tcPr>
            <w:tcW w:w="1154" w:type="dxa"/>
            <w:noWrap/>
            <w:hideMark/>
          </w:tcPr>
          <w:p w14:paraId="093379B8" w14:textId="77777777" w:rsidR="007F5230" w:rsidRPr="007F5230" w:rsidRDefault="007F5230" w:rsidP="007F5230">
            <w:r w:rsidRPr="007F5230">
              <w:t>268.0276</w:t>
            </w:r>
          </w:p>
        </w:tc>
        <w:tc>
          <w:tcPr>
            <w:tcW w:w="1154" w:type="dxa"/>
            <w:noWrap/>
            <w:hideMark/>
          </w:tcPr>
          <w:p w14:paraId="16D14151" w14:textId="77777777" w:rsidR="007F5230" w:rsidRPr="007F5230" w:rsidRDefault="007F5230" w:rsidP="007F5230">
            <w:r w:rsidRPr="007F5230">
              <w:t>265.3609</w:t>
            </w:r>
          </w:p>
        </w:tc>
        <w:tc>
          <w:tcPr>
            <w:tcW w:w="1154" w:type="dxa"/>
            <w:noWrap/>
            <w:hideMark/>
          </w:tcPr>
          <w:p w14:paraId="74C3801D" w14:textId="77777777" w:rsidR="007F5230" w:rsidRPr="007F5230" w:rsidRDefault="007F5230" w:rsidP="007F5230">
            <w:r w:rsidRPr="007F5230">
              <w:t>245.9453</w:t>
            </w:r>
          </w:p>
        </w:tc>
        <w:tc>
          <w:tcPr>
            <w:tcW w:w="1154" w:type="dxa"/>
            <w:noWrap/>
            <w:hideMark/>
          </w:tcPr>
          <w:p w14:paraId="0B16C183" w14:textId="77777777" w:rsidR="007F5230" w:rsidRPr="007F5230" w:rsidRDefault="007F5230" w:rsidP="007F5230">
            <w:r w:rsidRPr="007F5230">
              <w:t>271.9616</w:t>
            </w:r>
          </w:p>
        </w:tc>
        <w:tc>
          <w:tcPr>
            <w:tcW w:w="1154" w:type="dxa"/>
            <w:noWrap/>
            <w:hideMark/>
          </w:tcPr>
          <w:p w14:paraId="030A8481" w14:textId="77777777" w:rsidR="007F5230" w:rsidRPr="007F5230" w:rsidRDefault="007F5230" w:rsidP="007F5230">
            <w:r w:rsidRPr="007F5230">
              <w:t>259.7435</w:t>
            </w:r>
          </w:p>
        </w:tc>
        <w:tc>
          <w:tcPr>
            <w:tcW w:w="1154" w:type="dxa"/>
            <w:noWrap/>
            <w:hideMark/>
          </w:tcPr>
          <w:p w14:paraId="4589E809" w14:textId="77777777" w:rsidR="007F5230" w:rsidRPr="007F5230" w:rsidRDefault="007F5230" w:rsidP="007F5230">
            <w:r w:rsidRPr="007F5230">
              <w:t>227.7068</w:t>
            </w:r>
          </w:p>
        </w:tc>
        <w:tc>
          <w:tcPr>
            <w:tcW w:w="1154" w:type="dxa"/>
            <w:noWrap/>
            <w:hideMark/>
          </w:tcPr>
          <w:p w14:paraId="56976A53" w14:textId="77777777" w:rsidR="007F5230" w:rsidRPr="007F5230" w:rsidRDefault="007F5230" w:rsidP="007F5230">
            <w:r w:rsidRPr="007F5230">
              <w:t>317.7531</w:t>
            </w:r>
          </w:p>
        </w:tc>
        <w:tc>
          <w:tcPr>
            <w:tcW w:w="1154" w:type="dxa"/>
            <w:noWrap/>
            <w:hideMark/>
          </w:tcPr>
          <w:p w14:paraId="09D6E6D2" w14:textId="77777777" w:rsidR="007F5230" w:rsidRPr="007F5230" w:rsidRDefault="007F5230" w:rsidP="007F5230">
            <w:r w:rsidRPr="007F5230">
              <w:t>242.5082</w:t>
            </w:r>
          </w:p>
        </w:tc>
        <w:tc>
          <w:tcPr>
            <w:tcW w:w="1154" w:type="dxa"/>
            <w:noWrap/>
            <w:hideMark/>
          </w:tcPr>
          <w:p w14:paraId="1461B2A6" w14:textId="77777777" w:rsidR="007F5230" w:rsidRPr="007F5230" w:rsidRDefault="007F5230" w:rsidP="007F5230">
            <w:r w:rsidRPr="007F5230">
              <w:t>324.3638</w:t>
            </w:r>
          </w:p>
        </w:tc>
        <w:tc>
          <w:tcPr>
            <w:tcW w:w="1154" w:type="dxa"/>
            <w:noWrap/>
            <w:hideMark/>
          </w:tcPr>
          <w:p w14:paraId="030F522A" w14:textId="77777777" w:rsidR="007F5230" w:rsidRPr="007F5230" w:rsidRDefault="007F5230" w:rsidP="007F5230">
            <w:r w:rsidRPr="007F5230">
              <w:t>259.3153</w:t>
            </w:r>
          </w:p>
        </w:tc>
      </w:tr>
      <w:tr w:rsidR="007F5230" w:rsidRPr="007F5230" w14:paraId="0978D309" w14:textId="77777777" w:rsidTr="007F5230">
        <w:trPr>
          <w:trHeight w:val="229"/>
        </w:trPr>
        <w:tc>
          <w:tcPr>
            <w:tcW w:w="1154" w:type="dxa"/>
            <w:noWrap/>
            <w:hideMark/>
          </w:tcPr>
          <w:p w14:paraId="2871392B" w14:textId="77777777" w:rsidR="007F5230" w:rsidRPr="007F5230" w:rsidRDefault="007F5230" w:rsidP="007F5230">
            <w:r w:rsidRPr="007F5230">
              <w:t>328.9966</w:t>
            </w:r>
          </w:p>
        </w:tc>
        <w:tc>
          <w:tcPr>
            <w:tcW w:w="1154" w:type="dxa"/>
            <w:noWrap/>
            <w:hideMark/>
          </w:tcPr>
          <w:p w14:paraId="1AAAFEAA" w14:textId="77777777" w:rsidR="007F5230" w:rsidRPr="007F5230" w:rsidRDefault="007F5230" w:rsidP="007F5230">
            <w:r w:rsidRPr="007F5230">
              <w:t>247.8229</w:t>
            </w:r>
          </w:p>
        </w:tc>
        <w:tc>
          <w:tcPr>
            <w:tcW w:w="1154" w:type="dxa"/>
            <w:noWrap/>
            <w:hideMark/>
          </w:tcPr>
          <w:p w14:paraId="2CF883A5" w14:textId="77777777" w:rsidR="007F5230" w:rsidRPr="007F5230" w:rsidRDefault="007F5230" w:rsidP="007F5230">
            <w:r w:rsidRPr="007F5230">
              <w:t>227.501</w:t>
            </w:r>
          </w:p>
        </w:tc>
        <w:tc>
          <w:tcPr>
            <w:tcW w:w="1154" w:type="dxa"/>
            <w:noWrap/>
            <w:hideMark/>
          </w:tcPr>
          <w:p w14:paraId="54DF1A25" w14:textId="77777777" w:rsidR="007F5230" w:rsidRPr="007F5230" w:rsidRDefault="007F5230" w:rsidP="007F5230">
            <w:r w:rsidRPr="007F5230">
              <w:t>274.2199</w:t>
            </w:r>
          </w:p>
        </w:tc>
        <w:tc>
          <w:tcPr>
            <w:tcW w:w="1154" w:type="dxa"/>
            <w:noWrap/>
            <w:hideMark/>
          </w:tcPr>
          <w:p w14:paraId="0DFAE90B" w14:textId="77777777" w:rsidR="007F5230" w:rsidRPr="007F5230" w:rsidRDefault="007F5230" w:rsidP="007F5230">
            <w:r w:rsidRPr="007F5230">
              <w:t>244.3312</w:t>
            </w:r>
          </w:p>
        </w:tc>
        <w:tc>
          <w:tcPr>
            <w:tcW w:w="1154" w:type="dxa"/>
            <w:noWrap/>
            <w:hideMark/>
          </w:tcPr>
          <w:p w14:paraId="6DCAF82D" w14:textId="77777777" w:rsidR="007F5230" w:rsidRPr="007F5230" w:rsidRDefault="007F5230" w:rsidP="007F5230">
            <w:r w:rsidRPr="007F5230">
              <w:t>236.1076</w:t>
            </w:r>
          </w:p>
        </w:tc>
        <w:tc>
          <w:tcPr>
            <w:tcW w:w="1154" w:type="dxa"/>
            <w:noWrap/>
            <w:hideMark/>
          </w:tcPr>
          <w:p w14:paraId="1E9FC47F" w14:textId="77777777" w:rsidR="007F5230" w:rsidRPr="007F5230" w:rsidRDefault="007F5230" w:rsidP="007F5230">
            <w:r w:rsidRPr="007F5230">
              <w:t>250.8991</w:t>
            </w:r>
          </w:p>
        </w:tc>
        <w:tc>
          <w:tcPr>
            <w:tcW w:w="1154" w:type="dxa"/>
            <w:noWrap/>
            <w:hideMark/>
          </w:tcPr>
          <w:p w14:paraId="7241F036" w14:textId="77777777" w:rsidR="007F5230" w:rsidRPr="007F5230" w:rsidRDefault="007F5230" w:rsidP="007F5230">
            <w:r w:rsidRPr="007F5230">
              <w:t>259.5735</w:t>
            </w:r>
          </w:p>
        </w:tc>
        <w:tc>
          <w:tcPr>
            <w:tcW w:w="1154" w:type="dxa"/>
            <w:noWrap/>
            <w:hideMark/>
          </w:tcPr>
          <w:p w14:paraId="66A92AAC" w14:textId="77777777" w:rsidR="007F5230" w:rsidRPr="007F5230" w:rsidRDefault="007F5230" w:rsidP="007F5230">
            <w:r w:rsidRPr="007F5230">
              <w:t>247.3868</w:t>
            </w:r>
          </w:p>
        </w:tc>
        <w:tc>
          <w:tcPr>
            <w:tcW w:w="1154" w:type="dxa"/>
            <w:noWrap/>
            <w:hideMark/>
          </w:tcPr>
          <w:p w14:paraId="02D6E76C" w14:textId="77777777" w:rsidR="007F5230" w:rsidRPr="007F5230" w:rsidRDefault="007F5230" w:rsidP="007F5230">
            <w:r w:rsidRPr="007F5230">
              <w:t>244.3432</w:t>
            </w:r>
          </w:p>
        </w:tc>
      </w:tr>
      <w:tr w:rsidR="007F5230" w:rsidRPr="007F5230" w14:paraId="54FA1A66" w14:textId="77777777" w:rsidTr="007F5230">
        <w:trPr>
          <w:trHeight w:val="229"/>
        </w:trPr>
        <w:tc>
          <w:tcPr>
            <w:tcW w:w="1154" w:type="dxa"/>
            <w:noWrap/>
            <w:hideMark/>
          </w:tcPr>
          <w:p w14:paraId="7B44A79B" w14:textId="77777777" w:rsidR="007F5230" w:rsidRPr="007F5230" w:rsidRDefault="007F5230" w:rsidP="007F5230">
            <w:r w:rsidRPr="007F5230">
              <w:t>299.2248</w:t>
            </w:r>
          </w:p>
        </w:tc>
        <w:tc>
          <w:tcPr>
            <w:tcW w:w="1154" w:type="dxa"/>
            <w:noWrap/>
            <w:hideMark/>
          </w:tcPr>
          <w:p w14:paraId="13DEE402" w14:textId="77777777" w:rsidR="007F5230" w:rsidRPr="007F5230" w:rsidRDefault="007F5230" w:rsidP="007F5230">
            <w:r w:rsidRPr="007F5230">
              <w:t>274.11</w:t>
            </w:r>
          </w:p>
        </w:tc>
        <w:tc>
          <w:tcPr>
            <w:tcW w:w="1154" w:type="dxa"/>
            <w:noWrap/>
            <w:hideMark/>
          </w:tcPr>
          <w:p w14:paraId="68DDCAE9" w14:textId="77777777" w:rsidR="007F5230" w:rsidRPr="007F5230" w:rsidRDefault="007F5230" w:rsidP="007F5230">
            <w:r w:rsidRPr="007F5230">
              <w:t>255.9262</w:t>
            </w:r>
          </w:p>
        </w:tc>
        <w:tc>
          <w:tcPr>
            <w:tcW w:w="1154" w:type="dxa"/>
            <w:noWrap/>
            <w:hideMark/>
          </w:tcPr>
          <w:p w14:paraId="1FBE309A" w14:textId="77777777" w:rsidR="007F5230" w:rsidRPr="007F5230" w:rsidRDefault="007F5230" w:rsidP="007F5230">
            <w:r w:rsidRPr="007F5230">
              <w:t>269.6838</w:t>
            </w:r>
          </w:p>
        </w:tc>
        <w:tc>
          <w:tcPr>
            <w:tcW w:w="1154" w:type="dxa"/>
            <w:noWrap/>
            <w:hideMark/>
          </w:tcPr>
          <w:p w14:paraId="5E5B4342" w14:textId="77777777" w:rsidR="007F5230" w:rsidRPr="007F5230" w:rsidRDefault="007F5230" w:rsidP="007F5230">
            <w:r w:rsidRPr="007F5230">
              <w:t>239.8475</w:t>
            </w:r>
          </w:p>
        </w:tc>
        <w:tc>
          <w:tcPr>
            <w:tcW w:w="1154" w:type="dxa"/>
            <w:noWrap/>
            <w:hideMark/>
          </w:tcPr>
          <w:p w14:paraId="6E302778" w14:textId="77777777" w:rsidR="007F5230" w:rsidRPr="007F5230" w:rsidRDefault="007F5230" w:rsidP="007F5230">
            <w:r w:rsidRPr="007F5230">
              <w:t>254.482</w:t>
            </w:r>
          </w:p>
        </w:tc>
        <w:tc>
          <w:tcPr>
            <w:tcW w:w="1154" w:type="dxa"/>
            <w:noWrap/>
            <w:hideMark/>
          </w:tcPr>
          <w:p w14:paraId="48672765" w14:textId="77777777" w:rsidR="007F5230" w:rsidRPr="007F5230" w:rsidRDefault="007F5230" w:rsidP="007F5230">
            <w:r w:rsidRPr="007F5230">
              <w:t>232.5391</w:t>
            </w:r>
          </w:p>
        </w:tc>
        <w:tc>
          <w:tcPr>
            <w:tcW w:w="1154" w:type="dxa"/>
            <w:noWrap/>
            <w:hideMark/>
          </w:tcPr>
          <w:p w14:paraId="385F30D3" w14:textId="77777777" w:rsidR="007F5230" w:rsidRPr="007F5230" w:rsidRDefault="007F5230" w:rsidP="007F5230">
            <w:r w:rsidRPr="007F5230">
              <w:t>253.6601</w:t>
            </w:r>
          </w:p>
        </w:tc>
        <w:tc>
          <w:tcPr>
            <w:tcW w:w="1154" w:type="dxa"/>
            <w:noWrap/>
            <w:hideMark/>
          </w:tcPr>
          <w:p w14:paraId="36E0CE0B" w14:textId="77777777" w:rsidR="007F5230" w:rsidRPr="007F5230" w:rsidRDefault="007F5230" w:rsidP="007F5230">
            <w:r w:rsidRPr="007F5230">
              <w:t>240.4672</w:t>
            </w:r>
          </w:p>
        </w:tc>
        <w:tc>
          <w:tcPr>
            <w:tcW w:w="1154" w:type="dxa"/>
            <w:noWrap/>
            <w:hideMark/>
          </w:tcPr>
          <w:p w14:paraId="694D4918" w14:textId="77777777" w:rsidR="007F5230" w:rsidRPr="007F5230" w:rsidRDefault="007F5230" w:rsidP="007F5230">
            <w:r w:rsidRPr="007F5230">
              <w:t>253.648</w:t>
            </w:r>
          </w:p>
        </w:tc>
      </w:tr>
      <w:tr w:rsidR="007F5230" w:rsidRPr="007F5230" w14:paraId="7F653C8B" w14:textId="77777777" w:rsidTr="007F5230">
        <w:trPr>
          <w:trHeight w:val="229"/>
        </w:trPr>
        <w:tc>
          <w:tcPr>
            <w:tcW w:w="1154" w:type="dxa"/>
            <w:noWrap/>
            <w:hideMark/>
          </w:tcPr>
          <w:p w14:paraId="19D39E7D" w14:textId="77777777" w:rsidR="007F5230" w:rsidRPr="007F5230" w:rsidRDefault="007F5230" w:rsidP="007F5230">
            <w:r w:rsidRPr="007F5230">
              <w:t>374.7789</w:t>
            </w:r>
          </w:p>
        </w:tc>
        <w:tc>
          <w:tcPr>
            <w:tcW w:w="1154" w:type="dxa"/>
            <w:noWrap/>
            <w:hideMark/>
          </w:tcPr>
          <w:p w14:paraId="6673D64F" w14:textId="77777777" w:rsidR="007F5230" w:rsidRPr="007F5230" w:rsidRDefault="007F5230" w:rsidP="007F5230">
            <w:r w:rsidRPr="007F5230">
              <w:t>225.5236</w:t>
            </w:r>
          </w:p>
        </w:tc>
        <w:tc>
          <w:tcPr>
            <w:tcW w:w="1154" w:type="dxa"/>
            <w:noWrap/>
            <w:hideMark/>
          </w:tcPr>
          <w:p w14:paraId="04F177AF" w14:textId="77777777" w:rsidR="007F5230" w:rsidRPr="007F5230" w:rsidRDefault="007F5230" w:rsidP="007F5230">
            <w:r w:rsidRPr="007F5230">
              <w:t>247.2601</w:t>
            </w:r>
          </w:p>
        </w:tc>
        <w:tc>
          <w:tcPr>
            <w:tcW w:w="1154" w:type="dxa"/>
            <w:noWrap/>
            <w:hideMark/>
          </w:tcPr>
          <w:p w14:paraId="3E892607" w14:textId="77777777" w:rsidR="007F5230" w:rsidRPr="007F5230" w:rsidRDefault="007F5230" w:rsidP="007F5230">
            <w:r w:rsidRPr="007F5230">
              <w:t>233.0254</w:t>
            </w:r>
          </w:p>
        </w:tc>
        <w:tc>
          <w:tcPr>
            <w:tcW w:w="1154" w:type="dxa"/>
            <w:noWrap/>
            <w:hideMark/>
          </w:tcPr>
          <w:p w14:paraId="2E84AFE3" w14:textId="77777777" w:rsidR="007F5230" w:rsidRPr="007F5230" w:rsidRDefault="007F5230" w:rsidP="007F5230">
            <w:r w:rsidRPr="007F5230">
              <w:t>243.5199</w:t>
            </w:r>
          </w:p>
        </w:tc>
        <w:tc>
          <w:tcPr>
            <w:tcW w:w="1154" w:type="dxa"/>
            <w:noWrap/>
            <w:hideMark/>
          </w:tcPr>
          <w:p w14:paraId="335C6D09" w14:textId="77777777" w:rsidR="007F5230" w:rsidRPr="007F5230" w:rsidRDefault="007F5230" w:rsidP="007F5230">
            <w:r w:rsidRPr="007F5230">
              <w:t>233.2488</w:t>
            </w:r>
          </w:p>
        </w:tc>
        <w:tc>
          <w:tcPr>
            <w:tcW w:w="1154" w:type="dxa"/>
            <w:noWrap/>
            <w:hideMark/>
          </w:tcPr>
          <w:p w14:paraId="7BCFB660" w14:textId="77777777" w:rsidR="007F5230" w:rsidRPr="007F5230" w:rsidRDefault="007F5230" w:rsidP="007F5230">
            <w:r w:rsidRPr="007F5230">
              <w:t>251.6095</w:t>
            </w:r>
          </w:p>
        </w:tc>
        <w:tc>
          <w:tcPr>
            <w:tcW w:w="1154" w:type="dxa"/>
            <w:noWrap/>
            <w:hideMark/>
          </w:tcPr>
          <w:p w14:paraId="6A948559" w14:textId="77777777" w:rsidR="007F5230" w:rsidRPr="007F5230" w:rsidRDefault="007F5230" w:rsidP="007F5230">
            <w:r w:rsidRPr="007F5230">
              <w:t>267.1032</w:t>
            </w:r>
          </w:p>
        </w:tc>
        <w:tc>
          <w:tcPr>
            <w:tcW w:w="1154" w:type="dxa"/>
            <w:noWrap/>
            <w:hideMark/>
          </w:tcPr>
          <w:p w14:paraId="5ECC8690" w14:textId="77777777" w:rsidR="007F5230" w:rsidRPr="007F5230" w:rsidRDefault="007F5230" w:rsidP="007F5230">
            <w:r w:rsidRPr="007F5230">
              <w:t>345.0695</w:t>
            </w:r>
          </w:p>
        </w:tc>
        <w:tc>
          <w:tcPr>
            <w:tcW w:w="1154" w:type="dxa"/>
            <w:noWrap/>
            <w:hideMark/>
          </w:tcPr>
          <w:p w14:paraId="67533D58" w14:textId="77777777" w:rsidR="007F5230" w:rsidRPr="007F5230" w:rsidRDefault="007F5230" w:rsidP="007F5230">
            <w:r w:rsidRPr="007F5230">
              <w:t>246.557</w:t>
            </w:r>
          </w:p>
        </w:tc>
      </w:tr>
      <w:tr w:rsidR="007F5230" w:rsidRPr="007F5230" w14:paraId="15C63AE3" w14:textId="77777777" w:rsidTr="007F5230">
        <w:trPr>
          <w:trHeight w:val="229"/>
        </w:trPr>
        <w:tc>
          <w:tcPr>
            <w:tcW w:w="1154" w:type="dxa"/>
            <w:noWrap/>
            <w:hideMark/>
          </w:tcPr>
          <w:p w14:paraId="69D0B00E" w14:textId="77777777" w:rsidR="007F5230" w:rsidRPr="007F5230" w:rsidRDefault="007F5230" w:rsidP="007F5230">
            <w:r w:rsidRPr="007F5230">
              <w:t>272.8631</w:t>
            </w:r>
          </w:p>
        </w:tc>
        <w:tc>
          <w:tcPr>
            <w:tcW w:w="1154" w:type="dxa"/>
            <w:noWrap/>
            <w:hideMark/>
          </w:tcPr>
          <w:p w14:paraId="05FF0A31" w14:textId="77777777" w:rsidR="007F5230" w:rsidRPr="007F5230" w:rsidRDefault="007F5230" w:rsidP="007F5230">
            <w:r w:rsidRPr="007F5230">
              <w:t>229.6714</w:t>
            </w:r>
          </w:p>
        </w:tc>
        <w:tc>
          <w:tcPr>
            <w:tcW w:w="1154" w:type="dxa"/>
            <w:noWrap/>
            <w:hideMark/>
          </w:tcPr>
          <w:p w14:paraId="2436AC01" w14:textId="77777777" w:rsidR="007F5230" w:rsidRPr="007F5230" w:rsidRDefault="007F5230" w:rsidP="007F5230">
            <w:r w:rsidRPr="007F5230">
              <w:t>240.4615</w:t>
            </w:r>
          </w:p>
        </w:tc>
        <w:tc>
          <w:tcPr>
            <w:tcW w:w="1154" w:type="dxa"/>
            <w:noWrap/>
            <w:hideMark/>
          </w:tcPr>
          <w:p w14:paraId="607170A9" w14:textId="77777777" w:rsidR="007F5230" w:rsidRPr="007F5230" w:rsidRDefault="007F5230" w:rsidP="007F5230">
            <w:r w:rsidRPr="007F5230">
              <w:t>240.268</w:t>
            </w:r>
          </w:p>
        </w:tc>
        <w:tc>
          <w:tcPr>
            <w:tcW w:w="1154" w:type="dxa"/>
            <w:noWrap/>
            <w:hideMark/>
          </w:tcPr>
          <w:p w14:paraId="7AFBFC7A" w14:textId="77777777" w:rsidR="007F5230" w:rsidRPr="007F5230" w:rsidRDefault="007F5230" w:rsidP="007F5230">
            <w:r w:rsidRPr="007F5230">
              <w:t>230.4321</w:t>
            </w:r>
          </w:p>
        </w:tc>
        <w:tc>
          <w:tcPr>
            <w:tcW w:w="1154" w:type="dxa"/>
            <w:noWrap/>
            <w:hideMark/>
          </w:tcPr>
          <w:p w14:paraId="3011C28B" w14:textId="77777777" w:rsidR="007F5230" w:rsidRPr="007F5230" w:rsidRDefault="007F5230" w:rsidP="007F5230">
            <w:r w:rsidRPr="007F5230">
              <w:t>238.6941</w:t>
            </w:r>
          </w:p>
        </w:tc>
        <w:tc>
          <w:tcPr>
            <w:tcW w:w="1154" w:type="dxa"/>
            <w:noWrap/>
            <w:hideMark/>
          </w:tcPr>
          <w:p w14:paraId="34610977" w14:textId="77777777" w:rsidR="007F5230" w:rsidRPr="007F5230" w:rsidRDefault="007F5230" w:rsidP="007F5230">
            <w:r w:rsidRPr="007F5230">
              <w:t>246.4226</w:t>
            </w:r>
          </w:p>
        </w:tc>
        <w:tc>
          <w:tcPr>
            <w:tcW w:w="1154" w:type="dxa"/>
            <w:noWrap/>
            <w:hideMark/>
          </w:tcPr>
          <w:p w14:paraId="09B4F233" w14:textId="77777777" w:rsidR="007F5230" w:rsidRPr="007F5230" w:rsidRDefault="007F5230" w:rsidP="007F5230">
            <w:r w:rsidRPr="007F5230">
              <w:t>322.6407</w:t>
            </w:r>
          </w:p>
        </w:tc>
        <w:tc>
          <w:tcPr>
            <w:tcW w:w="1154" w:type="dxa"/>
            <w:noWrap/>
            <w:hideMark/>
          </w:tcPr>
          <w:p w14:paraId="7DBC4B71" w14:textId="77777777" w:rsidR="007F5230" w:rsidRPr="007F5230" w:rsidRDefault="007F5230" w:rsidP="007F5230">
            <w:r w:rsidRPr="007F5230">
              <w:t>239.9975</w:t>
            </w:r>
          </w:p>
        </w:tc>
        <w:tc>
          <w:tcPr>
            <w:tcW w:w="1154" w:type="dxa"/>
            <w:noWrap/>
            <w:hideMark/>
          </w:tcPr>
          <w:p w14:paraId="3BA721BE" w14:textId="77777777" w:rsidR="007F5230" w:rsidRPr="007F5230" w:rsidRDefault="007F5230" w:rsidP="007F5230">
            <w:r w:rsidRPr="007F5230">
              <w:t>240.3194</w:t>
            </w:r>
          </w:p>
        </w:tc>
      </w:tr>
      <w:tr w:rsidR="007F5230" w:rsidRPr="007F5230" w14:paraId="17103A76" w14:textId="77777777" w:rsidTr="007F5230">
        <w:trPr>
          <w:trHeight w:val="229"/>
        </w:trPr>
        <w:tc>
          <w:tcPr>
            <w:tcW w:w="1154" w:type="dxa"/>
            <w:noWrap/>
            <w:hideMark/>
          </w:tcPr>
          <w:p w14:paraId="70CDC72A" w14:textId="77777777" w:rsidR="007F5230" w:rsidRPr="007F5230" w:rsidRDefault="007F5230" w:rsidP="007F5230">
            <w:r w:rsidRPr="007F5230">
              <w:t>250.4943</w:t>
            </w:r>
          </w:p>
        </w:tc>
        <w:tc>
          <w:tcPr>
            <w:tcW w:w="1154" w:type="dxa"/>
            <w:noWrap/>
            <w:hideMark/>
          </w:tcPr>
          <w:p w14:paraId="215E9903" w14:textId="77777777" w:rsidR="007F5230" w:rsidRPr="007F5230" w:rsidRDefault="007F5230" w:rsidP="007F5230">
            <w:r w:rsidRPr="007F5230">
              <w:t>256.1856</w:t>
            </w:r>
          </w:p>
        </w:tc>
        <w:tc>
          <w:tcPr>
            <w:tcW w:w="1154" w:type="dxa"/>
            <w:noWrap/>
            <w:hideMark/>
          </w:tcPr>
          <w:p w14:paraId="4520BA38" w14:textId="77777777" w:rsidR="007F5230" w:rsidRPr="007F5230" w:rsidRDefault="007F5230" w:rsidP="007F5230">
            <w:r w:rsidRPr="007F5230">
              <w:t>255.5754</w:t>
            </w:r>
          </w:p>
        </w:tc>
        <w:tc>
          <w:tcPr>
            <w:tcW w:w="1154" w:type="dxa"/>
            <w:noWrap/>
            <w:hideMark/>
          </w:tcPr>
          <w:p w14:paraId="1394BDAE" w14:textId="77777777" w:rsidR="007F5230" w:rsidRPr="007F5230" w:rsidRDefault="007F5230" w:rsidP="007F5230">
            <w:r w:rsidRPr="007F5230">
              <w:t>255.7614</w:t>
            </w:r>
          </w:p>
        </w:tc>
        <w:tc>
          <w:tcPr>
            <w:tcW w:w="1154" w:type="dxa"/>
            <w:noWrap/>
            <w:hideMark/>
          </w:tcPr>
          <w:p w14:paraId="4C3D6CB0" w14:textId="77777777" w:rsidR="007F5230" w:rsidRPr="007F5230" w:rsidRDefault="007F5230" w:rsidP="007F5230">
            <w:r w:rsidRPr="007F5230">
              <w:t>253.0683</w:t>
            </w:r>
          </w:p>
        </w:tc>
        <w:tc>
          <w:tcPr>
            <w:tcW w:w="1154" w:type="dxa"/>
            <w:noWrap/>
            <w:hideMark/>
          </w:tcPr>
          <w:p w14:paraId="6B7F89C8" w14:textId="77777777" w:rsidR="007F5230" w:rsidRPr="007F5230" w:rsidRDefault="007F5230" w:rsidP="007F5230">
            <w:r w:rsidRPr="007F5230">
              <w:t>236.958</w:t>
            </w:r>
          </w:p>
        </w:tc>
        <w:tc>
          <w:tcPr>
            <w:tcW w:w="1154" w:type="dxa"/>
            <w:noWrap/>
            <w:hideMark/>
          </w:tcPr>
          <w:p w14:paraId="16D5A270" w14:textId="77777777" w:rsidR="007F5230" w:rsidRPr="007F5230" w:rsidRDefault="007F5230" w:rsidP="007F5230">
            <w:r w:rsidRPr="007F5230">
              <w:t>223.8215</w:t>
            </w:r>
          </w:p>
        </w:tc>
        <w:tc>
          <w:tcPr>
            <w:tcW w:w="1154" w:type="dxa"/>
            <w:noWrap/>
            <w:hideMark/>
          </w:tcPr>
          <w:p w14:paraId="1CC56201" w14:textId="77777777" w:rsidR="007F5230" w:rsidRPr="007F5230" w:rsidRDefault="007F5230" w:rsidP="007F5230">
            <w:r w:rsidRPr="007F5230">
              <w:t>243.5601</w:t>
            </w:r>
          </w:p>
        </w:tc>
        <w:tc>
          <w:tcPr>
            <w:tcW w:w="1154" w:type="dxa"/>
            <w:noWrap/>
            <w:hideMark/>
          </w:tcPr>
          <w:p w14:paraId="5B4D867F" w14:textId="77777777" w:rsidR="007F5230" w:rsidRPr="007F5230" w:rsidRDefault="007F5230" w:rsidP="007F5230">
            <w:r w:rsidRPr="007F5230">
              <w:t>261.0866</w:t>
            </w:r>
          </w:p>
        </w:tc>
        <w:tc>
          <w:tcPr>
            <w:tcW w:w="1154" w:type="dxa"/>
            <w:noWrap/>
            <w:hideMark/>
          </w:tcPr>
          <w:p w14:paraId="482D9093" w14:textId="77777777" w:rsidR="007F5230" w:rsidRPr="007F5230" w:rsidRDefault="007F5230" w:rsidP="007F5230">
            <w:r w:rsidRPr="007F5230">
              <w:t>246.2475</w:t>
            </w:r>
          </w:p>
        </w:tc>
      </w:tr>
      <w:tr w:rsidR="007F5230" w:rsidRPr="007F5230" w14:paraId="14F95D36" w14:textId="77777777" w:rsidTr="007F5230">
        <w:trPr>
          <w:trHeight w:val="229"/>
        </w:trPr>
        <w:tc>
          <w:tcPr>
            <w:tcW w:w="1154" w:type="dxa"/>
            <w:noWrap/>
            <w:hideMark/>
          </w:tcPr>
          <w:p w14:paraId="649F7949" w14:textId="77777777" w:rsidR="007F5230" w:rsidRPr="007F5230" w:rsidRDefault="007F5230" w:rsidP="007F5230">
            <w:r w:rsidRPr="007F5230">
              <w:t>320.6808</w:t>
            </w:r>
          </w:p>
        </w:tc>
        <w:tc>
          <w:tcPr>
            <w:tcW w:w="1154" w:type="dxa"/>
            <w:noWrap/>
            <w:hideMark/>
          </w:tcPr>
          <w:p w14:paraId="54FCDD1B" w14:textId="77777777" w:rsidR="007F5230" w:rsidRPr="007F5230" w:rsidRDefault="007F5230" w:rsidP="007F5230">
            <w:r w:rsidRPr="007F5230">
              <w:t>248.4667</w:t>
            </w:r>
          </w:p>
        </w:tc>
        <w:tc>
          <w:tcPr>
            <w:tcW w:w="1154" w:type="dxa"/>
            <w:noWrap/>
            <w:hideMark/>
          </w:tcPr>
          <w:p w14:paraId="03BB2AC1" w14:textId="77777777" w:rsidR="007F5230" w:rsidRPr="007F5230" w:rsidRDefault="007F5230" w:rsidP="007F5230">
            <w:r w:rsidRPr="007F5230">
              <w:t>263.9828</w:t>
            </w:r>
          </w:p>
        </w:tc>
        <w:tc>
          <w:tcPr>
            <w:tcW w:w="1154" w:type="dxa"/>
            <w:noWrap/>
            <w:hideMark/>
          </w:tcPr>
          <w:p w14:paraId="3E63EEB4" w14:textId="77777777" w:rsidR="007F5230" w:rsidRPr="007F5230" w:rsidRDefault="007F5230" w:rsidP="007F5230">
            <w:r w:rsidRPr="007F5230">
              <w:t>238.5144</w:t>
            </w:r>
          </w:p>
        </w:tc>
        <w:tc>
          <w:tcPr>
            <w:tcW w:w="1154" w:type="dxa"/>
            <w:noWrap/>
            <w:hideMark/>
          </w:tcPr>
          <w:p w14:paraId="1AC938E6" w14:textId="77777777" w:rsidR="007F5230" w:rsidRPr="007F5230" w:rsidRDefault="007F5230" w:rsidP="007F5230">
            <w:r w:rsidRPr="007F5230">
              <w:t>253.408</w:t>
            </w:r>
          </w:p>
        </w:tc>
        <w:tc>
          <w:tcPr>
            <w:tcW w:w="1154" w:type="dxa"/>
            <w:noWrap/>
            <w:hideMark/>
          </w:tcPr>
          <w:p w14:paraId="34988A4D" w14:textId="77777777" w:rsidR="007F5230" w:rsidRPr="007F5230" w:rsidRDefault="007F5230" w:rsidP="007F5230">
            <w:r w:rsidRPr="007F5230">
              <w:t>250.405</w:t>
            </w:r>
          </w:p>
        </w:tc>
        <w:tc>
          <w:tcPr>
            <w:tcW w:w="1154" w:type="dxa"/>
            <w:noWrap/>
            <w:hideMark/>
          </w:tcPr>
          <w:p w14:paraId="5AFE6F08" w14:textId="77777777" w:rsidR="007F5230" w:rsidRPr="007F5230" w:rsidRDefault="007F5230" w:rsidP="007F5230">
            <w:r w:rsidRPr="007F5230">
              <w:t>246.7366</w:t>
            </w:r>
          </w:p>
        </w:tc>
        <w:tc>
          <w:tcPr>
            <w:tcW w:w="1154" w:type="dxa"/>
            <w:noWrap/>
            <w:hideMark/>
          </w:tcPr>
          <w:p w14:paraId="6DF6758C" w14:textId="77777777" w:rsidR="007F5230" w:rsidRPr="007F5230" w:rsidRDefault="007F5230" w:rsidP="007F5230">
            <w:r w:rsidRPr="007F5230">
              <w:t>240.8086</w:t>
            </w:r>
          </w:p>
        </w:tc>
        <w:tc>
          <w:tcPr>
            <w:tcW w:w="1154" w:type="dxa"/>
            <w:noWrap/>
            <w:hideMark/>
          </w:tcPr>
          <w:p w14:paraId="23086E6D" w14:textId="77777777" w:rsidR="007F5230" w:rsidRPr="007F5230" w:rsidRDefault="007F5230" w:rsidP="007F5230">
            <w:r w:rsidRPr="007F5230">
              <w:t>234.8321</w:t>
            </w:r>
          </w:p>
        </w:tc>
        <w:tc>
          <w:tcPr>
            <w:tcW w:w="1154" w:type="dxa"/>
            <w:noWrap/>
            <w:hideMark/>
          </w:tcPr>
          <w:p w14:paraId="15811B19" w14:textId="77777777" w:rsidR="007F5230" w:rsidRPr="007F5230" w:rsidRDefault="007F5230" w:rsidP="007F5230">
            <w:r w:rsidRPr="007F5230">
              <w:t>256.5925</w:t>
            </w:r>
          </w:p>
        </w:tc>
      </w:tr>
      <w:tr w:rsidR="007F5230" w:rsidRPr="007F5230" w14:paraId="6C9D2013" w14:textId="77777777" w:rsidTr="007F5230">
        <w:trPr>
          <w:trHeight w:val="229"/>
        </w:trPr>
        <w:tc>
          <w:tcPr>
            <w:tcW w:w="1154" w:type="dxa"/>
            <w:noWrap/>
            <w:hideMark/>
          </w:tcPr>
          <w:p w14:paraId="3D798CE6" w14:textId="77777777" w:rsidR="007F5230" w:rsidRPr="007F5230" w:rsidRDefault="007F5230" w:rsidP="007F5230">
            <w:r w:rsidRPr="007F5230">
              <w:t>285.4259</w:t>
            </w:r>
          </w:p>
        </w:tc>
        <w:tc>
          <w:tcPr>
            <w:tcW w:w="1154" w:type="dxa"/>
            <w:noWrap/>
            <w:hideMark/>
          </w:tcPr>
          <w:p w14:paraId="7B1F3ACD" w14:textId="77777777" w:rsidR="007F5230" w:rsidRPr="007F5230" w:rsidRDefault="007F5230" w:rsidP="007F5230">
            <w:r w:rsidRPr="007F5230">
              <w:t>275.4369</w:t>
            </w:r>
          </w:p>
        </w:tc>
        <w:tc>
          <w:tcPr>
            <w:tcW w:w="1154" w:type="dxa"/>
            <w:noWrap/>
            <w:hideMark/>
          </w:tcPr>
          <w:p w14:paraId="781FD636" w14:textId="77777777" w:rsidR="007F5230" w:rsidRPr="007F5230" w:rsidRDefault="007F5230" w:rsidP="007F5230">
            <w:r w:rsidRPr="007F5230">
              <w:t>394.7524</w:t>
            </w:r>
          </w:p>
        </w:tc>
        <w:tc>
          <w:tcPr>
            <w:tcW w:w="1154" w:type="dxa"/>
            <w:noWrap/>
            <w:hideMark/>
          </w:tcPr>
          <w:p w14:paraId="7869CCAD" w14:textId="77777777" w:rsidR="007F5230" w:rsidRPr="007F5230" w:rsidRDefault="007F5230" w:rsidP="007F5230">
            <w:r w:rsidRPr="007F5230">
              <w:t>265.8119</w:t>
            </w:r>
          </w:p>
        </w:tc>
        <w:tc>
          <w:tcPr>
            <w:tcW w:w="1154" w:type="dxa"/>
            <w:noWrap/>
            <w:hideMark/>
          </w:tcPr>
          <w:p w14:paraId="0DDDFAD1" w14:textId="77777777" w:rsidR="007F5230" w:rsidRPr="007F5230" w:rsidRDefault="007F5230" w:rsidP="007F5230">
            <w:r w:rsidRPr="007F5230">
              <w:t>229.96</w:t>
            </w:r>
          </w:p>
        </w:tc>
        <w:tc>
          <w:tcPr>
            <w:tcW w:w="1154" w:type="dxa"/>
            <w:noWrap/>
            <w:hideMark/>
          </w:tcPr>
          <w:p w14:paraId="17EBE20B" w14:textId="77777777" w:rsidR="007F5230" w:rsidRPr="007F5230" w:rsidRDefault="007F5230" w:rsidP="007F5230">
            <w:r w:rsidRPr="007F5230">
              <w:t>252.628</w:t>
            </w:r>
          </w:p>
        </w:tc>
        <w:tc>
          <w:tcPr>
            <w:tcW w:w="1154" w:type="dxa"/>
            <w:noWrap/>
            <w:hideMark/>
          </w:tcPr>
          <w:p w14:paraId="4F4B89BA" w14:textId="77777777" w:rsidR="007F5230" w:rsidRPr="007F5230" w:rsidRDefault="007F5230" w:rsidP="007F5230">
            <w:r w:rsidRPr="007F5230">
              <w:t>226.2922</w:t>
            </w:r>
          </w:p>
        </w:tc>
        <w:tc>
          <w:tcPr>
            <w:tcW w:w="1154" w:type="dxa"/>
            <w:noWrap/>
            <w:hideMark/>
          </w:tcPr>
          <w:p w14:paraId="1FEF7439" w14:textId="77777777" w:rsidR="007F5230" w:rsidRPr="007F5230" w:rsidRDefault="007F5230" w:rsidP="007F5230">
            <w:r w:rsidRPr="007F5230">
              <w:t>234.5004</w:t>
            </w:r>
          </w:p>
        </w:tc>
        <w:tc>
          <w:tcPr>
            <w:tcW w:w="1154" w:type="dxa"/>
            <w:noWrap/>
            <w:hideMark/>
          </w:tcPr>
          <w:p w14:paraId="404A6568" w14:textId="77777777" w:rsidR="007F5230" w:rsidRPr="007F5230" w:rsidRDefault="007F5230" w:rsidP="007F5230">
            <w:r w:rsidRPr="007F5230">
              <w:t>248.5526</w:t>
            </w:r>
          </w:p>
        </w:tc>
        <w:tc>
          <w:tcPr>
            <w:tcW w:w="1154" w:type="dxa"/>
            <w:noWrap/>
            <w:hideMark/>
          </w:tcPr>
          <w:p w14:paraId="01211130" w14:textId="77777777" w:rsidR="007F5230" w:rsidRPr="007F5230" w:rsidRDefault="007F5230" w:rsidP="007F5230">
            <w:r w:rsidRPr="007F5230">
              <w:t>324.4021</w:t>
            </w:r>
          </w:p>
        </w:tc>
      </w:tr>
      <w:tr w:rsidR="007F5230" w:rsidRPr="007F5230" w14:paraId="6E07A8B6" w14:textId="77777777" w:rsidTr="007F5230">
        <w:trPr>
          <w:trHeight w:val="229"/>
        </w:trPr>
        <w:tc>
          <w:tcPr>
            <w:tcW w:w="1154" w:type="dxa"/>
            <w:noWrap/>
            <w:hideMark/>
          </w:tcPr>
          <w:p w14:paraId="62E4573D" w14:textId="77777777" w:rsidR="007F5230" w:rsidRPr="007F5230" w:rsidRDefault="007F5230" w:rsidP="007F5230">
            <w:r w:rsidRPr="007F5230">
              <w:t>241.4117</w:t>
            </w:r>
          </w:p>
        </w:tc>
        <w:tc>
          <w:tcPr>
            <w:tcW w:w="1154" w:type="dxa"/>
            <w:noWrap/>
            <w:hideMark/>
          </w:tcPr>
          <w:p w14:paraId="6CF3988C" w14:textId="77777777" w:rsidR="007F5230" w:rsidRPr="007F5230" w:rsidRDefault="007F5230" w:rsidP="007F5230">
            <w:r w:rsidRPr="007F5230">
              <w:t>305.1054</w:t>
            </w:r>
          </w:p>
        </w:tc>
        <w:tc>
          <w:tcPr>
            <w:tcW w:w="1154" w:type="dxa"/>
            <w:noWrap/>
            <w:hideMark/>
          </w:tcPr>
          <w:p w14:paraId="58302772" w14:textId="77777777" w:rsidR="007F5230" w:rsidRPr="007F5230" w:rsidRDefault="007F5230" w:rsidP="007F5230">
            <w:r w:rsidRPr="007F5230">
              <w:t>252.2699</w:t>
            </w:r>
          </w:p>
        </w:tc>
        <w:tc>
          <w:tcPr>
            <w:tcW w:w="1154" w:type="dxa"/>
            <w:noWrap/>
            <w:hideMark/>
          </w:tcPr>
          <w:p w14:paraId="4A663288" w14:textId="77777777" w:rsidR="007F5230" w:rsidRPr="007F5230" w:rsidRDefault="007F5230" w:rsidP="007F5230">
            <w:r w:rsidRPr="007F5230">
              <w:t>230.9686</w:t>
            </w:r>
          </w:p>
        </w:tc>
        <w:tc>
          <w:tcPr>
            <w:tcW w:w="1154" w:type="dxa"/>
            <w:noWrap/>
            <w:hideMark/>
          </w:tcPr>
          <w:p w14:paraId="4DAD5762" w14:textId="77777777" w:rsidR="007F5230" w:rsidRPr="007F5230" w:rsidRDefault="007F5230" w:rsidP="007F5230">
            <w:r w:rsidRPr="007F5230">
              <w:t>254.0464</w:t>
            </w:r>
          </w:p>
        </w:tc>
        <w:tc>
          <w:tcPr>
            <w:tcW w:w="1154" w:type="dxa"/>
            <w:noWrap/>
            <w:hideMark/>
          </w:tcPr>
          <w:p w14:paraId="0DFE2B7D" w14:textId="77777777" w:rsidR="007F5230" w:rsidRPr="007F5230" w:rsidRDefault="007F5230" w:rsidP="007F5230">
            <w:r w:rsidRPr="007F5230">
              <w:t>398.703</w:t>
            </w:r>
          </w:p>
        </w:tc>
        <w:tc>
          <w:tcPr>
            <w:tcW w:w="1154" w:type="dxa"/>
            <w:noWrap/>
            <w:hideMark/>
          </w:tcPr>
          <w:p w14:paraId="6AD70890" w14:textId="77777777" w:rsidR="007F5230" w:rsidRPr="007F5230" w:rsidRDefault="007F5230" w:rsidP="007F5230">
            <w:r w:rsidRPr="007F5230">
              <w:t>229.4726</w:t>
            </w:r>
          </w:p>
        </w:tc>
        <w:tc>
          <w:tcPr>
            <w:tcW w:w="1154" w:type="dxa"/>
            <w:noWrap/>
            <w:hideMark/>
          </w:tcPr>
          <w:p w14:paraId="56707851" w14:textId="77777777" w:rsidR="007F5230" w:rsidRPr="007F5230" w:rsidRDefault="007F5230" w:rsidP="007F5230">
            <w:r w:rsidRPr="007F5230">
              <w:t>238.1679</w:t>
            </w:r>
          </w:p>
        </w:tc>
        <w:tc>
          <w:tcPr>
            <w:tcW w:w="1154" w:type="dxa"/>
            <w:noWrap/>
            <w:hideMark/>
          </w:tcPr>
          <w:p w14:paraId="33C4ACF1" w14:textId="77777777" w:rsidR="007F5230" w:rsidRPr="007F5230" w:rsidRDefault="007F5230" w:rsidP="007F5230">
            <w:r w:rsidRPr="007F5230">
              <w:t>237.0607</w:t>
            </w:r>
          </w:p>
        </w:tc>
        <w:tc>
          <w:tcPr>
            <w:tcW w:w="1154" w:type="dxa"/>
            <w:noWrap/>
            <w:hideMark/>
          </w:tcPr>
          <w:p w14:paraId="1B2B7A83" w14:textId="77777777" w:rsidR="007F5230" w:rsidRPr="007F5230" w:rsidRDefault="007F5230" w:rsidP="007F5230">
            <w:r w:rsidRPr="007F5230">
              <w:t>237.0239</w:t>
            </w:r>
          </w:p>
        </w:tc>
      </w:tr>
      <w:tr w:rsidR="007F5230" w:rsidRPr="007F5230" w14:paraId="4B9553F0" w14:textId="77777777" w:rsidTr="007F5230">
        <w:trPr>
          <w:trHeight w:val="229"/>
        </w:trPr>
        <w:tc>
          <w:tcPr>
            <w:tcW w:w="1154" w:type="dxa"/>
            <w:noWrap/>
            <w:hideMark/>
          </w:tcPr>
          <w:p w14:paraId="36E04601" w14:textId="77777777" w:rsidR="007F5230" w:rsidRPr="007F5230" w:rsidRDefault="007F5230" w:rsidP="007F5230">
            <w:r w:rsidRPr="007F5230">
              <w:t>301.7898</w:t>
            </w:r>
          </w:p>
        </w:tc>
        <w:tc>
          <w:tcPr>
            <w:tcW w:w="1154" w:type="dxa"/>
            <w:noWrap/>
            <w:hideMark/>
          </w:tcPr>
          <w:p w14:paraId="54EA5FD1" w14:textId="77777777" w:rsidR="007F5230" w:rsidRPr="007F5230" w:rsidRDefault="007F5230" w:rsidP="007F5230">
            <w:r w:rsidRPr="007F5230">
              <w:t>348.0238</w:t>
            </w:r>
          </w:p>
        </w:tc>
        <w:tc>
          <w:tcPr>
            <w:tcW w:w="1154" w:type="dxa"/>
            <w:noWrap/>
            <w:hideMark/>
          </w:tcPr>
          <w:p w14:paraId="3E6AAB65" w14:textId="77777777" w:rsidR="007F5230" w:rsidRPr="007F5230" w:rsidRDefault="007F5230" w:rsidP="007F5230">
            <w:r w:rsidRPr="007F5230">
              <w:t>278.016</w:t>
            </w:r>
          </w:p>
        </w:tc>
        <w:tc>
          <w:tcPr>
            <w:tcW w:w="1154" w:type="dxa"/>
            <w:noWrap/>
            <w:hideMark/>
          </w:tcPr>
          <w:p w14:paraId="1D3E0CB2" w14:textId="77777777" w:rsidR="007F5230" w:rsidRPr="007F5230" w:rsidRDefault="007F5230" w:rsidP="007F5230">
            <w:r w:rsidRPr="007F5230">
              <w:t>248.1817</w:t>
            </w:r>
          </w:p>
        </w:tc>
        <w:tc>
          <w:tcPr>
            <w:tcW w:w="1154" w:type="dxa"/>
            <w:noWrap/>
            <w:hideMark/>
          </w:tcPr>
          <w:p w14:paraId="7079DBAF" w14:textId="77777777" w:rsidR="007F5230" w:rsidRPr="007F5230" w:rsidRDefault="007F5230" w:rsidP="007F5230">
            <w:r w:rsidRPr="007F5230">
              <w:t>236.2981</w:t>
            </w:r>
          </w:p>
        </w:tc>
        <w:tc>
          <w:tcPr>
            <w:tcW w:w="1154" w:type="dxa"/>
            <w:noWrap/>
            <w:hideMark/>
          </w:tcPr>
          <w:p w14:paraId="0DEDAC4F" w14:textId="77777777" w:rsidR="007F5230" w:rsidRPr="007F5230" w:rsidRDefault="007F5230" w:rsidP="007F5230">
            <w:r w:rsidRPr="007F5230">
              <w:t>258.0381</w:t>
            </w:r>
          </w:p>
        </w:tc>
        <w:tc>
          <w:tcPr>
            <w:tcW w:w="1154" w:type="dxa"/>
            <w:noWrap/>
            <w:hideMark/>
          </w:tcPr>
          <w:p w14:paraId="71F7FD2E" w14:textId="77777777" w:rsidR="007F5230" w:rsidRPr="007F5230" w:rsidRDefault="007F5230" w:rsidP="007F5230">
            <w:r w:rsidRPr="007F5230">
              <w:t>217.0407</w:t>
            </w:r>
          </w:p>
        </w:tc>
        <w:tc>
          <w:tcPr>
            <w:tcW w:w="1154" w:type="dxa"/>
            <w:noWrap/>
            <w:hideMark/>
          </w:tcPr>
          <w:p w14:paraId="51B8CD8A" w14:textId="77777777" w:rsidR="007F5230" w:rsidRPr="007F5230" w:rsidRDefault="007F5230" w:rsidP="007F5230">
            <w:r w:rsidRPr="007F5230">
              <w:t>232.0673</w:t>
            </w:r>
          </w:p>
        </w:tc>
        <w:tc>
          <w:tcPr>
            <w:tcW w:w="1154" w:type="dxa"/>
            <w:noWrap/>
            <w:hideMark/>
          </w:tcPr>
          <w:p w14:paraId="39B1FC7A" w14:textId="77777777" w:rsidR="007F5230" w:rsidRPr="007F5230" w:rsidRDefault="007F5230" w:rsidP="007F5230">
            <w:r w:rsidRPr="007F5230">
              <w:t>231.2592</w:t>
            </w:r>
          </w:p>
        </w:tc>
        <w:tc>
          <w:tcPr>
            <w:tcW w:w="1154" w:type="dxa"/>
            <w:noWrap/>
            <w:hideMark/>
          </w:tcPr>
          <w:p w14:paraId="7C2FA9E3" w14:textId="77777777" w:rsidR="007F5230" w:rsidRPr="007F5230" w:rsidRDefault="007F5230" w:rsidP="007F5230">
            <w:r w:rsidRPr="007F5230">
              <w:t>241.9768</w:t>
            </w:r>
          </w:p>
        </w:tc>
      </w:tr>
      <w:tr w:rsidR="007F5230" w:rsidRPr="007F5230" w14:paraId="3EB72544" w14:textId="77777777" w:rsidTr="007F5230">
        <w:trPr>
          <w:trHeight w:val="229"/>
        </w:trPr>
        <w:tc>
          <w:tcPr>
            <w:tcW w:w="1154" w:type="dxa"/>
            <w:noWrap/>
            <w:hideMark/>
          </w:tcPr>
          <w:p w14:paraId="3AC1FC5F" w14:textId="77777777" w:rsidR="007F5230" w:rsidRPr="007F5230" w:rsidRDefault="007F5230" w:rsidP="007F5230">
            <w:pPr>
              <w:rPr>
                <w:b/>
                <w:bCs/>
              </w:rPr>
            </w:pPr>
            <w:r w:rsidRPr="007F5230">
              <w:rPr>
                <w:b/>
                <w:bCs/>
              </w:rPr>
              <w:t>294.3693</w:t>
            </w:r>
          </w:p>
        </w:tc>
        <w:tc>
          <w:tcPr>
            <w:tcW w:w="1154" w:type="dxa"/>
            <w:noWrap/>
            <w:hideMark/>
          </w:tcPr>
          <w:p w14:paraId="3EFBAEB7" w14:textId="77777777" w:rsidR="007F5230" w:rsidRPr="007F5230" w:rsidRDefault="007F5230" w:rsidP="007F5230">
            <w:pPr>
              <w:rPr>
                <w:b/>
                <w:bCs/>
              </w:rPr>
            </w:pPr>
            <w:r w:rsidRPr="007F5230">
              <w:rPr>
                <w:b/>
                <w:bCs/>
              </w:rPr>
              <w:t>267.5707</w:t>
            </w:r>
          </w:p>
        </w:tc>
        <w:tc>
          <w:tcPr>
            <w:tcW w:w="1154" w:type="dxa"/>
            <w:noWrap/>
            <w:hideMark/>
          </w:tcPr>
          <w:p w14:paraId="586A7307" w14:textId="77777777" w:rsidR="007F5230" w:rsidRPr="007F5230" w:rsidRDefault="007F5230" w:rsidP="007F5230">
            <w:pPr>
              <w:rPr>
                <w:b/>
                <w:bCs/>
              </w:rPr>
            </w:pPr>
            <w:r w:rsidRPr="007F5230">
              <w:rPr>
                <w:b/>
                <w:bCs/>
              </w:rPr>
              <w:t>266.1691</w:t>
            </w:r>
          </w:p>
        </w:tc>
        <w:tc>
          <w:tcPr>
            <w:tcW w:w="1154" w:type="dxa"/>
            <w:noWrap/>
            <w:hideMark/>
          </w:tcPr>
          <w:p w14:paraId="06CBB780" w14:textId="77777777" w:rsidR="007F5230" w:rsidRPr="007F5230" w:rsidRDefault="007F5230" w:rsidP="007F5230">
            <w:pPr>
              <w:rPr>
                <w:b/>
                <w:bCs/>
              </w:rPr>
            </w:pPr>
            <w:r w:rsidRPr="007F5230">
              <w:rPr>
                <w:b/>
                <w:bCs/>
              </w:rPr>
              <w:t>252.8397</w:t>
            </w:r>
          </w:p>
        </w:tc>
        <w:tc>
          <w:tcPr>
            <w:tcW w:w="1154" w:type="dxa"/>
            <w:noWrap/>
            <w:hideMark/>
          </w:tcPr>
          <w:p w14:paraId="504B68D0" w14:textId="77777777" w:rsidR="007F5230" w:rsidRPr="007F5230" w:rsidRDefault="007F5230" w:rsidP="007F5230">
            <w:pPr>
              <w:rPr>
                <w:b/>
                <w:bCs/>
              </w:rPr>
            </w:pPr>
            <w:r w:rsidRPr="007F5230">
              <w:rPr>
                <w:b/>
                <w:bCs/>
              </w:rPr>
              <w:t>244.4655</w:t>
            </w:r>
          </w:p>
        </w:tc>
        <w:tc>
          <w:tcPr>
            <w:tcW w:w="1154" w:type="dxa"/>
            <w:noWrap/>
            <w:hideMark/>
          </w:tcPr>
          <w:p w14:paraId="7800E00E" w14:textId="77777777" w:rsidR="007F5230" w:rsidRPr="007F5230" w:rsidRDefault="007F5230" w:rsidP="007F5230">
            <w:pPr>
              <w:rPr>
                <w:b/>
                <w:bCs/>
              </w:rPr>
            </w:pPr>
            <w:r w:rsidRPr="007F5230">
              <w:rPr>
                <w:b/>
                <w:bCs/>
              </w:rPr>
              <w:t>258.6972</w:t>
            </w:r>
          </w:p>
        </w:tc>
        <w:tc>
          <w:tcPr>
            <w:tcW w:w="1154" w:type="dxa"/>
            <w:noWrap/>
            <w:hideMark/>
          </w:tcPr>
          <w:p w14:paraId="54A079E3" w14:textId="77777777" w:rsidR="007F5230" w:rsidRPr="007F5230" w:rsidRDefault="007F5230" w:rsidP="007F5230">
            <w:pPr>
              <w:rPr>
                <w:b/>
                <w:bCs/>
              </w:rPr>
            </w:pPr>
            <w:r w:rsidRPr="007F5230">
              <w:rPr>
                <w:b/>
                <w:bCs/>
              </w:rPr>
              <w:t>244.2587</w:t>
            </w:r>
          </w:p>
        </w:tc>
        <w:tc>
          <w:tcPr>
            <w:tcW w:w="1154" w:type="dxa"/>
            <w:noWrap/>
            <w:hideMark/>
          </w:tcPr>
          <w:p w14:paraId="2B70DC99" w14:textId="77777777" w:rsidR="007F5230" w:rsidRPr="007F5230" w:rsidRDefault="007F5230" w:rsidP="007F5230">
            <w:pPr>
              <w:rPr>
                <w:b/>
                <w:bCs/>
              </w:rPr>
            </w:pPr>
            <w:r w:rsidRPr="007F5230">
              <w:rPr>
                <w:b/>
                <w:bCs/>
              </w:rPr>
              <w:t>253.459</w:t>
            </w:r>
          </w:p>
        </w:tc>
        <w:tc>
          <w:tcPr>
            <w:tcW w:w="1154" w:type="dxa"/>
            <w:noWrap/>
            <w:hideMark/>
          </w:tcPr>
          <w:p w14:paraId="23CB98F9" w14:textId="77777777" w:rsidR="007F5230" w:rsidRPr="007F5230" w:rsidRDefault="007F5230" w:rsidP="007F5230">
            <w:pPr>
              <w:rPr>
                <w:b/>
                <w:bCs/>
              </w:rPr>
            </w:pPr>
            <w:r w:rsidRPr="007F5230">
              <w:rPr>
                <w:b/>
                <w:bCs/>
              </w:rPr>
              <w:t>261.0076</w:t>
            </w:r>
          </w:p>
        </w:tc>
        <w:tc>
          <w:tcPr>
            <w:tcW w:w="1154" w:type="dxa"/>
            <w:noWrap/>
            <w:hideMark/>
          </w:tcPr>
          <w:p w14:paraId="54B8558F" w14:textId="77777777" w:rsidR="007F5230" w:rsidRPr="007F5230" w:rsidRDefault="007F5230" w:rsidP="007F5230">
            <w:pPr>
              <w:rPr>
                <w:b/>
                <w:bCs/>
              </w:rPr>
            </w:pPr>
            <w:r w:rsidRPr="007F5230">
              <w:rPr>
                <w:b/>
                <w:bCs/>
              </w:rPr>
              <w:t>255.0426</w:t>
            </w:r>
          </w:p>
        </w:tc>
      </w:tr>
    </w:tbl>
    <w:p w14:paraId="15D6B6A4" w14:textId="542B29F6" w:rsidR="00650C20" w:rsidRDefault="007F5230" w:rsidP="00DD05AD">
      <w:r>
        <w:lastRenderedPageBreak/>
        <w:t xml:space="preserve">Raw data for Section 4.4.2.9 </w:t>
      </w:r>
      <w:r w:rsidR="00F529BC">
        <w:t xml:space="preserve">with </w:t>
      </w:r>
      <w:r>
        <w:t>single</w:t>
      </w:r>
      <w:r w:rsidR="00F529BC">
        <w:t xml:space="preserve"> node performing</w:t>
      </w:r>
      <w:r>
        <w:t xml:space="preserve"> Document Query </w:t>
      </w:r>
      <w:r w:rsidR="00F529BC">
        <w:t>(</w:t>
      </w:r>
      <w:r>
        <w:t>5 active nodes</w:t>
      </w:r>
      <w:r w:rsidR="00F529BC">
        <w:t>)</w:t>
      </w:r>
    </w:p>
    <w:p w14:paraId="785AEA9C" w14:textId="52E76951" w:rsidR="00650C20" w:rsidRDefault="00650C20" w:rsidP="00DD05AD"/>
    <w:tbl>
      <w:tblPr>
        <w:tblStyle w:val="TableGrid"/>
        <w:tblW w:w="0" w:type="auto"/>
        <w:tblLook w:val="04A0" w:firstRow="1" w:lastRow="0" w:firstColumn="1" w:lastColumn="0" w:noHBand="0" w:noVBand="1"/>
      </w:tblPr>
      <w:tblGrid>
        <w:gridCol w:w="1135"/>
        <w:gridCol w:w="1135"/>
        <w:gridCol w:w="1135"/>
        <w:gridCol w:w="1135"/>
        <w:gridCol w:w="1135"/>
        <w:gridCol w:w="1135"/>
        <w:gridCol w:w="1135"/>
        <w:gridCol w:w="1135"/>
        <w:gridCol w:w="1135"/>
        <w:gridCol w:w="1135"/>
      </w:tblGrid>
      <w:tr w:rsidR="00F529BC" w:rsidRPr="00F529BC" w14:paraId="0471633E" w14:textId="77777777" w:rsidTr="00F529BC">
        <w:trPr>
          <w:trHeight w:val="261"/>
        </w:trPr>
        <w:tc>
          <w:tcPr>
            <w:tcW w:w="1135" w:type="dxa"/>
            <w:noWrap/>
            <w:hideMark/>
          </w:tcPr>
          <w:p w14:paraId="41A29DB5" w14:textId="77777777" w:rsidR="00F529BC" w:rsidRPr="00F529BC" w:rsidRDefault="00F529BC" w:rsidP="00F529BC">
            <w:r w:rsidRPr="00F529BC">
              <w:t>Tx01</w:t>
            </w:r>
          </w:p>
        </w:tc>
        <w:tc>
          <w:tcPr>
            <w:tcW w:w="1135" w:type="dxa"/>
            <w:noWrap/>
            <w:hideMark/>
          </w:tcPr>
          <w:p w14:paraId="1689061E" w14:textId="77777777" w:rsidR="00F529BC" w:rsidRPr="00F529BC" w:rsidRDefault="00F529BC" w:rsidP="00F529BC">
            <w:r w:rsidRPr="00F529BC">
              <w:t>Tx02</w:t>
            </w:r>
          </w:p>
        </w:tc>
        <w:tc>
          <w:tcPr>
            <w:tcW w:w="1135" w:type="dxa"/>
            <w:noWrap/>
            <w:hideMark/>
          </w:tcPr>
          <w:p w14:paraId="21BC6CD0" w14:textId="77777777" w:rsidR="00F529BC" w:rsidRPr="00F529BC" w:rsidRDefault="00F529BC" w:rsidP="00F529BC">
            <w:r w:rsidRPr="00F529BC">
              <w:t>Tx03</w:t>
            </w:r>
          </w:p>
        </w:tc>
        <w:tc>
          <w:tcPr>
            <w:tcW w:w="1135" w:type="dxa"/>
            <w:noWrap/>
            <w:hideMark/>
          </w:tcPr>
          <w:p w14:paraId="54A73F14" w14:textId="77777777" w:rsidR="00F529BC" w:rsidRPr="00F529BC" w:rsidRDefault="00F529BC" w:rsidP="00F529BC">
            <w:r w:rsidRPr="00F529BC">
              <w:t>Tx04</w:t>
            </w:r>
          </w:p>
        </w:tc>
        <w:tc>
          <w:tcPr>
            <w:tcW w:w="1135" w:type="dxa"/>
            <w:noWrap/>
            <w:hideMark/>
          </w:tcPr>
          <w:p w14:paraId="2F2BC21A" w14:textId="77777777" w:rsidR="00F529BC" w:rsidRPr="00F529BC" w:rsidRDefault="00F529BC" w:rsidP="00F529BC">
            <w:r w:rsidRPr="00F529BC">
              <w:t>Tx05</w:t>
            </w:r>
          </w:p>
        </w:tc>
        <w:tc>
          <w:tcPr>
            <w:tcW w:w="1135" w:type="dxa"/>
            <w:noWrap/>
            <w:hideMark/>
          </w:tcPr>
          <w:p w14:paraId="3CC21F23" w14:textId="77777777" w:rsidR="00F529BC" w:rsidRPr="00F529BC" w:rsidRDefault="00F529BC" w:rsidP="00F529BC">
            <w:r w:rsidRPr="00F529BC">
              <w:t>Tx06</w:t>
            </w:r>
          </w:p>
        </w:tc>
        <w:tc>
          <w:tcPr>
            <w:tcW w:w="1135" w:type="dxa"/>
            <w:noWrap/>
            <w:hideMark/>
          </w:tcPr>
          <w:p w14:paraId="7E314453" w14:textId="77777777" w:rsidR="00F529BC" w:rsidRPr="00F529BC" w:rsidRDefault="00F529BC" w:rsidP="00F529BC">
            <w:r w:rsidRPr="00F529BC">
              <w:t>Tx07</w:t>
            </w:r>
          </w:p>
        </w:tc>
        <w:tc>
          <w:tcPr>
            <w:tcW w:w="1135" w:type="dxa"/>
            <w:noWrap/>
            <w:hideMark/>
          </w:tcPr>
          <w:p w14:paraId="43171059" w14:textId="77777777" w:rsidR="00F529BC" w:rsidRPr="00F529BC" w:rsidRDefault="00F529BC" w:rsidP="00F529BC">
            <w:r w:rsidRPr="00F529BC">
              <w:t>Tx08</w:t>
            </w:r>
          </w:p>
        </w:tc>
        <w:tc>
          <w:tcPr>
            <w:tcW w:w="1135" w:type="dxa"/>
            <w:noWrap/>
            <w:hideMark/>
          </w:tcPr>
          <w:p w14:paraId="66DB0B42" w14:textId="77777777" w:rsidR="00F529BC" w:rsidRPr="00F529BC" w:rsidRDefault="00F529BC" w:rsidP="00F529BC">
            <w:r w:rsidRPr="00F529BC">
              <w:t>Tx09</w:t>
            </w:r>
          </w:p>
        </w:tc>
        <w:tc>
          <w:tcPr>
            <w:tcW w:w="1135" w:type="dxa"/>
            <w:noWrap/>
            <w:hideMark/>
          </w:tcPr>
          <w:p w14:paraId="7C4BD683" w14:textId="77777777" w:rsidR="00F529BC" w:rsidRPr="00F529BC" w:rsidRDefault="00F529BC" w:rsidP="00F529BC">
            <w:r w:rsidRPr="00F529BC">
              <w:t>Tx10</w:t>
            </w:r>
          </w:p>
        </w:tc>
      </w:tr>
      <w:tr w:rsidR="00F529BC" w:rsidRPr="00F529BC" w14:paraId="6DE3F0A7" w14:textId="77777777" w:rsidTr="00F529BC">
        <w:trPr>
          <w:trHeight w:val="261"/>
        </w:trPr>
        <w:tc>
          <w:tcPr>
            <w:tcW w:w="1135" w:type="dxa"/>
            <w:noWrap/>
            <w:hideMark/>
          </w:tcPr>
          <w:p w14:paraId="0CF8FA8C" w14:textId="77777777" w:rsidR="00F529BC" w:rsidRPr="00F529BC" w:rsidRDefault="00F529BC" w:rsidP="00F529BC">
            <w:r w:rsidRPr="00F529BC">
              <w:t>308.46</w:t>
            </w:r>
          </w:p>
        </w:tc>
        <w:tc>
          <w:tcPr>
            <w:tcW w:w="1135" w:type="dxa"/>
            <w:noWrap/>
            <w:hideMark/>
          </w:tcPr>
          <w:p w14:paraId="46B0891A" w14:textId="77777777" w:rsidR="00F529BC" w:rsidRPr="00F529BC" w:rsidRDefault="00F529BC" w:rsidP="00F529BC">
            <w:r w:rsidRPr="00F529BC">
              <w:t>213.119</w:t>
            </w:r>
          </w:p>
        </w:tc>
        <w:tc>
          <w:tcPr>
            <w:tcW w:w="1135" w:type="dxa"/>
            <w:noWrap/>
            <w:hideMark/>
          </w:tcPr>
          <w:p w14:paraId="7D8885C8" w14:textId="77777777" w:rsidR="00F529BC" w:rsidRPr="00F529BC" w:rsidRDefault="00F529BC" w:rsidP="00F529BC">
            <w:r w:rsidRPr="00F529BC">
              <w:t>251.6115</w:t>
            </w:r>
          </w:p>
        </w:tc>
        <w:tc>
          <w:tcPr>
            <w:tcW w:w="1135" w:type="dxa"/>
            <w:noWrap/>
            <w:hideMark/>
          </w:tcPr>
          <w:p w14:paraId="7981339A" w14:textId="77777777" w:rsidR="00F529BC" w:rsidRPr="00F529BC" w:rsidRDefault="00F529BC" w:rsidP="00F529BC">
            <w:r w:rsidRPr="00F529BC">
              <w:t>226.0562</w:t>
            </w:r>
          </w:p>
        </w:tc>
        <w:tc>
          <w:tcPr>
            <w:tcW w:w="1135" w:type="dxa"/>
            <w:noWrap/>
            <w:hideMark/>
          </w:tcPr>
          <w:p w14:paraId="6CA59527" w14:textId="77777777" w:rsidR="00F529BC" w:rsidRPr="00F529BC" w:rsidRDefault="00F529BC" w:rsidP="00F529BC">
            <w:r w:rsidRPr="00F529BC">
              <w:t>251.588</w:t>
            </w:r>
          </w:p>
        </w:tc>
        <w:tc>
          <w:tcPr>
            <w:tcW w:w="1135" w:type="dxa"/>
            <w:noWrap/>
            <w:hideMark/>
          </w:tcPr>
          <w:p w14:paraId="2757DCE6" w14:textId="77777777" w:rsidR="00F529BC" w:rsidRPr="00F529BC" w:rsidRDefault="00F529BC" w:rsidP="00F529BC">
            <w:r w:rsidRPr="00F529BC">
              <w:t>213.7274</w:t>
            </w:r>
          </w:p>
        </w:tc>
        <w:tc>
          <w:tcPr>
            <w:tcW w:w="1135" w:type="dxa"/>
            <w:noWrap/>
            <w:hideMark/>
          </w:tcPr>
          <w:p w14:paraId="70C23466" w14:textId="77777777" w:rsidR="00F529BC" w:rsidRPr="00F529BC" w:rsidRDefault="00F529BC" w:rsidP="00F529BC">
            <w:r w:rsidRPr="00F529BC">
              <w:t>207.1724</w:t>
            </w:r>
          </w:p>
        </w:tc>
        <w:tc>
          <w:tcPr>
            <w:tcW w:w="1135" w:type="dxa"/>
            <w:noWrap/>
            <w:hideMark/>
          </w:tcPr>
          <w:p w14:paraId="65612CE1" w14:textId="77777777" w:rsidR="00F529BC" w:rsidRPr="00F529BC" w:rsidRDefault="00F529BC" w:rsidP="00F529BC">
            <w:r w:rsidRPr="00F529BC">
              <w:t>210.6841</w:t>
            </w:r>
          </w:p>
        </w:tc>
        <w:tc>
          <w:tcPr>
            <w:tcW w:w="1135" w:type="dxa"/>
            <w:noWrap/>
            <w:hideMark/>
          </w:tcPr>
          <w:p w14:paraId="5C03AF72" w14:textId="77777777" w:rsidR="00F529BC" w:rsidRPr="00F529BC" w:rsidRDefault="00F529BC" w:rsidP="00F529BC">
            <w:r w:rsidRPr="00F529BC">
              <w:t>230.9705</w:t>
            </w:r>
          </w:p>
        </w:tc>
        <w:tc>
          <w:tcPr>
            <w:tcW w:w="1135" w:type="dxa"/>
            <w:noWrap/>
            <w:hideMark/>
          </w:tcPr>
          <w:p w14:paraId="146E7DFC" w14:textId="77777777" w:rsidR="00F529BC" w:rsidRPr="00F529BC" w:rsidRDefault="00F529BC" w:rsidP="00F529BC">
            <w:r w:rsidRPr="00F529BC">
              <w:t>239.035</w:t>
            </w:r>
          </w:p>
        </w:tc>
      </w:tr>
      <w:tr w:rsidR="00F529BC" w:rsidRPr="00F529BC" w14:paraId="43F2EB0F" w14:textId="77777777" w:rsidTr="00F529BC">
        <w:trPr>
          <w:trHeight w:val="261"/>
        </w:trPr>
        <w:tc>
          <w:tcPr>
            <w:tcW w:w="1135" w:type="dxa"/>
            <w:noWrap/>
            <w:hideMark/>
          </w:tcPr>
          <w:p w14:paraId="5C943B24" w14:textId="77777777" w:rsidR="00F529BC" w:rsidRPr="00F529BC" w:rsidRDefault="00F529BC" w:rsidP="00F529BC">
            <w:r w:rsidRPr="00F529BC">
              <w:t>254.3005</w:t>
            </w:r>
          </w:p>
        </w:tc>
        <w:tc>
          <w:tcPr>
            <w:tcW w:w="1135" w:type="dxa"/>
            <w:noWrap/>
            <w:hideMark/>
          </w:tcPr>
          <w:p w14:paraId="3DADB350" w14:textId="77777777" w:rsidR="00F529BC" w:rsidRPr="00F529BC" w:rsidRDefault="00F529BC" w:rsidP="00F529BC">
            <w:r w:rsidRPr="00F529BC">
              <w:t>218.1801</w:t>
            </w:r>
          </w:p>
        </w:tc>
        <w:tc>
          <w:tcPr>
            <w:tcW w:w="1135" w:type="dxa"/>
            <w:noWrap/>
            <w:hideMark/>
          </w:tcPr>
          <w:p w14:paraId="4BC4D8BB" w14:textId="77777777" w:rsidR="00F529BC" w:rsidRPr="00F529BC" w:rsidRDefault="00F529BC" w:rsidP="00F529BC">
            <w:r w:rsidRPr="00F529BC">
              <w:t>255.3691</w:t>
            </w:r>
          </w:p>
        </w:tc>
        <w:tc>
          <w:tcPr>
            <w:tcW w:w="1135" w:type="dxa"/>
            <w:noWrap/>
            <w:hideMark/>
          </w:tcPr>
          <w:p w14:paraId="59BB6183" w14:textId="77777777" w:rsidR="00F529BC" w:rsidRPr="00F529BC" w:rsidRDefault="00F529BC" w:rsidP="00F529BC">
            <w:r w:rsidRPr="00F529BC">
              <w:t>216.1727</w:t>
            </w:r>
          </w:p>
        </w:tc>
        <w:tc>
          <w:tcPr>
            <w:tcW w:w="1135" w:type="dxa"/>
            <w:noWrap/>
            <w:hideMark/>
          </w:tcPr>
          <w:p w14:paraId="0498C7CB" w14:textId="77777777" w:rsidR="00F529BC" w:rsidRPr="00F529BC" w:rsidRDefault="00F529BC" w:rsidP="00F529BC">
            <w:r w:rsidRPr="00F529BC">
              <w:t>253.232</w:t>
            </w:r>
          </w:p>
        </w:tc>
        <w:tc>
          <w:tcPr>
            <w:tcW w:w="1135" w:type="dxa"/>
            <w:noWrap/>
            <w:hideMark/>
          </w:tcPr>
          <w:p w14:paraId="74356B1E" w14:textId="77777777" w:rsidR="00F529BC" w:rsidRPr="00F529BC" w:rsidRDefault="00F529BC" w:rsidP="00F529BC">
            <w:r w:rsidRPr="00F529BC">
              <w:t>210.5442</w:t>
            </w:r>
          </w:p>
        </w:tc>
        <w:tc>
          <w:tcPr>
            <w:tcW w:w="1135" w:type="dxa"/>
            <w:noWrap/>
            <w:hideMark/>
          </w:tcPr>
          <w:p w14:paraId="405B5CD4" w14:textId="77777777" w:rsidR="00F529BC" w:rsidRPr="00F529BC" w:rsidRDefault="00F529BC" w:rsidP="00F529BC">
            <w:r w:rsidRPr="00F529BC">
              <w:t>229.8264</w:t>
            </w:r>
          </w:p>
        </w:tc>
        <w:tc>
          <w:tcPr>
            <w:tcW w:w="1135" w:type="dxa"/>
            <w:noWrap/>
            <w:hideMark/>
          </w:tcPr>
          <w:p w14:paraId="0C04FF78" w14:textId="77777777" w:rsidR="00F529BC" w:rsidRPr="00F529BC" w:rsidRDefault="00F529BC" w:rsidP="00F529BC">
            <w:r w:rsidRPr="00F529BC">
              <w:t>232.9122</w:t>
            </w:r>
          </w:p>
        </w:tc>
        <w:tc>
          <w:tcPr>
            <w:tcW w:w="1135" w:type="dxa"/>
            <w:noWrap/>
            <w:hideMark/>
          </w:tcPr>
          <w:p w14:paraId="36C958E4" w14:textId="77777777" w:rsidR="00F529BC" w:rsidRPr="00F529BC" w:rsidRDefault="00F529BC" w:rsidP="00F529BC">
            <w:r w:rsidRPr="00F529BC">
              <w:t>240.0567</w:t>
            </w:r>
          </w:p>
        </w:tc>
        <w:tc>
          <w:tcPr>
            <w:tcW w:w="1135" w:type="dxa"/>
            <w:noWrap/>
            <w:hideMark/>
          </w:tcPr>
          <w:p w14:paraId="6563E271" w14:textId="77777777" w:rsidR="00F529BC" w:rsidRPr="00F529BC" w:rsidRDefault="00F529BC" w:rsidP="00F529BC">
            <w:r w:rsidRPr="00F529BC">
              <w:t>231.8378</w:t>
            </w:r>
          </w:p>
        </w:tc>
      </w:tr>
      <w:tr w:rsidR="00F529BC" w:rsidRPr="00F529BC" w14:paraId="4F2009C2" w14:textId="77777777" w:rsidTr="00F529BC">
        <w:trPr>
          <w:trHeight w:val="261"/>
        </w:trPr>
        <w:tc>
          <w:tcPr>
            <w:tcW w:w="1135" w:type="dxa"/>
            <w:noWrap/>
            <w:hideMark/>
          </w:tcPr>
          <w:p w14:paraId="59306867" w14:textId="77777777" w:rsidR="00F529BC" w:rsidRPr="00F529BC" w:rsidRDefault="00F529BC" w:rsidP="00F529BC">
            <w:r w:rsidRPr="00F529BC">
              <w:t>268.794</w:t>
            </w:r>
          </w:p>
        </w:tc>
        <w:tc>
          <w:tcPr>
            <w:tcW w:w="1135" w:type="dxa"/>
            <w:noWrap/>
            <w:hideMark/>
          </w:tcPr>
          <w:p w14:paraId="31221BF9" w14:textId="77777777" w:rsidR="00F529BC" w:rsidRPr="00F529BC" w:rsidRDefault="00F529BC" w:rsidP="00F529BC">
            <w:r w:rsidRPr="00F529BC">
              <w:t>252.7787</w:t>
            </w:r>
          </w:p>
        </w:tc>
        <w:tc>
          <w:tcPr>
            <w:tcW w:w="1135" w:type="dxa"/>
            <w:noWrap/>
            <w:hideMark/>
          </w:tcPr>
          <w:p w14:paraId="0497F029" w14:textId="77777777" w:rsidR="00F529BC" w:rsidRPr="00F529BC" w:rsidRDefault="00F529BC" w:rsidP="00F529BC">
            <w:r w:rsidRPr="00F529BC">
              <w:t>213.2701</w:t>
            </w:r>
          </w:p>
        </w:tc>
        <w:tc>
          <w:tcPr>
            <w:tcW w:w="1135" w:type="dxa"/>
            <w:noWrap/>
            <w:hideMark/>
          </w:tcPr>
          <w:p w14:paraId="53E4FA0F" w14:textId="77777777" w:rsidR="00F529BC" w:rsidRPr="00F529BC" w:rsidRDefault="00F529BC" w:rsidP="00F529BC">
            <w:r w:rsidRPr="00F529BC">
              <w:t>271.3526</w:t>
            </w:r>
          </w:p>
        </w:tc>
        <w:tc>
          <w:tcPr>
            <w:tcW w:w="1135" w:type="dxa"/>
            <w:noWrap/>
            <w:hideMark/>
          </w:tcPr>
          <w:p w14:paraId="1259EEE3" w14:textId="77777777" w:rsidR="00F529BC" w:rsidRPr="00F529BC" w:rsidRDefault="00F529BC" w:rsidP="00F529BC">
            <w:r w:rsidRPr="00F529BC">
              <w:t>255.9362</w:t>
            </w:r>
          </w:p>
        </w:tc>
        <w:tc>
          <w:tcPr>
            <w:tcW w:w="1135" w:type="dxa"/>
            <w:noWrap/>
            <w:hideMark/>
          </w:tcPr>
          <w:p w14:paraId="1F2E4159" w14:textId="77777777" w:rsidR="00F529BC" w:rsidRPr="00F529BC" w:rsidRDefault="00F529BC" w:rsidP="00F529BC">
            <w:r w:rsidRPr="00F529BC">
              <w:t>229.1772</w:t>
            </w:r>
          </w:p>
        </w:tc>
        <w:tc>
          <w:tcPr>
            <w:tcW w:w="1135" w:type="dxa"/>
            <w:noWrap/>
            <w:hideMark/>
          </w:tcPr>
          <w:p w14:paraId="4C8DC6BA" w14:textId="77777777" w:rsidR="00F529BC" w:rsidRPr="00F529BC" w:rsidRDefault="00F529BC" w:rsidP="00F529BC">
            <w:r w:rsidRPr="00F529BC">
              <w:t>226.8537</w:t>
            </w:r>
          </w:p>
        </w:tc>
        <w:tc>
          <w:tcPr>
            <w:tcW w:w="1135" w:type="dxa"/>
            <w:noWrap/>
            <w:hideMark/>
          </w:tcPr>
          <w:p w14:paraId="760DADC6" w14:textId="77777777" w:rsidR="00F529BC" w:rsidRPr="00F529BC" w:rsidRDefault="00F529BC" w:rsidP="00F529BC">
            <w:r w:rsidRPr="00F529BC">
              <w:t>215.4272</w:t>
            </w:r>
          </w:p>
        </w:tc>
        <w:tc>
          <w:tcPr>
            <w:tcW w:w="1135" w:type="dxa"/>
            <w:noWrap/>
            <w:hideMark/>
          </w:tcPr>
          <w:p w14:paraId="05D08DD4" w14:textId="77777777" w:rsidR="00F529BC" w:rsidRPr="00F529BC" w:rsidRDefault="00F529BC" w:rsidP="00F529BC">
            <w:r w:rsidRPr="00F529BC">
              <w:t>211.3736</w:t>
            </w:r>
          </w:p>
        </w:tc>
        <w:tc>
          <w:tcPr>
            <w:tcW w:w="1135" w:type="dxa"/>
            <w:noWrap/>
            <w:hideMark/>
          </w:tcPr>
          <w:p w14:paraId="2CDDAC19" w14:textId="77777777" w:rsidR="00F529BC" w:rsidRPr="00F529BC" w:rsidRDefault="00F529BC" w:rsidP="00F529BC">
            <w:r w:rsidRPr="00F529BC">
              <w:t>212.4602</w:t>
            </w:r>
          </w:p>
        </w:tc>
      </w:tr>
      <w:tr w:rsidR="00F529BC" w:rsidRPr="00F529BC" w14:paraId="1EE54C19" w14:textId="77777777" w:rsidTr="00F529BC">
        <w:trPr>
          <w:trHeight w:val="261"/>
        </w:trPr>
        <w:tc>
          <w:tcPr>
            <w:tcW w:w="1135" w:type="dxa"/>
            <w:noWrap/>
            <w:hideMark/>
          </w:tcPr>
          <w:p w14:paraId="1B2326AE" w14:textId="77777777" w:rsidR="00F529BC" w:rsidRPr="00F529BC" w:rsidRDefault="00F529BC" w:rsidP="00F529BC">
            <w:r w:rsidRPr="00F529BC">
              <w:t>243.5577</w:t>
            </w:r>
          </w:p>
        </w:tc>
        <w:tc>
          <w:tcPr>
            <w:tcW w:w="1135" w:type="dxa"/>
            <w:noWrap/>
            <w:hideMark/>
          </w:tcPr>
          <w:p w14:paraId="2E8F9477" w14:textId="77777777" w:rsidR="00F529BC" w:rsidRPr="00F529BC" w:rsidRDefault="00F529BC" w:rsidP="00F529BC">
            <w:r w:rsidRPr="00F529BC">
              <w:t>220.7814</w:t>
            </w:r>
          </w:p>
        </w:tc>
        <w:tc>
          <w:tcPr>
            <w:tcW w:w="1135" w:type="dxa"/>
            <w:noWrap/>
            <w:hideMark/>
          </w:tcPr>
          <w:p w14:paraId="553F55FF" w14:textId="77777777" w:rsidR="00F529BC" w:rsidRPr="00F529BC" w:rsidRDefault="00F529BC" w:rsidP="00F529BC">
            <w:r w:rsidRPr="00F529BC">
              <w:t>212.2263</w:t>
            </w:r>
          </w:p>
        </w:tc>
        <w:tc>
          <w:tcPr>
            <w:tcW w:w="1135" w:type="dxa"/>
            <w:noWrap/>
            <w:hideMark/>
          </w:tcPr>
          <w:p w14:paraId="79D2FD63" w14:textId="77777777" w:rsidR="00F529BC" w:rsidRPr="00F529BC" w:rsidRDefault="00F529BC" w:rsidP="00F529BC">
            <w:r w:rsidRPr="00F529BC">
              <w:t>217.0492</w:t>
            </w:r>
          </w:p>
        </w:tc>
        <w:tc>
          <w:tcPr>
            <w:tcW w:w="1135" w:type="dxa"/>
            <w:noWrap/>
            <w:hideMark/>
          </w:tcPr>
          <w:p w14:paraId="2E4FB26E" w14:textId="77777777" w:rsidR="00F529BC" w:rsidRPr="00F529BC" w:rsidRDefault="00F529BC" w:rsidP="00F529BC">
            <w:r w:rsidRPr="00F529BC">
              <w:t>216.1121</w:t>
            </w:r>
          </w:p>
        </w:tc>
        <w:tc>
          <w:tcPr>
            <w:tcW w:w="1135" w:type="dxa"/>
            <w:noWrap/>
            <w:hideMark/>
          </w:tcPr>
          <w:p w14:paraId="427CFC5A" w14:textId="77777777" w:rsidR="00F529BC" w:rsidRPr="00F529BC" w:rsidRDefault="00F529BC" w:rsidP="00F529BC">
            <w:r w:rsidRPr="00F529BC">
              <w:t>245.1512</w:t>
            </w:r>
          </w:p>
        </w:tc>
        <w:tc>
          <w:tcPr>
            <w:tcW w:w="1135" w:type="dxa"/>
            <w:noWrap/>
            <w:hideMark/>
          </w:tcPr>
          <w:p w14:paraId="4FE9F318" w14:textId="77777777" w:rsidR="00F529BC" w:rsidRPr="00F529BC" w:rsidRDefault="00F529BC" w:rsidP="00F529BC">
            <w:r w:rsidRPr="00F529BC">
              <w:t>276.3456</w:t>
            </w:r>
          </w:p>
        </w:tc>
        <w:tc>
          <w:tcPr>
            <w:tcW w:w="1135" w:type="dxa"/>
            <w:noWrap/>
            <w:hideMark/>
          </w:tcPr>
          <w:p w14:paraId="5D1FB6DC" w14:textId="77777777" w:rsidR="00F529BC" w:rsidRPr="00F529BC" w:rsidRDefault="00F529BC" w:rsidP="00F529BC">
            <w:r w:rsidRPr="00F529BC">
              <w:t>225.3772</w:t>
            </w:r>
          </w:p>
        </w:tc>
        <w:tc>
          <w:tcPr>
            <w:tcW w:w="1135" w:type="dxa"/>
            <w:noWrap/>
            <w:hideMark/>
          </w:tcPr>
          <w:p w14:paraId="24B6F947" w14:textId="77777777" w:rsidR="00F529BC" w:rsidRPr="00F529BC" w:rsidRDefault="00F529BC" w:rsidP="00F529BC">
            <w:r w:rsidRPr="00F529BC">
              <w:t>239.1985</w:t>
            </w:r>
          </w:p>
        </w:tc>
        <w:tc>
          <w:tcPr>
            <w:tcW w:w="1135" w:type="dxa"/>
            <w:noWrap/>
            <w:hideMark/>
          </w:tcPr>
          <w:p w14:paraId="1A85ED17" w14:textId="77777777" w:rsidR="00F529BC" w:rsidRPr="00F529BC" w:rsidRDefault="00F529BC" w:rsidP="00F529BC">
            <w:r w:rsidRPr="00F529BC">
              <w:t>235.9969</w:t>
            </w:r>
          </w:p>
        </w:tc>
      </w:tr>
      <w:tr w:rsidR="00F529BC" w:rsidRPr="00F529BC" w14:paraId="6CF13091" w14:textId="77777777" w:rsidTr="00F529BC">
        <w:trPr>
          <w:trHeight w:val="261"/>
        </w:trPr>
        <w:tc>
          <w:tcPr>
            <w:tcW w:w="1135" w:type="dxa"/>
            <w:noWrap/>
            <w:hideMark/>
          </w:tcPr>
          <w:p w14:paraId="5DA50C29" w14:textId="77777777" w:rsidR="00F529BC" w:rsidRPr="00F529BC" w:rsidRDefault="00F529BC" w:rsidP="00F529BC">
            <w:r w:rsidRPr="00F529BC">
              <w:t>245.8526</w:t>
            </w:r>
          </w:p>
        </w:tc>
        <w:tc>
          <w:tcPr>
            <w:tcW w:w="1135" w:type="dxa"/>
            <w:noWrap/>
            <w:hideMark/>
          </w:tcPr>
          <w:p w14:paraId="1FD059C3" w14:textId="77777777" w:rsidR="00F529BC" w:rsidRPr="00F529BC" w:rsidRDefault="00F529BC" w:rsidP="00F529BC">
            <w:r w:rsidRPr="00F529BC">
              <w:t>354.2959</w:t>
            </w:r>
          </w:p>
        </w:tc>
        <w:tc>
          <w:tcPr>
            <w:tcW w:w="1135" w:type="dxa"/>
            <w:noWrap/>
            <w:hideMark/>
          </w:tcPr>
          <w:p w14:paraId="171051A7" w14:textId="77777777" w:rsidR="00F529BC" w:rsidRPr="00F529BC" w:rsidRDefault="00F529BC" w:rsidP="00F529BC">
            <w:r w:rsidRPr="00F529BC">
              <w:t>367.1489</w:t>
            </w:r>
          </w:p>
        </w:tc>
        <w:tc>
          <w:tcPr>
            <w:tcW w:w="1135" w:type="dxa"/>
            <w:noWrap/>
            <w:hideMark/>
          </w:tcPr>
          <w:p w14:paraId="681935E7" w14:textId="77777777" w:rsidR="00F529BC" w:rsidRPr="00F529BC" w:rsidRDefault="00F529BC" w:rsidP="00F529BC">
            <w:r w:rsidRPr="00F529BC">
              <w:t>206.5499</w:t>
            </w:r>
          </w:p>
        </w:tc>
        <w:tc>
          <w:tcPr>
            <w:tcW w:w="1135" w:type="dxa"/>
            <w:noWrap/>
            <w:hideMark/>
          </w:tcPr>
          <w:p w14:paraId="2A35CEA3" w14:textId="77777777" w:rsidR="00F529BC" w:rsidRPr="00F529BC" w:rsidRDefault="00F529BC" w:rsidP="00F529BC">
            <w:r w:rsidRPr="00F529BC">
              <w:t>212.6156</w:t>
            </w:r>
          </w:p>
        </w:tc>
        <w:tc>
          <w:tcPr>
            <w:tcW w:w="1135" w:type="dxa"/>
            <w:noWrap/>
            <w:hideMark/>
          </w:tcPr>
          <w:p w14:paraId="6D451662" w14:textId="77777777" w:rsidR="00F529BC" w:rsidRPr="00F529BC" w:rsidRDefault="00F529BC" w:rsidP="00F529BC">
            <w:r w:rsidRPr="00F529BC">
              <w:t>208.0041</w:t>
            </w:r>
          </w:p>
        </w:tc>
        <w:tc>
          <w:tcPr>
            <w:tcW w:w="1135" w:type="dxa"/>
            <w:noWrap/>
            <w:hideMark/>
          </w:tcPr>
          <w:p w14:paraId="0E789F45" w14:textId="77777777" w:rsidR="00F529BC" w:rsidRPr="00F529BC" w:rsidRDefault="00F529BC" w:rsidP="00F529BC">
            <w:r w:rsidRPr="00F529BC">
              <w:t>216.9986</w:t>
            </w:r>
          </w:p>
        </w:tc>
        <w:tc>
          <w:tcPr>
            <w:tcW w:w="1135" w:type="dxa"/>
            <w:noWrap/>
            <w:hideMark/>
          </w:tcPr>
          <w:p w14:paraId="4482E2AC" w14:textId="77777777" w:rsidR="00F529BC" w:rsidRPr="00F529BC" w:rsidRDefault="00F529BC" w:rsidP="00F529BC">
            <w:r w:rsidRPr="00F529BC">
              <w:t>345.4288</w:t>
            </w:r>
          </w:p>
        </w:tc>
        <w:tc>
          <w:tcPr>
            <w:tcW w:w="1135" w:type="dxa"/>
            <w:noWrap/>
            <w:hideMark/>
          </w:tcPr>
          <w:p w14:paraId="6C3EBAB2" w14:textId="77777777" w:rsidR="00F529BC" w:rsidRPr="00F529BC" w:rsidRDefault="00F529BC" w:rsidP="00F529BC">
            <w:r w:rsidRPr="00F529BC">
              <w:t>206.6457</w:t>
            </w:r>
          </w:p>
        </w:tc>
        <w:tc>
          <w:tcPr>
            <w:tcW w:w="1135" w:type="dxa"/>
            <w:noWrap/>
            <w:hideMark/>
          </w:tcPr>
          <w:p w14:paraId="3D8D332E" w14:textId="77777777" w:rsidR="00F529BC" w:rsidRPr="00F529BC" w:rsidRDefault="00F529BC" w:rsidP="00F529BC">
            <w:r w:rsidRPr="00F529BC">
              <w:t>208.8583</w:t>
            </w:r>
          </w:p>
        </w:tc>
      </w:tr>
      <w:tr w:rsidR="00F529BC" w:rsidRPr="00F529BC" w14:paraId="3258588D" w14:textId="77777777" w:rsidTr="00F529BC">
        <w:trPr>
          <w:trHeight w:val="261"/>
        </w:trPr>
        <w:tc>
          <w:tcPr>
            <w:tcW w:w="1135" w:type="dxa"/>
            <w:noWrap/>
            <w:hideMark/>
          </w:tcPr>
          <w:p w14:paraId="7BE1281A" w14:textId="77777777" w:rsidR="00F529BC" w:rsidRPr="00F529BC" w:rsidRDefault="00F529BC" w:rsidP="00F529BC">
            <w:r w:rsidRPr="00F529BC">
              <w:t>250.5091</w:t>
            </w:r>
          </w:p>
        </w:tc>
        <w:tc>
          <w:tcPr>
            <w:tcW w:w="1135" w:type="dxa"/>
            <w:noWrap/>
            <w:hideMark/>
          </w:tcPr>
          <w:p w14:paraId="07CC7059" w14:textId="77777777" w:rsidR="00F529BC" w:rsidRPr="00F529BC" w:rsidRDefault="00F529BC" w:rsidP="00F529BC">
            <w:r w:rsidRPr="00F529BC">
              <w:t>361.4257</w:t>
            </w:r>
          </w:p>
        </w:tc>
        <w:tc>
          <w:tcPr>
            <w:tcW w:w="1135" w:type="dxa"/>
            <w:noWrap/>
            <w:hideMark/>
          </w:tcPr>
          <w:p w14:paraId="48FEC665" w14:textId="77777777" w:rsidR="00F529BC" w:rsidRPr="00F529BC" w:rsidRDefault="00F529BC" w:rsidP="00F529BC">
            <w:r w:rsidRPr="00F529BC">
              <w:t>223.3137</w:t>
            </w:r>
          </w:p>
        </w:tc>
        <w:tc>
          <w:tcPr>
            <w:tcW w:w="1135" w:type="dxa"/>
            <w:noWrap/>
            <w:hideMark/>
          </w:tcPr>
          <w:p w14:paraId="710DF624" w14:textId="77777777" w:rsidR="00F529BC" w:rsidRPr="00F529BC" w:rsidRDefault="00F529BC" w:rsidP="00F529BC">
            <w:r w:rsidRPr="00F529BC">
              <w:t>222.5937</w:t>
            </w:r>
          </w:p>
        </w:tc>
        <w:tc>
          <w:tcPr>
            <w:tcW w:w="1135" w:type="dxa"/>
            <w:noWrap/>
            <w:hideMark/>
          </w:tcPr>
          <w:p w14:paraId="3FA8C108" w14:textId="77777777" w:rsidR="00F529BC" w:rsidRPr="00F529BC" w:rsidRDefault="00F529BC" w:rsidP="00F529BC">
            <w:r w:rsidRPr="00F529BC">
              <w:t>247.649</w:t>
            </w:r>
          </w:p>
        </w:tc>
        <w:tc>
          <w:tcPr>
            <w:tcW w:w="1135" w:type="dxa"/>
            <w:noWrap/>
            <w:hideMark/>
          </w:tcPr>
          <w:p w14:paraId="480236C8" w14:textId="77777777" w:rsidR="00F529BC" w:rsidRPr="00F529BC" w:rsidRDefault="00F529BC" w:rsidP="00F529BC">
            <w:r w:rsidRPr="00F529BC">
              <w:t>203.5618</w:t>
            </w:r>
          </w:p>
        </w:tc>
        <w:tc>
          <w:tcPr>
            <w:tcW w:w="1135" w:type="dxa"/>
            <w:noWrap/>
            <w:hideMark/>
          </w:tcPr>
          <w:p w14:paraId="17FC7F8F" w14:textId="77777777" w:rsidR="00F529BC" w:rsidRPr="00F529BC" w:rsidRDefault="00F529BC" w:rsidP="00F529BC">
            <w:r w:rsidRPr="00F529BC">
              <w:t>211.9606</w:t>
            </w:r>
          </w:p>
        </w:tc>
        <w:tc>
          <w:tcPr>
            <w:tcW w:w="1135" w:type="dxa"/>
            <w:noWrap/>
            <w:hideMark/>
          </w:tcPr>
          <w:p w14:paraId="4CB64FD0" w14:textId="77777777" w:rsidR="00F529BC" w:rsidRPr="00F529BC" w:rsidRDefault="00F529BC" w:rsidP="00F529BC">
            <w:r w:rsidRPr="00F529BC">
              <w:t>292.6198</w:t>
            </w:r>
          </w:p>
        </w:tc>
        <w:tc>
          <w:tcPr>
            <w:tcW w:w="1135" w:type="dxa"/>
            <w:noWrap/>
            <w:hideMark/>
          </w:tcPr>
          <w:p w14:paraId="0920C79E" w14:textId="77777777" w:rsidR="00F529BC" w:rsidRPr="00F529BC" w:rsidRDefault="00F529BC" w:rsidP="00F529BC">
            <w:r w:rsidRPr="00F529BC">
              <w:t>205.2536</w:t>
            </w:r>
          </w:p>
        </w:tc>
        <w:tc>
          <w:tcPr>
            <w:tcW w:w="1135" w:type="dxa"/>
            <w:noWrap/>
            <w:hideMark/>
          </w:tcPr>
          <w:p w14:paraId="49969ED6" w14:textId="77777777" w:rsidR="00F529BC" w:rsidRPr="00F529BC" w:rsidRDefault="00F529BC" w:rsidP="00F529BC">
            <w:r w:rsidRPr="00F529BC">
              <w:t>203.9049</w:t>
            </w:r>
          </w:p>
        </w:tc>
      </w:tr>
      <w:tr w:rsidR="00F529BC" w:rsidRPr="00F529BC" w14:paraId="3104AE5C" w14:textId="77777777" w:rsidTr="00F529BC">
        <w:trPr>
          <w:trHeight w:val="261"/>
        </w:trPr>
        <w:tc>
          <w:tcPr>
            <w:tcW w:w="1135" w:type="dxa"/>
            <w:noWrap/>
            <w:hideMark/>
          </w:tcPr>
          <w:p w14:paraId="0249E6C7" w14:textId="77777777" w:rsidR="00F529BC" w:rsidRPr="00F529BC" w:rsidRDefault="00F529BC" w:rsidP="00F529BC">
            <w:r w:rsidRPr="00F529BC">
              <w:t>238.6836</w:t>
            </w:r>
          </w:p>
        </w:tc>
        <w:tc>
          <w:tcPr>
            <w:tcW w:w="1135" w:type="dxa"/>
            <w:noWrap/>
            <w:hideMark/>
          </w:tcPr>
          <w:p w14:paraId="682713B1" w14:textId="77777777" w:rsidR="00F529BC" w:rsidRPr="00F529BC" w:rsidRDefault="00F529BC" w:rsidP="00F529BC">
            <w:r w:rsidRPr="00F529BC">
              <w:t>230.8448</w:t>
            </w:r>
          </w:p>
        </w:tc>
        <w:tc>
          <w:tcPr>
            <w:tcW w:w="1135" w:type="dxa"/>
            <w:noWrap/>
            <w:hideMark/>
          </w:tcPr>
          <w:p w14:paraId="3E2B5E5F" w14:textId="77777777" w:rsidR="00F529BC" w:rsidRPr="00F529BC" w:rsidRDefault="00F529BC" w:rsidP="00F529BC">
            <w:r w:rsidRPr="00F529BC">
              <w:t>216.1977</w:t>
            </w:r>
          </w:p>
        </w:tc>
        <w:tc>
          <w:tcPr>
            <w:tcW w:w="1135" w:type="dxa"/>
            <w:noWrap/>
            <w:hideMark/>
          </w:tcPr>
          <w:p w14:paraId="20D030AA" w14:textId="77777777" w:rsidR="00F529BC" w:rsidRPr="00F529BC" w:rsidRDefault="00F529BC" w:rsidP="00F529BC">
            <w:r w:rsidRPr="00F529BC">
              <w:t>218.5911</w:t>
            </w:r>
          </w:p>
        </w:tc>
        <w:tc>
          <w:tcPr>
            <w:tcW w:w="1135" w:type="dxa"/>
            <w:noWrap/>
            <w:hideMark/>
          </w:tcPr>
          <w:p w14:paraId="6DE7AE8A" w14:textId="77777777" w:rsidR="00F529BC" w:rsidRPr="00F529BC" w:rsidRDefault="00F529BC" w:rsidP="00F529BC">
            <w:r w:rsidRPr="00F529BC">
              <w:t>215.2625</w:t>
            </w:r>
          </w:p>
        </w:tc>
        <w:tc>
          <w:tcPr>
            <w:tcW w:w="1135" w:type="dxa"/>
            <w:noWrap/>
            <w:hideMark/>
          </w:tcPr>
          <w:p w14:paraId="6C1FDA98" w14:textId="77777777" w:rsidR="00F529BC" w:rsidRPr="00F529BC" w:rsidRDefault="00F529BC" w:rsidP="00F529BC">
            <w:r w:rsidRPr="00F529BC">
              <w:t>211.969</w:t>
            </w:r>
          </w:p>
        </w:tc>
        <w:tc>
          <w:tcPr>
            <w:tcW w:w="1135" w:type="dxa"/>
            <w:noWrap/>
            <w:hideMark/>
          </w:tcPr>
          <w:p w14:paraId="1D11D9CE" w14:textId="77777777" w:rsidR="00F529BC" w:rsidRPr="00F529BC" w:rsidRDefault="00F529BC" w:rsidP="00F529BC">
            <w:r w:rsidRPr="00F529BC">
              <w:t>246.8089</w:t>
            </w:r>
          </w:p>
        </w:tc>
        <w:tc>
          <w:tcPr>
            <w:tcW w:w="1135" w:type="dxa"/>
            <w:noWrap/>
            <w:hideMark/>
          </w:tcPr>
          <w:p w14:paraId="50DD6C8E" w14:textId="77777777" w:rsidR="00F529BC" w:rsidRPr="00F529BC" w:rsidRDefault="00F529BC" w:rsidP="00F529BC">
            <w:r w:rsidRPr="00F529BC">
              <w:t>212.7906</w:t>
            </w:r>
          </w:p>
        </w:tc>
        <w:tc>
          <w:tcPr>
            <w:tcW w:w="1135" w:type="dxa"/>
            <w:noWrap/>
            <w:hideMark/>
          </w:tcPr>
          <w:p w14:paraId="599A70AE" w14:textId="77777777" w:rsidR="00F529BC" w:rsidRPr="00F529BC" w:rsidRDefault="00F529BC" w:rsidP="00F529BC">
            <w:r w:rsidRPr="00F529BC">
              <w:t>339.5062</w:t>
            </w:r>
          </w:p>
        </w:tc>
        <w:tc>
          <w:tcPr>
            <w:tcW w:w="1135" w:type="dxa"/>
            <w:noWrap/>
            <w:hideMark/>
          </w:tcPr>
          <w:p w14:paraId="14E1AF09" w14:textId="77777777" w:rsidR="00F529BC" w:rsidRPr="00F529BC" w:rsidRDefault="00F529BC" w:rsidP="00F529BC">
            <w:r w:rsidRPr="00F529BC">
              <w:t>224.3107</w:t>
            </w:r>
          </w:p>
        </w:tc>
      </w:tr>
      <w:tr w:rsidR="00F529BC" w:rsidRPr="00F529BC" w14:paraId="6925AB9A" w14:textId="77777777" w:rsidTr="00F529BC">
        <w:trPr>
          <w:trHeight w:val="261"/>
        </w:trPr>
        <w:tc>
          <w:tcPr>
            <w:tcW w:w="1135" w:type="dxa"/>
            <w:noWrap/>
            <w:hideMark/>
          </w:tcPr>
          <w:p w14:paraId="1BA1BAD8" w14:textId="77777777" w:rsidR="00F529BC" w:rsidRPr="00F529BC" w:rsidRDefault="00F529BC" w:rsidP="00F529BC">
            <w:r w:rsidRPr="00F529BC">
              <w:t>236.8231</w:t>
            </w:r>
          </w:p>
        </w:tc>
        <w:tc>
          <w:tcPr>
            <w:tcW w:w="1135" w:type="dxa"/>
            <w:noWrap/>
            <w:hideMark/>
          </w:tcPr>
          <w:p w14:paraId="2689A585" w14:textId="77777777" w:rsidR="00F529BC" w:rsidRPr="00F529BC" w:rsidRDefault="00F529BC" w:rsidP="00F529BC">
            <w:r w:rsidRPr="00F529BC">
              <w:t>239.9638</w:t>
            </w:r>
          </w:p>
        </w:tc>
        <w:tc>
          <w:tcPr>
            <w:tcW w:w="1135" w:type="dxa"/>
            <w:noWrap/>
            <w:hideMark/>
          </w:tcPr>
          <w:p w14:paraId="099FA9E0" w14:textId="77777777" w:rsidR="00F529BC" w:rsidRPr="00F529BC" w:rsidRDefault="00F529BC" w:rsidP="00F529BC">
            <w:r w:rsidRPr="00F529BC">
              <w:t>216.7866</w:t>
            </w:r>
          </w:p>
        </w:tc>
        <w:tc>
          <w:tcPr>
            <w:tcW w:w="1135" w:type="dxa"/>
            <w:noWrap/>
            <w:hideMark/>
          </w:tcPr>
          <w:p w14:paraId="4D449F96" w14:textId="77777777" w:rsidR="00F529BC" w:rsidRPr="00F529BC" w:rsidRDefault="00F529BC" w:rsidP="00F529BC">
            <w:r w:rsidRPr="00F529BC">
              <w:t>213.337</w:t>
            </w:r>
          </w:p>
        </w:tc>
        <w:tc>
          <w:tcPr>
            <w:tcW w:w="1135" w:type="dxa"/>
            <w:noWrap/>
            <w:hideMark/>
          </w:tcPr>
          <w:p w14:paraId="5CAB1395" w14:textId="77777777" w:rsidR="00F529BC" w:rsidRPr="00F529BC" w:rsidRDefault="00F529BC" w:rsidP="00F529BC">
            <w:r w:rsidRPr="00F529BC">
              <w:t>347.0237</w:t>
            </w:r>
          </w:p>
        </w:tc>
        <w:tc>
          <w:tcPr>
            <w:tcW w:w="1135" w:type="dxa"/>
            <w:noWrap/>
            <w:hideMark/>
          </w:tcPr>
          <w:p w14:paraId="2A1B3005" w14:textId="77777777" w:rsidR="00F529BC" w:rsidRPr="00F529BC" w:rsidRDefault="00F529BC" w:rsidP="00F529BC">
            <w:r w:rsidRPr="00F529BC">
              <w:t>246.746</w:t>
            </w:r>
          </w:p>
        </w:tc>
        <w:tc>
          <w:tcPr>
            <w:tcW w:w="1135" w:type="dxa"/>
            <w:noWrap/>
            <w:hideMark/>
          </w:tcPr>
          <w:p w14:paraId="700DF114" w14:textId="77777777" w:rsidR="00F529BC" w:rsidRPr="00F529BC" w:rsidRDefault="00F529BC" w:rsidP="00F529BC">
            <w:r w:rsidRPr="00F529BC">
              <w:t>213.1829</w:t>
            </w:r>
          </w:p>
        </w:tc>
        <w:tc>
          <w:tcPr>
            <w:tcW w:w="1135" w:type="dxa"/>
            <w:noWrap/>
            <w:hideMark/>
          </w:tcPr>
          <w:p w14:paraId="61E66E1F" w14:textId="77777777" w:rsidR="00F529BC" w:rsidRPr="00F529BC" w:rsidRDefault="00F529BC" w:rsidP="00F529BC">
            <w:r w:rsidRPr="00F529BC">
              <w:t>209.2884</w:t>
            </w:r>
          </w:p>
        </w:tc>
        <w:tc>
          <w:tcPr>
            <w:tcW w:w="1135" w:type="dxa"/>
            <w:noWrap/>
            <w:hideMark/>
          </w:tcPr>
          <w:p w14:paraId="601B7DCA" w14:textId="77777777" w:rsidR="00F529BC" w:rsidRPr="00F529BC" w:rsidRDefault="00F529BC" w:rsidP="00F529BC">
            <w:r w:rsidRPr="00F529BC">
              <w:t>218.3797</w:t>
            </w:r>
          </w:p>
        </w:tc>
        <w:tc>
          <w:tcPr>
            <w:tcW w:w="1135" w:type="dxa"/>
            <w:noWrap/>
            <w:hideMark/>
          </w:tcPr>
          <w:p w14:paraId="19B5A91E" w14:textId="77777777" w:rsidR="00F529BC" w:rsidRPr="00F529BC" w:rsidRDefault="00F529BC" w:rsidP="00F529BC">
            <w:r w:rsidRPr="00F529BC">
              <w:t>212.5523</w:t>
            </w:r>
          </w:p>
        </w:tc>
      </w:tr>
      <w:tr w:rsidR="00F529BC" w:rsidRPr="00F529BC" w14:paraId="0BADC95D" w14:textId="77777777" w:rsidTr="00F529BC">
        <w:trPr>
          <w:trHeight w:val="261"/>
        </w:trPr>
        <w:tc>
          <w:tcPr>
            <w:tcW w:w="1135" w:type="dxa"/>
            <w:noWrap/>
            <w:hideMark/>
          </w:tcPr>
          <w:p w14:paraId="65352CA0" w14:textId="77777777" w:rsidR="00F529BC" w:rsidRPr="00F529BC" w:rsidRDefault="00F529BC" w:rsidP="00F529BC">
            <w:r w:rsidRPr="00F529BC">
              <w:t>325.9434</w:t>
            </w:r>
          </w:p>
        </w:tc>
        <w:tc>
          <w:tcPr>
            <w:tcW w:w="1135" w:type="dxa"/>
            <w:noWrap/>
            <w:hideMark/>
          </w:tcPr>
          <w:p w14:paraId="43FDF5BA" w14:textId="77777777" w:rsidR="00F529BC" w:rsidRPr="00F529BC" w:rsidRDefault="00F529BC" w:rsidP="00F529BC">
            <w:r w:rsidRPr="00F529BC">
              <w:t>367.6811</w:t>
            </w:r>
          </w:p>
        </w:tc>
        <w:tc>
          <w:tcPr>
            <w:tcW w:w="1135" w:type="dxa"/>
            <w:noWrap/>
            <w:hideMark/>
          </w:tcPr>
          <w:p w14:paraId="00C8C73A" w14:textId="77777777" w:rsidR="00F529BC" w:rsidRPr="00F529BC" w:rsidRDefault="00F529BC" w:rsidP="00F529BC">
            <w:r w:rsidRPr="00F529BC">
              <w:t>215.3999</w:t>
            </w:r>
          </w:p>
        </w:tc>
        <w:tc>
          <w:tcPr>
            <w:tcW w:w="1135" w:type="dxa"/>
            <w:noWrap/>
            <w:hideMark/>
          </w:tcPr>
          <w:p w14:paraId="318FA9B4" w14:textId="77777777" w:rsidR="00F529BC" w:rsidRPr="00F529BC" w:rsidRDefault="00F529BC" w:rsidP="00F529BC">
            <w:r w:rsidRPr="00F529BC">
              <w:t>212.1498</w:t>
            </w:r>
          </w:p>
        </w:tc>
        <w:tc>
          <w:tcPr>
            <w:tcW w:w="1135" w:type="dxa"/>
            <w:noWrap/>
            <w:hideMark/>
          </w:tcPr>
          <w:p w14:paraId="6F6E299E" w14:textId="77777777" w:rsidR="00F529BC" w:rsidRPr="00F529BC" w:rsidRDefault="00F529BC" w:rsidP="00F529BC">
            <w:r w:rsidRPr="00F529BC">
              <w:t>265.3595</w:t>
            </w:r>
          </w:p>
        </w:tc>
        <w:tc>
          <w:tcPr>
            <w:tcW w:w="1135" w:type="dxa"/>
            <w:noWrap/>
            <w:hideMark/>
          </w:tcPr>
          <w:p w14:paraId="703F85D3" w14:textId="77777777" w:rsidR="00F529BC" w:rsidRPr="00F529BC" w:rsidRDefault="00F529BC" w:rsidP="00F529BC">
            <w:r w:rsidRPr="00F529BC">
              <w:t>231.5533</w:t>
            </w:r>
          </w:p>
        </w:tc>
        <w:tc>
          <w:tcPr>
            <w:tcW w:w="1135" w:type="dxa"/>
            <w:noWrap/>
            <w:hideMark/>
          </w:tcPr>
          <w:p w14:paraId="4FFDD5C7" w14:textId="77777777" w:rsidR="00F529BC" w:rsidRPr="00F529BC" w:rsidRDefault="00F529BC" w:rsidP="00F529BC">
            <w:r w:rsidRPr="00F529BC">
              <w:t>251.9602</w:t>
            </w:r>
          </w:p>
        </w:tc>
        <w:tc>
          <w:tcPr>
            <w:tcW w:w="1135" w:type="dxa"/>
            <w:noWrap/>
            <w:hideMark/>
          </w:tcPr>
          <w:p w14:paraId="57FF234F" w14:textId="77777777" w:rsidR="00F529BC" w:rsidRPr="00F529BC" w:rsidRDefault="00F529BC" w:rsidP="00F529BC">
            <w:r w:rsidRPr="00F529BC">
              <w:t>272.4811</w:t>
            </w:r>
          </w:p>
        </w:tc>
        <w:tc>
          <w:tcPr>
            <w:tcW w:w="1135" w:type="dxa"/>
            <w:noWrap/>
            <w:hideMark/>
          </w:tcPr>
          <w:p w14:paraId="71FA7CBD" w14:textId="77777777" w:rsidR="00F529BC" w:rsidRPr="00F529BC" w:rsidRDefault="00F529BC" w:rsidP="00F529BC">
            <w:r w:rsidRPr="00F529BC">
              <w:t>214.1885</w:t>
            </w:r>
          </w:p>
        </w:tc>
        <w:tc>
          <w:tcPr>
            <w:tcW w:w="1135" w:type="dxa"/>
            <w:noWrap/>
            <w:hideMark/>
          </w:tcPr>
          <w:p w14:paraId="31906635" w14:textId="77777777" w:rsidR="00F529BC" w:rsidRPr="00F529BC" w:rsidRDefault="00F529BC" w:rsidP="00F529BC">
            <w:r w:rsidRPr="00F529BC">
              <w:t>207.7829</w:t>
            </w:r>
          </w:p>
        </w:tc>
      </w:tr>
      <w:tr w:rsidR="00F529BC" w:rsidRPr="00F529BC" w14:paraId="4C8643A0" w14:textId="77777777" w:rsidTr="00F529BC">
        <w:trPr>
          <w:trHeight w:val="261"/>
        </w:trPr>
        <w:tc>
          <w:tcPr>
            <w:tcW w:w="1135" w:type="dxa"/>
            <w:noWrap/>
            <w:hideMark/>
          </w:tcPr>
          <w:p w14:paraId="25129A8D" w14:textId="77777777" w:rsidR="00F529BC" w:rsidRPr="00F529BC" w:rsidRDefault="00F529BC" w:rsidP="00F529BC">
            <w:r w:rsidRPr="00F529BC">
              <w:t>501.4353</w:t>
            </w:r>
          </w:p>
        </w:tc>
        <w:tc>
          <w:tcPr>
            <w:tcW w:w="1135" w:type="dxa"/>
            <w:noWrap/>
            <w:hideMark/>
          </w:tcPr>
          <w:p w14:paraId="55BFDBAD" w14:textId="77777777" w:rsidR="00F529BC" w:rsidRPr="00F529BC" w:rsidRDefault="00F529BC" w:rsidP="00F529BC">
            <w:r w:rsidRPr="00F529BC">
              <w:t>278.327</w:t>
            </w:r>
          </w:p>
        </w:tc>
        <w:tc>
          <w:tcPr>
            <w:tcW w:w="1135" w:type="dxa"/>
            <w:noWrap/>
            <w:hideMark/>
          </w:tcPr>
          <w:p w14:paraId="3C5B6E7D" w14:textId="77777777" w:rsidR="00F529BC" w:rsidRPr="00F529BC" w:rsidRDefault="00F529BC" w:rsidP="00F529BC">
            <w:r w:rsidRPr="00F529BC">
              <w:t>322.8959</w:t>
            </w:r>
          </w:p>
        </w:tc>
        <w:tc>
          <w:tcPr>
            <w:tcW w:w="1135" w:type="dxa"/>
            <w:noWrap/>
            <w:hideMark/>
          </w:tcPr>
          <w:p w14:paraId="1AAA87CE" w14:textId="77777777" w:rsidR="00F529BC" w:rsidRPr="00F529BC" w:rsidRDefault="00F529BC" w:rsidP="00F529BC">
            <w:r w:rsidRPr="00F529BC">
              <w:t>234.489</w:t>
            </w:r>
          </w:p>
        </w:tc>
        <w:tc>
          <w:tcPr>
            <w:tcW w:w="1135" w:type="dxa"/>
            <w:noWrap/>
            <w:hideMark/>
          </w:tcPr>
          <w:p w14:paraId="1B28ADE0" w14:textId="77777777" w:rsidR="00F529BC" w:rsidRPr="00F529BC" w:rsidRDefault="00F529BC" w:rsidP="00F529BC">
            <w:r w:rsidRPr="00F529BC">
              <w:t>235.4856</w:t>
            </w:r>
          </w:p>
        </w:tc>
        <w:tc>
          <w:tcPr>
            <w:tcW w:w="1135" w:type="dxa"/>
            <w:noWrap/>
            <w:hideMark/>
          </w:tcPr>
          <w:p w14:paraId="02A31B28" w14:textId="77777777" w:rsidR="00F529BC" w:rsidRPr="00F529BC" w:rsidRDefault="00F529BC" w:rsidP="00F529BC">
            <w:r w:rsidRPr="00F529BC">
              <w:t>211.8973</w:t>
            </w:r>
          </w:p>
        </w:tc>
        <w:tc>
          <w:tcPr>
            <w:tcW w:w="1135" w:type="dxa"/>
            <w:noWrap/>
            <w:hideMark/>
          </w:tcPr>
          <w:p w14:paraId="46558A86" w14:textId="77777777" w:rsidR="00F529BC" w:rsidRPr="00F529BC" w:rsidRDefault="00F529BC" w:rsidP="00F529BC">
            <w:r w:rsidRPr="00F529BC">
              <w:t>282.1467</w:t>
            </w:r>
          </w:p>
        </w:tc>
        <w:tc>
          <w:tcPr>
            <w:tcW w:w="1135" w:type="dxa"/>
            <w:noWrap/>
            <w:hideMark/>
          </w:tcPr>
          <w:p w14:paraId="5AB00AFA" w14:textId="77777777" w:rsidR="00F529BC" w:rsidRPr="00F529BC" w:rsidRDefault="00F529BC" w:rsidP="00F529BC">
            <w:r w:rsidRPr="00F529BC">
              <w:t>278.9582</w:t>
            </w:r>
          </w:p>
        </w:tc>
        <w:tc>
          <w:tcPr>
            <w:tcW w:w="1135" w:type="dxa"/>
            <w:noWrap/>
            <w:hideMark/>
          </w:tcPr>
          <w:p w14:paraId="2EA1F090" w14:textId="77777777" w:rsidR="00F529BC" w:rsidRPr="00F529BC" w:rsidRDefault="00F529BC" w:rsidP="00F529BC">
            <w:r w:rsidRPr="00F529BC">
              <w:t>217.9588</w:t>
            </w:r>
          </w:p>
        </w:tc>
        <w:tc>
          <w:tcPr>
            <w:tcW w:w="1135" w:type="dxa"/>
            <w:noWrap/>
            <w:hideMark/>
          </w:tcPr>
          <w:p w14:paraId="159692B1" w14:textId="77777777" w:rsidR="00F529BC" w:rsidRPr="00F529BC" w:rsidRDefault="00F529BC" w:rsidP="00F529BC">
            <w:r w:rsidRPr="00F529BC">
              <w:t>204.5583</w:t>
            </w:r>
          </w:p>
        </w:tc>
      </w:tr>
      <w:tr w:rsidR="00F529BC" w:rsidRPr="00F529BC" w14:paraId="5250D17A" w14:textId="77777777" w:rsidTr="00F529BC">
        <w:trPr>
          <w:trHeight w:val="261"/>
        </w:trPr>
        <w:tc>
          <w:tcPr>
            <w:tcW w:w="1135" w:type="dxa"/>
            <w:noWrap/>
            <w:hideMark/>
          </w:tcPr>
          <w:p w14:paraId="55DD3B39" w14:textId="77777777" w:rsidR="00F529BC" w:rsidRPr="00F529BC" w:rsidRDefault="00F529BC" w:rsidP="00F529BC">
            <w:pPr>
              <w:rPr>
                <w:b/>
                <w:bCs/>
              </w:rPr>
            </w:pPr>
            <w:r w:rsidRPr="00F529BC">
              <w:rPr>
                <w:b/>
                <w:bCs/>
              </w:rPr>
              <w:t>287.4359</w:t>
            </w:r>
          </w:p>
        </w:tc>
        <w:tc>
          <w:tcPr>
            <w:tcW w:w="1135" w:type="dxa"/>
            <w:noWrap/>
            <w:hideMark/>
          </w:tcPr>
          <w:p w14:paraId="2335DB57" w14:textId="77777777" w:rsidR="00F529BC" w:rsidRPr="00F529BC" w:rsidRDefault="00F529BC" w:rsidP="00F529BC">
            <w:pPr>
              <w:rPr>
                <w:b/>
                <w:bCs/>
              </w:rPr>
            </w:pPr>
            <w:r w:rsidRPr="00F529BC">
              <w:rPr>
                <w:b/>
                <w:bCs/>
              </w:rPr>
              <w:t>273.7398</w:t>
            </w:r>
          </w:p>
        </w:tc>
        <w:tc>
          <w:tcPr>
            <w:tcW w:w="1135" w:type="dxa"/>
            <w:noWrap/>
            <w:hideMark/>
          </w:tcPr>
          <w:p w14:paraId="642C6614" w14:textId="77777777" w:rsidR="00F529BC" w:rsidRPr="00F529BC" w:rsidRDefault="00F529BC" w:rsidP="00F529BC">
            <w:pPr>
              <w:rPr>
                <w:b/>
                <w:bCs/>
              </w:rPr>
            </w:pPr>
            <w:r w:rsidRPr="00F529BC">
              <w:rPr>
                <w:b/>
                <w:bCs/>
              </w:rPr>
              <w:t>249.422</w:t>
            </w:r>
          </w:p>
        </w:tc>
        <w:tc>
          <w:tcPr>
            <w:tcW w:w="1135" w:type="dxa"/>
            <w:noWrap/>
            <w:hideMark/>
          </w:tcPr>
          <w:p w14:paraId="1655066D" w14:textId="77777777" w:rsidR="00F529BC" w:rsidRPr="00F529BC" w:rsidRDefault="00F529BC" w:rsidP="00F529BC">
            <w:pPr>
              <w:rPr>
                <w:b/>
                <w:bCs/>
              </w:rPr>
            </w:pPr>
            <w:r w:rsidRPr="00F529BC">
              <w:rPr>
                <w:b/>
                <w:bCs/>
              </w:rPr>
              <w:t>223.8341</w:t>
            </w:r>
          </w:p>
        </w:tc>
        <w:tc>
          <w:tcPr>
            <w:tcW w:w="1135" w:type="dxa"/>
            <w:noWrap/>
            <w:hideMark/>
          </w:tcPr>
          <w:p w14:paraId="56E4526C" w14:textId="77777777" w:rsidR="00F529BC" w:rsidRPr="00F529BC" w:rsidRDefault="00F529BC" w:rsidP="00F529BC">
            <w:pPr>
              <w:rPr>
                <w:b/>
                <w:bCs/>
              </w:rPr>
            </w:pPr>
            <w:r w:rsidRPr="00F529BC">
              <w:rPr>
                <w:b/>
                <w:bCs/>
              </w:rPr>
              <w:t>250.0264</w:t>
            </w:r>
          </w:p>
        </w:tc>
        <w:tc>
          <w:tcPr>
            <w:tcW w:w="1135" w:type="dxa"/>
            <w:noWrap/>
            <w:hideMark/>
          </w:tcPr>
          <w:p w14:paraId="103AD660" w14:textId="77777777" w:rsidR="00F529BC" w:rsidRPr="00F529BC" w:rsidRDefault="00F529BC" w:rsidP="00F529BC">
            <w:pPr>
              <w:rPr>
                <w:b/>
                <w:bCs/>
              </w:rPr>
            </w:pPr>
            <w:r w:rsidRPr="00F529BC">
              <w:rPr>
                <w:b/>
                <w:bCs/>
              </w:rPr>
              <w:t>221.2332</w:t>
            </w:r>
          </w:p>
        </w:tc>
        <w:tc>
          <w:tcPr>
            <w:tcW w:w="1135" w:type="dxa"/>
            <w:noWrap/>
            <w:hideMark/>
          </w:tcPr>
          <w:p w14:paraId="3C3ECBE2" w14:textId="77777777" w:rsidR="00F529BC" w:rsidRPr="00F529BC" w:rsidRDefault="00F529BC" w:rsidP="00F529BC">
            <w:pPr>
              <w:rPr>
                <w:b/>
                <w:bCs/>
              </w:rPr>
            </w:pPr>
            <w:r w:rsidRPr="00F529BC">
              <w:rPr>
                <w:b/>
                <w:bCs/>
              </w:rPr>
              <w:t>236.3256</w:t>
            </w:r>
          </w:p>
        </w:tc>
        <w:tc>
          <w:tcPr>
            <w:tcW w:w="1135" w:type="dxa"/>
            <w:noWrap/>
            <w:hideMark/>
          </w:tcPr>
          <w:p w14:paraId="502080FB" w14:textId="77777777" w:rsidR="00F529BC" w:rsidRPr="00F529BC" w:rsidRDefault="00F529BC" w:rsidP="00F529BC">
            <w:pPr>
              <w:rPr>
                <w:b/>
                <w:bCs/>
              </w:rPr>
            </w:pPr>
            <w:r w:rsidRPr="00F529BC">
              <w:rPr>
                <w:b/>
                <w:bCs/>
              </w:rPr>
              <w:t>249.5968</w:t>
            </w:r>
          </w:p>
        </w:tc>
        <w:tc>
          <w:tcPr>
            <w:tcW w:w="1135" w:type="dxa"/>
            <w:noWrap/>
            <w:hideMark/>
          </w:tcPr>
          <w:p w14:paraId="0A00FBE6" w14:textId="77777777" w:rsidR="00F529BC" w:rsidRPr="00F529BC" w:rsidRDefault="00F529BC" w:rsidP="00F529BC">
            <w:pPr>
              <w:rPr>
                <w:b/>
                <w:bCs/>
              </w:rPr>
            </w:pPr>
            <w:r w:rsidRPr="00F529BC">
              <w:rPr>
                <w:b/>
                <w:bCs/>
              </w:rPr>
              <w:t>232.3532</w:t>
            </w:r>
          </w:p>
        </w:tc>
        <w:tc>
          <w:tcPr>
            <w:tcW w:w="1135" w:type="dxa"/>
            <w:noWrap/>
            <w:hideMark/>
          </w:tcPr>
          <w:p w14:paraId="62CC4A72" w14:textId="77777777" w:rsidR="00F529BC" w:rsidRPr="00F529BC" w:rsidRDefault="00F529BC" w:rsidP="00F529BC">
            <w:pPr>
              <w:rPr>
                <w:b/>
                <w:bCs/>
              </w:rPr>
            </w:pPr>
            <w:r w:rsidRPr="00F529BC">
              <w:rPr>
                <w:b/>
                <w:bCs/>
              </w:rPr>
              <w:t>218.1297</w:t>
            </w:r>
          </w:p>
        </w:tc>
      </w:tr>
    </w:tbl>
    <w:p w14:paraId="12C03201" w14:textId="0B91C084" w:rsidR="00650C20" w:rsidRDefault="00650C20" w:rsidP="00DD05AD"/>
    <w:p w14:paraId="71934A43" w14:textId="0D5C0E73" w:rsidR="00F529BC" w:rsidRDefault="00F529BC" w:rsidP="00DD05AD">
      <w:r>
        <w:t>Raw data for Section 4.4.2.9 with all nodes performing Document Query (7 active nodes)</w:t>
      </w:r>
    </w:p>
    <w:p w14:paraId="1FA309C0" w14:textId="29251C24" w:rsidR="00F529BC" w:rsidRDefault="00F529BC" w:rsidP="00DD05AD">
      <w:r>
        <w:t>1</w:t>
      </w:r>
      <w:r w:rsidRPr="00F529BC">
        <w:rPr>
          <w:vertAlign w:val="superscript"/>
        </w:rPr>
        <w:t>st</w:t>
      </w:r>
      <w:r>
        <w:t xml:space="preserve"> Node</w:t>
      </w:r>
    </w:p>
    <w:tbl>
      <w:tblPr>
        <w:tblStyle w:val="TableGrid"/>
        <w:tblW w:w="0" w:type="auto"/>
        <w:tblLook w:val="04A0" w:firstRow="1" w:lastRow="0" w:firstColumn="1" w:lastColumn="0" w:noHBand="0" w:noVBand="1"/>
      </w:tblPr>
      <w:tblGrid>
        <w:gridCol w:w="1136"/>
        <w:gridCol w:w="1136"/>
        <w:gridCol w:w="1136"/>
        <w:gridCol w:w="1136"/>
        <w:gridCol w:w="1136"/>
        <w:gridCol w:w="1136"/>
        <w:gridCol w:w="1136"/>
        <w:gridCol w:w="1136"/>
        <w:gridCol w:w="1136"/>
        <w:gridCol w:w="1136"/>
      </w:tblGrid>
      <w:tr w:rsidR="00F529BC" w:rsidRPr="00F529BC" w14:paraId="55AA4EC0" w14:textId="77777777" w:rsidTr="00F529BC">
        <w:trPr>
          <w:trHeight w:val="241"/>
        </w:trPr>
        <w:tc>
          <w:tcPr>
            <w:tcW w:w="1136" w:type="dxa"/>
            <w:noWrap/>
            <w:hideMark/>
          </w:tcPr>
          <w:p w14:paraId="135474C1" w14:textId="77777777" w:rsidR="00F529BC" w:rsidRPr="00F529BC" w:rsidRDefault="00F529BC" w:rsidP="00F529BC">
            <w:r w:rsidRPr="00F529BC">
              <w:t>Tx01</w:t>
            </w:r>
          </w:p>
        </w:tc>
        <w:tc>
          <w:tcPr>
            <w:tcW w:w="1136" w:type="dxa"/>
            <w:noWrap/>
            <w:hideMark/>
          </w:tcPr>
          <w:p w14:paraId="2A0FC28B" w14:textId="77777777" w:rsidR="00F529BC" w:rsidRPr="00F529BC" w:rsidRDefault="00F529BC" w:rsidP="00F529BC">
            <w:r w:rsidRPr="00F529BC">
              <w:t>Tx02</w:t>
            </w:r>
          </w:p>
        </w:tc>
        <w:tc>
          <w:tcPr>
            <w:tcW w:w="1136" w:type="dxa"/>
            <w:noWrap/>
            <w:hideMark/>
          </w:tcPr>
          <w:p w14:paraId="39A70B57" w14:textId="77777777" w:rsidR="00F529BC" w:rsidRPr="00F529BC" w:rsidRDefault="00F529BC" w:rsidP="00F529BC">
            <w:r w:rsidRPr="00F529BC">
              <w:t>Tx03</w:t>
            </w:r>
          </w:p>
        </w:tc>
        <w:tc>
          <w:tcPr>
            <w:tcW w:w="1136" w:type="dxa"/>
            <w:noWrap/>
            <w:hideMark/>
          </w:tcPr>
          <w:p w14:paraId="586ACEF6" w14:textId="77777777" w:rsidR="00F529BC" w:rsidRPr="00F529BC" w:rsidRDefault="00F529BC" w:rsidP="00F529BC">
            <w:r w:rsidRPr="00F529BC">
              <w:t>Tx04</w:t>
            </w:r>
          </w:p>
        </w:tc>
        <w:tc>
          <w:tcPr>
            <w:tcW w:w="1136" w:type="dxa"/>
            <w:noWrap/>
            <w:hideMark/>
          </w:tcPr>
          <w:p w14:paraId="1492A2B7" w14:textId="77777777" w:rsidR="00F529BC" w:rsidRPr="00F529BC" w:rsidRDefault="00F529BC" w:rsidP="00F529BC">
            <w:r w:rsidRPr="00F529BC">
              <w:t>Tx05</w:t>
            </w:r>
          </w:p>
        </w:tc>
        <w:tc>
          <w:tcPr>
            <w:tcW w:w="1136" w:type="dxa"/>
            <w:noWrap/>
            <w:hideMark/>
          </w:tcPr>
          <w:p w14:paraId="5878F6CF" w14:textId="77777777" w:rsidR="00F529BC" w:rsidRPr="00F529BC" w:rsidRDefault="00F529BC" w:rsidP="00F529BC">
            <w:r w:rsidRPr="00F529BC">
              <w:t>Tx06</w:t>
            </w:r>
          </w:p>
        </w:tc>
        <w:tc>
          <w:tcPr>
            <w:tcW w:w="1136" w:type="dxa"/>
            <w:noWrap/>
            <w:hideMark/>
          </w:tcPr>
          <w:p w14:paraId="33A1431C" w14:textId="77777777" w:rsidR="00F529BC" w:rsidRPr="00F529BC" w:rsidRDefault="00F529BC" w:rsidP="00F529BC">
            <w:r w:rsidRPr="00F529BC">
              <w:t>Tx07</w:t>
            </w:r>
          </w:p>
        </w:tc>
        <w:tc>
          <w:tcPr>
            <w:tcW w:w="1136" w:type="dxa"/>
            <w:noWrap/>
            <w:hideMark/>
          </w:tcPr>
          <w:p w14:paraId="4C984FD4" w14:textId="77777777" w:rsidR="00F529BC" w:rsidRPr="00F529BC" w:rsidRDefault="00F529BC" w:rsidP="00F529BC">
            <w:r w:rsidRPr="00F529BC">
              <w:t>Tx08</w:t>
            </w:r>
          </w:p>
        </w:tc>
        <w:tc>
          <w:tcPr>
            <w:tcW w:w="1136" w:type="dxa"/>
            <w:noWrap/>
            <w:hideMark/>
          </w:tcPr>
          <w:p w14:paraId="0A3B5CDF" w14:textId="77777777" w:rsidR="00F529BC" w:rsidRPr="00F529BC" w:rsidRDefault="00F529BC" w:rsidP="00F529BC">
            <w:r w:rsidRPr="00F529BC">
              <w:t>Tx09</w:t>
            </w:r>
          </w:p>
        </w:tc>
        <w:tc>
          <w:tcPr>
            <w:tcW w:w="1136" w:type="dxa"/>
            <w:noWrap/>
            <w:hideMark/>
          </w:tcPr>
          <w:p w14:paraId="22669D39" w14:textId="77777777" w:rsidR="00F529BC" w:rsidRPr="00F529BC" w:rsidRDefault="00F529BC" w:rsidP="00F529BC">
            <w:r w:rsidRPr="00F529BC">
              <w:t>Tx10</w:t>
            </w:r>
          </w:p>
        </w:tc>
      </w:tr>
      <w:tr w:rsidR="00F529BC" w:rsidRPr="00F529BC" w14:paraId="18635880" w14:textId="77777777" w:rsidTr="00F529BC">
        <w:trPr>
          <w:trHeight w:val="241"/>
        </w:trPr>
        <w:tc>
          <w:tcPr>
            <w:tcW w:w="1136" w:type="dxa"/>
            <w:noWrap/>
            <w:hideMark/>
          </w:tcPr>
          <w:p w14:paraId="019BFAB0" w14:textId="77777777" w:rsidR="00F529BC" w:rsidRPr="00F529BC" w:rsidRDefault="00F529BC" w:rsidP="00F529BC">
            <w:r w:rsidRPr="00F529BC">
              <w:t>3.390522</w:t>
            </w:r>
          </w:p>
        </w:tc>
        <w:tc>
          <w:tcPr>
            <w:tcW w:w="1136" w:type="dxa"/>
            <w:noWrap/>
            <w:hideMark/>
          </w:tcPr>
          <w:p w14:paraId="57ECEABB" w14:textId="77777777" w:rsidR="00F529BC" w:rsidRPr="00F529BC" w:rsidRDefault="00F529BC" w:rsidP="00F529BC">
            <w:r w:rsidRPr="00F529BC">
              <w:t>3.511887</w:t>
            </w:r>
          </w:p>
        </w:tc>
        <w:tc>
          <w:tcPr>
            <w:tcW w:w="1136" w:type="dxa"/>
            <w:noWrap/>
            <w:hideMark/>
          </w:tcPr>
          <w:p w14:paraId="36F5FC00" w14:textId="77777777" w:rsidR="00F529BC" w:rsidRPr="00F529BC" w:rsidRDefault="00F529BC" w:rsidP="00F529BC">
            <w:r w:rsidRPr="00F529BC">
              <w:t>6.530878</w:t>
            </w:r>
          </w:p>
        </w:tc>
        <w:tc>
          <w:tcPr>
            <w:tcW w:w="1136" w:type="dxa"/>
            <w:noWrap/>
            <w:hideMark/>
          </w:tcPr>
          <w:p w14:paraId="15D158CE" w14:textId="77777777" w:rsidR="00F529BC" w:rsidRPr="00F529BC" w:rsidRDefault="00F529BC" w:rsidP="00F529BC">
            <w:r w:rsidRPr="00F529BC">
              <w:t>10.99449</w:t>
            </w:r>
          </w:p>
        </w:tc>
        <w:tc>
          <w:tcPr>
            <w:tcW w:w="1136" w:type="dxa"/>
            <w:noWrap/>
            <w:hideMark/>
          </w:tcPr>
          <w:p w14:paraId="1B489148" w14:textId="77777777" w:rsidR="00F529BC" w:rsidRPr="00F529BC" w:rsidRDefault="00F529BC" w:rsidP="00F529BC">
            <w:r w:rsidRPr="00F529BC">
              <w:t>10.61237</w:t>
            </w:r>
          </w:p>
        </w:tc>
        <w:tc>
          <w:tcPr>
            <w:tcW w:w="1136" w:type="dxa"/>
            <w:noWrap/>
            <w:hideMark/>
          </w:tcPr>
          <w:p w14:paraId="49FA44B5" w14:textId="77777777" w:rsidR="00F529BC" w:rsidRPr="00F529BC" w:rsidRDefault="00F529BC" w:rsidP="00F529BC">
            <w:r w:rsidRPr="00F529BC">
              <w:t>4.350477</w:t>
            </w:r>
          </w:p>
        </w:tc>
        <w:tc>
          <w:tcPr>
            <w:tcW w:w="1136" w:type="dxa"/>
            <w:noWrap/>
            <w:hideMark/>
          </w:tcPr>
          <w:p w14:paraId="212AAD85" w14:textId="77777777" w:rsidR="00F529BC" w:rsidRPr="00F529BC" w:rsidRDefault="00F529BC" w:rsidP="00F529BC">
            <w:r w:rsidRPr="00F529BC">
              <w:t>3.134245</w:t>
            </w:r>
          </w:p>
        </w:tc>
        <w:tc>
          <w:tcPr>
            <w:tcW w:w="1136" w:type="dxa"/>
            <w:noWrap/>
            <w:hideMark/>
          </w:tcPr>
          <w:p w14:paraId="7D4F9204" w14:textId="77777777" w:rsidR="00F529BC" w:rsidRPr="00F529BC" w:rsidRDefault="00F529BC" w:rsidP="00F529BC">
            <w:r w:rsidRPr="00F529BC">
              <w:t>6.167534</w:t>
            </w:r>
          </w:p>
        </w:tc>
        <w:tc>
          <w:tcPr>
            <w:tcW w:w="1136" w:type="dxa"/>
            <w:noWrap/>
            <w:hideMark/>
          </w:tcPr>
          <w:p w14:paraId="70A1A753" w14:textId="77777777" w:rsidR="00F529BC" w:rsidRPr="00F529BC" w:rsidRDefault="00F529BC" w:rsidP="00F529BC">
            <w:r w:rsidRPr="00F529BC">
              <w:t>7.528751</w:t>
            </w:r>
          </w:p>
        </w:tc>
        <w:tc>
          <w:tcPr>
            <w:tcW w:w="1136" w:type="dxa"/>
            <w:noWrap/>
            <w:hideMark/>
          </w:tcPr>
          <w:p w14:paraId="049D0F5F" w14:textId="77777777" w:rsidR="00F529BC" w:rsidRPr="00F529BC" w:rsidRDefault="00F529BC" w:rsidP="00F529BC">
            <w:r w:rsidRPr="00F529BC">
              <w:t>10.79645</w:t>
            </w:r>
          </w:p>
        </w:tc>
      </w:tr>
      <w:tr w:rsidR="00F529BC" w:rsidRPr="00F529BC" w14:paraId="07D29035" w14:textId="77777777" w:rsidTr="00F529BC">
        <w:trPr>
          <w:trHeight w:val="241"/>
        </w:trPr>
        <w:tc>
          <w:tcPr>
            <w:tcW w:w="1136" w:type="dxa"/>
            <w:noWrap/>
            <w:hideMark/>
          </w:tcPr>
          <w:p w14:paraId="3646E7B0" w14:textId="77777777" w:rsidR="00F529BC" w:rsidRPr="00F529BC" w:rsidRDefault="00F529BC" w:rsidP="00F529BC">
            <w:r w:rsidRPr="00F529BC">
              <w:t>2.32189</w:t>
            </w:r>
          </w:p>
        </w:tc>
        <w:tc>
          <w:tcPr>
            <w:tcW w:w="1136" w:type="dxa"/>
            <w:noWrap/>
            <w:hideMark/>
          </w:tcPr>
          <w:p w14:paraId="593325D3" w14:textId="77777777" w:rsidR="00F529BC" w:rsidRPr="00F529BC" w:rsidRDefault="00F529BC" w:rsidP="00F529BC">
            <w:r w:rsidRPr="00F529BC">
              <w:t>4.497387</w:t>
            </w:r>
          </w:p>
        </w:tc>
        <w:tc>
          <w:tcPr>
            <w:tcW w:w="1136" w:type="dxa"/>
            <w:noWrap/>
            <w:hideMark/>
          </w:tcPr>
          <w:p w14:paraId="1A3EF628" w14:textId="77777777" w:rsidR="00F529BC" w:rsidRPr="00F529BC" w:rsidRDefault="00F529BC" w:rsidP="00F529BC">
            <w:r w:rsidRPr="00F529BC">
              <w:t>6.75331</w:t>
            </w:r>
          </w:p>
        </w:tc>
        <w:tc>
          <w:tcPr>
            <w:tcW w:w="1136" w:type="dxa"/>
            <w:noWrap/>
            <w:hideMark/>
          </w:tcPr>
          <w:p w14:paraId="7C762296" w14:textId="77777777" w:rsidR="00F529BC" w:rsidRPr="00F529BC" w:rsidRDefault="00F529BC" w:rsidP="00F529BC">
            <w:r w:rsidRPr="00F529BC">
              <w:t>8.270563</w:t>
            </w:r>
          </w:p>
        </w:tc>
        <w:tc>
          <w:tcPr>
            <w:tcW w:w="1136" w:type="dxa"/>
            <w:noWrap/>
            <w:hideMark/>
          </w:tcPr>
          <w:p w14:paraId="5B19CE53" w14:textId="77777777" w:rsidR="00F529BC" w:rsidRPr="00F529BC" w:rsidRDefault="00F529BC" w:rsidP="00F529BC">
            <w:r w:rsidRPr="00F529BC">
              <w:t>13.86853</w:t>
            </w:r>
          </w:p>
        </w:tc>
        <w:tc>
          <w:tcPr>
            <w:tcW w:w="1136" w:type="dxa"/>
            <w:noWrap/>
            <w:hideMark/>
          </w:tcPr>
          <w:p w14:paraId="080D2D7B" w14:textId="77777777" w:rsidR="00F529BC" w:rsidRPr="00F529BC" w:rsidRDefault="00F529BC" w:rsidP="00F529BC">
            <w:r w:rsidRPr="00F529BC">
              <w:t>2.108341</w:t>
            </w:r>
          </w:p>
        </w:tc>
        <w:tc>
          <w:tcPr>
            <w:tcW w:w="1136" w:type="dxa"/>
            <w:noWrap/>
            <w:hideMark/>
          </w:tcPr>
          <w:p w14:paraId="7C968DAA" w14:textId="77777777" w:rsidR="00F529BC" w:rsidRPr="00F529BC" w:rsidRDefault="00F529BC" w:rsidP="00F529BC">
            <w:r w:rsidRPr="00F529BC">
              <w:t>3.985875</w:t>
            </w:r>
          </w:p>
        </w:tc>
        <w:tc>
          <w:tcPr>
            <w:tcW w:w="1136" w:type="dxa"/>
            <w:noWrap/>
            <w:hideMark/>
          </w:tcPr>
          <w:p w14:paraId="36C5A5A0" w14:textId="77777777" w:rsidR="00F529BC" w:rsidRPr="00F529BC" w:rsidRDefault="00F529BC" w:rsidP="00F529BC">
            <w:r w:rsidRPr="00F529BC">
              <w:t>6.25374</w:t>
            </w:r>
          </w:p>
        </w:tc>
        <w:tc>
          <w:tcPr>
            <w:tcW w:w="1136" w:type="dxa"/>
            <w:noWrap/>
            <w:hideMark/>
          </w:tcPr>
          <w:p w14:paraId="576FB022" w14:textId="77777777" w:rsidR="00F529BC" w:rsidRPr="00F529BC" w:rsidRDefault="00F529BC" w:rsidP="00F529BC">
            <w:r w:rsidRPr="00F529BC">
              <w:t>7.603399</w:t>
            </w:r>
          </w:p>
        </w:tc>
        <w:tc>
          <w:tcPr>
            <w:tcW w:w="1136" w:type="dxa"/>
            <w:noWrap/>
            <w:hideMark/>
          </w:tcPr>
          <w:p w14:paraId="72C4ED5A" w14:textId="77777777" w:rsidR="00F529BC" w:rsidRPr="00F529BC" w:rsidRDefault="00F529BC" w:rsidP="00F529BC">
            <w:r w:rsidRPr="00F529BC">
              <w:t>12.2288</w:t>
            </w:r>
          </w:p>
        </w:tc>
      </w:tr>
      <w:tr w:rsidR="00F529BC" w:rsidRPr="00F529BC" w14:paraId="7D971E94" w14:textId="77777777" w:rsidTr="00F529BC">
        <w:trPr>
          <w:trHeight w:val="241"/>
        </w:trPr>
        <w:tc>
          <w:tcPr>
            <w:tcW w:w="1136" w:type="dxa"/>
            <w:noWrap/>
            <w:hideMark/>
          </w:tcPr>
          <w:p w14:paraId="33F2F422" w14:textId="77777777" w:rsidR="00F529BC" w:rsidRPr="00F529BC" w:rsidRDefault="00F529BC" w:rsidP="00F529BC">
            <w:r w:rsidRPr="00F529BC">
              <w:t>2.531248</w:t>
            </w:r>
          </w:p>
        </w:tc>
        <w:tc>
          <w:tcPr>
            <w:tcW w:w="1136" w:type="dxa"/>
            <w:noWrap/>
            <w:hideMark/>
          </w:tcPr>
          <w:p w14:paraId="0A8C7CA5" w14:textId="77777777" w:rsidR="00F529BC" w:rsidRPr="00F529BC" w:rsidRDefault="00F529BC" w:rsidP="00F529BC">
            <w:r w:rsidRPr="00F529BC">
              <w:t>4.288009</w:t>
            </w:r>
          </w:p>
        </w:tc>
        <w:tc>
          <w:tcPr>
            <w:tcW w:w="1136" w:type="dxa"/>
            <w:noWrap/>
            <w:hideMark/>
          </w:tcPr>
          <w:p w14:paraId="4A967393" w14:textId="77777777" w:rsidR="00F529BC" w:rsidRPr="00F529BC" w:rsidRDefault="00F529BC" w:rsidP="00F529BC">
            <w:r w:rsidRPr="00F529BC">
              <w:t>8.775487</w:t>
            </w:r>
          </w:p>
        </w:tc>
        <w:tc>
          <w:tcPr>
            <w:tcW w:w="1136" w:type="dxa"/>
            <w:noWrap/>
            <w:hideMark/>
          </w:tcPr>
          <w:p w14:paraId="08DC99A2" w14:textId="77777777" w:rsidR="00F529BC" w:rsidRPr="00F529BC" w:rsidRDefault="00F529BC" w:rsidP="00F529BC">
            <w:r w:rsidRPr="00F529BC">
              <w:t>8.39996</w:t>
            </w:r>
          </w:p>
        </w:tc>
        <w:tc>
          <w:tcPr>
            <w:tcW w:w="1136" w:type="dxa"/>
            <w:noWrap/>
            <w:hideMark/>
          </w:tcPr>
          <w:p w14:paraId="11FE9D6B" w14:textId="77777777" w:rsidR="00F529BC" w:rsidRPr="00F529BC" w:rsidRDefault="00F529BC" w:rsidP="00F529BC">
            <w:r w:rsidRPr="00F529BC">
              <w:t>12.93156</w:t>
            </w:r>
          </w:p>
        </w:tc>
        <w:tc>
          <w:tcPr>
            <w:tcW w:w="1136" w:type="dxa"/>
            <w:noWrap/>
            <w:hideMark/>
          </w:tcPr>
          <w:p w14:paraId="6FE9C2DF" w14:textId="77777777" w:rsidR="00F529BC" w:rsidRPr="00F529BC" w:rsidRDefault="00F529BC" w:rsidP="00F529BC">
            <w:r w:rsidRPr="00F529BC">
              <w:t>2.741542</w:t>
            </w:r>
          </w:p>
        </w:tc>
        <w:tc>
          <w:tcPr>
            <w:tcW w:w="1136" w:type="dxa"/>
            <w:noWrap/>
            <w:hideMark/>
          </w:tcPr>
          <w:p w14:paraId="75E5DD45" w14:textId="77777777" w:rsidR="00F529BC" w:rsidRPr="00F529BC" w:rsidRDefault="00F529BC" w:rsidP="00F529BC">
            <w:r w:rsidRPr="00F529BC">
              <w:t>4.758375</w:t>
            </w:r>
          </w:p>
        </w:tc>
        <w:tc>
          <w:tcPr>
            <w:tcW w:w="1136" w:type="dxa"/>
            <w:noWrap/>
            <w:hideMark/>
          </w:tcPr>
          <w:p w14:paraId="0E668E70" w14:textId="77777777" w:rsidR="00F529BC" w:rsidRPr="00F529BC" w:rsidRDefault="00F529BC" w:rsidP="00F529BC">
            <w:r w:rsidRPr="00F529BC">
              <w:t>5.678708</w:t>
            </w:r>
          </w:p>
        </w:tc>
        <w:tc>
          <w:tcPr>
            <w:tcW w:w="1136" w:type="dxa"/>
            <w:noWrap/>
            <w:hideMark/>
          </w:tcPr>
          <w:p w14:paraId="0F732799" w14:textId="77777777" w:rsidR="00F529BC" w:rsidRPr="00F529BC" w:rsidRDefault="00F529BC" w:rsidP="00F529BC">
            <w:r w:rsidRPr="00F529BC">
              <w:t>10.42771</w:t>
            </w:r>
          </w:p>
        </w:tc>
        <w:tc>
          <w:tcPr>
            <w:tcW w:w="1136" w:type="dxa"/>
            <w:noWrap/>
            <w:hideMark/>
          </w:tcPr>
          <w:p w14:paraId="4FC2C1F1" w14:textId="77777777" w:rsidR="00F529BC" w:rsidRPr="00F529BC" w:rsidRDefault="00F529BC" w:rsidP="00F529BC">
            <w:r w:rsidRPr="00F529BC">
              <w:t>11.50749</w:t>
            </w:r>
          </w:p>
        </w:tc>
      </w:tr>
      <w:tr w:rsidR="00F529BC" w:rsidRPr="00F529BC" w14:paraId="7CCC07A9" w14:textId="77777777" w:rsidTr="00F529BC">
        <w:trPr>
          <w:trHeight w:val="241"/>
        </w:trPr>
        <w:tc>
          <w:tcPr>
            <w:tcW w:w="1136" w:type="dxa"/>
            <w:noWrap/>
            <w:hideMark/>
          </w:tcPr>
          <w:p w14:paraId="297D006A" w14:textId="77777777" w:rsidR="00F529BC" w:rsidRPr="00F529BC" w:rsidRDefault="00F529BC" w:rsidP="00F529BC">
            <w:r w:rsidRPr="00F529BC">
              <w:t>2.86014</w:t>
            </w:r>
          </w:p>
        </w:tc>
        <w:tc>
          <w:tcPr>
            <w:tcW w:w="1136" w:type="dxa"/>
            <w:noWrap/>
            <w:hideMark/>
          </w:tcPr>
          <w:p w14:paraId="3B85A4AC" w14:textId="77777777" w:rsidR="00F529BC" w:rsidRPr="00F529BC" w:rsidRDefault="00F529BC" w:rsidP="00F529BC">
            <w:r w:rsidRPr="00F529BC">
              <w:t>4.847655</w:t>
            </w:r>
          </w:p>
        </w:tc>
        <w:tc>
          <w:tcPr>
            <w:tcW w:w="1136" w:type="dxa"/>
            <w:noWrap/>
            <w:hideMark/>
          </w:tcPr>
          <w:p w14:paraId="110B1CE0" w14:textId="77777777" w:rsidR="00F529BC" w:rsidRPr="00F529BC" w:rsidRDefault="00F529BC" w:rsidP="00F529BC">
            <w:r w:rsidRPr="00F529BC">
              <w:t>6.368652</w:t>
            </w:r>
          </w:p>
        </w:tc>
        <w:tc>
          <w:tcPr>
            <w:tcW w:w="1136" w:type="dxa"/>
            <w:noWrap/>
            <w:hideMark/>
          </w:tcPr>
          <w:p w14:paraId="725F6E4D" w14:textId="77777777" w:rsidR="00F529BC" w:rsidRPr="00F529BC" w:rsidRDefault="00F529BC" w:rsidP="00F529BC">
            <w:r w:rsidRPr="00F529BC">
              <w:t>11.49927</w:t>
            </w:r>
          </w:p>
        </w:tc>
        <w:tc>
          <w:tcPr>
            <w:tcW w:w="1136" w:type="dxa"/>
            <w:noWrap/>
            <w:hideMark/>
          </w:tcPr>
          <w:p w14:paraId="52177143" w14:textId="77777777" w:rsidR="00F529BC" w:rsidRPr="00F529BC" w:rsidRDefault="00F529BC" w:rsidP="00F529BC">
            <w:r w:rsidRPr="00F529BC">
              <w:t>10.35235</w:t>
            </w:r>
          </w:p>
        </w:tc>
        <w:tc>
          <w:tcPr>
            <w:tcW w:w="1136" w:type="dxa"/>
            <w:noWrap/>
            <w:hideMark/>
          </w:tcPr>
          <w:p w14:paraId="686109C1" w14:textId="77777777" w:rsidR="00F529BC" w:rsidRPr="00F529BC" w:rsidRDefault="00F529BC" w:rsidP="00F529BC">
            <w:r w:rsidRPr="00F529BC">
              <w:t>3.50814</w:t>
            </w:r>
          </w:p>
        </w:tc>
        <w:tc>
          <w:tcPr>
            <w:tcW w:w="1136" w:type="dxa"/>
            <w:noWrap/>
            <w:hideMark/>
          </w:tcPr>
          <w:p w14:paraId="6DC018F6" w14:textId="77777777" w:rsidR="00F529BC" w:rsidRPr="00F529BC" w:rsidRDefault="00F529BC" w:rsidP="00F529BC">
            <w:r w:rsidRPr="00F529BC">
              <w:t>5.634386</w:t>
            </w:r>
          </w:p>
        </w:tc>
        <w:tc>
          <w:tcPr>
            <w:tcW w:w="1136" w:type="dxa"/>
            <w:noWrap/>
            <w:hideMark/>
          </w:tcPr>
          <w:p w14:paraId="7D8A8C20" w14:textId="77777777" w:rsidR="00F529BC" w:rsidRPr="00F529BC" w:rsidRDefault="00F529BC" w:rsidP="00F529BC">
            <w:r w:rsidRPr="00F529BC">
              <w:t>7.917851</w:t>
            </w:r>
          </w:p>
        </w:tc>
        <w:tc>
          <w:tcPr>
            <w:tcW w:w="1136" w:type="dxa"/>
            <w:noWrap/>
            <w:hideMark/>
          </w:tcPr>
          <w:p w14:paraId="472EA415" w14:textId="77777777" w:rsidR="00F529BC" w:rsidRPr="00F529BC" w:rsidRDefault="00F529BC" w:rsidP="00F529BC">
            <w:r w:rsidRPr="00F529BC">
              <w:t>8.73277</w:t>
            </w:r>
          </w:p>
        </w:tc>
        <w:tc>
          <w:tcPr>
            <w:tcW w:w="1136" w:type="dxa"/>
            <w:noWrap/>
            <w:hideMark/>
          </w:tcPr>
          <w:p w14:paraId="6359883A" w14:textId="77777777" w:rsidR="00F529BC" w:rsidRPr="00F529BC" w:rsidRDefault="00F529BC" w:rsidP="00F529BC">
            <w:r w:rsidRPr="00F529BC">
              <w:t>9.829413</w:t>
            </w:r>
          </w:p>
        </w:tc>
      </w:tr>
      <w:tr w:rsidR="00F529BC" w:rsidRPr="00F529BC" w14:paraId="469E5681" w14:textId="77777777" w:rsidTr="00F529BC">
        <w:trPr>
          <w:trHeight w:val="241"/>
        </w:trPr>
        <w:tc>
          <w:tcPr>
            <w:tcW w:w="1136" w:type="dxa"/>
            <w:noWrap/>
            <w:hideMark/>
          </w:tcPr>
          <w:p w14:paraId="3A4EE27E" w14:textId="77777777" w:rsidR="00F529BC" w:rsidRPr="00F529BC" w:rsidRDefault="00F529BC" w:rsidP="00F529BC">
            <w:r w:rsidRPr="00F529BC">
              <w:t>2.514261</w:t>
            </w:r>
          </w:p>
        </w:tc>
        <w:tc>
          <w:tcPr>
            <w:tcW w:w="1136" w:type="dxa"/>
            <w:noWrap/>
            <w:hideMark/>
          </w:tcPr>
          <w:p w14:paraId="7F53DE9A" w14:textId="77777777" w:rsidR="00F529BC" w:rsidRPr="00F529BC" w:rsidRDefault="00F529BC" w:rsidP="00F529BC">
            <w:r w:rsidRPr="00F529BC">
              <w:t>3.765682</w:t>
            </w:r>
          </w:p>
        </w:tc>
        <w:tc>
          <w:tcPr>
            <w:tcW w:w="1136" w:type="dxa"/>
            <w:noWrap/>
            <w:hideMark/>
          </w:tcPr>
          <w:p w14:paraId="4F8FAA30" w14:textId="77777777" w:rsidR="00F529BC" w:rsidRPr="00F529BC" w:rsidRDefault="00F529BC" w:rsidP="00F529BC">
            <w:r w:rsidRPr="00F529BC">
              <w:t>8.961347</w:t>
            </w:r>
          </w:p>
        </w:tc>
        <w:tc>
          <w:tcPr>
            <w:tcW w:w="1136" w:type="dxa"/>
            <w:noWrap/>
            <w:hideMark/>
          </w:tcPr>
          <w:p w14:paraId="5580D12C" w14:textId="77777777" w:rsidR="00F529BC" w:rsidRPr="00F529BC" w:rsidRDefault="00F529BC" w:rsidP="00F529BC">
            <w:r w:rsidRPr="00F529BC">
              <w:t>8.552404</w:t>
            </w:r>
          </w:p>
        </w:tc>
        <w:tc>
          <w:tcPr>
            <w:tcW w:w="1136" w:type="dxa"/>
            <w:noWrap/>
            <w:hideMark/>
          </w:tcPr>
          <w:p w14:paraId="49E567BD" w14:textId="77777777" w:rsidR="00F529BC" w:rsidRPr="00F529BC" w:rsidRDefault="00F529BC" w:rsidP="00F529BC">
            <w:r w:rsidRPr="00F529BC">
              <w:t>11.4894</w:t>
            </w:r>
          </w:p>
        </w:tc>
        <w:tc>
          <w:tcPr>
            <w:tcW w:w="1136" w:type="dxa"/>
            <w:noWrap/>
            <w:hideMark/>
          </w:tcPr>
          <w:p w14:paraId="00C9A6F0" w14:textId="77777777" w:rsidR="00F529BC" w:rsidRPr="00F529BC" w:rsidRDefault="00F529BC" w:rsidP="00F529BC">
            <w:r w:rsidRPr="00F529BC">
              <w:t>3.471248</w:t>
            </w:r>
          </w:p>
        </w:tc>
        <w:tc>
          <w:tcPr>
            <w:tcW w:w="1136" w:type="dxa"/>
            <w:noWrap/>
            <w:hideMark/>
          </w:tcPr>
          <w:p w14:paraId="53160088" w14:textId="77777777" w:rsidR="00F529BC" w:rsidRPr="00F529BC" w:rsidRDefault="00F529BC" w:rsidP="00F529BC">
            <w:r w:rsidRPr="00F529BC">
              <w:t>4.243407</w:t>
            </w:r>
          </w:p>
        </w:tc>
        <w:tc>
          <w:tcPr>
            <w:tcW w:w="1136" w:type="dxa"/>
            <w:noWrap/>
            <w:hideMark/>
          </w:tcPr>
          <w:p w14:paraId="0E1F35DB" w14:textId="77777777" w:rsidR="00F529BC" w:rsidRPr="00F529BC" w:rsidRDefault="00F529BC" w:rsidP="00F529BC">
            <w:r w:rsidRPr="00F529BC">
              <w:t>6.906487</w:t>
            </w:r>
          </w:p>
        </w:tc>
        <w:tc>
          <w:tcPr>
            <w:tcW w:w="1136" w:type="dxa"/>
            <w:noWrap/>
            <w:hideMark/>
          </w:tcPr>
          <w:p w14:paraId="5E61C655" w14:textId="77777777" w:rsidR="00F529BC" w:rsidRPr="00F529BC" w:rsidRDefault="00F529BC" w:rsidP="00F529BC">
            <w:r w:rsidRPr="00F529BC">
              <w:t>8.74588</w:t>
            </w:r>
          </w:p>
        </w:tc>
        <w:tc>
          <w:tcPr>
            <w:tcW w:w="1136" w:type="dxa"/>
            <w:noWrap/>
            <w:hideMark/>
          </w:tcPr>
          <w:p w14:paraId="6802986C" w14:textId="77777777" w:rsidR="00F529BC" w:rsidRPr="00F529BC" w:rsidRDefault="00F529BC" w:rsidP="00F529BC">
            <w:r w:rsidRPr="00F529BC">
              <w:t>11.37871</w:t>
            </w:r>
          </w:p>
        </w:tc>
      </w:tr>
      <w:tr w:rsidR="00F529BC" w:rsidRPr="00F529BC" w14:paraId="0E224DB9" w14:textId="77777777" w:rsidTr="00F529BC">
        <w:trPr>
          <w:trHeight w:val="241"/>
        </w:trPr>
        <w:tc>
          <w:tcPr>
            <w:tcW w:w="1136" w:type="dxa"/>
            <w:noWrap/>
            <w:hideMark/>
          </w:tcPr>
          <w:p w14:paraId="43696296" w14:textId="77777777" w:rsidR="00F529BC" w:rsidRPr="00F529BC" w:rsidRDefault="00F529BC" w:rsidP="00F529BC">
            <w:r w:rsidRPr="00F529BC">
              <w:t>2.278206</w:t>
            </w:r>
          </w:p>
        </w:tc>
        <w:tc>
          <w:tcPr>
            <w:tcW w:w="1136" w:type="dxa"/>
            <w:noWrap/>
            <w:hideMark/>
          </w:tcPr>
          <w:p w14:paraId="3CF7F886" w14:textId="77777777" w:rsidR="00F529BC" w:rsidRPr="00F529BC" w:rsidRDefault="00F529BC" w:rsidP="00F529BC">
            <w:r w:rsidRPr="00F529BC">
              <w:t>5.726078</w:t>
            </w:r>
          </w:p>
        </w:tc>
        <w:tc>
          <w:tcPr>
            <w:tcW w:w="1136" w:type="dxa"/>
            <w:noWrap/>
            <w:hideMark/>
          </w:tcPr>
          <w:p w14:paraId="1005F2F7" w14:textId="77777777" w:rsidR="00F529BC" w:rsidRPr="00F529BC" w:rsidRDefault="00F529BC" w:rsidP="00F529BC">
            <w:r w:rsidRPr="00F529BC">
              <w:t>6.853018</w:t>
            </w:r>
          </w:p>
        </w:tc>
        <w:tc>
          <w:tcPr>
            <w:tcW w:w="1136" w:type="dxa"/>
            <w:noWrap/>
            <w:hideMark/>
          </w:tcPr>
          <w:p w14:paraId="4F46AFBE" w14:textId="77777777" w:rsidR="00F529BC" w:rsidRPr="00F529BC" w:rsidRDefault="00F529BC" w:rsidP="00F529BC">
            <w:r w:rsidRPr="00F529BC">
              <w:t>8.791724</w:t>
            </w:r>
          </w:p>
        </w:tc>
        <w:tc>
          <w:tcPr>
            <w:tcW w:w="1136" w:type="dxa"/>
            <w:noWrap/>
            <w:hideMark/>
          </w:tcPr>
          <w:p w14:paraId="65D0E6D6" w14:textId="77777777" w:rsidR="00F529BC" w:rsidRPr="00F529BC" w:rsidRDefault="00F529BC" w:rsidP="00F529BC">
            <w:r w:rsidRPr="00F529BC">
              <w:t>14.98022</w:t>
            </w:r>
          </w:p>
        </w:tc>
        <w:tc>
          <w:tcPr>
            <w:tcW w:w="1136" w:type="dxa"/>
            <w:noWrap/>
            <w:hideMark/>
          </w:tcPr>
          <w:p w14:paraId="1A347F47" w14:textId="77777777" w:rsidR="00F529BC" w:rsidRPr="00F529BC" w:rsidRDefault="00F529BC" w:rsidP="00F529BC">
            <w:r w:rsidRPr="00F529BC">
              <w:t>2.874056</w:t>
            </w:r>
          </w:p>
        </w:tc>
        <w:tc>
          <w:tcPr>
            <w:tcW w:w="1136" w:type="dxa"/>
            <w:noWrap/>
            <w:hideMark/>
          </w:tcPr>
          <w:p w14:paraId="6B0390F8" w14:textId="77777777" w:rsidR="00F529BC" w:rsidRPr="00F529BC" w:rsidRDefault="00F529BC" w:rsidP="00F529BC">
            <w:r w:rsidRPr="00F529BC">
              <w:t>5.548</w:t>
            </w:r>
          </w:p>
        </w:tc>
        <w:tc>
          <w:tcPr>
            <w:tcW w:w="1136" w:type="dxa"/>
            <w:noWrap/>
            <w:hideMark/>
          </w:tcPr>
          <w:p w14:paraId="02DD738E" w14:textId="77777777" w:rsidR="00F529BC" w:rsidRPr="00F529BC" w:rsidRDefault="00F529BC" w:rsidP="00F529BC">
            <w:r w:rsidRPr="00F529BC">
              <w:t>6.627092</w:t>
            </w:r>
          </w:p>
        </w:tc>
        <w:tc>
          <w:tcPr>
            <w:tcW w:w="1136" w:type="dxa"/>
            <w:noWrap/>
            <w:hideMark/>
          </w:tcPr>
          <w:p w14:paraId="04A6D300" w14:textId="77777777" w:rsidR="00F529BC" w:rsidRPr="00F529BC" w:rsidRDefault="00F529BC" w:rsidP="00F529BC">
            <w:r w:rsidRPr="00F529BC">
              <w:t>11.4785</w:t>
            </w:r>
          </w:p>
        </w:tc>
        <w:tc>
          <w:tcPr>
            <w:tcW w:w="1136" w:type="dxa"/>
            <w:noWrap/>
            <w:hideMark/>
          </w:tcPr>
          <w:p w14:paraId="0EF95443" w14:textId="77777777" w:rsidR="00F529BC" w:rsidRPr="00F529BC" w:rsidRDefault="00F529BC" w:rsidP="00F529BC">
            <w:r w:rsidRPr="00F529BC">
              <w:t>11.52543</w:t>
            </w:r>
          </w:p>
        </w:tc>
      </w:tr>
      <w:tr w:rsidR="00F529BC" w:rsidRPr="00F529BC" w14:paraId="2BE2A0C1" w14:textId="77777777" w:rsidTr="00F529BC">
        <w:trPr>
          <w:trHeight w:val="241"/>
        </w:trPr>
        <w:tc>
          <w:tcPr>
            <w:tcW w:w="1136" w:type="dxa"/>
            <w:noWrap/>
            <w:hideMark/>
          </w:tcPr>
          <w:p w14:paraId="550C700F" w14:textId="77777777" w:rsidR="00F529BC" w:rsidRPr="00F529BC" w:rsidRDefault="00F529BC" w:rsidP="00F529BC">
            <w:r w:rsidRPr="00F529BC">
              <w:t>3.873503</w:t>
            </w:r>
          </w:p>
        </w:tc>
        <w:tc>
          <w:tcPr>
            <w:tcW w:w="1136" w:type="dxa"/>
            <w:noWrap/>
            <w:hideMark/>
          </w:tcPr>
          <w:p w14:paraId="5933DA55" w14:textId="77777777" w:rsidR="00F529BC" w:rsidRPr="00F529BC" w:rsidRDefault="00F529BC" w:rsidP="00F529BC">
            <w:r w:rsidRPr="00F529BC">
              <w:t>5.225531</w:t>
            </w:r>
          </w:p>
        </w:tc>
        <w:tc>
          <w:tcPr>
            <w:tcW w:w="1136" w:type="dxa"/>
            <w:noWrap/>
            <w:hideMark/>
          </w:tcPr>
          <w:p w14:paraId="354BE02C" w14:textId="77777777" w:rsidR="00F529BC" w:rsidRPr="00F529BC" w:rsidRDefault="00F529BC" w:rsidP="00F529BC">
            <w:r w:rsidRPr="00F529BC">
              <w:t>6.561822</w:t>
            </w:r>
          </w:p>
        </w:tc>
        <w:tc>
          <w:tcPr>
            <w:tcW w:w="1136" w:type="dxa"/>
            <w:noWrap/>
            <w:hideMark/>
          </w:tcPr>
          <w:p w14:paraId="3AE3C40A" w14:textId="77777777" w:rsidR="00F529BC" w:rsidRPr="00F529BC" w:rsidRDefault="00F529BC" w:rsidP="00F529BC">
            <w:r w:rsidRPr="00F529BC">
              <w:t>12.11288</w:t>
            </w:r>
          </w:p>
        </w:tc>
        <w:tc>
          <w:tcPr>
            <w:tcW w:w="1136" w:type="dxa"/>
            <w:noWrap/>
            <w:hideMark/>
          </w:tcPr>
          <w:p w14:paraId="4EE4751F" w14:textId="77777777" w:rsidR="00F529BC" w:rsidRPr="00F529BC" w:rsidRDefault="00F529BC" w:rsidP="00F529BC">
            <w:r w:rsidRPr="00F529BC">
              <w:t>15.77293</w:t>
            </w:r>
          </w:p>
        </w:tc>
        <w:tc>
          <w:tcPr>
            <w:tcW w:w="1136" w:type="dxa"/>
            <w:noWrap/>
            <w:hideMark/>
          </w:tcPr>
          <w:p w14:paraId="2D6DF6A9" w14:textId="77777777" w:rsidR="00F529BC" w:rsidRPr="00F529BC" w:rsidRDefault="00F529BC" w:rsidP="00F529BC">
            <w:r w:rsidRPr="00F529BC">
              <w:t>3.371493</w:t>
            </w:r>
          </w:p>
        </w:tc>
        <w:tc>
          <w:tcPr>
            <w:tcW w:w="1136" w:type="dxa"/>
            <w:noWrap/>
            <w:hideMark/>
          </w:tcPr>
          <w:p w14:paraId="6E9C8769" w14:textId="77777777" w:rsidR="00F529BC" w:rsidRPr="00F529BC" w:rsidRDefault="00F529BC" w:rsidP="00F529BC">
            <w:r w:rsidRPr="00F529BC">
              <w:t>7.435</w:t>
            </w:r>
          </w:p>
        </w:tc>
        <w:tc>
          <w:tcPr>
            <w:tcW w:w="1136" w:type="dxa"/>
            <w:noWrap/>
            <w:hideMark/>
          </w:tcPr>
          <w:p w14:paraId="0603B511" w14:textId="77777777" w:rsidR="00F529BC" w:rsidRPr="00F529BC" w:rsidRDefault="00F529BC" w:rsidP="00F529BC">
            <w:r w:rsidRPr="00F529BC">
              <w:t>6.771011</w:t>
            </w:r>
          </w:p>
        </w:tc>
        <w:tc>
          <w:tcPr>
            <w:tcW w:w="1136" w:type="dxa"/>
            <w:noWrap/>
            <w:hideMark/>
          </w:tcPr>
          <w:p w14:paraId="574612A2" w14:textId="77777777" w:rsidR="00F529BC" w:rsidRPr="00F529BC" w:rsidRDefault="00F529BC" w:rsidP="00F529BC">
            <w:r w:rsidRPr="00F529BC">
              <w:t>10.31043</w:t>
            </w:r>
          </w:p>
        </w:tc>
        <w:tc>
          <w:tcPr>
            <w:tcW w:w="1136" w:type="dxa"/>
            <w:noWrap/>
            <w:hideMark/>
          </w:tcPr>
          <w:p w14:paraId="3645B94D" w14:textId="77777777" w:rsidR="00F529BC" w:rsidRPr="00F529BC" w:rsidRDefault="00F529BC" w:rsidP="00F529BC">
            <w:r w:rsidRPr="00F529BC">
              <w:t>13.67478</w:t>
            </w:r>
          </w:p>
        </w:tc>
      </w:tr>
      <w:tr w:rsidR="00F529BC" w:rsidRPr="00F529BC" w14:paraId="1363851F" w14:textId="77777777" w:rsidTr="00F529BC">
        <w:trPr>
          <w:trHeight w:val="241"/>
        </w:trPr>
        <w:tc>
          <w:tcPr>
            <w:tcW w:w="1136" w:type="dxa"/>
            <w:noWrap/>
            <w:hideMark/>
          </w:tcPr>
          <w:p w14:paraId="303DE787" w14:textId="77777777" w:rsidR="00F529BC" w:rsidRPr="00F529BC" w:rsidRDefault="00F529BC" w:rsidP="00F529BC">
            <w:r w:rsidRPr="00F529BC">
              <w:t>2.656764</w:t>
            </w:r>
          </w:p>
        </w:tc>
        <w:tc>
          <w:tcPr>
            <w:tcW w:w="1136" w:type="dxa"/>
            <w:noWrap/>
            <w:hideMark/>
          </w:tcPr>
          <w:p w14:paraId="51E7F099" w14:textId="77777777" w:rsidR="00F529BC" w:rsidRPr="00F529BC" w:rsidRDefault="00F529BC" w:rsidP="00F529BC">
            <w:r w:rsidRPr="00F529BC">
              <w:t>5.720313</w:t>
            </w:r>
          </w:p>
        </w:tc>
        <w:tc>
          <w:tcPr>
            <w:tcW w:w="1136" w:type="dxa"/>
            <w:noWrap/>
            <w:hideMark/>
          </w:tcPr>
          <w:p w14:paraId="4A05ED28" w14:textId="77777777" w:rsidR="00F529BC" w:rsidRPr="00F529BC" w:rsidRDefault="00F529BC" w:rsidP="00F529BC">
            <w:r w:rsidRPr="00F529BC">
              <w:t>9.487013</w:t>
            </w:r>
          </w:p>
        </w:tc>
        <w:tc>
          <w:tcPr>
            <w:tcW w:w="1136" w:type="dxa"/>
            <w:noWrap/>
            <w:hideMark/>
          </w:tcPr>
          <w:p w14:paraId="6067ED9F" w14:textId="77777777" w:rsidR="00F529BC" w:rsidRPr="00F529BC" w:rsidRDefault="00F529BC" w:rsidP="00F529BC">
            <w:r w:rsidRPr="00F529BC">
              <w:t>9.56169</w:t>
            </w:r>
          </w:p>
        </w:tc>
        <w:tc>
          <w:tcPr>
            <w:tcW w:w="1136" w:type="dxa"/>
            <w:noWrap/>
            <w:hideMark/>
          </w:tcPr>
          <w:p w14:paraId="0E13E1A7" w14:textId="77777777" w:rsidR="00F529BC" w:rsidRPr="00F529BC" w:rsidRDefault="00F529BC" w:rsidP="00F529BC">
            <w:r w:rsidRPr="00F529BC">
              <w:t>11.94964</w:t>
            </w:r>
          </w:p>
        </w:tc>
        <w:tc>
          <w:tcPr>
            <w:tcW w:w="1136" w:type="dxa"/>
            <w:noWrap/>
            <w:hideMark/>
          </w:tcPr>
          <w:p w14:paraId="2BC484EF" w14:textId="77777777" w:rsidR="00F529BC" w:rsidRPr="00F529BC" w:rsidRDefault="00F529BC" w:rsidP="00F529BC">
            <w:r w:rsidRPr="00F529BC">
              <w:t>2.563447</w:t>
            </w:r>
          </w:p>
        </w:tc>
        <w:tc>
          <w:tcPr>
            <w:tcW w:w="1136" w:type="dxa"/>
            <w:noWrap/>
            <w:hideMark/>
          </w:tcPr>
          <w:p w14:paraId="2D2C8052" w14:textId="77777777" w:rsidR="00F529BC" w:rsidRPr="00F529BC" w:rsidRDefault="00F529BC" w:rsidP="00F529BC">
            <w:r w:rsidRPr="00F529BC">
              <w:t>6.320119</w:t>
            </w:r>
          </w:p>
        </w:tc>
        <w:tc>
          <w:tcPr>
            <w:tcW w:w="1136" w:type="dxa"/>
            <w:noWrap/>
            <w:hideMark/>
          </w:tcPr>
          <w:p w14:paraId="1F4385CF" w14:textId="77777777" w:rsidR="00F529BC" w:rsidRPr="00F529BC" w:rsidRDefault="00F529BC" w:rsidP="00F529BC">
            <w:r w:rsidRPr="00F529BC">
              <w:t>7.424433</w:t>
            </w:r>
          </w:p>
        </w:tc>
        <w:tc>
          <w:tcPr>
            <w:tcW w:w="1136" w:type="dxa"/>
            <w:noWrap/>
            <w:hideMark/>
          </w:tcPr>
          <w:p w14:paraId="7C711CA1" w14:textId="77777777" w:rsidR="00F529BC" w:rsidRPr="00F529BC" w:rsidRDefault="00F529BC" w:rsidP="00F529BC">
            <w:r w:rsidRPr="00F529BC">
              <w:t>9.142878</w:t>
            </w:r>
          </w:p>
        </w:tc>
        <w:tc>
          <w:tcPr>
            <w:tcW w:w="1136" w:type="dxa"/>
            <w:noWrap/>
            <w:hideMark/>
          </w:tcPr>
          <w:p w14:paraId="1A6442CD" w14:textId="77777777" w:rsidR="00F529BC" w:rsidRPr="00F529BC" w:rsidRDefault="00F529BC" w:rsidP="00F529BC">
            <w:r w:rsidRPr="00F529BC">
              <w:t>16.2772</w:t>
            </w:r>
          </w:p>
        </w:tc>
      </w:tr>
      <w:tr w:rsidR="00F529BC" w:rsidRPr="00F529BC" w14:paraId="77791F2C" w14:textId="77777777" w:rsidTr="00F529BC">
        <w:trPr>
          <w:trHeight w:val="241"/>
        </w:trPr>
        <w:tc>
          <w:tcPr>
            <w:tcW w:w="1136" w:type="dxa"/>
            <w:noWrap/>
            <w:hideMark/>
          </w:tcPr>
          <w:p w14:paraId="6BF6B726" w14:textId="77777777" w:rsidR="00F529BC" w:rsidRPr="00F529BC" w:rsidRDefault="00F529BC" w:rsidP="00F529BC">
            <w:r w:rsidRPr="00F529BC">
              <w:t>3.621985</w:t>
            </w:r>
          </w:p>
        </w:tc>
        <w:tc>
          <w:tcPr>
            <w:tcW w:w="1136" w:type="dxa"/>
            <w:noWrap/>
            <w:hideMark/>
          </w:tcPr>
          <w:p w14:paraId="72DD122E" w14:textId="77777777" w:rsidR="00F529BC" w:rsidRPr="00F529BC" w:rsidRDefault="00F529BC" w:rsidP="00F529BC">
            <w:r w:rsidRPr="00F529BC">
              <w:t>5.841046</w:t>
            </w:r>
          </w:p>
        </w:tc>
        <w:tc>
          <w:tcPr>
            <w:tcW w:w="1136" w:type="dxa"/>
            <w:noWrap/>
            <w:hideMark/>
          </w:tcPr>
          <w:p w14:paraId="260F65C6" w14:textId="77777777" w:rsidR="00F529BC" w:rsidRPr="00F529BC" w:rsidRDefault="00F529BC" w:rsidP="00F529BC">
            <w:r w:rsidRPr="00F529BC">
              <w:t>7.970902</w:t>
            </w:r>
          </w:p>
        </w:tc>
        <w:tc>
          <w:tcPr>
            <w:tcW w:w="1136" w:type="dxa"/>
            <w:noWrap/>
            <w:hideMark/>
          </w:tcPr>
          <w:p w14:paraId="37C02888" w14:textId="77777777" w:rsidR="00F529BC" w:rsidRPr="00F529BC" w:rsidRDefault="00F529BC" w:rsidP="00F529BC">
            <w:r w:rsidRPr="00F529BC">
              <w:t>9.792695</w:t>
            </w:r>
          </w:p>
        </w:tc>
        <w:tc>
          <w:tcPr>
            <w:tcW w:w="1136" w:type="dxa"/>
            <w:noWrap/>
            <w:hideMark/>
          </w:tcPr>
          <w:p w14:paraId="61DFCDCF" w14:textId="77777777" w:rsidR="00F529BC" w:rsidRPr="00F529BC" w:rsidRDefault="00F529BC" w:rsidP="00F529BC">
            <w:r w:rsidRPr="00F529BC">
              <w:t>11.67776</w:t>
            </w:r>
          </w:p>
        </w:tc>
        <w:tc>
          <w:tcPr>
            <w:tcW w:w="1136" w:type="dxa"/>
            <w:noWrap/>
            <w:hideMark/>
          </w:tcPr>
          <w:p w14:paraId="61E76752" w14:textId="77777777" w:rsidR="00F529BC" w:rsidRPr="00F529BC" w:rsidRDefault="00F529BC" w:rsidP="00F529BC">
            <w:r w:rsidRPr="00F529BC">
              <w:t>3.988949</w:t>
            </w:r>
          </w:p>
        </w:tc>
        <w:tc>
          <w:tcPr>
            <w:tcW w:w="1136" w:type="dxa"/>
            <w:noWrap/>
            <w:hideMark/>
          </w:tcPr>
          <w:p w14:paraId="0573AEED" w14:textId="77777777" w:rsidR="00F529BC" w:rsidRPr="00F529BC" w:rsidRDefault="00F529BC" w:rsidP="00F529BC">
            <w:r w:rsidRPr="00F529BC">
              <w:t>4.127738</w:t>
            </w:r>
          </w:p>
        </w:tc>
        <w:tc>
          <w:tcPr>
            <w:tcW w:w="1136" w:type="dxa"/>
            <w:noWrap/>
            <w:hideMark/>
          </w:tcPr>
          <w:p w14:paraId="420A706C" w14:textId="77777777" w:rsidR="00F529BC" w:rsidRPr="00F529BC" w:rsidRDefault="00F529BC" w:rsidP="00F529BC">
            <w:r w:rsidRPr="00F529BC">
              <w:t>7.102822</w:t>
            </w:r>
          </w:p>
        </w:tc>
        <w:tc>
          <w:tcPr>
            <w:tcW w:w="1136" w:type="dxa"/>
            <w:noWrap/>
            <w:hideMark/>
          </w:tcPr>
          <w:p w14:paraId="2587AD29" w14:textId="77777777" w:rsidR="00F529BC" w:rsidRPr="00F529BC" w:rsidRDefault="00F529BC" w:rsidP="00F529BC">
            <w:r w:rsidRPr="00F529BC">
              <w:t>14.30955</w:t>
            </w:r>
          </w:p>
        </w:tc>
        <w:tc>
          <w:tcPr>
            <w:tcW w:w="1136" w:type="dxa"/>
            <w:noWrap/>
            <w:hideMark/>
          </w:tcPr>
          <w:p w14:paraId="610AD423" w14:textId="77777777" w:rsidR="00F529BC" w:rsidRPr="00F529BC" w:rsidRDefault="00F529BC" w:rsidP="00F529BC">
            <w:r w:rsidRPr="00F529BC">
              <w:t>16.30049</w:t>
            </w:r>
          </w:p>
        </w:tc>
      </w:tr>
      <w:tr w:rsidR="00F529BC" w:rsidRPr="00F529BC" w14:paraId="0C940E20" w14:textId="77777777" w:rsidTr="00F529BC">
        <w:trPr>
          <w:trHeight w:val="241"/>
        </w:trPr>
        <w:tc>
          <w:tcPr>
            <w:tcW w:w="1136" w:type="dxa"/>
            <w:noWrap/>
            <w:hideMark/>
          </w:tcPr>
          <w:p w14:paraId="7CADE0BA" w14:textId="77777777" w:rsidR="00F529BC" w:rsidRPr="00F529BC" w:rsidRDefault="00F529BC" w:rsidP="00F529BC">
            <w:r w:rsidRPr="00F529BC">
              <w:t>2.956556</w:t>
            </w:r>
          </w:p>
        </w:tc>
        <w:tc>
          <w:tcPr>
            <w:tcW w:w="1136" w:type="dxa"/>
            <w:noWrap/>
            <w:hideMark/>
          </w:tcPr>
          <w:p w14:paraId="3593489D" w14:textId="77777777" w:rsidR="00F529BC" w:rsidRPr="00F529BC" w:rsidRDefault="00F529BC" w:rsidP="00F529BC">
            <w:r w:rsidRPr="00F529BC">
              <w:t>5.822186</w:t>
            </w:r>
          </w:p>
        </w:tc>
        <w:tc>
          <w:tcPr>
            <w:tcW w:w="1136" w:type="dxa"/>
            <w:noWrap/>
            <w:hideMark/>
          </w:tcPr>
          <w:p w14:paraId="6E55916A" w14:textId="77777777" w:rsidR="00F529BC" w:rsidRPr="00F529BC" w:rsidRDefault="00F529BC" w:rsidP="00F529BC">
            <w:r w:rsidRPr="00F529BC">
              <w:t>7.852241</w:t>
            </w:r>
          </w:p>
        </w:tc>
        <w:tc>
          <w:tcPr>
            <w:tcW w:w="1136" w:type="dxa"/>
            <w:noWrap/>
            <w:hideMark/>
          </w:tcPr>
          <w:p w14:paraId="63B87C4D" w14:textId="77777777" w:rsidR="00F529BC" w:rsidRPr="00F529BC" w:rsidRDefault="00F529BC" w:rsidP="00F529BC">
            <w:r w:rsidRPr="00F529BC">
              <w:t>12.82029</w:t>
            </w:r>
          </w:p>
        </w:tc>
        <w:tc>
          <w:tcPr>
            <w:tcW w:w="1136" w:type="dxa"/>
            <w:noWrap/>
            <w:hideMark/>
          </w:tcPr>
          <w:p w14:paraId="37858C49" w14:textId="77777777" w:rsidR="00F529BC" w:rsidRPr="00F529BC" w:rsidRDefault="00F529BC" w:rsidP="00F529BC">
            <w:r w:rsidRPr="00F529BC">
              <w:t>15.39547</w:t>
            </w:r>
          </w:p>
        </w:tc>
        <w:tc>
          <w:tcPr>
            <w:tcW w:w="1136" w:type="dxa"/>
            <w:noWrap/>
            <w:hideMark/>
          </w:tcPr>
          <w:p w14:paraId="19639F18" w14:textId="77777777" w:rsidR="00F529BC" w:rsidRPr="00F529BC" w:rsidRDefault="00F529BC" w:rsidP="00F529BC">
            <w:r w:rsidRPr="00F529BC">
              <w:t>3.932966</w:t>
            </w:r>
          </w:p>
        </w:tc>
        <w:tc>
          <w:tcPr>
            <w:tcW w:w="1136" w:type="dxa"/>
            <w:noWrap/>
            <w:hideMark/>
          </w:tcPr>
          <w:p w14:paraId="1DDB15A4" w14:textId="77777777" w:rsidR="00F529BC" w:rsidRPr="00F529BC" w:rsidRDefault="00F529BC" w:rsidP="00F529BC">
            <w:r w:rsidRPr="00F529BC">
              <w:t>7.405085</w:t>
            </w:r>
          </w:p>
        </w:tc>
        <w:tc>
          <w:tcPr>
            <w:tcW w:w="1136" w:type="dxa"/>
            <w:noWrap/>
            <w:hideMark/>
          </w:tcPr>
          <w:p w14:paraId="78D9F7B6" w14:textId="77777777" w:rsidR="00F529BC" w:rsidRPr="00F529BC" w:rsidRDefault="00F529BC" w:rsidP="00F529BC">
            <w:r w:rsidRPr="00F529BC">
              <w:t>9.282908</w:t>
            </w:r>
          </w:p>
        </w:tc>
        <w:tc>
          <w:tcPr>
            <w:tcW w:w="1136" w:type="dxa"/>
            <w:noWrap/>
            <w:hideMark/>
          </w:tcPr>
          <w:p w14:paraId="5D00F7BA" w14:textId="77777777" w:rsidR="00F529BC" w:rsidRPr="00F529BC" w:rsidRDefault="00F529BC" w:rsidP="00F529BC">
            <w:r w:rsidRPr="00F529BC">
              <w:t>9.975644</w:t>
            </w:r>
          </w:p>
        </w:tc>
        <w:tc>
          <w:tcPr>
            <w:tcW w:w="1136" w:type="dxa"/>
            <w:noWrap/>
            <w:hideMark/>
          </w:tcPr>
          <w:p w14:paraId="092C8918" w14:textId="77777777" w:rsidR="00F529BC" w:rsidRPr="00F529BC" w:rsidRDefault="00F529BC" w:rsidP="00F529BC">
            <w:r w:rsidRPr="00F529BC">
              <w:t>11.74011</w:t>
            </w:r>
          </w:p>
        </w:tc>
      </w:tr>
      <w:tr w:rsidR="00F529BC" w:rsidRPr="00F529BC" w14:paraId="0E5C9F93" w14:textId="77777777" w:rsidTr="00F529BC">
        <w:trPr>
          <w:trHeight w:val="241"/>
        </w:trPr>
        <w:tc>
          <w:tcPr>
            <w:tcW w:w="1136" w:type="dxa"/>
            <w:noWrap/>
            <w:hideMark/>
          </w:tcPr>
          <w:p w14:paraId="26EEA224" w14:textId="77777777" w:rsidR="00F529BC" w:rsidRPr="00F529BC" w:rsidRDefault="00F529BC" w:rsidP="00F529BC">
            <w:pPr>
              <w:rPr>
                <w:b/>
                <w:bCs/>
              </w:rPr>
            </w:pPr>
            <w:r w:rsidRPr="00F529BC">
              <w:rPr>
                <w:b/>
                <w:bCs/>
              </w:rPr>
              <w:t>2.900507</w:t>
            </w:r>
          </w:p>
        </w:tc>
        <w:tc>
          <w:tcPr>
            <w:tcW w:w="1136" w:type="dxa"/>
            <w:noWrap/>
            <w:hideMark/>
          </w:tcPr>
          <w:p w14:paraId="2BCF019E" w14:textId="77777777" w:rsidR="00F529BC" w:rsidRPr="00F529BC" w:rsidRDefault="00F529BC" w:rsidP="00F529BC">
            <w:pPr>
              <w:rPr>
                <w:b/>
                <w:bCs/>
              </w:rPr>
            </w:pPr>
            <w:r w:rsidRPr="00F529BC">
              <w:rPr>
                <w:b/>
                <w:bCs/>
              </w:rPr>
              <w:t>4.924577</w:t>
            </w:r>
          </w:p>
        </w:tc>
        <w:tc>
          <w:tcPr>
            <w:tcW w:w="1136" w:type="dxa"/>
            <w:noWrap/>
            <w:hideMark/>
          </w:tcPr>
          <w:p w14:paraId="3F7DC943" w14:textId="77777777" w:rsidR="00F529BC" w:rsidRPr="00F529BC" w:rsidRDefault="00F529BC" w:rsidP="00F529BC">
            <w:pPr>
              <w:rPr>
                <w:b/>
                <w:bCs/>
              </w:rPr>
            </w:pPr>
            <w:r w:rsidRPr="00F529BC">
              <w:rPr>
                <w:b/>
                <w:bCs/>
              </w:rPr>
              <w:t>7.611467</w:t>
            </w:r>
          </w:p>
        </w:tc>
        <w:tc>
          <w:tcPr>
            <w:tcW w:w="1136" w:type="dxa"/>
            <w:noWrap/>
            <w:hideMark/>
          </w:tcPr>
          <w:p w14:paraId="579EF863" w14:textId="77777777" w:rsidR="00F529BC" w:rsidRPr="00F529BC" w:rsidRDefault="00F529BC" w:rsidP="00F529BC">
            <w:pPr>
              <w:rPr>
                <w:b/>
                <w:bCs/>
              </w:rPr>
            </w:pPr>
            <w:r w:rsidRPr="00F529BC">
              <w:rPr>
                <w:b/>
                <w:bCs/>
              </w:rPr>
              <w:t>10.0796</w:t>
            </w:r>
          </w:p>
        </w:tc>
        <w:tc>
          <w:tcPr>
            <w:tcW w:w="1136" w:type="dxa"/>
            <w:noWrap/>
            <w:hideMark/>
          </w:tcPr>
          <w:p w14:paraId="08ABE122" w14:textId="77777777" w:rsidR="00F529BC" w:rsidRPr="00F529BC" w:rsidRDefault="00F529BC" w:rsidP="00F529BC">
            <w:pPr>
              <w:rPr>
                <w:b/>
                <w:bCs/>
              </w:rPr>
            </w:pPr>
            <w:r w:rsidRPr="00F529BC">
              <w:rPr>
                <w:b/>
                <w:bCs/>
              </w:rPr>
              <w:t>12.90302</w:t>
            </w:r>
          </w:p>
        </w:tc>
        <w:tc>
          <w:tcPr>
            <w:tcW w:w="1136" w:type="dxa"/>
            <w:noWrap/>
            <w:hideMark/>
          </w:tcPr>
          <w:p w14:paraId="44E88FCC" w14:textId="77777777" w:rsidR="00F529BC" w:rsidRPr="00F529BC" w:rsidRDefault="00F529BC" w:rsidP="00F529BC">
            <w:pPr>
              <w:rPr>
                <w:b/>
                <w:bCs/>
              </w:rPr>
            </w:pPr>
            <w:r w:rsidRPr="00F529BC">
              <w:rPr>
                <w:b/>
                <w:bCs/>
              </w:rPr>
              <w:t>3.291066</w:t>
            </w:r>
          </w:p>
        </w:tc>
        <w:tc>
          <w:tcPr>
            <w:tcW w:w="1136" w:type="dxa"/>
            <w:noWrap/>
            <w:hideMark/>
          </w:tcPr>
          <w:p w14:paraId="28E152A9" w14:textId="77777777" w:rsidR="00F529BC" w:rsidRPr="00F529BC" w:rsidRDefault="00F529BC" w:rsidP="00F529BC">
            <w:pPr>
              <w:rPr>
                <w:b/>
                <w:bCs/>
              </w:rPr>
            </w:pPr>
            <w:r w:rsidRPr="00F529BC">
              <w:rPr>
                <w:b/>
                <w:bCs/>
              </w:rPr>
              <w:t>5.259223</w:t>
            </w:r>
          </w:p>
        </w:tc>
        <w:tc>
          <w:tcPr>
            <w:tcW w:w="1136" w:type="dxa"/>
            <w:noWrap/>
            <w:hideMark/>
          </w:tcPr>
          <w:p w14:paraId="672CF728" w14:textId="77777777" w:rsidR="00F529BC" w:rsidRPr="00F529BC" w:rsidRDefault="00F529BC" w:rsidP="00F529BC">
            <w:pPr>
              <w:rPr>
                <w:b/>
                <w:bCs/>
              </w:rPr>
            </w:pPr>
            <w:r w:rsidRPr="00F529BC">
              <w:rPr>
                <w:b/>
                <w:bCs/>
              </w:rPr>
              <w:t>7.013259</w:t>
            </w:r>
          </w:p>
        </w:tc>
        <w:tc>
          <w:tcPr>
            <w:tcW w:w="1136" w:type="dxa"/>
            <w:noWrap/>
            <w:hideMark/>
          </w:tcPr>
          <w:p w14:paraId="4312AA99" w14:textId="77777777" w:rsidR="00F529BC" w:rsidRPr="00F529BC" w:rsidRDefault="00F529BC" w:rsidP="00F529BC">
            <w:pPr>
              <w:rPr>
                <w:b/>
                <w:bCs/>
              </w:rPr>
            </w:pPr>
            <w:r w:rsidRPr="00F529BC">
              <w:rPr>
                <w:b/>
                <w:bCs/>
              </w:rPr>
              <w:t>9.825552</w:t>
            </w:r>
          </w:p>
        </w:tc>
        <w:tc>
          <w:tcPr>
            <w:tcW w:w="1136" w:type="dxa"/>
            <w:noWrap/>
            <w:hideMark/>
          </w:tcPr>
          <w:p w14:paraId="3E278D18" w14:textId="77777777" w:rsidR="00F529BC" w:rsidRPr="00F529BC" w:rsidRDefault="00F529BC" w:rsidP="00F529BC">
            <w:pPr>
              <w:rPr>
                <w:b/>
                <w:bCs/>
              </w:rPr>
            </w:pPr>
            <w:r w:rsidRPr="00F529BC">
              <w:rPr>
                <w:b/>
                <w:bCs/>
              </w:rPr>
              <w:t>12.52589</w:t>
            </w:r>
          </w:p>
        </w:tc>
      </w:tr>
    </w:tbl>
    <w:p w14:paraId="10B47B5A" w14:textId="2AAD3FDC" w:rsidR="00F529BC" w:rsidRDefault="00F529BC" w:rsidP="00DD05AD">
      <w:r>
        <w:lastRenderedPageBreak/>
        <w:t>2</w:t>
      </w:r>
      <w:r w:rsidRPr="00F529BC">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12C7A4AF" w14:textId="77777777" w:rsidTr="00F529BC">
        <w:trPr>
          <w:trHeight w:val="300"/>
        </w:trPr>
        <w:tc>
          <w:tcPr>
            <w:tcW w:w="960" w:type="dxa"/>
            <w:noWrap/>
            <w:hideMark/>
          </w:tcPr>
          <w:p w14:paraId="7D74D209" w14:textId="77777777" w:rsidR="00F529BC" w:rsidRPr="00F529BC" w:rsidRDefault="00F529BC" w:rsidP="00F529BC">
            <w:r w:rsidRPr="00F529BC">
              <w:t>Tx01</w:t>
            </w:r>
          </w:p>
        </w:tc>
        <w:tc>
          <w:tcPr>
            <w:tcW w:w="960" w:type="dxa"/>
            <w:noWrap/>
            <w:hideMark/>
          </w:tcPr>
          <w:p w14:paraId="05AA9DB5" w14:textId="77777777" w:rsidR="00F529BC" w:rsidRPr="00F529BC" w:rsidRDefault="00F529BC" w:rsidP="00F529BC">
            <w:r w:rsidRPr="00F529BC">
              <w:t>Tx02</w:t>
            </w:r>
          </w:p>
        </w:tc>
        <w:tc>
          <w:tcPr>
            <w:tcW w:w="960" w:type="dxa"/>
            <w:noWrap/>
            <w:hideMark/>
          </w:tcPr>
          <w:p w14:paraId="7D70EBA9" w14:textId="77777777" w:rsidR="00F529BC" w:rsidRPr="00F529BC" w:rsidRDefault="00F529BC" w:rsidP="00F529BC">
            <w:r w:rsidRPr="00F529BC">
              <w:t>Tx03</w:t>
            </w:r>
          </w:p>
        </w:tc>
        <w:tc>
          <w:tcPr>
            <w:tcW w:w="960" w:type="dxa"/>
            <w:noWrap/>
            <w:hideMark/>
          </w:tcPr>
          <w:p w14:paraId="700DBA76" w14:textId="77777777" w:rsidR="00F529BC" w:rsidRPr="00F529BC" w:rsidRDefault="00F529BC" w:rsidP="00F529BC">
            <w:r w:rsidRPr="00F529BC">
              <w:t>Tx04</w:t>
            </w:r>
          </w:p>
        </w:tc>
        <w:tc>
          <w:tcPr>
            <w:tcW w:w="960" w:type="dxa"/>
            <w:noWrap/>
            <w:hideMark/>
          </w:tcPr>
          <w:p w14:paraId="59B73BAC" w14:textId="77777777" w:rsidR="00F529BC" w:rsidRPr="00F529BC" w:rsidRDefault="00F529BC" w:rsidP="00F529BC">
            <w:r w:rsidRPr="00F529BC">
              <w:t>Tx05</w:t>
            </w:r>
          </w:p>
        </w:tc>
        <w:tc>
          <w:tcPr>
            <w:tcW w:w="960" w:type="dxa"/>
            <w:noWrap/>
            <w:hideMark/>
          </w:tcPr>
          <w:p w14:paraId="65792A98" w14:textId="77777777" w:rsidR="00F529BC" w:rsidRPr="00F529BC" w:rsidRDefault="00F529BC" w:rsidP="00F529BC">
            <w:r w:rsidRPr="00F529BC">
              <w:t>Tx06</w:t>
            </w:r>
          </w:p>
        </w:tc>
        <w:tc>
          <w:tcPr>
            <w:tcW w:w="960" w:type="dxa"/>
            <w:noWrap/>
            <w:hideMark/>
          </w:tcPr>
          <w:p w14:paraId="746405BF" w14:textId="77777777" w:rsidR="00F529BC" w:rsidRPr="00F529BC" w:rsidRDefault="00F529BC" w:rsidP="00F529BC">
            <w:r w:rsidRPr="00F529BC">
              <w:t>Tx07</w:t>
            </w:r>
          </w:p>
        </w:tc>
        <w:tc>
          <w:tcPr>
            <w:tcW w:w="960" w:type="dxa"/>
            <w:noWrap/>
            <w:hideMark/>
          </w:tcPr>
          <w:p w14:paraId="3C3D6C3E" w14:textId="77777777" w:rsidR="00F529BC" w:rsidRPr="00F529BC" w:rsidRDefault="00F529BC" w:rsidP="00F529BC">
            <w:r w:rsidRPr="00F529BC">
              <w:t>Tx08</w:t>
            </w:r>
          </w:p>
        </w:tc>
        <w:tc>
          <w:tcPr>
            <w:tcW w:w="960" w:type="dxa"/>
            <w:noWrap/>
            <w:hideMark/>
          </w:tcPr>
          <w:p w14:paraId="1B6E6A1B" w14:textId="77777777" w:rsidR="00F529BC" w:rsidRPr="00F529BC" w:rsidRDefault="00F529BC" w:rsidP="00F529BC">
            <w:r w:rsidRPr="00F529BC">
              <w:t>Tx09</w:t>
            </w:r>
          </w:p>
        </w:tc>
        <w:tc>
          <w:tcPr>
            <w:tcW w:w="960" w:type="dxa"/>
            <w:noWrap/>
            <w:hideMark/>
          </w:tcPr>
          <w:p w14:paraId="75E950A4" w14:textId="77777777" w:rsidR="00F529BC" w:rsidRPr="00F529BC" w:rsidRDefault="00F529BC" w:rsidP="00F529BC">
            <w:r w:rsidRPr="00F529BC">
              <w:t>Tx10</w:t>
            </w:r>
          </w:p>
        </w:tc>
      </w:tr>
      <w:tr w:rsidR="00F529BC" w:rsidRPr="00F529BC" w14:paraId="1FE70013" w14:textId="77777777" w:rsidTr="00F529BC">
        <w:trPr>
          <w:trHeight w:val="300"/>
        </w:trPr>
        <w:tc>
          <w:tcPr>
            <w:tcW w:w="960" w:type="dxa"/>
            <w:noWrap/>
            <w:hideMark/>
          </w:tcPr>
          <w:p w14:paraId="10057FDB" w14:textId="77777777" w:rsidR="00F529BC" w:rsidRPr="00F529BC" w:rsidRDefault="00F529BC" w:rsidP="00F529BC">
            <w:r w:rsidRPr="00F529BC">
              <w:t>3.376706</w:t>
            </w:r>
          </w:p>
        </w:tc>
        <w:tc>
          <w:tcPr>
            <w:tcW w:w="960" w:type="dxa"/>
            <w:noWrap/>
            <w:hideMark/>
          </w:tcPr>
          <w:p w14:paraId="3E06A377" w14:textId="77777777" w:rsidR="00F529BC" w:rsidRPr="00F529BC" w:rsidRDefault="00F529BC" w:rsidP="00F529BC">
            <w:r w:rsidRPr="00F529BC">
              <w:t>2.554612</w:t>
            </w:r>
          </w:p>
        </w:tc>
        <w:tc>
          <w:tcPr>
            <w:tcW w:w="960" w:type="dxa"/>
            <w:noWrap/>
            <w:hideMark/>
          </w:tcPr>
          <w:p w14:paraId="1FB9DAD5" w14:textId="77777777" w:rsidR="00F529BC" w:rsidRPr="00F529BC" w:rsidRDefault="00F529BC" w:rsidP="00F529BC">
            <w:r w:rsidRPr="00F529BC">
              <w:t>6.290818</w:t>
            </w:r>
          </w:p>
        </w:tc>
        <w:tc>
          <w:tcPr>
            <w:tcW w:w="960" w:type="dxa"/>
            <w:noWrap/>
            <w:hideMark/>
          </w:tcPr>
          <w:p w14:paraId="380CE59C" w14:textId="77777777" w:rsidR="00F529BC" w:rsidRPr="00F529BC" w:rsidRDefault="00F529BC" w:rsidP="00F529BC">
            <w:r w:rsidRPr="00F529BC">
              <w:t>11.11793</w:t>
            </w:r>
          </w:p>
        </w:tc>
        <w:tc>
          <w:tcPr>
            <w:tcW w:w="960" w:type="dxa"/>
            <w:noWrap/>
            <w:hideMark/>
          </w:tcPr>
          <w:p w14:paraId="61D16F68" w14:textId="77777777" w:rsidR="00F529BC" w:rsidRPr="00F529BC" w:rsidRDefault="00F529BC" w:rsidP="00F529BC">
            <w:r w:rsidRPr="00F529BC">
              <w:t>10.47045</w:t>
            </w:r>
          </w:p>
        </w:tc>
        <w:tc>
          <w:tcPr>
            <w:tcW w:w="960" w:type="dxa"/>
            <w:noWrap/>
            <w:hideMark/>
          </w:tcPr>
          <w:p w14:paraId="3AABCB8A" w14:textId="77777777" w:rsidR="00F529BC" w:rsidRPr="00F529BC" w:rsidRDefault="00F529BC" w:rsidP="00F529BC">
            <w:r w:rsidRPr="00F529BC">
              <w:t>4.153661</w:t>
            </w:r>
          </w:p>
        </w:tc>
        <w:tc>
          <w:tcPr>
            <w:tcW w:w="960" w:type="dxa"/>
            <w:noWrap/>
            <w:hideMark/>
          </w:tcPr>
          <w:p w14:paraId="6BAC300B" w14:textId="77777777" w:rsidR="00F529BC" w:rsidRPr="00F529BC" w:rsidRDefault="00F529BC" w:rsidP="00F529BC">
            <w:r w:rsidRPr="00F529BC">
              <w:t>4.413547</w:t>
            </w:r>
          </w:p>
        </w:tc>
        <w:tc>
          <w:tcPr>
            <w:tcW w:w="960" w:type="dxa"/>
            <w:noWrap/>
            <w:hideMark/>
          </w:tcPr>
          <w:p w14:paraId="47BBF7B4" w14:textId="77777777" w:rsidR="00F529BC" w:rsidRPr="00F529BC" w:rsidRDefault="00F529BC" w:rsidP="00F529BC">
            <w:r w:rsidRPr="00F529BC">
              <w:t>5.878998</w:t>
            </w:r>
          </w:p>
        </w:tc>
        <w:tc>
          <w:tcPr>
            <w:tcW w:w="960" w:type="dxa"/>
            <w:noWrap/>
            <w:hideMark/>
          </w:tcPr>
          <w:p w14:paraId="111A88D7" w14:textId="77777777" w:rsidR="00F529BC" w:rsidRPr="00F529BC" w:rsidRDefault="00F529BC" w:rsidP="00F529BC">
            <w:r w:rsidRPr="00F529BC">
              <w:t>8.112067</w:t>
            </w:r>
          </w:p>
        </w:tc>
        <w:tc>
          <w:tcPr>
            <w:tcW w:w="960" w:type="dxa"/>
            <w:noWrap/>
            <w:hideMark/>
          </w:tcPr>
          <w:p w14:paraId="4200486B" w14:textId="77777777" w:rsidR="00F529BC" w:rsidRPr="00F529BC" w:rsidRDefault="00F529BC" w:rsidP="00F529BC">
            <w:r w:rsidRPr="00F529BC">
              <w:t>12.78058</w:t>
            </w:r>
          </w:p>
        </w:tc>
      </w:tr>
      <w:tr w:rsidR="00F529BC" w:rsidRPr="00F529BC" w14:paraId="532E2C94" w14:textId="77777777" w:rsidTr="00F529BC">
        <w:trPr>
          <w:trHeight w:val="300"/>
        </w:trPr>
        <w:tc>
          <w:tcPr>
            <w:tcW w:w="960" w:type="dxa"/>
            <w:noWrap/>
            <w:hideMark/>
          </w:tcPr>
          <w:p w14:paraId="7BFA8C26" w14:textId="77777777" w:rsidR="00F529BC" w:rsidRPr="00F529BC" w:rsidRDefault="00F529BC" w:rsidP="00F529BC">
            <w:r w:rsidRPr="00F529BC">
              <w:t>2.315073</w:t>
            </w:r>
          </w:p>
        </w:tc>
        <w:tc>
          <w:tcPr>
            <w:tcW w:w="960" w:type="dxa"/>
            <w:noWrap/>
            <w:hideMark/>
          </w:tcPr>
          <w:p w14:paraId="55DF974C" w14:textId="77777777" w:rsidR="00F529BC" w:rsidRPr="00F529BC" w:rsidRDefault="00F529BC" w:rsidP="00F529BC">
            <w:r w:rsidRPr="00F529BC">
              <w:t>4.512212</w:t>
            </w:r>
          </w:p>
        </w:tc>
        <w:tc>
          <w:tcPr>
            <w:tcW w:w="960" w:type="dxa"/>
            <w:noWrap/>
            <w:hideMark/>
          </w:tcPr>
          <w:p w14:paraId="7DBC246F" w14:textId="77777777" w:rsidR="00F529BC" w:rsidRPr="00F529BC" w:rsidRDefault="00F529BC" w:rsidP="00F529BC">
            <w:r w:rsidRPr="00F529BC">
              <w:t>7.17636</w:t>
            </w:r>
          </w:p>
        </w:tc>
        <w:tc>
          <w:tcPr>
            <w:tcW w:w="960" w:type="dxa"/>
            <w:noWrap/>
            <w:hideMark/>
          </w:tcPr>
          <w:p w14:paraId="35CEB0C2" w14:textId="77777777" w:rsidR="00F529BC" w:rsidRPr="00F529BC" w:rsidRDefault="00F529BC" w:rsidP="00F529BC">
            <w:r w:rsidRPr="00F529BC">
              <w:t>8.315211</w:t>
            </w:r>
          </w:p>
        </w:tc>
        <w:tc>
          <w:tcPr>
            <w:tcW w:w="960" w:type="dxa"/>
            <w:noWrap/>
            <w:hideMark/>
          </w:tcPr>
          <w:p w14:paraId="555FD4D2" w14:textId="77777777" w:rsidR="00F529BC" w:rsidRPr="00F529BC" w:rsidRDefault="00F529BC" w:rsidP="00F529BC">
            <w:r w:rsidRPr="00F529BC">
              <w:t>9.559805</w:t>
            </w:r>
          </w:p>
        </w:tc>
        <w:tc>
          <w:tcPr>
            <w:tcW w:w="960" w:type="dxa"/>
            <w:noWrap/>
            <w:hideMark/>
          </w:tcPr>
          <w:p w14:paraId="58746E07" w14:textId="77777777" w:rsidR="00F529BC" w:rsidRPr="00F529BC" w:rsidRDefault="00F529BC" w:rsidP="00F529BC">
            <w:r w:rsidRPr="00F529BC">
              <w:t>2.269928</w:t>
            </w:r>
          </w:p>
        </w:tc>
        <w:tc>
          <w:tcPr>
            <w:tcW w:w="960" w:type="dxa"/>
            <w:noWrap/>
            <w:hideMark/>
          </w:tcPr>
          <w:p w14:paraId="05ADF869" w14:textId="77777777" w:rsidR="00F529BC" w:rsidRPr="00F529BC" w:rsidRDefault="00F529BC" w:rsidP="00F529BC">
            <w:r w:rsidRPr="00F529BC">
              <w:t>3.862305</w:t>
            </w:r>
          </w:p>
        </w:tc>
        <w:tc>
          <w:tcPr>
            <w:tcW w:w="960" w:type="dxa"/>
            <w:noWrap/>
            <w:hideMark/>
          </w:tcPr>
          <w:p w14:paraId="7E1F7CE7" w14:textId="77777777" w:rsidR="00F529BC" w:rsidRPr="00F529BC" w:rsidRDefault="00F529BC" w:rsidP="00F529BC">
            <w:r w:rsidRPr="00F529BC">
              <w:t>6.130827</w:t>
            </w:r>
          </w:p>
        </w:tc>
        <w:tc>
          <w:tcPr>
            <w:tcW w:w="960" w:type="dxa"/>
            <w:noWrap/>
            <w:hideMark/>
          </w:tcPr>
          <w:p w14:paraId="1907A2EE" w14:textId="77777777" w:rsidR="00F529BC" w:rsidRPr="00F529BC" w:rsidRDefault="00F529BC" w:rsidP="00F529BC">
            <w:r w:rsidRPr="00F529BC">
              <w:t>8.493555</w:t>
            </w:r>
          </w:p>
        </w:tc>
        <w:tc>
          <w:tcPr>
            <w:tcW w:w="960" w:type="dxa"/>
            <w:noWrap/>
            <w:hideMark/>
          </w:tcPr>
          <w:p w14:paraId="5502456C" w14:textId="77777777" w:rsidR="00F529BC" w:rsidRPr="00F529BC" w:rsidRDefault="00F529BC" w:rsidP="00F529BC">
            <w:r w:rsidRPr="00F529BC">
              <w:t>12.57032</w:t>
            </w:r>
          </w:p>
        </w:tc>
      </w:tr>
      <w:tr w:rsidR="00F529BC" w:rsidRPr="00F529BC" w14:paraId="5C701D77" w14:textId="77777777" w:rsidTr="00F529BC">
        <w:trPr>
          <w:trHeight w:val="300"/>
        </w:trPr>
        <w:tc>
          <w:tcPr>
            <w:tcW w:w="960" w:type="dxa"/>
            <w:noWrap/>
            <w:hideMark/>
          </w:tcPr>
          <w:p w14:paraId="2D711CA2" w14:textId="77777777" w:rsidR="00F529BC" w:rsidRPr="00F529BC" w:rsidRDefault="00F529BC" w:rsidP="00F529BC">
            <w:r w:rsidRPr="00F529BC">
              <w:t>2.629072</w:t>
            </w:r>
          </w:p>
        </w:tc>
        <w:tc>
          <w:tcPr>
            <w:tcW w:w="960" w:type="dxa"/>
            <w:noWrap/>
            <w:hideMark/>
          </w:tcPr>
          <w:p w14:paraId="676437C9" w14:textId="77777777" w:rsidR="00F529BC" w:rsidRPr="00F529BC" w:rsidRDefault="00F529BC" w:rsidP="00F529BC">
            <w:r w:rsidRPr="00F529BC">
              <w:t>4.254239</w:t>
            </w:r>
          </w:p>
        </w:tc>
        <w:tc>
          <w:tcPr>
            <w:tcW w:w="960" w:type="dxa"/>
            <w:noWrap/>
            <w:hideMark/>
          </w:tcPr>
          <w:p w14:paraId="0ABCF80F" w14:textId="77777777" w:rsidR="00F529BC" w:rsidRPr="00F529BC" w:rsidRDefault="00F529BC" w:rsidP="00F529BC">
            <w:r w:rsidRPr="00F529BC">
              <w:t>7.926938</w:t>
            </w:r>
          </w:p>
        </w:tc>
        <w:tc>
          <w:tcPr>
            <w:tcW w:w="960" w:type="dxa"/>
            <w:noWrap/>
            <w:hideMark/>
          </w:tcPr>
          <w:p w14:paraId="0E85095B" w14:textId="77777777" w:rsidR="00F529BC" w:rsidRPr="00F529BC" w:rsidRDefault="00F529BC" w:rsidP="00F529BC">
            <w:r w:rsidRPr="00F529BC">
              <w:t>8.140258</w:t>
            </w:r>
          </w:p>
        </w:tc>
        <w:tc>
          <w:tcPr>
            <w:tcW w:w="960" w:type="dxa"/>
            <w:noWrap/>
            <w:hideMark/>
          </w:tcPr>
          <w:p w14:paraId="20C49A7D" w14:textId="77777777" w:rsidR="00F529BC" w:rsidRPr="00F529BC" w:rsidRDefault="00F529BC" w:rsidP="00F529BC">
            <w:r w:rsidRPr="00F529BC">
              <w:t>15.55543</w:t>
            </w:r>
          </w:p>
        </w:tc>
        <w:tc>
          <w:tcPr>
            <w:tcW w:w="960" w:type="dxa"/>
            <w:noWrap/>
            <w:hideMark/>
          </w:tcPr>
          <w:p w14:paraId="31676A41" w14:textId="77777777" w:rsidR="00F529BC" w:rsidRPr="00F529BC" w:rsidRDefault="00F529BC" w:rsidP="00F529BC">
            <w:r w:rsidRPr="00F529BC">
              <w:t>3.136865</w:t>
            </w:r>
          </w:p>
        </w:tc>
        <w:tc>
          <w:tcPr>
            <w:tcW w:w="960" w:type="dxa"/>
            <w:noWrap/>
            <w:hideMark/>
          </w:tcPr>
          <w:p w14:paraId="676405F8" w14:textId="77777777" w:rsidR="00F529BC" w:rsidRPr="00F529BC" w:rsidRDefault="00F529BC" w:rsidP="00F529BC">
            <w:r w:rsidRPr="00F529BC">
              <w:t>4.534981</w:t>
            </w:r>
          </w:p>
        </w:tc>
        <w:tc>
          <w:tcPr>
            <w:tcW w:w="960" w:type="dxa"/>
            <w:noWrap/>
            <w:hideMark/>
          </w:tcPr>
          <w:p w14:paraId="0345EA71" w14:textId="77777777" w:rsidR="00F529BC" w:rsidRPr="00F529BC" w:rsidRDefault="00F529BC" w:rsidP="00F529BC">
            <w:r w:rsidRPr="00F529BC">
              <w:t>5.937878</w:t>
            </w:r>
          </w:p>
        </w:tc>
        <w:tc>
          <w:tcPr>
            <w:tcW w:w="960" w:type="dxa"/>
            <w:noWrap/>
            <w:hideMark/>
          </w:tcPr>
          <w:p w14:paraId="2C3FA162" w14:textId="77777777" w:rsidR="00F529BC" w:rsidRPr="00F529BC" w:rsidRDefault="00F529BC" w:rsidP="00F529BC">
            <w:r w:rsidRPr="00F529BC">
              <w:t>10.7705</w:t>
            </w:r>
          </w:p>
        </w:tc>
        <w:tc>
          <w:tcPr>
            <w:tcW w:w="960" w:type="dxa"/>
            <w:noWrap/>
            <w:hideMark/>
          </w:tcPr>
          <w:p w14:paraId="201EE627" w14:textId="77777777" w:rsidR="00F529BC" w:rsidRPr="00F529BC" w:rsidRDefault="00F529BC" w:rsidP="00F529BC">
            <w:r w:rsidRPr="00F529BC">
              <w:t>14.87068</w:t>
            </w:r>
          </w:p>
        </w:tc>
      </w:tr>
      <w:tr w:rsidR="00F529BC" w:rsidRPr="00F529BC" w14:paraId="09EED70C" w14:textId="77777777" w:rsidTr="00F529BC">
        <w:trPr>
          <w:trHeight w:val="300"/>
        </w:trPr>
        <w:tc>
          <w:tcPr>
            <w:tcW w:w="960" w:type="dxa"/>
            <w:noWrap/>
            <w:hideMark/>
          </w:tcPr>
          <w:p w14:paraId="54273A04" w14:textId="77777777" w:rsidR="00F529BC" w:rsidRPr="00F529BC" w:rsidRDefault="00F529BC" w:rsidP="00F529BC">
            <w:r w:rsidRPr="00F529BC">
              <w:t>2.822078</w:t>
            </w:r>
          </w:p>
        </w:tc>
        <w:tc>
          <w:tcPr>
            <w:tcW w:w="960" w:type="dxa"/>
            <w:noWrap/>
            <w:hideMark/>
          </w:tcPr>
          <w:p w14:paraId="7FE998D8" w14:textId="77777777" w:rsidR="00F529BC" w:rsidRPr="00F529BC" w:rsidRDefault="00F529BC" w:rsidP="00F529BC">
            <w:r w:rsidRPr="00F529BC">
              <w:t>4.869543</w:t>
            </w:r>
          </w:p>
        </w:tc>
        <w:tc>
          <w:tcPr>
            <w:tcW w:w="960" w:type="dxa"/>
            <w:noWrap/>
            <w:hideMark/>
          </w:tcPr>
          <w:p w14:paraId="3F999E2A" w14:textId="77777777" w:rsidR="00F529BC" w:rsidRPr="00F529BC" w:rsidRDefault="00F529BC" w:rsidP="00F529BC">
            <w:r w:rsidRPr="00F529BC">
              <w:t>6.386926</w:t>
            </w:r>
          </w:p>
        </w:tc>
        <w:tc>
          <w:tcPr>
            <w:tcW w:w="960" w:type="dxa"/>
            <w:noWrap/>
            <w:hideMark/>
          </w:tcPr>
          <w:p w14:paraId="0355894D" w14:textId="77777777" w:rsidR="00F529BC" w:rsidRPr="00F529BC" w:rsidRDefault="00F529BC" w:rsidP="00F529BC">
            <w:r w:rsidRPr="00F529BC">
              <w:t>11.77636</w:t>
            </w:r>
          </w:p>
        </w:tc>
        <w:tc>
          <w:tcPr>
            <w:tcW w:w="960" w:type="dxa"/>
            <w:noWrap/>
            <w:hideMark/>
          </w:tcPr>
          <w:p w14:paraId="038112DD" w14:textId="77777777" w:rsidR="00F529BC" w:rsidRPr="00F529BC" w:rsidRDefault="00F529BC" w:rsidP="00F529BC">
            <w:r w:rsidRPr="00F529BC">
              <w:t>11.40199</w:t>
            </w:r>
          </w:p>
        </w:tc>
        <w:tc>
          <w:tcPr>
            <w:tcW w:w="960" w:type="dxa"/>
            <w:noWrap/>
            <w:hideMark/>
          </w:tcPr>
          <w:p w14:paraId="09BD4B21" w14:textId="77777777" w:rsidR="00F529BC" w:rsidRPr="00F529BC" w:rsidRDefault="00F529BC" w:rsidP="00F529BC">
            <w:r w:rsidRPr="00F529BC">
              <w:t>3.11535</w:t>
            </w:r>
          </w:p>
        </w:tc>
        <w:tc>
          <w:tcPr>
            <w:tcW w:w="960" w:type="dxa"/>
            <w:noWrap/>
            <w:hideMark/>
          </w:tcPr>
          <w:p w14:paraId="3DF7F639" w14:textId="77777777" w:rsidR="00F529BC" w:rsidRPr="00F529BC" w:rsidRDefault="00F529BC" w:rsidP="00F529BC">
            <w:r w:rsidRPr="00F529BC">
              <w:t>5.370884</w:t>
            </w:r>
          </w:p>
        </w:tc>
        <w:tc>
          <w:tcPr>
            <w:tcW w:w="960" w:type="dxa"/>
            <w:noWrap/>
            <w:hideMark/>
          </w:tcPr>
          <w:p w14:paraId="6CADBC40" w14:textId="77777777" w:rsidR="00F529BC" w:rsidRPr="00F529BC" w:rsidRDefault="00F529BC" w:rsidP="00F529BC">
            <w:r w:rsidRPr="00F529BC">
              <w:t>7.719165</w:t>
            </w:r>
          </w:p>
        </w:tc>
        <w:tc>
          <w:tcPr>
            <w:tcW w:w="960" w:type="dxa"/>
            <w:noWrap/>
            <w:hideMark/>
          </w:tcPr>
          <w:p w14:paraId="601BD165" w14:textId="77777777" w:rsidR="00F529BC" w:rsidRPr="00F529BC" w:rsidRDefault="00F529BC" w:rsidP="00F529BC">
            <w:r w:rsidRPr="00F529BC">
              <w:t>9.340761</w:t>
            </w:r>
          </w:p>
        </w:tc>
        <w:tc>
          <w:tcPr>
            <w:tcW w:w="960" w:type="dxa"/>
            <w:noWrap/>
            <w:hideMark/>
          </w:tcPr>
          <w:p w14:paraId="263CEA22" w14:textId="77777777" w:rsidR="00F529BC" w:rsidRPr="00F529BC" w:rsidRDefault="00F529BC" w:rsidP="00F529BC">
            <w:r w:rsidRPr="00F529BC">
              <w:t>10.47103</w:t>
            </w:r>
          </w:p>
        </w:tc>
      </w:tr>
      <w:tr w:rsidR="00F529BC" w:rsidRPr="00F529BC" w14:paraId="6F44E103" w14:textId="77777777" w:rsidTr="00F529BC">
        <w:trPr>
          <w:trHeight w:val="300"/>
        </w:trPr>
        <w:tc>
          <w:tcPr>
            <w:tcW w:w="960" w:type="dxa"/>
            <w:noWrap/>
            <w:hideMark/>
          </w:tcPr>
          <w:p w14:paraId="2ABC9FC8" w14:textId="77777777" w:rsidR="00F529BC" w:rsidRPr="00F529BC" w:rsidRDefault="00F529BC" w:rsidP="00F529BC">
            <w:r w:rsidRPr="00F529BC">
              <w:t>3.545231</w:t>
            </w:r>
          </w:p>
        </w:tc>
        <w:tc>
          <w:tcPr>
            <w:tcW w:w="960" w:type="dxa"/>
            <w:noWrap/>
            <w:hideMark/>
          </w:tcPr>
          <w:p w14:paraId="214A8CE1" w14:textId="77777777" w:rsidR="00F529BC" w:rsidRPr="00F529BC" w:rsidRDefault="00F529BC" w:rsidP="00F529BC">
            <w:r w:rsidRPr="00F529BC">
              <w:t>4.966392</w:t>
            </w:r>
          </w:p>
        </w:tc>
        <w:tc>
          <w:tcPr>
            <w:tcW w:w="960" w:type="dxa"/>
            <w:noWrap/>
            <w:hideMark/>
          </w:tcPr>
          <w:p w14:paraId="440B69AE" w14:textId="77777777" w:rsidR="00F529BC" w:rsidRPr="00F529BC" w:rsidRDefault="00F529BC" w:rsidP="00F529BC">
            <w:r w:rsidRPr="00F529BC">
              <w:t>8.99457</w:t>
            </w:r>
          </w:p>
        </w:tc>
        <w:tc>
          <w:tcPr>
            <w:tcW w:w="960" w:type="dxa"/>
            <w:noWrap/>
            <w:hideMark/>
          </w:tcPr>
          <w:p w14:paraId="04E21F2B" w14:textId="77777777" w:rsidR="00F529BC" w:rsidRPr="00F529BC" w:rsidRDefault="00F529BC" w:rsidP="00F529BC">
            <w:r w:rsidRPr="00F529BC">
              <w:t>9.40386</w:t>
            </w:r>
          </w:p>
        </w:tc>
        <w:tc>
          <w:tcPr>
            <w:tcW w:w="960" w:type="dxa"/>
            <w:noWrap/>
            <w:hideMark/>
          </w:tcPr>
          <w:p w14:paraId="71D257C2" w14:textId="77777777" w:rsidR="00F529BC" w:rsidRPr="00F529BC" w:rsidRDefault="00F529BC" w:rsidP="00F529BC">
            <w:r w:rsidRPr="00F529BC">
              <w:t>10.63711</w:t>
            </w:r>
          </w:p>
        </w:tc>
        <w:tc>
          <w:tcPr>
            <w:tcW w:w="960" w:type="dxa"/>
            <w:noWrap/>
            <w:hideMark/>
          </w:tcPr>
          <w:p w14:paraId="2D7DB4F3" w14:textId="77777777" w:rsidR="00F529BC" w:rsidRPr="00F529BC" w:rsidRDefault="00F529BC" w:rsidP="00F529BC">
            <w:r w:rsidRPr="00F529BC">
              <w:t>3.164827</w:t>
            </w:r>
          </w:p>
        </w:tc>
        <w:tc>
          <w:tcPr>
            <w:tcW w:w="960" w:type="dxa"/>
            <w:noWrap/>
            <w:hideMark/>
          </w:tcPr>
          <w:p w14:paraId="4A939156" w14:textId="77777777" w:rsidR="00F529BC" w:rsidRPr="00F529BC" w:rsidRDefault="00F529BC" w:rsidP="00F529BC">
            <w:r w:rsidRPr="00F529BC">
              <w:t>4.365233</w:t>
            </w:r>
          </w:p>
        </w:tc>
        <w:tc>
          <w:tcPr>
            <w:tcW w:w="960" w:type="dxa"/>
            <w:noWrap/>
            <w:hideMark/>
          </w:tcPr>
          <w:p w14:paraId="1A3B7FE3" w14:textId="77777777" w:rsidR="00F529BC" w:rsidRPr="00F529BC" w:rsidRDefault="00F529BC" w:rsidP="00F529BC">
            <w:r w:rsidRPr="00F529BC">
              <w:t>6.957987</w:t>
            </w:r>
          </w:p>
        </w:tc>
        <w:tc>
          <w:tcPr>
            <w:tcW w:w="960" w:type="dxa"/>
            <w:noWrap/>
            <w:hideMark/>
          </w:tcPr>
          <w:p w14:paraId="77A5F3AA" w14:textId="77777777" w:rsidR="00F529BC" w:rsidRPr="00F529BC" w:rsidRDefault="00F529BC" w:rsidP="00F529BC">
            <w:r w:rsidRPr="00F529BC">
              <w:t>8.827961</w:t>
            </w:r>
          </w:p>
        </w:tc>
        <w:tc>
          <w:tcPr>
            <w:tcW w:w="960" w:type="dxa"/>
            <w:noWrap/>
            <w:hideMark/>
          </w:tcPr>
          <w:p w14:paraId="3481B68C" w14:textId="77777777" w:rsidR="00F529BC" w:rsidRPr="00F529BC" w:rsidRDefault="00F529BC" w:rsidP="00F529BC">
            <w:r w:rsidRPr="00F529BC">
              <w:t>10.97903</w:t>
            </w:r>
          </w:p>
        </w:tc>
      </w:tr>
      <w:tr w:rsidR="00F529BC" w:rsidRPr="00F529BC" w14:paraId="2135A24D" w14:textId="77777777" w:rsidTr="00F529BC">
        <w:trPr>
          <w:trHeight w:val="300"/>
        </w:trPr>
        <w:tc>
          <w:tcPr>
            <w:tcW w:w="960" w:type="dxa"/>
            <w:noWrap/>
            <w:hideMark/>
          </w:tcPr>
          <w:p w14:paraId="40792D38" w14:textId="77777777" w:rsidR="00F529BC" w:rsidRPr="00F529BC" w:rsidRDefault="00F529BC" w:rsidP="00F529BC">
            <w:r w:rsidRPr="00F529BC">
              <w:t>2.711502</w:t>
            </w:r>
          </w:p>
        </w:tc>
        <w:tc>
          <w:tcPr>
            <w:tcW w:w="960" w:type="dxa"/>
            <w:noWrap/>
            <w:hideMark/>
          </w:tcPr>
          <w:p w14:paraId="03C8A460" w14:textId="77777777" w:rsidR="00F529BC" w:rsidRPr="00F529BC" w:rsidRDefault="00F529BC" w:rsidP="00F529BC">
            <w:r w:rsidRPr="00F529BC">
              <w:t>5.703223</w:t>
            </w:r>
          </w:p>
        </w:tc>
        <w:tc>
          <w:tcPr>
            <w:tcW w:w="960" w:type="dxa"/>
            <w:noWrap/>
            <w:hideMark/>
          </w:tcPr>
          <w:p w14:paraId="4356A0FC" w14:textId="77777777" w:rsidR="00F529BC" w:rsidRPr="00F529BC" w:rsidRDefault="00F529BC" w:rsidP="00F529BC">
            <w:r w:rsidRPr="00F529BC">
              <w:t>7.449167</w:t>
            </w:r>
          </w:p>
        </w:tc>
        <w:tc>
          <w:tcPr>
            <w:tcW w:w="960" w:type="dxa"/>
            <w:noWrap/>
            <w:hideMark/>
          </w:tcPr>
          <w:p w14:paraId="6D6AC088" w14:textId="77777777" w:rsidR="00F529BC" w:rsidRPr="00F529BC" w:rsidRDefault="00F529BC" w:rsidP="00F529BC">
            <w:r w:rsidRPr="00F529BC">
              <w:t>8.811083</w:t>
            </w:r>
          </w:p>
        </w:tc>
        <w:tc>
          <w:tcPr>
            <w:tcW w:w="960" w:type="dxa"/>
            <w:noWrap/>
            <w:hideMark/>
          </w:tcPr>
          <w:p w14:paraId="33690B35" w14:textId="77777777" w:rsidR="00F529BC" w:rsidRPr="00F529BC" w:rsidRDefault="00F529BC" w:rsidP="00F529BC">
            <w:r w:rsidRPr="00F529BC">
              <w:t>10.38704</w:t>
            </w:r>
          </w:p>
        </w:tc>
        <w:tc>
          <w:tcPr>
            <w:tcW w:w="960" w:type="dxa"/>
            <w:noWrap/>
            <w:hideMark/>
          </w:tcPr>
          <w:p w14:paraId="5FDFB603" w14:textId="77777777" w:rsidR="00F529BC" w:rsidRPr="00F529BC" w:rsidRDefault="00F529BC" w:rsidP="00F529BC">
            <w:r w:rsidRPr="00F529BC">
              <w:t>1.976233</w:t>
            </w:r>
          </w:p>
        </w:tc>
        <w:tc>
          <w:tcPr>
            <w:tcW w:w="960" w:type="dxa"/>
            <w:noWrap/>
            <w:hideMark/>
          </w:tcPr>
          <w:p w14:paraId="24566F0D" w14:textId="77777777" w:rsidR="00F529BC" w:rsidRPr="00F529BC" w:rsidRDefault="00F529BC" w:rsidP="00F529BC">
            <w:r w:rsidRPr="00F529BC">
              <w:t>4.755232</w:t>
            </w:r>
          </w:p>
        </w:tc>
        <w:tc>
          <w:tcPr>
            <w:tcW w:w="960" w:type="dxa"/>
            <w:noWrap/>
            <w:hideMark/>
          </w:tcPr>
          <w:p w14:paraId="22EF1706" w14:textId="77777777" w:rsidR="00F529BC" w:rsidRPr="00F529BC" w:rsidRDefault="00F529BC" w:rsidP="00F529BC">
            <w:r w:rsidRPr="00F529BC">
              <w:t>7.710601</w:t>
            </w:r>
          </w:p>
        </w:tc>
        <w:tc>
          <w:tcPr>
            <w:tcW w:w="960" w:type="dxa"/>
            <w:noWrap/>
            <w:hideMark/>
          </w:tcPr>
          <w:p w14:paraId="4952F7BA" w14:textId="77777777" w:rsidR="00F529BC" w:rsidRPr="00F529BC" w:rsidRDefault="00F529BC" w:rsidP="00F529BC">
            <w:r w:rsidRPr="00F529BC">
              <w:t>9.845017</w:t>
            </w:r>
          </w:p>
        </w:tc>
        <w:tc>
          <w:tcPr>
            <w:tcW w:w="960" w:type="dxa"/>
            <w:noWrap/>
            <w:hideMark/>
          </w:tcPr>
          <w:p w14:paraId="0EF67D67" w14:textId="77777777" w:rsidR="00F529BC" w:rsidRPr="00F529BC" w:rsidRDefault="00F529BC" w:rsidP="00F529BC">
            <w:r w:rsidRPr="00F529BC">
              <w:t>11.44896</w:t>
            </w:r>
          </w:p>
        </w:tc>
      </w:tr>
      <w:tr w:rsidR="00F529BC" w:rsidRPr="00F529BC" w14:paraId="2F44B738" w14:textId="77777777" w:rsidTr="00F529BC">
        <w:trPr>
          <w:trHeight w:val="300"/>
        </w:trPr>
        <w:tc>
          <w:tcPr>
            <w:tcW w:w="960" w:type="dxa"/>
            <w:noWrap/>
            <w:hideMark/>
          </w:tcPr>
          <w:p w14:paraId="21A01B32" w14:textId="77777777" w:rsidR="00F529BC" w:rsidRPr="00F529BC" w:rsidRDefault="00F529BC" w:rsidP="00F529BC">
            <w:r w:rsidRPr="00F529BC">
              <w:t>3.88538</w:t>
            </w:r>
          </w:p>
        </w:tc>
        <w:tc>
          <w:tcPr>
            <w:tcW w:w="960" w:type="dxa"/>
            <w:noWrap/>
            <w:hideMark/>
          </w:tcPr>
          <w:p w14:paraId="164021FC" w14:textId="77777777" w:rsidR="00F529BC" w:rsidRPr="00F529BC" w:rsidRDefault="00F529BC" w:rsidP="00F529BC">
            <w:r w:rsidRPr="00F529BC">
              <w:t>6.99889</w:t>
            </w:r>
          </w:p>
        </w:tc>
        <w:tc>
          <w:tcPr>
            <w:tcW w:w="960" w:type="dxa"/>
            <w:noWrap/>
            <w:hideMark/>
          </w:tcPr>
          <w:p w14:paraId="35648BB3" w14:textId="77777777" w:rsidR="00F529BC" w:rsidRPr="00F529BC" w:rsidRDefault="00F529BC" w:rsidP="00F529BC">
            <w:r w:rsidRPr="00F529BC">
              <w:t>7.216477</w:t>
            </w:r>
          </w:p>
        </w:tc>
        <w:tc>
          <w:tcPr>
            <w:tcW w:w="960" w:type="dxa"/>
            <w:noWrap/>
            <w:hideMark/>
          </w:tcPr>
          <w:p w14:paraId="6D5032FB" w14:textId="77777777" w:rsidR="00F529BC" w:rsidRPr="00F529BC" w:rsidRDefault="00F529BC" w:rsidP="00F529BC">
            <w:r w:rsidRPr="00F529BC">
              <w:t>9.130355</w:t>
            </w:r>
          </w:p>
        </w:tc>
        <w:tc>
          <w:tcPr>
            <w:tcW w:w="960" w:type="dxa"/>
            <w:noWrap/>
            <w:hideMark/>
          </w:tcPr>
          <w:p w14:paraId="38C0C909" w14:textId="77777777" w:rsidR="00F529BC" w:rsidRPr="00F529BC" w:rsidRDefault="00F529BC" w:rsidP="00F529BC">
            <w:r w:rsidRPr="00F529BC">
              <w:t>10.73139</w:t>
            </w:r>
          </w:p>
        </w:tc>
        <w:tc>
          <w:tcPr>
            <w:tcW w:w="960" w:type="dxa"/>
            <w:noWrap/>
            <w:hideMark/>
          </w:tcPr>
          <w:p w14:paraId="56ED2FDE" w14:textId="77777777" w:rsidR="00F529BC" w:rsidRPr="00F529BC" w:rsidRDefault="00F529BC" w:rsidP="00F529BC">
            <w:r w:rsidRPr="00F529BC">
              <w:t>2.351932</w:t>
            </w:r>
          </w:p>
        </w:tc>
        <w:tc>
          <w:tcPr>
            <w:tcW w:w="960" w:type="dxa"/>
            <w:noWrap/>
            <w:hideMark/>
          </w:tcPr>
          <w:p w14:paraId="64522A11" w14:textId="77777777" w:rsidR="00F529BC" w:rsidRPr="00F529BC" w:rsidRDefault="00F529BC" w:rsidP="00F529BC">
            <w:r w:rsidRPr="00F529BC">
              <w:t>6.787699</w:t>
            </w:r>
          </w:p>
        </w:tc>
        <w:tc>
          <w:tcPr>
            <w:tcW w:w="960" w:type="dxa"/>
            <w:noWrap/>
            <w:hideMark/>
          </w:tcPr>
          <w:p w14:paraId="3F24C6E3" w14:textId="77777777" w:rsidR="00F529BC" w:rsidRPr="00F529BC" w:rsidRDefault="00F529BC" w:rsidP="00F529BC">
            <w:r w:rsidRPr="00F529BC">
              <w:t>7.72083</w:t>
            </w:r>
          </w:p>
        </w:tc>
        <w:tc>
          <w:tcPr>
            <w:tcW w:w="960" w:type="dxa"/>
            <w:noWrap/>
            <w:hideMark/>
          </w:tcPr>
          <w:p w14:paraId="00EEBDD9" w14:textId="77777777" w:rsidR="00F529BC" w:rsidRPr="00F529BC" w:rsidRDefault="00F529BC" w:rsidP="00F529BC">
            <w:r w:rsidRPr="00F529BC">
              <w:t>12.1787</w:t>
            </w:r>
          </w:p>
        </w:tc>
        <w:tc>
          <w:tcPr>
            <w:tcW w:w="960" w:type="dxa"/>
            <w:noWrap/>
            <w:hideMark/>
          </w:tcPr>
          <w:p w14:paraId="61F5D6F7" w14:textId="77777777" w:rsidR="00F529BC" w:rsidRPr="00F529BC" w:rsidRDefault="00F529BC" w:rsidP="00F529BC">
            <w:r w:rsidRPr="00F529BC">
              <w:t>14.45065</w:t>
            </w:r>
          </w:p>
        </w:tc>
      </w:tr>
      <w:tr w:rsidR="00F529BC" w:rsidRPr="00F529BC" w14:paraId="26374030" w14:textId="77777777" w:rsidTr="00F529BC">
        <w:trPr>
          <w:trHeight w:val="300"/>
        </w:trPr>
        <w:tc>
          <w:tcPr>
            <w:tcW w:w="960" w:type="dxa"/>
            <w:noWrap/>
            <w:hideMark/>
          </w:tcPr>
          <w:p w14:paraId="7A35BD73" w14:textId="77777777" w:rsidR="00F529BC" w:rsidRPr="00F529BC" w:rsidRDefault="00F529BC" w:rsidP="00F529BC">
            <w:r w:rsidRPr="00F529BC">
              <w:t>3.171251</w:t>
            </w:r>
          </w:p>
        </w:tc>
        <w:tc>
          <w:tcPr>
            <w:tcW w:w="960" w:type="dxa"/>
            <w:noWrap/>
            <w:hideMark/>
          </w:tcPr>
          <w:p w14:paraId="7AB1EA5F" w14:textId="77777777" w:rsidR="00F529BC" w:rsidRPr="00F529BC" w:rsidRDefault="00F529BC" w:rsidP="00F529BC">
            <w:r w:rsidRPr="00F529BC">
              <w:t>6.929841</w:t>
            </w:r>
          </w:p>
        </w:tc>
        <w:tc>
          <w:tcPr>
            <w:tcW w:w="960" w:type="dxa"/>
            <w:noWrap/>
            <w:hideMark/>
          </w:tcPr>
          <w:p w14:paraId="1679399F" w14:textId="77777777" w:rsidR="00F529BC" w:rsidRPr="00F529BC" w:rsidRDefault="00F529BC" w:rsidP="00F529BC">
            <w:r w:rsidRPr="00F529BC">
              <w:t>9.823157</w:t>
            </w:r>
          </w:p>
        </w:tc>
        <w:tc>
          <w:tcPr>
            <w:tcW w:w="960" w:type="dxa"/>
            <w:noWrap/>
            <w:hideMark/>
          </w:tcPr>
          <w:p w14:paraId="43A44D06" w14:textId="77777777" w:rsidR="00F529BC" w:rsidRPr="00F529BC" w:rsidRDefault="00F529BC" w:rsidP="00F529BC">
            <w:r w:rsidRPr="00F529BC">
              <w:t>11.34255</w:t>
            </w:r>
          </w:p>
        </w:tc>
        <w:tc>
          <w:tcPr>
            <w:tcW w:w="960" w:type="dxa"/>
            <w:noWrap/>
            <w:hideMark/>
          </w:tcPr>
          <w:p w14:paraId="112BA4DE" w14:textId="77777777" w:rsidR="00F529BC" w:rsidRPr="00F529BC" w:rsidRDefault="00F529BC" w:rsidP="00F529BC">
            <w:r w:rsidRPr="00F529BC">
              <w:t>16.34607</w:t>
            </w:r>
          </w:p>
        </w:tc>
        <w:tc>
          <w:tcPr>
            <w:tcW w:w="960" w:type="dxa"/>
            <w:noWrap/>
            <w:hideMark/>
          </w:tcPr>
          <w:p w14:paraId="52608947" w14:textId="77777777" w:rsidR="00F529BC" w:rsidRPr="00F529BC" w:rsidRDefault="00F529BC" w:rsidP="00F529BC">
            <w:r w:rsidRPr="00F529BC">
              <w:t>3.833091</w:t>
            </w:r>
          </w:p>
        </w:tc>
        <w:tc>
          <w:tcPr>
            <w:tcW w:w="960" w:type="dxa"/>
            <w:noWrap/>
            <w:hideMark/>
          </w:tcPr>
          <w:p w14:paraId="5C7F3E36" w14:textId="77777777" w:rsidR="00F529BC" w:rsidRPr="00F529BC" w:rsidRDefault="00F529BC" w:rsidP="00F529BC">
            <w:r w:rsidRPr="00F529BC">
              <w:t>6.648049</w:t>
            </w:r>
          </w:p>
        </w:tc>
        <w:tc>
          <w:tcPr>
            <w:tcW w:w="960" w:type="dxa"/>
            <w:noWrap/>
            <w:hideMark/>
          </w:tcPr>
          <w:p w14:paraId="18827A28" w14:textId="77777777" w:rsidR="00F529BC" w:rsidRPr="00F529BC" w:rsidRDefault="00F529BC" w:rsidP="00F529BC">
            <w:r w:rsidRPr="00F529BC">
              <w:t>6.711465</w:t>
            </w:r>
          </w:p>
        </w:tc>
        <w:tc>
          <w:tcPr>
            <w:tcW w:w="960" w:type="dxa"/>
            <w:noWrap/>
            <w:hideMark/>
          </w:tcPr>
          <w:p w14:paraId="60951085" w14:textId="77777777" w:rsidR="00F529BC" w:rsidRPr="00F529BC" w:rsidRDefault="00F529BC" w:rsidP="00F529BC">
            <w:r w:rsidRPr="00F529BC">
              <w:t>9.376998</w:t>
            </w:r>
          </w:p>
        </w:tc>
        <w:tc>
          <w:tcPr>
            <w:tcW w:w="960" w:type="dxa"/>
            <w:noWrap/>
            <w:hideMark/>
          </w:tcPr>
          <w:p w14:paraId="51A79CCD" w14:textId="77777777" w:rsidR="00F529BC" w:rsidRPr="00F529BC" w:rsidRDefault="00F529BC" w:rsidP="00F529BC">
            <w:r w:rsidRPr="00F529BC">
              <w:t>16.33114</w:t>
            </w:r>
          </w:p>
        </w:tc>
      </w:tr>
      <w:tr w:rsidR="00F529BC" w:rsidRPr="00F529BC" w14:paraId="3B84A2C5" w14:textId="77777777" w:rsidTr="00F529BC">
        <w:trPr>
          <w:trHeight w:val="300"/>
        </w:trPr>
        <w:tc>
          <w:tcPr>
            <w:tcW w:w="960" w:type="dxa"/>
            <w:noWrap/>
            <w:hideMark/>
          </w:tcPr>
          <w:p w14:paraId="30A63181" w14:textId="77777777" w:rsidR="00F529BC" w:rsidRPr="00F529BC" w:rsidRDefault="00F529BC" w:rsidP="00F529BC">
            <w:r w:rsidRPr="00F529BC">
              <w:t>3.604924</w:t>
            </w:r>
          </w:p>
        </w:tc>
        <w:tc>
          <w:tcPr>
            <w:tcW w:w="960" w:type="dxa"/>
            <w:noWrap/>
            <w:hideMark/>
          </w:tcPr>
          <w:p w14:paraId="72C5E0F3" w14:textId="77777777" w:rsidR="00F529BC" w:rsidRPr="00F529BC" w:rsidRDefault="00F529BC" w:rsidP="00F529BC">
            <w:r w:rsidRPr="00F529BC">
              <w:t>5.778438</w:t>
            </w:r>
          </w:p>
        </w:tc>
        <w:tc>
          <w:tcPr>
            <w:tcW w:w="960" w:type="dxa"/>
            <w:noWrap/>
            <w:hideMark/>
          </w:tcPr>
          <w:p w14:paraId="2C53C83C" w14:textId="77777777" w:rsidR="00F529BC" w:rsidRPr="00F529BC" w:rsidRDefault="00F529BC" w:rsidP="00F529BC">
            <w:r w:rsidRPr="00F529BC">
              <w:t>7.963567</w:t>
            </w:r>
          </w:p>
        </w:tc>
        <w:tc>
          <w:tcPr>
            <w:tcW w:w="960" w:type="dxa"/>
            <w:noWrap/>
            <w:hideMark/>
          </w:tcPr>
          <w:p w14:paraId="25356650" w14:textId="77777777" w:rsidR="00F529BC" w:rsidRPr="00F529BC" w:rsidRDefault="00F529BC" w:rsidP="00F529BC">
            <w:r w:rsidRPr="00F529BC">
              <w:t>9.364264</w:t>
            </w:r>
          </w:p>
        </w:tc>
        <w:tc>
          <w:tcPr>
            <w:tcW w:w="960" w:type="dxa"/>
            <w:noWrap/>
            <w:hideMark/>
          </w:tcPr>
          <w:p w14:paraId="0CA2CD9A" w14:textId="77777777" w:rsidR="00F529BC" w:rsidRPr="00F529BC" w:rsidRDefault="00F529BC" w:rsidP="00F529BC">
            <w:r w:rsidRPr="00F529BC">
              <w:t>13.74405</w:t>
            </w:r>
          </w:p>
        </w:tc>
        <w:tc>
          <w:tcPr>
            <w:tcW w:w="960" w:type="dxa"/>
            <w:noWrap/>
            <w:hideMark/>
          </w:tcPr>
          <w:p w14:paraId="5CB64BCF" w14:textId="77777777" w:rsidR="00F529BC" w:rsidRPr="00F529BC" w:rsidRDefault="00F529BC" w:rsidP="00F529BC">
            <w:r w:rsidRPr="00F529BC">
              <w:t>3.967539</w:t>
            </w:r>
          </w:p>
        </w:tc>
        <w:tc>
          <w:tcPr>
            <w:tcW w:w="960" w:type="dxa"/>
            <w:noWrap/>
            <w:hideMark/>
          </w:tcPr>
          <w:p w14:paraId="58872D3F" w14:textId="77777777" w:rsidR="00F529BC" w:rsidRPr="00F529BC" w:rsidRDefault="00F529BC" w:rsidP="00F529BC">
            <w:r w:rsidRPr="00F529BC">
              <w:t>5.36975</w:t>
            </w:r>
          </w:p>
        </w:tc>
        <w:tc>
          <w:tcPr>
            <w:tcW w:w="960" w:type="dxa"/>
            <w:noWrap/>
            <w:hideMark/>
          </w:tcPr>
          <w:p w14:paraId="54DFBD0D" w14:textId="77777777" w:rsidR="00F529BC" w:rsidRPr="00F529BC" w:rsidRDefault="00F529BC" w:rsidP="00F529BC">
            <w:r w:rsidRPr="00F529BC">
              <w:t>6.719572</w:t>
            </w:r>
          </w:p>
        </w:tc>
        <w:tc>
          <w:tcPr>
            <w:tcW w:w="960" w:type="dxa"/>
            <w:noWrap/>
            <w:hideMark/>
          </w:tcPr>
          <w:p w14:paraId="26647C88" w14:textId="77777777" w:rsidR="00F529BC" w:rsidRPr="00F529BC" w:rsidRDefault="00F529BC" w:rsidP="00F529BC">
            <w:r w:rsidRPr="00F529BC">
              <w:t>17.27446</w:t>
            </w:r>
          </w:p>
        </w:tc>
        <w:tc>
          <w:tcPr>
            <w:tcW w:w="960" w:type="dxa"/>
            <w:noWrap/>
            <w:hideMark/>
          </w:tcPr>
          <w:p w14:paraId="780A3AF4" w14:textId="77777777" w:rsidR="00F529BC" w:rsidRPr="00F529BC" w:rsidRDefault="00F529BC" w:rsidP="00F529BC">
            <w:r w:rsidRPr="00F529BC">
              <w:t>17.8096</w:t>
            </w:r>
          </w:p>
        </w:tc>
      </w:tr>
      <w:tr w:rsidR="00F529BC" w:rsidRPr="00F529BC" w14:paraId="63480543" w14:textId="77777777" w:rsidTr="00F529BC">
        <w:trPr>
          <w:trHeight w:val="300"/>
        </w:trPr>
        <w:tc>
          <w:tcPr>
            <w:tcW w:w="960" w:type="dxa"/>
            <w:noWrap/>
            <w:hideMark/>
          </w:tcPr>
          <w:p w14:paraId="6A652A6B" w14:textId="77777777" w:rsidR="00F529BC" w:rsidRPr="00F529BC" w:rsidRDefault="00F529BC" w:rsidP="00F529BC">
            <w:r w:rsidRPr="00F529BC">
              <w:t>4.168363</w:t>
            </w:r>
          </w:p>
        </w:tc>
        <w:tc>
          <w:tcPr>
            <w:tcW w:w="960" w:type="dxa"/>
            <w:noWrap/>
            <w:hideMark/>
          </w:tcPr>
          <w:p w14:paraId="46193651" w14:textId="77777777" w:rsidR="00F529BC" w:rsidRPr="00F529BC" w:rsidRDefault="00F529BC" w:rsidP="00F529BC">
            <w:r w:rsidRPr="00F529BC">
              <w:t>6.654443</w:t>
            </w:r>
          </w:p>
        </w:tc>
        <w:tc>
          <w:tcPr>
            <w:tcW w:w="960" w:type="dxa"/>
            <w:noWrap/>
            <w:hideMark/>
          </w:tcPr>
          <w:p w14:paraId="5045AD66" w14:textId="77777777" w:rsidR="00F529BC" w:rsidRPr="00F529BC" w:rsidRDefault="00F529BC" w:rsidP="00F529BC">
            <w:r w:rsidRPr="00F529BC">
              <w:t>7.25726</w:t>
            </w:r>
          </w:p>
        </w:tc>
        <w:tc>
          <w:tcPr>
            <w:tcW w:w="960" w:type="dxa"/>
            <w:noWrap/>
            <w:hideMark/>
          </w:tcPr>
          <w:p w14:paraId="1C19F215" w14:textId="77777777" w:rsidR="00F529BC" w:rsidRPr="00F529BC" w:rsidRDefault="00F529BC" w:rsidP="00F529BC">
            <w:r w:rsidRPr="00F529BC">
              <w:t>8.879301</w:t>
            </w:r>
          </w:p>
        </w:tc>
        <w:tc>
          <w:tcPr>
            <w:tcW w:w="960" w:type="dxa"/>
            <w:noWrap/>
            <w:hideMark/>
          </w:tcPr>
          <w:p w14:paraId="2A68C2CE" w14:textId="77777777" w:rsidR="00F529BC" w:rsidRPr="00F529BC" w:rsidRDefault="00F529BC" w:rsidP="00F529BC">
            <w:r w:rsidRPr="00F529BC">
              <w:t>11.64519</w:t>
            </w:r>
          </w:p>
        </w:tc>
        <w:tc>
          <w:tcPr>
            <w:tcW w:w="960" w:type="dxa"/>
            <w:noWrap/>
            <w:hideMark/>
          </w:tcPr>
          <w:p w14:paraId="10063500" w14:textId="77777777" w:rsidR="00F529BC" w:rsidRPr="00F529BC" w:rsidRDefault="00F529BC" w:rsidP="00F529BC">
            <w:r w:rsidRPr="00F529BC">
              <w:t>3.296765</w:t>
            </w:r>
          </w:p>
        </w:tc>
        <w:tc>
          <w:tcPr>
            <w:tcW w:w="960" w:type="dxa"/>
            <w:noWrap/>
            <w:hideMark/>
          </w:tcPr>
          <w:p w14:paraId="592C0482" w14:textId="77777777" w:rsidR="00F529BC" w:rsidRPr="00F529BC" w:rsidRDefault="00F529BC" w:rsidP="00F529BC">
            <w:r w:rsidRPr="00F529BC">
              <w:t>7.304943</w:t>
            </w:r>
          </w:p>
        </w:tc>
        <w:tc>
          <w:tcPr>
            <w:tcW w:w="960" w:type="dxa"/>
            <w:noWrap/>
            <w:hideMark/>
          </w:tcPr>
          <w:p w14:paraId="08B5E252" w14:textId="77777777" w:rsidR="00F529BC" w:rsidRPr="00F529BC" w:rsidRDefault="00F529BC" w:rsidP="00F529BC">
            <w:r w:rsidRPr="00F529BC">
              <w:t>9.491217</w:t>
            </w:r>
          </w:p>
        </w:tc>
        <w:tc>
          <w:tcPr>
            <w:tcW w:w="960" w:type="dxa"/>
            <w:noWrap/>
            <w:hideMark/>
          </w:tcPr>
          <w:p w14:paraId="44B81744" w14:textId="77777777" w:rsidR="00F529BC" w:rsidRPr="00F529BC" w:rsidRDefault="00F529BC" w:rsidP="00F529BC">
            <w:r w:rsidRPr="00F529BC">
              <w:t>9.66426</w:t>
            </w:r>
          </w:p>
        </w:tc>
        <w:tc>
          <w:tcPr>
            <w:tcW w:w="960" w:type="dxa"/>
            <w:noWrap/>
            <w:hideMark/>
          </w:tcPr>
          <w:p w14:paraId="65615D5F" w14:textId="77777777" w:rsidR="00F529BC" w:rsidRPr="00F529BC" w:rsidRDefault="00F529BC" w:rsidP="00F529BC">
            <w:r w:rsidRPr="00F529BC">
              <w:t>16.10183</w:t>
            </w:r>
          </w:p>
        </w:tc>
      </w:tr>
      <w:tr w:rsidR="00F529BC" w:rsidRPr="00F529BC" w14:paraId="670163E5" w14:textId="77777777" w:rsidTr="00F529BC">
        <w:trPr>
          <w:trHeight w:val="300"/>
        </w:trPr>
        <w:tc>
          <w:tcPr>
            <w:tcW w:w="960" w:type="dxa"/>
            <w:noWrap/>
            <w:hideMark/>
          </w:tcPr>
          <w:p w14:paraId="5CFECFED" w14:textId="77777777" w:rsidR="00F529BC" w:rsidRPr="00F529BC" w:rsidRDefault="00F529BC" w:rsidP="00F529BC">
            <w:pPr>
              <w:rPr>
                <w:b/>
                <w:bCs/>
              </w:rPr>
            </w:pPr>
            <w:r w:rsidRPr="00F529BC">
              <w:rPr>
                <w:b/>
                <w:bCs/>
              </w:rPr>
              <w:t>3.222958</w:t>
            </w:r>
          </w:p>
        </w:tc>
        <w:tc>
          <w:tcPr>
            <w:tcW w:w="960" w:type="dxa"/>
            <w:noWrap/>
            <w:hideMark/>
          </w:tcPr>
          <w:p w14:paraId="367BA937" w14:textId="77777777" w:rsidR="00F529BC" w:rsidRPr="00F529BC" w:rsidRDefault="00F529BC" w:rsidP="00F529BC">
            <w:pPr>
              <w:rPr>
                <w:b/>
                <w:bCs/>
              </w:rPr>
            </w:pPr>
            <w:r w:rsidRPr="00F529BC">
              <w:rPr>
                <w:b/>
                <w:bCs/>
              </w:rPr>
              <w:t>5.322183</w:t>
            </w:r>
          </w:p>
        </w:tc>
        <w:tc>
          <w:tcPr>
            <w:tcW w:w="960" w:type="dxa"/>
            <w:noWrap/>
            <w:hideMark/>
          </w:tcPr>
          <w:p w14:paraId="41176EF5" w14:textId="77777777" w:rsidR="00F529BC" w:rsidRPr="00F529BC" w:rsidRDefault="00F529BC" w:rsidP="00F529BC">
            <w:pPr>
              <w:rPr>
                <w:b/>
                <w:bCs/>
              </w:rPr>
            </w:pPr>
            <w:r w:rsidRPr="00F529BC">
              <w:rPr>
                <w:b/>
                <w:bCs/>
              </w:rPr>
              <w:t>7.648524</w:t>
            </w:r>
          </w:p>
        </w:tc>
        <w:tc>
          <w:tcPr>
            <w:tcW w:w="960" w:type="dxa"/>
            <w:noWrap/>
            <w:hideMark/>
          </w:tcPr>
          <w:p w14:paraId="3B088DE3" w14:textId="77777777" w:rsidR="00F529BC" w:rsidRPr="00F529BC" w:rsidRDefault="00F529BC" w:rsidP="00F529BC">
            <w:pPr>
              <w:rPr>
                <w:b/>
                <w:bCs/>
              </w:rPr>
            </w:pPr>
            <w:r w:rsidRPr="00F529BC">
              <w:rPr>
                <w:b/>
                <w:bCs/>
              </w:rPr>
              <w:t>9.628117</w:t>
            </w:r>
          </w:p>
        </w:tc>
        <w:tc>
          <w:tcPr>
            <w:tcW w:w="960" w:type="dxa"/>
            <w:noWrap/>
            <w:hideMark/>
          </w:tcPr>
          <w:p w14:paraId="523811FC" w14:textId="77777777" w:rsidR="00F529BC" w:rsidRPr="00F529BC" w:rsidRDefault="00F529BC" w:rsidP="00F529BC">
            <w:pPr>
              <w:rPr>
                <w:b/>
                <w:bCs/>
              </w:rPr>
            </w:pPr>
            <w:r w:rsidRPr="00F529BC">
              <w:rPr>
                <w:b/>
                <w:bCs/>
              </w:rPr>
              <w:t>12.04785</w:t>
            </w:r>
          </w:p>
        </w:tc>
        <w:tc>
          <w:tcPr>
            <w:tcW w:w="960" w:type="dxa"/>
            <w:noWrap/>
            <w:hideMark/>
          </w:tcPr>
          <w:p w14:paraId="4C16C631" w14:textId="77777777" w:rsidR="00F529BC" w:rsidRPr="00F529BC" w:rsidRDefault="00F529BC" w:rsidP="00F529BC">
            <w:pPr>
              <w:rPr>
                <w:b/>
                <w:bCs/>
              </w:rPr>
            </w:pPr>
            <w:r w:rsidRPr="00F529BC">
              <w:rPr>
                <w:b/>
                <w:bCs/>
              </w:rPr>
              <w:t>3.126619</w:t>
            </w:r>
          </w:p>
        </w:tc>
        <w:tc>
          <w:tcPr>
            <w:tcW w:w="960" w:type="dxa"/>
            <w:noWrap/>
            <w:hideMark/>
          </w:tcPr>
          <w:p w14:paraId="20BE10E2" w14:textId="77777777" w:rsidR="00F529BC" w:rsidRPr="00F529BC" w:rsidRDefault="00F529BC" w:rsidP="00F529BC">
            <w:pPr>
              <w:rPr>
                <w:b/>
                <w:bCs/>
              </w:rPr>
            </w:pPr>
            <w:r w:rsidRPr="00F529BC">
              <w:rPr>
                <w:b/>
                <w:bCs/>
              </w:rPr>
              <w:t>5.341262</w:t>
            </w:r>
          </w:p>
        </w:tc>
        <w:tc>
          <w:tcPr>
            <w:tcW w:w="960" w:type="dxa"/>
            <w:noWrap/>
            <w:hideMark/>
          </w:tcPr>
          <w:p w14:paraId="369A61BA" w14:textId="77777777" w:rsidR="00F529BC" w:rsidRPr="00F529BC" w:rsidRDefault="00F529BC" w:rsidP="00F529BC">
            <w:pPr>
              <w:rPr>
                <w:b/>
                <w:bCs/>
              </w:rPr>
            </w:pPr>
            <w:r w:rsidRPr="00F529BC">
              <w:rPr>
                <w:b/>
                <w:bCs/>
              </w:rPr>
              <w:t>7.097854</w:t>
            </w:r>
          </w:p>
        </w:tc>
        <w:tc>
          <w:tcPr>
            <w:tcW w:w="960" w:type="dxa"/>
            <w:noWrap/>
            <w:hideMark/>
          </w:tcPr>
          <w:p w14:paraId="5BA3FC2D" w14:textId="77777777" w:rsidR="00F529BC" w:rsidRPr="00F529BC" w:rsidRDefault="00F529BC" w:rsidP="00F529BC">
            <w:pPr>
              <w:rPr>
                <w:b/>
                <w:bCs/>
              </w:rPr>
            </w:pPr>
            <w:r w:rsidRPr="00F529BC">
              <w:rPr>
                <w:b/>
                <w:bCs/>
              </w:rPr>
              <w:t>10.38843</w:t>
            </w:r>
          </w:p>
        </w:tc>
        <w:tc>
          <w:tcPr>
            <w:tcW w:w="960" w:type="dxa"/>
            <w:noWrap/>
            <w:hideMark/>
          </w:tcPr>
          <w:p w14:paraId="3D0E41DC" w14:textId="77777777" w:rsidR="00F529BC" w:rsidRPr="00F529BC" w:rsidRDefault="00F529BC" w:rsidP="00F529BC">
            <w:pPr>
              <w:rPr>
                <w:b/>
                <w:bCs/>
              </w:rPr>
            </w:pPr>
            <w:r w:rsidRPr="00F529BC">
              <w:rPr>
                <w:b/>
                <w:bCs/>
              </w:rPr>
              <w:t>13.78138</w:t>
            </w:r>
          </w:p>
        </w:tc>
      </w:tr>
    </w:tbl>
    <w:p w14:paraId="5377B728" w14:textId="650C9658" w:rsidR="00F529BC" w:rsidRDefault="00F529BC" w:rsidP="00DD05AD"/>
    <w:p w14:paraId="74B5D00B" w14:textId="77777777" w:rsidR="00F529BC" w:rsidRDefault="00F529BC" w:rsidP="00DD05AD">
      <w:r>
        <w:t>3</w:t>
      </w:r>
      <w:r w:rsidRPr="00F529BC">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15955C86" w14:textId="77777777" w:rsidTr="00F529BC">
        <w:trPr>
          <w:trHeight w:val="300"/>
        </w:trPr>
        <w:tc>
          <w:tcPr>
            <w:tcW w:w="960" w:type="dxa"/>
            <w:noWrap/>
            <w:hideMark/>
          </w:tcPr>
          <w:p w14:paraId="7DFB2C9B" w14:textId="77777777" w:rsidR="00F529BC" w:rsidRPr="00F529BC" w:rsidRDefault="00F529BC" w:rsidP="00F529BC">
            <w:r w:rsidRPr="00F529BC">
              <w:t>Tx01</w:t>
            </w:r>
          </w:p>
        </w:tc>
        <w:tc>
          <w:tcPr>
            <w:tcW w:w="960" w:type="dxa"/>
            <w:noWrap/>
            <w:hideMark/>
          </w:tcPr>
          <w:p w14:paraId="27EB24D4" w14:textId="77777777" w:rsidR="00F529BC" w:rsidRPr="00F529BC" w:rsidRDefault="00F529BC" w:rsidP="00F529BC">
            <w:r w:rsidRPr="00F529BC">
              <w:t>Tx02</w:t>
            </w:r>
          </w:p>
        </w:tc>
        <w:tc>
          <w:tcPr>
            <w:tcW w:w="960" w:type="dxa"/>
            <w:noWrap/>
            <w:hideMark/>
          </w:tcPr>
          <w:p w14:paraId="02F0AFDD" w14:textId="77777777" w:rsidR="00F529BC" w:rsidRPr="00F529BC" w:rsidRDefault="00F529BC" w:rsidP="00F529BC">
            <w:r w:rsidRPr="00F529BC">
              <w:t>Tx03</w:t>
            </w:r>
          </w:p>
        </w:tc>
        <w:tc>
          <w:tcPr>
            <w:tcW w:w="960" w:type="dxa"/>
            <w:noWrap/>
            <w:hideMark/>
          </w:tcPr>
          <w:p w14:paraId="66975267" w14:textId="77777777" w:rsidR="00F529BC" w:rsidRPr="00F529BC" w:rsidRDefault="00F529BC" w:rsidP="00F529BC">
            <w:r w:rsidRPr="00F529BC">
              <w:t>Tx04</w:t>
            </w:r>
          </w:p>
        </w:tc>
        <w:tc>
          <w:tcPr>
            <w:tcW w:w="960" w:type="dxa"/>
            <w:noWrap/>
            <w:hideMark/>
          </w:tcPr>
          <w:p w14:paraId="56411E33" w14:textId="77777777" w:rsidR="00F529BC" w:rsidRPr="00F529BC" w:rsidRDefault="00F529BC" w:rsidP="00F529BC">
            <w:r w:rsidRPr="00F529BC">
              <w:t>Tx05</w:t>
            </w:r>
          </w:p>
        </w:tc>
        <w:tc>
          <w:tcPr>
            <w:tcW w:w="960" w:type="dxa"/>
            <w:noWrap/>
            <w:hideMark/>
          </w:tcPr>
          <w:p w14:paraId="1B3060C6" w14:textId="77777777" w:rsidR="00F529BC" w:rsidRPr="00F529BC" w:rsidRDefault="00F529BC" w:rsidP="00F529BC">
            <w:r w:rsidRPr="00F529BC">
              <w:t>Tx06</w:t>
            </w:r>
          </w:p>
        </w:tc>
        <w:tc>
          <w:tcPr>
            <w:tcW w:w="960" w:type="dxa"/>
            <w:noWrap/>
            <w:hideMark/>
          </w:tcPr>
          <w:p w14:paraId="29FD4208" w14:textId="77777777" w:rsidR="00F529BC" w:rsidRPr="00F529BC" w:rsidRDefault="00F529BC" w:rsidP="00F529BC">
            <w:r w:rsidRPr="00F529BC">
              <w:t>Tx07</w:t>
            </w:r>
          </w:p>
        </w:tc>
        <w:tc>
          <w:tcPr>
            <w:tcW w:w="960" w:type="dxa"/>
            <w:noWrap/>
            <w:hideMark/>
          </w:tcPr>
          <w:p w14:paraId="73DAE5ED" w14:textId="77777777" w:rsidR="00F529BC" w:rsidRPr="00F529BC" w:rsidRDefault="00F529BC" w:rsidP="00F529BC">
            <w:r w:rsidRPr="00F529BC">
              <w:t>Tx08</w:t>
            </w:r>
          </w:p>
        </w:tc>
        <w:tc>
          <w:tcPr>
            <w:tcW w:w="960" w:type="dxa"/>
            <w:noWrap/>
            <w:hideMark/>
          </w:tcPr>
          <w:p w14:paraId="2FB397B4" w14:textId="77777777" w:rsidR="00F529BC" w:rsidRPr="00F529BC" w:rsidRDefault="00F529BC" w:rsidP="00F529BC">
            <w:r w:rsidRPr="00F529BC">
              <w:t>Tx09</w:t>
            </w:r>
          </w:p>
        </w:tc>
        <w:tc>
          <w:tcPr>
            <w:tcW w:w="960" w:type="dxa"/>
            <w:noWrap/>
            <w:hideMark/>
          </w:tcPr>
          <w:p w14:paraId="17CFAFBB" w14:textId="77777777" w:rsidR="00F529BC" w:rsidRPr="00F529BC" w:rsidRDefault="00F529BC" w:rsidP="00F529BC">
            <w:r w:rsidRPr="00F529BC">
              <w:t>Tx10</w:t>
            </w:r>
          </w:p>
        </w:tc>
      </w:tr>
      <w:tr w:rsidR="00F529BC" w:rsidRPr="00F529BC" w14:paraId="1B7167B9" w14:textId="77777777" w:rsidTr="00F529BC">
        <w:trPr>
          <w:trHeight w:val="300"/>
        </w:trPr>
        <w:tc>
          <w:tcPr>
            <w:tcW w:w="960" w:type="dxa"/>
            <w:noWrap/>
            <w:hideMark/>
          </w:tcPr>
          <w:p w14:paraId="1E0B2E04" w14:textId="77777777" w:rsidR="00F529BC" w:rsidRPr="00F529BC" w:rsidRDefault="00F529BC" w:rsidP="00F529BC">
            <w:r w:rsidRPr="00F529BC">
              <w:t>3.359575</w:t>
            </w:r>
          </w:p>
        </w:tc>
        <w:tc>
          <w:tcPr>
            <w:tcW w:w="960" w:type="dxa"/>
            <w:noWrap/>
            <w:hideMark/>
          </w:tcPr>
          <w:p w14:paraId="2DF0FECF" w14:textId="77777777" w:rsidR="00F529BC" w:rsidRPr="00F529BC" w:rsidRDefault="00F529BC" w:rsidP="00F529BC">
            <w:r w:rsidRPr="00F529BC">
              <w:t>2.846034</w:t>
            </w:r>
          </w:p>
        </w:tc>
        <w:tc>
          <w:tcPr>
            <w:tcW w:w="960" w:type="dxa"/>
            <w:noWrap/>
            <w:hideMark/>
          </w:tcPr>
          <w:p w14:paraId="116C1D40" w14:textId="77777777" w:rsidR="00F529BC" w:rsidRPr="00F529BC" w:rsidRDefault="00F529BC" w:rsidP="00F529BC">
            <w:r w:rsidRPr="00F529BC">
              <w:t>6.63363</w:t>
            </w:r>
          </w:p>
        </w:tc>
        <w:tc>
          <w:tcPr>
            <w:tcW w:w="960" w:type="dxa"/>
            <w:noWrap/>
            <w:hideMark/>
          </w:tcPr>
          <w:p w14:paraId="7BAACFC0" w14:textId="77777777" w:rsidR="00F529BC" w:rsidRPr="00F529BC" w:rsidRDefault="00F529BC" w:rsidP="00F529BC">
            <w:r w:rsidRPr="00F529BC">
              <w:t>11.4605</w:t>
            </w:r>
          </w:p>
        </w:tc>
        <w:tc>
          <w:tcPr>
            <w:tcW w:w="960" w:type="dxa"/>
            <w:noWrap/>
            <w:hideMark/>
          </w:tcPr>
          <w:p w14:paraId="62F0FF18" w14:textId="77777777" w:rsidR="00F529BC" w:rsidRPr="00F529BC" w:rsidRDefault="00F529BC" w:rsidP="00F529BC">
            <w:r w:rsidRPr="00F529BC">
              <w:t>10.803</w:t>
            </w:r>
          </w:p>
        </w:tc>
        <w:tc>
          <w:tcPr>
            <w:tcW w:w="960" w:type="dxa"/>
            <w:noWrap/>
            <w:hideMark/>
          </w:tcPr>
          <w:p w14:paraId="52772FC8" w14:textId="77777777" w:rsidR="00F529BC" w:rsidRPr="00F529BC" w:rsidRDefault="00F529BC" w:rsidP="00F529BC">
            <w:r w:rsidRPr="00F529BC">
              <w:t>4.148629</w:t>
            </w:r>
          </w:p>
        </w:tc>
        <w:tc>
          <w:tcPr>
            <w:tcW w:w="960" w:type="dxa"/>
            <w:noWrap/>
            <w:hideMark/>
          </w:tcPr>
          <w:p w14:paraId="4170F35B" w14:textId="77777777" w:rsidR="00F529BC" w:rsidRPr="00F529BC" w:rsidRDefault="00F529BC" w:rsidP="00F529BC">
            <w:r w:rsidRPr="00F529BC">
              <w:t>4.401846</w:t>
            </w:r>
          </w:p>
        </w:tc>
        <w:tc>
          <w:tcPr>
            <w:tcW w:w="960" w:type="dxa"/>
            <w:noWrap/>
            <w:hideMark/>
          </w:tcPr>
          <w:p w14:paraId="2534D2E3" w14:textId="77777777" w:rsidR="00F529BC" w:rsidRPr="00F529BC" w:rsidRDefault="00F529BC" w:rsidP="00F529BC">
            <w:r w:rsidRPr="00F529BC">
              <w:t>6.204644</w:t>
            </w:r>
          </w:p>
        </w:tc>
        <w:tc>
          <w:tcPr>
            <w:tcW w:w="960" w:type="dxa"/>
            <w:noWrap/>
            <w:hideMark/>
          </w:tcPr>
          <w:p w14:paraId="768B065C" w14:textId="77777777" w:rsidR="00F529BC" w:rsidRPr="00F529BC" w:rsidRDefault="00F529BC" w:rsidP="00F529BC">
            <w:r w:rsidRPr="00F529BC">
              <w:t>7.930992</w:t>
            </w:r>
          </w:p>
        </w:tc>
        <w:tc>
          <w:tcPr>
            <w:tcW w:w="960" w:type="dxa"/>
            <w:noWrap/>
            <w:hideMark/>
          </w:tcPr>
          <w:p w14:paraId="4E7FE498" w14:textId="77777777" w:rsidR="00F529BC" w:rsidRPr="00F529BC" w:rsidRDefault="00F529BC" w:rsidP="00F529BC">
            <w:r w:rsidRPr="00F529BC">
              <w:t>11.98853</w:t>
            </w:r>
          </w:p>
        </w:tc>
      </w:tr>
      <w:tr w:rsidR="00F529BC" w:rsidRPr="00F529BC" w14:paraId="179EE10C" w14:textId="77777777" w:rsidTr="00F529BC">
        <w:trPr>
          <w:trHeight w:val="300"/>
        </w:trPr>
        <w:tc>
          <w:tcPr>
            <w:tcW w:w="960" w:type="dxa"/>
            <w:noWrap/>
            <w:hideMark/>
          </w:tcPr>
          <w:p w14:paraId="68A4E924" w14:textId="77777777" w:rsidR="00F529BC" w:rsidRPr="00F529BC" w:rsidRDefault="00F529BC" w:rsidP="00F529BC">
            <w:r w:rsidRPr="00F529BC">
              <w:t>2.290723</w:t>
            </w:r>
          </w:p>
        </w:tc>
        <w:tc>
          <w:tcPr>
            <w:tcW w:w="960" w:type="dxa"/>
            <w:noWrap/>
            <w:hideMark/>
          </w:tcPr>
          <w:p w14:paraId="1990E81E" w14:textId="77777777" w:rsidR="00F529BC" w:rsidRPr="00F529BC" w:rsidRDefault="00F529BC" w:rsidP="00F529BC">
            <w:r w:rsidRPr="00F529BC">
              <w:t>3.32274</w:t>
            </w:r>
          </w:p>
        </w:tc>
        <w:tc>
          <w:tcPr>
            <w:tcW w:w="960" w:type="dxa"/>
            <w:noWrap/>
            <w:hideMark/>
          </w:tcPr>
          <w:p w14:paraId="672578CC" w14:textId="77777777" w:rsidR="00F529BC" w:rsidRPr="00F529BC" w:rsidRDefault="00F529BC" w:rsidP="00F529BC">
            <w:r w:rsidRPr="00F529BC">
              <w:t>7.128934</w:t>
            </w:r>
          </w:p>
        </w:tc>
        <w:tc>
          <w:tcPr>
            <w:tcW w:w="960" w:type="dxa"/>
            <w:noWrap/>
            <w:hideMark/>
          </w:tcPr>
          <w:p w14:paraId="23982944" w14:textId="77777777" w:rsidR="00F529BC" w:rsidRPr="00F529BC" w:rsidRDefault="00F529BC" w:rsidP="00F529BC">
            <w:r w:rsidRPr="00F529BC">
              <w:t>8.110319</w:t>
            </w:r>
          </w:p>
        </w:tc>
        <w:tc>
          <w:tcPr>
            <w:tcW w:w="960" w:type="dxa"/>
            <w:noWrap/>
            <w:hideMark/>
          </w:tcPr>
          <w:p w14:paraId="1F73D28C" w14:textId="77777777" w:rsidR="00F529BC" w:rsidRPr="00F529BC" w:rsidRDefault="00F529BC" w:rsidP="00F529BC">
            <w:r w:rsidRPr="00F529BC">
              <w:t>13.83621</w:t>
            </w:r>
          </w:p>
        </w:tc>
        <w:tc>
          <w:tcPr>
            <w:tcW w:w="960" w:type="dxa"/>
            <w:noWrap/>
            <w:hideMark/>
          </w:tcPr>
          <w:p w14:paraId="39610B38" w14:textId="77777777" w:rsidR="00F529BC" w:rsidRPr="00F529BC" w:rsidRDefault="00F529BC" w:rsidP="00F529BC">
            <w:r w:rsidRPr="00F529BC">
              <w:t>2.251959</w:t>
            </w:r>
          </w:p>
        </w:tc>
        <w:tc>
          <w:tcPr>
            <w:tcW w:w="960" w:type="dxa"/>
            <w:noWrap/>
            <w:hideMark/>
          </w:tcPr>
          <w:p w14:paraId="5AF82C53" w14:textId="77777777" w:rsidR="00F529BC" w:rsidRPr="00F529BC" w:rsidRDefault="00F529BC" w:rsidP="00F529BC">
            <w:r w:rsidRPr="00F529BC">
              <w:t>3.926594</w:t>
            </w:r>
          </w:p>
        </w:tc>
        <w:tc>
          <w:tcPr>
            <w:tcW w:w="960" w:type="dxa"/>
            <w:noWrap/>
            <w:hideMark/>
          </w:tcPr>
          <w:p w14:paraId="7DC942D7" w14:textId="77777777" w:rsidR="00F529BC" w:rsidRPr="00F529BC" w:rsidRDefault="00F529BC" w:rsidP="00F529BC">
            <w:r w:rsidRPr="00F529BC">
              <w:t>5.974306</w:t>
            </w:r>
          </w:p>
        </w:tc>
        <w:tc>
          <w:tcPr>
            <w:tcW w:w="960" w:type="dxa"/>
            <w:noWrap/>
            <w:hideMark/>
          </w:tcPr>
          <w:p w14:paraId="2D163861" w14:textId="77777777" w:rsidR="00F529BC" w:rsidRPr="00F529BC" w:rsidRDefault="00F529BC" w:rsidP="00F529BC">
            <w:r w:rsidRPr="00F529BC">
              <w:t>9.183399</w:t>
            </w:r>
          </w:p>
        </w:tc>
        <w:tc>
          <w:tcPr>
            <w:tcW w:w="960" w:type="dxa"/>
            <w:noWrap/>
            <w:hideMark/>
          </w:tcPr>
          <w:p w14:paraId="487DA7E5" w14:textId="77777777" w:rsidR="00F529BC" w:rsidRPr="00F529BC" w:rsidRDefault="00F529BC" w:rsidP="00F529BC">
            <w:r w:rsidRPr="00F529BC">
              <w:t>11.8613</w:t>
            </w:r>
          </w:p>
        </w:tc>
      </w:tr>
      <w:tr w:rsidR="00F529BC" w:rsidRPr="00F529BC" w14:paraId="1ABC4C26" w14:textId="77777777" w:rsidTr="00F529BC">
        <w:trPr>
          <w:trHeight w:val="300"/>
        </w:trPr>
        <w:tc>
          <w:tcPr>
            <w:tcW w:w="960" w:type="dxa"/>
            <w:noWrap/>
            <w:hideMark/>
          </w:tcPr>
          <w:p w14:paraId="452C4F91" w14:textId="77777777" w:rsidR="00F529BC" w:rsidRPr="00F529BC" w:rsidRDefault="00F529BC" w:rsidP="00F529BC">
            <w:r w:rsidRPr="00F529BC">
              <w:t>2.472812</w:t>
            </w:r>
          </w:p>
        </w:tc>
        <w:tc>
          <w:tcPr>
            <w:tcW w:w="960" w:type="dxa"/>
            <w:noWrap/>
            <w:hideMark/>
          </w:tcPr>
          <w:p w14:paraId="4FF54F15" w14:textId="77777777" w:rsidR="00F529BC" w:rsidRPr="00F529BC" w:rsidRDefault="00F529BC" w:rsidP="00F529BC">
            <w:r w:rsidRPr="00F529BC">
              <w:t>3.371812</w:t>
            </w:r>
          </w:p>
        </w:tc>
        <w:tc>
          <w:tcPr>
            <w:tcW w:w="960" w:type="dxa"/>
            <w:noWrap/>
            <w:hideMark/>
          </w:tcPr>
          <w:p w14:paraId="10E7B791" w14:textId="77777777" w:rsidR="00F529BC" w:rsidRPr="00F529BC" w:rsidRDefault="00F529BC" w:rsidP="00F529BC">
            <w:r w:rsidRPr="00F529BC">
              <w:t>6.884892</w:t>
            </w:r>
          </w:p>
        </w:tc>
        <w:tc>
          <w:tcPr>
            <w:tcW w:w="960" w:type="dxa"/>
            <w:noWrap/>
            <w:hideMark/>
          </w:tcPr>
          <w:p w14:paraId="2479EE79" w14:textId="77777777" w:rsidR="00F529BC" w:rsidRPr="00F529BC" w:rsidRDefault="00F529BC" w:rsidP="00F529BC">
            <w:r w:rsidRPr="00F529BC">
              <w:t>7.549024</w:t>
            </w:r>
          </w:p>
        </w:tc>
        <w:tc>
          <w:tcPr>
            <w:tcW w:w="960" w:type="dxa"/>
            <w:noWrap/>
            <w:hideMark/>
          </w:tcPr>
          <w:p w14:paraId="74BE65A8" w14:textId="77777777" w:rsidR="00F529BC" w:rsidRPr="00F529BC" w:rsidRDefault="00F529BC" w:rsidP="00F529BC">
            <w:r w:rsidRPr="00F529BC">
              <w:t>12.24069</w:t>
            </w:r>
          </w:p>
        </w:tc>
        <w:tc>
          <w:tcPr>
            <w:tcW w:w="960" w:type="dxa"/>
            <w:noWrap/>
            <w:hideMark/>
          </w:tcPr>
          <w:p w14:paraId="474EC5BB" w14:textId="77777777" w:rsidR="00F529BC" w:rsidRPr="00F529BC" w:rsidRDefault="00F529BC" w:rsidP="00F529BC">
            <w:r w:rsidRPr="00F529BC">
              <w:t>3.162513</w:t>
            </w:r>
          </w:p>
        </w:tc>
        <w:tc>
          <w:tcPr>
            <w:tcW w:w="960" w:type="dxa"/>
            <w:noWrap/>
            <w:hideMark/>
          </w:tcPr>
          <w:p w14:paraId="34047FC2" w14:textId="77777777" w:rsidR="00F529BC" w:rsidRPr="00F529BC" w:rsidRDefault="00F529BC" w:rsidP="00F529BC">
            <w:r w:rsidRPr="00F529BC">
              <w:t>4.820855</w:t>
            </w:r>
          </w:p>
        </w:tc>
        <w:tc>
          <w:tcPr>
            <w:tcW w:w="960" w:type="dxa"/>
            <w:noWrap/>
            <w:hideMark/>
          </w:tcPr>
          <w:p w14:paraId="2BA613BD" w14:textId="77777777" w:rsidR="00F529BC" w:rsidRPr="00F529BC" w:rsidRDefault="00F529BC" w:rsidP="00F529BC">
            <w:r w:rsidRPr="00F529BC">
              <w:t>6.396592</w:t>
            </w:r>
          </w:p>
        </w:tc>
        <w:tc>
          <w:tcPr>
            <w:tcW w:w="960" w:type="dxa"/>
            <w:noWrap/>
            <w:hideMark/>
          </w:tcPr>
          <w:p w14:paraId="1D500078" w14:textId="77777777" w:rsidR="00F529BC" w:rsidRPr="00F529BC" w:rsidRDefault="00F529BC" w:rsidP="00F529BC">
            <w:r w:rsidRPr="00F529BC">
              <w:t>10.89477</w:t>
            </w:r>
          </w:p>
        </w:tc>
        <w:tc>
          <w:tcPr>
            <w:tcW w:w="960" w:type="dxa"/>
            <w:noWrap/>
            <w:hideMark/>
          </w:tcPr>
          <w:p w14:paraId="212EC806" w14:textId="77777777" w:rsidR="00F529BC" w:rsidRPr="00F529BC" w:rsidRDefault="00F529BC" w:rsidP="00F529BC">
            <w:r w:rsidRPr="00F529BC">
              <w:t>10.61561</w:t>
            </w:r>
          </w:p>
        </w:tc>
      </w:tr>
      <w:tr w:rsidR="00F529BC" w:rsidRPr="00F529BC" w14:paraId="5FB72AF0" w14:textId="77777777" w:rsidTr="00F529BC">
        <w:trPr>
          <w:trHeight w:val="300"/>
        </w:trPr>
        <w:tc>
          <w:tcPr>
            <w:tcW w:w="960" w:type="dxa"/>
            <w:noWrap/>
            <w:hideMark/>
          </w:tcPr>
          <w:p w14:paraId="44C20999" w14:textId="77777777" w:rsidR="00F529BC" w:rsidRPr="00F529BC" w:rsidRDefault="00F529BC" w:rsidP="00F529BC">
            <w:r w:rsidRPr="00F529BC">
              <w:t>2.648355</w:t>
            </w:r>
          </w:p>
        </w:tc>
        <w:tc>
          <w:tcPr>
            <w:tcW w:w="960" w:type="dxa"/>
            <w:noWrap/>
            <w:hideMark/>
          </w:tcPr>
          <w:p w14:paraId="62F70A79" w14:textId="77777777" w:rsidR="00F529BC" w:rsidRPr="00F529BC" w:rsidRDefault="00F529BC" w:rsidP="00F529BC">
            <w:r w:rsidRPr="00F529BC">
              <w:t>4.546817</w:t>
            </w:r>
          </w:p>
        </w:tc>
        <w:tc>
          <w:tcPr>
            <w:tcW w:w="960" w:type="dxa"/>
            <w:noWrap/>
            <w:hideMark/>
          </w:tcPr>
          <w:p w14:paraId="3A59A045" w14:textId="77777777" w:rsidR="00F529BC" w:rsidRPr="00F529BC" w:rsidRDefault="00F529BC" w:rsidP="00F529BC">
            <w:r w:rsidRPr="00F529BC">
              <w:t>6.731572</w:t>
            </w:r>
          </w:p>
        </w:tc>
        <w:tc>
          <w:tcPr>
            <w:tcW w:w="960" w:type="dxa"/>
            <w:noWrap/>
            <w:hideMark/>
          </w:tcPr>
          <w:p w14:paraId="1B664884" w14:textId="77777777" w:rsidR="00F529BC" w:rsidRPr="00F529BC" w:rsidRDefault="00F529BC" w:rsidP="00F529BC">
            <w:r w:rsidRPr="00F529BC">
              <w:t>8.307771</w:t>
            </w:r>
          </w:p>
        </w:tc>
        <w:tc>
          <w:tcPr>
            <w:tcW w:w="960" w:type="dxa"/>
            <w:noWrap/>
            <w:hideMark/>
          </w:tcPr>
          <w:p w14:paraId="3DF8B470" w14:textId="77777777" w:rsidR="00F529BC" w:rsidRPr="00F529BC" w:rsidRDefault="00F529BC" w:rsidP="00F529BC">
            <w:r w:rsidRPr="00F529BC">
              <w:t>10.705</w:t>
            </w:r>
          </w:p>
        </w:tc>
        <w:tc>
          <w:tcPr>
            <w:tcW w:w="960" w:type="dxa"/>
            <w:noWrap/>
            <w:hideMark/>
          </w:tcPr>
          <w:p w14:paraId="092F0748" w14:textId="77777777" w:rsidR="00F529BC" w:rsidRPr="00F529BC" w:rsidRDefault="00F529BC" w:rsidP="00F529BC">
            <w:r w:rsidRPr="00F529BC">
              <w:t>3.479499</w:t>
            </w:r>
          </w:p>
        </w:tc>
        <w:tc>
          <w:tcPr>
            <w:tcW w:w="960" w:type="dxa"/>
            <w:noWrap/>
            <w:hideMark/>
          </w:tcPr>
          <w:p w14:paraId="6C36F96B" w14:textId="77777777" w:rsidR="00F529BC" w:rsidRPr="00F529BC" w:rsidRDefault="00F529BC" w:rsidP="00F529BC">
            <w:r w:rsidRPr="00F529BC">
              <w:t>4.182541</w:t>
            </w:r>
          </w:p>
        </w:tc>
        <w:tc>
          <w:tcPr>
            <w:tcW w:w="960" w:type="dxa"/>
            <w:noWrap/>
            <w:hideMark/>
          </w:tcPr>
          <w:p w14:paraId="140B7AC8" w14:textId="77777777" w:rsidR="00F529BC" w:rsidRPr="00F529BC" w:rsidRDefault="00F529BC" w:rsidP="00F529BC">
            <w:r w:rsidRPr="00F529BC">
              <w:t>7.897507</w:t>
            </w:r>
          </w:p>
        </w:tc>
        <w:tc>
          <w:tcPr>
            <w:tcW w:w="960" w:type="dxa"/>
            <w:noWrap/>
            <w:hideMark/>
          </w:tcPr>
          <w:p w14:paraId="1771F658" w14:textId="77777777" w:rsidR="00F529BC" w:rsidRPr="00F529BC" w:rsidRDefault="00F529BC" w:rsidP="00F529BC">
            <w:r w:rsidRPr="00F529BC">
              <w:t>8.718105</w:t>
            </w:r>
          </w:p>
        </w:tc>
        <w:tc>
          <w:tcPr>
            <w:tcW w:w="960" w:type="dxa"/>
            <w:noWrap/>
            <w:hideMark/>
          </w:tcPr>
          <w:p w14:paraId="0A043D7A" w14:textId="77777777" w:rsidR="00F529BC" w:rsidRPr="00F529BC" w:rsidRDefault="00F529BC" w:rsidP="00F529BC">
            <w:r w:rsidRPr="00F529BC">
              <w:t>11.14131</w:t>
            </w:r>
          </w:p>
        </w:tc>
      </w:tr>
      <w:tr w:rsidR="00F529BC" w:rsidRPr="00F529BC" w14:paraId="33F25188" w14:textId="77777777" w:rsidTr="00F529BC">
        <w:trPr>
          <w:trHeight w:val="300"/>
        </w:trPr>
        <w:tc>
          <w:tcPr>
            <w:tcW w:w="960" w:type="dxa"/>
            <w:noWrap/>
            <w:hideMark/>
          </w:tcPr>
          <w:p w14:paraId="10F72D2E" w14:textId="77777777" w:rsidR="00F529BC" w:rsidRPr="00F529BC" w:rsidRDefault="00F529BC" w:rsidP="00F529BC">
            <w:r w:rsidRPr="00F529BC">
              <w:t>3.554054</w:t>
            </w:r>
          </w:p>
        </w:tc>
        <w:tc>
          <w:tcPr>
            <w:tcW w:w="960" w:type="dxa"/>
            <w:noWrap/>
            <w:hideMark/>
          </w:tcPr>
          <w:p w14:paraId="758CF814" w14:textId="77777777" w:rsidR="00F529BC" w:rsidRPr="00F529BC" w:rsidRDefault="00F529BC" w:rsidP="00F529BC">
            <w:r w:rsidRPr="00F529BC">
              <w:t>5.182226</w:t>
            </w:r>
          </w:p>
        </w:tc>
        <w:tc>
          <w:tcPr>
            <w:tcW w:w="960" w:type="dxa"/>
            <w:noWrap/>
            <w:hideMark/>
          </w:tcPr>
          <w:p w14:paraId="3C160436" w14:textId="77777777" w:rsidR="00F529BC" w:rsidRPr="00F529BC" w:rsidRDefault="00F529BC" w:rsidP="00F529BC">
            <w:r w:rsidRPr="00F529BC">
              <w:t>7.415785</w:t>
            </w:r>
          </w:p>
        </w:tc>
        <w:tc>
          <w:tcPr>
            <w:tcW w:w="960" w:type="dxa"/>
            <w:noWrap/>
            <w:hideMark/>
          </w:tcPr>
          <w:p w14:paraId="33AC69A7" w14:textId="77777777" w:rsidR="00F529BC" w:rsidRPr="00F529BC" w:rsidRDefault="00F529BC" w:rsidP="00F529BC">
            <w:r w:rsidRPr="00F529BC">
              <w:t>10.63007</w:t>
            </w:r>
          </w:p>
        </w:tc>
        <w:tc>
          <w:tcPr>
            <w:tcW w:w="960" w:type="dxa"/>
            <w:noWrap/>
            <w:hideMark/>
          </w:tcPr>
          <w:p w14:paraId="785E03EE" w14:textId="77777777" w:rsidR="00F529BC" w:rsidRPr="00F529BC" w:rsidRDefault="00F529BC" w:rsidP="00F529BC">
            <w:r w:rsidRPr="00F529BC">
              <w:t>13.42183</w:t>
            </w:r>
          </w:p>
        </w:tc>
        <w:tc>
          <w:tcPr>
            <w:tcW w:w="960" w:type="dxa"/>
            <w:noWrap/>
            <w:hideMark/>
          </w:tcPr>
          <w:p w14:paraId="49C9C09D" w14:textId="77777777" w:rsidR="00F529BC" w:rsidRPr="00F529BC" w:rsidRDefault="00F529BC" w:rsidP="00F529BC">
            <w:r w:rsidRPr="00F529BC">
              <w:t>3.624919</w:t>
            </w:r>
          </w:p>
        </w:tc>
        <w:tc>
          <w:tcPr>
            <w:tcW w:w="960" w:type="dxa"/>
            <w:noWrap/>
            <w:hideMark/>
          </w:tcPr>
          <w:p w14:paraId="5BEF2A50" w14:textId="77777777" w:rsidR="00F529BC" w:rsidRPr="00F529BC" w:rsidRDefault="00F529BC" w:rsidP="00F529BC">
            <w:r w:rsidRPr="00F529BC">
              <w:t>4.606702</w:t>
            </w:r>
          </w:p>
        </w:tc>
        <w:tc>
          <w:tcPr>
            <w:tcW w:w="960" w:type="dxa"/>
            <w:noWrap/>
            <w:hideMark/>
          </w:tcPr>
          <w:p w14:paraId="013732C2" w14:textId="77777777" w:rsidR="00F529BC" w:rsidRPr="00F529BC" w:rsidRDefault="00F529BC" w:rsidP="00F529BC">
            <w:r w:rsidRPr="00F529BC">
              <w:t>6.282937</w:t>
            </w:r>
          </w:p>
        </w:tc>
        <w:tc>
          <w:tcPr>
            <w:tcW w:w="960" w:type="dxa"/>
            <w:noWrap/>
            <w:hideMark/>
          </w:tcPr>
          <w:p w14:paraId="3DA2DAF9" w14:textId="77777777" w:rsidR="00F529BC" w:rsidRPr="00F529BC" w:rsidRDefault="00F529BC" w:rsidP="00F529BC">
            <w:r w:rsidRPr="00F529BC">
              <w:t>8.867163</w:t>
            </w:r>
          </w:p>
        </w:tc>
        <w:tc>
          <w:tcPr>
            <w:tcW w:w="960" w:type="dxa"/>
            <w:noWrap/>
            <w:hideMark/>
          </w:tcPr>
          <w:p w14:paraId="2BB75987" w14:textId="77777777" w:rsidR="00F529BC" w:rsidRPr="00F529BC" w:rsidRDefault="00F529BC" w:rsidP="00F529BC">
            <w:r w:rsidRPr="00F529BC">
              <w:t>11.47553</w:t>
            </w:r>
          </w:p>
        </w:tc>
      </w:tr>
      <w:tr w:rsidR="00F529BC" w:rsidRPr="00F529BC" w14:paraId="2E032289" w14:textId="77777777" w:rsidTr="00F529BC">
        <w:trPr>
          <w:trHeight w:val="300"/>
        </w:trPr>
        <w:tc>
          <w:tcPr>
            <w:tcW w:w="960" w:type="dxa"/>
            <w:noWrap/>
            <w:hideMark/>
          </w:tcPr>
          <w:p w14:paraId="722E9ECD" w14:textId="77777777" w:rsidR="00F529BC" w:rsidRPr="00F529BC" w:rsidRDefault="00F529BC" w:rsidP="00F529BC">
            <w:r w:rsidRPr="00F529BC">
              <w:t>2.286794</w:t>
            </w:r>
          </w:p>
        </w:tc>
        <w:tc>
          <w:tcPr>
            <w:tcW w:w="960" w:type="dxa"/>
            <w:noWrap/>
            <w:hideMark/>
          </w:tcPr>
          <w:p w14:paraId="018F1ADC" w14:textId="77777777" w:rsidR="00F529BC" w:rsidRPr="00F529BC" w:rsidRDefault="00F529BC" w:rsidP="00F529BC">
            <w:r w:rsidRPr="00F529BC">
              <w:t>5.249533</w:t>
            </w:r>
          </w:p>
        </w:tc>
        <w:tc>
          <w:tcPr>
            <w:tcW w:w="960" w:type="dxa"/>
            <w:noWrap/>
            <w:hideMark/>
          </w:tcPr>
          <w:p w14:paraId="6A060B1D" w14:textId="77777777" w:rsidR="00F529BC" w:rsidRPr="00F529BC" w:rsidRDefault="00F529BC" w:rsidP="00F529BC">
            <w:r w:rsidRPr="00F529BC">
              <w:t>7.349557</w:t>
            </w:r>
          </w:p>
        </w:tc>
        <w:tc>
          <w:tcPr>
            <w:tcW w:w="960" w:type="dxa"/>
            <w:noWrap/>
            <w:hideMark/>
          </w:tcPr>
          <w:p w14:paraId="04E5434A" w14:textId="77777777" w:rsidR="00F529BC" w:rsidRPr="00F529BC" w:rsidRDefault="00F529BC" w:rsidP="00F529BC">
            <w:r w:rsidRPr="00F529BC">
              <w:t>8.682031</w:t>
            </w:r>
          </w:p>
        </w:tc>
        <w:tc>
          <w:tcPr>
            <w:tcW w:w="960" w:type="dxa"/>
            <w:noWrap/>
            <w:hideMark/>
          </w:tcPr>
          <w:p w14:paraId="6A530E1A" w14:textId="77777777" w:rsidR="00F529BC" w:rsidRPr="00F529BC" w:rsidRDefault="00F529BC" w:rsidP="00F529BC">
            <w:r w:rsidRPr="00F529BC">
              <w:t>15.61166</w:t>
            </w:r>
          </w:p>
        </w:tc>
        <w:tc>
          <w:tcPr>
            <w:tcW w:w="960" w:type="dxa"/>
            <w:noWrap/>
            <w:hideMark/>
          </w:tcPr>
          <w:p w14:paraId="0F50D955" w14:textId="77777777" w:rsidR="00F529BC" w:rsidRPr="00F529BC" w:rsidRDefault="00F529BC" w:rsidP="00F529BC">
            <w:r w:rsidRPr="00F529BC">
              <w:t>2.744622</w:t>
            </w:r>
          </w:p>
        </w:tc>
        <w:tc>
          <w:tcPr>
            <w:tcW w:w="960" w:type="dxa"/>
            <w:noWrap/>
            <w:hideMark/>
          </w:tcPr>
          <w:p w14:paraId="2BAE5C36" w14:textId="77777777" w:rsidR="00F529BC" w:rsidRPr="00F529BC" w:rsidRDefault="00F529BC" w:rsidP="00F529BC">
            <w:r w:rsidRPr="00F529BC">
              <w:t>5.207107</w:t>
            </w:r>
          </w:p>
        </w:tc>
        <w:tc>
          <w:tcPr>
            <w:tcW w:w="960" w:type="dxa"/>
            <w:noWrap/>
            <w:hideMark/>
          </w:tcPr>
          <w:p w14:paraId="5B143E49" w14:textId="77777777" w:rsidR="00F529BC" w:rsidRPr="00F529BC" w:rsidRDefault="00F529BC" w:rsidP="00F529BC">
            <w:r w:rsidRPr="00F529BC">
              <w:t>7.73273</w:t>
            </w:r>
          </w:p>
        </w:tc>
        <w:tc>
          <w:tcPr>
            <w:tcW w:w="960" w:type="dxa"/>
            <w:noWrap/>
            <w:hideMark/>
          </w:tcPr>
          <w:p w14:paraId="32A658FA" w14:textId="77777777" w:rsidR="00F529BC" w:rsidRPr="00F529BC" w:rsidRDefault="00F529BC" w:rsidP="00F529BC">
            <w:r w:rsidRPr="00F529BC">
              <w:t>11.42209</w:t>
            </w:r>
          </w:p>
        </w:tc>
        <w:tc>
          <w:tcPr>
            <w:tcW w:w="960" w:type="dxa"/>
            <w:noWrap/>
            <w:hideMark/>
          </w:tcPr>
          <w:p w14:paraId="32B03C39" w14:textId="77777777" w:rsidR="00F529BC" w:rsidRPr="00F529BC" w:rsidRDefault="00F529BC" w:rsidP="00F529BC">
            <w:r w:rsidRPr="00F529BC">
              <w:t>12.31685</w:t>
            </w:r>
          </w:p>
        </w:tc>
      </w:tr>
      <w:tr w:rsidR="00F529BC" w:rsidRPr="00F529BC" w14:paraId="4CCFD7C6" w14:textId="77777777" w:rsidTr="00F529BC">
        <w:trPr>
          <w:trHeight w:val="300"/>
        </w:trPr>
        <w:tc>
          <w:tcPr>
            <w:tcW w:w="960" w:type="dxa"/>
            <w:noWrap/>
            <w:hideMark/>
          </w:tcPr>
          <w:p w14:paraId="4950B4B7" w14:textId="77777777" w:rsidR="00F529BC" w:rsidRPr="00F529BC" w:rsidRDefault="00F529BC" w:rsidP="00F529BC">
            <w:r w:rsidRPr="00F529BC">
              <w:t>3.900147</w:t>
            </w:r>
          </w:p>
        </w:tc>
        <w:tc>
          <w:tcPr>
            <w:tcW w:w="960" w:type="dxa"/>
            <w:noWrap/>
            <w:hideMark/>
          </w:tcPr>
          <w:p w14:paraId="3831AD3E" w14:textId="77777777" w:rsidR="00F529BC" w:rsidRPr="00F529BC" w:rsidRDefault="00F529BC" w:rsidP="00F529BC">
            <w:r w:rsidRPr="00F529BC">
              <w:t>5.444076</w:t>
            </w:r>
          </w:p>
        </w:tc>
        <w:tc>
          <w:tcPr>
            <w:tcW w:w="960" w:type="dxa"/>
            <w:noWrap/>
            <w:hideMark/>
          </w:tcPr>
          <w:p w14:paraId="64CFF86A" w14:textId="77777777" w:rsidR="00F529BC" w:rsidRPr="00F529BC" w:rsidRDefault="00F529BC" w:rsidP="00F529BC">
            <w:r w:rsidRPr="00F529BC">
              <w:t>6.935079</w:t>
            </w:r>
          </w:p>
        </w:tc>
        <w:tc>
          <w:tcPr>
            <w:tcW w:w="960" w:type="dxa"/>
            <w:noWrap/>
            <w:hideMark/>
          </w:tcPr>
          <w:p w14:paraId="1979F2FF" w14:textId="77777777" w:rsidR="00F529BC" w:rsidRPr="00F529BC" w:rsidRDefault="00F529BC" w:rsidP="00F529BC">
            <w:r w:rsidRPr="00F529BC">
              <w:t>8.575596</w:t>
            </w:r>
          </w:p>
        </w:tc>
        <w:tc>
          <w:tcPr>
            <w:tcW w:w="960" w:type="dxa"/>
            <w:noWrap/>
            <w:hideMark/>
          </w:tcPr>
          <w:p w14:paraId="766BD71B" w14:textId="77777777" w:rsidR="00F529BC" w:rsidRPr="00F529BC" w:rsidRDefault="00F529BC" w:rsidP="00F529BC">
            <w:r w:rsidRPr="00F529BC">
              <w:t>11.34599</w:t>
            </w:r>
          </w:p>
        </w:tc>
        <w:tc>
          <w:tcPr>
            <w:tcW w:w="960" w:type="dxa"/>
            <w:noWrap/>
            <w:hideMark/>
          </w:tcPr>
          <w:p w14:paraId="22282909" w14:textId="77777777" w:rsidR="00F529BC" w:rsidRPr="00F529BC" w:rsidRDefault="00F529BC" w:rsidP="00F529BC">
            <w:r w:rsidRPr="00F529BC">
              <w:t>3.448684</w:t>
            </w:r>
          </w:p>
        </w:tc>
        <w:tc>
          <w:tcPr>
            <w:tcW w:w="960" w:type="dxa"/>
            <w:noWrap/>
            <w:hideMark/>
          </w:tcPr>
          <w:p w14:paraId="79BB0C6B" w14:textId="77777777" w:rsidR="00F529BC" w:rsidRPr="00F529BC" w:rsidRDefault="00F529BC" w:rsidP="00F529BC">
            <w:r w:rsidRPr="00F529BC">
              <w:t>5.345363</w:t>
            </w:r>
          </w:p>
        </w:tc>
        <w:tc>
          <w:tcPr>
            <w:tcW w:w="960" w:type="dxa"/>
            <w:noWrap/>
            <w:hideMark/>
          </w:tcPr>
          <w:p w14:paraId="17D85005" w14:textId="77777777" w:rsidR="00F529BC" w:rsidRPr="00F529BC" w:rsidRDefault="00F529BC" w:rsidP="00F529BC">
            <w:r w:rsidRPr="00F529BC">
              <w:t>7.406583</w:t>
            </w:r>
          </w:p>
        </w:tc>
        <w:tc>
          <w:tcPr>
            <w:tcW w:w="960" w:type="dxa"/>
            <w:noWrap/>
            <w:hideMark/>
          </w:tcPr>
          <w:p w14:paraId="6082A010" w14:textId="77777777" w:rsidR="00F529BC" w:rsidRPr="00F529BC" w:rsidRDefault="00F529BC" w:rsidP="00F529BC">
            <w:r w:rsidRPr="00F529BC">
              <w:t>11.64466</w:t>
            </w:r>
          </w:p>
        </w:tc>
        <w:tc>
          <w:tcPr>
            <w:tcW w:w="960" w:type="dxa"/>
            <w:noWrap/>
            <w:hideMark/>
          </w:tcPr>
          <w:p w14:paraId="0E437443" w14:textId="77777777" w:rsidR="00F529BC" w:rsidRPr="00F529BC" w:rsidRDefault="00F529BC" w:rsidP="00F529BC">
            <w:r w:rsidRPr="00F529BC">
              <w:t>14.18216</w:t>
            </w:r>
          </w:p>
        </w:tc>
      </w:tr>
      <w:tr w:rsidR="00F529BC" w:rsidRPr="00F529BC" w14:paraId="47B7F30B" w14:textId="77777777" w:rsidTr="00F529BC">
        <w:trPr>
          <w:trHeight w:val="300"/>
        </w:trPr>
        <w:tc>
          <w:tcPr>
            <w:tcW w:w="960" w:type="dxa"/>
            <w:noWrap/>
            <w:hideMark/>
          </w:tcPr>
          <w:p w14:paraId="5C95B1ED" w14:textId="77777777" w:rsidR="00F529BC" w:rsidRPr="00F529BC" w:rsidRDefault="00F529BC" w:rsidP="00F529BC">
            <w:r w:rsidRPr="00F529BC">
              <w:t>2.374372</w:t>
            </w:r>
          </w:p>
        </w:tc>
        <w:tc>
          <w:tcPr>
            <w:tcW w:w="960" w:type="dxa"/>
            <w:noWrap/>
            <w:hideMark/>
          </w:tcPr>
          <w:p w14:paraId="75D7B99F" w14:textId="77777777" w:rsidR="00F529BC" w:rsidRPr="00F529BC" w:rsidRDefault="00F529BC" w:rsidP="00F529BC">
            <w:r w:rsidRPr="00F529BC">
              <w:t>5.330323</w:t>
            </w:r>
          </w:p>
        </w:tc>
        <w:tc>
          <w:tcPr>
            <w:tcW w:w="960" w:type="dxa"/>
            <w:noWrap/>
            <w:hideMark/>
          </w:tcPr>
          <w:p w14:paraId="6FF8F182" w14:textId="77777777" w:rsidR="00F529BC" w:rsidRPr="00F529BC" w:rsidRDefault="00F529BC" w:rsidP="00F529BC">
            <w:r w:rsidRPr="00F529BC">
              <w:t>6.977092</w:t>
            </w:r>
          </w:p>
        </w:tc>
        <w:tc>
          <w:tcPr>
            <w:tcW w:w="960" w:type="dxa"/>
            <w:noWrap/>
            <w:hideMark/>
          </w:tcPr>
          <w:p w14:paraId="3C560608" w14:textId="77777777" w:rsidR="00F529BC" w:rsidRPr="00F529BC" w:rsidRDefault="00F529BC" w:rsidP="00F529BC">
            <w:r w:rsidRPr="00F529BC">
              <w:t>9.751603</w:t>
            </w:r>
          </w:p>
        </w:tc>
        <w:tc>
          <w:tcPr>
            <w:tcW w:w="960" w:type="dxa"/>
            <w:noWrap/>
            <w:hideMark/>
          </w:tcPr>
          <w:p w14:paraId="4B3239D9" w14:textId="77777777" w:rsidR="00F529BC" w:rsidRPr="00F529BC" w:rsidRDefault="00F529BC" w:rsidP="00F529BC">
            <w:r w:rsidRPr="00F529BC">
              <w:t>11.86479</w:t>
            </w:r>
          </w:p>
        </w:tc>
        <w:tc>
          <w:tcPr>
            <w:tcW w:w="960" w:type="dxa"/>
            <w:noWrap/>
            <w:hideMark/>
          </w:tcPr>
          <w:p w14:paraId="60E2049C" w14:textId="77777777" w:rsidR="00F529BC" w:rsidRPr="00F529BC" w:rsidRDefault="00F529BC" w:rsidP="00F529BC">
            <w:r w:rsidRPr="00F529BC">
              <w:t>3.463509</w:t>
            </w:r>
          </w:p>
        </w:tc>
        <w:tc>
          <w:tcPr>
            <w:tcW w:w="960" w:type="dxa"/>
            <w:noWrap/>
            <w:hideMark/>
          </w:tcPr>
          <w:p w14:paraId="59D7B926" w14:textId="77777777" w:rsidR="00F529BC" w:rsidRPr="00F529BC" w:rsidRDefault="00F529BC" w:rsidP="00F529BC">
            <w:r w:rsidRPr="00F529BC">
              <w:t>6.311036</w:t>
            </w:r>
          </w:p>
        </w:tc>
        <w:tc>
          <w:tcPr>
            <w:tcW w:w="960" w:type="dxa"/>
            <w:noWrap/>
            <w:hideMark/>
          </w:tcPr>
          <w:p w14:paraId="43E6D6E6" w14:textId="77777777" w:rsidR="00F529BC" w:rsidRPr="00F529BC" w:rsidRDefault="00F529BC" w:rsidP="00F529BC">
            <w:r w:rsidRPr="00F529BC">
              <w:t>7.376775</w:t>
            </w:r>
          </w:p>
        </w:tc>
        <w:tc>
          <w:tcPr>
            <w:tcW w:w="960" w:type="dxa"/>
            <w:noWrap/>
            <w:hideMark/>
          </w:tcPr>
          <w:p w14:paraId="09CF0535" w14:textId="77777777" w:rsidR="00F529BC" w:rsidRPr="00F529BC" w:rsidRDefault="00F529BC" w:rsidP="00F529BC">
            <w:r w:rsidRPr="00F529BC">
              <w:t>9.565673</w:t>
            </w:r>
          </w:p>
        </w:tc>
        <w:tc>
          <w:tcPr>
            <w:tcW w:w="960" w:type="dxa"/>
            <w:noWrap/>
            <w:hideMark/>
          </w:tcPr>
          <w:p w14:paraId="660778F3" w14:textId="77777777" w:rsidR="00F529BC" w:rsidRPr="00F529BC" w:rsidRDefault="00F529BC" w:rsidP="00F529BC">
            <w:r w:rsidRPr="00F529BC">
              <w:t>10.74334</w:t>
            </w:r>
          </w:p>
        </w:tc>
      </w:tr>
      <w:tr w:rsidR="00F529BC" w:rsidRPr="00F529BC" w14:paraId="42822D8F" w14:textId="77777777" w:rsidTr="00F529BC">
        <w:trPr>
          <w:trHeight w:val="300"/>
        </w:trPr>
        <w:tc>
          <w:tcPr>
            <w:tcW w:w="960" w:type="dxa"/>
            <w:noWrap/>
            <w:hideMark/>
          </w:tcPr>
          <w:p w14:paraId="76F3D4FE" w14:textId="77777777" w:rsidR="00F529BC" w:rsidRPr="00F529BC" w:rsidRDefault="00F529BC" w:rsidP="00F529BC">
            <w:r w:rsidRPr="00F529BC">
              <w:t>2.592275</w:t>
            </w:r>
          </w:p>
        </w:tc>
        <w:tc>
          <w:tcPr>
            <w:tcW w:w="960" w:type="dxa"/>
            <w:noWrap/>
            <w:hideMark/>
          </w:tcPr>
          <w:p w14:paraId="033F18FA" w14:textId="77777777" w:rsidR="00F529BC" w:rsidRPr="00F529BC" w:rsidRDefault="00F529BC" w:rsidP="00F529BC">
            <w:r w:rsidRPr="00F529BC">
              <w:t>5.412576</w:t>
            </w:r>
          </w:p>
        </w:tc>
        <w:tc>
          <w:tcPr>
            <w:tcW w:w="960" w:type="dxa"/>
            <w:noWrap/>
            <w:hideMark/>
          </w:tcPr>
          <w:p w14:paraId="26ADD64F" w14:textId="77777777" w:rsidR="00F529BC" w:rsidRPr="00F529BC" w:rsidRDefault="00F529BC" w:rsidP="00F529BC">
            <w:r w:rsidRPr="00F529BC">
              <w:t>7.7068</w:t>
            </w:r>
          </w:p>
        </w:tc>
        <w:tc>
          <w:tcPr>
            <w:tcW w:w="960" w:type="dxa"/>
            <w:noWrap/>
            <w:hideMark/>
          </w:tcPr>
          <w:p w14:paraId="760363F9" w14:textId="77777777" w:rsidR="00F529BC" w:rsidRPr="00F529BC" w:rsidRDefault="00F529BC" w:rsidP="00F529BC">
            <w:r w:rsidRPr="00F529BC">
              <w:t>10.99742</w:t>
            </w:r>
          </w:p>
        </w:tc>
        <w:tc>
          <w:tcPr>
            <w:tcW w:w="960" w:type="dxa"/>
            <w:noWrap/>
            <w:hideMark/>
          </w:tcPr>
          <w:p w14:paraId="7B1F3F0A" w14:textId="77777777" w:rsidR="00F529BC" w:rsidRPr="00F529BC" w:rsidRDefault="00F529BC" w:rsidP="00F529BC">
            <w:r w:rsidRPr="00F529BC">
              <w:t>11.42771</w:t>
            </w:r>
          </w:p>
        </w:tc>
        <w:tc>
          <w:tcPr>
            <w:tcW w:w="960" w:type="dxa"/>
            <w:noWrap/>
            <w:hideMark/>
          </w:tcPr>
          <w:p w14:paraId="78C25EF0" w14:textId="77777777" w:rsidR="00F529BC" w:rsidRPr="00F529BC" w:rsidRDefault="00F529BC" w:rsidP="00F529BC">
            <w:r w:rsidRPr="00F529BC">
              <w:t>3.748345</w:t>
            </w:r>
          </w:p>
        </w:tc>
        <w:tc>
          <w:tcPr>
            <w:tcW w:w="960" w:type="dxa"/>
            <w:noWrap/>
            <w:hideMark/>
          </w:tcPr>
          <w:p w14:paraId="53C10437" w14:textId="77777777" w:rsidR="00F529BC" w:rsidRPr="00F529BC" w:rsidRDefault="00F529BC" w:rsidP="00F529BC">
            <w:r w:rsidRPr="00F529BC">
              <w:t>5.115747</w:t>
            </w:r>
          </w:p>
        </w:tc>
        <w:tc>
          <w:tcPr>
            <w:tcW w:w="960" w:type="dxa"/>
            <w:noWrap/>
            <w:hideMark/>
          </w:tcPr>
          <w:p w14:paraId="2ECB8288" w14:textId="77777777" w:rsidR="00F529BC" w:rsidRPr="00F529BC" w:rsidRDefault="00F529BC" w:rsidP="00F529BC">
            <w:r w:rsidRPr="00F529BC">
              <w:t>8.305874</w:t>
            </w:r>
          </w:p>
        </w:tc>
        <w:tc>
          <w:tcPr>
            <w:tcW w:w="960" w:type="dxa"/>
            <w:noWrap/>
            <w:hideMark/>
          </w:tcPr>
          <w:p w14:paraId="505B58FF" w14:textId="77777777" w:rsidR="00F529BC" w:rsidRPr="00F529BC" w:rsidRDefault="00F529BC" w:rsidP="00F529BC">
            <w:r w:rsidRPr="00F529BC">
              <w:t>15.57061</w:t>
            </w:r>
          </w:p>
        </w:tc>
        <w:tc>
          <w:tcPr>
            <w:tcW w:w="960" w:type="dxa"/>
            <w:noWrap/>
            <w:hideMark/>
          </w:tcPr>
          <w:p w14:paraId="5B721450" w14:textId="77777777" w:rsidR="00F529BC" w:rsidRPr="00F529BC" w:rsidRDefault="00F529BC" w:rsidP="00F529BC">
            <w:r w:rsidRPr="00F529BC">
              <w:t>11.45464</w:t>
            </w:r>
          </w:p>
        </w:tc>
      </w:tr>
      <w:tr w:rsidR="00F529BC" w:rsidRPr="00F529BC" w14:paraId="7ADE30D0" w14:textId="77777777" w:rsidTr="00F529BC">
        <w:trPr>
          <w:trHeight w:val="300"/>
        </w:trPr>
        <w:tc>
          <w:tcPr>
            <w:tcW w:w="960" w:type="dxa"/>
            <w:noWrap/>
            <w:hideMark/>
          </w:tcPr>
          <w:p w14:paraId="171AA164" w14:textId="77777777" w:rsidR="00F529BC" w:rsidRPr="00F529BC" w:rsidRDefault="00F529BC" w:rsidP="00F529BC">
            <w:r w:rsidRPr="00F529BC">
              <w:t>3.214262</w:t>
            </w:r>
          </w:p>
        </w:tc>
        <w:tc>
          <w:tcPr>
            <w:tcW w:w="960" w:type="dxa"/>
            <w:noWrap/>
            <w:hideMark/>
          </w:tcPr>
          <w:p w14:paraId="73AE3604" w14:textId="77777777" w:rsidR="00F529BC" w:rsidRPr="00F529BC" w:rsidRDefault="00F529BC" w:rsidP="00F529BC">
            <w:r w:rsidRPr="00F529BC">
              <w:t>5.979845</w:t>
            </w:r>
          </w:p>
        </w:tc>
        <w:tc>
          <w:tcPr>
            <w:tcW w:w="960" w:type="dxa"/>
            <w:noWrap/>
            <w:hideMark/>
          </w:tcPr>
          <w:p w14:paraId="7D5B3C99" w14:textId="77777777" w:rsidR="00F529BC" w:rsidRPr="00F529BC" w:rsidRDefault="00F529BC" w:rsidP="00F529BC">
            <w:r w:rsidRPr="00F529BC">
              <w:t>7.43499</w:t>
            </w:r>
          </w:p>
        </w:tc>
        <w:tc>
          <w:tcPr>
            <w:tcW w:w="960" w:type="dxa"/>
            <w:noWrap/>
            <w:hideMark/>
          </w:tcPr>
          <w:p w14:paraId="3030B13E" w14:textId="77777777" w:rsidR="00F529BC" w:rsidRPr="00F529BC" w:rsidRDefault="00F529BC" w:rsidP="00F529BC">
            <w:r w:rsidRPr="00F529BC">
              <w:t>9.772839</w:t>
            </w:r>
          </w:p>
        </w:tc>
        <w:tc>
          <w:tcPr>
            <w:tcW w:w="960" w:type="dxa"/>
            <w:noWrap/>
            <w:hideMark/>
          </w:tcPr>
          <w:p w14:paraId="570C7482" w14:textId="77777777" w:rsidR="00F529BC" w:rsidRPr="00F529BC" w:rsidRDefault="00F529BC" w:rsidP="00F529BC">
            <w:r w:rsidRPr="00F529BC">
              <w:t>15.90619</w:t>
            </w:r>
          </w:p>
        </w:tc>
        <w:tc>
          <w:tcPr>
            <w:tcW w:w="960" w:type="dxa"/>
            <w:noWrap/>
            <w:hideMark/>
          </w:tcPr>
          <w:p w14:paraId="13DE8907" w14:textId="77777777" w:rsidR="00F529BC" w:rsidRPr="00F529BC" w:rsidRDefault="00F529BC" w:rsidP="00F529BC">
            <w:r w:rsidRPr="00F529BC">
              <w:t>3.955153</w:t>
            </w:r>
          </w:p>
        </w:tc>
        <w:tc>
          <w:tcPr>
            <w:tcW w:w="960" w:type="dxa"/>
            <w:noWrap/>
            <w:hideMark/>
          </w:tcPr>
          <w:p w14:paraId="5B3B974D" w14:textId="77777777" w:rsidR="00F529BC" w:rsidRPr="00F529BC" w:rsidRDefault="00F529BC" w:rsidP="00F529BC">
            <w:r w:rsidRPr="00F529BC">
              <w:t>7.268599</w:t>
            </w:r>
          </w:p>
        </w:tc>
        <w:tc>
          <w:tcPr>
            <w:tcW w:w="960" w:type="dxa"/>
            <w:noWrap/>
            <w:hideMark/>
          </w:tcPr>
          <w:p w14:paraId="182842EF" w14:textId="77777777" w:rsidR="00F529BC" w:rsidRPr="00F529BC" w:rsidRDefault="00F529BC" w:rsidP="00F529BC">
            <w:r w:rsidRPr="00F529BC">
              <w:t>8.963725</w:t>
            </w:r>
          </w:p>
        </w:tc>
        <w:tc>
          <w:tcPr>
            <w:tcW w:w="960" w:type="dxa"/>
            <w:noWrap/>
            <w:hideMark/>
          </w:tcPr>
          <w:p w14:paraId="5B9C9C1F" w14:textId="77777777" w:rsidR="00F529BC" w:rsidRPr="00F529BC" w:rsidRDefault="00F529BC" w:rsidP="00F529BC">
            <w:r w:rsidRPr="00F529BC">
              <w:t>9.788574</w:t>
            </w:r>
          </w:p>
        </w:tc>
        <w:tc>
          <w:tcPr>
            <w:tcW w:w="960" w:type="dxa"/>
            <w:noWrap/>
            <w:hideMark/>
          </w:tcPr>
          <w:p w14:paraId="221E2E2D" w14:textId="77777777" w:rsidR="00F529BC" w:rsidRPr="00F529BC" w:rsidRDefault="00F529BC" w:rsidP="00F529BC">
            <w:r w:rsidRPr="00F529BC">
              <w:t>11.44101</w:t>
            </w:r>
          </w:p>
        </w:tc>
      </w:tr>
      <w:tr w:rsidR="00F529BC" w:rsidRPr="00F529BC" w14:paraId="5CA10EA1" w14:textId="77777777" w:rsidTr="00F529BC">
        <w:trPr>
          <w:trHeight w:val="300"/>
        </w:trPr>
        <w:tc>
          <w:tcPr>
            <w:tcW w:w="960" w:type="dxa"/>
            <w:noWrap/>
            <w:hideMark/>
          </w:tcPr>
          <w:p w14:paraId="39038BCE" w14:textId="77777777" w:rsidR="00F529BC" w:rsidRPr="00F529BC" w:rsidRDefault="00F529BC" w:rsidP="00F529BC">
            <w:pPr>
              <w:rPr>
                <w:b/>
                <w:bCs/>
              </w:rPr>
            </w:pPr>
            <w:r w:rsidRPr="00F529BC">
              <w:rPr>
                <w:b/>
                <w:bCs/>
              </w:rPr>
              <w:t>2.869337</w:t>
            </w:r>
          </w:p>
        </w:tc>
        <w:tc>
          <w:tcPr>
            <w:tcW w:w="960" w:type="dxa"/>
            <w:noWrap/>
            <w:hideMark/>
          </w:tcPr>
          <w:p w14:paraId="58173B92" w14:textId="77777777" w:rsidR="00F529BC" w:rsidRPr="00F529BC" w:rsidRDefault="00F529BC" w:rsidP="00F529BC">
            <w:pPr>
              <w:rPr>
                <w:b/>
                <w:bCs/>
              </w:rPr>
            </w:pPr>
            <w:r w:rsidRPr="00F529BC">
              <w:rPr>
                <w:b/>
                <w:bCs/>
              </w:rPr>
              <w:t>4.668598</w:t>
            </w:r>
          </w:p>
        </w:tc>
        <w:tc>
          <w:tcPr>
            <w:tcW w:w="960" w:type="dxa"/>
            <w:noWrap/>
            <w:hideMark/>
          </w:tcPr>
          <w:p w14:paraId="0E5532CC" w14:textId="77777777" w:rsidR="00F529BC" w:rsidRPr="00F529BC" w:rsidRDefault="00F529BC" w:rsidP="00F529BC">
            <w:pPr>
              <w:rPr>
                <w:b/>
                <w:bCs/>
              </w:rPr>
            </w:pPr>
            <w:r w:rsidRPr="00F529BC">
              <w:rPr>
                <w:b/>
                <w:bCs/>
              </w:rPr>
              <w:t>7.119833</w:t>
            </w:r>
          </w:p>
        </w:tc>
        <w:tc>
          <w:tcPr>
            <w:tcW w:w="960" w:type="dxa"/>
            <w:noWrap/>
            <w:hideMark/>
          </w:tcPr>
          <w:p w14:paraId="758A7F04" w14:textId="77777777" w:rsidR="00F529BC" w:rsidRPr="00F529BC" w:rsidRDefault="00F529BC" w:rsidP="00F529BC">
            <w:pPr>
              <w:rPr>
                <w:b/>
                <w:bCs/>
              </w:rPr>
            </w:pPr>
            <w:r w:rsidRPr="00F529BC">
              <w:rPr>
                <w:b/>
                <w:bCs/>
              </w:rPr>
              <w:t>9.383716</w:t>
            </w:r>
          </w:p>
        </w:tc>
        <w:tc>
          <w:tcPr>
            <w:tcW w:w="960" w:type="dxa"/>
            <w:noWrap/>
            <w:hideMark/>
          </w:tcPr>
          <w:p w14:paraId="5D37C485" w14:textId="77777777" w:rsidR="00F529BC" w:rsidRPr="00F529BC" w:rsidRDefault="00F529BC" w:rsidP="00F529BC">
            <w:pPr>
              <w:rPr>
                <w:b/>
                <w:bCs/>
              </w:rPr>
            </w:pPr>
            <w:r w:rsidRPr="00F529BC">
              <w:rPr>
                <w:b/>
                <w:bCs/>
              </w:rPr>
              <w:t>12.71631</w:t>
            </w:r>
          </w:p>
        </w:tc>
        <w:tc>
          <w:tcPr>
            <w:tcW w:w="960" w:type="dxa"/>
            <w:noWrap/>
            <w:hideMark/>
          </w:tcPr>
          <w:p w14:paraId="3F7B1D20" w14:textId="77777777" w:rsidR="00F529BC" w:rsidRPr="00F529BC" w:rsidRDefault="00F529BC" w:rsidP="00F529BC">
            <w:pPr>
              <w:rPr>
                <w:b/>
                <w:bCs/>
              </w:rPr>
            </w:pPr>
            <w:r w:rsidRPr="00F529BC">
              <w:rPr>
                <w:b/>
                <w:bCs/>
              </w:rPr>
              <w:t>3.402783</w:t>
            </w:r>
          </w:p>
        </w:tc>
        <w:tc>
          <w:tcPr>
            <w:tcW w:w="960" w:type="dxa"/>
            <w:noWrap/>
            <w:hideMark/>
          </w:tcPr>
          <w:p w14:paraId="7119234C" w14:textId="77777777" w:rsidR="00F529BC" w:rsidRPr="00F529BC" w:rsidRDefault="00F529BC" w:rsidP="00F529BC">
            <w:pPr>
              <w:rPr>
                <w:b/>
                <w:bCs/>
              </w:rPr>
            </w:pPr>
            <w:r w:rsidRPr="00F529BC">
              <w:rPr>
                <w:b/>
                <w:bCs/>
              </w:rPr>
              <w:t>5.118639</w:t>
            </w:r>
          </w:p>
        </w:tc>
        <w:tc>
          <w:tcPr>
            <w:tcW w:w="960" w:type="dxa"/>
            <w:noWrap/>
            <w:hideMark/>
          </w:tcPr>
          <w:p w14:paraId="6C6C102B" w14:textId="77777777" w:rsidR="00F529BC" w:rsidRPr="00F529BC" w:rsidRDefault="00F529BC" w:rsidP="00F529BC">
            <w:pPr>
              <w:rPr>
                <w:b/>
                <w:bCs/>
              </w:rPr>
            </w:pPr>
            <w:r w:rsidRPr="00F529BC">
              <w:rPr>
                <w:b/>
                <w:bCs/>
              </w:rPr>
              <w:t>7.254167</w:t>
            </w:r>
          </w:p>
        </w:tc>
        <w:tc>
          <w:tcPr>
            <w:tcW w:w="960" w:type="dxa"/>
            <w:noWrap/>
            <w:hideMark/>
          </w:tcPr>
          <w:p w14:paraId="08B541AD" w14:textId="77777777" w:rsidR="00F529BC" w:rsidRPr="00F529BC" w:rsidRDefault="00F529BC" w:rsidP="00F529BC">
            <w:pPr>
              <w:rPr>
                <w:b/>
                <w:bCs/>
              </w:rPr>
            </w:pPr>
            <w:r w:rsidRPr="00F529BC">
              <w:rPr>
                <w:b/>
                <w:bCs/>
              </w:rPr>
              <w:t>10.3586</w:t>
            </w:r>
          </w:p>
        </w:tc>
        <w:tc>
          <w:tcPr>
            <w:tcW w:w="960" w:type="dxa"/>
            <w:noWrap/>
            <w:hideMark/>
          </w:tcPr>
          <w:p w14:paraId="2CA54DA9" w14:textId="77777777" w:rsidR="00F529BC" w:rsidRPr="00F529BC" w:rsidRDefault="00F529BC" w:rsidP="00F529BC">
            <w:pPr>
              <w:rPr>
                <w:b/>
                <w:bCs/>
              </w:rPr>
            </w:pPr>
            <w:r w:rsidRPr="00F529BC">
              <w:rPr>
                <w:b/>
                <w:bCs/>
              </w:rPr>
              <w:t>11.72203</w:t>
            </w:r>
          </w:p>
        </w:tc>
      </w:tr>
    </w:tbl>
    <w:p w14:paraId="1AB8DA49" w14:textId="77777777" w:rsidR="00F529BC" w:rsidRDefault="00F529BC" w:rsidP="00DD05AD">
      <w:r>
        <w:lastRenderedPageBreak/>
        <w:t>4</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6760869B" w14:textId="77777777" w:rsidTr="00F529BC">
        <w:trPr>
          <w:trHeight w:val="300"/>
        </w:trPr>
        <w:tc>
          <w:tcPr>
            <w:tcW w:w="960" w:type="dxa"/>
            <w:noWrap/>
            <w:hideMark/>
          </w:tcPr>
          <w:p w14:paraId="409AE295" w14:textId="77777777" w:rsidR="00F529BC" w:rsidRPr="00F529BC" w:rsidRDefault="00F529BC" w:rsidP="00F529BC">
            <w:r w:rsidRPr="00F529BC">
              <w:t>Tx01</w:t>
            </w:r>
          </w:p>
        </w:tc>
        <w:tc>
          <w:tcPr>
            <w:tcW w:w="960" w:type="dxa"/>
            <w:noWrap/>
            <w:hideMark/>
          </w:tcPr>
          <w:p w14:paraId="10F35396" w14:textId="77777777" w:rsidR="00F529BC" w:rsidRPr="00F529BC" w:rsidRDefault="00F529BC" w:rsidP="00F529BC">
            <w:r w:rsidRPr="00F529BC">
              <w:t>Tx02</w:t>
            </w:r>
          </w:p>
        </w:tc>
        <w:tc>
          <w:tcPr>
            <w:tcW w:w="960" w:type="dxa"/>
            <w:noWrap/>
            <w:hideMark/>
          </w:tcPr>
          <w:p w14:paraId="61DA52B8" w14:textId="77777777" w:rsidR="00F529BC" w:rsidRPr="00F529BC" w:rsidRDefault="00F529BC" w:rsidP="00F529BC">
            <w:r w:rsidRPr="00F529BC">
              <w:t>Tx03</w:t>
            </w:r>
          </w:p>
        </w:tc>
        <w:tc>
          <w:tcPr>
            <w:tcW w:w="960" w:type="dxa"/>
            <w:noWrap/>
            <w:hideMark/>
          </w:tcPr>
          <w:p w14:paraId="0FA443A6" w14:textId="77777777" w:rsidR="00F529BC" w:rsidRPr="00F529BC" w:rsidRDefault="00F529BC" w:rsidP="00F529BC">
            <w:r w:rsidRPr="00F529BC">
              <w:t>Tx04</w:t>
            </w:r>
          </w:p>
        </w:tc>
        <w:tc>
          <w:tcPr>
            <w:tcW w:w="960" w:type="dxa"/>
            <w:noWrap/>
            <w:hideMark/>
          </w:tcPr>
          <w:p w14:paraId="2BC3F2E0" w14:textId="77777777" w:rsidR="00F529BC" w:rsidRPr="00F529BC" w:rsidRDefault="00F529BC" w:rsidP="00F529BC">
            <w:r w:rsidRPr="00F529BC">
              <w:t>Tx05</w:t>
            </w:r>
          </w:p>
        </w:tc>
        <w:tc>
          <w:tcPr>
            <w:tcW w:w="960" w:type="dxa"/>
            <w:noWrap/>
            <w:hideMark/>
          </w:tcPr>
          <w:p w14:paraId="17493E5D" w14:textId="77777777" w:rsidR="00F529BC" w:rsidRPr="00F529BC" w:rsidRDefault="00F529BC" w:rsidP="00F529BC">
            <w:r w:rsidRPr="00F529BC">
              <w:t>Tx06</w:t>
            </w:r>
          </w:p>
        </w:tc>
        <w:tc>
          <w:tcPr>
            <w:tcW w:w="960" w:type="dxa"/>
            <w:noWrap/>
            <w:hideMark/>
          </w:tcPr>
          <w:p w14:paraId="6FEA3818" w14:textId="77777777" w:rsidR="00F529BC" w:rsidRPr="00F529BC" w:rsidRDefault="00F529BC" w:rsidP="00F529BC">
            <w:r w:rsidRPr="00F529BC">
              <w:t>Tx07</w:t>
            </w:r>
          </w:p>
        </w:tc>
        <w:tc>
          <w:tcPr>
            <w:tcW w:w="960" w:type="dxa"/>
            <w:noWrap/>
            <w:hideMark/>
          </w:tcPr>
          <w:p w14:paraId="0776E769" w14:textId="77777777" w:rsidR="00F529BC" w:rsidRPr="00F529BC" w:rsidRDefault="00F529BC" w:rsidP="00F529BC">
            <w:r w:rsidRPr="00F529BC">
              <w:t>Tx08</w:t>
            </w:r>
          </w:p>
        </w:tc>
        <w:tc>
          <w:tcPr>
            <w:tcW w:w="960" w:type="dxa"/>
            <w:noWrap/>
            <w:hideMark/>
          </w:tcPr>
          <w:p w14:paraId="77984FD4" w14:textId="77777777" w:rsidR="00F529BC" w:rsidRPr="00F529BC" w:rsidRDefault="00F529BC" w:rsidP="00F529BC">
            <w:r w:rsidRPr="00F529BC">
              <w:t>Tx09</w:t>
            </w:r>
          </w:p>
        </w:tc>
        <w:tc>
          <w:tcPr>
            <w:tcW w:w="960" w:type="dxa"/>
            <w:noWrap/>
            <w:hideMark/>
          </w:tcPr>
          <w:p w14:paraId="293B6A0F" w14:textId="77777777" w:rsidR="00F529BC" w:rsidRPr="00F529BC" w:rsidRDefault="00F529BC" w:rsidP="00F529BC">
            <w:r w:rsidRPr="00F529BC">
              <w:t>Tx10</w:t>
            </w:r>
          </w:p>
        </w:tc>
      </w:tr>
      <w:tr w:rsidR="00F529BC" w:rsidRPr="00F529BC" w14:paraId="01363D3A" w14:textId="77777777" w:rsidTr="00F529BC">
        <w:trPr>
          <w:trHeight w:val="300"/>
        </w:trPr>
        <w:tc>
          <w:tcPr>
            <w:tcW w:w="960" w:type="dxa"/>
            <w:noWrap/>
            <w:hideMark/>
          </w:tcPr>
          <w:p w14:paraId="7D18DB3F" w14:textId="77777777" w:rsidR="00F529BC" w:rsidRPr="00F529BC" w:rsidRDefault="00F529BC" w:rsidP="00F529BC">
            <w:r w:rsidRPr="00F529BC">
              <w:t>3.257408</w:t>
            </w:r>
          </w:p>
        </w:tc>
        <w:tc>
          <w:tcPr>
            <w:tcW w:w="960" w:type="dxa"/>
            <w:noWrap/>
            <w:hideMark/>
          </w:tcPr>
          <w:p w14:paraId="3D9FF227" w14:textId="77777777" w:rsidR="00F529BC" w:rsidRPr="00F529BC" w:rsidRDefault="00F529BC" w:rsidP="00F529BC">
            <w:r w:rsidRPr="00F529BC">
              <w:t>3.698596</w:t>
            </w:r>
          </w:p>
        </w:tc>
        <w:tc>
          <w:tcPr>
            <w:tcW w:w="960" w:type="dxa"/>
            <w:noWrap/>
            <w:hideMark/>
          </w:tcPr>
          <w:p w14:paraId="3C199C28" w14:textId="77777777" w:rsidR="00F529BC" w:rsidRPr="00F529BC" w:rsidRDefault="00F529BC" w:rsidP="00F529BC">
            <w:r w:rsidRPr="00F529BC">
              <w:t>6.798668</w:t>
            </w:r>
          </w:p>
        </w:tc>
        <w:tc>
          <w:tcPr>
            <w:tcW w:w="960" w:type="dxa"/>
            <w:noWrap/>
            <w:hideMark/>
          </w:tcPr>
          <w:p w14:paraId="3D888A24" w14:textId="77777777" w:rsidR="00F529BC" w:rsidRPr="00F529BC" w:rsidRDefault="00F529BC" w:rsidP="00F529BC">
            <w:r w:rsidRPr="00F529BC">
              <w:t>11.19785</w:t>
            </w:r>
          </w:p>
        </w:tc>
        <w:tc>
          <w:tcPr>
            <w:tcW w:w="960" w:type="dxa"/>
            <w:noWrap/>
            <w:hideMark/>
          </w:tcPr>
          <w:p w14:paraId="3A28583A" w14:textId="77777777" w:rsidR="00F529BC" w:rsidRPr="00F529BC" w:rsidRDefault="00F529BC" w:rsidP="00F529BC">
            <w:r w:rsidRPr="00F529BC">
              <w:t>10.16809</w:t>
            </w:r>
          </w:p>
        </w:tc>
        <w:tc>
          <w:tcPr>
            <w:tcW w:w="960" w:type="dxa"/>
            <w:noWrap/>
            <w:hideMark/>
          </w:tcPr>
          <w:p w14:paraId="38CD780C" w14:textId="77777777" w:rsidR="00F529BC" w:rsidRPr="00F529BC" w:rsidRDefault="00F529BC" w:rsidP="00F529BC">
            <w:r w:rsidRPr="00F529BC">
              <w:t>4.126975</w:t>
            </w:r>
          </w:p>
        </w:tc>
        <w:tc>
          <w:tcPr>
            <w:tcW w:w="960" w:type="dxa"/>
            <w:noWrap/>
            <w:hideMark/>
          </w:tcPr>
          <w:p w14:paraId="3D832912" w14:textId="77777777" w:rsidR="00F529BC" w:rsidRPr="00F529BC" w:rsidRDefault="00F529BC" w:rsidP="00F529BC">
            <w:r w:rsidRPr="00F529BC">
              <w:t>3.600681</w:t>
            </w:r>
          </w:p>
        </w:tc>
        <w:tc>
          <w:tcPr>
            <w:tcW w:w="960" w:type="dxa"/>
            <w:noWrap/>
            <w:hideMark/>
          </w:tcPr>
          <w:p w14:paraId="6BCB60AB" w14:textId="77777777" w:rsidR="00F529BC" w:rsidRPr="00F529BC" w:rsidRDefault="00F529BC" w:rsidP="00F529BC">
            <w:r w:rsidRPr="00F529BC">
              <w:t>6.22199</w:t>
            </w:r>
          </w:p>
        </w:tc>
        <w:tc>
          <w:tcPr>
            <w:tcW w:w="960" w:type="dxa"/>
            <w:noWrap/>
            <w:hideMark/>
          </w:tcPr>
          <w:p w14:paraId="744864BF" w14:textId="77777777" w:rsidR="00F529BC" w:rsidRPr="00F529BC" w:rsidRDefault="00F529BC" w:rsidP="00F529BC">
            <w:r w:rsidRPr="00F529BC">
              <w:t>8.860706</w:t>
            </w:r>
          </w:p>
        </w:tc>
        <w:tc>
          <w:tcPr>
            <w:tcW w:w="960" w:type="dxa"/>
            <w:noWrap/>
            <w:hideMark/>
          </w:tcPr>
          <w:p w14:paraId="184DF17E" w14:textId="77777777" w:rsidR="00F529BC" w:rsidRPr="00F529BC" w:rsidRDefault="00F529BC" w:rsidP="00F529BC">
            <w:r w:rsidRPr="00F529BC">
              <w:t>12.30579</w:t>
            </w:r>
          </w:p>
        </w:tc>
      </w:tr>
      <w:tr w:rsidR="00F529BC" w:rsidRPr="00F529BC" w14:paraId="10D682B0" w14:textId="77777777" w:rsidTr="00F529BC">
        <w:trPr>
          <w:trHeight w:val="300"/>
        </w:trPr>
        <w:tc>
          <w:tcPr>
            <w:tcW w:w="960" w:type="dxa"/>
            <w:noWrap/>
            <w:hideMark/>
          </w:tcPr>
          <w:p w14:paraId="18D7945E" w14:textId="77777777" w:rsidR="00F529BC" w:rsidRPr="00F529BC" w:rsidRDefault="00F529BC" w:rsidP="00F529BC">
            <w:r w:rsidRPr="00F529BC">
              <w:t>2.123788</w:t>
            </w:r>
          </w:p>
        </w:tc>
        <w:tc>
          <w:tcPr>
            <w:tcW w:w="960" w:type="dxa"/>
            <w:noWrap/>
            <w:hideMark/>
          </w:tcPr>
          <w:p w14:paraId="216399C4" w14:textId="77777777" w:rsidR="00F529BC" w:rsidRPr="00F529BC" w:rsidRDefault="00F529BC" w:rsidP="00F529BC">
            <w:r w:rsidRPr="00F529BC">
              <w:t>4.527123</w:t>
            </w:r>
          </w:p>
        </w:tc>
        <w:tc>
          <w:tcPr>
            <w:tcW w:w="960" w:type="dxa"/>
            <w:noWrap/>
            <w:hideMark/>
          </w:tcPr>
          <w:p w14:paraId="050EBB5A" w14:textId="77777777" w:rsidR="00F529BC" w:rsidRPr="00F529BC" w:rsidRDefault="00F529BC" w:rsidP="00F529BC">
            <w:r w:rsidRPr="00F529BC">
              <w:t>6.470344</w:t>
            </w:r>
          </w:p>
        </w:tc>
        <w:tc>
          <w:tcPr>
            <w:tcW w:w="960" w:type="dxa"/>
            <w:noWrap/>
            <w:hideMark/>
          </w:tcPr>
          <w:p w14:paraId="21361DF0" w14:textId="77777777" w:rsidR="00F529BC" w:rsidRPr="00F529BC" w:rsidRDefault="00F529BC" w:rsidP="00F529BC">
            <w:r w:rsidRPr="00F529BC">
              <w:t>8.32112</w:t>
            </w:r>
          </w:p>
        </w:tc>
        <w:tc>
          <w:tcPr>
            <w:tcW w:w="960" w:type="dxa"/>
            <w:noWrap/>
            <w:hideMark/>
          </w:tcPr>
          <w:p w14:paraId="34273ECB" w14:textId="77777777" w:rsidR="00F529BC" w:rsidRPr="00F529BC" w:rsidRDefault="00F529BC" w:rsidP="00F529BC">
            <w:r w:rsidRPr="00F529BC">
              <w:t>14.71011</w:t>
            </w:r>
          </w:p>
        </w:tc>
        <w:tc>
          <w:tcPr>
            <w:tcW w:w="960" w:type="dxa"/>
            <w:noWrap/>
            <w:hideMark/>
          </w:tcPr>
          <w:p w14:paraId="60A0AF39" w14:textId="77777777" w:rsidR="00F529BC" w:rsidRPr="00F529BC" w:rsidRDefault="00F529BC" w:rsidP="00F529BC">
            <w:r w:rsidRPr="00F529BC">
              <w:t>1.981998</w:t>
            </w:r>
          </w:p>
        </w:tc>
        <w:tc>
          <w:tcPr>
            <w:tcW w:w="960" w:type="dxa"/>
            <w:noWrap/>
            <w:hideMark/>
          </w:tcPr>
          <w:p w14:paraId="0F6F0C1E" w14:textId="77777777" w:rsidR="00F529BC" w:rsidRPr="00F529BC" w:rsidRDefault="00F529BC" w:rsidP="00F529BC">
            <w:r w:rsidRPr="00F529BC">
              <w:t>3.780491</w:t>
            </w:r>
          </w:p>
        </w:tc>
        <w:tc>
          <w:tcPr>
            <w:tcW w:w="960" w:type="dxa"/>
            <w:noWrap/>
            <w:hideMark/>
          </w:tcPr>
          <w:p w14:paraId="323093FF" w14:textId="77777777" w:rsidR="00F529BC" w:rsidRPr="00F529BC" w:rsidRDefault="00F529BC" w:rsidP="00F529BC">
            <w:r w:rsidRPr="00F529BC">
              <w:t>6.15416</w:t>
            </w:r>
          </w:p>
        </w:tc>
        <w:tc>
          <w:tcPr>
            <w:tcW w:w="960" w:type="dxa"/>
            <w:noWrap/>
            <w:hideMark/>
          </w:tcPr>
          <w:p w14:paraId="0CAA60DA" w14:textId="77777777" w:rsidR="00F529BC" w:rsidRPr="00F529BC" w:rsidRDefault="00F529BC" w:rsidP="00F529BC">
            <w:r w:rsidRPr="00F529BC">
              <w:t>8.332192</w:t>
            </w:r>
          </w:p>
        </w:tc>
        <w:tc>
          <w:tcPr>
            <w:tcW w:w="960" w:type="dxa"/>
            <w:noWrap/>
            <w:hideMark/>
          </w:tcPr>
          <w:p w14:paraId="7F523C0C" w14:textId="77777777" w:rsidR="00F529BC" w:rsidRPr="00F529BC" w:rsidRDefault="00F529BC" w:rsidP="00F529BC">
            <w:r w:rsidRPr="00F529BC">
              <w:t>10.2233</w:t>
            </w:r>
          </w:p>
        </w:tc>
      </w:tr>
      <w:tr w:rsidR="00F529BC" w:rsidRPr="00F529BC" w14:paraId="20E22887" w14:textId="77777777" w:rsidTr="00F529BC">
        <w:trPr>
          <w:trHeight w:val="300"/>
        </w:trPr>
        <w:tc>
          <w:tcPr>
            <w:tcW w:w="960" w:type="dxa"/>
            <w:noWrap/>
            <w:hideMark/>
          </w:tcPr>
          <w:p w14:paraId="106043D3" w14:textId="77777777" w:rsidR="00F529BC" w:rsidRPr="00F529BC" w:rsidRDefault="00F529BC" w:rsidP="00F529BC">
            <w:r w:rsidRPr="00F529BC">
              <w:t>2.619293</w:t>
            </w:r>
          </w:p>
        </w:tc>
        <w:tc>
          <w:tcPr>
            <w:tcW w:w="960" w:type="dxa"/>
            <w:noWrap/>
            <w:hideMark/>
          </w:tcPr>
          <w:p w14:paraId="5816BDBB" w14:textId="77777777" w:rsidR="00F529BC" w:rsidRPr="00F529BC" w:rsidRDefault="00F529BC" w:rsidP="00F529BC">
            <w:r w:rsidRPr="00F529BC">
              <w:t>3.629009</w:t>
            </w:r>
          </w:p>
        </w:tc>
        <w:tc>
          <w:tcPr>
            <w:tcW w:w="960" w:type="dxa"/>
            <w:noWrap/>
            <w:hideMark/>
          </w:tcPr>
          <w:p w14:paraId="7B79A518" w14:textId="77777777" w:rsidR="00F529BC" w:rsidRPr="00F529BC" w:rsidRDefault="00F529BC" w:rsidP="00F529BC">
            <w:r w:rsidRPr="00F529BC">
              <w:t>8.483824</w:t>
            </w:r>
          </w:p>
        </w:tc>
        <w:tc>
          <w:tcPr>
            <w:tcW w:w="960" w:type="dxa"/>
            <w:noWrap/>
            <w:hideMark/>
          </w:tcPr>
          <w:p w14:paraId="04BF74B8" w14:textId="77777777" w:rsidR="00F529BC" w:rsidRPr="00F529BC" w:rsidRDefault="00F529BC" w:rsidP="00F529BC">
            <w:r w:rsidRPr="00F529BC">
              <w:t>7.815642</w:t>
            </w:r>
          </w:p>
        </w:tc>
        <w:tc>
          <w:tcPr>
            <w:tcW w:w="960" w:type="dxa"/>
            <w:noWrap/>
            <w:hideMark/>
          </w:tcPr>
          <w:p w14:paraId="3FED7901" w14:textId="77777777" w:rsidR="00F529BC" w:rsidRPr="00F529BC" w:rsidRDefault="00F529BC" w:rsidP="00F529BC">
            <w:r w:rsidRPr="00F529BC">
              <w:t>11.85132</w:t>
            </w:r>
          </w:p>
        </w:tc>
        <w:tc>
          <w:tcPr>
            <w:tcW w:w="960" w:type="dxa"/>
            <w:noWrap/>
            <w:hideMark/>
          </w:tcPr>
          <w:p w14:paraId="1448041E" w14:textId="77777777" w:rsidR="00F529BC" w:rsidRPr="00F529BC" w:rsidRDefault="00F529BC" w:rsidP="00F529BC">
            <w:r w:rsidRPr="00F529BC">
              <w:t>3.154653</w:t>
            </w:r>
          </w:p>
        </w:tc>
        <w:tc>
          <w:tcPr>
            <w:tcW w:w="960" w:type="dxa"/>
            <w:noWrap/>
            <w:hideMark/>
          </w:tcPr>
          <w:p w14:paraId="29D2A3D4" w14:textId="77777777" w:rsidR="00F529BC" w:rsidRPr="00F529BC" w:rsidRDefault="00F529BC" w:rsidP="00F529BC">
            <w:r w:rsidRPr="00F529BC">
              <w:t>4.811789</w:t>
            </w:r>
          </w:p>
        </w:tc>
        <w:tc>
          <w:tcPr>
            <w:tcW w:w="960" w:type="dxa"/>
            <w:noWrap/>
            <w:hideMark/>
          </w:tcPr>
          <w:p w14:paraId="10E3C6F2" w14:textId="77777777" w:rsidR="00F529BC" w:rsidRPr="00F529BC" w:rsidRDefault="00F529BC" w:rsidP="00F529BC">
            <w:r w:rsidRPr="00F529BC">
              <w:t>5.857058</w:t>
            </w:r>
          </w:p>
        </w:tc>
        <w:tc>
          <w:tcPr>
            <w:tcW w:w="960" w:type="dxa"/>
            <w:noWrap/>
            <w:hideMark/>
          </w:tcPr>
          <w:p w14:paraId="0D53FDF8" w14:textId="77777777" w:rsidR="00F529BC" w:rsidRPr="00F529BC" w:rsidRDefault="00F529BC" w:rsidP="00F529BC">
            <w:r w:rsidRPr="00F529BC">
              <w:t>10.78326</w:t>
            </w:r>
          </w:p>
        </w:tc>
        <w:tc>
          <w:tcPr>
            <w:tcW w:w="960" w:type="dxa"/>
            <w:noWrap/>
            <w:hideMark/>
          </w:tcPr>
          <w:p w14:paraId="6A42D494" w14:textId="77777777" w:rsidR="00F529BC" w:rsidRPr="00F529BC" w:rsidRDefault="00F529BC" w:rsidP="00F529BC">
            <w:r w:rsidRPr="00F529BC">
              <w:t>15.4935</w:t>
            </w:r>
          </w:p>
        </w:tc>
      </w:tr>
      <w:tr w:rsidR="00F529BC" w:rsidRPr="00F529BC" w14:paraId="564987CE" w14:textId="77777777" w:rsidTr="00F529BC">
        <w:trPr>
          <w:trHeight w:val="300"/>
        </w:trPr>
        <w:tc>
          <w:tcPr>
            <w:tcW w:w="960" w:type="dxa"/>
            <w:noWrap/>
            <w:hideMark/>
          </w:tcPr>
          <w:p w14:paraId="1F399910" w14:textId="77777777" w:rsidR="00F529BC" w:rsidRPr="00F529BC" w:rsidRDefault="00F529BC" w:rsidP="00F529BC">
            <w:r w:rsidRPr="00F529BC">
              <w:t>2.803616</w:t>
            </w:r>
          </w:p>
        </w:tc>
        <w:tc>
          <w:tcPr>
            <w:tcW w:w="960" w:type="dxa"/>
            <w:noWrap/>
            <w:hideMark/>
          </w:tcPr>
          <w:p w14:paraId="7FB1C25E" w14:textId="77777777" w:rsidR="00F529BC" w:rsidRPr="00F529BC" w:rsidRDefault="00F529BC" w:rsidP="00F529BC">
            <w:r w:rsidRPr="00F529BC">
              <w:t>4.891185</w:t>
            </w:r>
          </w:p>
        </w:tc>
        <w:tc>
          <w:tcPr>
            <w:tcW w:w="960" w:type="dxa"/>
            <w:noWrap/>
            <w:hideMark/>
          </w:tcPr>
          <w:p w14:paraId="617A7BE5" w14:textId="77777777" w:rsidR="00F529BC" w:rsidRPr="00F529BC" w:rsidRDefault="00F529BC" w:rsidP="00F529BC">
            <w:r w:rsidRPr="00F529BC">
              <w:t>6.266166</w:t>
            </w:r>
          </w:p>
        </w:tc>
        <w:tc>
          <w:tcPr>
            <w:tcW w:w="960" w:type="dxa"/>
            <w:noWrap/>
            <w:hideMark/>
          </w:tcPr>
          <w:p w14:paraId="32EFE1D3" w14:textId="77777777" w:rsidR="00F529BC" w:rsidRPr="00F529BC" w:rsidRDefault="00F529BC" w:rsidP="00F529BC">
            <w:r w:rsidRPr="00F529BC">
              <w:t>8.800763</w:t>
            </w:r>
          </w:p>
        </w:tc>
        <w:tc>
          <w:tcPr>
            <w:tcW w:w="960" w:type="dxa"/>
            <w:noWrap/>
            <w:hideMark/>
          </w:tcPr>
          <w:p w14:paraId="37B72921" w14:textId="77777777" w:rsidR="00F529BC" w:rsidRPr="00F529BC" w:rsidRDefault="00F529BC" w:rsidP="00F529BC">
            <w:r w:rsidRPr="00F529BC">
              <w:t>10.72815</w:t>
            </w:r>
          </w:p>
        </w:tc>
        <w:tc>
          <w:tcPr>
            <w:tcW w:w="960" w:type="dxa"/>
            <w:noWrap/>
            <w:hideMark/>
          </w:tcPr>
          <w:p w14:paraId="08B1A9CA" w14:textId="77777777" w:rsidR="00F529BC" w:rsidRPr="00F529BC" w:rsidRDefault="00F529BC" w:rsidP="00F529BC">
            <w:r w:rsidRPr="00F529BC">
              <w:t>3.43861</w:t>
            </w:r>
          </w:p>
        </w:tc>
        <w:tc>
          <w:tcPr>
            <w:tcW w:w="960" w:type="dxa"/>
            <w:noWrap/>
            <w:hideMark/>
          </w:tcPr>
          <w:p w14:paraId="22CB52D9" w14:textId="77777777" w:rsidR="00F529BC" w:rsidRPr="00F529BC" w:rsidRDefault="00F529BC" w:rsidP="00F529BC">
            <w:r w:rsidRPr="00F529BC">
              <w:t>4.443033</w:t>
            </w:r>
          </w:p>
        </w:tc>
        <w:tc>
          <w:tcPr>
            <w:tcW w:w="960" w:type="dxa"/>
            <w:noWrap/>
            <w:hideMark/>
          </w:tcPr>
          <w:p w14:paraId="6D36059A" w14:textId="77777777" w:rsidR="00F529BC" w:rsidRPr="00F529BC" w:rsidRDefault="00F529BC" w:rsidP="00F529BC">
            <w:r w:rsidRPr="00F529BC">
              <w:t>7.90547</w:t>
            </w:r>
          </w:p>
        </w:tc>
        <w:tc>
          <w:tcPr>
            <w:tcW w:w="960" w:type="dxa"/>
            <w:noWrap/>
            <w:hideMark/>
          </w:tcPr>
          <w:p w14:paraId="4C81DCAE" w14:textId="77777777" w:rsidR="00F529BC" w:rsidRPr="00F529BC" w:rsidRDefault="00F529BC" w:rsidP="00F529BC">
            <w:r w:rsidRPr="00F529BC">
              <w:t>8.3012</w:t>
            </w:r>
          </w:p>
        </w:tc>
        <w:tc>
          <w:tcPr>
            <w:tcW w:w="960" w:type="dxa"/>
            <w:noWrap/>
            <w:hideMark/>
          </w:tcPr>
          <w:p w14:paraId="2CFBE33E" w14:textId="77777777" w:rsidR="00F529BC" w:rsidRPr="00F529BC" w:rsidRDefault="00F529BC" w:rsidP="00F529BC">
            <w:r w:rsidRPr="00F529BC">
              <w:t>14.7036</w:t>
            </w:r>
          </w:p>
        </w:tc>
      </w:tr>
      <w:tr w:rsidR="00F529BC" w:rsidRPr="00F529BC" w14:paraId="3BB536FC" w14:textId="77777777" w:rsidTr="00F529BC">
        <w:trPr>
          <w:trHeight w:val="300"/>
        </w:trPr>
        <w:tc>
          <w:tcPr>
            <w:tcW w:w="960" w:type="dxa"/>
            <w:noWrap/>
            <w:hideMark/>
          </w:tcPr>
          <w:p w14:paraId="5DEBD236" w14:textId="77777777" w:rsidR="00F529BC" w:rsidRPr="00F529BC" w:rsidRDefault="00F529BC" w:rsidP="00F529BC">
            <w:r w:rsidRPr="00F529BC">
              <w:t>3.336056</w:t>
            </w:r>
          </w:p>
        </w:tc>
        <w:tc>
          <w:tcPr>
            <w:tcW w:w="960" w:type="dxa"/>
            <w:noWrap/>
            <w:hideMark/>
          </w:tcPr>
          <w:p w14:paraId="3AEC3C6E" w14:textId="77777777" w:rsidR="00F529BC" w:rsidRPr="00F529BC" w:rsidRDefault="00F529BC" w:rsidP="00F529BC">
            <w:r w:rsidRPr="00F529BC">
              <w:t>5.112802</w:t>
            </w:r>
          </w:p>
        </w:tc>
        <w:tc>
          <w:tcPr>
            <w:tcW w:w="960" w:type="dxa"/>
            <w:noWrap/>
            <w:hideMark/>
          </w:tcPr>
          <w:p w14:paraId="13D7277F" w14:textId="77777777" w:rsidR="00F529BC" w:rsidRPr="00F529BC" w:rsidRDefault="00F529BC" w:rsidP="00F529BC">
            <w:r w:rsidRPr="00F529BC">
              <w:t>6.505024</w:t>
            </w:r>
          </w:p>
        </w:tc>
        <w:tc>
          <w:tcPr>
            <w:tcW w:w="960" w:type="dxa"/>
            <w:noWrap/>
            <w:hideMark/>
          </w:tcPr>
          <w:p w14:paraId="4012FD51" w14:textId="77777777" w:rsidR="00F529BC" w:rsidRPr="00F529BC" w:rsidRDefault="00F529BC" w:rsidP="00F529BC">
            <w:r w:rsidRPr="00F529BC">
              <w:t>10.66916</w:t>
            </w:r>
          </w:p>
        </w:tc>
        <w:tc>
          <w:tcPr>
            <w:tcW w:w="960" w:type="dxa"/>
            <w:noWrap/>
            <w:hideMark/>
          </w:tcPr>
          <w:p w14:paraId="338CDF86" w14:textId="77777777" w:rsidR="00F529BC" w:rsidRPr="00F529BC" w:rsidRDefault="00F529BC" w:rsidP="00F529BC">
            <w:r w:rsidRPr="00F529BC">
              <w:t>11.20254</w:t>
            </w:r>
          </w:p>
        </w:tc>
        <w:tc>
          <w:tcPr>
            <w:tcW w:w="960" w:type="dxa"/>
            <w:noWrap/>
            <w:hideMark/>
          </w:tcPr>
          <w:p w14:paraId="3E67DC04" w14:textId="77777777" w:rsidR="00F529BC" w:rsidRPr="00F529BC" w:rsidRDefault="00F529BC" w:rsidP="00F529BC">
            <w:r w:rsidRPr="00F529BC">
              <w:t>3.563663</w:t>
            </w:r>
          </w:p>
        </w:tc>
        <w:tc>
          <w:tcPr>
            <w:tcW w:w="960" w:type="dxa"/>
            <w:noWrap/>
            <w:hideMark/>
          </w:tcPr>
          <w:p w14:paraId="3170521B" w14:textId="77777777" w:rsidR="00F529BC" w:rsidRPr="00F529BC" w:rsidRDefault="00F529BC" w:rsidP="00F529BC">
            <w:r w:rsidRPr="00F529BC">
              <w:t>4.562032</w:t>
            </w:r>
          </w:p>
        </w:tc>
        <w:tc>
          <w:tcPr>
            <w:tcW w:w="960" w:type="dxa"/>
            <w:noWrap/>
            <w:hideMark/>
          </w:tcPr>
          <w:p w14:paraId="3D0AA8AE" w14:textId="77777777" w:rsidR="00F529BC" w:rsidRPr="00F529BC" w:rsidRDefault="00F529BC" w:rsidP="00F529BC">
            <w:r w:rsidRPr="00F529BC">
              <w:t>6.347701</w:t>
            </w:r>
          </w:p>
        </w:tc>
        <w:tc>
          <w:tcPr>
            <w:tcW w:w="960" w:type="dxa"/>
            <w:noWrap/>
            <w:hideMark/>
          </w:tcPr>
          <w:p w14:paraId="5CF5F101" w14:textId="77777777" w:rsidR="00F529BC" w:rsidRPr="00F529BC" w:rsidRDefault="00F529BC" w:rsidP="00F529BC">
            <w:r w:rsidRPr="00F529BC">
              <w:t>8.455669</w:t>
            </w:r>
          </w:p>
        </w:tc>
        <w:tc>
          <w:tcPr>
            <w:tcW w:w="960" w:type="dxa"/>
            <w:noWrap/>
            <w:hideMark/>
          </w:tcPr>
          <w:p w14:paraId="622B8C60" w14:textId="77777777" w:rsidR="00F529BC" w:rsidRPr="00F529BC" w:rsidRDefault="00F529BC" w:rsidP="00F529BC">
            <w:r w:rsidRPr="00F529BC">
              <w:t>13.96971</w:t>
            </w:r>
          </w:p>
        </w:tc>
      </w:tr>
      <w:tr w:rsidR="00F529BC" w:rsidRPr="00F529BC" w14:paraId="66DE9EB7" w14:textId="77777777" w:rsidTr="00F529BC">
        <w:trPr>
          <w:trHeight w:val="300"/>
        </w:trPr>
        <w:tc>
          <w:tcPr>
            <w:tcW w:w="960" w:type="dxa"/>
            <w:noWrap/>
            <w:hideMark/>
          </w:tcPr>
          <w:p w14:paraId="320B41E8" w14:textId="77777777" w:rsidR="00F529BC" w:rsidRPr="00F529BC" w:rsidRDefault="00F529BC" w:rsidP="00F529BC">
            <w:r w:rsidRPr="00F529BC">
              <w:t>2.835991</w:t>
            </w:r>
          </w:p>
        </w:tc>
        <w:tc>
          <w:tcPr>
            <w:tcW w:w="960" w:type="dxa"/>
            <w:noWrap/>
            <w:hideMark/>
          </w:tcPr>
          <w:p w14:paraId="74EC2B62" w14:textId="77777777" w:rsidR="00F529BC" w:rsidRPr="00F529BC" w:rsidRDefault="00F529BC" w:rsidP="00F529BC">
            <w:r w:rsidRPr="00F529BC">
              <w:t>5.500392</w:t>
            </w:r>
          </w:p>
        </w:tc>
        <w:tc>
          <w:tcPr>
            <w:tcW w:w="960" w:type="dxa"/>
            <w:noWrap/>
            <w:hideMark/>
          </w:tcPr>
          <w:p w14:paraId="23494118" w14:textId="77777777" w:rsidR="00F529BC" w:rsidRPr="00F529BC" w:rsidRDefault="00F529BC" w:rsidP="00F529BC">
            <w:r w:rsidRPr="00F529BC">
              <w:t>7.48831</w:t>
            </w:r>
          </w:p>
        </w:tc>
        <w:tc>
          <w:tcPr>
            <w:tcW w:w="960" w:type="dxa"/>
            <w:noWrap/>
            <w:hideMark/>
          </w:tcPr>
          <w:p w14:paraId="4C52FE2D" w14:textId="77777777" w:rsidR="00F529BC" w:rsidRPr="00F529BC" w:rsidRDefault="00F529BC" w:rsidP="00F529BC">
            <w:r w:rsidRPr="00F529BC">
              <w:t>8.250461</w:t>
            </w:r>
          </w:p>
        </w:tc>
        <w:tc>
          <w:tcPr>
            <w:tcW w:w="960" w:type="dxa"/>
            <w:noWrap/>
            <w:hideMark/>
          </w:tcPr>
          <w:p w14:paraId="26EDD0A0" w14:textId="77777777" w:rsidR="00F529BC" w:rsidRPr="00F529BC" w:rsidRDefault="00F529BC" w:rsidP="00F529BC">
            <w:r w:rsidRPr="00F529BC">
              <w:t>15.93333</w:t>
            </w:r>
          </w:p>
        </w:tc>
        <w:tc>
          <w:tcPr>
            <w:tcW w:w="960" w:type="dxa"/>
            <w:noWrap/>
            <w:hideMark/>
          </w:tcPr>
          <w:p w14:paraId="0C696085" w14:textId="77777777" w:rsidR="00F529BC" w:rsidRPr="00F529BC" w:rsidRDefault="00F529BC" w:rsidP="00F529BC">
            <w:r w:rsidRPr="00F529BC">
              <w:t>2.231731</w:t>
            </w:r>
          </w:p>
        </w:tc>
        <w:tc>
          <w:tcPr>
            <w:tcW w:w="960" w:type="dxa"/>
            <w:noWrap/>
            <w:hideMark/>
          </w:tcPr>
          <w:p w14:paraId="41A8925A" w14:textId="77777777" w:rsidR="00F529BC" w:rsidRPr="00F529BC" w:rsidRDefault="00F529BC" w:rsidP="00F529BC">
            <w:r w:rsidRPr="00F529BC">
              <w:t>5.542128</w:t>
            </w:r>
          </w:p>
        </w:tc>
        <w:tc>
          <w:tcPr>
            <w:tcW w:w="960" w:type="dxa"/>
            <w:noWrap/>
            <w:hideMark/>
          </w:tcPr>
          <w:p w14:paraId="7B035DD5" w14:textId="77777777" w:rsidR="00F529BC" w:rsidRPr="00F529BC" w:rsidRDefault="00F529BC" w:rsidP="00F529BC">
            <w:r w:rsidRPr="00F529BC">
              <w:t>7.638315</w:t>
            </w:r>
          </w:p>
        </w:tc>
        <w:tc>
          <w:tcPr>
            <w:tcW w:w="960" w:type="dxa"/>
            <w:noWrap/>
            <w:hideMark/>
          </w:tcPr>
          <w:p w14:paraId="4B33BE19" w14:textId="77777777" w:rsidR="00F529BC" w:rsidRPr="00F529BC" w:rsidRDefault="00F529BC" w:rsidP="00F529BC">
            <w:r w:rsidRPr="00F529BC">
              <w:t>11.31852</w:t>
            </w:r>
          </w:p>
        </w:tc>
        <w:tc>
          <w:tcPr>
            <w:tcW w:w="960" w:type="dxa"/>
            <w:noWrap/>
            <w:hideMark/>
          </w:tcPr>
          <w:p w14:paraId="1B109987" w14:textId="77777777" w:rsidR="00F529BC" w:rsidRPr="00F529BC" w:rsidRDefault="00F529BC" w:rsidP="00F529BC">
            <w:r w:rsidRPr="00F529BC">
              <w:t>10.21577</w:t>
            </w:r>
          </w:p>
        </w:tc>
      </w:tr>
      <w:tr w:rsidR="00F529BC" w:rsidRPr="00F529BC" w14:paraId="5DF9DFD1" w14:textId="77777777" w:rsidTr="00F529BC">
        <w:trPr>
          <w:trHeight w:val="300"/>
        </w:trPr>
        <w:tc>
          <w:tcPr>
            <w:tcW w:w="960" w:type="dxa"/>
            <w:noWrap/>
            <w:hideMark/>
          </w:tcPr>
          <w:p w14:paraId="057BC80C" w14:textId="77777777" w:rsidR="00F529BC" w:rsidRPr="00F529BC" w:rsidRDefault="00F529BC" w:rsidP="00F529BC">
            <w:r w:rsidRPr="00F529BC">
              <w:t>2.913843</w:t>
            </w:r>
          </w:p>
        </w:tc>
        <w:tc>
          <w:tcPr>
            <w:tcW w:w="960" w:type="dxa"/>
            <w:noWrap/>
            <w:hideMark/>
          </w:tcPr>
          <w:p w14:paraId="78B6279B" w14:textId="77777777" w:rsidR="00F529BC" w:rsidRPr="00F529BC" w:rsidRDefault="00F529BC" w:rsidP="00F529BC">
            <w:r w:rsidRPr="00F529BC">
              <w:t>6.376917</w:t>
            </w:r>
          </w:p>
        </w:tc>
        <w:tc>
          <w:tcPr>
            <w:tcW w:w="960" w:type="dxa"/>
            <w:noWrap/>
            <w:hideMark/>
          </w:tcPr>
          <w:p w14:paraId="7F1A6ECC" w14:textId="77777777" w:rsidR="00F529BC" w:rsidRPr="00F529BC" w:rsidRDefault="00F529BC" w:rsidP="00F529BC">
            <w:r w:rsidRPr="00F529BC">
              <w:t>7.738814</w:t>
            </w:r>
          </w:p>
        </w:tc>
        <w:tc>
          <w:tcPr>
            <w:tcW w:w="960" w:type="dxa"/>
            <w:noWrap/>
            <w:hideMark/>
          </w:tcPr>
          <w:p w14:paraId="3419944D" w14:textId="77777777" w:rsidR="00F529BC" w:rsidRPr="00F529BC" w:rsidRDefault="00F529BC" w:rsidP="00F529BC">
            <w:r w:rsidRPr="00F529BC">
              <w:t>8.246641</w:t>
            </w:r>
          </w:p>
        </w:tc>
        <w:tc>
          <w:tcPr>
            <w:tcW w:w="960" w:type="dxa"/>
            <w:noWrap/>
            <w:hideMark/>
          </w:tcPr>
          <w:p w14:paraId="545B221E" w14:textId="77777777" w:rsidR="00F529BC" w:rsidRPr="00F529BC" w:rsidRDefault="00F529BC" w:rsidP="00F529BC">
            <w:r w:rsidRPr="00F529BC">
              <w:t>13.53682</w:t>
            </w:r>
          </w:p>
        </w:tc>
        <w:tc>
          <w:tcPr>
            <w:tcW w:w="960" w:type="dxa"/>
            <w:noWrap/>
            <w:hideMark/>
          </w:tcPr>
          <w:p w14:paraId="4738B210" w14:textId="77777777" w:rsidR="00F529BC" w:rsidRPr="00F529BC" w:rsidRDefault="00F529BC" w:rsidP="00F529BC">
            <w:r w:rsidRPr="00F529BC">
              <w:t>3.435345</w:t>
            </w:r>
          </w:p>
        </w:tc>
        <w:tc>
          <w:tcPr>
            <w:tcW w:w="960" w:type="dxa"/>
            <w:noWrap/>
            <w:hideMark/>
          </w:tcPr>
          <w:p w14:paraId="6513EF7E" w14:textId="77777777" w:rsidR="00F529BC" w:rsidRPr="00F529BC" w:rsidRDefault="00F529BC" w:rsidP="00F529BC">
            <w:r w:rsidRPr="00F529BC">
              <w:t>7.140586</w:t>
            </w:r>
          </w:p>
        </w:tc>
        <w:tc>
          <w:tcPr>
            <w:tcW w:w="960" w:type="dxa"/>
            <w:noWrap/>
            <w:hideMark/>
          </w:tcPr>
          <w:p w14:paraId="48D7B341" w14:textId="77777777" w:rsidR="00F529BC" w:rsidRPr="00F529BC" w:rsidRDefault="00F529BC" w:rsidP="00F529BC">
            <w:r w:rsidRPr="00F529BC">
              <w:t>7.817673</w:t>
            </w:r>
          </w:p>
        </w:tc>
        <w:tc>
          <w:tcPr>
            <w:tcW w:w="960" w:type="dxa"/>
            <w:noWrap/>
            <w:hideMark/>
          </w:tcPr>
          <w:p w14:paraId="16048F78" w14:textId="77777777" w:rsidR="00F529BC" w:rsidRPr="00F529BC" w:rsidRDefault="00F529BC" w:rsidP="00F529BC">
            <w:r w:rsidRPr="00F529BC">
              <w:t>9.215395</w:t>
            </w:r>
          </w:p>
        </w:tc>
        <w:tc>
          <w:tcPr>
            <w:tcW w:w="960" w:type="dxa"/>
            <w:noWrap/>
            <w:hideMark/>
          </w:tcPr>
          <w:p w14:paraId="4800B3AD" w14:textId="77777777" w:rsidR="00F529BC" w:rsidRPr="00F529BC" w:rsidRDefault="00F529BC" w:rsidP="00F529BC">
            <w:r w:rsidRPr="00F529BC">
              <w:t>11.61867</w:t>
            </w:r>
          </w:p>
        </w:tc>
      </w:tr>
      <w:tr w:rsidR="00F529BC" w:rsidRPr="00F529BC" w14:paraId="6FD1FC91" w14:textId="77777777" w:rsidTr="00F529BC">
        <w:trPr>
          <w:trHeight w:val="300"/>
        </w:trPr>
        <w:tc>
          <w:tcPr>
            <w:tcW w:w="960" w:type="dxa"/>
            <w:noWrap/>
            <w:hideMark/>
          </w:tcPr>
          <w:p w14:paraId="560C4B50" w14:textId="77777777" w:rsidR="00F529BC" w:rsidRPr="00F529BC" w:rsidRDefault="00F529BC" w:rsidP="00F529BC">
            <w:r w:rsidRPr="00F529BC">
              <w:t>3.150116</w:t>
            </w:r>
          </w:p>
        </w:tc>
        <w:tc>
          <w:tcPr>
            <w:tcW w:w="960" w:type="dxa"/>
            <w:noWrap/>
            <w:hideMark/>
          </w:tcPr>
          <w:p w14:paraId="30B2159A" w14:textId="77777777" w:rsidR="00F529BC" w:rsidRPr="00F529BC" w:rsidRDefault="00F529BC" w:rsidP="00F529BC">
            <w:r w:rsidRPr="00F529BC">
              <w:t>5.921261</w:t>
            </w:r>
          </w:p>
        </w:tc>
        <w:tc>
          <w:tcPr>
            <w:tcW w:w="960" w:type="dxa"/>
            <w:noWrap/>
            <w:hideMark/>
          </w:tcPr>
          <w:p w14:paraId="3AF3911C" w14:textId="77777777" w:rsidR="00F529BC" w:rsidRPr="00F529BC" w:rsidRDefault="00F529BC" w:rsidP="00F529BC">
            <w:r w:rsidRPr="00F529BC">
              <w:t>9.861115</w:t>
            </w:r>
          </w:p>
        </w:tc>
        <w:tc>
          <w:tcPr>
            <w:tcW w:w="960" w:type="dxa"/>
            <w:noWrap/>
            <w:hideMark/>
          </w:tcPr>
          <w:p w14:paraId="2D12A2AF" w14:textId="77777777" w:rsidR="00F529BC" w:rsidRPr="00F529BC" w:rsidRDefault="00F529BC" w:rsidP="00F529BC">
            <w:r w:rsidRPr="00F529BC">
              <w:t>9.170577</w:t>
            </w:r>
          </w:p>
        </w:tc>
        <w:tc>
          <w:tcPr>
            <w:tcW w:w="960" w:type="dxa"/>
            <w:noWrap/>
            <w:hideMark/>
          </w:tcPr>
          <w:p w14:paraId="3EF7E04D" w14:textId="77777777" w:rsidR="00F529BC" w:rsidRPr="00F529BC" w:rsidRDefault="00F529BC" w:rsidP="00F529BC">
            <w:r w:rsidRPr="00F529BC">
              <w:t>11.52236</w:t>
            </w:r>
          </w:p>
        </w:tc>
        <w:tc>
          <w:tcPr>
            <w:tcW w:w="960" w:type="dxa"/>
            <w:noWrap/>
            <w:hideMark/>
          </w:tcPr>
          <w:p w14:paraId="4664C3D0" w14:textId="77777777" w:rsidR="00F529BC" w:rsidRPr="00F529BC" w:rsidRDefault="00F529BC" w:rsidP="00F529BC">
            <w:r w:rsidRPr="00F529BC">
              <w:t>3.314746</w:t>
            </w:r>
          </w:p>
        </w:tc>
        <w:tc>
          <w:tcPr>
            <w:tcW w:w="960" w:type="dxa"/>
            <w:noWrap/>
            <w:hideMark/>
          </w:tcPr>
          <w:p w14:paraId="22B8D43D" w14:textId="77777777" w:rsidR="00F529BC" w:rsidRPr="00F529BC" w:rsidRDefault="00F529BC" w:rsidP="00F529BC">
            <w:r w:rsidRPr="00F529BC">
              <w:t>6.301297</w:t>
            </w:r>
          </w:p>
        </w:tc>
        <w:tc>
          <w:tcPr>
            <w:tcW w:w="960" w:type="dxa"/>
            <w:noWrap/>
            <w:hideMark/>
          </w:tcPr>
          <w:p w14:paraId="27B2DB30" w14:textId="77777777" w:rsidR="00F529BC" w:rsidRPr="00F529BC" w:rsidRDefault="00F529BC" w:rsidP="00F529BC">
            <w:r w:rsidRPr="00F529BC">
              <w:t>7.300854</w:t>
            </w:r>
          </w:p>
        </w:tc>
        <w:tc>
          <w:tcPr>
            <w:tcW w:w="960" w:type="dxa"/>
            <w:noWrap/>
            <w:hideMark/>
          </w:tcPr>
          <w:p w14:paraId="138F8EAA" w14:textId="77777777" w:rsidR="00F529BC" w:rsidRPr="00F529BC" w:rsidRDefault="00F529BC" w:rsidP="00F529BC">
            <w:r w:rsidRPr="00F529BC">
              <w:t>9.562098</w:t>
            </w:r>
          </w:p>
        </w:tc>
        <w:tc>
          <w:tcPr>
            <w:tcW w:w="960" w:type="dxa"/>
            <w:noWrap/>
            <w:hideMark/>
          </w:tcPr>
          <w:p w14:paraId="0560DB84" w14:textId="77777777" w:rsidR="00F529BC" w:rsidRPr="00F529BC" w:rsidRDefault="00F529BC" w:rsidP="00F529BC">
            <w:r w:rsidRPr="00F529BC">
              <w:t>16.9191</w:t>
            </w:r>
          </w:p>
        </w:tc>
      </w:tr>
      <w:tr w:rsidR="00F529BC" w:rsidRPr="00F529BC" w14:paraId="3644282F" w14:textId="77777777" w:rsidTr="00F529BC">
        <w:trPr>
          <w:trHeight w:val="300"/>
        </w:trPr>
        <w:tc>
          <w:tcPr>
            <w:tcW w:w="960" w:type="dxa"/>
            <w:noWrap/>
            <w:hideMark/>
          </w:tcPr>
          <w:p w14:paraId="65D3278E" w14:textId="77777777" w:rsidR="00F529BC" w:rsidRPr="00F529BC" w:rsidRDefault="00F529BC" w:rsidP="00F529BC">
            <w:r w:rsidRPr="00F529BC">
              <w:t>3.398209</w:t>
            </w:r>
          </w:p>
        </w:tc>
        <w:tc>
          <w:tcPr>
            <w:tcW w:w="960" w:type="dxa"/>
            <w:noWrap/>
            <w:hideMark/>
          </w:tcPr>
          <w:p w14:paraId="70A16D8A" w14:textId="77777777" w:rsidR="00F529BC" w:rsidRPr="00F529BC" w:rsidRDefault="00F529BC" w:rsidP="00F529BC">
            <w:r w:rsidRPr="00F529BC">
              <w:t>5.583657</w:t>
            </w:r>
          </w:p>
        </w:tc>
        <w:tc>
          <w:tcPr>
            <w:tcW w:w="960" w:type="dxa"/>
            <w:noWrap/>
            <w:hideMark/>
          </w:tcPr>
          <w:p w14:paraId="7BF44A1B" w14:textId="77777777" w:rsidR="00F529BC" w:rsidRPr="00F529BC" w:rsidRDefault="00F529BC" w:rsidP="00F529BC">
            <w:r w:rsidRPr="00F529BC">
              <w:t>7.851536</w:t>
            </w:r>
          </w:p>
        </w:tc>
        <w:tc>
          <w:tcPr>
            <w:tcW w:w="960" w:type="dxa"/>
            <w:noWrap/>
            <w:hideMark/>
          </w:tcPr>
          <w:p w14:paraId="65CBDB21" w14:textId="77777777" w:rsidR="00F529BC" w:rsidRPr="00F529BC" w:rsidRDefault="00F529BC" w:rsidP="00F529BC">
            <w:r w:rsidRPr="00F529BC">
              <w:t>11.20302</w:t>
            </w:r>
          </w:p>
        </w:tc>
        <w:tc>
          <w:tcPr>
            <w:tcW w:w="960" w:type="dxa"/>
            <w:noWrap/>
            <w:hideMark/>
          </w:tcPr>
          <w:p w14:paraId="58A25B6D" w14:textId="77777777" w:rsidR="00F529BC" w:rsidRPr="00F529BC" w:rsidRDefault="00F529BC" w:rsidP="00F529BC">
            <w:r w:rsidRPr="00F529BC">
              <w:t>11.23062</w:t>
            </w:r>
          </w:p>
        </w:tc>
        <w:tc>
          <w:tcPr>
            <w:tcW w:w="960" w:type="dxa"/>
            <w:noWrap/>
            <w:hideMark/>
          </w:tcPr>
          <w:p w14:paraId="679A47A7" w14:textId="77777777" w:rsidR="00F529BC" w:rsidRPr="00F529BC" w:rsidRDefault="00F529BC" w:rsidP="00F529BC">
            <w:r w:rsidRPr="00F529BC">
              <w:t>3.996207</w:t>
            </w:r>
          </w:p>
        </w:tc>
        <w:tc>
          <w:tcPr>
            <w:tcW w:w="960" w:type="dxa"/>
            <w:noWrap/>
            <w:hideMark/>
          </w:tcPr>
          <w:p w14:paraId="24BBB074" w14:textId="77777777" w:rsidR="00F529BC" w:rsidRPr="00F529BC" w:rsidRDefault="00F529BC" w:rsidP="00F529BC">
            <w:r w:rsidRPr="00F529BC">
              <w:t>5.347855</w:t>
            </w:r>
          </w:p>
        </w:tc>
        <w:tc>
          <w:tcPr>
            <w:tcW w:w="960" w:type="dxa"/>
            <w:noWrap/>
            <w:hideMark/>
          </w:tcPr>
          <w:p w14:paraId="4F6D235D" w14:textId="77777777" w:rsidR="00F529BC" w:rsidRPr="00F529BC" w:rsidRDefault="00F529BC" w:rsidP="00F529BC">
            <w:r w:rsidRPr="00F529BC">
              <w:t>8.35625</w:t>
            </w:r>
          </w:p>
        </w:tc>
        <w:tc>
          <w:tcPr>
            <w:tcW w:w="960" w:type="dxa"/>
            <w:noWrap/>
            <w:hideMark/>
          </w:tcPr>
          <w:p w14:paraId="28F27CBB" w14:textId="77777777" w:rsidR="00F529BC" w:rsidRPr="00F529BC" w:rsidRDefault="00F529BC" w:rsidP="00F529BC">
            <w:r w:rsidRPr="00F529BC">
              <w:t>14.78174</w:t>
            </w:r>
          </w:p>
        </w:tc>
        <w:tc>
          <w:tcPr>
            <w:tcW w:w="960" w:type="dxa"/>
            <w:noWrap/>
            <w:hideMark/>
          </w:tcPr>
          <w:p w14:paraId="79A7D285" w14:textId="77777777" w:rsidR="00F529BC" w:rsidRPr="00F529BC" w:rsidRDefault="00F529BC" w:rsidP="00F529BC">
            <w:r w:rsidRPr="00F529BC">
              <w:t>16.25994</w:t>
            </w:r>
          </w:p>
        </w:tc>
      </w:tr>
      <w:tr w:rsidR="00F529BC" w:rsidRPr="00F529BC" w14:paraId="5D8FDB11" w14:textId="77777777" w:rsidTr="00F529BC">
        <w:trPr>
          <w:trHeight w:val="300"/>
        </w:trPr>
        <w:tc>
          <w:tcPr>
            <w:tcW w:w="960" w:type="dxa"/>
            <w:noWrap/>
            <w:hideMark/>
          </w:tcPr>
          <w:p w14:paraId="6FC67441" w14:textId="77777777" w:rsidR="00F529BC" w:rsidRPr="00F529BC" w:rsidRDefault="00F529BC" w:rsidP="00F529BC">
            <w:r w:rsidRPr="00F529BC">
              <w:t>3.847172</w:t>
            </w:r>
          </w:p>
        </w:tc>
        <w:tc>
          <w:tcPr>
            <w:tcW w:w="960" w:type="dxa"/>
            <w:noWrap/>
            <w:hideMark/>
          </w:tcPr>
          <w:p w14:paraId="2B66D202" w14:textId="77777777" w:rsidR="00F529BC" w:rsidRPr="00F529BC" w:rsidRDefault="00F529BC" w:rsidP="00F529BC">
            <w:r w:rsidRPr="00F529BC">
              <w:t>6.286947</w:t>
            </w:r>
          </w:p>
        </w:tc>
        <w:tc>
          <w:tcPr>
            <w:tcW w:w="960" w:type="dxa"/>
            <w:noWrap/>
            <w:hideMark/>
          </w:tcPr>
          <w:p w14:paraId="22935BE3" w14:textId="77777777" w:rsidR="00F529BC" w:rsidRPr="00F529BC" w:rsidRDefault="00F529BC" w:rsidP="00F529BC">
            <w:r w:rsidRPr="00F529BC">
              <w:t>7.558556</w:t>
            </w:r>
          </w:p>
        </w:tc>
        <w:tc>
          <w:tcPr>
            <w:tcW w:w="960" w:type="dxa"/>
            <w:noWrap/>
            <w:hideMark/>
          </w:tcPr>
          <w:p w14:paraId="0A38E00C" w14:textId="77777777" w:rsidR="00F529BC" w:rsidRPr="00F529BC" w:rsidRDefault="00F529BC" w:rsidP="00F529BC">
            <w:r w:rsidRPr="00F529BC">
              <w:t>9.436151</w:t>
            </w:r>
          </w:p>
        </w:tc>
        <w:tc>
          <w:tcPr>
            <w:tcW w:w="960" w:type="dxa"/>
            <w:noWrap/>
            <w:hideMark/>
          </w:tcPr>
          <w:p w14:paraId="42F7D1E6" w14:textId="77777777" w:rsidR="00F529BC" w:rsidRPr="00F529BC" w:rsidRDefault="00F529BC" w:rsidP="00F529BC">
            <w:r w:rsidRPr="00F529BC">
              <w:t>10.89388</w:t>
            </w:r>
          </w:p>
        </w:tc>
        <w:tc>
          <w:tcPr>
            <w:tcW w:w="960" w:type="dxa"/>
            <w:noWrap/>
            <w:hideMark/>
          </w:tcPr>
          <w:p w14:paraId="383C3E78" w14:textId="77777777" w:rsidR="00F529BC" w:rsidRPr="00F529BC" w:rsidRDefault="00F529BC" w:rsidP="00F529BC">
            <w:r w:rsidRPr="00F529BC">
              <w:t>3.380662</w:t>
            </w:r>
          </w:p>
        </w:tc>
        <w:tc>
          <w:tcPr>
            <w:tcW w:w="960" w:type="dxa"/>
            <w:noWrap/>
            <w:hideMark/>
          </w:tcPr>
          <w:p w14:paraId="7A355A3B" w14:textId="77777777" w:rsidR="00F529BC" w:rsidRPr="00F529BC" w:rsidRDefault="00F529BC" w:rsidP="00F529BC">
            <w:r w:rsidRPr="00F529BC">
              <w:t>7.551</w:t>
            </w:r>
          </w:p>
        </w:tc>
        <w:tc>
          <w:tcPr>
            <w:tcW w:w="960" w:type="dxa"/>
            <w:noWrap/>
            <w:hideMark/>
          </w:tcPr>
          <w:p w14:paraId="6BD38510" w14:textId="77777777" w:rsidR="00F529BC" w:rsidRPr="00F529BC" w:rsidRDefault="00F529BC" w:rsidP="00F529BC">
            <w:r w:rsidRPr="00F529BC">
              <w:t>7.683568</w:t>
            </w:r>
          </w:p>
        </w:tc>
        <w:tc>
          <w:tcPr>
            <w:tcW w:w="960" w:type="dxa"/>
            <w:noWrap/>
            <w:hideMark/>
          </w:tcPr>
          <w:p w14:paraId="2CA4ABED" w14:textId="77777777" w:rsidR="00F529BC" w:rsidRPr="00F529BC" w:rsidRDefault="00F529BC" w:rsidP="00F529BC">
            <w:r w:rsidRPr="00F529BC">
              <w:t>9.94591</w:t>
            </w:r>
          </w:p>
        </w:tc>
        <w:tc>
          <w:tcPr>
            <w:tcW w:w="960" w:type="dxa"/>
            <w:noWrap/>
            <w:hideMark/>
          </w:tcPr>
          <w:p w14:paraId="44647957" w14:textId="77777777" w:rsidR="00F529BC" w:rsidRPr="00F529BC" w:rsidRDefault="00F529BC" w:rsidP="00F529BC">
            <w:r w:rsidRPr="00F529BC">
              <w:t>16.59872</w:t>
            </w:r>
          </w:p>
        </w:tc>
      </w:tr>
      <w:tr w:rsidR="00F529BC" w:rsidRPr="00F529BC" w14:paraId="525D4FEE" w14:textId="77777777" w:rsidTr="00F529BC">
        <w:trPr>
          <w:trHeight w:val="300"/>
        </w:trPr>
        <w:tc>
          <w:tcPr>
            <w:tcW w:w="960" w:type="dxa"/>
            <w:noWrap/>
            <w:hideMark/>
          </w:tcPr>
          <w:p w14:paraId="72D3FA8F" w14:textId="77777777" w:rsidR="00F529BC" w:rsidRPr="00F529BC" w:rsidRDefault="00F529BC" w:rsidP="00F529BC">
            <w:pPr>
              <w:rPr>
                <w:b/>
                <w:bCs/>
              </w:rPr>
            </w:pPr>
            <w:r w:rsidRPr="00F529BC">
              <w:rPr>
                <w:b/>
                <w:bCs/>
              </w:rPr>
              <w:t>3.028549</w:t>
            </w:r>
          </w:p>
        </w:tc>
        <w:tc>
          <w:tcPr>
            <w:tcW w:w="960" w:type="dxa"/>
            <w:noWrap/>
            <w:hideMark/>
          </w:tcPr>
          <w:p w14:paraId="4940228E" w14:textId="77777777" w:rsidR="00F529BC" w:rsidRPr="00F529BC" w:rsidRDefault="00F529BC" w:rsidP="00F529BC">
            <w:pPr>
              <w:rPr>
                <w:b/>
                <w:bCs/>
              </w:rPr>
            </w:pPr>
            <w:r w:rsidRPr="00F529BC">
              <w:rPr>
                <w:b/>
                <w:bCs/>
              </w:rPr>
              <w:t>5.152789</w:t>
            </w:r>
          </w:p>
        </w:tc>
        <w:tc>
          <w:tcPr>
            <w:tcW w:w="960" w:type="dxa"/>
            <w:noWrap/>
            <w:hideMark/>
          </w:tcPr>
          <w:p w14:paraId="3C7A7CED" w14:textId="77777777" w:rsidR="00F529BC" w:rsidRPr="00F529BC" w:rsidRDefault="00F529BC" w:rsidP="00F529BC">
            <w:pPr>
              <w:rPr>
                <w:b/>
                <w:bCs/>
              </w:rPr>
            </w:pPr>
            <w:r w:rsidRPr="00F529BC">
              <w:rPr>
                <w:b/>
                <w:bCs/>
              </w:rPr>
              <w:t>7.502236</w:t>
            </w:r>
          </w:p>
        </w:tc>
        <w:tc>
          <w:tcPr>
            <w:tcW w:w="960" w:type="dxa"/>
            <w:noWrap/>
            <w:hideMark/>
          </w:tcPr>
          <w:p w14:paraId="421753AF" w14:textId="77777777" w:rsidR="00F529BC" w:rsidRPr="00F529BC" w:rsidRDefault="00F529BC" w:rsidP="00F529BC">
            <w:pPr>
              <w:rPr>
                <w:b/>
                <w:bCs/>
              </w:rPr>
            </w:pPr>
            <w:r w:rsidRPr="00F529BC">
              <w:rPr>
                <w:b/>
                <w:bCs/>
              </w:rPr>
              <w:t>9.311138</w:t>
            </w:r>
          </w:p>
        </w:tc>
        <w:tc>
          <w:tcPr>
            <w:tcW w:w="960" w:type="dxa"/>
            <w:noWrap/>
            <w:hideMark/>
          </w:tcPr>
          <w:p w14:paraId="13F23446" w14:textId="77777777" w:rsidR="00F529BC" w:rsidRPr="00F529BC" w:rsidRDefault="00F529BC" w:rsidP="00F529BC">
            <w:pPr>
              <w:rPr>
                <w:b/>
                <w:bCs/>
              </w:rPr>
            </w:pPr>
            <w:r w:rsidRPr="00F529BC">
              <w:rPr>
                <w:b/>
                <w:bCs/>
              </w:rPr>
              <w:t>12.17772</w:t>
            </w:r>
          </w:p>
        </w:tc>
        <w:tc>
          <w:tcPr>
            <w:tcW w:w="960" w:type="dxa"/>
            <w:noWrap/>
            <w:hideMark/>
          </w:tcPr>
          <w:p w14:paraId="4DCC10C9" w14:textId="77777777" w:rsidR="00F529BC" w:rsidRPr="00F529BC" w:rsidRDefault="00F529BC" w:rsidP="00F529BC">
            <w:pPr>
              <w:rPr>
                <w:b/>
                <w:bCs/>
              </w:rPr>
            </w:pPr>
            <w:r w:rsidRPr="00F529BC">
              <w:rPr>
                <w:b/>
                <w:bCs/>
              </w:rPr>
              <w:t>3.262459</w:t>
            </w:r>
          </w:p>
        </w:tc>
        <w:tc>
          <w:tcPr>
            <w:tcW w:w="960" w:type="dxa"/>
            <w:noWrap/>
            <w:hideMark/>
          </w:tcPr>
          <w:p w14:paraId="28ACC111" w14:textId="77777777" w:rsidR="00F529BC" w:rsidRPr="00F529BC" w:rsidRDefault="00F529BC" w:rsidP="00F529BC">
            <w:pPr>
              <w:rPr>
                <w:b/>
                <w:bCs/>
              </w:rPr>
            </w:pPr>
            <w:r w:rsidRPr="00F529BC">
              <w:rPr>
                <w:b/>
                <w:bCs/>
              </w:rPr>
              <w:t>5.308089</w:t>
            </w:r>
          </w:p>
        </w:tc>
        <w:tc>
          <w:tcPr>
            <w:tcW w:w="960" w:type="dxa"/>
            <w:noWrap/>
            <w:hideMark/>
          </w:tcPr>
          <w:p w14:paraId="06777F0C" w14:textId="77777777" w:rsidR="00F529BC" w:rsidRPr="00F529BC" w:rsidRDefault="00F529BC" w:rsidP="00F529BC">
            <w:pPr>
              <w:rPr>
                <w:b/>
                <w:bCs/>
              </w:rPr>
            </w:pPr>
            <w:r w:rsidRPr="00F529BC">
              <w:rPr>
                <w:b/>
                <w:bCs/>
              </w:rPr>
              <w:t>7.128304</w:t>
            </w:r>
          </w:p>
        </w:tc>
        <w:tc>
          <w:tcPr>
            <w:tcW w:w="960" w:type="dxa"/>
            <w:noWrap/>
            <w:hideMark/>
          </w:tcPr>
          <w:p w14:paraId="3151A8FB" w14:textId="77777777" w:rsidR="00F529BC" w:rsidRPr="00F529BC" w:rsidRDefault="00F529BC" w:rsidP="00F529BC">
            <w:pPr>
              <w:rPr>
                <w:b/>
                <w:bCs/>
              </w:rPr>
            </w:pPr>
            <w:r w:rsidRPr="00F529BC">
              <w:rPr>
                <w:b/>
                <w:bCs/>
              </w:rPr>
              <w:t>9.955669</w:t>
            </w:r>
          </w:p>
        </w:tc>
        <w:tc>
          <w:tcPr>
            <w:tcW w:w="960" w:type="dxa"/>
            <w:noWrap/>
            <w:hideMark/>
          </w:tcPr>
          <w:p w14:paraId="24CC72D0" w14:textId="77777777" w:rsidR="00F529BC" w:rsidRPr="00F529BC" w:rsidRDefault="00F529BC" w:rsidP="00F529BC">
            <w:pPr>
              <w:rPr>
                <w:b/>
                <w:bCs/>
              </w:rPr>
            </w:pPr>
            <w:r w:rsidRPr="00F529BC">
              <w:rPr>
                <w:b/>
                <w:bCs/>
              </w:rPr>
              <w:t>13.83081</w:t>
            </w:r>
          </w:p>
        </w:tc>
      </w:tr>
    </w:tbl>
    <w:p w14:paraId="2EF0A781" w14:textId="696E5350" w:rsidR="00F529BC" w:rsidRDefault="00F529BC" w:rsidP="00DD05AD"/>
    <w:p w14:paraId="436C8B09" w14:textId="77777777" w:rsidR="00F529BC" w:rsidRDefault="00F529BC" w:rsidP="00DD05AD">
      <w:r>
        <w:t>5</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429619A8" w14:textId="77777777" w:rsidTr="00F529BC">
        <w:trPr>
          <w:trHeight w:val="300"/>
        </w:trPr>
        <w:tc>
          <w:tcPr>
            <w:tcW w:w="960" w:type="dxa"/>
            <w:noWrap/>
            <w:hideMark/>
          </w:tcPr>
          <w:p w14:paraId="361EB6FB" w14:textId="77777777" w:rsidR="00F529BC" w:rsidRPr="00F529BC" w:rsidRDefault="00F529BC" w:rsidP="00F529BC">
            <w:r w:rsidRPr="00F529BC">
              <w:t>Tx01</w:t>
            </w:r>
          </w:p>
        </w:tc>
        <w:tc>
          <w:tcPr>
            <w:tcW w:w="960" w:type="dxa"/>
            <w:noWrap/>
            <w:hideMark/>
          </w:tcPr>
          <w:p w14:paraId="535E8570" w14:textId="77777777" w:rsidR="00F529BC" w:rsidRPr="00F529BC" w:rsidRDefault="00F529BC" w:rsidP="00F529BC">
            <w:r w:rsidRPr="00F529BC">
              <w:t>Tx02</w:t>
            </w:r>
          </w:p>
        </w:tc>
        <w:tc>
          <w:tcPr>
            <w:tcW w:w="960" w:type="dxa"/>
            <w:noWrap/>
            <w:hideMark/>
          </w:tcPr>
          <w:p w14:paraId="6C31F3C0" w14:textId="77777777" w:rsidR="00F529BC" w:rsidRPr="00F529BC" w:rsidRDefault="00F529BC" w:rsidP="00F529BC">
            <w:r w:rsidRPr="00F529BC">
              <w:t>Tx03</w:t>
            </w:r>
          </w:p>
        </w:tc>
        <w:tc>
          <w:tcPr>
            <w:tcW w:w="960" w:type="dxa"/>
            <w:noWrap/>
            <w:hideMark/>
          </w:tcPr>
          <w:p w14:paraId="5360F353" w14:textId="77777777" w:rsidR="00F529BC" w:rsidRPr="00F529BC" w:rsidRDefault="00F529BC" w:rsidP="00F529BC">
            <w:r w:rsidRPr="00F529BC">
              <w:t>Tx04</w:t>
            </w:r>
          </w:p>
        </w:tc>
        <w:tc>
          <w:tcPr>
            <w:tcW w:w="960" w:type="dxa"/>
            <w:noWrap/>
            <w:hideMark/>
          </w:tcPr>
          <w:p w14:paraId="4963AA9E" w14:textId="77777777" w:rsidR="00F529BC" w:rsidRPr="00F529BC" w:rsidRDefault="00F529BC" w:rsidP="00F529BC">
            <w:r w:rsidRPr="00F529BC">
              <w:t>Tx05</w:t>
            </w:r>
          </w:p>
        </w:tc>
        <w:tc>
          <w:tcPr>
            <w:tcW w:w="960" w:type="dxa"/>
            <w:noWrap/>
            <w:hideMark/>
          </w:tcPr>
          <w:p w14:paraId="0F9545B8" w14:textId="77777777" w:rsidR="00F529BC" w:rsidRPr="00F529BC" w:rsidRDefault="00F529BC" w:rsidP="00F529BC">
            <w:r w:rsidRPr="00F529BC">
              <w:t>Tx06</w:t>
            </w:r>
          </w:p>
        </w:tc>
        <w:tc>
          <w:tcPr>
            <w:tcW w:w="960" w:type="dxa"/>
            <w:noWrap/>
            <w:hideMark/>
          </w:tcPr>
          <w:p w14:paraId="6CA060E8" w14:textId="77777777" w:rsidR="00F529BC" w:rsidRPr="00F529BC" w:rsidRDefault="00F529BC" w:rsidP="00F529BC">
            <w:r w:rsidRPr="00F529BC">
              <w:t>Tx07</w:t>
            </w:r>
          </w:p>
        </w:tc>
        <w:tc>
          <w:tcPr>
            <w:tcW w:w="960" w:type="dxa"/>
            <w:noWrap/>
            <w:hideMark/>
          </w:tcPr>
          <w:p w14:paraId="5FB2A5E8" w14:textId="77777777" w:rsidR="00F529BC" w:rsidRPr="00F529BC" w:rsidRDefault="00F529BC" w:rsidP="00F529BC">
            <w:r w:rsidRPr="00F529BC">
              <w:t>Tx08</w:t>
            </w:r>
          </w:p>
        </w:tc>
        <w:tc>
          <w:tcPr>
            <w:tcW w:w="960" w:type="dxa"/>
            <w:noWrap/>
            <w:hideMark/>
          </w:tcPr>
          <w:p w14:paraId="63939869" w14:textId="77777777" w:rsidR="00F529BC" w:rsidRPr="00F529BC" w:rsidRDefault="00F529BC" w:rsidP="00F529BC">
            <w:r w:rsidRPr="00F529BC">
              <w:t>Tx09</w:t>
            </w:r>
          </w:p>
        </w:tc>
        <w:tc>
          <w:tcPr>
            <w:tcW w:w="960" w:type="dxa"/>
            <w:noWrap/>
            <w:hideMark/>
          </w:tcPr>
          <w:p w14:paraId="304AD9E6" w14:textId="77777777" w:rsidR="00F529BC" w:rsidRPr="00F529BC" w:rsidRDefault="00F529BC" w:rsidP="00F529BC">
            <w:r w:rsidRPr="00F529BC">
              <w:t>Tx10</w:t>
            </w:r>
          </w:p>
        </w:tc>
      </w:tr>
      <w:tr w:rsidR="00F529BC" w:rsidRPr="00F529BC" w14:paraId="2D59E662" w14:textId="77777777" w:rsidTr="00F529BC">
        <w:trPr>
          <w:trHeight w:val="300"/>
        </w:trPr>
        <w:tc>
          <w:tcPr>
            <w:tcW w:w="960" w:type="dxa"/>
            <w:noWrap/>
            <w:hideMark/>
          </w:tcPr>
          <w:p w14:paraId="1363185A" w14:textId="77777777" w:rsidR="00F529BC" w:rsidRPr="00F529BC" w:rsidRDefault="00F529BC" w:rsidP="00F529BC">
            <w:r w:rsidRPr="00F529BC">
              <w:t>3.396755</w:t>
            </w:r>
          </w:p>
        </w:tc>
        <w:tc>
          <w:tcPr>
            <w:tcW w:w="960" w:type="dxa"/>
            <w:noWrap/>
            <w:hideMark/>
          </w:tcPr>
          <w:p w14:paraId="5BA9F1C3" w14:textId="77777777" w:rsidR="00F529BC" w:rsidRPr="00F529BC" w:rsidRDefault="00F529BC" w:rsidP="00F529BC">
            <w:r w:rsidRPr="00F529BC">
              <w:t>3.415237</w:t>
            </w:r>
          </w:p>
        </w:tc>
        <w:tc>
          <w:tcPr>
            <w:tcW w:w="960" w:type="dxa"/>
            <w:noWrap/>
            <w:hideMark/>
          </w:tcPr>
          <w:p w14:paraId="21ACA11B" w14:textId="77777777" w:rsidR="00F529BC" w:rsidRPr="00F529BC" w:rsidRDefault="00F529BC" w:rsidP="00F529BC">
            <w:r w:rsidRPr="00F529BC">
              <w:t>6.513366</w:t>
            </w:r>
          </w:p>
        </w:tc>
        <w:tc>
          <w:tcPr>
            <w:tcW w:w="960" w:type="dxa"/>
            <w:noWrap/>
            <w:hideMark/>
          </w:tcPr>
          <w:p w14:paraId="76AD456C" w14:textId="77777777" w:rsidR="00F529BC" w:rsidRPr="00F529BC" w:rsidRDefault="00F529BC" w:rsidP="00F529BC">
            <w:r w:rsidRPr="00F529BC">
              <w:t>8.421119</w:t>
            </w:r>
          </w:p>
        </w:tc>
        <w:tc>
          <w:tcPr>
            <w:tcW w:w="960" w:type="dxa"/>
            <w:noWrap/>
            <w:hideMark/>
          </w:tcPr>
          <w:p w14:paraId="704D3E69" w14:textId="77777777" w:rsidR="00F529BC" w:rsidRPr="00F529BC" w:rsidRDefault="00F529BC" w:rsidP="00F529BC">
            <w:r w:rsidRPr="00F529BC">
              <w:t>10.72987</w:t>
            </w:r>
          </w:p>
        </w:tc>
        <w:tc>
          <w:tcPr>
            <w:tcW w:w="960" w:type="dxa"/>
            <w:noWrap/>
            <w:hideMark/>
          </w:tcPr>
          <w:p w14:paraId="5E603DDA" w14:textId="77777777" w:rsidR="00F529BC" w:rsidRPr="00F529BC" w:rsidRDefault="00F529BC" w:rsidP="00F529BC">
            <w:r w:rsidRPr="00F529BC">
              <w:t>4.134583</w:t>
            </w:r>
          </w:p>
        </w:tc>
        <w:tc>
          <w:tcPr>
            <w:tcW w:w="960" w:type="dxa"/>
            <w:noWrap/>
            <w:hideMark/>
          </w:tcPr>
          <w:p w14:paraId="2D31A9D7" w14:textId="77777777" w:rsidR="00F529BC" w:rsidRPr="00F529BC" w:rsidRDefault="00F529BC" w:rsidP="00F529BC">
            <w:r w:rsidRPr="00F529BC">
              <w:t>3.916006</w:t>
            </w:r>
          </w:p>
        </w:tc>
        <w:tc>
          <w:tcPr>
            <w:tcW w:w="960" w:type="dxa"/>
            <w:noWrap/>
            <w:hideMark/>
          </w:tcPr>
          <w:p w14:paraId="654D682F" w14:textId="77777777" w:rsidR="00F529BC" w:rsidRPr="00F529BC" w:rsidRDefault="00F529BC" w:rsidP="00F529BC">
            <w:r w:rsidRPr="00F529BC">
              <w:t>5.648054</w:t>
            </w:r>
          </w:p>
        </w:tc>
        <w:tc>
          <w:tcPr>
            <w:tcW w:w="960" w:type="dxa"/>
            <w:noWrap/>
            <w:hideMark/>
          </w:tcPr>
          <w:p w14:paraId="65A2AD10" w14:textId="77777777" w:rsidR="00F529BC" w:rsidRPr="00F529BC" w:rsidRDefault="00F529BC" w:rsidP="00F529BC">
            <w:r w:rsidRPr="00F529BC">
              <w:t>8.106647</w:t>
            </w:r>
          </w:p>
        </w:tc>
        <w:tc>
          <w:tcPr>
            <w:tcW w:w="960" w:type="dxa"/>
            <w:noWrap/>
            <w:hideMark/>
          </w:tcPr>
          <w:p w14:paraId="2CD61E6C" w14:textId="77777777" w:rsidR="00F529BC" w:rsidRPr="00F529BC" w:rsidRDefault="00F529BC" w:rsidP="00F529BC">
            <w:r w:rsidRPr="00F529BC">
              <w:t>12.43905</w:t>
            </w:r>
          </w:p>
        </w:tc>
      </w:tr>
      <w:tr w:rsidR="00F529BC" w:rsidRPr="00F529BC" w14:paraId="6C7786F6" w14:textId="77777777" w:rsidTr="00F529BC">
        <w:trPr>
          <w:trHeight w:val="300"/>
        </w:trPr>
        <w:tc>
          <w:tcPr>
            <w:tcW w:w="960" w:type="dxa"/>
            <w:noWrap/>
            <w:hideMark/>
          </w:tcPr>
          <w:p w14:paraId="6CE80C93" w14:textId="77777777" w:rsidR="00F529BC" w:rsidRPr="00F529BC" w:rsidRDefault="00F529BC" w:rsidP="00F529BC">
            <w:r w:rsidRPr="00F529BC">
              <w:t>2.300575</w:t>
            </w:r>
          </w:p>
        </w:tc>
        <w:tc>
          <w:tcPr>
            <w:tcW w:w="960" w:type="dxa"/>
            <w:noWrap/>
            <w:hideMark/>
          </w:tcPr>
          <w:p w14:paraId="1D374E7A" w14:textId="77777777" w:rsidR="00F529BC" w:rsidRPr="00F529BC" w:rsidRDefault="00F529BC" w:rsidP="00F529BC">
            <w:r w:rsidRPr="00F529BC">
              <w:t>4.308979</w:t>
            </w:r>
          </w:p>
        </w:tc>
        <w:tc>
          <w:tcPr>
            <w:tcW w:w="960" w:type="dxa"/>
            <w:noWrap/>
            <w:hideMark/>
          </w:tcPr>
          <w:p w14:paraId="6DCA6786" w14:textId="77777777" w:rsidR="00F529BC" w:rsidRPr="00F529BC" w:rsidRDefault="00F529BC" w:rsidP="00F529BC">
            <w:r w:rsidRPr="00F529BC">
              <w:t>7.309817</w:t>
            </w:r>
          </w:p>
        </w:tc>
        <w:tc>
          <w:tcPr>
            <w:tcW w:w="960" w:type="dxa"/>
            <w:noWrap/>
            <w:hideMark/>
          </w:tcPr>
          <w:p w14:paraId="08F26B48" w14:textId="77777777" w:rsidR="00F529BC" w:rsidRPr="00F529BC" w:rsidRDefault="00F529BC" w:rsidP="00F529BC">
            <w:r w:rsidRPr="00F529BC">
              <w:t>8.24371</w:t>
            </w:r>
          </w:p>
        </w:tc>
        <w:tc>
          <w:tcPr>
            <w:tcW w:w="960" w:type="dxa"/>
            <w:noWrap/>
            <w:hideMark/>
          </w:tcPr>
          <w:p w14:paraId="570A5656" w14:textId="77777777" w:rsidR="00F529BC" w:rsidRPr="00F529BC" w:rsidRDefault="00F529BC" w:rsidP="00F529BC">
            <w:r w:rsidRPr="00F529BC">
              <w:t>14.38052</w:t>
            </w:r>
          </w:p>
        </w:tc>
        <w:tc>
          <w:tcPr>
            <w:tcW w:w="960" w:type="dxa"/>
            <w:noWrap/>
            <w:hideMark/>
          </w:tcPr>
          <w:p w14:paraId="429F0F63" w14:textId="77777777" w:rsidR="00F529BC" w:rsidRPr="00F529BC" w:rsidRDefault="00F529BC" w:rsidP="00F529BC">
            <w:r w:rsidRPr="00F529BC">
              <w:t>1.472715</w:t>
            </w:r>
          </w:p>
        </w:tc>
        <w:tc>
          <w:tcPr>
            <w:tcW w:w="960" w:type="dxa"/>
            <w:noWrap/>
            <w:hideMark/>
          </w:tcPr>
          <w:p w14:paraId="6B1E2340" w14:textId="77777777" w:rsidR="00F529BC" w:rsidRPr="00F529BC" w:rsidRDefault="00F529BC" w:rsidP="00F529BC">
            <w:r w:rsidRPr="00F529BC">
              <w:t>3.341825</w:t>
            </w:r>
          </w:p>
        </w:tc>
        <w:tc>
          <w:tcPr>
            <w:tcW w:w="960" w:type="dxa"/>
            <w:noWrap/>
            <w:hideMark/>
          </w:tcPr>
          <w:p w14:paraId="7E3B49BA" w14:textId="77777777" w:rsidR="00F529BC" w:rsidRPr="00F529BC" w:rsidRDefault="00F529BC" w:rsidP="00F529BC">
            <w:r w:rsidRPr="00F529BC">
              <w:t>6.116102</w:t>
            </w:r>
          </w:p>
        </w:tc>
        <w:tc>
          <w:tcPr>
            <w:tcW w:w="960" w:type="dxa"/>
            <w:noWrap/>
            <w:hideMark/>
          </w:tcPr>
          <w:p w14:paraId="438871F6" w14:textId="77777777" w:rsidR="00F529BC" w:rsidRPr="00F529BC" w:rsidRDefault="00F529BC" w:rsidP="00F529BC">
            <w:r w:rsidRPr="00F529BC">
              <w:t>8.523378</w:t>
            </w:r>
          </w:p>
        </w:tc>
        <w:tc>
          <w:tcPr>
            <w:tcW w:w="960" w:type="dxa"/>
            <w:noWrap/>
            <w:hideMark/>
          </w:tcPr>
          <w:p w14:paraId="6488BAEA" w14:textId="77777777" w:rsidR="00F529BC" w:rsidRPr="00F529BC" w:rsidRDefault="00F529BC" w:rsidP="00F529BC">
            <w:r w:rsidRPr="00F529BC">
              <w:t>10.38266</w:t>
            </w:r>
          </w:p>
        </w:tc>
      </w:tr>
      <w:tr w:rsidR="00F529BC" w:rsidRPr="00F529BC" w14:paraId="74D197C2" w14:textId="77777777" w:rsidTr="00F529BC">
        <w:trPr>
          <w:trHeight w:val="300"/>
        </w:trPr>
        <w:tc>
          <w:tcPr>
            <w:tcW w:w="960" w:type="dxa"/>
            <w:noWrap/>
            <w:hideMark/>
          </w:tcPr>
          <w:p w14:paraId="4081710C" w14:textId="77777777" w:rsidR="00F529BC" w:rsidRPr="00F529BC" w:rsidRDefault="00F529BC" w:rsidP="00F529BC">
            <w:r w:rsidRPr="00F529BC">
              <w:t>2.361178</w:t>
            </w:r>
          </w:p>
        </w:tc>
        <w:tc>
          <w:tcPr>
            <w:tcW w:w="960" w:type="dxa"/>
            <w:noWrap/>
            <w:hideMark/>
          </w:tcPr>
          <w:p w14:paraId="40DA9F91" w14:textId="77777777" w:rsidR="00F529BC" w:rsidRPr="00F529BC" w:rsidRDefault="00F529BC" w:rsidP="00F529BC">
            <w:r w:rsidRPr="00F529BC">
              <w:t>4.21255</w:t>
            </w:r>
          </w:p>
        </w:tc>
        <w:tc>
          <w:tcPr>
            <w:tcW w:w="960" w:type="dxa"/>
            <w:noWrap/>
            <w:hideMark/>
          </w:tcPr>
          <w:p w14:paraId="1E285F16" w14:textId="77777777" w:rsidR="00F529BC" w:rsidRPr="00F529BC" w:rsidRDefault="00F529BC" w:rsidP="00F529BC">
            <w:r w:rsidRPr="00F529BC">
              <w:t>7.359834</w:t>
            </w:r>
          </w:p>
        </w:tc>
        <w:tc>
          <w:tcPr>
            <w:tcW w:w="960" w:type="dxa"/>
            <w:noWrap/>
            <w:hideMark/>
          </w:tcPr>
          <w:p w14:paraId="0DD48791" w14:textId="77777777" w:rsidR="00F529BC" w:rsidRPr="00F529BC" w:rsidRDefault="00F529BC" w:rsidP="00F529BC">
            <w:r w:rsidRPr="00F529BC">
              <w:t>11.53458</w:t>
            </w:r>
          </w:p>
        </w:tc>
        <w:tc>
          <w:tcPr>
            <w:tcW w:w="960" w:type="dxa"/>
            <w:noWrap/>
            <w:hideMark/>
          </w:tcPr>
          <w:p w14:paraId="2D617E79" w14:textId="77777777" w:rsidR="00F529BC" w:rsidRPr="00F529BC" w:rsidRDefault="00F529BC" w:rsidP="00F529BC">
            <w:r w:rsidRPr="00F529BC">
              <w:t>13.40461</w:t>
            </w:r>
          </w:p>
        </w:tc>
        <w:tc>
          <w:tcPr>
            <w:tcW w:w="960" w:type="dxa"/>
            <w:noWrap/>
            <w:hideMark/>
          </w:tcPr>
          <w:p w14:paraId="103DB5A9" w14:textId="77777777" w:rsidR="00F529BC" w:rsidRPr="00F529BC" w:rsidRDefault="00F529BC" w:rsidP="00F529BC">
            <w:r w:rsidRPr="00F529BC">
              <w:t>2.943063</w:t>
            </w:r>
          </w:p>
        </w:tc>
        <w:tc>
          <w:tcPr>
            <w:tcW w:w="960" w:type="dxa"/>
            <w:noWrap/>
            <w:hideMark/>
          </w:tcPr>
          <w:p w14:paraId="2A6ED5BC" w14:textId="77777777" w:rsidR="00F529BC" w:rsidRPr="00F529BC" w:rsidRDefault="00F529BC" w:rsidP="00F529BC">
            <w:r w:rsidRPr="00F529BC">
              <w:t>4.766359</w:t>
            </w:r>
          </w:p>
        </w:tc>
        <w:tc>
          <w:tcPr>
            <w:tcW w:w="960" w:type="dxa"/>
            <w:noWrap/>
            <w:hideMark/>
          </w:tcPr>
          <w:p w14:paraId="790A4FC1" w14:textId="77777777" w:rsidR="00F529BC" w:rsidRPr="00F529BC" w:rsidRDefault="00F529BC" w:rsidP="00F529BC">
            <w:r w:rsidRPr="00F529BC">
              <w:t>5.993188</w:t>
            </w:r>
          </w:p>
        </w:tc>
        <w:tc>
          <w:tcPr>
            <w:tcW w:w="960" w:type="dxa"/>
            <w:noWrap/>
            <w:hideMark/>
          </w:tcPr>
          <w:p w14:paraId="1BA2A3BD" w14:textId="77777777" w:rsidR="00F529BC" w:rsidRPr="00F529BC" w:rsidRDefault="00F529BC" w:rsidP="00F529BC">
            <w:r w:rsidRPr="00F529BC">
              <w:t>10.71985</w:t>
            </w:r>
          </w:p>
        </w:tc>
        <w:tc>
          <w:tcPr>
            <w:tcW w:w="960" w:type="dxa"/>
            <w:noWrap/>
            <w:hideMark/>
          </w:tcPr>
          <w:p w14:paraId="4970509E" w14:textId="77777777" w:rsidR="00F529BC" w:rsidRPr="00F529BC" w:rsidRDefault="00F529BC" w:rsidP="00F529BC">
            <w:r w:rsidRPr="00F529BC">
              <w:t>15.16516</w:t>
            </w:r>
          </w:p>
        </w:tc>
      </w:tr>
      <w:tr w:rsidR="00F529BC" w:rsidRPr="00F529BC" w14:paraId="79413C4B" w14:textId="77777777" w:rsidTr="00F529BC">
        <w:trPr>
          <w:trHeight w:val="300"/>
        </w:trPr>
        <w:tc>
          <w:tcPr>
            <w:tcW w:w="960" w:type="dxa"/>
            <w:noWrap/>
            <w:hideMark/>
          </w:tcPr>
          <w:p w14:paraId="27B7EFEE" w14:textId="77777777" w:rsidR="00F529BC" w:rsidRPr="00F529BC" w:rsidRDefault="00F529BC" w:rsidP="00F529BC">
            <w:r w:rsidRPr="00F529BC">
              <w:t>2.807302</w:t>
            </w:r>
          </w:p>
        </w:tc>
        <w:tc>
          <w:tcPr>
            <w:tcW w:w="960" w:type="dxa"/>
            <w:noWrap/>
            <w:hideMark/>
          </w:tcPr>
          <w:p w14:paraId="567C3A14" w14:textId="77777777" w:rsidR="00F529BC" w:rsidRPr="00F529BC" w:rsidRDefault="00F529BC" w:rsidP="00F529BC">
            <w:r w:rsidRPr="00F529BC">
              <w:t>3.571478</w:t>
            </w:r>
          </w:p>
        </w:tc>
        <w:tc>
          <w:tcPr>
            <w:tcW w:w="960" w:type="dxa"/>
            <w:noWrap/>
            <w:hideMark/>
          </w:tcPr>
          <w:p w14:paraId="76CCE914" w14:textId="77777777" w:rsidR="00F529BC" w:rsidRPr="00F529BC" w:rsidRDefault="00F529BC" w:rsidP="00F529BC">
            <w:r w:rsidRPr="00F529BC">
              <w:t>6.183632</w:t>
            </w:r>
          </w:p>
        </w:tc>
        <w:tc>
          <w:tcPr>
            <w:tcW w:w="960" w:type="dxa"/>
            <w:noWrap/>
            <w:hideMark/>
          </w:tcPr>
          <w:p w14:paraId="2E169FF9" w14:textId="77777777" w:rsidR="00F529BC" w:rsidRPr="00F529BC" w:rsidRDefault="00F529BC" w:rsidP="00F529BC">
            <w:r w:rsidRPr="00F529BC">
              <w:t>10.78858</w:t>
            </w:r>
          </w:p>
        </w:tc>
        <w:tc>
          <w:tcPr>
            <w:tcW w:w="960" w:type="dxa"/>
            <w:noWrap/>
            <w:hideMark/>
          </w:tcPr>
          <w:p w14:paraId="3503E91A" w14:textId="77777777" w:rsidR="00F529BC" w:rsidRPr="00F529BC" w:rsidRDefault="00F529BC" w:rsidP="00F529BC">
            <w:r w:rsidRPr="00F529BC">
              <w:t>10.1663</w:t>
            </w:r>
          </w:p>
        </w:tc>
        <w:tc>
          <w:tcPr>
            <w:tcW w:w="960" w:type="dxa"/>
            <w:noWrap/>
            <w:hideMark/>
          </w:tcPr>
          <w:p w14:paraId="72125585" w14:textId="77777777" w:rsidR="00F529BC" w:rsidRPr="00F529BC" w:rsidRDefault="00F529BC" w:rsidP="00F529BC">
            <w:r w:rsidRPr="00F529BC">
              <w:t>1.939075</w:t>
            </w:r>
          </w:p>
        </w:tc>
        <w:tc>
          <w:tcPr>
            <w:tcW w:w="960" w:type="dxa"/>
            <w:noWrap/>
            <w:hideMark/>
          </w:tcPr>
          <w:p w14:paraId="4467CFAB" w14:textId="77777777" w:rsidR="00F529BC" w:rsidRPr="00F529BC" w:rsidRDefault="00F529BC" w:rsidP="00F529BC">
            <w:r w:rsidRPr="00F529BC">
              <w:t>5.387721</w:t>
            </w:r>
          </w:p>
        </w:tc>
        <w:tc>
          <w:tcPr>
            <w:tcW w:w="960" w:type="dxa"/>
            <w:noWrap/>
            <w:hideMark/>
          </w:tcPr>
          <w:p w14:paraId="5D96B2CE" w14:textId="77777777" w:rsidR="00F529BC" w:rsidRPr="00F529BC" w:rsidRDefault="00F529BC" w:rsidP="00F529BC">
            <w:r w:rsidRPr="00F529BC">
              <w:t>7.46795</w:t>
            </w:r>
          </w:p>
        </w:tc>
        <w:tc>
          <w:tcPr>
            <w:tcW w:w="960" w:type="dxa"/>
            <w:noWrap/>
            <w:hideMark/>
          </w:tcPr>
          <w:p w14:paraId="795660F3" w14:textId="77777777" w:rsidR="00F529BC" w:rsidRPr="00F529BC" w:rsidRDefault="00F529BC" w:rsidP="00F529BC">
            <w:r w:rsidRPr="00F529BC">
              <w:t>8.459516</w:t>
            </w:r>
          </w:p>
        </w:tc>
        <w:tc>
          <w:tcPr>
            <w:tcW w:w="960" w:type="dxa"/>
            <w:noWrap/>
            <w:hideMark/>
          </w:tcPr>
          <w:p w14:paraId="01D23B80" w14:textId="77777777" w:rsidR="00F529BC" w:rsidRPr="00F529BC" w:rsidRDefault="00F529BC" w:rsidP="00F529BC">
            <w:r w:rsidRPr="00F529BC">
              <w:t>14.10633</w:t>
            </w:r>
          </w:p>
        </w:tc>
      </w:tr>
      <w:tr w:rsidR="00F529BC" w:rsidRPr="00F529BC" w14:paraId="4A105228" w14:textId="77777777" w:rsidTr="00F529BC">
        <w:trPr>
          <w:trHeight w:val="300"/>
        </w:trPr>
        <w:tc>
          <w:tcPr>
            <w:tcW w:w="960" w:type="dxa"/>
            <w:noWrap/>
            <w:hideMark/>
          </w:tcPr>
          <w:p w14:paraId="56B2FC30" w14:textId="77777777" w:rsidR="00F529BC" w:rsidRPr="00F529BC" w:rsidRDefault="00F529BC" w:rsidP="00F529BC">
            <w:r w:rsidRPr="00F529BC">
              <w:t>3.564864</w:t>
            </w:r>
          </w:p>
        </w:tc>
        <w:tc>
          <w:tcPr>
            <w:tcW w:w="960" w:type="dxa"/>
            <w:noWrap/>
            <w:hideMark/>
          </w:tcPr>
          <w:p w14:paraId="2B81A06B" w14:textId="77777777" w:rsidR="00F529BC" w:rsidRPr="00F529BC" w:rsidRDefault="00F529BC" w:rsidP="00F529BC">
            <w:r w:rsidRPr="00F529BC">
              <w:t>4.95265</w:t>
            </w:r>
          </w:p>
        </w:tc>
        <w:tc>
          <w:tcPr>
            <w:tcW w:w="960" w:type="dxa"/>
            <w:noWrap/>
            <w:hideMark/>
          </w:tcPr>
          <w:p w14:paraId="26F400B0" w14:textId="77777777" w:rsidR="00F529BC" w:rsidRPr="00F529BC" w:rsidRDefault="00F529BC" w:rsidP="00F529BC">
            <w:r w:rsidRPr="00F529BC">
              <w:t>8.296956</w:t>
            </w:r>
          </w:p>
        </w:tc>
        <w:tc>
          <w:tcPr>
            <w:tcW w:w="960" w:type="dxa"/>
            <w:noWrap/>
            <w:hideMark/>
          </w:tcPr>
          <w:p w14:paraId="79CB3547" w14:textId="77777777" w:rsidR="00F529BC" w:rsidRPr="00F529BC" w:rsidRDefault="00F529BC" w:rsidP="00F529BC">
            <w:r w:rsidRPr="00F529BC">
              <w:t>8.907771</w:t>
            </w:r>
          </w:p>
        </w:tc>
        <w:tc>
          <w:tcPr>
            <w:tcW w:w="960" w:type="dxa"/>
            <w:noWrap/>
            <w:hideMark/>
          </w:tcPr>
          <w:p w14:paraId="03C7E0BA" w14:textId="77777777" w:rsidR="00F529BC" w:rsidRPr="00F529BC" w:rsidRDefault="00F529BC" w:rsidP="00F529BC">
            <w:r w:rsidRPr="00F529BC">
              <w:t>10.38827</w:t>
            </w:r>
          </w:p>
        </w:tc>
        <w:tc>
          <w:tcPr>
            <w:tcW w:w="960" w:type="dxa"/>
            <w:noWrap/>
            <w:hideMark/>
          </w:tcPr>
          <w:p w14:paraId="260503D5" w14:textId="77777777" w:rsidR="00F529BC" w:rsidRPr="00F529BC" w:rsidRDefault="00F529BC" w:rsidP="00F529BC">
            <w:r w:rsidRPr="00F529BC">
              <w:t>3.583683</w:t>
            </w:r>
          </w:p>
        </w:tc>
        <w:tc>
          <w:tcPr>
            <w:tcW w:w="960" w:type="dxa"/>
            <w:noWrap/>
            <w:hideMark/>
          </w:tcPr>
          <w:p w14:paraId="2970C810" w14:textId="77777777" w:rsidR="00F529BC" w:rsidRPr="00F529BC" w:rsidRDefault="00F529BC" w:rsidP="00F529BC">
            <w:r w:rsidRPr="00F529BC">
              <w:t>4.41782</w:t>
            </w:r>
          </w:p>
        </w:tc>
        <w:tc>
          <w:tcPr>
            <w:tcW w:w="960" w:type="dxa"/>
            <w:noWrap/>
            <w:hideMark/>
          </w:tcPr>
          <w:p w14:paraId="66B7E4CD" w14:textId="77777777" w:rsidR="00F529BC" w:rsidRPr="00F529BC" w:rsidRDefault="00F529BC" w:rsidP="00F529BC">
            <w:r w:rsidRPr="00F529BC">
              <w:t>7.352533</w:t>
            </w:r>
          </w:p>
        </w:tc>
        <w:tc>
          <w:tcPr>
            <w:tcW w:w="960" w:type="dxa"/>
            <w:noWrap/>
            <w:hideMark/>
          </w:tcPr>
          <w:p w14:paraId="37D18841" w14:textId="77777777" w:rsidR="00F529BC" w:rsidRPr="00F529BC" w:rsidRDefault="00F529BC" w:rsidP="00F529BC">
            <w:r w:rsidRPr="00F529BC">
              <w:t>7.870742</w:t>
            </w:r>
          </w:p>
        </w:tc>
        <w:tc>
          <w:tcPr>
            <w:tcW w:w="960" w:type="dxa"/>
            <w:noWrap/>
            <w:hideMark/>
          </w:tcPr>
          <w:p w14:paraId="7C650225" w14:textId="77777777" w:rsidR="00F529BC" w:rsidRPr="00F529BC" w:rsidRDefault="00F529BC" w:rsidP="00F529BC">
            <w:r w:rsidRPr="00F529BC">
              <w:t>10.62775</w:t>
            </w:r>
          </w:p>
        </w:tc>
      </w:tr>
      <w:tr w:rsidR="00F529BC" w:rsidRPr="00F529BC" w14:paraId="6B705FB2" w14:textId="77777777" w:rsidTr="00F529BC">
        <w:trPr>
          <w:trHeight w:val="300"/>
        </w:trPr>
        <w:tc>
          <w:tcPr>
            <w:tcW w:w="960" w:type="dxa"/>
            <w:noWrap/>
            <w:hideMark/>
          </w:tcPr>
          <w:p w14:paraId="6F2CA72A" w14:textId="77777777" w:rsidR="00F529BC" w:rsidRPr="00F529BC" w:rsidRDefault="00F529BC" w:rsidP="00F529BC">
            <w:r w:rsidRPr="00F529BC">
              <w:t>2.474958</w:t>
            </w:r>
          </w:p>
        </w:tc>
        <w:tc>
          <w:tcPr>
            <w:tcW w:w="960" w:type="dxa"/>
            <w:noWrap/>
            <w:hideMark/>
          </w:tcPr>
          <w:p w14:paraId="1F15DFE9" w14:textId="77777777" w:rsidR="00F529BC" w:rsidRPr="00F529BC" w:rsidRDefault="00F529BC" w:rsidP="00F529BC">
            <w:r w:rsidRPr="00F529BC">
              <w:t>5.680959</w:t>
            </w:r>
          </w:p>
        </w:tc>
        <w:tc>
          <w:tcPr>
            <w:tcW w:w="960" w:type="dxa"/>
            <w:noWrap/>
            <w:hideMark/>
          </w:tcPr>
          <w:p w14:paraId="253BA59E" w14:textId="77777777" w:rsidR="00F529BC" w:rsidRPr="00F529BC" w:rsidRDefault="00F529BC" w:rsidP="00F529BC">
            <w:r w:rsidRPr="00F529BC">
              <w:t>7.85077</w:t>
            </w:r>
          </w:p>
        </w:tc>
        <w:tc>
          <w:tcPr>
            <w:tcW w:w="960" w:type="dxa"/>
            <w:noWrap/>
            <w:hideMark/>
          </w:tcPr>
          <w:p w14:paraId="7C4D6C2C" w14:textId="77777777" w:rsidR="00F529BC" w:rsidRPr="00F529BC" w:rsidRDefault="00F529BC" w:rsidP="00F529BC">
            <w:r w:rsidRPr="00F529BC">
              <w:t>8.537195</w:t>
            </w:r>
          </w:p>
        </w:tc>
        <w:tc>
          <w:tcPr>
            <w:tcW w:w="960" w:type="dxa"/>
            <w:noWrap/>
            <w:hideMark/>
          </w:tcPr>
          <w:p w14:paraId="413BC2A7" w14:textId="77777777" w:rsidR="00F529BC" w:rsidRPr="00F529BC" w:rsidRDefault="00F529BC" w:rsidP="00F529BC">
            <w:r w:rsidRPr="00F529BC">
              <w:t>14.1139</w:t>
            </w:r>
          </w:p>
        </w:tc>
        <w:tc>
          <w:tcPr>
            <w:tcW w:w="960" w:type="dxa"/>
            <w:noWrap/>
            <w:hideMark/>
          </w:tcPr>
          <w:p w14:paraId="2CA76573" w14:textId="77777777" w:rsidR="00F529BC" w:rsidRPr="00F529BC" w:rsidRDefault="00F529BC" w:rsidP="00F529BC">
            <w:r w:rsidRPr="00F529BC">
              <w:t>2.414239</w:t>
            </w:r>
          </w:p>
        </w:tc>
        <w:tc>
          <w:tcPr>
            <w:tcW w:w="960" w:type="dxa"/>
            <w:noWrap/>
            <w:hideMark/>
          </w:tcPr>
          <w:p w14:paraId="2CEBAC05" w14:textId="77777777" w:rsidR="00F529BC" w:rsidRPr="00F529BC" w:rsidRDefault="00F529BC" w:rsidP="00F529BC">
            <w:r w:rsidRPr="00F529BC">
              <w:t>5.592199</w:t>
            </w:r>
          </w:p>
        </w:tc>
        <w:tc>
          <w:tcPr>
            <w:tcW w:w="960" w:type="dxa"/>
            <w:noWrap/>
            <w:hideMark/>
          </w:tcPr>
          <w:p w14:paraId="6832FAFB" w14:textId="77777777" w:rsidR="00F529BC" w:rsidRPr="00F529BC" w:rsidRDefault="00F529BC" w:rsidP="00F529BC">
            <w:r w:rsidRPr="00F529BC">
              <w:t>6.850465</w:t>
            </w:r>
          </w:p>
        </w:tc>
        <w:tc>
          <w:tcPr>
            <w:tcW w:w="960" w:type="dxa"/>
            <w:noWrap/>
            <w:hideMark/>
          </w:tcPr>
          <w:p w14:paraId="06D34DBF" w14:textId="77777777" w:rsidR="00F529BC" w:rsidRPr="00F529BC" w:rsidRDefault="00F529BC" w:rsidP="00F529BC">
            <w:r w:rsidRPr="00F529BC">
              <w:t>8.471326</w:t>
            </w:r>
          </w:p>
        </w:tc>
        <w:tc>
          <w:tcPr>
            <w:tcW w:w="960" w:type="dxa"/>
            <w:noWrap/>
            <w:hideMark/>
          </w:tcPr>
          <w:p w14:paraId="735A54B4" w14:textId="77777777" w:rsidR="00F529BC" w:rsidRPr="00F529BC" w:rsidRDefault="00F529BC" w:rsidP="00F529BC">
            <w:r w:rsidRPr="00F529BC">
              <w:t>10.96804</w:t>
            </w:r>
          </w:p>
        </w:tc>
      </w:tr>
      <w:tr w:rsidR="00F529BC" w:rsidRPr="00F529BC" w14:paraId="226C1135" w14:textId="77777777" w:rsidTr="00F529BC">
        <w:trPr>
          <w:trHeight w:val="300"/>
        </w:trPr>
        <w:tc>
          <w:tcPr>
            <w:tcW w:w="960" w:type="dxa"/>
            <w:noWrap/>
            <w:hideMark/>
          </w:tcPr>
          <w:p w14:paraId="5114157E" w14:textId="77777777" w:rsidR="00F529BC" w:rsidRPr="00F529BC" w:rsidRDefault="00F529BC" w:rsidP="00F529BC">
            <w:r w:rsidRPr="00F529BC">
              <w:t>3.861882</w:t>
            </w:r>
          </w:p>
        </w:tc>
        <w:tc>
          <w:tcPr>
            <w:tcW w:w="960" w:type="dxa"/>
            <w:noWrap/>
            <w:hideMark/>
          </w:tcPr>
          <w:p w14:paraId="0A8956EC" w14:textId="77777777" w:rsidR="00F529BC" w:rsidRPr="00F529BC" w:rsidRDefault="00F529BC" w:rsidP="00F529BC">
            <w:r w:rsidRPr="00F529BC">
              <w:t>5.735062</w:t>
            </w:r>
          </w:p>
        </w:tc>
        <w:tc>
          <w:tcPr>
            <w:tcW w:w="960" w:type="dxa"/>
            <w:noWrap/>
            <w:hideMark/>
          </w:tcPr>
          <w:p w14:paraId="51D84E89" w14:textId="77777777" w:rsidR="00F529BC" w:rsidRPr="00F529BC" w:rsidRDefault="00F529BC" w:rsidP="00F529BC">
            <w:r w:rsidRPr="00F529BC">
              <w:t>8.593937</w:t>
            </w:r>
          </w:p>
        </w:tc>
        <w:tc>
          <w:tcPr>
            <w:tcW w:w="960" w:type="dxa"/>
            <w:noWrap/>
            <w:hideMark/>
          </w:tcPr>
          <w:p w14:paraId="7249BD73" w14:textId="77777777" w:rsidR="00F529BC" w:rsidRPr="00F529BC" w:rsidRDefault="00F529BC" w:rsidP="00F529BC">
            <w:r w:rsidRPr="00F529BC">
              <w:t>11.68183</w:t>
            </w:r>
          </w:p>
        </w:tc>
        <w:tc>
          <w:tcPr>
            <w:tcW w:w="960" w:type="dxa"/>
            <w:noWrap/>
            <w:hideMark/>
          </w:tcPr>
          <w:p w14:paraId="11F5E342" w14:textId="77777777" w:rsidR="00F529BC" w:rsidRPr="00F529BC" w:rsidRDefault="00F529BC" w:rsidP="00F529BC">
            <w:r w:rsidRPr="00F529BC">
              <w:t>13.1954</w:t>
            </w:r>
          </w:p>
        </w:tc>
        <w:tc>
          <w:tcPr>
            <w:tcW w:w="960" w:type="dxa"/>
            <w:noWrap/>
            <w:hideMark/>
          </w:tcPr>
          <w:p w14:paraId="211C25D5" w14:textId="77777777" w:rsidR="00F529BC" w:rsidRPr="00F529BC" w:rsidRDefault="00F529BC" w:rsidP="00F529BC">
            <w:r w:rsidRPr="00F529BC">
              <w:t>2.868865</w:t>
            </w:r>
          </w:p>
        </w:tc>
        <w:tc>
          <w:tcPr>
            <w:tcW w:w="960" w:type="dxa"/>
            <w:noWrap/>
            <w:hideMark/>
          </w:tcPr>
          <w:p w14:paraId="4FE42176" w14:textId="77777777" w:rsidR="00F529BC" w:rsidRPr="00F529BC" w:rsidRDefault="00F529BC" w:rsidP="00F529BC">
            <w:r w:rsidRPr="00F529BC">
              <w:t>7.313562</w:t>
            </w:r>
          </w:p>
        </w:tc>
        <w:tc>
          <w:tcPr>
            <w:tcW w:w="960" w:type="dxa"/>
            <w:noWrap/>
            <w:hideMark/>
          </w:tcPr>
          <w:p w14:paraId="7DE497D6" w14:textId="77777777" w:rsidR="00F529BC" w:rsidRPr="00F529BC" w:rsidRDefault="00F529BC" w:rsidP="00F529BC">
            <w:r w:rsidRPr="00F529BC">
              <w:t>7.77498</w:t>
            </w:r>
          </w:p>
        </w:tc>
        <w:tc>
          <w:tcPr>
            <w:tcW w:w="960" w:type="dxa"/>
            <w:noWrap/>
            <w:hideMark/>
          </w:tcPr>
          <w:p w14:paraId="45A1E321" w14:textId="77777777" w:rsidR="00F529BC" w:rsidRPr="00F529BC" w:rsidRDefault="00F529BC" w:rsidP="00F529BC">
            <w:r w:rsidRPr="00F529BC">
              <w:t>12.28506</w:t>
            </w:r>
          </w:p>
        </w:tc>
        <w:tc>
          <w:tcPr>
            <w:tcW w:w="960" w:type="dxa"/>
            <w:noWrap/>
            <w:hideMark/>
          </w:tcPr>
          <w:p w14:paraId="6E934286" w14:textId="77777777" w:rsidR="00F529BC" w:rsidRPr="00F529BC" w:rsidRDefault="00F529BC" w:rsidP="00F529BC">
            <w:r w:rsidRPr="00F529BC">
              <w:t>14.2038</w:t>
            </w:r>
          </w:p>
        </w:tc>
      </w:tr>
      <w:tr w:rsidR="00F529BC" w:rsidRPr="00F529BC" w14:paraId="5AFBBD20" w14:textId="77777777" w:rsidTr="00F529BC">
        <w:trPr>
          <w:trHeight w:val="300"/>
        </w:trPr>
        <w:tc>
          <w:tcPr>
            <w:tcW w:w="960" w:type="dxa"/>
            <w:noWrap/>
            <w:hideMark/>
          </w:tcPr>
          <w:p w14:paraId="26DCE1EB" w14:textId="77777777" w:rsidR="00F529BC" w:rsidRPr="00F529BC" w:rsidRDefault="00F529BC" w:rsidP="00F529BC">
            <w:r w:rsidRPr="00F529BC">
              <w:t>3.998785</w:t>
            </w:r>
          </w:p>
        </w:tc>
        <w:tc>
          <w:tcPr>
            <w:tcW w:w="960" w:type="dxa"/>
            <w:noWrap/>
            <w:hideMark/>
          </w:tcPr>
          <w:p w14:paraId="02D3A8AD" w14:textId="77777777" w:rsidR="00F529BC" w:rsidRPr="00F529BC" w:rsidRDefault="00F529BC" w:rsidP="00F529BC">
            <w:r w:rsidRPr="00F529BC">
              <w:t>6.439127</w:t>
            </w:r>
          </w:p>
        </w:tc>
        <w:tc>
          <w:tcPr>
            <w:tcW w:w="960" w:type="dxa"/>
            <w:noWrap/>
            <w:hideMark/>
          </w:tcPr>
          <w:p w14:paraId="0CFAA016" w14:textId="77777777" w:rsidR="00F529BC" w:rsidRPr="00F529BC" w:rsidRDefault="00F529BC" w:rsidP="00F529BC">
            <w:r w:rsidRPr="00F529BC">
              <w:t>7.263116</w:t>
            </w:r>
          </w:p>
        </w:tc>
        <w:tc>
          <w:tcPr>
            <w:tcW w:w="960" w:type="dxa"/>
            <w:noWrap/>
            <w:hideMark/>
          </w:tcPr>
          <w:p w14:paraId="05DC180E" w14:textId="77777777" w:rsidR="00F529BC" w:rsidRPr="00F529BC" w:rsidRDefault="00F529BC" w:rsidP="00F529BC">
            <w:r w:rsidRPr="00F529BC">
              <w:t>9.437486</w:t>
            </w:r>
          </w:p>
        </w:tc>
        <w:tc>
          <w:tcPr>
            <w:tcW w:w="960" w:type="dxa"/>
            <w:noWrap/>
            <w:hideMark/>
          </w:tcPr>
          <w:p w14:paraId="6793940F" w14:textId="77777777" w:rsidR="00F529BC" w:rsidRPr="00F529BC" w:rsidRDefault="00F529BC" w:rsidP="00F529BC">
            <w:r w:rsidRPr="00F529BC">
              <w:t>10.82379</w:t>
            </w:r>
          </w:p>
        </w:tc>
        <w:tc>
          <w:tcPr>
            <w:tcW w:w="960" w:type="dxa"/>
            <w:noWrap/>
            <w:hideMark/>
          </w:tcPr>
          <w:p w14:paraId="23A4033B" w14:textId="77777777" w:rsidR="00F529BC" w:rsidRPr="00F529BC" w:rsidRDefault="00F529BC" w:rsidP="00F529BC">
            <w:r w:rsidRPr="00F529BC">
              <w:t>2.88868</w:t>
            </w:r>
          </w:p>
        </w:tc>
        <w:tc>
          <w:tcPr>
            <w:tcW w:w="960" w:type="dxa"/>
            <w:noWrap/>
            <w:hideMark/>
          </w:tcPr>
          <w:p w14:paraId="661CC413" w14:textId="77777777" w:rsidR="00F529BC" w:rsidRPr="00F529BC" w:rsidRDefault="00F529BC" w:rsidP="00F529BC">
            <w:r w:rsidRPr="00F529BC">
              <w:t>5.837489</w:t>
            </w:r>
          </w:p>
        </w:tc>
        <w:tc>
          <w:tcPr>
            <w:tcW w:w="960" w:type="dxa"/>
            <w:noWrap/>
            <w:hideMark/>
          </w:tcPr>
          <w:p w14:paraId="789AFE57" w14:textId="77777777" w:rsidR="00F529BC" w:rsidRPr="00F529BC" w:rsidRDefault="00F529BC" w:rsidP="00F529BC">
            <w:r w:rsidRPr="00F529BC">
              <w:t>7.284289</w:t>
            </w:r>
          </w:p>
        </w:tc>
        <w:tc>
          <w:tcPr>
            <w:tcW w:w="960" w:type="dxa"/>
            <w:noWrap/>
            <w:hideMark/>
          </w:tcPr>
          <w:p w14:paraId="6D1C4FF5" w14:textId="77777777" w:rsidR="00F529BC" w:rsidRPr="00F529BC" w:rsidRDefault="00F529BC" w:rsidP="00F529BC">
            <w:r w:rsidRPr="00F529BC">
              <w:t>9.556719</w:t>
            </w:r>
          </w:p>
        </w:tc>
        <w:tc>
          <w:tcPr>
            <w:tcW w:w="960" w:type="dxa"/>
            <w:noWrap/>
            <w:hideMark/>
          </w:tcPr>
          <w:p w14:paraId="723449AF" w14:textId="77777777" w:rsidR="00F529BC" w:rsidRPr="00F529BC" w:rsidRDefault="00F529BC" w:rsidP="00F529BC">
            <w:r w:rsidRPr="00F529BC">
              <w:t>15.20939</w:t>
            </w:r>
          </w:p>
        </w:tc>
      </w:tr>
      <w:tr w:rsidR="00F529BC" w:rsidRPr="00F529BC" w14:paraId="46A6E1DC" w14:textId="77777777" w:rsidTr="00F529BC">
        <w:trPr>
          <w:trHeight w:val="300"/>
        </w:trPr>
        <w:tc>
          <w:tcPr>
            <w:tcW w:w="960" w:type="dxa"/>
            <w:noWrap/>
            <w:hideMark/>
          </w:tcPr>
          <w:p w14:paraId="06936CE4" w14:textId="77777777" w:rsidR="00F529BC" w:rsidRPr="00F529BC" w:rsidRDefault="00F529BC" w:rsidP="00F529BC">
            <w:r w:rsidRPr="00F529BC">
              <w:t>3.594735</w:t>
            </w:r>
          </w:p>
        </w:tc>
        <w:tc>
          <w:tcPr>
            <w:tcW w:w="960" w:type="dxa"/>
            <w:noWrap/>
            <w:hideMark/>
          </w:tcPr>
          <w:p w14:paraId="60C50865" w14:textId="77777777" w:rsidR="00F529BC" w:rsidRPr="00F529BC" w:rsidRDefault="00F529BC" w:rsidP="00F529BC">
            <w:r w:rsidRPr="00F529BC">
              <w:t>5.845317</w:t>
            </w:r>
          </w:p>
        </w:tc>
        <w:tc>
          <w:tcPr>
            <w:tcW w:w="960" w:type="dxa"/>
            <w:noWrap/>
            <w:hideMark/>
          </w:tcPr>
          <w:p w14:paraId="01DFF2EC" w14:textId="77777777" w:rsidR="00F529BC" w:rsidRPr="00F529BC" w:rsidRDefault="00F529BC" w:rsidP="00F529BC">
            <w:r w:rsidRPr="00F529BC">
              <w:t>7.49816</w:t>
            </w:r>
          </w:p>
        </w:tc>
        <w:tc>
          <w:tcPr>
            <w:tcW w:w="960" w:type="dxa"/>
            <w:noWrap/>
            <w:hideMark/>
          </w:tcPr>
          <w:p w14:paraId="0776EE40" w14:textId="77777777" w:rsidR="00F529BC" w:rsidRPr="00F529BC" w:rsidRDefault="00F529BC" w:rsidP="00F529BC">
            <w:r w:rsidRPr="00F529BC">
              <w:t>9.577481</w:t>
            </w:r>
          </w:p>
        </w:tc>
        <w:tc>
          <w:tcPr>
            <w:tcW w:w="960" w:type="dxa"/>
            <w:noWrap/>
            <w:hideMark/>
          </w:tcPr>
          <w:p w14:paraId="789ECEA9" w14:textId="77777777" w:rsidR="00F529BC" w:rsidRPr="00F529BC" w:rsidRDefault="00F529BC" w:rsidP="00F529BC">
            <w:r w:rsidRPr="00F529BC">
              <w:t>11.63989</w:t>
            </w:r>
          </w:p>
        </w:tc>
        <w:tc>
          <w:tcPr>
            <w:tcW w:w="960" w:type="dxa"/>
            <w:noWrap/>
            <w:hideMark/>
          </w:tcPr>
          <w:p w14:paraId="7F6B302D" w14:textId="77777777" w:rsidR="00F529BC" w:rsidRPr="00F529BC" w:rsidRDefault="00F529BC" w:rsidP="00F529BC">
            <w:r w:rsidRPr="00F529BC">
              <w:t>3.835076</w:t>
            </w:r>
          </w:p>
        </w:tc>
        <w:tc>
          <w:tcPr>
            <w:tcW w:w="960" w:type="dxa"/>
            <w:noWrap/>
            <w:hideMark/>
          </w:tcPr>
          <w:p w14:paraId="4E243CF0" w14:textId="77777777" w:rsidR="00F529BC" w:rsidRPr="00F529BC" w:rsidRDefault="00F529BC" w:rsidP="00F529BC">
            <w:r w:rsidRPr="00F529BC">
              <w:t>5.301915</w:t>
            </w:r>
          </w:p>
        </w:tc>
        <w:tc>
          <w:tcPr>
            <w:tcW w:w="960" w:type="dxa"/>
            <w:noWrap/>
            <w:hideMark/>
          </w:tcPr>
          <w:p w14:paraId="5F429023" w14:textId="77777777" w:rsidR="00F529BC" w:rsidRPr="00F529BC" w:rsidRDefault="00F529BC" w:rsidP="00F529BC">
            <w:r w:rsidRPr="00F529BC">
              <w:t>7.323442</w:t>
            </w:r>
          </w:p>
        </w:tc>
        <w:tc>
          <w:tcPr>
            <w:tcW w:w="960" w:type="dxa"/>
            <w:noWrap/>
            <w:hideMark/>
          </w:tcPr>
          <w:p w14:paraId="17A07D76" w14:textId="77777777" w:rsidR="00F529BC" w:rsidRPr="00F529BC" w:rsidRDefault="00F529BC" w:rsidP="00F529BC">
            <w:r w:rsidRPr="00F529BC">
              <w:t>16.52692</w:t>
            </w:r>
          </w:p>
        </w:tc>
        <w:tc>
          <w:tcPr>
            <w:tcW w:w="960" w:type="dxa"/>
            <w:noWrap/>
            <w:hideMark/>
          </w:tcPr>
          <w:p w14:paraId="02F9DD2E" w14:textId="77777777" w:rsidR="00F529BC" w:rsidRPr="00F529BC" w:rsidRDefault="00F529BC" w:rsidP="00F529BC">
            <w:r w:rsidRPr="00F529BC">
              <w:t>16.39059</w:t>
            </w:r>
          </w:p>
        </w:tc>
      </w:tr>
      <w:tr w:rsidR="00F529BC" w:rsidRPr="00F529BC" w14:paraId="21FD4119" w14:textId="77777777" w:rsidTr="00F529BC">
        <w:trPr>
          <w:trHeight w:val="300"/>
        </w:trPr>
        <w:tc>
          <w:tcPr>
            <w:tcW w:w="960" w:type="dxa"/>
            <w:noWrap/>
            <w:hideMark/>
          </w:tcPr>
          <w:p w14:paraId="0B339EF4" w14:textId="77777777" w:rsidR="00F529BC" w:rsidRPr="00F529BC" w:rsidRDefault="00F529BC" w:rsidP="00F529BC">
            <w:r w:rsidRPr="00F529BC">
              <w:t>4.192396</w:t>
            </w:r>
          </w:p>
        </w:tc>
        <w:tc>
          <w:tcPr>
            <w:tcW w:w="960" w:type="dxa"/>
            <w:noWrap/>
            <w:hideMark/>
          </w:tcPr>
          <w:p w14:paraId="56659B94" w14:textId="77777777" w:rsidR="00F529BC" w:rsidRPr="00F529BC" w:rsidRDefault="00F529BC" w:rsidP="00F529BC">
            <w:r w:rsidRPr="00F529BC">
              <w:t>6.483722</w:t>
            </w:r>
          </w:p>
        </w:tc>
        <w:tc>
          <w:tcPr>
            <w:tcW w:w="960" w:type="dxa"/>
            <w:noWrap/>
            <w:hideMark/>
          </w:tcPr>
          <w:p w14:paraId="130E6BAA" w14:textId="77777777" w:rsidR="00F529BC" w:rsidRPr="00F529BC" w:rsidRDefault="00F529BC" w:rsidP="00F529BC">
            <w:r w:rsidRPr="00F529BC">
              <w:t>9.714933</w:t>
            </w:r>
          </w:p>
        </w:tc>
        <w:tc>
          <w:tcPr>
            <w:tcW w:w="960" w:type="dxa"/>
            <w:noWrap/>
            <w:hideMark/>
          </w:tcPr>
          <w:p w14:paraId="2B4505A4" w14:textId="77777777" w:rsidR="00F529BC" w:rsidRPr="00F529BC" w:rsidRDefault="00F529BC" w:rsidP="00F529BC">
            <w:r w:rsidRPr="00F529BC">
              <w:t>12.57857</w:t>
            </w:r>
          </w:p>
        </w:tc>
        <w:tc>
          <w:tcPr>
            <w:tcW w:w="960" w:type="dxa"/>
            <w:noWrap/>
            <w:hideMark/>
          </w:tcPr>
          <w:p w14:paraId="11F636DA" w14:textId="77777777" w:rsidR="00F529BC" w:rsidRPr="00F529BC" w:rsidRDefault="00F529BC" w:rsidP="00F529BC">
            <w:r w:rsidRPr="00F529BC">
              <w:t>14.88714</w:t>
            </w:r>
          </w:p>
        </w:tc>
        <w:tc>
          <w:tcPr>
            <w:tcW w:w="960" w:type="dxa"/>
            <w:noWrap/>
            <w:hideMark/>
          </w:tcPr>
          <w:p w14:paraId="2DA30D9B" w14:textId="77777777" w:rsidR="00F529BC" w:rsidRPr="00F529BC" w:rsidRDefault="00F529BC" w:rsidP="00F529BC">
            <w:r w:rsidRPr="00F529BC">
              <w:t>4.311523</w:t>
            </w:r>
          </w:p>
        </w:tc>
        <w:tc>
          <w:tcPr>
            <w:tcW w:w="960" w:type="dxa"/>
            <w:noWrap/>
            <w:hideMark/>
          </w:tcPr>
          <w:p w14:paraId="634DC6ED" w14:textId="77777777" w:rsidR="00F529BC" w:rsidRPr="00F529BC" w:rsidRDefault="00F529BC" w:rsidP="00F529BC">
            <w:r w:rsidRPr="00F529BC">
              <w:t>6.251056</w:t>
            </w:r>
          </w:p>
        </w:tc>
        <w:tc>
          <w:tcPr>
            <w:tcW w:w="960" w:type="dxa"/>
            <w:noWrap/>
            <w:hideMark/>
          </w:tcPr>
          <w:p w14:paraId="39D56736" w14:textId="77777777" w:rsidR="00F529BC" w:rsidRPr="00F529BC" w:rsidRDefault="00F529BC" w:rsidP="00F529BC">
            <w:r w:rsidRPr="00F529BC">
              <w:t>9.572236</w:t>
            </w:r>
          </w:p>
        </w:tc>
        <w:tc>
          <w:tcPr>
            <w:tcW w:w="960" w:type="dxa"/>
            <w:noWrap/>
            <w:hideMark/>
          </w:tcPr>
          <w:p w14:paraId="4AE558C9" w14:textId="77777777" w:rsidR="00F529BC" w:rsidRPr="00F529BC" w:rsidRDefault="00F529BC" w:rsidP="00F529BC">
            <w:r w:rsidRPr="00F529BC">
              <w:t>9.38872</w:t>
            </w:r>
          </w:p>
        </w:tc>
        <w:tc>
          <w:tcPr>
            <w:tcW w:w="960" w:type="dxa"/>
            <w:noWrap/>
            <w:hideMark/>
          </w:tcPr>
          <w:p w14:paraId="5B8BEC83" w14:textId="77777777" w:rsidR="00F529BC" w:rsidRPr="00F529BC" w:rsidRDefault="00F529BC" w:rsidP="00F529BC">
            <w:r w:rsidRPr="00F529BC">
              <w:t>15.87379</w:t>
            </w:r>
          </w:p>
        </w:tc>
      </w:tr>
      <w:tr w:rsidR="00F529BC" w:rsidRPr="00F529BC" w14:paraId="0ADC5A2E" w14:textId="77777777" w:rsidTr="00F529BC">
        <w:trPr>
          <w:trHeight w:val="300"/>
        </w:trPr>
        <w:tc>
          <w:tcPr>
            <w:tcW w:w="960" w:type="dxa"/>
            <w:noWrap/>
            <w:hideMark/>
          </w:tcPr>
          <w:p w14:paraId="0BB717F4" w14:textId="77777777" w:rsidR="00F529BC" w:rsidRPr="00F529BC" w:rsidRDefault="00F529BC" w:rsidP="00F529BC">
            <w:pPr>
              <w:rPr>
                <w:b/>
                <w:bCs/>
              </w:rPr>
            </w:pPr>
            <w:r w:rsidRPr="00F529BC">
              <w:rPr>
                <w:b/>
                <w:bCs/>
              </w:rPr>
              <w:t>3.255343</w:t>
            </w:r>
          </w:p>
        </w:tc>
        <w:tc>
          <w:tcPr>
            <w:tcW w:w="960" w:type="dxa"/>
            <w:noWrap/>
            <w:hideMark/>
          </w:tcPr>
          <w:p w14:paraId="0A1EA424" w14:textId="77777777" w:rsidR="00F529BC" w:rsidRPr="00F529BC" w:rsidRDefault="00F529BC" w:rsidP="00F529BC">
            <w:pPr>
              <w:rPr>
                <w:b/>
                <w:bCs/>
              </w:rPr>
            </w:pPr>
            <w:r w:rsidRPr="00F529BC">
              <w:rPr>
                <w:b/>
                <w:bCs/>
              </w:rPr>
              <w:t>5.064508</w:t>
            </w:r>
          </w:p>
        </w:tc>
        <w:tc>
          <w:tcPr>
            <w:tcW w:w="960" w:type="dxa"/>
            <w:noWrap/>
            <w:hideMark/>
          </w:tcPr>
          <w:p w14:paraId="548BAAE8" w14:textId="77777777" w:rsidR="00F529BC" w:rsidRPr="00F529BC" w:rsidRDefault="00F529BC" w:rsidP="00F529BC">
            <w:pPr>
              <w:rPr>
                <w:b/>
                <w:bCs/>
              </w:rPr>
            </w:pPr>
            <w:r w:rsidRPr="00F529BC">
              <w:rPr>
                <w:b/>
                <w:bCs/>
              </w:rPr>
              <w:t>7.658452</w:t>
            </w:r>
          </w:p>
        </w:tc>
        <w:tc>
          <w:tcPr>
            <w:tcW w:w="960" w:type="dxa"/>
            <w:noWrap/>
            <w:hideMark/>
          </w:tcPr>
          <w:p w14:paraId="0D28581B" w14:textId="77777777" w:rsidR="00F529BC" w:rsidRPr="00F529BC" w:rsidRDefault="00F529BC" w:rsidP="00F529BC">
            <w:pPr>
              <w:rPr>
                <w:b/>
                <w:bCs/>
              </w:rPr>
            </w:pPr>
            <w:r w:rsidRPr="00F529BC">
              <w:rPr>
                <w:b/>
                <w:bCs/>
              </w:rPr>
              <w:t>9.970831</w:t>
            </w:r>
          </w:p>
        </w:tc>
        <w:tc>
          <w:tcPr>
            <w:tcW w:w="960" w:type="dxa"/>
            <w:noWrap/>
            <w:hideMark/>
          </w:tcPr>
          <w:p w14:paraId="5FC8C4C5" w14:textId="77777777" w:rsidR="00F529BC" w:rsidRPr="00F529BC" w:rsidRDefault="00F529BC" w:rsidP="00F529BC">
            <w:pPr>
              <w:rPr>
                <w:b/>
                <w:bCs/>
              </w:rPr>
            </w:pPr>
            <w:r w:rsidRPr="00F529BC">
              <w:rPr>
                <w:b/>
                <w:bCs/>
              </w:rPr>
              <w:t>12.37297</w:t>
            </w:r>
          </w:p>
        </w:tc>
        <w:tc>
          <w:tcPr>
            <w:tcW w:w="960" w:type="dxa"/>
            <w:noWrap/>
            <w:hideMark/>
          </w:tcPr>
          <w:p w14:paraId="3431A5EA" w14:textId="77777777" w:rsidR="00F529BC" w:rsidRPr="00F529BC" w:rsidRDefault="00F529BC" w:rsidP="00F529BC">
            <w:pPr>
              <w:rPr>
                <w:b/>
                <w:bCs/>
              </w:rPr>
            </w:pPr>
            <w:r w:rsidRPr="00F529BC">
              <w:rPr>
                <w:b/>
                <w:bCs/>
              </w:rPr>
              <w:t>3.03915</w:t>
            </w:r>
          </w:p>
        </w:tc>
        <w:tc>
          <w:tcPr>
            <w:tcW w:w="960" w:type="dxa"/>
            <w:noWrap/>
            <w:hideMark/>
          </w:tcPr>
          <w:p w14:paraId="6FB6CE82" w14:textId="77777777" w:rsidR="00F529BC" w:rsidRPr="00F529BC" w:rsidRDefault="00F529BC" w:rsidP="00F529BC">
            <w:pPr>
              <w:rPr>
                <w:b/>
                <w:bCs/>
              </w:rPr>
            </w:pPr>
            <w:r w:rsidRPr="00F529BC">
              <w:rPr>
                <w:b/>
                <w:bCs/>
              </w:rPr>
              <w:t>5.212595</w:t>
            </w:r>
          </w:p>
        </w:tc>
        <w:tc>
          <w:tcPr>
            <w:tcW w:w="960" w:type="dxa"/>
            <w:noWrap/>
            <w:hideMark/>
          </w:tcPr>
          <w:p w14:paraId="531D3C86" w14:textId="77777777" w:rsidR="00F529BC" w:rsidRPr="00F529BC" w:rsidRDefault="00F529BC" w:rsidP="00F529BC">
            <w:pPr>
              <w:rPr>
                <w:b/>
                <w:bCs/>
              </w:rPr>
            </w:pPr>
            <w:r w:rsidRPr="00F529BC">
              <w:rPr>
                <w:b/>
                <w:bCs/>
              </w:rPr>
              <w:t>7.138324</w:t>
            </w:r>
          </w:p>
        </w:tc>
        <w:tc>
          <w:tcPr>
            <w:tcW w:w="960" w:type="dxa"/>
            <w:noWrap/>
            <w:hideMark/>
          </w:tcPr>
          <w:p w14:paraId="23A7BEB7" w14:textId="77777777" w:rsidR="00F529BC" w:rsidRPr="00F529BC" w:rsidRDefault="00F529BC" w:rsidP="00F529BC">
            <w:pPr>
              <w:rPr>
                <w:b/>
                <w:bCs/>
              </w:rPr>
            </w:pPr>
            <w:r w:rsidRPr="00F529BC">
              <w:rPr>
                <w:b/>
                <w:bCs/>
              </w:rPr>
              <w:t>9.990887</w:t>
            </w:r>
          </w:p>
        </w:tc>
        <w:tc>
          <w:tcPr>
            <w:tcW w:w="960" w:type="dxa"/>
            <w:noWrap/>
            <w:hideMark/>
          </w:tcPr>
          <w:p w14:paraId="754C4ABE" w14:textId="77777777" w:rsidR="00F529BC" w:rsidRPr="00F529BC" w:rsidRDefault="00F529BC" w:rsidP="00F529BC">
            <w:pPr>
              <w:rPr>
                <w:b/>
                <w:bCs/>
              </w:rPr>
            </w:pPr>
            <w:r w:rsidRPr="00F529BC">
              <w:rPr>
                <w:b/>
                <w:bCs/>
              </w:rPr>
              <w:t>13.53665</w:t>
            </w:r>
          </w:p>
        </w:tc>
      </w:tr>
    </w:tbl>
    <w:p w14:paraId="7D8A4207" w14:textId="77777777" w:rsidR="00F529BC" w:rsidRDefault="00F529BC" w:rsidP="00DD05AD">
      <w:r>
        <w:lastRenderedPageBreak/>
        <w:t>6</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214B8B3D" w14:textId="77777777" w:rsidTr="00F529BC">
        <w:trPr>
          <w:trHeight w:val="300"/>
        </w:trPr>
        <w:tc>
          <w:tcPr>
            <w:tcW w:w="960" w:type="dxa"/>
            <w:noWrap/>
            <w:hideMark/>
          </w:tcPr>
          <w:p w14:paraId="3C13FBE2" w14:textId="77777777" w:rsidR="00F529BC" w:rsidRPr="00F529BC" w:rsidRDefault="00F529BC" w:rsidP="00F529BC">
            <w:r w:rsidRPr="00F529BC">
              <w:t>Tx01</w:t>
            </w:r>
          </w:p>
        </w:tc>
        <w:tc>
          <w:tcPr>
            <w:tcW w:w="960" w:type="dxa"/>
            <w:noWrap/>
            <w:hideMark/>
          </w:tcPr>
          <w:p w14:paraId="65B2D1F5" w14:textId="77777777" w:rsidR="00F529BC" w:rsidRPr="00F529BC" w:rsidRDefault="00F529BC" w:rsidP="00F529BC">
            <w:r w:rsidRPr="00F529BC">
              <w:t>Tx02</w:t>
            </w:r>
          </w:p>
        </w:tc>
        <w:tc>
          <w:tcPr>
            <w:tcW w:w="960" w:type="dxa"/>
            <w:noWrap/>
            <w:hideMark/>
          </w:tcPr>
          <w:p w14:paraId="182DA170" w14:textId="77777777" w:rsidR="00F529BC" w:rsidRPr="00F529BC" w:rsidRDefault="00F529BC" w:rsidP="00F529BC">
            <w:r w:rsidRPr="00F529BC">
              <w:t>Tx03</w:t>
            </w:r>
          </w:p>
        </w:tc>
        <w:tc>
          <w:tcPr>
            <w:tcW w:w="960" w:type="dxa"/>
            <w:noWrap/>
            <w:hideMark/>
          </w:tcPr>
          <w:p w14:paraId="2996FBB6" w14:textId="77777777" w:rsidR="00F529BC" w:rsidRPr="00F529BC" w:rsidRDefault="00F529BC" w:rsidP="00F529BC">
            <w:r w:rsidRPr="00F529BC">
              <w:t>Tx04</w:t>
            </w:r>
          </w:p>
        </w:tc>
        <w:tc>
          <w:tcPr>
            <w:tcW w:w="960" w:type="dxa"/>
            <w:noWrap/>
            <w:hideMark/>
          </w:tcPr>
          <w:p w14:paraId="20434D89" w14:textId="77777777" w:rsidR="00F529BC" w:rsidRPr="00F529BC" w:rsidRDefault="00F529BC" w:rsidP="00F529BC">
            <w:r w:rsidRPr="00F529BC">
              <w:t>Tx05</w:t>
            </w:r>
          </w:p>
        </w:tc>
        <w:tc>
          <w:tcPr>
            <w:tcW w:w="960" w:type="dxa"/>
            <w:noWrap/>
            <w:hideMark/>
          </w:tcPr>
          <w:p w14:paraId="51024122" w14:textId="77777777" w:rsidR="00F529BC" w:rsidRPr="00F529BC" w:rsidRDefault="00F529BC" w:rsidP="00F529BC">
            <w:r w:rsidRPr="00F529BC">
              <w:t>Tx06</w:t>
            </w:r>
          </w:p>
        </w:tc>
        <w:tc>
          <w:tcPr>
            <w:tcW w:w="960" w:type="dxa"/>
            <w:noWrap/>
            <w:hideMark/>
          </w:tcPr>
          <w:p w14:paraId="5E899050" w14:textId="77777777" w:rsidR="00F529BC" w:rsidRPr="00F529BC" w:rsidRDefault="00F529BC" w:rsidP="00F529BC">
            <w:r w:rsidRPr="00F529BC">
              <w:t>Tx07</w:t>
            </w:r>
          </w:p>
        </w:tc>
        <w:tc>
          <w:tcPr>
            <w:tcW w:w="960" w:type="dxa"/>
            <w:noWrap/>
            <w:hideMark/>
          </w:tcPr>
          <w:p w14:paraId="5E723A88" w14:textId="77777777" w:rsidR="00F529BC" w:rsidRPr="00F529BC" w:rsidRDefault="00F529BC" w:rsidP="00F529BC">
            <w:r w:rsidRPr="00F529BC">
              <w:t>Tx08</w:t>
            </w:r>
          </w:p>
        </w:tc>
        <w:tc>
          <w:tcPr>
            <w:tcW w:w="960" w:type="dxa"/>
            <w:noWrap/>
            <w:hideMark/>
          </w:tcPr>
          <w:p w14:paraId="5F3C5BB4" w14:textId="77777777" w:rsidR="00F529BC" w:rsidRPr="00F529BC" w:rsidRDefault="00F529BC" w:rsidP="00F529BC">
            <w:r w:rsidRPr="00F529BC">
              <w:t>Tx09</w:t>
            </w:r>
          </w:p>
        </w:tc>
        <w:tc>
          <w:tcPr>
            <w:tcW w:w="960" w:type="dxa"/>
            <w:noWrap/>
            <w:hideMark/>
          </w:tcPr>
          <w:p w14:paraId="2997029A" w14:textId="77777777" w:rsidR="00F529BC" w:rsidRPr="00F529BC" w:rsidRDefault="00F529BC" w:rsidP="00F529BC">
            <w:r w:rsidRPr="00F529BC">
              <w:t>Tx10</w:t>
            </w:r>
          </w:p>
        </w:tc>
      </w:tr>
      <w:tr w:rsidR="00F529BC" w:rsidRPr="00F529BC" w14:paraId="3C622886" w14:textId="77777777" w:rsidTr="00F529BC">
        <w:trPr>
          <w:trHeight w:val="300"/>
        </w:trPr>
        <w:tc>
          <w:tcPr>
            <w:tcW w:w="960" w:type="dxa"/>
            <w:noWrap/>
            <w:hideMark/>
          </w:tcPr>
          <w:p w14:paraId="6A296CF6" w14:textId="77777777" w:rsidR="00F529BC" w:rsidRPr="00F529BC" w:rsidRDefault="00F529BC" w:rsidP="00F529BC">
            <w:r w:rsidRPr="00F529BC">
              <w:t>3.366898</w:t>
            </w:r>
          </w:p>
        </w:tc>
        <w:tc>
          <w:tcPr>
            <w:tcW w:w="960" w:type="dxa"/>
            <w:noWrap/>
            <w:hideMark/>
          </w:tcPr>
          <w:p w14:paraId="52461659" w14:textId="77777777" w:rsidR="00F529BC" w:rsidRPr="00F529BC" w:rsidRDefault="00F529BC" w:rsidP="00F529BC">
            <w:r w:rsidRPr="00F529BC">
              <w:t>3.338335</w:t>
            </w:r>
          </w:p>
        </w:tc>
        <w:tc>
          <w:tcPr>
            <w:tcW w:w="960" w:type="dxa"/>
            <w:noWrap/>
            <w:hideMark/>
          </w:tcPr>
          <w:p w14:paraId="65D42D45" w14:textId="77777777" w:rsidR="00F529BC" w:rsidRPr="00F529BC" w:rsidRDefault="00F529BC" w:rsidP="00F529BC">
            <w:r w:rsidRPr="00F529BC">
              <w:t>6.468986</w:t>
            </w:r>
          </w:p>
        </w:tc>
        <w:tc>
          <w:tcPr>
            <w:tcW w:w="960" w:type="dxa"/>
            <w:noWrap/>
            <w:hideMark/>
          </w:tcPr>
          <w:p w14:paraId="17D9A136" w14:textId="77777777" w:rsidR="00F529BC" w:rsidRPr="00F529BC" w:rsidRDefault="00F529BC" w:rsidP="00F529BC">
            <w:r w:rsidRPr="00F529BC">
              <w:t>7.575463</w:t>
            </w:r>
          </w:p>
        </w:tc>
        <w:tc>
          <w:tcPr>
            <w:tcW w:w="960" w:type="dxa"/>
            <w:noWrap/>
            <w:hideMark/>
          </w:tcPr>
          <w:p w14:paraId="130A52BC" w14:textId="77777777" w:rsidR="00F529BC" w:rsidRPr="00F529BC" w:rsidRDefault="00F529BC" w:rsidP="00F529BC">
            <w:r w:rsidRPr="00F529BC">
              <w:t>10.82105</w:t>
            </w:r>
          </w:p>
        </w:tc>
        <w:tc>
          <w:tcPr>
            <w:tcW w:w="960" w:type="dxa"/>
            <w:noWrap/>
            <w:hideMark/>
          </w:tcPr>
          <w:p w14:paraId="0E14C008" w14:textId="77777777" w:rsidR="00F529BC" w:rsidRPr="00F529BC" w:rsidRDefault="00F529BC" w:rsidP="00F529BC">
            <w:r w:rsidRPr="00F529BC">
              <w:t>4.121355</w:t>
            </w:r>
          </w:p>
        </w:tc>
        <w:tc>
          <w:tcPr>
            <w:tcW w:w="960" w:type="dxa"/>
            <w:noWrap/>
            <w:hideMark/>
          </w:tcPr>
          <w:p w14:paraId="4D179C31" w14:textId="77777777" w:rsidR="00F529BC" w:rsidRPr="00F529BC" w:rsidRDefault="00F529BC" w:rsidP="00F529BC">
            <w:r w:rsidRPr="00F529BC">
              <w:t>4.285091</w:t>
            </w:r>
          </w:p>
        </w:tc>
        <w:tc>
          <w:tcPr>
            <w:tcW w:w="960" w:type="dxa"/>
            <w:noWrap/>
            <w:hideMark/>
          </w:tcPr>
          <w:p w14:paraId="1DCFE0DD" w14:textId="77777777" w:rsidR="00F529BC" w:rsidRPr="00F529BC" w:rsidRDefault="00F529BC" w:rsidP="00F529BC">
            <w:r w:rsidRPr="00F529BC">
              <w:t>6.214604</w:t>
            </w:r>
          </w:p>
        </w:tc>
        <w:tc>
          <w:tcPr>
            <w:tcW w:w="960" w:type="dxa"/>
            <w:noWrap/>
            <w:hideMark/>
          </w:tcPr>
          <w:p w14:paraId="4AF248B0" w14:textId="77777777" w:rsidR="00F529BC" w:rsidRPr="00F529BC" w:rsidRDefault="00F529BC" w:rsidP="00F529BC">
            <w:r w:rsidRPr="00F529BC">
              <w:t>8.102071</w:t>
            </w:r>
          </w:p>
        </w:tc>
        <w:tc>
          <w:tcPr>
            <w:tcW w:w="960" w:type="dxa"/>
            <w:noWrap/>
            <w:hideMark/>
          </w:tcPr>
          <w:p w14:paraId="4BDB6FF0" w14:textId="77777777" w:rsidR="00F529BC" w:rsidRPr="00F529BC" w:rsidRDefault="00F529BC" w:rsidP="00F529BC">
            <w:r w:rsidRPr="00F529BC">
              <w:t>11.34006</w:t>
            </w:r>
          </w:p>
        </w:tc>
      </w:tr>
      <w:tr w:rsidR="00F529BC" w:rsidRPr="00F529BC" w14:paraId="79433CD4" w14:textId="77777777" w:rsidTr="00F529BC">
        <w:trPr>
          <w:trHeight w:val="300"/>
        </w:trPr>
        <w:tc>
          <w:tcPr>
            <w:tcW w:w="960" w:type="dxa"/>
            <w:noWrap/>
            <w:hideMark/>
          </w:tcPr>
          <w:p w14:paraId="1CB96A75" w14:textId="77777777" w:rsidR="00F529BC" w:rsidRPr="00F529BC" w:rsidRDefault="00F529BC" w:rsidP="00F529BC">
            <w:r w:rsidRPr="00F529BC">
              <w:t>1.48831</w:t>
            </w:r>
          </w:p>
        </w:tc>
        <w:tc>
          <w:tcPr>
            <w:tcW w:w="960" w:type="dxa"/>
            <w:noWrap/>
            <w:hideMark/>
          </w:tcPr>
          <w:p w14:paraId="1035D2D0" w14:textId="77777777" w:rsidR="00F529BC" w:rsidRPr="00F529BC" w:rsidRDefault="00F529BC" w:rsidP="00F529BC">
            <w:r w:rsidRPr="00F529BC">
              <w:t>4.533101</w:t>
            </w:r>
          </w:p>
        </w:tc>
        <w:tc>
          <w:tcPr>
            <w:tcW w:w="960" w:type="dxa"/>
            <w:noWrap/>
            <w:hideMark/>
          </w:tcPr>
          <w:p w14:paraId="7BE533E6" w14:textId="77777777" w:rsidR="00F529BC" w:rsidRPr="00F529BC" w:rsidRDefault="00F529BC" w:rsidP="00F529BC">
            <w:r w:rsidRPr="00F529BC">
              <w:t>6.530484</w:t>
            </w:r>
          </w:p>
        </w:tc>
        <w:tc>
          <w:tcPr>
            <w:tcW w:w="960" w:type="dxa"/>
            <w:noWrap/>
            <w:hideMark/>
          </w:tcPr>
          <w:p w14:paraId="2305038E" w14:textId="77777777" w:rsidR="00F529BC" w:rsidRPr="00F529BC" w:rsidRDefault="00F529BC" w:rsidP="00F529BC">
            <w:r w:rsidRPr="00F529BC">
              <w:t>8.228496</w:t>
            </w:r>
          </w:p>
        </w:tc>
        <w:tc>
          <w:tcPr>
            <w:tcW w:w="960" w:type="dxa"/>
            <w:noWrap/>
            <w:hideMark/>
          </w:tcPr>
          <w:p w14:paraId="126621F3" w14:textId="77777777" w:rsidR="00F529BC" w:rsidRPr="00F529BC" w:rsidRDefault="00F529BC" w:rsidP="00F529BC">
            <w:r w:rsidRPr="00F529BC">
              <w:t>13.62999</w:t>
            </w:r>
          </w:p>
        </w:tc>
        <w:tc>
          <w:tcPr>
            <w:tcW w:w="960" w:type="dxa"/>
            <w:noWrap/>
            <w:hideMark/>
          </w:tcPr>
          <w:p w14:paraId="73312611" w14:textId="77777777" w:rsidR="00F529BC" w:rsidRPr="00F529BC" w:rsidRDefault="00F529BC" w:rsidP="00F529BC">
            <w:r w:rsidRPr="00F529BC">
              <w:t>1.663439</w:t>
            </w:r>
          </w:p>
        </w:tc>
        <w:tc>
          <w:tcPr>
            <w:tcW w:w="960" w:type="dxa"/>
            <w:noWrap/>
            <w:hideMark/>
          </w:tcPr>
          <w:p w14:paraId="3F8E3C42" w14:textId="77777777" w:rsidR="00F529BC" w:rsidRPr="00F529BC" w:rsidRDefault="00F529BC" w:rsidP="00F529BC">
            <w:r w:rsidRPr="00F529BC">
              <w:t>3.536769</w:t>
            </w:r>
          </w:p>
        </w:tc>
        <w:tc>
          <w:tcPr>
            <w:tcW w:w="960" w:type="dxa"/>
            <w:noWrap/>
            <w:hideMark/>
          </w:tcPr>
          <w:p w14:paraId="4EAA80F9" w14:textId="77777777" w:rsidR="00F529BC" w:rsidRPr="00F529BC" w:rsidRDefault="00F529BC" w:rsidP="00F529BC">
            <w:r w:rsidRPr="00F529BC">
              <w:t>5.81145</w:t>
            </w:r>
          </w:p>
        </w:tc>
        <w:tc>
          <w:tcPr>
            <w:tcW w:w="960" w:type="dxa"/>
            <w:noWrap/>
            <w:hideMark/>
          </w:tcPr>
          <w:p w14:paraId="7E22B7DB" w14:textId="77777777" w:rsidR="00F529BC" w:rsidRPr="00F529BC" w:rsidRDefault="00F529BC" w:rsidP="00F529BC">
            <w:r w:rsidRPr="00F529BC">
              <w:t>9.990537</w:t>
            </w:r>
          </w:p>
        </w:tc>
        <w:tc>
          <w:tcPr>
            <w:tcW w:w="960" w:type="dxa"/>
            <w:noWrap/>
            <w:hideMark/>
          </w:tcPr>
          <w:p w14:paraId="14F43FE0" w14:textId="77777777" w:rsidR="00F529BC" w:rsidRPr="00F529BC" w:rsidRDefault="00F529BC" w:rsidP="00F529BC">
            <w:r w:rsidRPr="00F529BC">
              <w:t>11.13727</w:t>
            </w:r>
          </w:p>
        </w:tc>
      </w:tr>
      <w:tr w:rsidR="00F529BC" w:rsidRPr="00F529BC" w14:paraId="3B49ADA5" w14:textId="77777777" w:rsidTr="00F529BC">
        <w:trPr>
          <w:trHeight w:val="300"/>
        </w:trPr>
        <w:tc>
          <w:tcPr>
            <w:tcW w:w="960" w:type="dxa"/>
            <w:noWrap/>
            <w:hideMark/>
          </w:tcPr>
          <w:p w14:paraId="238183A8" w14:textId="77777777" w:rsidR="00F529BC" w:rsidRPr="00F529BC" w:rsidRDefault="00F529BC" w:rsidP="00F529BC">
            <w:r w:rsidRPr="00F529BC">
              <w:t>2.598308</w:t>
            </w:r>
          </w:p>
        </w:tc>
        <w:tc>
          <w:tcPr>
            <w:tcW w:w="960" w:type="dxa"/>
            <w:noWrap/>
            <w:hideMark/>
          </w:tcPr>
          <w:p w14:paraId="3AA49A93" w14:textId="77777777" w:rsidR="00F529BC" w:rsidRPr="00F529BC" w:rsidRDefault="00F529BC" w:rsidP="00F529BC">
            <w:r w:rsidRPr="00F529BC">
              <w:t>3.852423</w:t>
            </w:r>
          </w:p>
        </w:tc>
        <w:tc>
          <w:tcPr>
            <w:tcW w:w="960" w:type="dxa"/>
            <w:noWrap/>
            <w:hideMark/>
          </w:tcPr>
          <w:p w14:paraId="57CACB5F" w14:textId="77777777" w:rsidR="00F529BC" w:rsidRPr="00F529BC" w:rsidRDefault="00F529BC" w:rsidP="00F529BC">
            <w:r w:rsidRPr="00F529BC">
              <w:t>7.982203</w:t>
            </w:r>
          </w:p>
        </w:tc>
        <w:tc>
          <w:tcPr>
            <w:tcW w:w="960" w:type="dxa"/>
            <w:noWrap/>
            <w:hideMark/>
          </w:tcPr>
          <w:p w14:paraId="19E8F0C7" w14:textId="77777777" w:rsidR="00F529BC" w:rsidRPr="00F529BC" w:rsidRDefault="00F529BC" w:rsidP="00F529BC">
            <w:r w:rsidRPr="00F529BC">
              <w:t>10.44305</w:t>
            </w:r>
          </w:p>
        </w:tc>
        <w:tc>
          <w:tcPr>
            <w:tcW w:w="960" w:type="dxa"/>
            <w:noWrap/>
            <w:hideMark/>
          </w:tcPr>
          <w:p w14:paraId="1869C009" w14:textId="77777777" w:rsidR="00F529BC" w:rsidRPr="00F529BC" w:rsidRDefault="00F529BC" w:rsidP="00F529BC">
            <w:r w:rsidRPr="00F529BC">
              <w:t>14.22747</w:t>
            </w:r>
          </w:p>
        </w:tc>
        <w:tc>
          <w:tcPr>
            <w:tcW w:w="960" w:type="dxa"/>
            <w:noWrap/>
            <w:hideMark/>
          </w:tcPr>
          <w:p w14:paraId="2BF8E686" w14:textId="77777777" w:rsidR="00F529BC" w:rsidRPr="00F529BC" w:rsidRDefault="00F529BC" w:rsidP="00F529BC">
            <w:r w:rsidRPr="00F529BC">
              <w:t>3.145089</w:t>
            </w:r>
          </w:p>
        </w:tc>
        <w:tc>
          <w:tcPr>
            <w:tcW w:w="960" w:type="dxa"/>
            <w:noWrap/>
            <w:hideMark/>
          </w:tcPr>
          <w:p w14:paraId="06B06093" w14:textId="77777777" w:rsidR="00F529BC" w:rsidRPr="00F529BC" w:rsidRDefault="00F529BC" w:rsidP="00F529BC">
            <w:r w:rsidRPr="00F529BC">
              <w:t>4.834649</w:t>
            </w:r>
          </w:p>
        </w:tc>
        <w:tc>
          <w:tcPr>
            <w:tcW w:w="960" w:type="dxa"/>
            <w:noWrap/>
            <w:hideMark/>
          </w:tcPr>
          <w:p w14:paraId="37759C3A" w14:textId="77777777" w:rsidR="00F529BC" w:rsidRPr="00F529BC" w:rsidRDefault="00F529BC" w:rsidP="00F529BC">
            <w:r w:rsidRPr="00F529BC">
              <w:t>5.98715</w:t>
            </w:r>
          </w:p>
        </w:tc>
        <w:tc>
          <w:tcPr>
            <w:tcW w:w="960" w:type="dxa"/>
            <w:noWrap/>
            <w:hideMark/>
          </w:tcPr>
          <w:p w14:paraId="35F73915" w14:textId="77777777" w:rsidR="00F529BC" w:rsidRPr="00F529BC" w:rsidRDefault="00F529BC" w:rsidP="00F529BC">
            <w:r w:rsidRPr="00F529BC">
              <w:t>8.49231</w:t>
            </w:r>
          </w:p>
        </w:tc>
        <w:tc>
          <w:tcPr>
            <w:tcW w:w="960" w:type="dxa"/>
            <w:noWrap/>
            <w:hideMark/>
          </w:tcPr>
          <w:p w14:paraId="6855B690" w14:textId="77777777" w:rsidR="00F529BC" w:rsidRPr="00F529BC" w:rsidRDefault="00F529BC" w:rsidP="00F529BC">
            <w:r w:rsidRPr="00F529BC">
              <w:t>15.12839</w:t>
            </w:r>
          </w:p>
        </w:tc>
      </w:tr>
      <w:tr w:rsidR="00F529BC" w:rsidRPr="00F529BC" w14:paraId="5A2589B6" w14:textId="77777777" w:rsidTr="00F529BC">
        <w:trPr>
          <w:trHeight w:val="300"/>
        </w:trPr>
        <w:tc>
          <w:tcPr>
            <w:tcW w:w="960" w:type="dxa"/>
            <w:noWrap/>
            <w:hideMark/>
          </w:tcPr>
          <w:p w14:paraId="14976C09" w14:textId="77777777" w:rsidR="00F529BC" w:rsidRPr="00F529BC" w:rsidRDefault="00F529BC" w:rsidP="00F529BC">
            <w:r w:rsidRPr="00F529BC">
              <w:t>2.841157</w:t>
            </w:r>
          </w:p>
        </w:tc>
        <w:tc>
          <w:tcPr>
            <w:tcW w:w="960" w:type="dxa"/>
            <w:noWrap/>
            <w:hideMark/>
          </w:tcPr>
          <w:p w14:paraId="101847A0" w14:textId="77777777" w:rsidR="00F529BC" w:rsidRPr="00F529BC" w:rsidRDefault="00F529BC" w:rsidP="00F529BC">
            <w:r w:rsidRPr="00F529BC">
              <w:t>4.912549</w:t>
            </w:r>
          </w:p>
        </w:tc>
        <w:tc>
          <w:tcPr>
            <w:tcW w:w="960" w:type="dxa"/>
            <w:noWrap/>
            <w:hideMark/>
          </w:tcPr>
          <w:p w14:paraId="0E807B00" w14:textId="77777777" w:rsidR="00F529BC" w:rsidRPr="00F529BC" w:rsidRDefault="00F529BC" w:rsidP="00F529BC">
            <w:r w:rsidRPr="00F529BC">
              <w:t>6.380767</w:t>
            </w:r>
          </w:p>
        </w:tc>
        <w:tc>
          <w:tcPr>
            <w:tcW w:w="960" w:type="dxa"/>
            <w:noWrap/>
            <w:hideMark/>
          </w:tcPr>
          <w:p w14:paraId="71FB797A" w14:textId="77777777" w:rsidR="00F529BC" w:rsidRPr="00F529BC" w:rsidRDefault="00F529BC" w:rsidP="00F529BC">
            <w:r w:rsidRPr="00F529BC">
              <w:t>9.560065</w:t>
            </w:r>
          </w:p>
        </w:tc>
        <w:tc>
          <w:tcPr>
            <w:tcW w:w="960" w:type="dxa"/>
            <w:noWrap/>
            <w:hideMark/>
          </w:tcPr>
          <w:p w14:paraId="57702C4A" w14:textId="77777777" w:rsidR="00F529BC" w:rsidRPr="00F529BC" w:rsidRDefault="00F529BC" w:rsidP="00F529BC">
            <w:r w:rsidRPr="00F529BC">
              <w:t>9.972159</w:t>
            </w:r>
          </w:p>
        </w:tc>
        <w:tc>
          <w:tcPr>
            <w:tcW w:w="960" w:type="dxa"/>
            <w:noWrap/>
            <w:hideMark/>
          </w:tcPr>
          <w:p w14:paraId="055FED2D" w14:textId="77777777" w:rsidR="00F529BC" w:rsidRPr="00F529BC" w:rsidRDefault="00F529BC" w:rsidP="00F529BC">
            <w:r w:rsidRPr="00F529BC">
              <w:t>2.309679</w:t>
            </w:r>
          </w:p>
        </w:tc>
        <w:tc>
          <w:tcPr>
            <w:tcW w:w="960" w:type="dxa"/>
            <w:noWrap/>
            <w:hideMark/>
          </w:tcPr>
          <w:p w14:paraId="4C1A861A" w14:textId="77777777" w:rsidR="00F529BC" w:rsidRPr="00F529BC" w:rsidRDefault="00F529BC" w:rsidP="00F529BC">
            <w:r w:rsidRPr="00F529BC">
              <w:t>5.410391</w:t>
            </w:r>
          </w:p>
        </w:tc>
        <w:tc>
          <w:tcPr>
            <w:tcW w:w="960" w:type="dxa"/>
            <w:noWrap/>
            <w:hideMark/>
          </w:tcPr>
          <w:p w14:paraId="30977A79" w14:textId="77777777" w:rsidR="00F529BC" w:rsidRPr="00F529BC" w:rsidRDefault="00F529BC" w:rsidP="00F529BC">
            <w:r w:rsidRPr="00F529BC">
              <w:t>7.912492</w:t>
            </w:r>
          </w:p>
        </w:tc>
        <w:tc>
          <w:tcPr>
            <w:tcW w:w="960" w:type="dxa"/>
            <w:noWrap/>
            <w:hideMark/>
          </w:tcPr>
          <w:p w14:paraId="3E42446E" w14:textId="77777777" w:rsidR="00F529BC" w:rsidRPr="00F529BC" w:rsidRDefault="00F529BC" w:rsidP="00F529BC">
            <w:r w:rsidRPr="00F529BC">
              <w:t>8.68228</w:t>
            </w:r>
          </w:p>
        </w:tc>
        <w:tc>
          <w:tcPr>
            <w:tcW w:w="960" w:type="dxa"/>
            <w:noWrap/>
            <w:hideMark/>
          </w:tcPr>
          <w:p w14:paraId="0F480CF3" w14:textId="77777777" w:rsidR="00F529BC" w:rsidRPr="00F529BC" w:rsidRDefault="00F529BC" w:rsidP="00F529BC">
            <w:r w:rsidRPr="00F529BC">
              <w:t>13.49894</w:t>
            </w:r>
          </w:p>
        </w:tc>
      </w:tr>
      <w:tr w:rsidR="00F529BC" w:rsidRPr="00F529BC" w14:paraId="35AFAEAA" w14:textId="77777777" w:rsidTr="00F529BC">
        <w:trPr>
          <w:trHeight w:val="300"/>
        </w:trPr>
        <w:tc>
          <w:tcPr>
            <w:tcW w:w="960" w:type="dxa"/>
            <w:noWrap/>
            <w:hideMark/>
          </w:tcPr>
          <w:p w14:paraId="6D20F73C" w14:textId="77777777" w:rsidR="00F529BC" w:rsidRPr="00F529BC" w:rsidRDefault="00F529BC" w:rsidP="00F529BC">
            <w:r w:rsidRPr="00F529BC">
              <w:t>3.561451</w:t>
            </w:r>
          </w:p>
        </w:tc>
        <w:tc>
          <w:tcPr>
            <w:tcW w:w="960" w:type="dxa"/>
            <w:noWrap/>
            <w:hideMark/>
          </w:tcPr>
          <w:p w14:paraId="24B9BD1F" w14:textId="77777777" w:rsidR="00F529BC" w:rsidRPr="00F529BC" w:rsidRDefault="00F529BC" w:rsidP="00F529BC">
            <w:r w:rsidRPr="00F529BC">
              <w:t>5.138074</w:t>
            </w:r>
          </w:p>
        </w:tc>
        <w:tc>
          <w:tcPr>
            <w:tcW w:w="960" w:type="dxa"/>
            <w:noWrap/>
            <w:hideMark/>
          </w:tcPr>
          <w:p w14:paraId="04991FB6" w14:textId="77777777" w:rsidR="00F529BC" w:rsidRPr="00F529BC" w:rsidRDefault="00F529BC" w:rsidP="00F529BC">
            <w:r w:rsidRPr="00F529BC">
              <w:t>9.323618</w:t>
            </w:r>
          </w:p>
        </w:tc>
        <w:tc>
          <w:tcPr>
            <w:tcW w:w="960" w:type="dxa"/>
            <w:noWrap/>
            <w:hideMark/>
          </w:tcPr>
          <w:p w14:paraId="01624D9B" w14:textId="77777777" w:rsidR="00F529BC" w:rsidRPr="00F529BC" w:rsidRDefault="00F529BC" w:rsidP="00F529BC">
            <w:r w:rsidRPr="00F529BC">
              <w:t>9.471068</w:t>
            </w:r>
          </w:p>
        </w:tc>
        <w:tc>
          <w:tcPr>
            <w:tcW w:w="960" w:type="dxa"/>
            <w:noWrap/>
            <w:hideMark/>
          </w:tcPr>
          <w:p w14:paraId="3347E789" w14:textId="77777777" w:rsidR="00F529BC" w:rsidRPr="00F529BC" w:rsidRDefault="00F529BC" w:rsidP="00F529BC">
            <w:r w:rsidRPr="00F529BC">
              <w:t>11.15345</w:t>
            </w:r>
          </w:p>
        </w:tc>
        <w:tc>
          <w:tcPr>
            <w:tcW w:w="960" w:type="dxa"/>
            <w:noWrap/>
            <w:hideMark/>
          </w:tcPr>
          <w:p w14:paraId="688A3D66" w14:textId="77777777" w:rsidR="00F529BC" w:rsidRPr="00F529BC" w:rsidRDefault="00F529BC" w:rsidP="00F529BC">
            <w:r w:rsidRPr="00F529BC">
              <w:t>2.6423</w:t>
            </w:r>
          </w:p>
        </w:tc>
        <w:tc>
          <w:tcPr>
            <w:tcW w:w="960" w:type="dxa"/>
            <w:noWrap/>
            <w:hideMark/>
          </w:tcPr>
          <w:p w14:paraId="1A62541A" w14:textId="77777777" w:rsidR="00F529BC" w:rsidRPr="00F529BC" w:rsidRDefault="00F529BC" w:rsidP="00F529BC">
            <w:r w:rsidRPr="00F529BC">
              <w:t>4.583289</w:t>
            </w:r>
          </w:p>
        </w:tc>
        <w:tc>
          <w:tcPr>
            <w:tcW w:w="960" w:type="dxa"/>
            <w:noWrap/>
            <w:hideMark/>
          </w:tcPr>
          <w:p w14:paraId="494123BD" w14:textId="77777777" w:rsidR="00F529BC" w:rsidRPr="00F529BC" w:rsidRDefault="00F529BC" w:rsidP="00F529BC">
            <w:r w:rsidRPr="00F529BC">
              <w:t>6.99789</w:t>
            </w:r>
          </w:p>
        </w:tc>
        <w:tc>
          <w:tcPr>
            <w:tcW w:w="960" w:type="dxa"/>
            <w:noWrap/>
            <w:hideMark/>
          </w:tcPr>
          <w:p w14:paraId="6304EFA3" w14:textId="77777777" w:rsidR="00F529BC" w:rsidRPr="00F529BC" w:rsidRDefault="00F529BC" w:rsidP="00F529BC">
            <w:r w:rsidRPr="00F529BC">
              <w:t>9.580672</w:t>
            </w:r>
          </w:p>
        </w:tc>
        <w:tc>
          <w:tcPr>
            <w:tcW w:w="960" w:type="dxa"/>
            <w:noWrap/>
            <w:hideMark/>
          </w:tcPr>
          <w:p w14:paraId="4F6A2238" w14:textId="77777777" w:rsidR="00F529BC" w:rsidRPr="00F529BC" w:rsidRDefault="00F529BC" w:rsidP="00F529BC">
            <w:r w:rsidRPr="00F529BC">
              <w:t>11.45552</w:t>
            </w:r>
          </w:p>
        </w:tc>
      </w:tr>
      <w:tr w:rsidR="00F529BC" w:rsidRPr="00F529BC" w14:paraId="2EF8B7F6" w14:textId="77777777" w:rsidTr="00F529BC">
        <w:trPr>
          <w:trHeight w:val="300"/>
        </w:trPr>
        <w:tc>
          <w:tcPr>
            <w:tcW w:w="960" w:type="dxa"/>
            <w:noWrap/>
            <w:hideMark/>
          </w:tcPr>
          <w:p w14:paraId="2FCC6DF3" w14:textId="77777777" w:rsidR="00F529BC" w:rsidRPr="00F529BC" w:rsidRDefault="00F529BC" w:rsidP="00F529BC">
            <w:r w:rsidRPr="00F529BC">
              <w:t>2.954024</w:t>
            </w:r>
          </w:p>
        </w:tc>
        <w:tc>
          <w:tcPr>
            <w:tcW w:w="960" w:type="dxa"/>
            <w:noWrap/>
            <w:hideMark/>
          </w:tcPr>
          <w:p w14:paraId="50A2D3F9" w14:textId="77777777" w:rsidR="00F529BC" w:rsidRPr="00F529BC" w:rsidRDefault="00F529BC" w:rsidP="00F529BC">
            <w:r w:rsidRPr="00F529BC">
              <w:t>5.709072</w:t>
            </w:r>
          </w:p>
        </w:tc>
        <w:tc>
          <w:tcPr>
            <w:tcW w:w="960" w:type="dxa"/>
            <w:noWrap/>
            <w:hideMark/>
          </w:tcPr>
          <w:p w14:paraId="11AAE95A" w14:textId="77777777" w:rsidR="00F529BC" w:rsidRPr="00F529BC" w:rsidRDefault="00F529BC" w:rsidP="00F529BC">
            <w:r w:rsidRPr="00F529BC">
              <w:t>7.207049</w:t>
            </w:r>
          </w:p>
        </w:tc>
        <w:tc>
          <w:tcPr>
            <w:tcW w:w="960" w:type="dxa"/>
            <w:noWrap/>
            <w:hideMark/>
          </w:tcPr>
          <w:p w14:paraId="64C6D8C4" w14:textId="77777777" w:rsidR="00F529BC" w:rsidRPr="00F529BC" w:rsidRDefault="00F529BC" w:rsidP="00F529BC">
            <w:r w:rsidRPr="00F529BC">
              <w:t>8.816399</w:t>
            </w:r>
          </w:p>
        </w:tc>
        <w:tc>
          <w:tcPr>
            <w:tcW w:w="960" w:type="dxa"/>
            <w:noWrap/>
            <w:hideMark/>
          </w:tcPr>
          <w:p w14:paraId="3B76C473" w14:textId="77777777" w:rsidR="00F529BC" w:rsidRPr="00F529BC" w:rsidRDefault="00F529BC" w:rsidP="00F529BC">
            <w:r w:rsidRPr="00F529BC">
              <w:t>15.26204</w:t>
            </w:r>
          </w:p>
        </w:tc>
        <w:tc>
          <w:tcPr>
            <w:tcW w:w="960" w:type="dxa"/>
            <w:noWrap/>
            <w:hideMark/>
          </w:tcPr>
          <w:p w14:paraId="565B432C" w14:textId="77777777" w:rsidR="00F529BC" w:rsidRPr="00F529BC" w:rsidRDefault="00F529BC" w:rsidP="00F529BC">
            <w:r w:rsidRPr="00F529BC">
              <w:t>2.830997</w:t>
            </w:r>
          </w:p>
        </w:tc>
        <w:tc>
          <w:tcPr>
            <w:tcW w:w="960" w:type="dxa"/>
            <w:noWrap/>
            <w:hideMark/>
          </w:tcPr>
          <w:p w14:paraId="062CCF32" w14:textId="77777777" w:rsidR="00F529BC" w:rsidRPr="00F529BC" w:rsidRDefault="00F529BC" w:rsidP="00F529BC">
            <w:r w:rsidRPr="00F529BC">
              <w:t>4.939336</w:t>
            </w:r>
          </w:p>
        </w:tc>
        <w:tc>
          <w:tcPr>
            <w:tcW w:w="960" w:type="dxa"/>
            <w:noWrap/>
            <w:hideMark/>
          </w:tcPr>
          <w:p w14:paraId="00156D56" w14:textId="77777777" w:rsidR="00F529BC" w:rsidRPr="00F529BC" w:rsidRDefault="00F529BC" w:rsidP="00F529BC">
            <w:r w:rsidRPr="00F529BC">
              <w:t>7.83258</w:t>
            </w:r>
          </w:p>
        </w:tc>
        <w:tc>
          <w:tcPr>
            <w:tcW w:w="960" w:type="dxa"/>
            <w:noWrap/>
            <w:hideMark/>
          </w:tcPr>
          <w:p w14:paraId="51102A3F" w14:textId="77777777" w:rsidR="00F529BC" w:rsidRPr="00F529BC" w:rsidRDefault="00F529BC" w:rsidP="00F529BC">
            <w:r w:rsidRPr="00F529BC">
              <w:t>11.21484</w:t>
            </w:r>
          </w:p>
        </w:tc>
        <w:tc>
          <w:tcPr>
            <w:tcW w:w="960" w:type="dxa"/>
            <w:noWrap/>
            <w:hideMark/>
          </w:tcPr>
          <w:p w14:paraId="7431A0F4" w14:textId="77777777" w:rsidR="00F529BC" w:rsidRPr="00F529BC" w:rsidRDefault="00F529BC" w:rsidP="00F529BC">
            <w:r w:rsidRPr="00F529BC">
              <w:t>11.50627</w:t>
            </w:r>
          </w:p>
        </w:tc>
      </w:tr>
      <w:tr w:rsidR="00F529BC" w:rsidRPr="00F529BC" w14:paraId="57919D84" w14:textId="77777777" w:rsidTr="00F529BC">
        <w:trPr>
          <w:trHeight w:val="300"/>
        </w:trPr>
        <w:tc>
          <w:tcPr>
            <w:tcW w:w="960" w:type="dxa"/>
            <w:noWrap/>
            <w:hideMark/>
          </w:tcPr>
          <w:p w14:paraId="16B63402" w14:textId="77777777" w:rsidR="00F529BC" w:rsidRPr="00F529BC" w:rsidRDefault="00F529BC" w:rsidP="00F529BC">
            <w:r w:rsidRPr="00F529BC">
              <w:t>2.447236</w:t>
            </w:r>
          </w:p>
        </w:tc>
        <w:tc>
          <w:tcPr>
            <w:tcW w:w="960" w:type="dxa"/>
            <w:noWrap/>
            <w:hideMark/>
          </w:tcPr>
          <w:p w14:paraId="66F5E9D2" w14:textId="77777777" w:rsidR="00F529BC" w:rsidRPr="00F529BC" w:rsidRDefault="00F529BC" w:rsidP="00F529BC">
            <w:r w:rsidRPr="00F529BC">
              <w:t>6.640358</w:t>
            </w:r>
          </w:p>
        </w:tc>
        <w:tc>
          <w:tcPr>
            <w:tcW w:w="960" w:type="dxa"/>
            <w:noWrap/>
            <w:hideMark/>
          </w:tcPr>
          <w:p w14:paraId="031806DE" w14:textId="77777777" w:rsidR="00F529BC" w:rsidRPr="00F529BC" w:rsidRDefault="00F529BC" w:rsidP="00F529BC">
            <w:r w:rsidRPr="00F529BC">
              <w:t>7.813543</w:t>
            </w:r>
          </w:p>
        </w:tc>
        <w:tc>
          <w:tcPr>
            <w:tcW w:w="960" w:type="dxa"/>
            <w:noWrap/>
            <w:hideMark/>
          </w:tcPr>
          <w:p w14:paraId="4BCC2380" w14:textId="77777777" w:rsidR="00F529BC" w:rsidRPr="00F529BC" w:rsidRDefault="00F529BC" w:rsidP="00F529BC">
            <w:r w:rsidRPr="00F529BC">
              <w:t>11.91001</w:t>
            </w:r>
          </w:p>
        </w:tc>
        <w:tc>
          <w:tcPr>
            <w:tcW w:w="960" w:type="dxa"/>
            <w:noWrap/>
            <w:hideMark/>
          </w:tcPr>
          <w:p w14:paraId="717ACFD3" w14:textId="77777777" w:rsidR="00F529BC" w:rsidRPr="00F529BC" w:rsidRDefault="00F529BC" w:rsidP="00F529BC">
            <w:r w:rsidRPr="00F529BC">
              <w:t>16.2475</w:t>
            </w:r>
          </w:p>
        </w:tc>
        <w:tc>
          <w:tcPr>
            <w:tcW w:w="960" w:type="dxa"/>
            <w:noWrap/>
            <w:hideMark/>
          </w:tcPr>
          <w:p w14:paraId="0F83B8D5" w14:textId="77777777" w:rsidR="00F529BC" w:rsidRPr="00F529BC" w:rsidRDefault="00F529BC" w:rsidP="00F529BC">
            <w:r w:rsidRPr="00F529BC">
              <w:t>3.564486</w:t>
            </w:r>
          </w:p>
        </w:tc>
        <w:tc>
          <w:tcPr>
            <w:tcW w:w="960" w:type="dxa"/>
            <w:noWrap/>
            <w:hideMark/>
          </w:tcPr>
          <w:p w14:paraId="4B567B80" w14:textId="77777777" w:rsidR="00F529BC" w:rsidRPr="00F529BC" w:rsidRDefault="00F529BC" w:rsidP="00F529BC">
            <w:r w:rsidRPr="00F529BC">
              <w:t>7.13023</w:t>
            </w:r>
          </w:p>
        </w:tc>
        <w:tc>
          <w:tcPr>
            <w:tcW w:w="960" w:type="dxa"/>
            <w:noWrap/>
            <w:hideMark/>
          </w:tcPr>
          <w:p w14:paraId="4FCCB936" w14:textId="77777777" w:rsidR="00F529BC" w:rsidRPr="00F529BC" w:rsidRDefault="00F529BC" w:rsidP="00F529BC">
            <w:r w:rsidRPr="00F529BC">
              <w:t>7.126235</w:t>
            </w:r>
          </w:p>
        </w:tc>
        <w:tc>
          <w:tcPr>
            <w:tcW w:w="960" w:type="dxa"/>
            <w:noWrap/>
            <w:hideMark/>
          </w:tcPr>
          <w:p w14:paraId="7BEA330A" w14:textId="77777777" w:rsidR="00F529BC" w:rsidRPr="00F529BC" w:rsidRDefault="00F529BC" w:rsidP="00F529BC">
            <w:r w:rsidRPr="00F529BC">
              <w:t>8.824264</w:t>
            </w:r>
          </w:p>
        </w:tc>
        <w:tc>
          <w:tcPr>
            <w:tcW w:w="960" w:type="dxa"/>
            <w:noWrap/>
            <w:hideMark/>
          </w:tcPr>
          <w:p w14:paraId="62B51272" w14:textId="77777777" w:rsidR="00F529BC" w:rsidRPr="00F529BC" w:rsidRDefault="00F529BC" w:rsidP="00F529BC">
            <w:r w:rsidRPr="00F529BC">
              <w:t>10.92206</w:t>
            </w:r>
          </w:p>
        </w:tc>
      </w:tr>
      <w:tr w:rsidR="00F529BC" w:rsidRPr="00F529BC" w14:paraId="1F1A9A76" w14:textId="77777777" w:rsidTr="00F529BC">
        <w:trPr>
          <w:trHeight w:val="300"/>
        </w:trPr>
        <w:tc>
          <w:tcPr>
            <w:tcW w:w="960" w:type="dxa"/>
            <w:noWrap/>
            <w:hideMark/>
          </w:tcPr>
          <w:p w14:paraId="0854C5B2" w14:textId="77777777" w:rsidR="00F529BC" w:rsidRPr="00F529BC" w:rsidRDefault="00F529BC" w:rsidP="00F529BC">
            <w:r w:rsidRPr="00F529BC">
              <w:t>3.23085</w:t>
            </w:r>
          </w:p>
        </w:tc>
        <w:tc>
          <w:tcPr>
            <w:tcW w:w="960" w:type="dxa"/>
            <w:noWrap/>
            <w:hideMark/>
          </w:tcPr>
          <w:p w14:paraId="3730F0FE" w14:textId="77777777" w:rsidR="00F529BC" w:rsidRPr="00F529BC" w:rsidRDefault="00F529BC" w:rsidP="00F529BC">
            <w:r w:rsidRPr="00F529BC">
              <w:t>6.134455</w:t>
            </w:r>
          </w:p>
        </w:tc>
        <w:tc>
          <w:tcPr>
            <w:tcW w:w="960" w:type="dxa"/>
            <w:noWrap/>
            <w:hideMark/>
          </w:tcPr>
          <w:p w14:paraId="6B9A0402" w14:textId="77777777" w:rsidR="00F529BC" w:rsidRPr="00F529BC" w:rsidRDefault="00F529BC" w:rsidP="00F529BC">
            <w:r w:rsidRPr="00F529BC">
              <w:t>9.673882</w:t>
            </w:r>
          </w:p>
        </w:tc>
        <w:tc>
          <w:tcPr>
            <w:tcW w:w="960" w:type="dxa"/>
            <w:noWrap/>
            <w:hideMark/>
          </w:tcPr>
          <w:p w14:paraId="0E98A25D" w14:textId="77777777" w:rsidR="00F529BC" w:rsidRPr="00F529BC" w:rsidRDefault="00F529BC" w:rsidP="00F529BC">
            <w:r w:rsidRPr="00F529BC">
              <w:t>9.778236</w:t>
            </w:r>
          </w:p>
        </w:tc>
        <w:tc>
          <w:tcPr>
            <w:tcW w:w="960" w:type="dxa"/>
            <w:noWrap/>
            <w:hideMark/>
          </w:tcPr>
          <w:p w14:paraId="109970FA" w14:textId="77777777" w:rsidR="00F529BC" w:rsidRPr="00F529BC" w:rsidRDefault="00F529BC" w:rsidP="00F529BC">
            <w:r w:rsidRPr="00F529BC">
              <w:t>11.99065</w:t>
            </w:r>
          </w:p>
        </w:tc>
        <w:tc>
          <w:tcPr>
            <w:tcW w:w="960" w:type="dxa"/>
            <w:noWrap/>
            <w:hideMark/>
          </w:tcPr>
          <w:p w14:paraId="698FDA38" w14:textId="77777777" w:rsidR="00F529BC" w:rsidRPr="00F529BC" w:rsidRDefault="00F529BC" w:rsidP="00F529BC">
            <w:r w:rsidRPr="00F529BC">
              <w:t>3.705403</w:t>
            </w:r>
          </w:p>
        </w:tc>
        <w:tc>
          <w:tcPr>
            <w:tcW w:w="960" w:type="dxa"/>
            <w:noWrap/>
            <w:hideMark/>
          </w:tcPr>
          <w:p w14:paraId="4EB38769" w14:textId="77777777" w:rsidR="00F529BC" w:rsidRPr="00F529BC" w:rsidRDefault="00F529BC" w:rsidP="00F529BC">
            <w:r w:rsidRPr="00F529BC">
              <w:t>6.173575</w:t>
            </w:r>
          </w:p>
        </w:tc>
        <w:tc>
          <w:tcPr>
            <w:tcW w:w="960" w:type="dxa"/>
            <w:noWrap/>
            <w:hideMark/>
          </w:tcPr>
          <w:p w14:paraId="585EA4A7" w14:textId="77777777" w:rsidR="00F529BC" w:rsidRPr="00F529BC" w:rsidRDefault="00F529BC" w:rsidP="00F529BC">
            <w:r w:rsidRPr="00F529BC">
              <w:t>6.936356</w:t>
            </w:r>
          </w:p>
        </w:tc>
        <w:tc>
          <w:tcPr>
            <w:tcW w:w="960" w:type="dxa"/>
            <w:noWrap/>
            <w:hideMark/>
          </w:tcPr>
          <w:p w14:paraId="41DF8EE2" w14:textId="77777777" w:rsidR="00F529BC" w:rsidRPr="00F529BC" w:rsidRDefault="00F529BC" w:rsidP="00F529BC">
            <w:r w:rsidRPr="00F529BC">
              <w:t>9.58469</w:t>
            </w:r>
          </w:p>
        </w:tc>
        <w:tc>
          <w:tcPr>
            <w:tcW w:w="960" w:type="dxa"/>
            <w:noWrap/>
            <w:hideMark/>
          </w:tcPr>
          <w:p w14:paraId="38794360" w14:textId="77777777" w:rsidR="00F529BC" w:rsidRPr="00F529BC" w:rsidRDefault="00F529BC" w:rsidP="00F529BC">
            <w:r w:rsidRPr="00F529BC">
              <w:t>16.64859</w:t>
            </w:r>
          </w:p>
        </w:tc>
      </w:tr>
      <w:tr w:rsidR="00F529BC" w:rsidRPr="00F529BC" w14:paraId="4F2917C9" w14:textId="77777777" w:rsidTr="00F529BC">
        <w:trPr>
          <w:trHeight w:val="300"/>
        </w:trPr>
        <w:tc>
          <w:tcPr>
            <w:tcW w:w="960" w:type="dxa"/>
            <w:noWrap/>
            <w:hideMark/>
          </w:tcPr>
          <w:p w14:paraId="5AA45983" w14:textId="77777777" w:rsidR="00F529BC" w:rsidRPr="00F529BC" w:rsidRDefault="00F529BC" w:rsidP="00F529BC">
            <w:r w:rsidRPr="00F529BC">
              <w:t>3.613226</w:t>
            </w:r>
          </w:p>
        </w:tc>
        <w:tc>
          <w:tcPr>
            <w:tcW w:w="960" w:type="dxa"/>
            <w:noWrap/>
            <w:hideMark/>
          </w:tcPr>
          <w:p w14:paraId="6E0ADCB7" w14:textId="77777777" w:rsidR="00F529BC" w:rsidRPr="00F529BC" w:rsidRDefault="00F529BC" w:rsidP="00F529BC">
            <w:r w:rsidRPr="00F529BC">
              <w:t>5.829411</w:t>
            </w:r>
          </w:p>
        </w:tc>
        <w:tc>
          <w:tcPr>
            <w:tcW w:w="960" w:type="dxa"/>
            <w:noWrap/>
            <w:hideMark/>
          </w:tcPr>
          <w:p w14:paraId="31C2486D" w14:textId="77777777" w:rsidR="00F529BC" w:rsidRPr="00F529BC" w:rsidRDefault="00F529BC" w:rsidP="00F529BC">
            <w:r w:rsidRPr="00F529BC">
              <w:t>7.948093</w:t>
            </w:r>
          </w:p>
        </w:tc>
        <w:tc>
          <w:tcPr>
            <w:tcW w:w="960" w:type="dxa"/>
            <w:noWrap/>
            <w:hideMark/>
          </w:tcPr>
          <w:p w14:paraId="05613F77" w14:textId="77777777" w:rsidR="00F529BC" w:rsidRPr="00F529BC" w:rsidRDefault="00F529BC" w:rsidP="00F529BC">
            <w:r w:rsidRPr="00F529BC">
              <w:t>9.853715</w:t>
            </w:r>
          </w:p>
        </w:tc>
        <w:tc>
          <w:tcPr>
            <w:tcW w:w="960" w:type="dxa"/>
            <w:noWrap/>
            <w:hideMark/>
          </w:tcPr>
          <w:p w14:paraId="7ECC5EBD" w14:textId="77777777" w:rsidR="00F529BC" w:rsidRPr="00F529BC" w:rsidRDefault="00F529BC" w:rsidP="00F529BC">
            <w:r w:rsidRPr="00F529BC">
              <w:t>11.66371</w:t>
            </w:r>
          </w:p>
        </w:tc>
        <w:tc>
          <w:tcPr>
            <w:tcW w:w="960" w:type="dxa"/>
            <w:noWrap/>
            <w:hideMark/>
          </w:tcPr>
          <w:p w14:paraId="015B86CE" w14:textId="77777777" w:rsidR="00F529BC" w:rsidRPr="00F529BC" w:rsidRDefault="00F529BC" w:rsidP="00F529BC">
            <w:r w:rsidRPr="00F529BC">
              <w:t>3.893919</w:t>
            </w:r>
          </w:p>
        </w:tc>
        <w:tc>
          <w:tcPr>
            <w:tcW w:w="960" w:type="dxa"/>
            <w:noWrap/>
            <w:hideMark/>
          </w:tcPr>
          <w:p w14:paraId="2F4F2FFB" w14:textId="77777777" w:rsidR="00F529BC" w:rsidRPr="00F529BC" w:rsidRDefault="00F529BC" w:rsidP="00F529BC">
            <w:r w:rsidRPr="00F529BC">
              <w:t>5.292338</w:t>
            </w:r>
          </w:p>
        </w:tc>
        <w:tc>
          <w:tcPr>
            <w:tcW w:w="960" w:type="dxa"/>
            <w:noWrap/>
            <w:hideMark/>
          </w:tcPr>
          <w:p w14:paraId="0BF06AEF" w14:textId="77777777" w:rsidR="00F529BC" w:rsidRPr="00F529BC" w:rsidRDefault="00F529BC" w:rsidP="00F529BC">
            <w:r w:rsidRPr="00F529BC">
              <w:t>8.905098</w:t>
            </w:r>
          </w:p>
        </w:tc>
        <w:tc>
          <w:tcPr>
            <w:tcW w:w="960" w:type="dxa"/>
            <w:noWrap/>
            <w:hideMark/>
          </w:tcPr>
          <w:p w14:paraId="2142FB07" w14:textId="77777777" w:rsidR="00F529BC" w:rsidRPr="00F529BC" w:rsidRDefault="00F529BC" w:rsidP="00F529BC">
            <w:r w:rsidRPr="00F529BC">
              <w:t>13.77711</w:t>
            </w:r>
          </w:p>
        </w:tc>
        <w:tc>
          <w:tcPr>
            <w:tcW w:w="960" w:type="dxa"/>
            <w:noWrap/>
            <w:hideMark/>
          </w:tcPr>
          <w:p w14:paraId="21A4ED1C" w14:textId="77777777" w:rsidR="00F529BC" w:rsidRPr="00F529BC" w:rsidRDefault="00F529BC" w:rsidP="00F529BC">
            <w:r w:rsidRPr="00F529BC">
              <w:t>15.82152</w:t>
            </w:r>
          </w:p>
        </w:tc>
      </w:tr>
      <w:tr w:rsidR="00F529BC" w:rsidRPr="00F529BC" w14:paraId="5B240E77" w14:textId="77777777" w:rsidTr="00F529BC">
        <w:trPr>
          <w:trHeight w:val="300"/>
        </w:trPr>
        <w:tc>
          <w:tcPr>
            <w:tcW w:w="960" w:type="dxa"/>
            <w:noWrap/>
            <w:hideMark/>
          </w:tcPr>
          <w:p w14:paraId="76825C96" w14:textId="77777777" w:rsidR="00F529BC" w:rsidRPr="00F529BC" w:rsidRDefault="00F529BC" w:rsidP="00F529BC">
            <w:r w:rsidRPr="00F529BC">
              <w:t>4.271778</w:t>
            </w:r>
          </w:p>
        </w:tc>
        <w:tc>
          <w:tcPr>
            <w:tcW w:w="960" w:type="dxa"/>
            <w:noWrap/>
            <w:hideMark/>
          </w:tcPr>
          <w:p w14:paraId="0226D17E" w14:textId="77777777" w:rsidR="00F529BC" w:rsidRPr="00F529BC" w:rsidRDefault="00F529BC" w:rsidP="00F529BC">
            <w:r w:rsidRPr="00F529BC">
              <w:t>6.459357</w:t>
            </w:r>
          </w:p>
        </w:tc>
        <w:tc>
          <w:tcPr>
            <w:tcW w:w="960" w:type="dxa"/>
            <w:noWrap/>
            <w:hideMark/>
          </w:tcPr>
          <w:p w14:paraId="263F90F0" w14:textId="77777777" w:rsidR="00F529BC" w:rsidRPr="00F529BC" w:rsidRDefault="00F529BC" w:rsidP="00F529BC">
            <w:r w:rsidRPr="00F529BC">
              <w:t>7.703361</w:t>
            </w:r>
          </w:p>
        </w:tc>
        <w:tc>
          <w:tcPr>
            <w:tcW w:w="960" w:type="dxa"/>
            <w:noWrap/>
            <w:hideMark/>
          </w:tcPr>
          <w:p w14:paraId="6FA80993" w14:textId="77777777" w:rsidR="00F529BC" w:rsidRPr="00F529BC" w:rsidRDefault="00F529BC" w:rsidP="00F529BC">
            <w:r w:rsidRPr="00F529BC">
              <w:t>9.141104</w:t>
            </w:r>
          </w:p>
        </w:tc>
        <w:tc>
          <w:tcPr>
            <w:tcW w:w="960" w:type="dxa"/>
            <w:noWrap/>
            <w:hideMark/>
          </w:tcPr>
          <w:p w14:paraId="1C843AB3" w14:textId="77777777" w:rsidR="00F529BC" w:rsidRPr="00F529BC" w:rsidRDefault="00F529BC" w:rsidP="00F529BC">
            <w:r w:rsidRPr="00F529BC">
              <w:t>16.39605</w:t>
            </w:r>
          </w:p>
        </w:tc>
        <w:tc>
          <w:tcPr>
            <w:tcW w:w="960" w:type="dxa"/>
            <w:noWrap/>
            <w:hideMark/>
          </w:tcPr>
          <w:p w14:paraId="17CCA6E4" w14:textId="77777777" w:rsidR="00F529BC" w:rsidRPr="00F529BC" w:rsidRDefault="00F529BC" w:rsidP="00F529BC">
            <w:r w:rsidRPr="00F529BC">
              <w:t>3.549236</w:t>
            </w:r>
          </w:p>
        </w:tc>
        <w:tc>
          <w:tcPr>
            <w:tcW w:w="960" w:type="dxa"/>
            <w:noWrap/>
            <w:hideMark/>
          </w:tcPr>
          <w:p w14:paraId="212B45B5" w14:textId="77777777" w:rsidR="00F529BC" w:rsidRPr="00F529BC" w:rsidRDefault="00F529BC" w:rsidP="00F529BC">
            <w:r w:rsidRPr="00F529BC">
              <w:t>6.998789</w:t>
            </w:r>
          </w:p>
        </w:tc>
        <w:tc>
          <w:tcPr>
            <w:tcW w:w="960" w:type="dxa"/>
            <w:noWrap/>
            <w:hideMark/>
          </w:tcPr>
          <w:p w14:paraId="141DF22B" w14:textId="77777777" w:rsidR="00F529BC" w:rsidRPr="00F529BC" w:rsidRDefault="00F529BC" w:rsidP="00F529BC">
            <w:r w:rsidRPr="00F529BC">
              <w:t>7.941331</w:t>
            </w:r>
          </w:p>
        </w:tc>
        <w:tc>
          <w:tcPr>
            <w:tcW w:w="960" w:type="dxa"/>
            <w:noWrap/>
            <w:hideMark/>
          </w:tcPr>
          <w:p w14:paraId="5BE0250D" w14:textId="77777777" w:rsidR="00F529BC" w:rsidRPr="00F529BC" w:rsidRDefault="00F529BC" w:rsidP="00F529BC">
            <w:r w:rsidRPr="00F529BC">
              <w:t>10.77116</w:t>
            </w:r>
          </w:p>
        </w:tc>
        <w:tc>
          <w:tcPr>
            <w:tcW w:w="960" w:type="dxa"/>
            <w:noWrap/>
            <w:hideMark/>
          </w:tcPr>
          <w:p w14:paraId="40FA3DDD" w14:textId="77777777" w:rsidR="00F529BC" w:rsidRPr="00F529BC" w:rsidRDefault="00F529BC" w:rsidP="00F529BC">
            <w:r w:rsidRPr="00F529BC">
              <w:t>15.78886</w:t>
            </w:r>
          </w:p>
        </w:tc>
      </w:tr>
      <w:tr w:rsidR="00F529BC" w:rsidRPr="00F529BC" w14:paraId="1391E3F8" w14:textId="77777777" w:rsidTr="00F529BC">
        <w:trPr>
          <w:trHeight w:val="300"/>
        </w:trPr>
        <w:tc>
          <w:tcPr>
            <w:tcW w:w="960" w:type="dxa"/>
            <w:noWrap/>
            <w:hideMark/>
          </w:tcPr>
          <w:p w14:paraId="114BDA81" w14:textId="77777777" w:rsidR="00F529BC" w:rsidRPr="00F529BC" w:rsidRDefault="00F529BC" w:rsidP="00F529BC">
            <w:pPr>
              <w:rPr>
                <w:b/>
                <w:bCs/>
              </w:rPr>
            </w:pPr>
            <w:r w:rsidRPr="00F529BC">
              <w:rPr>
                <w:b/>
                <w:bCs/>
              </w:rPr>
              <w:t>3.037324</w:t>
            </w:r>
          </w:p>
        </w:tc>
        <w:tc>
          <w:tcPr>
            <w:tcW w:w="960" w:type="dxa"/>
            <w:noWrap/>
            <w:hideMark/>
          </w:tcPr>
          <w:p w14:paraId="260A303A" w14:textId="77777777" w:rsidR="00F529BC" w:rsidRPr="00F529BC" w:rsidRDefault="00F529BC" w:rsidP="00F529BC">
            <w:pPr>
              <w:rPr>
                <w:b/>
                <w:bCs/>
              </w:rPr>
            </w:pPr>
            <w:r w:rsidRPr="00F529BC">
              <w:rPr>
                <w:b/>
                <w:bCs/>
              </w:rPr>
              <w:t>5.254713</w:t>
            </w:r>
          </w:p>
        </w:tc>
        <w:tc>
          <w:tcPr>
            <w:tcW w:w="960" w:type="dxa"/>
            <w:noWrap/>
            <w:hideMark/>
          </w:tcPr>
          <w:p w14:paraId="6FE8DEBC" w14:textId="77777777" w:rsidR="00F529BC" w:rsidRPr="00F529BC" w:rsidRDefault="00F529BC" w:rsidP="00F529BC">
            <w:pPr>
              <w:rPr>
                <w:b/>
                <w:bCs/>
              </w:rPr>
            </w:pPr>
            <w:r w:rsidRPr="00F529BC">
              <w:rPr>
                <w:b/>
                <w:bCs/>
              </w:rPr>
              <w:t>7.703199</w:t>
            </w:r>
          </w:p>
        </w:tc>
        <w:tc>
          <w:tcPr>
            <w:tcW w:w="960" w:type="dxa"/>
            <w:noWrap/>
            <w:hideMark/>
          </w:tcPr>
          <w:p w14:paraId="53B5BEF1" w14:textId="77777777" w:rsidR="00F529BC" w:rsidRPr="00F529BC" w:rsidRDefault="00F529BC" w:rsidP="00F529BC">
            <w:pPr>
              <w:rPr>
                <w:b/>
                <w:bCs/>
              </w:rPr>
            </w:pPr>
            <w:r w:rsidRPr="00F529BC">
              <w:rPr>
                <w:b/>
                <w:bCs/>
              </w:rPr>
              <w:t>9.477762</w:t>
            </w:r>
          </w:p>
        </w:tc>
        <w:tc>
          <w:tcPr>
            <w:tcW w:w="960" w:type="dxa"/>
            <w:noWrap/>
            <w:hideMark/>
          </w:tcPr>
          <w:p w14:paraId="7E6B0C12" w14:textId="77777777" w:rsidR="00F529BC" w:rsidRPr="00F529BC" w:rsidRDefault="00F529BC" w:rsidP="00F529BC">
            <w:pPr>
              <w:rPr>
                <w:b/>
                <w:bCs/>
              </w:rPr>
            </w:pPr>
            <w:r w:rsidRPr="00F529BC">
              <w:rPr>
                <w:b/>
                <w:bCs/>
              </w:rPr>
              <w:t>13.13641</w:t>
            </w:r>
          </w:p>
        </w:tc>
        <w:tc>
          <w:tcPr>
            <w:tcW w:w="960" w:type="dxa"/>
            <w:noWrap/>
            <w:hideMark/>
          </w:tcPr>
          <w:p w14:paraId="6BBB1DA6" w14:textId="77777777" w:rsidR="00F529BC" w:rsidRPr="00F529BC" w:rsidRDefault="00F529BC" w:rsidP="00F529BC">
            <w:pPr>
              <w:rPr>
                <w:b/>
                <w:bCs/>
              </w:rPr>
            </w:pPr>
            <w:r w:rsidRPr="00F529BC">
              <w:rPr>
                <w:b/>
                <w:bCs/>
              </w:rPr>
              <w:t>3.14259</w:t>
            </w:r>
          </w:p>
        </w:tc>
        <w:tc>
          <w:tcPr>
            <w:tcW w:w="960" w:type="dxa"/>
            <w:noWrap/>
            <w:hideMark/>
          </w:tcPr>
          <w:p w14:paraId="046D671D" w14:textId="77777777" w:rsidR="00F529BC" w:rsidRPr="00F529BC" w:rsidRDefault="00F529BC" w:rsidP="00F529BC">
            <w:pPr>
              <w:rPr>
                <w:b/>
                <w:bCs/>
              </w:rPr>
            </w:pPr>
            <w:r w:rsidRPr="00F529BC">
              <w:rPr>
                <w:b/>
                <w:bCs/>
              </w:rPr>
              <w:t>5.318446</w:t>
            </w:r>
          </w:p>
        </w:tc>
        <w:tc>
          <w:tcPr>
            <w:tcW w:w="960" w:type="dxa"/>
            <w:noWrap/>
            <w:hideMark/>
          </w:tcPr>
          <w:p w14:paraId="7419761C" w14:textId="77777777" w:rsidR="00F529BC" w:rsidRPr="00F529BC" w:rsidRDefault="00F529BC" w:rsidP="00F529BC">
            <w:pPr>
              <w:rPr>
                <w:b/>
                <w:bCs/>
              </w:rPr>
            </w:pPr>
            <w:r w:rsidRPr="00F529BC">
              <w:rPr>
                <w:b/>
                <w:bCs/>
              </w:rPr>
              <w:t>7.166518</w:t>
            </w:r>
          </w:p>
        </w:tc>
        <w:tc>
          <w:tcPr>
            <w:tcW w:w="960" w:type="dxa"/>
            <w:noWrap/>
            <w:hideMark/>
          </w:tcPr>
          <w:p w14:paraId="0FD50151" w14:textId="77777777" w:rsidR="00F529BC" w:rsidRPr="00F529BC" w:rsidRDefault="00F529BC" w:rsidP="00F529BC">
            <w:pPr>
              <w:rPr>
                <w:b/>
                <w:bCs/>
              </w:rPr>
            </w:pPr>
            <w:r w:rsidRPr="00F529BC">
              <w:rPr>
                <w:b/>
                <w:bCs/>
              </w:rPr>
              <w:t>9.901994</w:t>
            </w:r>
          </w:p>
        </w:tc>
        <w:tc>
          <w:tcPr>
            <w:tcW w:w="960" w:type="dxa"/>
            <w:noWrap/>
            <w:hideMark/>
          </w:tcPr>
          <w:p w14:paraId="79A03EB0" w14:textId="77777777" w:rsidR="00F529BC" w:rsidRPr="00F529BC" w:rsidRDefault="00F529BC" w:rsidP="00F529BC">
            <w:pPr>
              <w:rPr>
                <w:b/>
                <w:bCs/>
              </w:rPr>
            </w:pPr>
            <w:r w:rsidRPr="00F529BC">
              <w:rPr>
                <w:b/>
                <w:bCs/>
              </w:rPr>
              <w:t>13.32475</w:t>
            </w:r>
          </w:p>
        </w:tc>
      </w:tr>
    </w:tbl>
    <w:p w14:paraId="487F19C6" w14:textId="4103744F" w:rsidR="00F529BC" w:rsidRDefault="00F529BC" w:rsidP="00DD05AD"/>
    <w:p w14:paraId="3C91DEBB" w14:textId="1C6CD397" w:rsidR="00F529BC" w:rsidRDefault="00F529BC" w:rsidP="00DD05AD">
      <w:r>
        <w:t>7</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0C042145" w14:textId="77777777" w:rsidTr="00F529BC">
        <w:trPr>
          <w:trHeight w:val="300"/>
        </w:trPr>
        <w:tc>
          <w:tcPr>
            <w:tcW w:w="960" w:type="dxa"/>
            <w:noWrap/>
            <w:hideMark/>
          </w:tcPr>
          <w:p w14:paraId="38074191" w14:textId="77777777" w:rsidR="00F529BC" w:rsidRPr="00F529BC" w:rsidRDefault="00F529BC" w:rsidP="00F529BC">
            <w:r w:rsidRPr="00F529BC">
              <w:t>Tx01</w:t>
            </w:r>
          </w:p>
        </w:tc>
        <w:tc>
          <w:tcPr>
            <w:tcW w:w="960" w:type="dxa"/>
            <w:noWrap/>
            <w:hideMark/>
          </w:tcPr>
          <w:p w14:paraId="096B37AA" w14:textId="77777777" w:rsidR="00F529BC" w:rsidRPr="00F529BC" w:rsidRDefault="00F529BC" w:rsidP="00F529BC">
            <w:r w:rsidRPr="00F529BC">
              <w:t>Tx02</w:t>
            </w:r>
          </w:p>
        </w:tc>
        <w:tc>
          <w:tcPr>
            <w:tcW w:w="960" w:type="dxa"/>
            <w:noWrap/>
            <w:hideMark/>
          </w:tcPr>
          <w:p w14:paraId="71431C04" w14:textId="77777777" w:rsidR="00F529BC" w:rsidRPr="00F529BC" w:rsidRDefault="00F529BC" w:rsidP="00F529BC">
            <w:r w:rsidRPr="00F529BC">
              <w:t>Tx03</w:t>
            </w:r>
          </w:p>
        </w:tc>
        <w:tc>
          <w:tcPr>
            <w:tcW w:w="960" w:type="dxa"/>
            <w:noWrap/>
            <w:hideMark/>
          </w:tcPr>
          <w:p w14:paraId="3696CC8D" w14:textId="77777777" w:rsidR="00F529BC" w:rsidRPr="00F529BC" w:rsidRDefault="00F529BC" w:rsidP="00F529BC">
            <w:r w:rsidRPr="00F529BC">
              <w:t>Tx04</w:t>
            </w:r>
          </w:p>
        </w:tc>
        <w:tc>
          <w:tcPr>
            <w:tcW w:w="960" w:type="dxa"/>
            <w:noWrap/>
            <w:hideMark/>
          </w:tcPr>
          <w:p w14:paraId="523203E1" w14:textId="77777777" w:rsidR="00F529BC" w:rsidRPr="00F529BC" w:rsidRDefault="00F529BC" w:rsidP="00F529BC">
            <w:r w:rsidRPr="00F529BC">
              <w:t>Tx05</w:t>
            </w:r>
          </w:p>
        </w:tc>
        <w:tc>
          <w:tcPr>
            <w:tcW w:w="960" w:type="dxa"/>
            <w:noWrap/>
            <w:hideMark/>
          </w:tcPr>
          <w:p w14:paraId="63CBB397" w14:textId="77777777" w:rsidR="00F529BC" w:rsidRPr="00F529BC" w:rsidRDefault="00F529BC" w:rsidP="00F529BC">
            <w:r w:rsidRPr="00F529BC">
              <w:t>Tx06</w:t>
            </w:r>
          </w:p>
        </w:tc>
        <w:tc>
          <w:tcPr>
            <w:tcW w:w="960" w:type="dxa"/>
            <w:noWrap/>
            <w:hideMark/>
          </w:tcPr>
          <w:p w14:paraId="18B5946E" w14:textId="77777777" w:rsidR="00F529BC" w:rsidRPr="00F529BC" w:rsidRDefault="00F529BC" w:rsidP="00F529BC">
            <w:r w:rsidRPr="00F529BC">
              <w:t>Tx07</w:t>
            </w:r>
          </w:p>
        </w:tc>
        <w:tc>
          <w:tcPr>
            <w:tcW w:w="960" w:type="dxa"/>
            <w:noWrap/>
            <w:hideMark/>
          </w:tcPr>
          <w:p w14:paraId="090BFB02" w14:textId="77777777" w:rsidR="00F529BC" w:rsidRPr="00F529BC" w:rsidRDefault="00F529BC" w:rsidP="00F529BC">
            <w:r w:rsidRPr="00F529BC">
              <w:t>Tx08</w:t>
            </w:r>
          </w:p>
        </w:tc>
        <w:tc>
          <w:tcPr>
            <w:tcW w:w="960" w:type="dxa"/>
            <w:noWrap/>
            <w:hideMark/>
          </w:tcPr>
          <w:p w14:paraId="2BA9344D" w14:textId="77777777" w:rsidR="00F529BC" w:rsidRPr="00F529BC" w:rsidRDefault="00F529BC" w:rsidP="00F529BC">
            <w:r w:rsidRPr="00F529BC">
              <w:t>Tx09</w:t>
            </w:r>
          </w:p>
        </w:tc>
        <w:tc>
          <w:tcPr>
            <w:tcW w:w="960" w:type="dxa"/>
            <w:noWrap/>
            <w:hideMark/>
          </w:tcPr>
          <w:p w14:paraId="154826C5" w14:textId="77777777" w:rsidR="00F529BC" w:rsidRPr="00F529BC" w:rsidRDefault="00F529BC" w:rsidP="00F529BC">
            <w:r w:rsidRPr="00F529BC">
              <w:t>Tx10</w:t>
            </w:r>
          </w:p>
        </w:tc>
      </w:tr>
      <w:tr w:rsidR="00F529BC" w:rsidRPr="00F529BC" w14:paraId="14CD4A68" w14:textId="77777777" w:rsidTr="00F529BC">
        <w:trPr>
          <w:trHeight w:val="300"/>
        </w:trPr>
        <w:tc>
          <w:tcPr>
            <w:tcW w:w="960" w:type="dxa"/>
            <w:noWrap/>
            <w:hideMark/>
          </w:tcPr>
          <w:p w14:paraId="157D1568" w14:textId="77777777" w:rsidR="00F529BC" w:rsidRPr="00F529BC" w:rsidRDefault="00F529BC" w:rsidP="00F529BC">
            <w:r w:rsidRPr="00F529BC">
              <w:t>1.234128</w:t>
            </w:r>
          </w:p>
        </w:tc>
        <w:tc>
          <w:tcPr>
            <w:tcW w:w="960" w:type="dxa"/>
            <w:noWrap/>
            <w:hideMark/>
          </w:tcPr>
          <w:p w14:paraId="7AAAF93D" w14:textId="77777777" w:rsidR="00F529BC" w:rsidRPr="00F529BC" w:rsidRDefault="00F529BC" w:rsidP="00F529BC">
            <w:r w:rsidRPr="00F529BC">
              <w:t>3.454373</w:t>
            </w:r>
          </w:p>
        </w:tc>
        <w:tc>
          <w:tcPr>
            <w:tcW w:w="960" w:type="dxa"/>
            <w:noWrap/>
            <w:hideMark/>
          </w:tcPr>
          <w:p w14:paraId="0C289DC9" w14:textId="77777777" w:rsidR="00F529BC" w:rsidRPr="00F529BC" w:rsidRDefault="00F529BC" w:rsidP="00F529BC">
            <w:r w:rsidRPr="00F529BC">
              <w:t>6.251508</w:t>
            </w:r>
          </w:p>
        </w:tc>
        <w:tc>
          <w:tcPr>
            <w:tcW w:w="960" w:type="dxa"/>
            <w:noWrap/>
            <w:hideMark/>
          </w:tcPr>
          <w:p w14:paraId="0D39EEFB" w14:textId="77777777" w:rsidR="00F529BC" w:rsidRPr="00F529BC" w:rsidRDefault="00F529BC" w:rsidP="00F529BC">
            <w:r w:rsidRPr="00F529BC">
              <w:t>8.104641</w:t>
            </w:r>
          </w:p>
        </w:tc>
        <w:tc>
          <w:tcPr>
            <w:tcW w:w="960" w:type="dxa"/>
            <w:noWrap/>
            <w:hideMark/>
          </w:tcPr>
          <w:p w14:paraId="0291C730" w14:textId="77777777" w:rsidR="00F529BC" w:rsidRPr="00F529BC" w:rsidRDefault="00F529BC" w:rsidP="00F529BC">
            <w:r w:rsidRPr="00F529BC">
              <w:t>10.81605</w:t>
            </w:r>
          </w:p>
        </w:tc>
        <w:tc>
          <w:tcPr>
            <w:tcW w:w="960" w:type="dxa"/>
            <w:noWrap/>
            <w:hideMark/>
          </w:tcPr>
          <w:p w14:paraId="2D93322A" w14:textId="77777777" w:rsidR="00F529BC" w:rsidRPr="00F529BC" w:rsidRDefault="00F529BC" w:rsidP="00F529BC">
            <w:r w:rsidRPr="00F529BC">
              <w:t>1.400079</w:t>
            </w:r>
          </w:p>
        </w:tc>
        <w:tc>
          <w:tcPr>
            <w:tcW w:w="960" w:type="dxa"/>
            <w:noWrap/>
            <w:hideMark/>
          </w:tcPr>
          <w:p w14:paraId="02F831CE" w14:textId="77777777" w:rsidR="00F529BC" w:rsidRPr="00F529BC" w:rsidRDefault="00F529BC" w:rsidP="00F529BC">
            <w:r w:rsidRPr="00F529BC">
              <w:t>4.485064</w:t>
            </w:r>
          </w:p>
        </w:tc>
        <w:tc>
          <w:tcPr>
            <w:tcW w:w="960" w:type="dxa"/>
            <w:noWrap/>
            <w:hideMark/>
          </w:tcPr>
          <w:p w14:paraId="069B6D54" w14:textId="77777777" w:rsidR="00F529BC" w:rsidRPr="00F529BC" w:rsidRDefault="00F529BC" w:rsidP="00F529BC">
            <w:r w:rsidRPr="00F529BC">
              <w:t>6.256532</w:t>
            </w:r>
          </w:p>
        </w:tc>
        <w:tc>
          <w:tcPr>
            <w:tcW w:w="960" w:type="dxa"/>
            <w:noWrap/>
            <w:hideMark/>
          </w:tcPr>
          <w:p w14:paraId="13BDD98E" w14:textId="77777777" w:rsidR="00F529BC" w:rsidRPr="00F529BC" w:rsidRDefault="00F529BC" w:rsidP="00F529BC">
            <w:r w:rsidRPr="00F529BC">
              <w:t>7.746677</w:t>
            </w:r>
          </w:p>
        </w:tc>
        <w:tc>
          <w:tcPr>
            <w:tcW w:w="960" w:type="dxa"/>
            <w:noWrap/>
            <w:hideMark/>
          </w:tcPr>
          <w:p w14:paraId="754FE33B" w14:textId="77777777" w:rsidR="00F529BC" w:rsidRPr="00F529BC" w:rsidRDefault="00F529BC" w:rsidP="00F529BC">
            <w:r w:rsidRPr="00F529BC">
              <w:t>11.64679</w:t>
            </w:r>
          </w:p>
        </w:tc>
      </w:tr>
      <w:tr w:rsidR="00F529BC" w:rsidRPr="00F529BC" w14:paraId="4CB5CFE6" w14:textId="77777777" w:rsidTr="00F529BC">
        <w:trPr>
          <w:trHeight w:val="300"/>
        </w:trPr>
        <w:tc>
          <w:tcPr>
            <w:tcW w:w="960" w:type="dxa"/>
            <w:noWrap/>
            <w:hideMark/>
          </w:tcPr>
          <w:p w14:paraId="22AC2C4F" w14:textId="77777777" w:rsidR="00F529BC" w:rsidRPr="00F529BC" w:rsidRDefault="00F529BC" w:rsidP="00F529BC">
            <w:r w:rsidRPr="00F529BC">
              <w:t>1.250227</w:t>
            </w:r>
          </w:p>
        </w:tc>
        <w:tc>
          <w:tcPr>
            <w:tcW w:w="960" w:type="dxa"/>
            <w:noWrap/>
            <w:hideMark/>
          </w:tcPr>
          <w:p w14:paraId="422C92D7" w14:textId="77777777" w:rsidR="00F529BC" w:rsidRPr="00F529BC" w:rsidRDefault="00F529BC" w:rsidP="00F529BC">
            <w:r w:rsidRPr="00F529BC">
              <w:t>3.637082</w:t>
            </w:r>
          </w:p>
        </w:tc>
        <w:tc>
          <w:tcPr>
            <w:tcW w:w="960" w:type="dxa"/>
            <w:noWrap/>
            <w:hideMark/>
          </w:tcPr>
          <w:p w14:paraId="430A082A" w14:textId="77777777" w:rsidR="00F529BC" w:rsidRPr="00F529BC" w:rsidRDefault="00F529BC" w:rsidP="00F529BC">
            <w:r w:rsidRPr="00F529BC">
              <w:t>7.593896</w:t>
            </w:r>
          </w:p>
        </w:tc>
        <w:tc>
          <w:tcPr>
            <w:tcW w:w="960" w:type="dxa"/>
            <w:noWrap/>
            <w:hideMark/>
          </w:tcPr>
          <w:p w14:paraId="72E806BA" w14:textId="77777777" w:rsidR="00F529BC" w:rsidRPr="00F529BC" w:rsidRDefault="00F529BC" w:rsidP="00F529BC">
            <w:r w:rsidRPr="00F529BC">
              <w:t>7.791091</w:t>
            </w:r>
          </w:p>
        </w:tc>
        <w:tc>
          <w:tcPr>
            <w:tcW w:w="960" w:type="dxa"/>
            <w:noWrap/>
            <w:hideMark/>
          </w:tcPr>
          <w:p w14:paraId="4A56F4BF" w14:textId="77777777" w:rsidR="00F529BC" w:rsidRPr="00F529BC" w:rsidRDefault="00F529BC" w:rsidP="00F529BC">
            <w:r w:rsidRPr="00F529BC">
              <w:t>13.89235</w:t>
            </w:r>
          </w:p>
        </w:tc>
        <w:tc>
          <w:tcPr>
            <w:tcW w:w="960" w:type="dxa"/>
            <w:noWrap/>
            <w:hideMark/>
          </w:tcPr>
          <w:p w14:paraId="04F821E0" w14:textId="77777777" w:rsidR="00F529BC" w:rsidRPr="00F529BC" w:rsidRDefault="00F529BC" w:rsidP="00F529BC">
            <w:r w:rsidRPr="00F529BC">
              <w:t>1.203835</w:t>
            </w:r>
          </w:p>
        </w:tc>
        <w:tc>
          <w:tcPr>
            <w:tcW w:w="960" w:type="dxa"/>
            <w:noWrap/>
            <w:hideMark/>
          </w:tcPr>
          <w:p w14:paraId="3E3843B9" w14:textId="77777777" w:rsidR="00F529BC" w:rsidRPr="00F529BC" w:rsidRDefault="00F529BC" w:rsidP="00F529BC">
            <w:r w:rsidRPr="00F529BC">
              <w:t>3.971302</w:t>
            </w:r>
          </w:p>
        </w:tc>
        <w:tc>
          <w:tcPr>
            <w:tcW w:w="960" w:type="dxa"/>
            <w:noWrap/>
            <w:hideMark/>
          </w:tcPr>
          <w:p w14:paraId="0F8AF6A3" w14:textId="77777777" w:rsidR="00F529BC" w:rsidRPr="00F529BC" w:rsidRDefault="00F529BC" w:rsidP="00F529BC">
            <w:r w:rsidRPr="00F529BC">
              <w:t>6.138461</w:t>
            </w:r>
          </w:p>
        </w:tc>
        <w:tc>
          <w:tcPr>
            <w:tcW w:w="960" w:type="dxa"/>
            <w:noWrap/>
            <w:hideMark/>
          </w:tcPr>
          <w:p w14:paraId="61248A4E" w14:textId="77777777" w:rsidR="00F529BC" w:rsidRPr="00F529BC" w:rsidRDefault="00F529BC" w:rsidP="00F529BC">
            <w:r w:rsidRPr="00F529BC">
              <w:t>8.119476</w:t>
            </w:r>
          </w:p>
        </w:tc>
        <w:tc>
          <w:tcPr>
            <w:tcW w:w="960" w:type="dxa"/>
            <w:noWrap/>
            <w:hideMark/>
          </w:tcPr>
          <w:p w14:paraId="51DAA9ED" w14:textId="77777777" w:rsidR="00F529BC" w:rsidRPr="00F529BC" w:rsidRDefault="00F529BC" w:rsidP="00F529BC">
            <w:r w:rsidRPr="00F529BC">
              <w:t>10.82876</w:t>
            </w:r>
          </w:p>
        </w:tc>
      </w:tr>
      <w:tr w:rsidR="00F529BC" w:rsidRPr="00F529BC" w14:paraId="4A8A2FB3" w14:textId="77777777" w:rsidTr="00F529BC">
        <w:trPr>
          <w:trHeight w:val="300"/>
        </w:trPr>
        <w:tc>
          <w:tcPr>
            <w:tcW w:w="960" w:type="dxa"/>
            <w:noWrap/>
            <w:hideMark/>
          </w:tcPr>
          <w:p w14:paraId="75F58C7C" w14:textId="77777777" w:rsidR="00F529BC" w:rsidRPr="00F529BC" w:rsidRDefault="00F529BC" w:rsidP="00F529BC">
            <w:r w:rsidRPr="00F529BC">
              <w:t>2.614311</w:t>
            </w:r>
          </w:p>
        </w:tc>
        <w:tc>
          <w:tcPr>
            <w:tcW w:w="960" w:type="dxa"/>
            <w:noWrap/>
            <w:hideMark/>
          </w:tcPr>
          <w:p w14:paraId="681B5A65" w14:textId="77777777" w:rsidR="00F529BC" w:rsidRPr="00F529BC" w:rsidRDefault="00F529BC" w:rsidP="00F529BC">
            <w:r w:rsidRPr="00F529BC">
              <w:t>4.128309</w:t>
            </w:r>
          </w:p>
        </w:tc>
        <w:tc>
          <w:tcPr>
            <w:tcW w:w="960" w:type="dxa"/>
            <w:noWrap/>
            <w:hideMark/>
          </w:tcPr>
          <w:p w14:paraId="7C67BD83" w14:textId="77777777" w:rsidR="00F529BC" w:rsidRPr="00F529BC" w:rsidRDefault="00F529BC" w:rsidP="00F529BC">
            <w:r w:rsidRPr="00F529BC">
              <w:t>7.165908</w:t>
            </w:r>
          </w:p>
        </w:tc>
        <w:tc>
          <w:tcPr>
            <w:tcW w:w="960" w:type="dxa"/>
            <w:noWrap/>
            <w:hideMark/>
          </w:tcPr>
          <w:p w14:paraId="32DE4F37" w14:textId="77777777" w:rsidR="00F529BC" w:rsidRPr="00F529BC" w:rsidRDefault="00F529BC" w:rsidP="00F529BC">
            <w:r w:rsidRPr="00F529BC">
              <w:t>11.98715</w:t>
            </w:r>
          </w:p>
        </w:tc>
        <w:tc>
          <w:tcPr>
            <w:tcW w:w="960" w:type="dxa"/>
            <w:noWrap/>
            <w:hideMark/>
          </w:tcPr>
          <w:p w14:paraId="1591B7F1" w14:textId="77777777" w:rsidR="00F529BC" w:rsidRPr="00F529BC" w:rsidRDefault="00F529BC" w:rsidP="00F529BC">
            <w:r w:rsidRPr="00F529BC">
              <w:t>12.54709</w:t>
            </w:r>
          </w:p>
        </w:tc>
        <w:tc>
          <w:tcPr>
            <w:tcW w:w="960" w:type="dxa"/>
            <w:noWrap/>
            <w:hideMark/>
          </w:tcPr>
          <w:p w14:paraId="124A4C8E" w14:textId="77777777" w:rsidR="00F529BC" w:rsidRPr="00F529BC" w:rsidRDefault="00F529BC" w:rsidP="00F529BC">
            <w:r w:rsidRPr="00F529BC">
              <w:t>3.444802</w:t>
            </w:r>
          </w:p>
        </w:tc>
        <w:tc>
          <w:tcPr>
            <w:tcW w:w="960" w:type="dxa"/>
            <w:noWrap/>
            <w:hideMark/>
          </w:tcPr>
          <w:p w14:paraId="4767994F" w14:textId="77777777" w:rsidR="00F529BC" w:rsidRPr="00F529BC" w:rsidRDefault="00F529BC" w:rsidP="00F529BC">
            <w:r w:rsidRPr="00F529BC">
              <w:t>3.532556</w:t>
            </w:r>
          </w:p>
        </w:tc>
        <w:tc>
          <w:tcPr>
            <w:tcW w:w="960" w:type="dxa"/>
            <w:noWrap/>
            <w:hideMark/>
          </w:tcPr>
          <w:p w14:paraId="6C714E9A" w14:textId="77777777" w:rsidR="00F529BC" w:rsidRPr="00F529BC" w:rsidRDefault="00F529BC" w:rsidP="00F529BC">
            <w:r w:rsidRPr="00F529BC">
              <w:t>5.808246</w:t>
            </w:r>
          </w:p>
        </w:tc>
        <w:tc>
          <w:tcPr>
            <w:tcW w:w="960" w:type="dxa"/>
            <w:noWrap/>
            <w:hideMark/>
          </w:tcPr>
          <w:p w14:paraId="51E16128" w14:textId="77777777" w:rsidR="00F529BC" w:rsidRPr="00F529BC" w:rsidRDefault="00F529BC" w:rsidP="00F529BC">
            <w:r w:rsidRPr="00F529BC">
              <w:t>10.69651</w:t>
            </w:r>
          </w:p>
        </w:tc>
        <w:tc>
          <w:tcPr>
            <w:tcW w:w="960" w:type="dxa"/>
            <w:noWrap/>
            <w:hideMark/>
          </w:tcPr>
          <w:p w14:paraId="4E591512" w14:textId="77777777" w:rsidR="00F529BC" w:rsidRPr="00F529BC" w:rsidRDefault="00F529BC" w:rsidP="00F529BC">
            <w:r w:rsidRPr="00F529BC">
              <w:t>14.41989</w:t>
            </w:r>
          </w:p>
        </w:tc>
      </w:tr>
      <w:tr w:rsidR="00F529BC" w:rsidRPr="00F529BC" w14:paraId="0F983506" w14:textId="77777777" w:rsidTr="00F529BC">
        <w:trPr>
          <w:trHeight w:val="300"/>
        </w:trPr>
        <w:tc>
          <w:tcPr>
            <w:tcW w:w="960" w:type="dxa"/>
            <w:noWrap/>
            <w:hideMark/>
          </w:tcPr>
          <w:p w14:paraId="3254CFE7" w14:textId="77777777" w:rsidR="00F529BC" w:rsidRPr="00F529BC" w:rsidRDefault="00F529BC" w:rsidP="00F529BC">
            <w:r w:rsidRPr="00F529BC">
              <w:t>1.606974</w:t>
            </w:r>
          </w:p>
        </w:tc>
        <w:tc>
          <w:tcPr>
            <w:tcW w:w="960" w:type="dxa"/>
            <w:noWrap/>
            <w:hideMark/>
          </w:tcPr>
          <w:p w14:paraId="7AB89DA4" w14:textId="77777777" w:rsidR="00F529BC" w:rsidRPr="00F529BC" w:rsidRDefault="00F529BC" w:rsidP="00F529BC">
            <w:r w:rsidRPr="00F529BC">
              <w:t>4.940609</w:t>
            </w:r>
          </w:p>
        </w:tc>
        <w:tc>
          <w:tcPr>
            <w:tcW w:w="960" w:type="dxa"/>
            <w:noWrap/>
            <w:hideMark/>
          </w:tcPr>
          <w:p w14:paraId="17849CC9" w14:textId="77777777" w:rsidR="00F529BC" w:rsidRPr="00F529BC" w:rsidRDefault="00F529BC" w:rsidP="00F529BC">
            <w:r w:rsidRPr="00F529BC">
              <w:t>6.372999</w:t>
            </w:r>
          </w:p>
        </w:tc>
        <w:tc>
          <w:tcPr>
            <w:tcW w:w="960" w:type="dxa"/>
            <w:noWrap/>
            <w:hideMark/>
          </w:tcPr>
          <w:p w14:paraId="557F7667" w14:textId="77777777" w:rsidR="00F529BC" w:rsidRPr="00F529BC" w:rsidRDefault="00F529BC" w:rsidP="00F529BC">
            <w:r w:rsidRPr="00F529BC">
              <w:t>8.59141</w:t>
            </w:r>
          </w:p>
        </w:tc>
        <w:tc>
          <w:tcPr>
            <w:tcW w:w="960" w:type="dxa"/>
            <w:noWrap/>
            <w:hideMark/>
          </w:tcPr>
          <w:p w14:paraId="15EE2DC7" w14:textId="77777777" w:rsidR="00F529BC" w:rsidRPr="00F529BC" w:rsidRDefault="00F529BC" w:rsidP="00F529BC">
            <w:r w:rsidRPr="00F529BC">
              <w:t>10.56287</w:t>
            </w:r>
          </w:p>
        </w:tc>
        <w:tc>
          <w:tcPr>
            <w:tcW w:w="960" w:type="dxa"/>
            <w:noWrap/>
            <w:hideMark/>
          </w:tcPr>
          <w:p w14:paraId="6D5EF565" w14:textId="77777777" w:rsidR="00F529BC" w:rsidRPr="00F529BC" w:rsidRDefault="00F529BC" w:rsidP="00F529BC">
            <w:r w:rsidRPr="00F529BC">
              <w:t>3.458977</w:t>
            </w:r>
          </w:p>
        </w:tc>
        <w:tc>
          <w:tcPr>
            <w:tcW w:w="960" w:type="dxa"/>
            <w:noWrap/>
            <w:hideMark/>
          </w:tcPr>
          <w:p w14:paraId="6EF9162E" w14:textId="77777777" w:rsidR="00F529BC" w:rsidRPr="00F529BC" w:rsidRDefault="00F529BC" w:rsidP="00F529BC">
            <w:r w:rsidRPr="00F529BC">
              <w:t>5.391397</w:t>
            </w:r>
          </w:p>
        </w:tc>
        <w:tc>
          <w:tcPr>
            <w:tcW w:w="960" w:type="dxa"/>
            <w:noWrap/>
            <w:hideMark/>
          </w:tcPr>
          <w:p w14:paraId="64D4D187" w14:textId="77777777" w:rsidR="00F529BC" w:rsidRPr="00F529BC" w:rsidRDefault="00F529BC" w:rsidP="00F529BC">
            <w:r w:rsidRPr="00F529BC">
              <w:t>7.817841</w:t>
            </w:r>
          </w:p>
        </w:tc>
        <w:tc>
          <w:tcPr>
            <w:tcW w:w="960" w:type="dxa"/>
            <w:noWrap/>
            <w:hideMark/>
          </w:tcPr>
          <w:p w14:paraId="53771AC2" w14:textId="77777777" w:rsidR="00F529BC" w:rsidRPr="00F529BC" w:rsidRDefault="00F529BC" w:rsidP="00F529BC">
            <w:r w:rsidRPr="00F529BC">
              <w:t>8.696411</w:t>
            </w:r>
          </w:p>
        </w:tc>
        <w:tc>
          <w:tcPr>
            <w:tcW w:w="960" w:type="dxa"/>
            <w:noWrap/>
            <w:hideMark/>
          </w:tcPr>
          <w:p w14:paraId="1B4A61D7" w14:textId="77777777" w:rsidR="00F529BC" w:rsidRPr="00F529BC" w:rsidRDefault="00F529BC" w:rsidP="00F529BC">
            <w:r w:rsidRPr="00F529BC">
              <w:t>14.27507</w:t>
            </w:r>
          </w:p>
        </w:tc>
      </w:tr>
      <w:tr w:rsidR="00F529BC" w:rsidRPr="00F529BC" w14:paraId="5CD14AF5" w14:textId="77777777" w:rsidTr="00F529BC">
        <w:trPr>
          <w:trHeight w:val="300"/>
        </w:trPr>
        <w:tc>
          <w:tcPr>
            <w:tcW w:w="960" w:type="dxa"/>
            <w:noWrap/>
            <w:hideMark/>
          </w:tcPr>
          <w:p w14:paraId="5D36D855" w14:textId="77777777" w:rsidR="00F529BC" w:rsidRPr="00F529BC" w:rsidRDefault="00F529BC" w:rsidP="00F529BC">
            <w:r w:rsidRPr="00F529BC">
              <w:t>3.572466</w:t>
            </w:r>
          </w:p>
        </w:tc>
        <w:tc>
          <w:tcPr>
            <w:tcW w:w="960" w:type="dxa"/>
            <w:noWrap/>
            <w:hideMark/>
          </w:tcPr>
          <w:p w14:paraId="1C1614B7" w14:textId="77777777" w:rsidR="00F529BC" w:rsidRPr="00F529BC" w:rsidRDefault="00F529BC" w:rsidP="00F529BC">
            <w:r w:rsidRPr="00F529BC">
              <w:t>5.149023</w:t>
            </w:r>
          </w:p>
        </w:tc>
        <w:tc>
          <w:tcPr>
            <w:tcW w:w="960" w:type="dxa"/>
            <w:noWrap/>
            <w:hideMark/>
          </w:tcPr>
          <w:p w14:paraId="1625702C" w14:textId="77777777" w:rsidR="00F529BC" w:rsidRPr="00F529BC" w:rsidRDefault="00F529BC" w:rsidP="00F529BC">
            <w:r w:rsidRPr="00F529BC">
              <w:t>6.943703</w:t>
            </w:r>
          </w:p>
        </w:tc>
        <w:tc>
          <w:tcPr>
            <w:tcW w:w="960" w:type="dxa"/>
            <w:noWrap/>
            <w:hideMark/>
          </w:tcPr>
          <w:p w14:paraId="354D0A99" w14:textId="77777777" w:rsidR="00F529BC" w:rsidRPr="00F529BC" w:rsidRDefault="00F529BC" w:rsidP="00F529BC">
            <w:r w:rsidRPr="00F529BC">
              <w:t>9.115145</w:t>
            </w:r>
          </w:p>
        </w:tc>
        <w:tc>
          <w:tcPr>
            <w:tcW w:w="960" w:type="dxa"/>
            <w:noWrap/>
            <w:hideMark/>
          </w:tcPr>
          <w:p w14:paraId="679C556A" w14:textId="77777777" w:rsidR="00F529BC" w:rsidRPr="00F529BC" w:rsidRDefault="00F529BC" w:rsidP="00F529BC">
            <w:r w:rsidRPr="00F529BC">
              <w:t>10.79851</w:t>
            </w:r>
          </w:p>
        </w:tc>
        <w:tc>
          <w:tcPr>
            <w:tcW w:w="960" w:type="dxa"/>
            <w:noWrap/>
            <w:hideMark/>
          </w:tcPr>
          <w:p w14:paraId="7385A86F" w14:textId="77777777" w:rsidR="00F529BC" w:rsidRPr="00F529BC" w:rsidRDefault="00F529BC" w:rsidP="00F529BC">
            <w:r w:rsidRPr="00F529BC">
              <w:t>3.50085</w:t>
            </w:r>
          </w:p>
        </w:tc>
        <w:tc>
          <w:tcPr>
            <w:tcW w:w="960" w:type="dxa"/>
            <w:noWrap/>
            <w:hideMark/>
          </w:tcPr>
          <w:p w14:paraId="699B9DDD" w14:textId="77777777" w:rsidR="00F529BC" w:rsidRPr="00F529BC" w:rsidRDefault="00F529BC" w:rsidP="00F529BC">
            <w:r w:rsidRPr="00F529BC">
              <w:t>4.599141</w:t>
            </w:r>
          </w:p>
        </w:tc>
        <w:tc>
          <w:tcPr>
            <w:tcW w:w="960" w:type="dxa"/>
            <w:noWrap/>
            <w:hideMark/>
          </w:tcPr>
          <w:p w14:paraId="120404B9" w14:textId="77777777" w:rsidR="00F529BC" w:rsidRPr="00F529BC" w:rsidRDefault="00F529BC" w:rsidP="00F529BC">
            <w:r w:rsidRPr="00F529BC">
              <w:t>6.608929</w:t>
            </w:r>
          </w:p>
        </w:tc>
        <w:tc>
          <w:tcPr>
            <w:tcW w:w="960" w:type="dxa"/>
            <w:noWrap/>
            <w:hideMark/>
          </w:tcPr>
          <w:p w14:paraId="3F35F417" w14:textId="77777777" w:rsidR="00F529BC" w:rsidRPr="00F529BC" w:rsidRDefault="00F529BC" w:rsidP="00F529BC">
            <w:r w:rsidRPr="00F529BC">
              <w:t>8.113131</w:t>
            </w:r>
          </w:p>
        </w:tc>
        <w:tc>
          <w:tcPr>
            <w:tcW w:w="960" w:type="dxa"/>
            <w:noWrap/>
            <w:hideMark/>
          </w:tcPr>
          <w:p w14:paraId="13E1E9C1" w14:textId="77777777" w:rsidR="00F529BC" w:rsidRPr="00F529BC" w:rsidRDefault="00F529BC" w:rsidP="00F529BC">
            <w:r w:rsidRPr="00F529BC">
              <w:t>10.35671</w:t>
            </w:r>
          </w:p>
        </w:tc>
      </w:tr>
      <w:tr w:rsidR="00F529BC" w:rsidRPr="00F529BC" w14:paraId="3C541A37" w14:textId="77777777" w:rsidTr="00F529BC">
        <w:trPr>
          <w:trHeight w:val="300"/>
        </w:trPr>
        <w:tc>
          <w:tcPr>
            <w:tcW w:w="960" w:type="dxa"/>
            <w:noWrap/>
            <w:hideMark/>
          </w:tcPr>
          <w:p w14:paraId="64357B88" w14:textId="77777777" w:rsidR="00F529BC" w:rsidRPr="00F529BC" w:rsidRDefault="00F529BC" w:rsidP="00F529BC">
            <w:r w:rsidRPr="00F529BC">
              <w:t>2.925707</w:t>
            </w:r>
          </w:p>
        </w:tc>
        <w:tc>
          <w:tcPr>
            <w:tcW w:w="960" w:type="dxa"/>
            <w:noWrap/>
            <w:hideMark/>
          </w:tcPr>
          <w:p w14:paraId="72D10B23" w14:textId="77777777" w:rsidR="00F529BC" w:rsidRPr="00F529BC" w:rsidRDefault="00F529BC" w:rsidP="00F529BC">
            <w:r w:rsidRPr="00F529BC">
              <w:t>5.584754</w:t>
            </w:r>
          </w:p>
        </w:tc>
        <w:tc>
          <w:tcPr>
            <w:tcW w:w="960" w:type="dxa"/>
            <w:noWrap/>
            <w:hideMark/>
          </w:tcPr>
          <w:p w14:paraId="58A52BC9" w14:textId="77777777" w:rsidR="00F529BC" w:rsidRPr="00F529BC" w:rsidRDefault="00F529BC" w:rsidP="00F529BC">
            <w:r w:rsidRPr="00F529BC">
              <w:t>7.464215</w:t>
            </w:r>
          </w:p>
        </w:tc>
        <w:tc>
          <w:tcPr>
            <w:tcW w:w="960" w:type="dxa"/>
            <w:noWrap/>
            <w:hideMark/>
          </w:tcPr>
          <w:p w14:paraId="538D916A" w14:textId="77777777" w:rsidR="00F529BC" w:rsidRPr="00F529BC" w:rsidRDefault="00F529BC" w:rsidP="00F529BC">
            <w:r w:rsidRPr="00F529BC">
              <w:t>10.75982</w:t>
            </w:r>
          </w:p>
        </w:tc>
        <w:tc>
          <w:tcPr>
            <w:tcW w:w="960" w:type="dxa"/>
            <w:noWrap/>
            <w:hideMark/>
          </w:tcPr>
          <w:p w14:paraId="79106FB6" w14:textId="77777777" w:rsidR="00F529BC" w:rsidRPr="00F529BC" w:rsidRDefault="00F529BC" w:rsidP="00F529BC">
            <w:r w:rsidRPr="00F529BC">
              <w:t>15.1481</w:t>
            </w:r>
          </w:p>
        </w:tc>
        <w:tc>
          <w:tcPr>
            <w:tcW w:w="960" w:type="dxa"/>
            <w:noWrap/>
            <w:hideMark/>
          </w:tcPr>
          <w:p w14:paraId="069AA204" w14:textId="77777777" w:rsidR="00F529BC" w:rsidRPr="00F529BC" w:rsidRDefault="00F529BC" w:rsidP="00F529BC">
            <w:r w:rsidRPr="00F529BC">
              <w:t>2.934319</w:t>
            </w:r>
          </w:p>
        </w:tc>
        <w:tc>
          <w:tcPr>
            <w:tcW w:w="960" w:type="dxa"/>
            <w:noWrap/>
            <w:hideMark/>
          </w:tcPr>
          <w:p w14:paraId="75462188" w14:textId="77777777" w:rsidR="00F529BC" w:rsidRPr="00F529BC" w:rsidRDefault="00F529BC" w:rsidP="00F529BC">
            <w:r w:rsidRPr="00F529BC">
              <w:t>5.481148</w:t>
            </w:r>
          </w:p>
        </w:tc>
        <w:tc>
          <w:tcPr>
            <w:tcW w:w="960" w:type="dxa"/>
            <w:noWrap/>
            <w:hideMark/>
          </w:tcPr>
          <w:p w14:paraId="1E815372" w14:textId="77777777" w:rsidR="00F529BC" w:rsidRPr="00F529BC" w:rsidRDefault="00F529BC" w:rsidP="00F529BC">
            <w:r w:rsidRPr="00F529BC">
              <w:t>7.197411</w:t>
            </w:r>
          </w:p>
        </w:tc>
        <w:tc>
          <w:tcPr>
            <w:tcW w:w="960" w:type="dxa"/>
            <w:noWrap/>
            <w:hideMark/>
          </w:tcPr>
          <w:p w14:paraId="626B0BC3" w14:textId="77777777" w:rsidR="00F529BC" w:rsidRPr="00F529BC" w:rsidRDefault="00F529BC" w:rsidP="00F529BC">
            <w:r w:rsidRPr="00F529BC">
              <w:t>8.13338</w:t>
            </w:r>
          </w:p>
        </w:tc>
        <w:tc>
          <w:tcPr>
            <w:tcW w:w="960" w:type="dxa"/>
            <w:noWrap/>
            <w:hideMark/>
          </w:tcPr>
          <w:p w14:paraId="3FAF1F64" w14:textId="77777777" w:rsidR="00F529BC" w:rsidRPr="00F529BC" w:rsidRDefault="00F529BC" w:rsidP="00F529BC">
            <w:r w:rsidRPr="00F529BC">
              <w:t>10.54517</w:t>
            </w:r>
          </w:p>
        </w:tc>
      </w:tr>
      <w:tr w:rsidR="00F529BC" w:rsidRPr="00F529BC" w14:paraId="1800C789" w14:textId="77777777" w:rsidTr="00F529BC">
        <w:trPr>
          <w:trHeight w:val="300"/>
        </w:trPr>
        <w:tc>
          <w:tcPr>
            <w:tcW w:w="960" w:type="dxa"/>
            <w:noWrap/>
            <w:hideMark/>
          </w:tcPr>
          <w:p w14:paraId="017E967D" w14:textId="77777777" w:rsidR="00F529BC" w:rsidRPr="00F529BC" w:rsidRDefault="00F529BC" w:rsidP="00F529BC">
            <w:r w:rsidRPr="00F529BC">
              <w:t>3.605322</w:t>
            </w:r>
          </w:p>
        </w:tc>
        <w:tc>
          <w:tcPr>
            <w:tcW w:w="960" w:type="dxa"/>
            <w:noWrap/>
            <w:hideMark/>
          </w:tcPr>
          <w:p w14:paraId="705FD91A" w14:textId="77777777" w:rsidR="00F529BC" w:rsidRPr="00F529BC" w:rsidRDefault="00F529BC" w:rsidP="00F529BC">
            <w:r w:rsidRPr="00F529BC">
              <w:t>6.143197</w:t>
            </w:r>
          </w:p>
        </w:tc>
        <w:tc>
          <w:tcPr>
            <w:tcW w:w="960" w:type="dxa"/>
            <w:noWrap/>
            <w:hideMark/>
          </w:tcPr>
          <w:p w14:paraId="2818B448" w14:textId="77777777" w:rsidR="00F529BC" w:rsidRPr="00F529BC" w:rsidRDefault="00F529BC" w:rsidP="00F529BC">
            <w:r w:rsidRPr="00F529BC">
              <w:t>8.700585</w:t>
            </w:r>
          </w:p>
        </w:tc>
        <w:tc>
          <w:tcPr>
            <w:tcW w:w="960" w:type="dxa"/>
            <w:noWrap/>
            <w:hideMark/>
          </w:tcPr>
          <w:p w14:paraId="56C8FA82" w14:textId="77777777" w:rsidR="00F529BC" w:rsidRPr="00F529BC" w:rsidRDefault="00F529BC" w:rsidP="00F529BC">
            <w:r w:rsidRPr="00F529BC">
              <w:t>8.759052</w:t>
            </w:r>
          </w:p>
        </w:tc>
        <w:tc>
          <w:tcPr>
            <w:tcW w:w="960" w:type="dxa"/>
            <w:noWrap/>
            <w:hideMark/>
          </w:tcPr>
          <w:p w14:paraId="773F2A96" w14:textId="77777777" w:rsidR="00F529BC" w:rsidRPr="00F529BC" w:rsidRDefault="00F529BC" w:rsidP="00F529BC">
            <w:r w:rsidRPr="00F529BC">
              <w:t>16.27038</w:t>
            </w:r>
          </w:p>
        </w:tc>
        <w:tc>
          <w:tcPr>
            <w:tcW w:w="960" w:type="dxa"/>
            <w:noWrap/>
            <w:hideMark/>
          </w:tcPr>
          <w:p w14:paraId="4D51A2C5" w14:textId="77777777" w:rsidR="00F529BC" w:rsidRPr="00F529BC" w:rsidRDefault="00F529BC" w:rsidP="00F529BC">
            <w:r w:rsidRPr="00F529BC">
              <w:t>2.61313</w:t>
            </w:r>
          </w:p>
        </w:tc>
        <w:tc>
          <w:tcPr>
            <w:tcW w:w="960" w:type="dxa"/>
            <w:noWrap/>
            <w:hideMark/>
          </w:tcPr>
          <w:p w14:paraId="4FDE3728" w14:textId="77777777" w:rsidR="00F529BC" w:rsidRPr="00F529BC" w:rsidRDefault="00F529BC" w:rsidP="00F529BC">
            <w:r w:rsidRPr="00F529BC">
              <w:t>7.367732</w:t>
            </w:r>
          </w:p>
        </w:tc>
        <w:tc>
          <w:tcPr>
            <w:tcW w:w="960" w:type="dxa"/>
            <w:noWrap/>
            <w:hideMark/>
          </w:tcPr>
          <w:p w14:paraId="1AF6E056" w14:textId="77777777" w:rsidR="00F529BC" w:rsidRPr="00F529BC" w:rsidRDefault="00F529BC" w:rsidP="00F529BC">
            <w:r w:rsidRPr="00F529BC">
              <w:t>8.579743</w:t>
            </w:r>
          </w:p>
        </w:tc>
        <w:tc>
          <w:tcPr>
            <w:tcW w:w="960" w:type="dxa"/>
            <w:noWrap/>
            <w:hideMark/>
          </w:tcPr>
          <w:p w14:paraId="0C08FED0" w14:textId="77777777" w:rsidR="00F529BC" w:rsidRPr="00F529BC" w:rsidRDefault="00F529BC" w:rsidP="00F529BC">
            <w:r w:rsidRPr="00F529BC">
              <w:t>12.21646</w:t>
            </w:r>
          </w:p>
        </w:tc>
        <w:tc>
          <w:tcPr>
            <w:tcW w:w="960" w:type="dxa"/>
            <w:noWrap/>
            <w:hideMark/>
          </w:tcPr>
          <w:p w14:paraId="5024348C" w14:textId="77777777" w:rsidR="00F529BC" w:rsidRPr="00F529BC" w:rsidRDefault="00F529BC" w:rsidP="00F529BC">
            <w:r w:rsidRPr="00F529BC">
              <w:t>11.37313</w:t>
            </w:r>
          </w:p>
        </w:tc>
      </w:tr>
      <w:tr w:rsidR="00F529BC" w:rsidRPr="00F529BC" w14:paraId="23F0E8D7" w14:textId="77777777" w:rsidTr="00F529BC">
        <w:trPr>
          <w:trHeight w:val="300"/>
        </w:trPr>
        <w:tc>
          <w:tcPr>
            <w:tcW w:w="960" w:type="dxa"/>
            <w:noWrap/>
            <w:hideMark/>
          </w:tcPr>
          <w:p w14:paraId="70F3A317" w14:textId="77777777" w:rsidR="00F529BC" w:rsidRPr="00F529BC" w:rsidRDefault="00F529BC" w:rsidP="00F529BC">
            <w:r w:rsidRPr="00F529BC">
              <w:t>2.877236</w:t>
            </w:r>
          </w:p>
        </w:tc>
        <w:tc>
          <w:tcPr>
            <w:tcW w:w="960" w:type="dxa"/>
            <w:noWrap/>
            <w:hideMark/>
          </w:tcPr>
          <w:p w14:paraId="4DC49EC5" w14:textId="77777777" w:rsidR="00F529BC" w:rsidRPr="00F529BC" w:rsidRDefault="00F529BC" w:rsidP="00F529BC">
            <w:r w:rsidRPr="00F529BC">
              <w:t>5.550845</w:t>
            </w:r>
          </w:p>
        </w:tc>
        <w:tc>
          <w:tcPr>
            <w:tcW w:w="960" w:type="dxa"/>
            <w:noWrap/>
            <w:hideMark/>
          </w:tcPr>
          <w:p w14:paraId="0B0BB753" w14:textId="77777777" w:rsidR="00F529BC" w:rsidRPr="00F529BC" w:rsidRDefault="00F529BC" w:rsidP="00F529BC">
            <w:r w:rsidRPr="00F529BC">
              <w:t>6.716161</w:t>
            </w:r>
          </w:p>
        </w:tc>
        <w:tc>
          <w:tcPr>
            <w:tcW w:w="960" w:type="dxa"/>
            <w:noWrap/>
            <w:hideMark/>
          </w:tcPr>
          <w:p w14:paraId="5B8490C4" w14:textId="77777777" w:rsidR="00F529BC" w:rsidRPr="00F529BC" w:rsidRDefault="00F529BC" w:rsidP="00F529BC">
            <w:r w:rsidRPr="00F529BC">
              <w:t>9.819221</w:t>
            </w:r>
          </w:p>
        </w:tc>
        <w:tc>
          <w:tcPr>
            <w:tcW w:w="960" w:type="dxa"/>
            <w:noWrap/>
            <w:hideMark/>
          </w:tcPr>
          <w:p w14:paraId="07B29017" w14:textId="77777777" w:rsidR="00F529BC" w:rsidRPr="00F529BC" w:rsidRDefault="00F529BC" w:rsidP="00F529BC">
            <w:r w:rsidRPr="00F529BC">
              <w:t>11.11023</w:t>
            </w:r>
          </w:p>
        </w:tc>
        <w:tc>
          <w:tcPr>
            <w:tcW w:w="960" w:type="dxa"/>
            <w:noWrap/>
            <w:hideMark/>
          </w:tcPr>
          <w:p w14:paraId="684E7082" w14:textId="77777777" w:rsidR="00F529BC" w:rsidRPr="00F529BC" w:rsidRDefault="00F529BC" w:rsidP="00F529BC">
            <w:r w:rsidRPr="00F529BC">
              <w:t>3.103013</w:t>
            </w:r>
          </w:p>
        </w:tc>
        <w:tc>
          <w:tcPr>
            <w:tcW w:w="960" w:type="dxa"/>
            <w:noWrap/>
            <w:hideMark/>
          </w:tcPr>
          <w:p w14:paraId="243F273C" w14:textId="77777777" w:rsidR="00F529BC" w:rsidRPr="00F529BC" w:rsidRDefault="00F529BC" w:rsidP="00F529BC">
            <w:r w:rsidRPr="00F529BC">
              <w:t>6.270515</w:t>
            </w:r>
          </w:p>
        </w:tc>
        <w:tc>
          <w:tcPr>
            <w:tcW w:w="960" w:type="dxa"/>
            <w:noWrap/>
            <w:hideMark/>
          </w:tcPr>
          <w:p w14:paraId="25D0F3E0" w14:textId="77777777" w:rsidR="00F529BC" w:rsidRPr="00F529BC" w:rsidRDefault="00F529BC" w:rsidP="00F529BC">
            <w:r w:rsidRPr="00F529BC">
              <w:t>7.363265</w:t>
            </w:r>
          </w:p>
        </w:tc>
        <w:tc>
          <w:tcPr>
            <w:tcW w:w="960" w:type="dxa"/>
            <w:noWrap/>
            <w:hideMark/>
          </w:tcPr>
          <w:p w14:paraId="5C28B25D" w14:textId="77777777" w:rsidR="00F529BC" w:rsidRPr="00F529BC" w:rsidRDefault="00F529BC" w:rsidP="00F529BC">
            <w:r w:rsidRPr="00F529BC">
              <w:t>9.420631</w:t>
            </w:r>
          </w:p>
        </w:tc>
        <w:tc>
          <w:tcPr>
            <w:tcW w:w="960" w:type="dxa"/>
            <w:noWrap/>
            <w:hideMark/>
          </w:tcPr>
          <w:p w14:paraId="204F7965" w14:textId="77777777" w:rsidR="00F529BC" w:rsidRPr="00F529BC" w:rsidRDefault="00F529BC" w:rsidP="00F529BC">
            <w:r w:rsidRPr="00F529BC">
              <w:t>15.67024</w:t>
            </w:r>
          </w:p>
        </w:tc>
      </w:tr>
      <w:tr w:rsidR="00F529BC" w:rsidRPr="00F529BC" w14:paraId="28A97802" w14:textId="77777777" w:rsidTr="00F529BC">
        <w:trPr>
          <w:trHeight w:val="300"/>
        </w:trPr>
        <w:tc>
          <w:tcPr>
            <w:tcW w:w="960" w:type="dxa"/>
            <w:noWrap/>
            <w:hideMark/>
          </w:tcPr>
          <w:p w14:paraId="6C214F14" w14:textId="77777777" w:rsidR="00F529BC" w:rsidRPr="00F529BC" w:rsidRDefault="00F529BC" w:rsidP="00F529BC">
            <w:r w:rsidRPr="00F529BC">
              <w:t>3.626741</w:t>
            </w:r>
          </w:p>
        </w:tc>
        <w:tc>
          <w:tcPr>
            <w:tcW w:w="960" w:type="dxa"/>
            <w:noWrap/>
            <w:hideMark/>
          </w:tcPr>
          <w:p w14:paraId="54E39D56" w14:textId="77777777" w:rsidR="00F529BC" w:rsidRPr="00F529BC" w:rsidRDefault="00F529BC" w:rsidP="00F529BC">
            <w:r w:rsidRPr="00F529BC">
              <w:t>5.692745</w:t>
            </w:r>
          </w:p>
        </w:tc>
        <w:tc>
          <w:tcPr>
            <w:tcW w:w="960" w:type="dxa"/>
            <w:noWrap/>
            <w:hideMark/>
          </w:tcPr>
          <w:p w14:paraId="3B17DBD0" w14:textId="77777777" w:rsidR="00F529BC" w:rsidRPr="00F529BC" w:rsidRDefault="00F529BC" w:rsidP="00F529BC">
            <w:r w:rsidRPr="00F529BC">
              <w:t>7.98043</w:t>
            </w:r>
          </w:p>
        </w:tc>
        <w:tc>
          <w:tcPr>
            <w:tcW w:w="960" w:type="dxa"/>
            <w:noWrap/>
            <w:hideMark/>
          </w:tcPr>
          <w:p w14:paraId="1D587FCC" w14:textId="77777777" w:rsidR="00F529BC" w:rsidRPr="00F529BC" w:rsidRDefault="00F529BC" w:rsidP="00F529BC">
            <w:r w:rsidRPr="00F529BC">
              <w:t>9.796325</w:t>
            </w:r>
          </w:p>
        </w:tc>
        <w:tc>
          <w:tcPr>
            <w:tcW w:w="960" w:type="dxa"/>
            <w:noWrap/>
            <w:hideMark/>
          </w:tcPr>
          <w:p w14:paraId="672B88A7" w14:textId="77777777" w:rsidR="00F529BC" w:rsidRPr="00F529BC" w:rsidRDefault="00F529BC" w:rsidP="00F529BC">
            <w:r w:rsidRPr="00F529BC">
              <w:t>11.49004</w:t>
            </w:r>
          </w:p>
        </w:tc>
        <w:tc>
          <w:tcPr>
            <w:tcW w:w="960" w:type="dxa"/>
            <w:noWrap/>
            <w:hideMark/>
          </w:tcPr>
          <w:p w14:paraId="0C265CD1" w14:textId="77777777" w:rsidR="00F529BC" w:rsidRPr="00F529BC" w:rsidRDefault="00F529BC" w:rsidP="00F529BC">
            <w:r w:rsidRPr="00F529BC">
              <w:t>3.976463</w:t>
            </w:r>
          </w:p>
        </w:tc>
        <w:tc>
          <w:tcPr>
            <w:tcW w:w="960" w:type="dxa"/>
            <w:noWrap/>
            <w:hideMark/>
          </w:tcPr>
          <w:p w14:paraId="36C371DA" w14:textId="77777777" w:rsidR="00F529BC" w:rsidRPr="00F529BC" w:rsidRDefault="00F529BC" w:rsidP="00F529BC">
            <w:r w:rsidRPr="00F529BC">
              <w:t>5.323603</w:t>
            </w:r>
          </w:p>
        </w:tc>
        <w:tc>
          <w:tcPr>
            <w:tcW w:w="960" w:type="dxa"/>
            <w:noWrap/>
            <w:hideMark/>
          </w:tcPr>
          <w:p w14:paraId="02F38D51" w14:textId="77777777" w:rsidR="00F529BC" w:rsidRPr="00F529BC" w:rsidRDefault="00F529BC" w:rsidP="00F529BC">
            <w:r w:rsidRPr="00F529BC">
              <w:t>7.131202</w:t>
            </w:r>
          </w:p>
        </w:tc>
        <w:tc>
          <w:tcPr>
            <w:tcW w:w="960" w:type="dxa"/>
            <w:noWrap/>
            <w:hideMark/>
          </w:tcPr>
          <w:p w14:paraId="54811D17" w14:textId="77777777" w:rsidR="00F529BC" w:rsidRPr="00F529BC" w:rsidRDefault="00F529BC" w:rsidP="00F529BC">
            <w:r w:rsidRPr="00F529BC">
              <w:t>16.77193</w:t>
            </w:r>
          </w:p>
        </w:tc>
        <w:tc>
          <w:tcPr>
            <w:tcW w:w="960" w:type="dxa"/>
            <w:noWrap/>
            <w:hideMark/>
          </w:tcPr>
          <w:p w14:paraId="7845CBD4" w14:textId="77777777" w:rsidR="00F529BC" w:rsidRPr="00F529BC" w:rsidRDefault="00F529BC" w:rsidP="00F529BC">
            <w:r w:rsidRPr="00F529BC">
              <w:t>16.44208</w:t>
            </w:r>
          </w:p>
        </w:tc>
      </w:tr>
      <w:tr w:rsidR="00F529BC" w:rsidRPr="00F529BC" w14:paraId="4C149505" w14:textId="77777777" w:rsidTr="00F529BC">
        <w:trPr>
          <w:trHeight w:val="300"/>
        </w:trPr>
        <w:tc>
          <w:tcPr>
            <w:tcW w:w="960" w:type="dxa"/>
            <w:noWrap/>
            <w:hideMark/>
          </w:tcPr>
          <w:p w14:paraId="086D9F19" w14:textId="77777777" w:rsidR="00F529BC" w:rsidRPr="00F529BC" w:rsidRDefault="00F529BC" w:rsidP="00F529BC">
            <w:r w:rsidRPr="00F529BC">
              <w:t>4.119145</w:t>
            </w:r>
          </w:p>
        </w:tc>
        <w:tc>
          <w:tcPr>
            <w:tcW w:w="960" w:type="dxa"/>
            <w:noWrap/>
            <w:hideMark/>
          </w:tcPr>
          <w:p w14:paraId="707D48A9" w14:textId="77777777" w:rsidR="00F529BC" w:rsidRPr="00F529BC" w:rsidRDefault="00F529BC" w:rsidP="00F529BC">
            <w:r w:rsidRPr="00F529BC">
              <w:t>6.110166</w:t>
            </w:r>
          </w:p>
        </w:tc>
        <w:tc>
          <w:tcPr>
            <w:tcW w:w="960" w:type="dxa"/>
            <w:noWrap/>
            <w:hideMark/>
          </w:tcPr>
          <w:p w14:paraId="11597FA5" w14:textId="77777777" w:rsidR="00F529BC" w:rsidRPr="00F529BC" w:rsidRDefault="00F529BC" w:rsidP="00F529BC">
            <w:r w:rsidRPr="00F529BC">
              <w:t>9.616153</w:t>
            </w:r>
          </w:p>
        </w:tc>
        <w:tc>
          <w:tcPr>
            <w:tcW w:w="960" w:type="dxa"/>
            <w:noWrap/>
            <w:hideMark/>
          </w:tcPr>
          <w:p w14:paraId="3182A759" w14:textId="77777777" w:rsidR="00F529BC" w:rsidRPr="00F529BC" w:rsidRDefault="00F529BC" w:rsidP="00F529BC">
            <w:r w:rsidRPr="00F529BC">
              <w:t>12.63953</w:t>
            </w:r>
          </w:p>
        </w:tc>
        <w:tc>
          <w:tcPr>
            <w:tcW w:w="960" w:type="dxa"/>
            <w:noWrap/>
            <w:hideMark/>
          </w:tcPr>
          <w:p w14:paraId="7C5AC2F7" w14:textId="77777777" w:rsidR="00F529BC" w:rsidRPr="00F529BC" w:rsidRDefault="00F529BC" w:rsidP="00F529BC">
            <w:r w:rsidRPr="00F529BC">
              <w:t>11.30947</w:t>
            </w:r>
          </w:p>
        </w:tc>
        <w:tc>
          <w:tcPr>
            <w:tcW w:w="960" w:type="dxa"/>
            <w:noWrap/>
            <w:hideMark/>
          </w:tcPr>
          <w:p w14:paraId="40F6826E" w14:textId="77777777" w:rsidR="00F529BC" w:rsidRPr="00F529BC" w:rsidRDefault="00F529BC" w:rsidP="00F529BC">
            <w:r w:rsidRPr="00F529BC">
              <w:t>3.819016</w:t>
            </w:r>
          </w:p>
        </w:tc>
        <w:tc>
          <w:tcPr>
            <w:tcW w:w="960" w:type="dxa"/>
            <w:noWrap/>
            <w:hideMark/>
          </w:tcPr>
          <w:p w14:paraId="4BF683D0" w14:textId="77777777" w:rsidR="00F529BC" w:rsidRPr="00F529BC" w:rsidRDefault="00F529BC" w:rsidP="00F529BC">
            <w:r w:rsidRPr="00F529BC">
              <w:t>7.327951</w:t>
            </w:r>
          </w:p>
        </w:tc>
        <w:tc>
          <w:tcPr>
            <w:tcW w:w="960" w:type="dxa"/>
            <w:noWrap/>
            <w:hideMark/>
          </w:tcPr>
          <w:p w14:paraId="4B2B91D6" w14:textId="77777777" w:rsidR="00F529BC" w:rsidRPr="00F529BC" w:rsidRDefault="00F529BC" w:rsidP="00F529BC">
            <w:r w:rsidRPr="00F529BC">
              <w:t>9.516432</w:t>
            </w:r>
          </w:p>
        </w:tc>
        <w:tc>
          <w:tcPr>
            <w:tcW w:w="960" w:type="dxa"/>
            <w:noWrap/>
            <w:hideMark/>
          </w:tcPr>
          <w:p w14:paraId="61869F53" w14:textId="77777777" w:rsidR="00F529BC" w:rsidRPr="00F529BC" w:rsidRDefault="00F529BC" w:rsidP="00F529BC">
            <w:r w:rsidRPr="00F529BC">
              <w:t>9.969358</w:t>
            </w:r>
          </w:p>
        </w:tc>
        <w:tc>
          <w:tcPr>
            <w:tcW w:w="960" w:type="dxa"/>
            <w:noWrap/>
            <w:hideMark/>
          </w:tcPr>
          <w:p w14:paraId="049B122A" w14:textId="77777777" w:rsidR="00F529BC" w:rsidRPr="00F529BC" w:rsidRDefault="00F529BC" w:rsidP="00F529BC">
            <w:r w:rsidRPr="00F529BC">
              <w:t>11.47959</w:t>
            </w:r>
          </w:p>
        </w:tc>
      </w:tr>
      <w:tr w:rsidR="00F529BC" w:rsidRPr="00F529BC" w14:paraId="2E9F0B8B" w14:textId="77777777" w:rsidTr="00F529BC">
        <w:trPr>
          <w:trHeight w:val="300"/>
        </w:trPr>
        <w:tc>
          <w:tcPr>
            <w:tcW w:w="960" w:type="dxa"/>
            <w:noWrap/>
            <w:hideMark/>
          </w:tcPr>
          <w:p w14:paraId="4CA5D0C2" w14:textId="77777777" w:rsidR="00F529BC" w:rsidRPr="00F529BC" w:rsidRDefault="00F529BC" w:rsidP="00F529BC">
            <w:pPr>
              <w:rPr>
                <w:b/>
                <w:bCs/>
              </w:rPr>
            </w:pPr>
            <w:r w:rsidRPr="00F529BC">
              <w:rPr>
                <w:b/>
                <w:bCs/>
              </w:rPr>
              <w:t>2.743226</w:t>
            </w:r>
          </w:p>
        </w:tc>
        <w:tc>
          <w:tcPr>
            <w:tcW w:w="960" w:type="dxa"/>
            <w:noWrap/>
            <w:hideMark/>
          </w:tcPr>
          <w:p w14:paraId="10468A8E" w14:textId="77777777" w:rsidR="00F529BC" w:rsidRPr="00F529BC" w:rsidRDefault="00F529BC" w:rsidP="00F529BC">
            <w:pPr>
              <w:rPr>
                <w:b/>
                <w:bCs/>
              </w:rPr>
            </w:pPr>
            <w:r w:rsidRPr="00F529BC">
              <w:rPr>
                <w:b/>
                <w:bCs/>
              </w:rPr>
              <w:t>5.03911</w:t>
            </w:r>
          </w:p>
        </w:tc>
        <w:tc>
          <w:tcPr>
            <w:tcW w:w="960" w:type="dxa"/>
            <w:noWrap/>
            <w:hideMark/>
          </w:tcPr>
          <w:p w14:paraId="7D3E2886" w14:textId="77777777" w:rsidR="00F529BC" w:rsidRPr="00F529BC" w:rsidRDefault="00F529BC" w:rsidP="00F529BC">
            <w:pPr>
              <w:rPr>
                <w:b/>
                <w:bCs/>
              </w:rPr>
            </w:pPr>
            <w:r w:rsidRPr="00F529BC">
              <w:rPr>
                <w:b/>
                <w:bCs/>
              </w:rPr>
              <w:t>7.480556</w:t>
            </w:r>
          </w:p>
        </w:tc>
        <w:tc>
          <w:tcPr>
            <w:tcW w:w="960" w:type="dxa"/>
            <w:noWrap/>
            <w:hideMark/>
          </w:tcPr>
          <w:p w14:paraId="54A58CB2" w14:textId="77777777" w:rsidR="00F529BC" w:rsidRPr="00F529BC" w:rsidRDefault="00F529BC" w:rsidP="00F529BC">
            <w:pPr>
              <w:rPr>
                <w:b/>
                <w:bCs/>
              </w:rPr>
            </w:pPr>
            <w:r w:rsidRPr="00F529BC">
              <w:rPr>
                <w:b/>
                <w:bCs/>
              </w:rPr>
              <w:t>9.736339</w:t>
            </w:r>
          </w:p>
        </w:tc>
        <w:tc>
          <w:tcPr>
            <w:tcW w:w="960" w:type="dxa"/>
            <w:noWrap/>
            <w:hideMark/>
          </w:tcPr>
          <w:p w14:paraId="6E1377C8" w14:textId="77777777" w:rsidR="00F529BC" w:rsidRPr="00F529BC" w:rsidRDefault="00F529BC" w:rsidP="00F529BC">
            <w:pPr>
              <w:rPr>
                <w:b/>
                <w:bCs/>
              </w:rPr>
            </w:pPr>
            <w:r w:rsidRPr="00F529BC">
              <w:rPr>
                <w:b/>
                <w:bCs/>
              </w:rPr>
              <w:t>12.39451</w:t>
            </w:r>
          </w:p>
        </w:tc>
        <w:tc>
          <w:tcPr>
            <w:tcW w:w="960" w:type="dxa"/>
            <w:noWrap/>
            <w:hideMark/>
          </w:tcPr>
          <w:p w14:paraId="7BE71BCE" w14:textId="77777777" w:rsidR="00F529BC" w:rsidRPr="00F529BC" w:rsidRDefault="00F529BC" w:rsidP="00F529BC">
            <w:pPr>
              <w:rPr>
                <w:b/>
                <w:bCs/>
              </w:rPr>
            </w:pPr>
            <w:r w:rsidRPr="00F529BC">
              <w:rPr>
                <w:b/>
                <w:bCs/>
              </w:rPr>
              <w:t>2.945448</w:t>
            </w:r>
          </w:p>
        </w:tc>
        <w:tc>
          <w:tcPr>
            <w:tcW w:w="960" w:type="dxa"/>
            <w:noWrap/>
            <w:hideMark/>
          </w:tcPr>
          <w:p w14:paraId="6C229A41" w14:textId="77777777" w:rsidR="00F529BC" w:rsidRPr="00F529BC" w:rsidRDefault="00F529BC" w:rsidP="00F529BC">
            <w:pPr>
              <w:rPr>
                <w:b/>
                <w:bCs/>
              </w:rPr>
            </w:pPr>
            <w:r w:rsidRPr="00F529BC">
              <w:rPr>
                <w:b/>
                <w:bCs/>
              </w:rPr>
              <w:t>5.375041</w:t>
            </w:r>
          </w:p>
        </w:tc>
        <w:tc>
          <w:tcPr>
            <w:tcW w:w="960" w:type="dxa"/>
            <w:noWrap/>
            <w:hideMark/>
          </w:tcPr>
          <w:p w14:paraId="0684A987" w14:textId="77777777" w:rsidR="00F529BC" w:rsidRPr="00F529BC" w:rsidRDefault="00F529BC" w:rsidP="00F529BC">
            <w:pPr>
              <w:rPr>
                <w:b/>
                <w:bCs/>
              </w:rPr>
            </w:pPr>
            <w:r w:rsidRPr="00F529BC">
              <w:rPr>
                <w:b/>
                <w:bCs/>
              </w:rPr>
              <w:t>7.241806</w:t>
            </w:r>
          </w:p>
        </w:tc>
        <w:tc>
          <w:tcPr>
            <w:tcW w:w="960" w:type="dxa"/>
            <w:noWrap/>
            <w:hideMark/>
          </w:tcPr>
          <w:p w14:paraId="2A68418A" w14:textId="77777777" w:rsidR="00F529BC" w:rsidRPr="00F529BC" w:rsidRDefault="00F529BC" w:rsidP="00F529BC">
            <w:pPr>
              <w:rPr>
                <w:b/>
                <w:bCs/>
              </w:rPr>
            </w:pPr>
            <w:r w:rsidRPr="00F529BC">
              <w:rPr>
                <w:b/>
                <w:bCs/>
              </w:rPr>
              <w:t>9.988396</w:t>
            </w:r>
          </w:p>
        </w:tc>
        <w:tc>
          <w:tcPr>
            <w:tcW w:w="960" w:type="dxa"/>
            <w:noWrap/>
            <w:hideMark/>
          </w:tcPr>
          <w:p w14:paraId="7CA70606" w14:textId="77777777" w:rsidR="00F529BC" w:rsidRPr="00F529BC" w:rsidRDefault="00F529BC" w:rsidP="00F529BC">
            <w:pPr>
              <w:rPr>
                <w:b/>
                <w:bCs/>
              </w:rPr>
            </w:pPr>
            <w:r w:rsidRPr="00F529BC">
              <w:rPr>
                <w:b/>
                <w:bCs/>
              </w:rPr>
              <w:t>12.70374</w:t>
            </w:r>
          </w:p>
        </w:tc>
      </w:tr>
    </w:tbl>
    <w:p w14:paraId="579DBB9B" w14:textId="2A09AA4A" w:rsidR="00F529BC" w:rsidRDefault="00F529BC" w:rsidP="00F529BC">
      <w:r>
        <w:lastRenderedPageBreak/>
        <w:t>Raw data for Section 4.4.2.9 with all nodes performing Document Query (6 active nodes)</w:t>
      </w:r>
    </w:p>
    <w:p w14:paraId="2FA425EC" w14:textId="77777777" w:rsidR="00435557" w:rsidRDefault="00435557" w:rsidP="00F529BC">
      <w:r>
        <w:t>1</w:t>
      </w:r>
      <w:r w:rsidRPr="00435557">
        <w:rPr>
          <w:vertAlign w:val="superscript"/>
        </w:rPr>
        <w:t>st</w:t>
      </w:r>
      <w:r>
        <w:t xml:space="preserve"> Node</w:t>
      </w:r>
    </w:p>
    <w:tbl>
      <w:tblPr>
        <w:tblStyle w:val="TableGrid"/>
        <w:tblW w:w="0" w:type="auto"/>
        <w:tblLook w:val="04A0" w:firstRow="1" w:lastRow="0" w:firstColumn="1" w:lastColumn="0" w:noHBand="0" w:noVBand="1"/>
      </w:tblPr>
      <w:tblGrid>
        <w:gridCol w:w="1130"/>
        <w:gridCol w:w="1130"/>
        <w:gridCol w:w="1130"/>
        <w:gridCol w:w="1130"/>
        <w:gridCol w:w="1130"/>
        <w:gridCol w:w="1130"/>
        <w:gridCol w:w="1130"/>
        <w:gridCol w:w="1130"/>
        <w:gridCol w:w="1130"/>
        <w:gridCol w:w="1130"/>
      </w:tblGrid>
      <w:tr w:rsidR="00435557" w:rsidRPr="00435557" w14:paraId="3D781FD7" w14:textId="77777777" w:rsidTr="00435557">
        <w:trPr>
          <w:trHeight w:val="261"/>
        </w:trPr>
        <w:tc>
          <w:tcPr>
            <w:tcW w:w="1130" w:type="dxa"/>
            <w:noWrap/>
            <w:hideMark/>
          </w:tcPr>
          <w:p w14:paraId="474F8A27" w14:textId="77777777" w:rsidR="00435557" w:rsidRPr="00435557" w:rsidRDefault="00435557" w:rsidP="00435557">
            <w:r w:rsidRPr="00435557">
              <w:t>Tx01</w:t>
            </w:r>
          </w:p>
        </w:tc>
        <w:tc>
          <w:tcPr>
            <w:tcW w:w="1130" w:type="dxa"/>
            <w:noWrap/>
            <w:hideMark/>
          </w:tcPr>
          <w:p w14:paraId="5173D594" w14:textId="77777777" w:rsidR="00435557" w:rsidRPr="00435557" w:rsidRDefault="00435557" w:rsidP="00435557">
            <w:r w:rsidRPr="00435557">
              <w:t>Tx02</w:t>
            </w:r>
          </w:p>
        </w:tc>
        <w:tc>
          <w:tcPr>
            <w:tcW w:w="1130" w:type="dxa"/>
            <w:noWrap/>
            <w:hideMark/>
          </w:tcPr>
          <w:p w14:paraId="63D57FAE" w14:textId="77777777" w:rsidR="00435557" w:rsidRPr="00435557" w:rsidRDefault="00435557" w:rsidP="00435557">
            <w:r w:rsidRPr="00435557">
              <w:t>Tx03</w:t>
            </w:r>
          </w:p>
        </w:tc>
        <w:tc>
          <w:tcPr>
            <w:tcW w:w="1130" w:type="dxa"/>
            <w:noWrap/>
            <w:hideMark/>
          </w:tcPr>
          <w:p w14:paraId="10902C27" w14:textId="77777777" w:rsidR="00435557" w:rsidRPr="00435557" w:rsidRDefault="00435557" w:rsidP="00435557">
            <w:r w:rsidRPr="00435557">
              <w:t>Tx04</w:t>
            </w:r>
          </w:p>
        </w:tc>
        <w:tc>
          <w:tcPr>
            <w:tcW w:w="1130" w:type="dxa"/>
            <w:noWrap/>
            <w:hideMark/>
          </w:tcPr>
          <w:p w14:paraId="05FA83E7" w14:textId="77777777" w:rsidR="00435557" w:rsidRPr="00435557" w:rsidRDefault="00435557" w:rsidP="00435557">
            <w:r w:rsidRPr="00435557">
              <w:t>Tx05</w:t>
            </w:r>
          </w:p>
        </w:tc>
        <w:tc>
          <w:tcPr>
            <w:tcW w:w="1130" w:type="dxa"/>
            <w:noWrap/>
            <w:hideMark/>
          </w:tcPr>
          <w:p w14:paraId="76A2DD14" w14:textId="77777777" w:rsidR="00435557" w:rsidRPr="00435557" w:rsidRDefault="00435557" w:rsidP="00435557">
            <w:r w:rsidRPr="00435557">
              <w:t>Tx06</w:t>
            </w:r>
          </w:p>
        </w:tc>
        <w:tc>
          <w:tcPr>
            <w:tcW w:w="1130" w:type="dxa"/>
            <w:noWrap/>
            <w:hideMark/>
          </w:tcPr>
          <w:p w14:paraId="61082FE4" w14:textId="77777777" w:rsidR="00435557" w:rsidRPr="00435557" w:rsidRDefault="00435557" w:rsidP="00435557">
            <w:r w:rsidRPr="00435557">
              <w:t>Tx07</w:t>
            </w:r>
          </w:p>
        </w:tc>
        <w:tc>
          <w:tcPr>
            <w:tcW w:w="1130" w:type="dxa"/>
            <w:noWrap/>
            <w:hideMark/>
          </w:tcPr>
          <w:p w14:paraId="12221FC3" w14:textId="77777777" w:rsidR="00435557" w:rsidRPr="00435557" w:rsidRDefault="00435557" w:rsidP="00435557">
            <w:r w:rsidRPr="00435557">
              <w:t>Tx08</w:t>
            </w:r>
          </w:p>
        </w:tc>
        <w:tc>
          <w:tcPr>
            <w:tcW w:w="1130" w:type="dxa"/>
            <w:noWrap/>
            <w:hideMark/>
          </w:tcPr>
          <w:p w14:paraId="42293ED3" w14:textId="77777777" w:rsidR="00435557" w:rsidRPr="00435557" w:rsidRDefault="00435557" w:rsidP="00435557">
            <w:r w:rsidRPr="00435557">
              <w:t>Tx09</w:t>
            </w:r>
          </w:p>
        </w:tc>
        <w:tc>
          <w:tcPr>
            <w:tcW w:w="1130" w:type="dxa"/>
            <w:noWrap/>
            <w:hideMark/>
          </w:tcPr>
          <w:p w14:paraId="435C0D54" w14:textId="77777777" w:rsidR="00435557" w:rsidRPr="00435557" w:rsidRDefault="00435557" w:rsidP="00435557">
            <w:r w:rsidRPr="00435557">
              <w:t>Tx10</w:t>
            </w:r>
          </w:p>
        </w:tc>
      </w:tr>
      <w:tr w:rsidR="00435557" w:rsidRPr="00435557" w14:paraId="3BAFC736" w14:textId="77777777" w:rsidTr="00435557">
        <w:trPr>
          <w:trHeight w:val="261"/>
        </w:trPr>
        <w:tc>
          <w:tcPr>
            <w:tcW w:w="1130" w:type="dxa"/>
            <w:noWrap/>
            <w:hideMark/>
          </w:tcPr>
          <w:p w14:paraId="446A4A28" w14:textId="77777777" w:rsidR="00435557" w:rsidRPr="00435557" w:rsidRDefault="00435557" w:rsidP="00435557">
            <w:r w:rsidRPr="00435557">
              <w:t>2.654888</w:t>
            </w:r>
          </w:p>
        </w:tc>
        <w:tc>
          <w:tcPr>
            <w:tcW w:w="1130" w:type="dxa"/>
            <w:noWrap/>
            <w:hideMark/>
          </w:tcPr>
          <w:p w14:paraId="3CABAC36" w14:textId="77777777" w:rsidR="00435557" w:rsidRPr="00435557" w:rsidRDefault="00435557" w:rsidP="00435557">
            <w:r w:rsidRPr="00435557">
              <w:t>3.35046</w:t>
            </w:r>
          </w:p>
        </w:tc>
        <w:tc>
          <w:tcPr>
            <w:tcW w:w="1130" w:type="dxa"/>
            <w:noWrap/>
            <w:hideMark/>
          </w:tcPr>
          <w:p w14:paraId="20FA58A1" w14:textId="77777777" w:rsidR="00435557" w:rsidRPr="00435557" w:rsidRDefault="00435557" w:rsidP="00435557">
            <w:r w:rsidRPr="00435557">
              <w:t>4.787399</w:t>
            </w:r>
          </w:p>
        </w:tc>
        <w:tc>
          <w:tcPr>
            <w:tcW w:w="1130" w:type="dxa"/>
            <w:noWrap/>
            <w:hideMark/>
          </w:tcPr>
          <w:p w14:paraId="3F26D721" w14:textId="77777777" w:rsidR="00435557" w:rsidRPr="00435557" w:rsidRDefault="00435557" w:rsidP="00435557">
            <w:r w:rsidRPr="00435557">
              <w:t>6.221234</w:t>
            </w:r>
          </w:p>
        </w:tc>
        <w:tc>
          <w:tcPr>
            <w:tcW w:w="1130" w:type="dxa"/>
            <w:noWrap/>
            <w:hideMark/>
          </w:tcPr>
          <w:p w14:paraId="5017E122" w14:textId="77777777" w:rsidR="00435557" w:rsidRPr="00435557" w:rsidRDefault="00435557" w:rsidP="00435557">
            <w:r w:rsidRPr="00435557">
              <w:t>7.131696</w:t>
            </w:r>
          </w:p>
        </w:tc>
        <w:tc>
          <w:tcPr>
            <w:tcW w:w="1130" w:type="dxa"/>
            <w:noWrap/>
            <w:hideMark/>
          </w:tcPr>
          <w:p w14:paraId="3F24AE84" w14:textId="77777777" w:rsidR="00435557" w:rsidRPr="00435557" w:rsidRDefault="00435557" w:rsidP="00435557">
            <w:r w:rsidRPr="00435557">
              <w:t>2.472153</w:t>
            </w:r>
          </w:p>
        </w:tc>
        <w:tc>
          <w:tcPr>
            <w:tcW w:w="1130" w:type="dxa"/>
            <w:noWrap/>
            <w:hideMark/>
          </w:tcPr>
          <w:p w14:paraId="7D47DDA2" w14:textId="77777777" w:rsidR="00435557" w:rsidRPr="00435557" w:rsidRDefault="00435557" w:rsidP="00435557">
            <w:r w:rsidRPr="00435557">
              <w:t>2.9215</w:t>
            </w:r>
          </w:p>
        </w:tc>
        <w:tc>
          <w:tcPr>
            <w:tcW w:w="1130" w:type="dxa"/>
            <w:noWrap/>
            <w:hideMark/>
          </w:tcPr>
          <w:p w14:paraId="490E8E55" w14:textId="77777777" w:rsidR="00435557" w:rsidRPr="00435557" w:rsidRDefault="00435557" w:rsidP="00435557">
            <w:r w:rsidRPr="00435557">
              <w:t>6.42194</w:t>
            </w:r>
          </w:p>
        </w:tc>
        <w:tc>
          <w:tcPr>
            <w:tcW w:w="1130" w:type="dxa"/>
            <w:noWrap/>
            <w:hideMark/>
          </w:tcPr>
          <w:p w14:paraId="4E771DBB" w14:textId="77777777" w:rsidR="00435557" w:rsidRPr="00435557" w:rsidRDefault="00435557" w:rsidP="00435557">
            <w:r w:rsidRPr="00435557">
              <w:t>5.870857</w:t>
            </w:r>
          </w:p>
        </w:tc>
        <w:tc>
          <w:tcPr>
            <w:tcW w:w="1130" w:type="dxa"/>
            <w:noWrap/>
            <w:hideMark/>
          </w:tcPr>
          <w:p w14:paraId="4ABC7A61" w14:textId="77777777" w:rsidR="00435557" w:rsidRPr="00435557" w:rsidRDefault="00435557" w:rsidP="00435557">
            <w:r w:rsidRPr="00435557">
              <w:t>8.197565</w:t>
            </w:r>
          </w:p>
        </w:tc>
      </w:tr>
      <w:tr w:rsidR="00435557" w:rsidRPr="00435557" w14:paraId="585A9A05" w14:textId="77777777" w:rsidTr="00435557">
        <w:trPr>
          <w:trHeight w:val="261"/>
        </w:trPr>
        <w:tc>
          <w:tcPr>
            <w:tcW w:w="1130" w:type="dxa"/>
            <w:noWrap/>
            <w:hideMark/>
          </w:tcPr>
          <w:p w14:paraId="617A32A4" w14:textId="77777777" w:rsidR="00435557" w:rsidRPr="00435557" w:rsidRDefault="00435557" w:rsidP="00435557">
            <w:r w:rsidRPr="00435557">
              <w:t>2.720944</w:t>
            </w:r>
          </w:p>
        </w:tc>
        <w:tc>
          <w:tcPr>
            <w:tcW w:w="1130" w:type="dxa"/>
            <w:noWrap/>
            <w:hideMark/>
          </w:tcPr>
          <w:p w14:paraId="27F5971F" w14:textId="77777777" w:rsidR="00435557" w:rsidRPr="00435557" w:rsidRDefault="00435557" w:rsidP="00435557">
            <w:r w:rsidRPr="00435557">
              <w:t>3.880945</w:t>
            </w:r>
          </w:p>
        </w:tc>
        <w:tc>
          <w:tcPr>
            <w:tcW w:w="1130" w:type="dxa"/>
            <w:noWrap/>
            <w:hideMark/>
          </w:tcPr>
          <w:p w14:paraId="13B33610" w14:textId="77777777" w:rsidR="00435557" w:rsidRPr="00435557" w:rsidRDefault="00435557" w:rsidP="00435557">
            <w:r w:rsidRPr="00435557">
              <w:t>5.955715</w:t>
            </w:r>
          </w:p>
        </w:tc>
        <w:tc>
          <w:tcPr>
            <w:tcW w:w="1130" w:type="dxa"/>
            <w:noWrap/>
            <w:hideMark/>
          </w:tcPr>
          <w:p w14:paraId="5D2DC752" w14:textId="77777777" w:rsidR="00435557" w:rsidRPr="00435557" w:rsidRDefault="00435557" w:rsidP="00435557">
            <w:r w:rsidRPr="00435557">
              <w:t>6.28506</w:t>
            </w:r>
          </w:p>
        </w:tc>
        <w:tc>
          <w:tcPr>
            <w:tcW w:w="1130" w:type="dxa"/>
            <w:noWrap/>
            <w:hideMark/>
          </w:tcPr>
          <w:p w14:paraId="404487E1" w14:textId="77777777" w:rsidR="00435557" w:rsidRPr="00435557" w:rsidRDefault="00435557" w:rsidP="00435557">
            <w:r w:rsidRPr="00435557">
              <w:t>9.31828</w:t>
            </w:r>
          </w:p>
        </w:tc>
        <w:tc>
          <w:tcPr>
            <w:tcW w:w="1130" w:type="dxa"/>
            <w:noWrap/>
            <w:hideMark/>
          </w:tcPr>
          <w:p w14:paraId="201D9C94" w14:textId="77777777" w:rsidR="00435557" w:rsidRPr="00435557" w:rsidRDefault="00435557" w:rsidP="00435557">
            <w:r w:rsidRPr="00435557">
              <w:t>1.80531</w:t>
            </w:r>
          </w:p>
        </w:tc>
        <w:tc>
          <w:tcPr>
            <w:tcW w:w="1130" w:type="dxa"/>
            <w:noWrap/>
            <w:hideMark/>
          </w:tcPr>
          <w:p w14:paraId="2B0CAB70" w14:textId="77777777" w:rsidR="00435557" w:rsidRPr="00435557" w:rsidRDefault="00435557" w:rsidP="00435557">
            <w:r w:rsidRPr="00435557">
              <w:t>2.266482</w:t>
            </w:r>
          </w:p>
        </w:tc>
        <w:tc>
          <w:tcPr>
            <w:tcW w:w="1130" w:type="dxa"/>
            <w:noWrap/>
            <w:hideMark/>
          </w:tcPr>
          <w:p w14:paraId="2019C114" w14:textId="77777777" w:rsidR="00435557" w:rsidRPr="00435557" w:rsidRDefault="00435557" w:rsidP="00435557">
            <w:r w:rsidRPr="00435557">
              <w:t>4.573992</w:t>
            </w:r>
          </w:p>
        </w:tc>
        <w:tc>
          <w:tcPr>
            <w:tcW w:w="1130" w:type="dxa"/>
            <w:noWrap/>
            <w:hideMark/>
          </w:tcPr>
          <w:p w14:paraId="1710EA7E" w14:textId="77777777" w:rsidR="00435557" w:rsidRPr="00435557" w:rsidRDefault="00435557" w:rsidP="00435557">
            <w:r w:rsidRPr="00435557">
              <w:t>5.840188</w:t>
            </w:r>
          </w:p>
        </w:tc>
        <w:tc>
          <w:tcPr>
            <w:tcW w:w="1130" w:type="dxa"/>
            <w:noWrap/>
            <w:hideMark/>
          </w:tcPr>
          <w:p w14:paraId="7F00AF86" w14:textId="77777777" w:rsidR="00435557" w:rsidRPr="00435557" w:rsidRDefault="00435557" w:rsidP="00435557">
            <w:r w:rsidRPr="00435557">
              <w:t>7.760105</w:t>
            </w:r>
          </w:p>
        </w:tc>
      </w:tr>
      <w:tr w:rsidR="00435557" w:rsidRPr="00435557" w14:paraId="37C7EDDA" w14:textId="77777777" w:rsidTr="00435557">
        <w:trPr>
          <w:trHeight w:val="261"/>
        </w:trPr>
        <w:tc>
          <w:tcPr>
            <w:tcW w:w="1130" w:type="dxa"/>
            <w:noWrap/>
            <w:hideMark/>
          </w:tcPr>
          <w:p w14:paraId="26D392DA" w14:textId="77777777" w:rsidR="00435557" w:rsidRPr="00435557" w:rsidRDefault="00435557" w:rsidP="00435557">
            <w:r w:rsidRPr="00435557">
              <w:t>2.482988</w:t>
            </w:r>
          </w:p>
        </w:tc>
        <w:tc>
          <w:tcPr>
            <w:tcW w:w="1130" w:type="dxa"/>
            <w:noWrap/>
            <w:hideMark/>
          </w:tcPr>
          <w:p w14:paraId="1DB5714A" w14:textId="77777777" w:rsidR="00435557" w:rsidRPr="00435557" w:rsidRDefault="00435557" w:rsidP="00435557">
            <w:r w:rsidRPr="00435557">
              <w:t>3.100774</w:t>
            </w:r>
          </w:p>
        </w:tc>
        <w:tc>
          <w:tcPr>
            <w:tcW w:w="1130" w:type="dxa"/>
            <w:noWrap/>
            <w:hideMark/>
          </w:tcPr>
          <w:p w14:paraId="54C7F148" w14:textId="77777777" w:rsidR="00435557" w:rsidRPr="00435557" w:rsidRDefault="00435557" w:rsidP="00435557">
            <w:r w:rsidRPr="00435557">
              <w:t>5.434404</w:t>
            </w:r>
          </w:p>
        </w:tc>
        <w:tc>
          <w:tcPr>
            <w:tcW w:w="1130" w:type="dxa"/>
            <w:noWrap/>
            <w:hideMark/>
          </w:tcPr>
          <w:p w14:paraId="1580495A" w14:textId="77777777" w:rsidR="00435557" w:rsidRPr="00435557" w:rsidRDefault="00435557" w:rsidP="00435557">
            <w:r w:rsidRPr="00435557">
              <w:t>7.532666</w:t>
            </w:r>
          </w:p>
        </w:tc>
        <w:tc>
          <w:tcPr>
            <w:tcW w:w="1130" w:type="dxa"/>
            <w:noWrap/>
            <w:hideMark/>
          </w:tcPr>
          <w:p w14:paraId="758AAE46" w14:textId="77777777" w:rsidR="00435557" w:rsidRPr="00435557" w:rsidRDefault="00435557" w:rsidP="00435557">
            <w:r w:rsidRPr="00435557">
              <w:t>8.987145</w:t>
            </w:r>
          </w:p>
        </w:tc>
        <w:tc>
          <w:tcPr>
            <w:tcW w:w="1130" w:type="dxa"/>
            <w:noWrap/>
            <w:hideMark/>
          </w:tcPr>
          <w:p w14:paraId="644CB68D" w14:textId="77777777" w:rsidR="00435557" w:rsidRPr="00435557" w:rsidRDefault="00435557" w:rsidP="00435557">
            <w:r w:rsidRPr="00435557">
              <w:t>2.142579</w:t>
            </w:r>
          </w:p>
        </w:tc>
        <w:tc>
          <w:tcPr>
            <w:tcW w:w="1130" w:type="dxa"/>
            <w:noWrap/>
            <w:hideMark/>
          </w:tcPr>
          <w:p w14:paraId="6E043AA1" w14:textId="77777777" w:rsidR="00435557" w:rsidRPr="00435557" w:rsidRDefault="00435557" w:rsidP="00435557">
            <w:r w:rsidRPr="00435557">
              <w:t>3.336317</w:t>
            </w:r>
          </w:p>
        </w:tc>
        <w:tc>
          <w:tcPr>
            <w:tcW w:w="1130" w:type="dxa"/>
            <w:noWrap/>
            <w:hideMark/>
          </w:tcPr>
          <w:p w14:paraId="334A128C" w14:textId="77777777" w:rsidR="00435557" w:rsidRPr="00435557" w:rsidRDefault="00435557" w:rsidP="00435557">
            <w:r w:rsidRPr="00435557">
              <w:t>5.342185</w:t>
            </w:r>
          </w:p>
        </w:tc>
        <w:tc>
          <w:tcPr>
            <w:tcW w:w="1130" w:type="dxa"/>
            <w:noWrap/>
            <w:hideMark/>
          </w:tcPr>
          <w:p w14:paraId="3BB6599B" w14:textId="77777777" w:rsidR="00435557" w:rsidRPr="00435557" w:rsidRDefault="00435557" w:rsidP="00435557">
            <w:r w:rsidRPr="00435557">
              <w:t>6.473656</w:t>
            </w:r>
          </w:p>
        </w:tc>
        <w:tc>
          <w:tcPr>
            <w:tcW w:w="1130" w:type="dxa"/>
            <w:noWrap/>
            <w:hideMark/>
          </w:tcPr>
          <w:p w14:paraId="5D98537E" w14:textId="77777777" w:rsidR="00435557" w:rsidRPr="00435557" w:rsidRDefault="00435557" w:rsidP="00435557">
            <w:r w:rsidRPr="00435557">
              <w:t>10.79971</w:t>
            </w:r>
          </w:p>
        </w:tc>
      </w:tr>
      <w:tr w:rsidR="00435557" w:rsidRPr="00435557" w14:paraId="0622EA7B" w14:textId="77777777" w:rsidTr="00435557">
        <w:trPr>
          <w:trHeight w:val="261"/>
        </w:trPr>
        <w:tc>
          <w:tcPr>
            <w:tcW w:w="1130" w:type="dxa"/>
            <w:noWrap/>
            <w:hideMark/>
          </w:tcPr>
          <w:p w14:paraId="0BFC9F50" w14:textId="77777777" w:rsidR="00435557" w:rsidRPr="00435557" w:rsidRDefault="00435557" w:rsidP="00435557">
            <w:r w:rsidRPr="00435557">
              <w:t>2.632306</w:t>
            </w:r>
          </w:p>
        </w:tc>
        <w:tc>
          <w:tcPr>
            <w:tcW w:w="1130" w:type="dxa"/>
            <w:noWrap/>
            <w:hideMark/>
          </w:tcPr>
          <w:p w14:paraId="75786EBD" w14:textId="77777777" w:rsidR="00435557" w:rsidRPr="00435557" w:rsidRDefault="00435557" w:rsidP="00435557">
            <w:r w:rsidRPr="00435557">
              <w:t>2.941063</w:t>
            </w:r>
          </w:p>
        </w:tc>
        <w:tc>
          <w:tcPr>
            <w:tcW w:w="1130" w:type="dxa"/>
            <w:noWrap/>
            <w:hideMark/>
          </w:tcPr>
          <w:p w14:paraId="283D4F15" w14:textId="77777777" w:rsidR="00435557" w:rsidRPr="00435557" w:rsidRDefault="00435557" w:rsidP="00435557">
            <w:r w:rsidRPr="00435557">
              <w:t>5.829377</w:t>
            </w:r>
          </w:p>
        </w:tc>
        <w:tc>
          <w:tcPr>
            <w:tcW w:w="1130" w:type="dxa"/>
            <w:noWrap/>
            <w:hideMark/>
          </w:tcPr>
          <w:p w14:paraId="530FAD5F" w14:textId="77777777" w:rsidR="00435557" w:rsidRPr="00435557" w:rsidRDefault="00435557" w:rsidP="00435557">
            <w:r w:rsidRPr="00435557">
              <w:t>6.833587</w:t>
            </w:r>
          </w:p>
        </w:tc>
        <w:tc>
          <w:tcPr>
            <w:tcW w:w="1130" w:type="dxa"/>
            <w:noWrap/>
            <w:hideMark/>
          </w:tcPr>
          <w:p w14:paraId="1B7B0010" w14:textId="77777777" w:rsidR="00435557" w:rsidRPr="00435557" w:rsidRDefault="00435557" w:rsidP="00435557">
            <w:r w:rsidRPr="00435557">
              <w:t>7.46124</w:t>
            </w:r>
          </w:p>
        </w:tc>
        <w:tc>
          <w:tcPr>
            <w:tcW w:w="1130" w:type="dxa"/>
            <w:noWrap/>
            <w:hideMark/>
          </w:tcPr>
          <w:p w14:paraId="58BE2487" w14:textId="77777777" w:rsidR="00435557" w:rsidRPr="00435557" w:rsidRDefault="00435557" w:rsidP="00435557">
            <w:r w:rsidRPr="00435557">
              <w:t>2.272002</w:t>
            </w:r>
          </w:p>
        </w:tc>
        <w:tc>
          <w:tcPr>
            <w:tcW w:w="1130" w:type="dxa"/>
            <w:noWrap/>
            <w:hideMark/>
          </w:tcPr>
          <w:p w14:paraId="118C2A29" w14:textId="77777777" w:rsidR="00435557" w:rsidRPr="00435557" w:rsidRDefault="00435557" w:rsidP="00435557">
            <w:r w:rsidRPr="00435557">
              <w:t>3.722424</w:t>
            </w:r>
          </w:p>
        </w:tc>
        <w:tc>
          <w:tcPr>
            <w:tcW w:w="1130" w:type="dxa"/>
            <w:noWrap/>
            <w:hideMark/>
          </w:tcPr>
          <w:p w14:paraId="493A1593" w14:textId="77777777" w:rsidR="00435557" w:rsidRPr="00435557" w:rsidRDefault="00435557" w:rsidP="00435557">
            <w:r w:rsidRPr="00435557">
              <w:t>4.694125</w:t>
            </w:r>
          </w:p>
        </w:tc>
        <w:tc>
          <w:tcPr>
            <w:tcW w:w="1130" w:type="dxa"/>
            <w:noWrap/>
            <w:hideMark/>
          </w:tcPr>
          <w:p w14:paraId="545A8876" w14:textId="77777777" w:rsidR="00435557" w:rsidRPr="00435557" w:rsidRDefault="00435557" w:rsidP="00435557">
            <w:r w:rsidRPr="00435557">
              <w:t>6.669032</w:t>
            </w:r>
          </w:p>
        </w:tc>
        <w:tc>
          <w:tcPr>
            <w:tcW w:w="1130" w:type="dxa"/>
            <w:noWrap/>
            <w:hideMark/>
          </w:tcPr>
          <w:p w14:paraId="3031EB76" w14:textId="77777777" w:rsidR="00435557" w:rsidRPr="00435557" w:rsidRDefault="00435557" w:rsidP="00435557">
            <w:r w:rsidRPr="00435557">
              <w:t>8.492552</w:t>
            </w:r>
          </w:p>
        </w:tc>
      </w:tr>
      <w:tr w:rsidR="00435557" w:rsidRPr="00435557" w14:paraId="3983B328" w14:textId="77777777" w:rsidTr="00435557">
        <w:trPr>
          <w:trHeight w:val="261"/>
        </w:trPr>
        <w:tc>
          <w:tcPr>
            <w:tcW w:w="1130" w:type="dxa"/>
            <w:noWrap/>
            <w:hideMark/>
          </w:tcPr>
          <w:p w14:paraId="048A37A5" w14:textId="77777777" w:rsidR="00435557" w:rsidRPr="00435557" w:rsidRDefault="00435557" w:rsidP="00435557">
            <w:r w:rsidRPr="00435557">
              <w:t>2.696839</w:t>
            </w:r>
          </w:p>
        </w:tc>
        <w:tc>
          <w:tcPr>
            <w:tcW w:w="1130" w:type="dxa"/>
            <w:noWrap/>
            <w:hideMark/>
          </w:tcPr>
          <w:p w14:paraId="458568F1" w14:textId="77777777" w:rsidR="00435557" w:rsidRPr="00435557" w:rsidRDefault="00435557" w:rsidP="00435557">
            <w:r w:rsidRPr="00435557">
              <w:t>3.246174</w:t>
            </w:r>
          </w:p>
        </w:tc>
        <w:tc>
          <w:tcPr>
            <w:tcW w:w="1130" w:type="dxa"/>
            <w:noWrap/>
            <w:hideMark/>
          </w:tcPr>
          <w:p w14:paraId="2A17C1A4" w14:textId="77777777" w:rsidR="00435557" w:rsidRPr="00435557" w:rsidRDefault="00435557" w:rsidP="00435557">
            <w:r w:rsidRPr="00435557">
              <w:t>5.365901</w:t>
            </w:r>
          </w:p>
        </w:tc>
        <w:tc>
          <w:tcPr>
            <w:tcW w:w="1130" w:type="dxa"/>
            <w:noWrap/>
            <w:hideMark/>
          </w:tcPr>
          <w:p w14:paraId="6C6C6D1E" w14:textId="77777777" w:rsidR="00435557" w:rsidRPr="00435557" w:rsidRDefault="00435557" w:rsidP="00435557">
            <w:r w:rsidRPr="00435557">
              <w:t>8.233309</w:t>
            </w:r>
          </w:p>
        </w:tc>
        <w:tc>
          <w:tcPr>
            <w:tcW w:w="1130" w:type="dxa"/>
            <w:noWrap/>
            <w:hideMark/>
          </w:tcPr>
          <w:p w14:paraId="16A30F1D" w14:textId="77777777" w:rsidR="00435557" w:rsidRPr="00435557" w:rsidRDefault="00435557" w:rsidP="00435557">
            <w:r w:rsidRPr="00435557">
              <w:t>11.26844</w:t>
            </w:r>
          </w:p>
        </w:tc>
        <w:tc>
          <w:tcPr>
            <w:tcW w:w="1130" w:type="dxa"/>
            <w:noWrap/>
            <w:hideMark/>
          </w:tcPr>
          <w:p w14:paraId="08877EB7" w14:textId="77777777" w:rsidR="00435557" w:rsidRPr="00435557" w:rsidRDefault="00435557" w:rsidP="00435557">
            <w:r w:rsidRPr="00435557">
              <w:t>1.830104</w:t>
            </w:r>
          </w:p>
        </w:tc>
        <w:tc>
          <w:tcPr>
            <w:tcW w:w="1130" w:type="dxa"/>
            <w:noWrap/>
            <w:hideMark/>
          </w:tcPr>
          <w:p w14:paraId="5114E847" w14:textId="77777777" w:rsidR="00435557" w:rsidRPr="00435557" w:rsidRDefault="00435557" w:rsidP="00435557">
            <w:r w:rsidRPr="00435557">
              <w:t>4.420528</w:t>
            </w:r>
          </w:p>
        </w:tc>
        <w:tc>
          <w:tcPr>
            <w:tcW w:w="1130" w:type="dxa"/>
            <w:noWrap/>
            <w:hideMark/>
          </w:tcPr>
          <w:p w14:paraId="2A1FD5AB" w14:textId="77777777" w:rsidR="00435557" w:rsidRPr="00435557" w:rsidRDefault="00435557" w:rsidP="00435557">
            <w:r w:rsidRPr="00435557">
              <w:t>6.290065</w:t>
            </w:r>
          </w:p>
        </w:tc>
        <w:tc>
          <w:tcPr>
            <w:tcW w:w="1130" w:type="dxa"/>
            <w:noWrap/>
            <w:hideMark/>
          </w:tcPr>
          <w:p w14:paraId="2254CDDA" w14:textId="77777777" w:rsidR="00435557" w:rsidRPr="00435557" w:rsidRDefault="00435557" w:rsidP="00435557">
            <w:r w:rsidRPr="00435557">
              <w:t>8.613781</w:t>
            </w:r>
          </w:p>
        </w:tc>
        <w:tc>
          <w:tcPr>
            <w:tcW w:w="1130" w:type="dxa"/>
            <w:noWrap/>
            <w:hideMark/>
          </w:tcPr>
          <w:p w14:paraId="2A69D7AC" w14:textId="77777777" w:rsidR="00435557" w:rsidRPr="00435557" w:rsidRDefault="00435557" w:rsidP="00435557">
            <w:r w:rsidRPr="00435557">
              <w:t>8.611536</w:t>
            </w:r>
          </w:p>
        </w:tc>
      </w:tr>
      <w:tr w:rsidR="00435557" w:rsidRPr="00435557" w14:paraId="2215FFC4" w14:textId="77777777" w:rsidTr="00435557">
        <w:trPr>
          <w:trHeight w:val="261"/>
        </w:trPr>
        <w:tc>
          <w:tcPr>
            <w:tcW w:w="1130" w:type="dxa"/>
            <w:noWrap/>
            <w:hideMark/>
          </w:tcPr>
          <w:p w14:paraId="0C7CDEED" w14:textId="77777777" w:rsidR="00435557" w:rsidRPr="00435557" w:rsidRDefault="00435557" w:rsidP="00435557">
            <w:r w:rsidRPr="00435557">
              <w:t>2.374205</w:t>
            </w:r>
          </w:p>
        </w:tc>
        <w:tc>
          <w:tcPr>
            <w:tcW w:w="1130" w:type="dxa"/>
            <w:noWrap/>
            <w:hideMark/>
          </w:tcPr>
          <w:p w14:paraId="2D80D1F6" w14:textId="77777777" w:rsidR="00435557" w:rsidRPr="00435557" w:rsidRDefault="00435557" w:rsidP="00435557">
            <w:r w:rsidRPr="00435557">
              <w:t>3.963169</w:t>
            </w:r>
          </w:p>
        </w:tc>
        <w:tc>
          <w:tcPr>
            <w:tcW w:w="1130" w:type="dxa"/>
            <w:noWrap/>
            <w:hideMark/>
          </w:tcPr>
          <w:p w14:paraId="4203961F" w14:textId="77777777" w:rsidR="00435557" w:rsidRPr="00435557" w:rsidRDefault="00435557" w:rsidP="00435557">
            <w:r w:rsidRPr="00435557">
              <w:t>5.759996</w:t>
            </w:r>
          </w:p>
        </w:tc>
        <w:tc>
          <w:tcPr>
            <w:tcW w:w="1130" w:type="dxa"/>
            <w:noWrap/>
            <w:hideMark/>
          </w:tcPr>
          <w:p w14:paraId="1EA2EF3E" w14:textId="77777777" w:rsidR="00435557" w:rsidRPr="00435557" w:rsidRDefault="00435557" w:rsidP="00435557">
            <w:r w:rsidRPr="00435557">
              <w:t>6.463462</w:t>
            </w:r>
          </w:p>
        </w:tc>
        <w:tc>
          <w:tcPr>
            <w:tcW w:w="1130" w:type="dxa"/>
            <w:noWrap/>
            <w:hideMark/>
          </w:tcPr>
          <w:p w14:paraId="6BC0D80A" w14:textId="77777777" w:rsidR="00435557" w:rsidRPr="00435557" w:rsidRDefault="00435557" w:rsidP="00435557">
            <w:r w:rsidRPr="00435557">
              <w:t>9.767065</w:t>
            </w:r>
          </w:p>
        </w:tc>
        <w:tc>
          <w:tcPr>
            <w:tcW w:w="1130" w:type="dxa"/>
            <w:noWrap/>
            <w:hideMark/>
          </w:tcPr>
          <w:p w14:paraId="602CF283" w14:textId="77777777" w:rsidR="00435557" w:rsidRPr="00435557" w:rsidRDefault="00435557" w:rsidP="00435557">
            <w:r w:rsidRPr="00435557">
              <w:t>2.70991</w:t>
            </w:r>
          </w:p>
        </w:tc>
        <w:tc>
          <w:tcPr>
            <w:tcW w:w="1130" w:type="dxa"/>
            <w:noWrap/>
            <w:hideMark/>
          </w:tcPr>
          <w:p w14:paraId="37608799" w14:textId="77777777" w:rsidR="00435557" w:rsidRPr="00435557" w:rsidRDefault="00435557" w:rsidP="00435557">
            <w:r w:rsidRPr="00435557">
              <w:t>4.161261</w:t>
            </w:r>
          </w:p>
        </w:tc>
        <w:tc>
          <w:tcPr>
            <w:tcW w:w="1130" w:type="dxa"/>
            <w:noWrap/>
            <w:hideMark/>
          </w:tcPr>
          <w:p w14:paraId="0D3EC3AA" w14:textId="77777777" w:rsidR="00435557" w:rsidRPr="00435557" w:rsidRDefault="00435557" w:rsidP="00435557">
            <w:r w:rsidRPr="00435557">
              <w:t>5.425868</w:t>
            </w:r>
          </w:p>
        </w:tc>
        <w:tc>
          <w:tcPr>
            <w:tcW w:w="1130" w:type="dxa"/>
            <w:noWrap/>
            <w:hideMark/>
          </w:tcPr>
          <w:p w14:paraId="3BE50462" w14:textId="77777777" w:rsidR="00435557" w:rsidRPr="00435557" w:rsidRDefault="00435557" w:rsidP="00435557">
            <w:r w:rsidRPr="00435557">
              <w:t>6.550149</w:t>
            </w:r>
          </w:p>
        </w:tc>
        <w:tc>
          <w:tcPr>
            <w:tcW w:w="1130" w:type="dxa"/>
            <w:noWrap/>
            <w:hideMark/>
          </w:tcPr>
          <w:p w14:paraId="5BE60335" w14:textId="77777777" w:rsidR="00435557" w:rsidRPr="00435557" w:rsidRDefault="00435557" w:rsidP="00435557">
            <w:r w:rsidRPr="00435557">
              <w:t>9.248049</w:t>
            </w:r>
          </w:p>
        </w:tc>
      </w:tr>
      <w:tr w:rsidR="00435557" w:rsidRPr="00435557" w14:paraId="19B79276" w14:textId="77777777" w:rsidTr="00435557">
        <w:trPr>
          <w:trHeight w:val="261"/>
        </w:trPr>
        <w:tc>
          <w:tcPr>
            <w:tcW w:w="1130" w:type="dxa"/>
            <w:noWrap/>
            <w:hideMark/>
          </w:tcPr>
          <w:p w14:paraId="4101D12E" w14:textId="77777777" w:rsidR="00435557" w:rsidRPr="00435557" w:rsidRDefault="00435557" w:rsidP="00435557">
            <w:r w:rsidRPr="00435557">
              <w:t>2.36213</w:t>
            </w:r>
          </w:p>
        </w:tc>
        <w:tc>
          <w:tcPr>
            <w:tcW w:w="1130" w:type="dxa"/>
            <w:noWrap/>
            <w:hideMark/>
          </w:tcPr>
          <w:p w14:paraId="7DC2966B" w14:textId="77777777" w:rsidR="00435557" w:rsidRPr="00435557" w:rsidRDefault="00435557" w:rsidP="00435557">
            <w:r w:rsidRPr="00435557">
              <w:t>3.755479</w:t>
            </w:r>
          </w:p>
        </w:tc>
        <w:tc>
          <w:tcPr>
            <w:tcW w:w="1130" w:type="dxa"/>
            <w:noWrap/>
            <w:hideMark/>
          </w:tcPr>
          <w:p w14:paraId="2D11765E" w14:textId="77777777" w:rsidR="00435557" w:rsidRPr="00435557" w:rsidRDefault="00435557" w:rsidP="00435557">
            <w:r w:rsidRPr="00435557">
              <w:t>5.447565</w:t>
            </w:r>
          </w:p>
        </w:tc>
        <w:tc>
          <w:tcPr>
            <w:tcW w:w="1130" w:type="dxa"/>
            <w:noWrap/>
            <w:hideMark/>
          </w:tcPr>
          <w:p w14:paraId="11F6B26B" w14:textId="77777777" w:rsidR="00435557" w:rsidRPr="00435557" w:rsidRDefault="00435557" w:rsidP="00435557">
            <w:r w:rsidRPr="00435557">
              <w:t>8.183898</w:t>
            </w:r>
          </w:p>
        </w:tc>
        <w:tc>
          <w:tcPr>
            <w:tcW w:w="1130" w:type="dxa"/>
            <w:noWrap/>
            <w:hideMark/>
          </w:tcPr>
          <w:p w14:paraId="4027642D" w14:textId="77777777" w:rsidR="00435557" w:rsidRPr="00435557" w:rsidRDefault="00435557" w:rsidP="00435557">
            <w:r w:rsidRPr="00435557">
              <w:t>8.844637</w:t>
            </w:r>
          </w:p>
        </w:tc>
        <w:tc>
          <w:tcPr>
            <w:tcW w:w="1130" w:type="dxa"/>
            <w:noWrap/>
            <w:hideMark/>
          </w:tcPr>
          <w:p w14:paraId="423AD9C1" w14:textId="77777777" w:rsidR="00435557" w:rsidRPr="00435557" w:rsidRDefault="00435557" w:rsidP="00435557">
            <w:r w:rsidRPr="00435557">
              <w:t>2.342689</w:t>
            </w:r>
          </w:p>
        </w:tc>
        <w:tc>
          <w:tcPr>
            <w:tcW w:w="1130" w:type="dxa"/>
            <w:noWrap/>
            <w:hideMark/>
          </w:tcPr>
          <w:p w14:paraId="66C09EEC" w14:textId="77777777" w:rsidR="00435557" w:rsidRPr="00435557" w:rsidRDefault="00435557" w:rsidP="00435557">
            <w:r w:rsidRPr="00435557">
              <w:t>3.854664</w:t>
            </w:r>
          </w:p>
        </w:tc>
        <w:tc>
          <w:tcPr>
            <w:tcW w:w="1130" w:type="dxa"/>
            <w:noWrap/>
            <w:hideMark/>
          </w:tcPr>
          <w:p w14:paraId="069DAD76" w14:textId="77777777" w:rsidR="00435557" w:rsidRPr="00435557" w:rsidRDefault="00435557" w:rsidP="00435557">
            <w:r w:rsidRPr="00435557">
              <w:t>5.425425</w:t>
            </w:r>
          </w:p>
        </w:tc>
        <w:tc>
          <w:tcPr>
            <w:tcW w:w="1130" w:type="dxa"/>
            <w:noWrap/>
            <w:hideMark/>
          </w:tcPr>
          <w:p w14:paraId="6A1446A8" w14:textId="77777777" w:rsidR="00435557" w:rsidRPr="00435557" w:rsidRDefault="00435557" w:rsidP="00435557">
            <w:r w:rsidRPr="00435557">
              <w:t>6.797555</w:t>
            </w:r>
          </w:p>
        </w:tc>
        <w:tc>
          <w:tcPr>
            <w:tcW w:w="1130" w:type="dxa"/>
            <w:noWrap/>
            <w:hideMark/>
          </w:tcPr>
          <w:p w14:paraId="26E77D1D" w14:textId="77777777" w:rsidR="00435557" w:rsidRPr="00435557" w:rsidRDefault="00435557" w:rsidP="00435557">
            <w:r w:rsidRPr="00435557">
              <w:t>11.11352</w:t>
            </w:r>
          </w:p>
        </w:tc>
      </w:tr>
      <w:tr w:rsidR="00435557" w:rsidRPr="00435557" w14:paraId="7B97DB78" w14:textId="77777777" w:rsidTr="00435557">
        <w:trPr>
          <w:trHeight w:val="261"/>
        </w:trPr>
        <w:tc>
          <w:tcPr>
            <w:tcW w:w="1130" w:type="dxa"/>
            <w:noWrap/>
            <w:hideMark/>
          </w:tcPr>
          <w:p w14:paraId="327A72F0" w14:textId="77777777" w:rsidR="00435557" w:rsidRPr="00435557" w:rsidRDefault="00435557" w:rsidP="00435557">
            <w:r w:rsidRPr="00435557">
              <w:t>2.402177</w:t>
            </w:r>
          </w:p>
        </w:tc>
        <w:tc>
          <w:tcPr>
            <w:tcW w:w="1130" w:type="dxa"/>
            <w:noWrap/>
            <w:hideMark/>
          </w:tcPr>
          <w:p w14:paraId="1E983243" w14:textId="77777777" w:rsidR="00435557" w:rsidRPr="00435557" w:rsidRDefault="00435557" w:rsidP="00435557">
            <w:r w:rsidRPr="00435557">
              <w:t>4.586823</w:t>
            </w:r>
          </w:p>
        </w:tc>
        <w:tc>
          <w:tcPr>
            <w:tcW w:w="1130" w:type="dxa"/>
            <w:noWrap/>
            <w:hideMark/>
          </w:tcPr>
          <w:p w14:paraId="4FCCFC58" w14:textId="77777777" w:rsidR="00435557" w:rsidRPr="00435557" w:rsidRDefault="00435557" w:rsidP="00435557">
            <w:r w:rsidRPr="00435557">
              <w:t>6.708735</w:t>
            </w:r>
          </w:p>
        </w:tc>
        <w:tc>
          <w:tcPr>
            <w:tcW w:w="1130" w:type="dxa"/>
            <w:noWrap/>
            <w:hideMark/>
          </w:tcPr>
          <w:p w14:paraId="05F9AB2B" w14:textId="77777777" w:rsidR="00435557" w:rsidRPr="00435557" w:rsidRDefault="00435557" w:rsidP="00435557">
            <w:r w:rsidRPr="00435557">
              <w:t>7.661688</w:t>
            </w:r>
          </w:p>
        </w:tc>
        <w:tc>
          <w:tcPr>
            <w:tcW w:w="1130" w:type="dxa"/>
            <w:noWrap/>
            <w:hideMark/>
          </w:tcPr>
          <w:p w14:paraId="56283303" w14:textId="77777777" w:rsidR="00435557" w:rsidRPr="00435557" w:rsidRDefault="00435557" w:rsidP="00435557">
            <w:r w:rsidRPr="00435557">
              <w:t>12.47168</w:t>
            </w:r>
          </w:p>
        </w:tc>
        <w:tc>
          <w:tcPr>
            <w:tcW w:w="1130" w:type="dxa"/>
            <w:noWrap/>
            <w:hideMark/>
          </w:tcPr>
          <w:p w14:paraId="5F39E23D" w14:textId="77777777" w:rsidR="00435557" w:rsidRPr="00435557" w:rsidRDefault="00435557" w:rsidP="00435557">
            <w:r w:rsidRPr="00435557">
              <w:t>2.208642</w:t>
            </w:r>
          </w:p>
        </w:tc>
        <w:tc>
          <w:tcPr>
            <w:tcW w:w="1130" w:type="dxa"/>
            <w:noWrap/>
            <w:hideMark/>
          </w:tcPr>
          <w:p w14:paraId="4AA92A6E" w14:textId="77777777" w:rsidR="00435557" w:rsidRPr="00435557" w:rsidRDefault="00435557" w:rsidP="00435557">
            <w:r w:rsidRPr="00435557">
              <w:t>4.457714</w:t>
            </w:r>
          </w:p>
        </w:tc>
        <w:tc>
          <w:tcPr>
            <w:tcW w:w="1130" w:type="dxa"/>
            <w:noWrap/>
            <w:hideMark/>
          </w:tcPr>
          <w:p w14:paraId="56CDA9DB" w14:textId="77777777" w:rsidR="00435557" w:rsidRPr="00435557" w:rsidRDefault="00435557" w:rsidP="00435557">
            <w:r w:rsidRPr="00435557">
              <w:t>5.763975</w:t>
            </w:r>
          </w:p>
        </w:tc>
        <w:tc>
          <w:tcPr>
            <w:tcW w:w="1130" w:type="dxa"/>
            <w:noWrap/>
            <w:hideMark/>
          </w:tcPr>
          <w:p w14:paraId="2AFA25FB" w14:textId="77777777" w:rsidR="00435557" w:rsidRPr="00435557" w:rsidRDefault="00435557" w:rsidP="00435557">
            <w:r w:rsidRPr="00435557">
              <w:t>8.674059</w:t>
            </w:r>
          </w:p>
        </w:tc>
        <w:tc>
          <w:tcPr>
            <w:tcW w:w="1130" w:type="dxa"/>
            <w:noWrap/>
            <w:hideMark/>
          </w:tcPr>
          <w:p w14:paraId="598FC57B" w14:textId="77777777" w:rsidR="00435557" w:rsidRPr="00435557" w:rsidRDefault="00435557" w:rsidP="00435557">
            <w:r w:rsidRPr="00435557">
              <w:t>8.174775</w:t>
            </w:r>
          </w:p>
        </w:tc>
      </w:tr>
      <w:tr w:rsidR="00435557" w:rsidRPr="00435557" w14:paraId="35A697F8" w14:textId="77777777" w:rsidTr="00435557">
        <w:trPr>
          <w:trHeight w:val="261"/>
        </w:trPr>
        <w:tc>
          <w:tcPr>
            <w:tcW w:w="1130" w:type="dxa"/>
            <w:noWrap/>
            <w:hideMark/>
          </w:tcPr>
          <w:p w14:paraId="0BCB77FE" w14:textId="77777777" w:rsidR="00435557" w:rsidRPr="00435557" w:rsidRDefault="00435557" w:rsidP="00435557">
            <w:r w:rsidRPr="00435557">
              <w:t>2.573116</w:t>
            </w:r>
          </w:p>
        </w:tc>
        <w:tc>
          <w:tcPr>
            <w:tcW w:w="1130" w:type="dxa"/>
            <w:noWrap/>
            <w:hideMark/>
          </w:tcPr>
          <w:p w14:paraId="17C7063F" w14:textId="77777777" w:rsidR="00435557" w:rsidRPr="00435557" w:rsidRDefault="00435557" w:rsidP="00435557">
            <w:r w:rsidRPr="00435557">
              <w:t>3.279424</w:t>
            </w:r>
          </w:p>
        </w:tc>
        <w:tc>
          <w:tcPr>
            <w:tcW w:w="1130" w:type="dxa"/>
            <w:noWrap/>
            <w:hideMark/>
          </w:tcPr>
          <w:p w14:paraId="4947507D" w14:textId="77777777" w:rsidR="00435557" w:rsidRPr="00435557" w:rsidRDefault="00435557" w:rsidP="00435557">
            <w:r w:rsidRPr="00435557">
              <w:t>5.827675</w:t>
            </w:r>
          </w:p>
        </w:tc>
        <w:tc>
          <w:tcPr>
            <w:tcW w:w="1130" w:type="dxa"/>
            <w:noWrap/>
            <w:hideMark/>
          </w:tcPr>
          <w:p w14:paraId="4FE7AEB1" w14:textId="77777777" w:rsidR="00435557" w:rsidRPr="00435557" w:rsidRDefault="00435557" w:rsidP="00435557">
            <w:r w:rsidRPr="00435557">
              <w:t>8.460572</w:t>
            </w:r>
          </w:p>
        </w:tc>
        <w:tc>
          <w:tcPr>
            <w:tcW w:w="1130" w:type="dxa"/>
            <w:noWrap/>
            <w:hideMark/>
          </w:tcPr>
          <w:p w14:paraId="062589A1" w14:textId="77777777" w:rsidR="00435557" w:rsidRPr="00435557" w:rsidRDefault="00435557" w:rsidP="00435557">
            <w:r w:rsidRPr="00435557">
              <w:t>11.80591</w:t>
            </w:r>
          </w:p>
        </w:tc>
        <w:tc>
          <w:tcPr>
            <w:tcW w:w="1130" w:type="dxa"/>
            <w:noWrap/>
            <w:hideMark/>
          </w:tcPr>
          <w:p w14:paraId="691DAA58" w14:textId="77777777" w:rsidR="00435557" w:rsidRPr="00435557" w:rsidRDefault="00435557" w:rsidP="00435557">
            <w:r w:rsidRPr="00435557">
              <w:t>2.275373</w:t>
            </w:r>
          </w:p>
        </w:tc>
        <w:tc>
          <w:tcPr>
            <w:tcW w:w="1130" w:type="dxa"/>
            <w:noWrap/>
            <w:hideMark/>
          </w:tcPr>
          <w:p w14:paraId="321CEF66" w14:textId="77777777" w:rsidR="00435557" w:rsidRPr="00435557" w:rsidRDefault="00435557" w:rsidP="00435557">
            <w:r w:rsidRPr="00435557">
              <w:t>5.297846</w:t>
            </w:r>
          </w:p>
        </w:tc>
        <w:tc>
          <w:tcPr>
            <w:tcW w:w="1130" w:type="dxa"/>
            <w:noWrap/>
            <w:hideMark/>
          </w:tcPr>
          <w:p w14:paraId="1B18F872" w14:textId="77777777" w:rsidR="00435557" w:rsidRPr="00435557" w:rsidRDefault="00435557" w:rsidP="00435557">
            <w:r w:rsidRPr="00435557">
              <w:t>5.833766</w:t>
            </w:r>
          </w:p>
        </w:tc>
        <w:tc>
          <w:tcPr>
            <w:tcW w:w="1130" w:type="dxa"/>
            <w:noWrap/>
            <w:hideMark/>
          </w:tcPr>
          <w:p w14:paraId="27FFDF78" w14:textId="77777777" w:rsidR="00435557" w:rsidRPr="00435557" w:rsidRDefault="00435557" w:rsidP="00435557">
            <w:r w:rsidRPr="00435557">
              <w:t>7.263633</w:t>
            </w:r>
          </w:p>
        </w:tc>
        <w:tc>
          <w:tcPr>
            <w:tcW w:w="1130" w:type="dxa"/>
            <w:noWrap/>
            <w:hideMark/>
          </w:tcPr>
          <w:p w14:paraId="1E2CBEF6" w14:textId="77777777" w:rsidR="00435557" w:rsidRPr="00435557" w:rsidRDefault="00435557" w:rsidP="00435557">
            <w:r w:rsidRPr="00435557">
              <w:t>9.12552</w:t>
            </w:r>
          </w:p>
        </w:tc>
      </w:tr>
      <w:tr w:rsidR="00435557" w:rsidRPr="00435557" w14:paraId="1ACAFC89" w14:textId="77777777" w:rsidTr="00435557">
        <w:trPr>
          <w:trHeight w:val="261"/>
        </w:trPr>
        <w:tc>
          <w:tcPr>
            <w:tcW w:w="1130" w:type="dxa"/>
            <w:noWrap/>
            <w:hideMark/>
          </w:tcPr>
          <w:p w14:paraId="5320CC33" w14:textId="77777777" w:rsidR="00435557" w:rsidRPr="00435557" w:rsidRDefault="00435557" w:rsidP="00435557">
            <w:r w:rsidRPr="00435557">
              <w:t>3.560727</w:t>
            </w:r>
          </w:p>
        </w:tc>
        <w:tc>
          <w:tcPr>
            <w:tcW w:w="1130" w:type="dxa"/>
            <w:noWrap/>
            <w:hideMark/>
          </w:tcPr>
          <w:p w14:paraId="2C46A8D4" w14:textId="77777777" w:rsidR="00435557" w:rsidRPr="00435557" w:rsidRDefault="00435557" w:rsidP="00435557">
            <w:r w:rsidRPr="00435557">
              <w:t>4.414525</w:t>
            </w:r>
          </w:p>
        </w:tc>
        <w:tc>
          <w:tcPr>
            <w:tcW w:w="1130" w:type="dxa"/>
            <w:noWrap/>
            <w:hideMark/>
          </w:tcPr>
          <w:p w14:paraId="2DC7A0DD" w14:textId="77777777" w:rsidR="00435557" w:rsidRPr="00435557" w:rsidRDefault="00435557" w:rsidP="00435557">
            <w:r w:rsidRPr="00435557">
              <w:t>6.223531</w:t>
            </w:r>
          </w:p>
        </w:tc>
        <w:tc>
          <w:tcPr>
            <w:tcW w:w="1130" w:type="dxa"/>
            <w:noWrap/>
            <w:hideMark/>
          </w:tcPr>
          <w:p w14:paraId="5E72FB93" w14:textId="77777777" w:rsidR="00435557" w:rsidRPr="00435557" w:rsidRDefault="00435557" w:rsidP="00435557">
            <w:r w:rsidRPr="00435557">
              <w:t>7.121953</w:t>
            </w:r>
          </w:p>
        </w:tc>
        <w:tc>
          <w:tcPr>
            <w:tcW w:w="1130" w:type="dxa"/>
            <w:noWrap/>
            <w:hideMark/>
          </w:tcPr>
          <w:p w14:paraId="7C2A2691" w14:textId="77777777" w:rsidR="00435557" w:rsidRPr="00435557" w:rsidRDefault="00435557" w:rsidP="00435557">
            <w:r w:rsidRPr="00435557">
              <w:t>9.295292</w:t>
            </w:r>
          </w:p>
        </w:tc>
        <w:tc>
          <w:tcPr>
            <w:tcW w:w="1130" w:type="dxa"/>
            <w:noWrap/>
            <w:hideMark/>
          </w:tcPr>
          <w:p w14:paraId="781685A7" w14:textId="77777777" w:rsidR="00435557" w:rsidRPr="00435557" w:rsidRDefault="00435557" w:rsidP="00435557">
            <w:r w:rsidRPr="00435557">
              <w:t>2.290133</w:t>
            </w:r>
          </w:p>
        </w:tc>
        <w:tc>
          <w:tcPr>
            <w:tcW w:w="1130" w:type="dxa"/>
            <w:noWrap/>
            <w:hideMark/>
          </w:tcPr>
          <w:p w14:paraId="131256F9" w14:textId="77777777" w:rsidR="00435557" w:rsidRPr="00435557" w:rsidRDefault="00435557" w:rsidP="00435557">
            <w:r w:rsidRPr="00435557">
              <w:t>4.59401</w:t>
            </w:r>
          </w:p>
        </w:tc>
        <w:tc>
          <w:tcPr>
            <w:tcW w:w="1130" w:type="dxa"/>
            <w:noWrap/>
            <w:hideMark/>
          </w:tcPr>
          <w:p w14:paraId="419F5950" w14:textId="77777777" w:rsidR="00435557" w:rsidRPr="00435557" w:rsidRDefault="00435557" w:rsidP="00435557">
            <w:r w:rsidRPr="00435557">
              <w:t>6.835055</w:t>
            </w:r>
          </w:p>
        </w:tc>
        <w:tc>
          <w:tcPr>
            <w:tcW w:w="1130" w:type="dxa"/>
            <w:noWrap/>
            <w:hideMark/>
          </w:tcPr>
          <w:p w14:paraId="19321726" w14:textId="77777777" w:rsidR="00435557" w:rsidRPr="00435557" w:rsidRDefault="00435557" w:rsidP="00435557">
            <w:r w:rsidRPr="00435557">
              <w:t>9.720446</w:t>
            </w:r>
          </w:p>
        </w:tc>
        <w:tc>
          <w:tcPr>
            <w:tcW w:w="1130" w:type="dxa"/>
            <w:noWrap/>
            <w:hideMark/>
          </w:tcPr>
          <w:p w14:paraId="31AED26A" w14:textId="77777777" w:rsidR="00435557" w:rsidRPr="00435557" w:rsidRDefault="00435557" w:rsidP="00435557">
            <w:r w:rsidRPr="00435557">
              <w:t>8.657645</w:t>
            </w:r>
          </w:p>
        </w:tc>
      </w:tr>
      <w:tr w:rsidR="00435557" w:rsidRPr="00435557" w14:paraId="099134AF" w14:textId="77777777" w:rsidTr="00435557">
        <w:trPr>
          <w:trHeight w:val="261"/>
        </w:trPr>
        <w:tc>
          <w:tcPr>
            <w:tcW w:w="1130" w:type="dxa"/>
            <w:noWrap/>
            <w:hideMark/>
          </w:tcPr>
          <w:p w14:paraId="7846C6F1" w14:textId="77777777" w:rsidR="00435557" w:rsidRPr="00435557" w:rsidRDefault="00435557" w:rsidP="00435557">
            <w:pPr>
              <w:rPr>
                <w:b/>
                <w:bCs/>
              </w:rPr>
            </w:pPr>
            <w:r w:rsidRPr="00435557">
              <w:rPr>
                <w:b/>
                <w:bCs/>
              </w:rPr>
              <w:t>2.646032</w:t>
            </w:r>
          </w:p>
        </w:tc>
        <w:tc>
          <w:tcPr>
            <w:tcW w:w="1130" w:type="dxa"/>
            <w:noWrap/>
            <w:hideMark/>
          </w:tcPr>
          <w:p w14:paraId="4E4B0E13" w14:textId="77777777" w:rsidR="00435557" w:rsidRPr="00435557" w:rsidRDefault="00435557" w:rsidP="00435557">
            <w:pPr>
              <w:rPr>
                <w:b/>
                <w:bCs/>
              </w:rPr>
            </w:pPr>
            <w:r w:rsidRPr="00435557">
              <w:rPr>
                <w:b/>
                <w:bCs/>
              </w:rPr>
              <w:t>3.651884</w:t>
            </w:r>
          </w:p>
        </w:tc>
        <w:tc>
          <w:tcPr>
            <w:tcW w:w="1130" w:type="dxa"/>
            <w:noWrap/>
            <w:hideMark/>
          </w:tcPr>
          <w:p w14:paraId="3067D8ED" w14:textId="77777777" w:rsidR="00435557" w:rsidRPr="00435557" w:rsidRDefault="00435557" w:rsidP="00435557">
            <w:pPr>
              <w:rPr>
                <w:b/>
                <w:bCs/>
              </w:rPr>
            </w:pPr>
            <w:r w:rsidRPr="00435557">
              <w:rPr>
                <w:b/>
                <w:bCs/>
              </w:rPr>
              <w:t>5.73403</w:t>
            </w:r>
          </w:p>
        </w:tc>
        <w:tc>
          <w:tcPr>
            <w:tcW w:w="1130" w:type="dxa"/>
            <w:noWrap/>
            <w:hideMark/>
          </w:tcPr>
          <w:p w14:paraId="1AF9D6C3" w14:textId="77777777" w:rsidR="00435557" w:rsidRPr="00435557" w:rsidRDefault="00435557" w:rsidP="00435557">
            <w:pPr>
              <w:rPr>
                <w:b/>
                <w:bCs/>
              </w:rPr>
            </w:pPr>
            <w:r w:rsidRPr="00435557">
              <w:rPr>
                <w:b/>
                <w:bCs/>
              </w:rPr>
              <w:t>7.299743</w:t>
            </w:r>
          </w:p>
        </w:tc>
        <w:tc>
          <w:tcPr>
            <w:tcW w:w="1130" w:type="dxa"/>
            <w:noWrap/>
            <w:hideMark/>
          </w:tcPr>
          <w:p w14:paraId="7DB0C86F" w14:textId="77777777" w:rsidR="00435557" w:rsidRPr="00435557" w:rsidRDefault="00435557" w:rsidP="00435557">
            <w:pPr>
              <w:rPr>
                <w:b/>
                <w:bCs/>
              </w:rPr>
            </w:pPr>
            <w:r w:rsidRPr="00435557">
              <w:rPr>
                <w:b/>
                <w:bCs/>
              </w:rPr>
              <w:t>9.635138</w:t>
            </w:r>
          </w:p>
        </w:tc>
        <w:tc>
          <w:tcPr>
            <w:tcW w:w="1130" w:type="dxa"/>
            <w:noWrap/>
            <w:hideMark/>
          </w:tcPr>
          <w:p w14:paraId="0206431D" w14:textId="77777777" w:rsidR="00435557" w:rsidRPr="00435557" w:rsidRDefault="00435557" w:rsidP="00435557">
            <w:pPr>
              <w:rPr>
                <w:b/>
                <w:bCs/>
              </w:rPr>
            </w:pPr>
            <w:r w:rsidRPr="00435557">
              <w:rPr>
                <w:b/>
                <w:bCs/>
              </w:rPr>
              <w:t>2.23489</w:t>
            </w:r>
          </w:p>
        </w:tc>
        <w:tc>
          <w:tcPr>
            <w:tcW w:w="1130" w:type="dxa"/>
            <w:noWrap/>
            <w:hideMark/>
          </w:tcPr>
          <w:p w14:paraId="45495B85" w14:textId="77777777" w:rsidR="00435557" w:rsidRPr="00435557" w:rsidRDefault="00435557" w:rsidP="00435557">
            <w:pPr>
              <w:rPr>
                <w:b/>
                <w:bCs/>
              </w:rPr>
            </w:pPr>
            <w:r w:rsidRPr="00435557">
              <w:rPr>
                <w:b/>
                <w:bCs/>
              </w:rPr>
              <w:t>3.903275</w:t>
            </w:r>
          </w:p>
        </w:tc>
        <w:tc>
          <w:tcPr>
            <w:tcW w:w="1130" w:type="dxa"/>
            <w:noWrap/>
            <w:hideMark/>
          </w:tcPr>
          <w:p w14:paraId="2A48C8B3" w14:textId="77777777" w:rsidR="00435557" w:rsidRPr="00435557" w:rsidRDefault="00435557" w:rsidP="00435557">
            <w:pPr>
              <w:rPr>
                <w:b/>
                <w:bCs/>
              </w:rPr>
            </w:pPr>
            <w:r w:rsidRPr="00435557">
              <w:rPr>
                <w:b/>
                <w:bCs/>
              </w:rPr>
              <w:t>5.66064</w:t>
            </w:r>
          </w:p>
        </w:tc>
        <w:tc>
          <w:tcPr>
            <w:tcW w:w="1130" w:type="dxa"/>
            <w:noWrap/>
            <w:hideMark/>
          </w:tcPr>
          <w:p w14:paraId="45483B2A" w14:textId="77777777" w:rsidR="00435557" w:rsidRPr="00435557" w:rsidRDefault="00435557" w:rsidP="00435557">
            <w:pPr>
              <w:rPr>
                <w:b/>
                <w:bCs/>
              </w:rPr>
            </w:pPr>
            <w:r w:rsidRPr="00435557">
              <w:rPr>
                <w:b/>
                <w:bCs/>
              </w:rPr>
              <w:t>7.247336</w:t>
            </w:r>
          </w:p>
        </w:tc>
        <w:tc>
          <w:tcPr>
            <w:tcW w:w="1130" w:type="dxa"/>
            <w:noWrap/>
            <w:hideMark/>
          </w:tcPr>
          <w:p w14:paraId="7F12A6AD" w14:textId="77777777" w:rsidR="00435557" w:rsidRPr="00435557" w:rsidRDefault="00435557" w:rsidP="00435557">
            <w:pPr>
              <w:rPr>
                <w:b/>
                <w:bCs/>
              </w:rPr>
            </w:pPr>
            <w:r w:rsidRPr="00435557">
              <w:rPr>
                <w:b/>
                <w:bCs/>
              </w:rPr>
              <w:t>9.018098</w:t>
            </w:r>
          </w:p>
        </w:tc>
      </w:tr>
    </w:tbl>
    <w:p w14:paraId="7CB67354" w14:textId="77777777" w:rsidR="00435557" w:rsidRDefault="00435557" w:rsidP="00F529BC"/>
    <w:p w14:paraId="2542C146" w14:textId="77777777" w:rsidR="00435557" w:rsidRDefault="00435557" w:rsidP="00F529BC">
      <w:r>
        <w:t>2</w:t>
      </w:r>
      <w:r w:rsidRPr="00435557">
        <w:rPr>
          <w:vertAlign w:val="superscript"/>
        </w:rPr>
        <w:t>nd</w:t>
      </w:r>
      <w:r>
        <w:t xml:space="preserve"> Node</w:t>
      </w:r>
    </w:p>
    <w:tbl>
      <w:tblPr>
        <w:tblStyle w:val="TableGrid"/>
        <w:tblW w:w="0" w:type="auto"/>
        <w:tblLook w:val="04A0" w:firstRow="1" w:lastRow="0" w:firstColumn="1" w:lastColumn="0" w:noHBand="0" w:noVBand="1"/>
      </w:tblPr>
      <w:tblGrid>
        <w:gridCol w:w="1132"/>
        <w:gridCol w:w="1132"/>
        <w:gridCol w:w="1132"/>
        <w:gridCol w:w="1132"/>
        <w:gridCol w:w="1132"/>
        <w:gridCol w:w="1132"/>
        <w:gridCol w:w="1132"/>
        <w:gridCol w:w="1132"/>
        <w:gridCol w:w="1132"/>
        <w:gridCol w:w="1132"/>
      </w:tblGrid>
      <w:tr w:rsidR="00435557" w:rsidRPr="00435557" w14:paraId="6E75F7B2" w14:textId="77777777" w:rsidTr="00435557">
        <w:trPr>
          <w:trHeight w:val="261"/>
        </w:trPr>
        <w:tc>
          <w:tcPr>
            <w:tcW w:w="1132" w:type="dxa"/>
            <w:noWrap/>
            <w:hideMark/>
          </w:tcPr>
          <w:p w14:paraId="0CFD63A3" w14:textId="77777777" w:rsidR="00435557" w:rsidRPr="00435557" w:rsidRDefault="00435557" w:rsidP="00435557">
            <w:r w:rsidRPr="00435557">
              <w:t>Tx01</w:t>
            </w:r>
          </w:p>
        </w:tc>
        <w:tc>
          <w:tcPr>
            <w:tcW w:w="1132" w:type="dxa"/>
            <w:noWrap/>
            <w:hideMark/>
          </w:tcPr>
          <w:p w14:paraId="6FE42972" w14:textId="77777777" w:rsidR="00435557" w:rsidRPr="00435557" w:rsidRDefault="00435557" w:rsidP="00435557">
            <w:r w:rsidRPr="00435557">
              <w:t>Tx02</w:t>
            </w:r>
          </w:p>
        </w:tc>
        <w:tc>
          <w:tcPr>
            <w:tcW w:w="1132" w:type="dxa"/>
            <w:noWrap/>
            <w:hideMark/>
          </w:tcPr>
          <w:p w14:paraId="1F16F453" w14:textId="77777777" w:rsidR="00435557" w:rsidRPr="00435557" w:rsidRDefault="00435557" w:rsidP="00435557">
            <w:r w:rsidRPr="00435557">
              <w:t>Tx03</w:t>
            </w:r>
          </w:p>
        </w:tc>
        <w:tc>
          <w:tcPr>
            <w:tcW w:w="1132" w:type="dxa"/>
            <w:noWrap/>
            <w:hideMark/>
          </w:tcPr>
          <w:p w14:paraId="4EA7DC02" w14:textId="77777777" w:rsidR="00435557" w:rsidRPr="00435557" w:rsidRDefault="00435557" w:rsidP="00435557">
            <w:r w:rsidRPr="00435557">
              <w:t>Tx04</w:t>
            </w:r>
          </w:p>
        </w:tc>
        <w:tc>
          <w:tcPr>
            <w:tcW w:w="1132" w:type="dxa"/>
            <w:noWrap/>
            <w:hideMark/>
          </w:tcPr>
          <w:p w14:paraId="18B019FC" w14:textId="77777777" w:rsidR="00435557" w:rsidRPr="00435557" w:rsidRDefault="00435557" w:rsidP="00435557">
            <w:r w:rsidRPr="00435557">
              <w:t>Tx05</w:t>
            </w:r>
          </w:p>
        </w:tc>
        <w:tc>
          <w:tcPr>
            <w:tcW w:w="1132" w:type="dxa"/>
            <w:noWrap/>
            <w:hideMark/>
          </w:tcPr>
          <w:p w14:paraId="36E1A98C" w14:textId="77777777" w:rsidR="00435557" w:rsidRPr="00435557" w:rsidRDefault="00435557" w:rsidP="00435557">
            <w:r w:rsidRPr="00435557">
              <w:t>Tx06</w:t>
            </w:r>
          </w:p>
        </w:tc>
        <w:tc>
          <w:tcPr>
            <w:tcW w:w="1132" w:type="dxa"/>
            <w:noWrap/>
            <w:hideMark/>
          </w:tcPr>
          <w:p w14:paraId="0A3220E7" w14:textId="77777777" w:rsidR="00435557" w:rsidRPr="00435557" w:rsidRDefault="00435557" w:rsidP="00435557">
            <w:r w:rsidRPr="00435557">
              <w:t>Tx07</w:t>
            </w:r>
          </w:p>
        </w:tc>
        <w:tc>
          <w:tcPr>
            <w:tcW w:w="1132" w:type="dxa"/>
            <w:noWrap/>
            <w:hideMark/>
          </w:tcPr>
          <w:p w14:paraId="4024E482" w14:textId="77777777" w:rsidR="00435557" w:rsidRPr="00435557" w:rsidRDefault="00435557" w:rsidP="00435557">
            <w:r w:rsidRPr="00435557">
              <w:t>Tx08</w:t>
            </w:r>
          </w:p>
        </w:tc>
        <w:tc>
          <w:tcPr>
            <w:tcW w:w="1132" w:type="dxa"/>
            <w:noWrap/>
            <w:hideMark/>
          </w:tcPr>
          <w:p w14:paraId="625F179B" w14:textId="77777777" w:rsidR="00435557" w:rsidRPr="00435557" w:rsidRDefault="00435557" w:rsidP="00435557">
            <w:r w:rsidRPr="00435557">
              <w:t>Tx09</w:t>
            </w:r>
          </w:p>
        </w:tc>
        <w:tc>
          <w:tcPr>
            <w:tcW w:w="1132" w:type="dxa"/>
            <w:noWrap/>
            <w:hideMark/>
          </w:tcPr>
          <w:p w14:paraId="751980FA" w14:textId="77777777" w:rsidR="00435557" w:rsidRPr="00435557" w:rsidRDefault="00435557" w:rsidP="00435557">
            <w:r w:rsidRPr="00435557">
              <w:t>Tx10</w:t>
            </w:r>
          </w:p>
        </w:tc>
      </w:tr>
      <w:tr w:rsidR="00435557" w:rsidRPr="00435557" w14:paraId="7C639B35" w14:textId="77777777" w:rsidTr="00435557">
        <w:trPr>
          <w:trHeight w:val="261"/>
        </w:trPr>
        <w:tc>
          <w:tcPr>
            <w:tcW w:w="1132" w:type="dxa"/>
            <w:noWrap/>
            <w:hideMark/>
          </w:tcPr>
          <w:p w14:paraId="3EAC51B0" w14:textId="77777777" w:rsidR="00435557" w:rsidRPr="00435557" w:rsidRDefault="00435557" w:rsidP="00435557">
            <w:r w:rsidRPr="00435557">
              <w:t>3.74377</w:t>
            </w:r>
          </w:p>
        </w:tc>
        <w:tc>
          <w:tcPr>
            <w:tcW w:w="1132" w:type="dxa"/>
            <w:noWrap/>
            <w:hideMark/>
          </w:tcPr>
          <w:p w14:paraId="73C6A7AC" w14:textId="77777777" w:rsidR="00435557" w:rsidRPr="00435557" w:rsidRDefault="00435557" w:rsidP="00435557">
            <w:r w:rsidRPr="00435557">
              <w:t>3.516155</w:t>
            </w:r>
          </w:p>
        </w:tc>
        <w:tc>
          <w:tcPr>
            <w:tcW w:w="1132" w:type="dxa"/>
            <w:noWrap/>
            <w:hideMark/>
          </w:tcPr>
          <w:p w14:paraId="271B706A" w14:textId="77777777" w:rsidR="00435557" w:rsidRPr="00435557" w:rsidRDefault="00435557" w:rsidP="00435557">
            <w:r w:rsidRPr="00435557">
              <w:t>4.637018</w:t>
            </w:r>
          </w:p>
        </w:tc>
        <w:tc>
          <w:tcPr>
            <w:tcW w:w="1132" w:type="dxa"/>
            <w:noWrap/>
            <w:hideMark/>
          </w:tcPr>
          <w:p w14:paraId="62B460F5" w14:textId="77777777" w:rsidR="00435557" w:rsidRPr="00435557" w:rsidRDefault="00435557" w:rsidP="00435557">
            <w:r w:rsidRPr="00435557">
              <w:t>6.1337</w:t>
            </w:r>
          </w:p>
        </w:tc>
        <w:tc>
          <w:tcPr>
            <w:tcW w:w="1132" w:type="dxa"/>
            <w:noWrap/>
            <w:hideMark/>
          </w:tcPr>
          <w:p w14:paraId="3CF877A9" w14:textId="77777777" w:rsidR="00435557" w:rsidRPr="00435557" w:rsidRDefault="00435557" w:rsidP="00435557">
            <w:r w:rsidRPr="00435557">
              <w:t>8.067416</w:t>
            </w:r>
          </w:p>
        </w:tc>
        <w:tc>
          <w:tcPr>
            <w:tcW w:w="1132" w:type="dxa"/>
            <w:noWrap/>
            <w:hideMark/>
          </w:tcPr>
          <w:p w14:paraId="23137460" w14:textId="77777777" w:rsidR="00435557" w:rsidRPr="00435557" w:rsidRDefault="00435557" w:rsidP="00435557">
            <w:r w:rsidRPr="00435557">
              <w:t>2.921235</w:t>
            </w:r>
          </w:p>
        </w:tc>
        <w:tc>
          <w:tcPr>
            <w:tcW w:w="1132" w:type="dxa"/>
            <w:noWrap/>
            <w:hideMark/>
          </w:tcPr>
          <w:p w14:paraId="3C644285" w14:textId="77777777" w:rsidR="00435557" w:rsidRPr="00435557" w:rsidRDefault="00435557" w:rsidP="00435557">
            <w:r w:rsidRPr="00435557">
              <w:t>2.174467</w:t>
            </w:r>
          </w:p>
        </w:tc>
        <w:tc>
          <w:tcPr>
            <w:tcW w:w="1132" w:type="dxa"/>
            <w:noWrap/>
            <w:hideMark/>
          </w:tcPr>
          <w:p w14:paraId="6D58B245" w14:textId="77777777" w:rsidR="00435557" w:rsidRPr="00435557" w:rsidRDefault="00435557" w:rsidP="00435557">
            <w:r w:rsidRPr="00435557">
              <w:t>6.153936</w:t>
            </w:r>
          </w:p>
        </w:tc>
        <w:tc>
          <w:tcPr>
            <w:tcW w:w="1132" w:type="dxa"/>
            <w:noWrap/>
            <w:hideMark/>
          </w:tcPr>
          <w:p w14:paraId="7EBBE59E" w14:textId="77777777" w:rsidR="00435557" w:rsidRPr="00435557" w:rsidRDefault="00435557" w:rsidP="00435557">
            <w:r w:rsidRPr="00435557">
              <w:t>6.164877</w:t>
            </w:r>
          </w:p>
        </w:tc>
        <w:tc>
          <w:tcPr>
            <w:tcW w:w="1132" w:type="dxa"/>
            <w:noWrap/>
            <w:hideMark/>
          </w:tcPr>
          <w:p w14:paraId="0964D59D" w14:textId="77777777" w:rsidR="00435557" w:rsidRPr="00435557" w:rsidRDefault="00435557" w:rsidP="00435557">
            <w:r w:rsidRPr="00435557">
              <w:t>8.127032</w:t>
            </w:r>
          </w:p>
        </w:tc>
      </w:tr>
      <w:tr w:rsidR="00435557" w:rsidRPr="00435557" w14:paraId="3A5093DB" w14:textId="77777777" w:rsidTr="00435557">
        <w:trPr>
          <w:trHeight w:val="261"/>
        </w:trPr>
        <w:tc>
          <w:tcPr>
            <w:tcW w:w="1132" w:type="dxa"/>
            <w:noWrap/>
            <w:hideMark/>
          </w:tcPr>
          <w:p w14:paraId="144642C8" w14:textId="77777777" w:rsidR="00435557" w:rsidRPr="00435557" w:rsidRDefault="00435557" w:rsidP="00435557">
            <w:r w:rsidRPr="00435557">
              <w:t>2.178489</w:t>
            </w:r>
          </w:p>
        </w:tc>
        <w:tc>
          <w:tcPr>
            <w:tcW w:w="1132" w:type="dxa"/>
            <w:noWrap/>
            <w:hideMark/>
          </w:tcPr>
          <w:p w14:paraId="667CB651" w14:textId="77777777" w:rsidR="00435557" w:rsidRPr="00435557" w:rsidRDefault="00435557" w:rsidP="00435557">
            <w:r w:rsidRPr="00435557">
              <w:t>4.12105</w:t>
            </w:r>
          </w:p>
        </w:tc>
        <w:tc>
          <w:tcPr>
            <w:tcW w:w="1132" w:type="dxa"/>
            <w:noWrap/>
            <w:hideMark/>
          </w:tcPr>
          <w:p w14:paraId="596B1C16" w14:textId="77777777" w:rsidR="00435557" w:rsidRPr="00435557" w:rsidRDefault="00435557" w:rsidP="00435557">
            <w:r w:rsidRPr="00435557">
              <w:t>5.288586</w:t>
            </w:r>
          </w:p>
        </w:tc>
        <w:tc>
          <w:tcPr>
            <w:tcW w:w="1132" w:type="dxa"/>
            <w:noWrap/>
            <w:hideMark/>
          </w:tcPr>
          <w:p w14:paraId="7D216FF3" w14:textId="77777777" w:rsidR="00435557" w:rsidRPr="00435557" w:rsidRDefault="00435557" w:rsidP="00435557">
            <w:r w:rsidRPr="00435557">
              <w:t>6.853726</w:t>
            </w:r>
          </w:p>
        </w:tc>
        <w:tc>
          <w:tcPr>
            <w:tcW w:w="1132" w:type="dxa"/>
            <w:noWrap/>
            <w:hideMark/>
          </w:tcPr>
          <w:p w14:paraId="06D0B611" w14:textId="77777777" w:rsidR="00435557" w:rsidRPr="00435557" w:rsidRDefault="00435557" w:rsidP="00435557">
            <w:r w:rsidRPr="00435557">
              <w:t>9.523446</w:t>
            </w:r>
          </w:p>
        </w:tc>
        <w:tc>
          <w:tcPr>
            <w:tcW w:w="1132" w:type="dxa"/>
            <w:noWrap/>
            <w:hideMark/>
          </w:tcPr>
          <w:p w14:paraId="0FE55629" w14:textId="77777777" w:rsidR="00435557" w:rsidRPr="00435557" w:rsidRDefault="00435557" w:rsidP="00435557">
            <w:r w:rsidRPr="00435557">
              <w:t>2.209338</w:t>
            </w:r>
          </w:p>
        </w:tc>
        <w:tc>
          <w:tcPr>
            <w:tcW w:w="1132" w:type="dxa"/>
            <w:noWrap/>
            <w:hideMark/>
          </w:tcPr>
          <w:p w14:paraId="6C272E45" w14:textId="77777777" w:rsidR="00435557" w:rsidRPr="00435557" w:rsidRDefault="00435557" w:rsidP="00435557">
            <w:r w:rsidRPr="00435557">
              <w:t>2.94473</w:t>
            </w:r>
          </w:p>
        </w:tc>
        <w:tc>
          <w:tcPr>
            <w:tcW w:w="1132" w:type="dxa"/>
            <w:noWrap/>
            <w:hideMark/>
          </w:tcPr>
          <w:p w14:paraId="362702EE" w14:textId="77777777" w:rsidR="00435557" w:rsidRPr="00435557" w:rsidRDefault="00435557" w:rsidP="00435557">
            <w:r w:rsidRPr="00435557">
              <w:t>4.892378</w:t>
            </w:r>
          </w:p>
        </w:tc>
        <w:tc>
          <w:tcPr>
            <w:tcW w:w="1132" w:type="dxa"/>
            <w:noWrap/>
            <w:hideMark/>
          </w:tcPr>
          <w:p w14:paraId="11A833AA" w14:textId="77777777" w:rsidR="00435557" w:rsidRPr="00435557" w:rsidRDefault="00435557" w:rsidP="00435557">
            <w:r w:rsidRPr="00435557">
              <w:t>5.993837</w:t>
            </w:r>
          </w:p>
        </w:tc>
        <w:tc>
          <w:tcPr>
            <w:tcW w:w="1132" w:type="dxa"/>
            <w:noWrap/>
            <w:hideMark/>
          </w:tcPr>
          <w:p w14:paraId="7CD2B401" w14:textId="77777777" w:rsidR="00435557" w:rsidRPr="00435557" w:rsidRDefault="00435557" w:rsidP="00435557">
            <w:r w:rsidRPr="00435557">
              <w:t>8.707047</w:t>
            </w:r>
          </w:p>
        </w:tc>
      </w:tr>
      <w:tr w:rsidR="00435557" w:rsidRPr="00435557" w14:paraId="201649A8" w14:textId="77777777" w:rsidTr="00435557">
        <w:trPr>
          <w:trHeight w:val="261"/>
        </w:trPr>
        <w:tc>
          <w:tcPr>
            <w:tcW w:w="1132" w:type="dxa"/>
            <w:noWrap/>
            <w:hideMark/>
          </w:tcPr>
          <w:p w14:paraId="40451E63" w14:textId="77777777" w:rsidR="00435557" w:rsidRPr="00435557" w:rsidRDefault="00435557" w:rsidP="00435557">
            <w:r w:rsidRPr="00435557">
              <w:t>2.441053</w:t>
            </w:r>
          </w:p>
        </w:tc>
        <w:tc>
          <w:tcPr>
            <w:tcW w:w="1132" w:type="dxa"/>
            <w:noWrap/>
            <w:hideMark/>
          </w:tcPr>
          <w:p w14:paraId="36AB9009" w14:textId="77777777" w:rsidR="00435557" w:rsidRPr="00435557" w:rsidRDefault="00435557" w:rsidP="00435557">
            <w:r w:rsidRPr="00435557">
              <w:t>2.415542</w:t>
            </w:r>
          </w:p>
        </w:tc>
        <w:tc>
          <w:tcPr>
            <w:tcW w:w="1132" w:type="dxa"/>
            <w:noWrap/>
            <w:hideMark/>
          </w:tcPr>
          <w:p w14:paraId="6EC17B77" w14:textId="77777777" w:rsidR="00435557" w:rsidRPr="00435557" w:rsidRDefault="00435557" w:rsidP="00435557">
            <w:r w:rsidRPr="00435557">
              <w:t>5.821756</w:t>
            </w:r>
          </w:p>
        </w:tc>
        <w:tc>
          <w:tcPr>
            <w:tcW w:w="1132" w:type="dxa"/>
            <w:noWrap/>
            <w:hideMark/>
          </w:tcPr>
          <w:p w14:paraId="0FAA680A" w14:textId="77777777" w:rsidR="00435557" w:rsidRPr="00435557" w:rsidRDefault="00435557" w:rsidP="00435557">
            <w:r w:rsidRPr="00435557">
              <w:t>6.814526</w:t>
            </w:r>
          </w:p>
        </w:tc>
        <w:tc>
          <w:tcPr>
            <w:tcW w:w="1132" w:type="dxa"/>
            <w:noWrap/>
            <w:hideMark/>
          </w:tcPr>
          <w:p w14:paraId="1765F903" w14:textId="77777777" w:rsidR="00435557" w:rsidRPr="00435557" w:rsidRDefault="00435557" w:rsidP="00435557">
            <w:r w:rsidRPr="00435557">
              <w:t>8.326438</w:t>
            </w:r>
          </w:p>
        </w:tc>
        <w:tc>
          <w:tcPr>
            <w:tcW w:w="1132" w:type="dxa"/>
            <w:noWrap/>
            <w:hideMark/>
          </w:tcPr>
          <w:p w14:paraId="3E0EB677" w14:textId="77777777" w:rsidR="00435557" w:rsidRPr="00435557" w:rsidRDefault="00435557" w:rsidP="00435557">
            <w:r w:rsidRPr="00435557">
              <w:t>2.318654</w:t>
            </w:r>
          </w:p>
        </w:tc>
        <w:tc>
          <w:tcPr>
            <w:tcW w:w="1132" w:type="dxa"/>
            <w:noWrap/>
            <w:hideMark/>
          </w:tcPr>
          <w:p w14:paraId="557ACCEB" w14:textId="77777777" w:rsidR="00435557" w:rsidRPr="00435557" w:rsidRDefault="00435557" w:rsidP="00435557">
            <w:r w:rsidRPr="00435557">
              <w:t>3.102307</w:t>
            </w:r>
          </w:p>
        </w:tc>
        <w:tc>
          <w:tcPr>
            <w:tcW w:w="1132" w:type="dxa"/>
            <w:noWrap/>
            <w:hideMark/>
          </w:tcPr>
          <w:p w14:paraId="63143D78" w14:textId="77777777" w:rsidR="00435557" w:rsidRPr="00435557" w:rsidRDefault="00435557" w:rsidP="00435557">
            <w:r w:rsidRPr="00435557">
              <w:t>5.516218</w:t>
            </w:r>
          </w:p>
        </w:tc>
        <w:tc>
          <w:tcPr>
            <w:tcW w:w="1132" w:type="dxa"/>
            <w:noWrap/>
            <w:hideMark/>
          </w:tcPr>
          <w:p w14:paraId="1A87063A" w14:textId="77777777" w:rsidR="00435557" w:rsidRPr="00435557" w:rsidRDefault="00435557" w:rsidP="00435557">
            <w:r w:rsidRPr="00435557">
              <w:t>6.326094</w:t>
            </w:r>
          </w:p>
        </w:tc>
        <w:tc>
          <w:tcPr>
            <w:tcW w:w="1132" w:type="dxa"/>
            <w:noWrap/>
            <w:hideMark/>
          </w:tcPr>
          <w:p w14:paraId="4906AC8C" w14:textId="77777777" w:rsidR="00435557" w:rsidRPr="00435557" w:rsidRDefault="00435557" w:rsidP="00435557">
            <w:r w:rsidRPr="00435557">
              <w:t>7.936595</w:t>
            </w:r>
          </w:p>
        </w:tc>
      </w:tr>
      <w:tr w:rsidR="00435557" w:rsidRPr="00435557" w14:paraId="3AC13A66" w14:textId="77777777" w:rsidTr="00435557">
        <w:trPr>
          <w:trHeight w:val="261"/>
        </w:trPr>
        <w:tc>
          <w:tcPr>
            <w:tcW w:w="1132" w:type="dxa"/>
            <w:noWrap/>
            <w:hideMark/>
          </w:tcPr>
          <w:p w14:paraId="121480DC" w14:textId="77777777" w:rsidR="00435557" w:rsidRPr="00435557" w:rsidRDefault="00435557" w:rsidP="00435557">
            <w:r w:rsidRPr="00435557">
              <w:t>2.511588</w:t>
            </w:r>
          </w:p>
        </w:tc>
        <w:tc>
          <w:tcPr>
            <w:tcW w:w="1132" w:type="dxa"/>
            <w:noWrap/>
            <w:hideMark/>
          </w:tcPr>
          <w:p w14:paraId="37A02EB2" w14:textId="77777777" w:rsidR="00435557" w:rsidRPr="00435557" w:rsidRDefault="00435557" w:rsidP="00435557">
            <w:r w:rsidRPr="00435557">
              <w:t>2.660859</w:t>
            </w:r>
          </w:p>
        </w:tc>
        <w:tc>
          <w:tcPr>
            <w:tcW w:w="1132" w:type="dxa"/>
            <w:noWrap/>
            <w:hideMark/>
          </w:tcPr>
          <w:p w14:paraId="172C340A" w14:textId="77777777" w:rsidR="00435557" w:rsidRPr="00435557" w:rsidRDefault="00435557" w:rsidP="00435557">
            <w:r w:rsidRPr="00435557">
              <w:t>5.277185</w:t>
            </w:r>
          </w:p>
        </w:tc>
        <w:tc>
          <w:tcPr>
            <w:tcW w:w="1132" w:type="dxa"/>
            <w:noWrap/>
            <w:hideMark/>
          </w:tcPr>
          <w:p w14:paraId="15D52127" w14:textId="77777777" w:rsidR="00435557" w:rsidRPr="00435557" w:rsidRDefault="00435557" w:rsidP="00435557">
            <w:r w:rsidRPr="00435557">
              <w:t>7.833717</w:t>
            </w:r>
          </w:p>
        </w:tc>
        <w:tc>
          <w:tcPr>
            <w:tcW w:w="1132" w:type="dxa"/>
            <w:noWrap/>
            <w:hideMark/>
          </w:tcPr>
          <w:p w14:paraId="2C658D84" w14:textId="77777777" w:rsidR="00435557" w:rsidRPr="00435557" w:rsidRDefault="00435557" w:rsidP="00435557">
            <w:r w:rsidRPr="00435557">
              <w:t>7.935173</w:t>
            </w:r>
          </w:p>
        </w:tc>
        <w:tc>
          <w:tcPr>
            <w:tcW w:w="1132" w:type="dxa"/>
            <w:noWrap/>
            <w:hideMark/>
          </w:tcPr>
          <w:p w14:paraId="4EF2CB35" w14:textId="77777777" w:rsidR="00435557" w:rsidRPr="00435557" w:rsidRDefault="00435557" w:rsidP="00435557">
            <w:r w:rsidRPr="00435557">
              <w:t>2.152355</w:t>
            </w:r>
          </w:p>
        </w:tc>
        <w:tc>
          <w:tcPr>
            <w:tcW w:w="1132" w:type="dxa"/>
            <w:noWrap/>
            <w:hideMark/>
          </w:tcPr>
          <w:p w14:paraId="536A8A51" w14:textId="77777777" w:rsidR="00435557" w:rsidRPr="00435557" w:rsidRDefault="00435557" w:rsidP="00435557">
            <w:r w:rsidRPr="00435557">
              <w:t>2.928506</w:t>
            </w:r>
          </w:p>
        </w:tc>
        <w:tc>
          <w:tcPr>
            <w:tcW w:w="1132" w:type="dxa"/>
            <w:noWrap/>
            <w:hideMark/>
          </w:tcPr>
          <w:p w14:paraId="39492C01" w14:textId="77777777" w:rsidR="00435557" w:rsidRPr="00435557" w:rsidRDefault="00435557" w:rsidP="00435557">
            <w:r w:rsidRPr="00435557">
              <w:t>5.304117</w:t>
            </w:r>
          </w:p>
        </w:tc>
        <w:tc>
          <w:tcPr>
            <w:tcW w:w="1132" w:type="dxa"/>
            <w:noWrap/>
            <w:hideMark/>
          </w:tcPr>
          <w:p w14:paraId="4729EF64" w14:textId="77777777" w:rsidR="00435557" w:rsidRPr="00435557" w:rsidRDefault="00435557" w:rsidP="00435557">
            <w:r w:rsidRPr="00435557">
              <w:t>6.840341</w:t>
            </w:r>
          </w:p>
        </w:tc>
        <w:tc>
          <w:tcPr>
            <w:tcW w:w="1132" w:type="dxa"/>
            <w:noWrap/>
            <w:hideMark/>
          </w:tcPr>
          <w:p w14:paraId="2ED19EAE" w14:textId="77777777" w:rsidR="00435557" w:rsidRPr="00435557" w:rsidRDefault="00435557" w:rsidP="00435557">
            <w:r w:rsidRPr="00435557">
              <w:t>8.722488</w:t>
            </w:r>
          </w:p>
        </w:tc>
      </w:tr>
      <w:tr w:rsidR="00435557" w:rsidRPr="00435557" w14:paraId="24B65420" w14:textId="77777777" w:rsidTr="00435557">
        <w:trPr>
          <w:trHeight w:val="261"/>
        </w:trPr>
        <w:tc>
          <w:tcPr>
            <w:tcW w:w="1132" w:type="dxa"/>
            <w:noWrap/>
            <w:hideMark/>
          </w:tcPr>
          <w:p w14:paraId="21EA35F2" w14:textId="77777777" w:rsidR="00435557" w:rsidRPr="00435557" w:rsidRDefault="00435557" w:rsidP="00435557">
            <w:r w:rsidRPr="00435557">
              <w:t>2.6202</w:t>
            </w:r>
          </w:p>
        </w:tc>
        <w:tc>
          <w:tcPr>
            <w:tcW w:w="1132" w:type="dxa"/>
            <w:noWrap/>
            <w:hideMark/>
          </w:tcPr>
          <w:p w14:paraId="3124450E" w14:textId="77777777" w:rsidR="00435557" w:rsidRPr="00435557" w:rsidRDefault="00435557" w:rsidP="00435557">
            <w:r w:rsidRPr="00435557">
              <w:t>2.588483</w:t>
            </w:r>
          </w:p>
        </w:tc>
        <w:tc>
          <w:tcPr>
            <w:tcW w:w="1132" w:type="dxa"/>
            <w:noWrap/>
            <w:hideMark/>
          </w:tcPr>
          <w:p w14:paraId="5779F025" w14:textId="77777777" w:rsidR="00435557" w:rsidRPr="00435557" w:rsidRDefault="00435557" w:rsidP="00435557">
            <w:r w:rsidRPr="00435557">
              <w:t>4.943312</w:t>
            </w:r>
          </w:p>
        </w:tc>
        <w:tc>
          <w:tcPr>
            <w:tcW w:w="1132" w:type="dxa"/>
            <w:noWrap/>
            <w:hideMark/>
          </w:tcPr>
          <w:p w14:paraId="7BFE8EE8" w14:textId="77777777" w:rsidR="00435557" w:rsidRPr="00435557" w:rsidRDefault="00435557" w:rsidP="00435557">
            <w:r w:rsidRPr="00435557">
              <w:t>6.990334</w:t>
            </w:r>
          </w:p>
        </w:tc>
        <w:tc>
          <w:tcPr>
            <w:tcW w:w="1132" w:type="dxa"/>
            <w:noWrap/>
            <w:hideMark/>
          </w:tcPr>
          <w:p w14:paraId="6FBD67D1" w14:textId="77777777" w:rsidR="00435557" w:rsidRPr="00435557" w:rsidRDefault="00435557" w:rsidP="00435557">
            <w:r w:rsidRPr="00435557">
              <w:t>11.10026</w:t>
            </w:r>
          </w:p>
        </w:tc>
        <w:tc>
          <w:tcPr>
            <w:tcW w:w="1132" w:type="dxa"/>
            <w:noWrap/>
            <w:hideMark/>
          </w:tcPr>
          <w:p w14:paraId="5044C1C6" w14:textId="77777777" w:rsidR="00435557" w:rsidRPr="00435557" w:rsidRDefault="00435557" w:rsidP="00435557">
            <w:r w:rsidRPr="00435557">
              <w:t>2.576412</w:t>
            </w:r>
          </w:p>
        </w:tc>
        <w:tc>
          <w:tcPr>
            <w:tcW w:w="1132" w:type="dxa"/>
            <w:noWrap/>
            <w:hideMark/>
          </w:tcPr>
          <w:p w14:paraId="78CAA4B7" w14:textId="77777777" w:rsidR="00435557" w:rsidRPr="00435557" w:rsidRDefault="00435557" w:rsidP="00435557">
            <w:r w:rsidRPr="00435557">
              <w:t>3.845356</w:t>
            </w:r>
          </w:p>
        </w:tc>
        <w:tc>
          <w:tcPr>
            <w:tcW w:w="1132" w:type="dxa"/>
            <w:noWrap/>
            <w:hideMark/>
          </w:tcPr>
          <w:p w14:paraId="111DEDE1" w14:textId="77777777" w:rsidR="00435557" w:rsidRPr="00435557" w:rsidRDefault="00435557" w:rsidP="00435557">
            <w:r w:rsidRPr="00435557">
              <w:t>6.381744</w:t>
            </w:r>
          </w:p>
        </w:tc>
        <w:tc>
          <w:tcPr>
            <w:tcW w:w="1132" w:type="dxa"/>
            <w:noWrap/>
            <w:hideMark/>
          </w:tcPr>
          <w:p w14:paraId="443B8BB5" w14:textId="77777777" w:rsidR="00435557" w:rsidRPr="00435557" w:rsidRDefault="00435557" w:rsidP="00435557">
            <w:r w:rsidRPr="00435557">
              <w:t>8.632075</w:t>
            </w:r>
          </w:p>
        </w:tc>
        <w:tc>
          <w:tcPr>
            <w:tcW w:w="1132" w:type="dxa"/>
            <w:noWrap/>
            <w:hideMark/>
          </w:tcPr>
          <w:p w14:paraId="3B6B76B8" w14:textId="77777777" w:rsidR="00435557" w:rsidRPr="00435557" w:rsidRDefault="00435557" w:rsidP="00435557">
            <w:r w:rsidRPr="00435557">
              <w:t>9.462806</w:t>
            </w:r>
          </w:p>
        </w:tc>
      </w:tr>
      <w:tr w:rsidR="00435557" w:rsidRPr="00435557" w14:paraId="5487E137" w14:textId="77777777" w:rsidTr="00435557">
        <w:trPr>
          <w:trHeight w:val="261"/>
        </w:trPr>
        <w:tc>
          <w:tcPr>
            <w:tcW w:w="1132" w:type="dxa"/>
            <w:noWrap/>
            <w:hideMark/>
          </w:tcPr>
          <w:p w14:paraId="01C61CF5" w14:textId="77777777" w:rsidR="00435557" w:rsidRPr="00435557" w:rsidRDefault="00435557" w:rsidP="00435557">
            <w:r w:rsidRPr="00435557">
              <w:t>2.457643</w:t>
            </w:r>
          </w:p>
        </w:tc>
        <w:tc>
          <w:tcPr>
            <w:tcW w:w="1132" w:type="dxa"/>
            <w:noWrap/>
            <w:hideMark/>
          </w:tcPr>
          <w:p w14:paraId="28518180" w14:textId="77777777" w:rsidR="00435557" w:rsidRPr="00435557" w:rsidRDefault="00435557" w:rsidP="00435557">
            <w:r w:rsidRPr="00435557">
              <w:t>4.440317</w:t>
            </w:r>
          </w:p>
        </w:tc>
        <w:tc>
          <w:tcPr>
            <w:tcW w:w="1132" w:type="dxa"/>
            <w:noWrap/>
            <w:hideMark/>
          </w:tcPr>
          <w:p w14:paraId="59E1E291" w14:textId="77777777" w:rsidR="00435557" w:rsidRPr="00435557" w:rsidRDefault="00435557" w:rsidP="00435557">
            <w:r w:rsidRPr="00435557">
              <w:t>5.454504</w:t>
            </w:r>
          </w:p>
        </w:tc>
        <w:tc>
          <w:tcPr>
            <w:tcW w:w="1132" w:type="dxa"/>
            <w:noWrap/>
            <w:hideMark/>
          </w:tcPr>
          <w:p w14:paraId="49BDC811" w14:textId="77777777" w:rsidR="00435557" w:rsidRPr="00435557" w:rsidRDefault="00435557" w:rsidP="00435557">
            <w:r w:rsidRPr="00435557">
              <w:t>7.119246</w:t>
            </w:r>
          </w:p>
        </w:tc>
        <w:tc>
          <w:tcPr>
            <w:tcW w:w="1132" w:type="dxa"/>
            <w:noWrap/>
            <w:hideMark/>
          </w:tcPr>
          <w:p w14:paraId="10B10387" w14:textId="77777777" w:rsidR="00435557" w:rsidRPr="00435557" w:rsidRDefault="00435557" w:rsidP="00435557">
            <w:r w:rsidRPr="00435557">
              <w:t>9.406876</w:t>
            </w:r>
          </w:p>
        </w:tc>
        <w:tc>
          <w:tcPr>
            <w:tcW w:w="1132" w:type="dxa"/>
            <w:noWrap/>
            <w:hideMark/>
          </w:tcPr>
          <w:p w14:paraId="71E1133A" w14:textId="77777777" w:rsidR="00435557" w:rsidRPr="00435557" w:rsidRDefault="00435557" w:rsidP="00435557">
            <w:r w:rsidRPr="00435557">
              <w:t>2.56802</w:t>
            </w:r>
          </w:p>
        </w:tc>
        <w:tc>
          <w:tcPr>
            <w:tcW w:w="1132" w:type="dxa"/>
            <w:noWrap/>
            <w:hideMark/>
          </w:tcPr>
          <w:p w14:paraId="62AB9952" w14:textId="77777777" w:rsidR="00435557" w:rsidRPr="00435557" w:rsidRDefault="00435557" w:rsidP="00435557">
            <w:r w:rsidRPr="00435557">
              <w:t>4.153095</w:t>
            </w:r>
          </w:p>
        </w:tc>
        <w:tc>
          <w:tcPr>
            <w:tcW w:w="1132" w:type="dxa"/>
            <w:noWrap/>
            <w:hideMark/>
          </w:tcPr>
          <w:p w14:paraId="6C25C55D" w14:textId="77777777" w:rsidR="00435557" w:rsidRPr="00435557" w:rsidRDefault="00435557" w:rsidP="00435557">
            <w:r w:rsidRPr="00435557">
              <w:t>5.481119</w:t>
            </w:r>
          </w:p>
        </w:tc>
        <w:tc>
          <w:tcPr>
            <w:tcW w:w="1132" w:type="dxa"/>
            <w:noWrap/>
            <w:hideMark/>
          </w:tcPr>
          <w:p w14:paraId="0011742E" w14:textId="77777777" w:rsidR="00435557" w:rsidRPr="00435557" w:rsidRDefault="00435557" w:rsidP="00435557">
            <w:r w:rsidRPr="00435557">
              <w:t>6.439485</w:t>
            </w:r>
          </w:p>
        </w:tc>
        <w:tc>
          <w:tcPr>
            <w:tcW w:w="1132" w:type="dxa"/>
            <w:noWrap/>
            <w:hideMark/>
          </w:tcPr>
          <w:p w14:paraId="38A2B1B3" w14:textId="77777777" w:rsidR="00435557" w:rsidRPr="00435557" w:rsidRDefault="00435557" w:rsidP="00435557">
            <w:r w:rsidRPr="00435557">
              <w:t>10.57743</w:t>
            </w:r>
          </w:p>
        </w:tc>
      </w:tr>
      <w:tr w:rsidR="00435557" w:rsidRPr="00435557" w14:paraId="39332C0C" w14:textId="77777777" w:rsidTr="00435557">
        <w:trPr>
          <w:trHeight w:val="261"/>
        </w:trPr>
        <w:tc>
          <w:tcPr>
            <w:tcW w:w="1132" w:type="dxa"/>
            <w:noWrap/>
            <w:hideMark/>
          </w:tcPr>
          <w:p w14:paraId="7BD7E381" w14:textId="77777777" w:rsidR="00435557" w:rsidRPr="00435557" w:rsidRDefault="00435557" w:rsidP="00435557">
            <w:r w:rsidRPr="00435557">
              <w:t>2.751243</w:t>
            </w:r>
          </w:p>
        </w:tc>
        <w:tc>
          <w:tcPr>
            <w:tcW w:w="1132" w:type="dxa"/>
            <w:noWrap/>
            <w:hideMark/>
          </w:tcPr>
          <w:p w14:paraId="243FB49D" w14:textId="77777777" w:rsidR="00435557" w:rsidRPr="00435557" w:rsidRDefault="00435557" w:rsidP="00435557">
            <w:r w:rsidRPr="00435557">
              <w:t>3.492632</w:t>
            </w:r>
          </w:p>
        </w:tc>
        <w:tc>
          <w:tcPr>
            <w:tcW w:w="1132" w:type="dxa"/>
            <w:noWrap/>
            <w:hideMark/>
          </w:tcPr>
          <w:p w14:paraId="3B00C27A" w14:textId="77777777" w:rsidR="00435557" w:rsidRPr="00435557" w:rsidRDefault="00435557" w:rsidP="00435557">
            <w:r w:rsidRPr="00435557">
              <w:t>5.672891</w:t>
            </w:r>
          </w:p>
        </w:tc>
        <w:tc>
          <w:tcPr>
            <w:tcW w:w="1132" w:type="dxa"/>
            <w:noWrap/>
            <w:hideMark/>
          </w:tcPr>
          <w:p w14:paraId="27319B30" w14:textId="77777777" w:rsidR="00435557" w:rsidRPr="00435557" w:rsidRDefault="00435557" w:rsidP="00435557">
            <w:r w:rsidRPr="00435557">
              <w:t>9.236356</w:t>
            </w:r>
          </w:p>
        </w:tc>
        <w:tc>
          <w:tcPr>
            <w:tcW w:w="1132" w:type="dxa"/>
            <w:noWrap/>
            <w:hideMark/>
          </w:tcPr>
          <w:p w14:paraId="351B4440" w14:textId="77777777" w:rsidR="00435557" w:rsidRPr="00435557" w:rsidRDefault="00435557" w:rsidP="00435557">
            <w:r w:rsidRPr="00435557">
              <w:t>8.551239</w:t>
            </w:r>
          </w:p>
        </w:tc>
        <w:tc>
          <w:tcPr>
            <w:tcW w:w="1132" w:type="dxa"/>
            <w:noWrap/>
            <w:hideMark/>
          </w:tcPr>
          <w:p w14:paraId="72160D7C" w14:textId="77777777" w:rsidR="00435557" w:rsidRPr="00435557" w:rsidRDefault="00435557" w:rsidP="00435557">
            <w:r w:rsidRPr="00435557">
              <w:t>1.88402</w:t>
            </w:r>
          </w:p>
        </w:tc>
        <w:tc>
          <w:tcPr>
            <w:tcW w:w="1132" w:type="dxa"/>
            <w:noWrap/>
            <w:hideMark/>
          </w:tcPr>
          <w:p w14:paraId="53103DC4" w14:textId="77777777" w:rsidR="00435557" w:rsidRPr="00435557" w:rsidRDefault="00435557" w:rsidP="00435557">
            <w:r w:rsidRPr="00435557">
              <w:t>4.15583</w:t>
            </w:r>
          </w:p>
        </w:tc>
        <w:tc>
          <w:tcPr>
            <w:tcW w:w="1132" w:type="dxa"/>
            <w:noWrap/>
            <w:hideMark/>
          </w:tcPr>
          <w:p w14:paraId="311E5B73" w14:textId="77777777" w:rsidR="00435557" w:rsidRPr="00435557" w:rsidRDefault="00435557" w:rsidP="00435557">
            <w:r w:rsidRPr="00435557">
              <w:t>5.264592</w:t>
            </w:r>
          </w:p>
        </w:tc>
        <w:tc>
          <w:tcPr>
            <w:tcW w:w="1132" w:type="dxa"/>
            <w:noWrap/>
            <w:hideMark/>
          </w:tcPr>
          <w:p w14:paraId="74A71D0C" w14:textId="77777777" w:rsidR="00435557" w:rsidRPr="00435557" w:rsidRDefault="00435557" w:rsidP="00435557">
            <w:r w:rsidRPr="00435557">
              <w:t>7.437628</w:t>
            </w:r>
          </w:p>
        </w:tc>
        <w:tc>
          <w:tcPr>
            <w:tcW w:w="1132" w:type="dxa"/>
            <w:noWrap/>
            <w:hideMark/>
          </w:tcPr>
          <w:p w14:paraId="4A124022" w14:textId="77777777" w:rsidR="00435557" w:rsidRPr="00435557" w:rsidRDefault="00435557" w:rsidP="00435557">
            <w:r w:rsidRPr="00435557">
              <w:t>8.647685</w:t>
            </w:r>
          </w:p>
        </w:tc>
      </w:tr>
      <w:tr w:rsidR="00435557" w:rsidRPr="00435557" w14:paraId="22F0E116" w14:textId="77777777" w:rsidTr="00435557">
        <w:trPr>
          <w:trHeight w:val="261"/>
        </w:trPr>
        <w:tc>
          <w:tcPr>
            <w:tcW w:w="1132" w:type="dxa"/>
            <w:noWrap/>
            <w:hideMark/>
          </w:tcPr>
          <w:p w14:paraId="7B2D9E13" w14:textId="77777777" w:rsidR="00435557" w:rsidRPr="00435557" w:rsidRDefault="00435557" w:rsidP="00435557">
            <w:r w:rsidRPr="00435557">
              <w:t>2.105207</w:t>
            </w:r>
          </w:p>
        </w:tc>
        <w:tc>
          <w:tcPr>
            <w:tcW w:w="1132" w:type="dxa"/>
            <w:noWrap/>
            <w:hideMark/>
          </w:tcPr>
          <w:p w14:paraId="20163750" w14:textId="77777777" w:rsidR="00435557" w:rsidRPr="00435557" w:rsidRDefault="00435557" w:rsidP="00435557">
            <w:r w:rsidRPr="00435557">
              <w:t>3.64091</w:t>
            </w:r>
          </w:p>
        </w:tc>
        <w:tc>
          <w:tcPr>
            <w:tcW w:w="1132" w:type="dxa"/>
            <w:noWrap/>
            <w:hideMark/>
          </w:tcPr>
          <w:p w14:paraId="0F54CE02" w14:textId="77777777" w:rsidR="00435557" w:rsidRPr="00435557" w:rsidRDefault="00435557" w:rsidP="00435557">
            <w:r w:rsidRPr="00435557">
              <w:t>6.115801</w:t>
            </w:r>
          </w:p>
        </w:tc>
        <w:tc>
          <w:tcPr>
            <w:tcW w:w="1132" w:type="dxa"/>
            <w:noWrap/>
            <w:hideMark/>
          </w:tcPr>
          <w:p w14:paraId="436FE351" w14:textId="77777777" w:rsidR="00435557" w:rsidRPr="00435557" w:rsidRDefault="00435557" w:rsidP="00435557">
            <w:r w:rsidRPr="00435557">
              <w:t>7.970943</w:t>
            </w:r>
          </w:p>
        </w:tc>
        <w:tc>
          <w:tcPr>
            <w:tcW w:w="1132" w:type="dxa"/>
            <w:noWrap/>
            <w:hideMark/>
          </w:tcPr>
          <w:p w14:paraId="367063EE" w14:textId="77777777" w:rsidR="00435557" w:rsidRPr="00435557" w:rsidRDefault="00435557" w:rsidP="00435557">
            <w:r w:rsidRPr="00435557">
              <w:t>11.97213</w:t>
            </w:r>
          </w:p>
        </w:tc>
        <w:tc>
          <w:tcPr>
            <w:tcW w:w="1132" w:type="dxa"/>
            <w:noWrap/>
            <w:hideMark/>
          </w:tcPr>
          <w:p w14:paraId="10B68292" w14:textId="77777777" w:rsidR="00435557" w:rsidRPr="00435557" w:rsidRDefault="00435557" w:rsidP="00435557">
            <w:r w:rsidRPr="00435557">
              <w:t>2.795521</w:t>
            </w:r>
          </w:p>
        </w:tc>
        <w:tc>
          <w:tcPr>
            <w:tcW w:w="1132" w:type="dxa"/>
            <w:noWrap/>
            <w:hideMark/>
          </w:tcPr>
          <w:p w14:paraId="44BBDE1A" w14:textId="77777777" w:rsidR="00435557" w:rsidRPr="00435557" w:rsidRDefault="00435557" w:rsidP="00435557">
            <w:r w:rsidRPr="00435557">
              <w:t>4.324014</w:t>
            </w:r>
          </w:p>
        </w:tc>
        <w:tc>
          <w:tcPr>
            <w:tcW w:w="1132" w:type="dxa"/>
            <w:noWrap/>
            <w:hideMark/>
          </w:tcPr>
          <w:p w14:paraId="764454B9" w14:textId="77777777" w:rsidR="00435557" w:rsidRPr="00435557" w:rsidRDefault="00435557" w:rsidP="00435557">
            <w:r w:rsidRPr="00435557">
              <w:t>5.314157</w:t>
            </w:r>
          </w:p>
        </w:tc>
        <w:tc>
          <w:tcPr>
            <w:tcW w:w="1132" w:type="dxa"/>
            <w:noWrap/>
            <w:hideMark/>
          </w:tcPr>
          <w:p w14:paraId="36732FC6" w14:textId="77777777" w:rsidR="00435557" w:rsidRPr="00435557" w:rsidRDefault="00435557" w:rsidP="00435557">
            <w:r w:rsidRPr="00435557">
              <w:t>8.606731</w:t>
            </w:r>
          </w:p>
        </w:tc>
        <w:tc>
          <w:tcPr>
            <w:tcW w:w="1132" w:type="dxa"/>
            <w:noWrap/>
            <w:hideMark/>
          </w:tcPr>
          <w:p w14:paraId="7BFC8E6D" w14:textId="77777777" w:rsidR="00435557" w:rsidRPr="00435557" w:rsidRDefault="00435557" w:rsidP="00435557">
            <w:r w:rsidRPr="00435557">
              <w:t>9.269559</w:t>
            </w:r>
          </w:p>
        </w:tc>
      </w:tr>
      <w:tr w:rsidR="00435557" w:rsidRPr="00435557" w14:paraId="6CE5CF88" w14:textId="77777777" w:rsidTr="00435557">
        <w:trPr>
          <w:trHeight w:val="261"/>
        </w:trPr>
        <w:tc>
          <w:tcPr>
            <w:tcW w:w="1132" w:type="dxa"/>
            <w:noWrap/>
            <w:hideMark/>
          </w:tcPr>
          <w:p w14:paraId="0DF7DBA4" w14:textId="77777777" w:rsidR="00435557" w:rsidRPr="00435557" w:rsidRDefault="00435557" w:rsidP="00435557">
            <w:r w:rsidRPr="00435557">
              <w:t>2.314038</w:t>
            </w:r>
          </w:p>
        </w:tc>
        <w:tc>
          <w:tcPr>
            <w:tcW w:w="1132" w:type="dxa"/>
            <w:noWrap/>
            <w:hideMark/>
          </w:tcPr>
          <w:p w14:paraId="78B1E377" w14:textId="77777777" w:rsidR="00435557" w:rsidRPr="00435557" w:rsidRDefault="00435557" w:rsidP="00435557">
            <w:r w:rsidRPr="00435557">
              <w:t>4.158904</w:t>
            </w:r>
          </w:p>
        </w:tc>
        <w:tc>
          <w:tcPr>
            <w:tcW w:w="1132" w:type="dxa"/>
            <w:noWrap/>
            <w:hideMark/>
          </w:tcPr>
          <w:p w14:paraId="5B70319B" w14:textId="77777777" w:rsidR="00435557" w:rsidRPr="00435557" w:rsidRDefault="00435557" w:rsidP="00435557">
            <w:r w:rsidRPr="00435557">
              <w:t>5.595444</w:t>
            </w:r>
          </w:p>
        </w:tc>
        <w:tc>
          <w:tcPr>
            <w:tcW w:w="1132" w:type="dxa"/>
            <w:noWrap/>
            <w:hideMark/>
          </w:tcPr>
          <w:p w14:paraId="7A2BFE5E" w14:textId="77777777" w:rsidR="00435557" w:rsidRPr="00435557" w:rsidRDefault="00435557" w:rsidP="00435557">
            <w:r w:rsidRPr="00435557">
              <w:t>7.471145</w:t>
            </w:r>
          </w:p>
        </w:tc>
        <w:tc>
          <w:tcPr>
            <w:tcW w:w="1132" w:type="dxa"/>
            <w:noWrap/>
            <w:hideMark/>
          </w:tcPr>
          <w:p w14:paraId="04CA4E0B" w14:textId="77777777" w:rsidR="00435557" w:rsidRPr="00435557" w:rsidRDefault="00435557" w:rsidP="00435557">
            <w:r w:rsidRPr="00435557">
              <w:t>11.95985</w:t>
            </w:r>
          </w:p>
        </w:tc>
        <w:tc>
          <w:tcPr>
            <w:tcW w:w="1132" w:type="dxa"/>
            <w:noWrap/>
            <w:hideMark/>
          </w:tcPr>
          <w:p w14:paraId="6020B311" w14:textId="77777777" w:rsidR="00435557" w:rsidRPr="00435557" w:rsidRDefault="00435557" w:rsidP="00435557">
            <w:r w:rsidRPr="00435557">
              <w:t>2.513821</w:t>
            </w:r>
          </w:p>
        </w:tc>
        <w:tc>
          <w:tcPr>
            <w:tcW w:w="1132" w:type="dxa"/>
            <w:noWrap/>
            <w:hideMark/>
          </w:tcPr>
          <w:p w14:paraId="6182806B" w14:textId="77777777" w:rsidR="00435557" w:rsidRPr="00435557" w:rsidRDefault="00435557" w:rsidP="00435557">
            <w:r w:rsidRPr="00435557">
              <w:t>5.318544</w:t>
            </w:r>
          </w:p>
        </w:tc>
        <w:tc>
          <w:tcPr>
            <w:tcW w:w="1132" w:type="dxa"/>
            <w:noWrap/>
            <w:hideMark/>
          </w:tcPr>
          <w:p w14:paraId="668582A1" w14:textId="77777777" w:rsidR="00435557" w:rsidRPr="00435557" w:rsidRDefault="00435557" w:rsidP="00435557">
            <w:r w:rsidRPr="00435557">
              <w:t>5.573926</w:t>
            </w:r>
          </w:p>
        </w:tc>
        <w:tc>
          <w:tcPr>
            <w:tcW w:w="1132" w:type="dxa"/>
            <w:noWrap/>
            <w:hideMark/>
          </w:tcPr>
          <w:p w14:paraId="2AF13AB3" w14:textId="77777777" w:rsidR="00435557" w:rsidRPr="00435557" w:rsidRDefault="00435557" w:rsidP="00435557">
            <w:r w:rsidRPr="00435557">
              <w:t>7.418479</w:t>
            </w:r>
          </w:p>
        </w:tc>
        <w:tc>
          <w:tcPr>
            <w:tcW w:w="1132" w:type="dxa"/>
            <w:noWrap/>
            <w:hideMark/>
          </w:tcPr>
          <w:p w14:paraId="0365A133" w14:textId="77777777" w:rsidR="00435557" w:rsidRPr="00435557" w:rsidRDefault="00435557" w:rsidP="00435557">
            <w:r w:rsidRPr="00435557">
              <w:t>10.68582</w:t>
            </w:r>
          </w:p>
        </w:tc>
      </w:tr>
      <w:tr w:rsidR="00435557" w:rsidRPr="00435557" w14:paraId="23090545" w14:textId="77777777" w:rsidTr="00435557">
        <w:trPr>
          <w:trHeight w:val="261"/>
        </w:trPr>
        <w:tc>
          <w:tcPr>
            <w:tcW w:w="1132" w:type="dxa"/>
            <w:noWrap/>
            <w:hideMark/>
          </w:tcPr>
          <w:p w14:paraId="4757827A" w14:textId="77777777" w:rsidR="00435557" w:rsidRPr="00435557" w:rsidRDefault="00435557" w:rsidP="00435557">
            <w:r w:rsidRPr="00435557">
              <w:t>3.41056</w:t>
            </w:r>
          </w:p>
        </w:tc>
        <w:tc>
          <w:tcPr>
            <w:tcW w:w="1132" w:type="dxa"/>
            <w:noWrap/>
            <w:hideMark/>
          </w:tcPr>
          <w:p w14:paraId="033555B8" w14:textId="77777777" w:rsidR="00435557" w:rsidRPr="00435557" w:rsidRDefault="00435557" w:rsidP="00435557">
            <w:r w:rsidRPr="00435557">
              <w:t>3.46445</w:t>
            </w:r>
          </w:p>
        </w:tc>
        <w:tc>
          <w:tcPr>
            <w:tcW w:w="1132" w:type="dxa"/>
            <w:noWrap/>
            <w:hideMark/>
          </w:tcPr>
          <w:p w14:paraId="30262DB1" w14:textId="77777777" w:rsidR="00435557" w:rsidRPr="00435557" w:rsidRDefault="00435557" w:rsidP="00435557">
            <w:r w:rsidRPr="00435557">
              <w:t>6.137172</w:t>
            </w:r>
          </w:p>
        </w:tc>
        <w:tc>
          <w:tcPr>
            <w:tcW w:w="1132" w:type="dxa"/>
            <w:noWrap/>
            <w:hideMark/>
          </w:tcPr>
          <w:p w14:paraId="43B39B78" w14:textId="77777777" w:rsidR="00435557" w:rsidRPr="00435557" w:rsidRDefault="00435557" w:rsidP="00435557">
            <w:r w:rsidRPr="00435557">
              <w:t>7.617896</w:t>
            </w:r>
          </w:p>
        </w:tc>
        <w:tc>
          <w:tcPr>
            <w:tcW w:w="1132" w:type="dxa"/>
            <w:noWrap/>
            <w:hideMark/>
          </w:tcPr>
          <w:p w14:paraId="5C6035F7" w14:textId="77777777" w:rsidR="00435557" w:rsidRPr="00435557" w:rsidRDefault="00435557" w:rsidP="00435557">
            <w:r w:rsidRPr="00435557">
              <w:t>9.743869</w:t>
            </w:r>
          </w:p>
        </w:tc>
        <w:tc>
          <w:tcPr>
            <w:tcW w:w="1132" w:type="dxa"/>
            <w:noWrap/>
            <w:hideMark/>
          </w:tcPr>
          <w:p w14:paraId="720329BB" w14:textId="77777777" w:rsidR="00435557" w:rsidRPr="00435557" w:rsidRDefault="00435557" w:rsidP="00435557">
            <w:r w:rsidRPr="00435557">
              <w:t>3.225369</w:t>
            </w:r>
          </w:p>
        </w:tc>
        <w:tc>
          <w:tcPr>
            <w:tcW w:w="1132" w:type="dxa"/>
            <w:noWrap/>
            <w:hideMark/>
          </w:tcPr>
          <w:p w14:paraId="7E64E570" w14:textId="77777777" w:rsidR="00435557" w:rsidRPr="00435557" w:rsidRDefault="00435557" w:rsidP="00435557">
            <w:r w:rsidRPr="00435557">
              <w:t>4.370522</w:t>
            </w:r>
          </w:p>
        </w:tc>
        <w:tc>
          <w:tcPr>
            <w:tcW w:w="1132" w:type="dxa"/>
            <w:noWrap/>
            <w:hideMark/>
          </w:tcPr>
          <w:p w14:paraId="7FC2F949" w14:textId="77777777" w:rsidR="00435557" w:rsidRPr="00435557" w:rsidRDefault="00435557" w:rsidP="00435557">
            <w:r w:rsidRPr="00435557">
              <w:t>6.648808</w:t>
            </w:r>
          </w:p>
        </w:tc>
        <w:tc>
          <w:tcPr>
            <w:tcW w:w="1132" w:type="dxa"/>
            <w:noWrap/>
            <w:hideMark/>
          </w:tcPr>
          <w:p w14:paraId="75E2729B" w14:textId="77777777" w:rsidR="00435557" w:rsidRPr="00435557" w:rsidRDefault="00435557" w:rsidP="00435557">
            <w:r w:rsidRPr="00435557">
              <w:t>7.976052</w:t>
            </w:r>
          </w:p>
        </w:tc>
        <w:tc>
          <w:tcPr>
            <w:tcW w:w="1132" w:type="dxa"/>
            <w:noWrap/>
            <w:hideMark/>
          </w:tcPr>
          <w:p w14:paraId="0B53A5B7" w14:textId="77777777" w:rsidR="00435557" w:rsidRPr="00435557" w:rsidRDefault="00435557" w:rsidP="00435557">
            <w:r w:rsidRPr="00435557">
              <w:t>12.20641</w:t>
            </w:r>
          </w:p>
        </w:tc>
      </w:tr>
      <w:tr w:rsidR="00435557" w:rsidRPr="00435557" w14:paraId="1F686D2B" w14:textId="77777777" w:rsidTr="00435557">
        <w:trPr>
          <w:trHeight w:val="261"/>
        </w:trPr>
        <w:tc>
          <w:tcPr>
            <w:tcW w:w="1132" w:type="dxa"/>
            <w:noWrap/>
            <w:hideMark/>
          </w:tcPr>
          <w:p w14:paraId="2C1BECDA" w14:textId="77777777" w:rsidR="00435557" w:rsidRPr="00435557" w:rsidRDefault="00435557" w:rsidP="00435557">
            <w:pPr>
              <w:rPr>
                <w:b/>
                <w:bCs/>
              </w:rPr>
            </w:pPr>
            <w:r w:rsidRPr="00435557">
              <w:rPr>
                <w:b/>
                <w:bCs/>
              </w:rPr>
              <w:t>2.653379</w:t>
            </w:r>
          </w:p>
        </w:tc>
        <w:tc>
          <w:tcPr>
            <w:tcW w:w="1132" w:type="dxa"/>
            <w:noWrap/>
            <w:hideMark/>
          </w:tcPr>
          <w:p w14:paraId="465A374B" w14:textId="77777777" w:rsidR="00435557" w:rsidRPr="00435557" w:rsidRDefault="00435557" w:rsidP="00435557">
            <w:pPr>
              <w:rPr>
                <w:b/>
                <w:bCs/>
              </w:rPr>
            </w:pPr>
            <w:r w:rsidRPr="00435557">
              <w:rPr>
                <w:b/>
                <w:bCs/>
              </w:rPr>
              <w:t>3.44993</w:t>
            </w:r>
          </w:p>
        </w:tc>
        <w:tc>
          <w:tcPr>
            <w:tcW w:w="1132" w:type="dxa"/>
            <w:noWrap/>
            <w:hideMark/>
          </w:tcPr>
          <w:p w14:paraId="0E0818C2" w14:textId="77777777" w:rsidR="00435557" w:rsidRPr="00435557" w:rsidRDefault="00435557" w:rsidP="00435557">
            <w:pPr>
              <w:rPr>
                <w:b/>
                <w:bCs/>
              </w:rPr>
            </w:pPr>
            <w:r w:rsidRPr="00435557">
              <w:rPr>
                <w:b/>
                <w:bCs/>
              </w:rPr>
              <w:t>5.494367</w:t>
            </w:r>
          </w:p>
        </w:tc>
        <w:tc>
          <w:tcPr>
            <w:tcW w:w="1132" w:type="dxa"/>
            <w:noWrap/>
            <w:hideMark/>
          </w:tcPr>
          <w:p w14:paraId="67AA7C27" w14:textId="77777777" w:rsidR="00435557" w:rsidRPr="00435557" w:rsidRDefault="00435557" w:rsidP="00435557">
            <w:pPr>
              <w:rPr>
                <w:b/>
                <w:bCs/>
              </w:rPr>
            </w:pPr>
            <w:r w:rsidRPr="00435557">
              <w:rPr>
                <w:b/>
                <w:bCs/>
              </w:rPr>
              <w:t>7.404159</w:t>
            </w:r>
          </w:p>
        </w:tc>
        <w:tc>
          <w:tcPr>
            <w:tcW w:w="1132" w:type="dxa"/>
            <w:noWrap/>
            <w:hideMark/>
          </w:tcPr>
          <w:p w14:paraId="1269CE6B" w14:textId="77777777" w:rsidR="00435557" w:rsidRPr="00435557" w:rsidRDefault="00435557" w:rsidP="00435557">
            <w:pPr>
              <w:rPr>
                <w:b/>
                <w:bCs/>
              </w:rPr>
            </w:pPr>
            <w:r w:rsidRPr="00435557">
              <w:rPr>
                <w:b/>
                <w:bCs/>
              </w:rPr>
              <w:t>9.658669</w:t>
            </w:r>
          </w:p>
        </w:tc>
        <w:tc>
          <w:tcPr>
            <w:tcW w:w="1132" w:type="dxa"/>
            <w:noWrap/>
            <w:hideMark/>
          </w:tcPr>
          <w:p w14:paraId="0020A815" w14:textId="77777777" w:rsidR="00435557" w:rsidRPr="00435557" w:rsidRDefault="00435557" w:rsidP="00435557">
            <w:pPr>
              <w:rPr>
                <w:b/>
                <w:bCs/>
              </w:rPr>
            </w:pPr>
            <w:r w:rsidRPr="00435557">
              <w:rPr>
                <w:b/>
                <w:bCs/>
              </w:rPr>
              <w:t>2.516475</w:t>
            </w:r>
          </w:p>
        </w:tc>
        <w:tc>
          <w:tcPr>
            <w:tcW w:w="1132" w:type="dxa"/>
            <w:noWrap/>
            <w:hideMark/>
          </w:tcPr>
          <w:p w14:paraId="7FDCCC7F" w14:textId="77777777" w:rsidR="00435557" w:rsidRPr="00435557" w:rsidRDefault="00435557" w:rsidP="00435557">
            <w:pPr>
              <w:rPr>
                <w:b/>
                <w:bCs/>
              </w:rPr>
            </w:pPr>
            <w:r w:rsidRPr="00435557">
              <w:rPr>
                <w:b/>
                <w:bCs/>
              </w:rPr>
              <w:t>3.731737</w:t>
            </w:r>
          </w:p>
        </w:tc>
        <w:tc>
          <w:tcPr>
            <w:tcW w:w="1132" w:type="dxa"/>
            <w:noWrap/>
            <w:hideMark/>
          </w:tcPr>
          <w:p w14:paraId="549E1E0C" w14:textId="77777777" w:rsidR="00435557" w:rsidRPr="00435557" w:rsidRDefault="00435557" w:rsidP="00435557">
            <w:pPr>
              <w:rPr>
                <w:b/>
                <w:bCs/>
              </w:rPr>
            </w:pPr>
            <w:r w:rsidRPr="00435557">
              <w:rPr>
                <w:b/>
                <w:bCs/>
              </w:rPr>
              <w:t>5.6531</w:t>
            </w:r>
          </w:p>
        </w:tc>
        <w:tc>
          <w:tcPr>
            <w:tcW w:w="1132" w:type="dxa"/>
            <w:noWrap/>
            <w:hideMark/>
          </w:tcPr>
          <w:p w14:paraId="50F3889A" w14:textId="77777777" w:rsidR="00435557" w:rsidRPr="00435557" w:rsidRDefault="00435557" w:rsidP="00435557">
            <w:pPr>
              <w:rPr>
                <w:b/>
                <w:bCs/>
              </w:rPr>
            </w:pPr>
            <w:r w:rsidRPr="00435557">
              <w:rPr>
                <w:b/>
                <w:bCs/>
              </w:rPr>
              <w:t>7.18356</w:t>
            </w:r>
          </w:p>
        </w:tc>
        <w:tc>
          <w:tcPr>
            <w:tcW w:w="1132" w:type="dxa"/>
            <w:noWrap/>
            <w:hideMark/>
          </w:tcPr>
          <w:p w14:paraId="29CC5869" w14:textId="77777777" w:rsidR="00435557" w:rsidRPr="00435557" w:rsidRDefault="00435557" w:rsidP="00435557">
            <w:pPr>
              <w:rPr>
                <w:b/>
                <w:bCs/>
              </w:rPr>
            </w:pPr>
            <w:r w:rsidRPr="00435557">
              <w:rPr>
                <w:b/>
                <w:bCs/>
              </w:rPr>
              <w:t>9.434287</w:t>
            </w:r>
          </w:p>
        </w:tc>
      </w:tr>
    </w:tbl>
    <w:p w14:paraId="2BED616F" w14:textId="2E6CF6BF" w:rsidR="00435557" w:rsidRDefault="00435557" w:rsidP="00F529BC"/>
    <w:p w14:paraId="3E0F9AA5" w14:textId="77777777" w:rsidR="00435557" w:rsidRDefault="00435557" w:rsidP="00F529BC">
      <w:r>
        <w:lastRenderedPageBreak/>
        <w:t>3</w:t>
      </w:r>
      <w:r w:rsidRPr="00435557">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7FEEEC16" w14:textId="77777777" w:rsidTr="00435557">
        <w:trPr>
          <w:trHeight w:val="300"/>
        </w:trPr>
        <w:tc>
          <w:tcPr>
            <w:tcW w:w="960" w:type="dxa"/>
            <w:noWrap/>
            <w:hideMark/>
          </w:tcPr>
          <w:p w14:paraId="77AC74FE" w14:textId="77777777" w:rsidR="00435557" w:rsidRPr="00435557" w:rsidRDefault="00435557" w:rsidP="00435557">
            <w:r w:rsidRPr="00435557">
              <w:t>Tx01</w:t>
            </w:r>
          </w:p>
        </w:tc>
        <w:tc>
          <w:tcPr>
            <w:tcW w:w="960" w:type="dxa"/>
            <w:noWrap/>
            <w:hideMark/>
          </w:tcPr>
          <w:p w14:paraId="2E11384C" w14:textId="77777777" w:rsidR="00435557" w:rsidRPr="00435557" w:rsidRDefault="00435557" w:rsidP="00435557">
            <w:r w:rsidRPr="00435557">
              <w:t>Tx02</w:t>
            </w:r>
          </w:p>
        </w:tc>
        <w:tc>
          <w:tcPr>
            <w:tcW w:w="960" w:type="dxa"/>
            <w:noWrap/>
            <w:hideMark/>
          </w:tcPr>
          <w:p w14:paraId="65A9978B" w14:textId="77777777" w:rsidR="00435557" w:rsidRPr="00435557" w:rsidRDefault="00435557" w:rsidP="00435557">
            <w:r w:rsidRPr="00435557">
              <w:t>Tx03</w:t>
            </w:r>
          </w:p>
        </w:tc>
        <w:tc>
          <w:tcPr>
            <w:tcW w:w="960" w:type="dxa"/>
            <w:noWrap/>
            <w:hideMark/>
          </w:tcPr>
          <w:p w14:paraId="3627AAD4" w14:textId="77777777" w:rsidR="00435557" w:rsidRPr="00435557" w:rsidRDefault="00435557" w:rsidP="00435557">
            <w:r w:rsidRPr="00435557">
              <w:t>Tx04</w:t>
            </w:r>
          </w:p>
        </w:tc>
        <w:tc>
          <w:tcPr>
            <w:tcW w:w="960" w:type="dxa"/>
            <w:noWrap/>
            <w:hideMark/>
          </w:tcPr>
          <w:p w14:paraId="2AD1601B" w14:textId="77777777" w:rsidR="00435557" w:rsidRPr="00435557" w:rsidRDefault="00435557" w:rsidP="00435557">
            <w:r w:rsidRPr="00435557">
              <w:t>Tx05</w:t>
            </w:r>
          </w:p>
        </w:tc>
        <w:tc>
          <w:tcPr>
            <w:tcW w:w="960" w:type="dxa"/>
            <w:noWrap/>
            <w:hideMark/>
          </w:tcPr>
          <w:p w14:paraId="3D60C486" w14:textId="77777777" w:rsidR="00435557" w:rsidRPr="00435557" w:rsidRDefault="00435557" w:rsidP="00435557">
            <w:r w:rsidRPr="00435557">
              <w:t>Tx06</w:t>
            </w:r>
          </w:p>
        </w:tc>
        <w:tc>
          <w:tcPr>
            <w:tcW w:w="960" w:type="dxa"/>
            <w:noWrap/>
            <w:hideMark/>
          </w:tcPr>
          <w:p w14:paraId="446024EB" w14:textId="77777777" w:rsidR="00435557" w:rsidRPr="00435557" w:rsidRDefault="00435557" w:rsidP="00435557">
            <w:r w:rsidRPr="00435557">
              <w:t>Tx07</w:t>
            </w:r>
          </w:p>
        </w:tc>
        <w:tc>
          <w:tcPr>
            <w:tcW w:w="960" w:type="dxa"/>
            <w:noWrap/>
            <w:hideMark/>
          </w:tcPr>
          <w:p w14:paraId="377515DA" w14:textId="77777777" w:rsidR="00435557" w:rsidRPr="00435557" w:rsidRDefault="00435557" w:rsidP="00435557">
            <w:r w:rsidRPr="00435557">
              <w:t>Tx08</w:t>
            </w:r>
          </w:p>
        </w:tc>
        <w:tc>
          <w:tcPr>
            <w:tcW w:w="960" w:type="dxa"/>
            <w:noWrap/>
            <w:hideMark/>
          </w:tcPr>
          <w:p w14:paraId="21D414CE" w14:textId="77777777" w:rsidR="00435557" w:rsidRPr="00435557" w:rsidRDefault="00435557" w:rsidP="00435557">
            <w:r w:rsidRPr="00435557">
              <w:t>Tx09</w:t>
            </w:r>
          </w:p>
        </w:tc>
        <w:tc>
          <w:tcPr>
            <w:tcW w:w="960" w:type="dxa"/>
            <w:noWrap/>
            <w:hideMark/>
          </w:tcPr>
          <w:p w14:paraId="602ED6AF" w14:textId="77777777" w:rsidR="00435557" w:rsidRPr="00435557" w:rsidRDefault="00435557" w:rsidP="00435557">
            <w:r w:rsidRPr="00435557">
              <w:t>Tx10</w:t>
            </w:r>
          </w:p>
        </w:tc>
      </w:tr>
      <w:tr w:rsidR="00435557" w:rsidRPr="00435557" w14:paraId="0CFD0393" w14:textId="77777777" w:rsidTr="00435557">
        <w:trPr>
          <w:trHeight w:val="300"/>
        </w:trPr>
        <w:tc>
          <w:tcPr>
            <w:tcW w:w="960" w:type="dxa"/>
            <w:noWrap/>
            <w:hideMark/>
          </w:tcPr>
          <w:p w14:paraId="0BE3F325" w14:textId="77777777" w:rsidR="00435557" w:rsidRPr="00435557" w:rsidRDefault="00435557" w:rsidP="00435557">
            <w:r w:rsidRPr="00435557">
              <w:t>2.96794</w:t>
            </w:r>
          </w:p>
        </w:tc>
        <w:tc>
          <w:tcPr>
            <w:tcW w:w="960" w:type="dxa"/>
            <w:noWrap/>
            <w:hideMark/>
          </w:tcPr>
          <w:p w14:paraId="42F37C54" w14:textId="77777777" w:rsidR="00435557" w:rsidRPr="00435557" w:rsidRDefault="00435557" w:rsidP="00435557">
            <w:r w:rsidRPr="00435557">
              <w:t>3.794937</w:t>
            </w:r>
          </w:p>
        </w:tc>
        <w:tc>
          <w:tcPr>
            <w:tcW w:w="960" w:type="dxa"/>
            <w:noWrap/>
            <w:hideMark/>
          </w:tcPr>
          <w:p w14:paraId="11F56A9A" w14:textId="77777777" w:rsidR="00435557" w:rsidRPr="00435557" w:rsidRDefault="00435557" w:rsidP="00435557">
            <w:r w:rsidRPr="00435557">
              <w:t>4.764752</w:t>
            </w:r>
          </w:p>
        </w:tc>
        <w:tc>
          <w:tcPr>
            <w:tcW w:w="960" w:type="dxa"/>
            <w:noWrap/>
            <w:hideMark/>
          </w:tcPr>
          <w:p w14:paraId="0F073F62" w14:textId="77777777" w:rsidR="00435557" w:rsidRPr="00435557" w:rsidRDefault="00435557" w:rsidP="00435557">
            <w:r w:rsidRPr="00435557">
              <w:t>6.756437</w:t>
            </w:r>
          </w:p>
        </w:tc>
        <w:tc>
          <w:tcPr>
            <w:tcW w:w="960" w:type="dxa"/>
            <w:noWrap/>
            <w:hideMark/>
          </w:tcPr>
          <w:p w14:paraId="2417573D" w14:textId="77777777" w:rsidR="00435557" w:rsidRPr="00435557" w:rsidRDefault="00435557" w:rsidP="00435557">
            <w:r w:rsidRPr="00435557">
              <w:t>8.916519</w:t>
            </w:r>
          </w:p>
        </w:tc>
        <w:tc>
          <w:tcPr>
            <w:tcW w:w="960" w:type="dxa"/>
            <w:noWrap/>
            <w:hideMark/>
          </w:tcPr>
          <w:p w14:paraId="2E7A8153" w14:textId="77777777" w:rsidR="00435557" w:rsidRPr="00435557" w:rsidRDefault="00435557" w:rsidP="00435557">
            <w:r w:rsidRPr="00435557">
              <w:t>2.946127</w:t>
            </w:r>
          </w:p>
        </w:tc>
        <w:tc>
          <w:tcPr>
            <w:tcW w:w="960" w:type="dxa"/>
            <w:noWrap/>
            <w:hideMark/>
          </w:tcPr>
          <w:p w14:paraId="2CC00F8A" w14:textId="77777777" w:rsidR="00435557" w:rsidRPr="00435557" w:rsidRDefault="00435557" w:rsidP="00435557">
            <w:r w:rsidRPr="00435557">
              <w:t>2.409014</w:t>
            </w:r>
          </w:p>
        </w:tc>
        <w:tc>
          <w:tcPr>
            <w:tcW w:w="960" w:type="dxa"/>
            <w:noWrap/>
            <w:hideMark/>
          </w:tcPr>
          <w:p w14:paraId="5F20F86C" w14:textId="77777777" w:rsidR="00435557" w:rsidRPr="00435557" w:rsidRDefault="00435557" w:rsidP="00435557">
            <w:r w:rsidRPr="00435557">
              <w:t>6.484606</w:t>
            </w:r>
          </w:p>
        </w:tc>
        <w:tc>
          <w:tcPr>
            <w:tcW w:w="960" w:type="dxa"/>
            <w:noWrap/>
            <w:hideMark/>
          </w:tcPr>
          <w:p w14:paraId="0EE73887" w14:textId="77777777" w:rsidR="00435557" w:rsidRPr="00435557" w:rsidRDefault="00435557" w:rsidP="00435557">
            <w:r w:rsidRPr="00435557">
              <w:t>5.817787</w:t>
            </w:r>
          </w:p>
        </w:tc>
        <w:tc>
          <w:tcPr>
            <w:tcW w:w="960" w:type="dxa"/>
            <w:noWrap/>
            <w:hideMark/>
          </w:tcPr>
          <w:p w14:paraId="57705F18" w14:textId="77777777" w:rsidR="00435557" w:rsidRPr="00435557" w:rsidRDefault="00435557" w:rsidP="00435557">
            <w:r w:rsidRPr="00435557">
              <w:t>7.852801</w:t>
            </w:r>
          </w:p>
        </w:tc>
      </w:tr>
      <w:tr w:rsidR="00435557" w:rsidRPr="00435557" w14:paraId="40BEF848" w14:textId="77777777" w:rsidTr="00435557">
        <w:trPr>
          <w:trHeight w:val="300"/>
        </w:trPr>
        <w:tc>
          <w:tcPr>
            <w:tcW w:w="960" w:type="dxa"/>
            <w:noWrap/>
            <w:hideMark/>
          </w:tcPr>
          <w:p w14:paraId="617EC86F" w14:textId="77777777" w:rsidR="00435557" w:rsidRPr="00435557" w:rsidRDefault="00435557" w:rsidP="00435557">
            <w:r w:rsidRPr="00435557">
              <w:t>1.8175</w:t>
            </w:r>
          </w:p>
        </w:tc>
        <w:tc>
          <w:tcPr>
            <w:tcW w:w="960" w:type="dxa"/>
            <w:noWrap/>
            <w:hideMark/>
          </w:tcPr>
          <w:p w14:paraId="57DC46B4" w14:textId="77777777" w:rsidR="00435557" w:rsidRPr="00435557" w:rsidRDefault="00435557" w:rsidP="00435557">
            <w:r w:rsidRPr="00435557">
              <w:t>4.129976</w:t>
            </w:r>
          </w:p>
        </w:tc>
        <w:tc>
          <w:tcPr>
            <w:tcW w:w="960" w:type="dxa"/>
            <w:noWrap/>
            <w:hideMark/>
          </w:tcPr>
          <w:p w14:paraId="38915550" w14:textId="77777777" w:rsidR="00435557" w:rsidRPr="00435557" w:rsidRDefault="00435557" w:rsidP="00435557">
            <w:r w:rsidRPr="00435557">
              <w:t>4.688292</w:t>
            </w:r>
          </w:p>
        </w:tc>
        <w:tc>
          <w:tcPr>
            <w:tcW w:w="960" w:type="dxa"/>
            <w:noWrap/>
            <w:hideMark/>
          </w:tcPr>
          <w:p w14:paraId="3A82A372" w14:textId="77777777" w:rsidR="00435557" w:rsidRPr="00435557" w:rsidRDefault="00435557" w:rsidP="00435557">
            <w:r w:rsidRPr="00435557">
              <w:t>7.187556</w:t>
            </w:r>
          </w:p>
        </w:tc>
        <w:tc>
          <w:tcPr>
            <w:tcW w:w="960" w:type="dxa"/>
            <w:noWrap/>
            <w:hideMark/>
          </w:tcPr>
          <w:p w14:paraId="40C52DE5" w14:textId="77777777" w:rsidR="00435557" w:rsidRPr="00435557" w:rsidRDefault="00435557" w:rsidP="00435557">
            <w:r w:rsidRPr="00435557">
              <w:t>7.658367</w:t>
            </w:r>
          </w:p>
        </w:tc>
        <w:tc>
          <w:tcPr>
            <w:tcW w:w="960" w:type="dxa"/>
            <w:noWrap/>
            <w:hideMark/>
          </w:tcPr>
          <w:p w14:paraId="677E9018" w14:textId="77777777" w:rsidR="00435557" w:rsidRPr="00435557" w:rsidRDefault="00435557" w:rsidP="00435557">
            <w:r w:rsidRPr="00435557">
              <w:t>2.193869</w:t>
            </w:r>
          </w:p>
        </w:tc>
        <w:tc>
          <w:tcPr>
            <w:tcW w:w="960" w:type="dxa"/>
            <w:noWrap/>
            <w:hideMark/>
          </w:tcPr>
          <w:p w14:paraId="7D6AC3C1" w14:textId="77777777" w:rsidR="00435557" w:rsidRPr="00435557" w:rsidRDefault="00435557" w:rsidP="00435557">
            <w:r w:rsidRPr="00435557">
              <w:t>2.689833</w:t>
            </w:r>
          </w:p>
        </w:tc>
        <w:tc>
          <w:tcPr>
            <w:tcW w:w="960" w:type="dxa"/>
            <w:noWrap/>
            <w:hideMark/>
          </w:tcPr>
          <w:p w14:paraId="03E4B78E" w14:textId="77777777" w:rsidR="00435557" w:rsidRPr="00435557" w:rsidRDefault="00435557" w:rsidP="00435557">
            <w:r w:rsidRPr="00435557">
              <w:t>4.898349</w:t>
            </w:r>
          </w:p>
        </w:tc>
        <w:tc>
          <w:tcPr>
            <w:tcW w:w="960" w:type="dxa"/>
            <w:noWrap/>
            <w:hideMark/>
          </w:tcPr>
          <w:p w14:paraId="7862808C" w14:textId="77777777" w:rsidR="00435557" w:rsidRPr="00435557" w:rsidRDefault="00435557" w:rsidP="00435557">
            <w:r w:rsidRPr="00435557">
              <w:t>5.890904</w:t>
            </w:r>
          </w:p>
        </w:tc>
        <w:tc>
          <w:tcPr>
            <w:tcW w:w="960" w:type="dxa"/>
            <w:noWrap/>
            <w:hideMark/>
          </w:tcPr>
          <w:p w14:paraId="75EA8360" w14:textId="77777777" w:rsidR="00435557" w:rsidRPr="00435557" w:rsidRDefault="00435557" w:rsidP="00435557">
            <w:r w:rsidRPr="00435557">
              <w:t>7.959613</w:t>
            </w:r>
          </w:p>
        </w:tc>
      </w:tr>
      <w:tr w:rsidR="00435557" w:rsidRPr="00435557" w14:paraId="0B3C398B" w14:textId="77777777" w:rsidTr="00435557">
        <w:trPr>
          <w:trHeight w:val="300"/>
        </w:trPr>
        <w:tc>
          <w:tcPr>
            <w:tcW w:w="960" w:type="dxa"/>
            <w:noWrap/>
            <w:hideMark/>
          </w:tcPr>
          <w:p w14:paraId="7947A61D" w14:textId="77777777" w:rsidR="00435557" w:rsidRPr="00435557" w:rsidRDefault="00435557" w:rsidP="00435557">
            <w:r w:rsidRPr="00435557">
              <w:t>2.503867</w:t>
            </w:r>
          </w:p>
        </w:tc>
        <w:tc>
          <w:tcPr>
            <w:tcW w:w="960" w:type="dxa"/>
            <w:noWrap/>
            <w:hideMark/>
          </w:tcPr>
          <w:p w14:paraId="4CBC9D12" w14:textId="77777777" w:rsidR="00435557" w:rsidRPr="00435557" w:rsidRDefault="00435557" w:rsidP="00435557">
            <w:r w:rsidRPr="00435557">
              <w:t>2.669413</w:t>
            </w:r>
          </w:p>
        </w:tc>
        <w:tc>
          <w:tcPr>
            <w:tcW w:w="960" w:type="dxa"/>
            <w:noWrap/>
            <w:hideMark/>
          </w:tcPr>
          <w:p w14:paraId="7AE2A329" w14:textId="77777777" w:rsidR="00435557" w:rsidRPr="00435557" w:rsidRDefault="00435557" w:rsidP="00435557">
            <w:r w:rsidRPr="00435557">
              <w:t>5.246091</w:t>
            </w:r>
          </w:p>
        </w:tc>
        <w:tc>
          <w:tcPr>
            <w:tcW w:w="960" w:type="dxa"/>
            <w:noWrap/>
            <w:hideMark/>
          </w:tcPr>
          <w:p w14:paraId="639A641D" w14:textId="77777777" w:rsidR="00435557" w:rsidRPr="00435557" w:rsidRDefault="00435557" w:rsidP="00435557">
            <w:r w:rsidRPr="00435557">
              <w:t>6.639964</w:t>
            </w:r>
          </w:p>
        </w:tc>
        <w:tc>
          <w:tcPr>
            <w:tcW w:w="960" w:type="dxa"/>
            <w:noWrap/>
            <w:hideMark/>
          </w:tcPr>
          <w:p w14:paraId="34FF8F11" w14:textId="77777777" w:rsidR="00435557" w:rsidRPr="00435557" w:rsidRDefault="00435557" w:rsidP="00435557">
            <w:r w:rsidRPr="00435557">
              <w:t>8.351608</w:t>
            </w:r>
          </w:p>
        </w:tc>
        <w:tc>
          <w:tcPr>
            <w:tcW w:w="960" w:type="dxa"/>
            <w:noWrap/>
            <w:hideMark/>
          </w:tcPr>
          <w:p w14:paraId="4B20538B" w14:textId="77777777" w:rsidR="00435557" w:rsidRPr="00435557" w:rsidRDefault="00435557" w:rsidP="00435557">
            <w:r w:rsidRPr="00435557">
              <w:t>2.457676</w:t>
            </w:r>
          </w:p>
        </w:tc>
        <w:tc>
          <w:tcPr>
            <w:tcW w:w="960" w:type="dxa"/>
            <w:noWrap/>
            <w:hideMark/>
          </w:tcPr>
          <w:p w14:paraId="3231E991" w14:textId="77777777" w:rsidR="00435557" w:rsidRPr="00435557" w:rsidRDefault="00435557" w:rsidP="00435557">
            <w:r w:rsidRPr="00435557">
              <w:t>2.552205</w:t>
            </w:r>
          </w:p>
        </w:tc>
        <w:tc>
          <w:tcPr>
            <w:tcW w:w="960" w:type="dxa"/>
            <w:noWrap/>
            <w:hideMark/>
          </w:tcPr>
          <w:p w14:paraId="3FDA32FF" w14:textId="77777777" w:rsidR="00435557" w:rsidRPr="00435557" w:rsidRDefault="00435557" w:rsidP="00435557">
            <w:r w:rsidRPr="00435557">
              <w:t>5.798195</w:t>
            </w:r>
          </w:p>
        </w:tc>
        <w:tc>
          <w:tcPr>
            <w:tcW w:w="960" w:type="dxa"/>
            <w:noWrap/>
            <w:hideMark/>
          </w:tcPr>
          <w:p w14:paraId="30E339E1" w14:textId="77777777" w:rsidR="00435557" w:rsidRPr="00435557" w:rsidRDefault="00435557" w:rsidP="00435557">
            <w:r w:rsidRPr="00435557">
              <w:t>6.176519</w:t>
            </w:r>
          </w:p>
        </w:tc>
        <w:tc>
          <w:tcPr>
            <w:tcW w:w="960" w:type="dxa"/>
            <w:noWrap/>
            <w:hideMark/>
          </w:tcPr>
          <w:p w14:paraId="18302D08" w14:textId="77777777" w:rsidR="00435557" w:rsidRPr="00435557" w:rsidRDefault="00435557" w:rsidP="00435557">
            <w:r w:rsidRPr="00435557">
              <w:t>10.72323</w:t>
            </w:r>
          </w:p>
        </w:tc>
      </w:tr>
      <w:tr w:rsidR="00435557" w:rsidRPr="00435557" w14:paraId="21A49BED" w14:textId="77777777" w:rsidTr="00435557">
        <w:trPr>
          <w:trHeight w:val="300"/>
        </w:trPr>
        <w:tc>
          <w:tcPr>
            <w:tcW w:w="960" w:type="dxa"/>
            <w:noWrap/>
            <w:hideMark/>
          </w:tcPr>
          <w:p w14:paraId="20782E5D" w14:textId="77777777" w:rsidR="00435557" w:rsidRPr="00435557" w:rsidRDefault="00435557" w:rsidP="00435557">
            <w:r w:rsidRPr="00435557">
              <w:t>2.646914</w:t>
            </w:r>
          </w:p>
        </w:tc>
        <w:tc>
          <w:tcPr>
            <w:tcW w:w="960" w:type="dxa"/>
            <w:noWrap/>
            <w:hideMark/>
          </w:tcPr>
          <w:p w14:paraId="3D976759" w14:textId="77777777" w:rsidR="00435557" w:rsidRPr="00435557" w:rsidRDefault="00435557" w:rsidP="00435557">
            <w:r w:rsidRPr="00435557">
              <w:t>3.337814</w:t>
            </w:r>
          </w:p>
        </w:tc>
        <w:tc>
          <w:tcPr>
            <w:tcW w:w="960" w:type="dxa"/>
            <w:noWrap/>
            <w:hideMark/>
          </w:tcPr>
          <w:p w14:paraId="746498B2" w14:textId="77777777" w:rsidR="00435557" w:rsidRPr="00435557" w:rsidRDefault="00435557" w:rsidP="00435557">
            <w:r w:rsidRPr="00435557">
              <w:t>4.924992</w:t>
            </w:r>
          </w:p>
        </w:tc>
        <w:tc>
          <w:tcPr>
            <w:tcW w:w="960" w:type="dxa"/>
            <w:noWrap/>
            <w:hideMark/>
          </w:tcPr>
          <w:p w14:paraId="5242DCEC" w14:textId="77777777" w:rsidR="00435557" w:rsidRPr="00435557" w:rsidRDefault="00435557" w:rsidP="00435557">
            <w:r w:rsidRPr="00435557">
              <w:t>8.150302</w:t>
            </w:r>
          </w:p>
        </w:tc>
        <w:tc>
          <w:tcPr>
            <w:tcW w:w="960" w:type="dxa"/>
            <w:noWrap/>
            <w:hideMark/>
          </w:tcPr>
          <w:p w14:paraId="6A22381A" w14:textId="77777777" w:rsidR="00435557" w:rsidRPr="00435557" w:rsidRDefault="00435557" w:rsidP="00435557">
            <w:r w:rsidRPr="00435557">
              <w:t>8.923149</w:t>
            </w:r>
          </w:p>
        </w:tc>
        <w:tc>
          <w:tcPr>
            <w:tcW w:w="960" w:type="dxa"/>
            <w:noWrap/>
            <w:hideMark/>
          </w:tcPr>
          <w:p w14:paraId="3DCF2CA4" w14:textId="77777777" w:rsidR="00435557" w:rsidRPr="00435557" w:rsidRDefault="00435557" w:rsidP="00435557">
            <w:r w:rsidRPr="00435557">
              <w:t>1.370654</w:t>
            </w:r>
          </w:p>
        </w:tc>
        <w:tc>
          <w:tcPr>
            <w:tcW w:w="960" w:type="dxa"/>
            <w:noWrap/>
            <w:hideMark/>
          </w:tcPr>
          <w:p w14:paraId="4FF05855" w14:textId="77777777" w:rsidR="00435557" w:rsidRPr="00435557" w:rsidRDefault="00435557" w:rsidP="00435557">
            <w:r w:rsidRPr="00435557">
              <w:t>3.175727</w:t>
            </w:r>
          </w:p>
        </w:tc>
        <w:tc>
          <w:tcPr>
            <w:tcW w:w="960" w:type="dxa"/>
            <w:noWrap/>
            <w:hideMark/>
          </w:tcPr>
          <w:p w14:paraId="52799D07" w14:textId="77777777" w:rsidR="00435557" w:rsidRPr="00435557" w:rsidRDefault="00435557" w:rsidP="00435557">
            <w:r w:rsidRPr="00435557">
              <w:t>4.803033</w:t>
            </w:r>
          </w:p>
        </w:tc>
        <w:tc>
          <w:tcPr>
            <w:tcW w:w="960" w:type="dxa"/>
            <w:noWrap/>
            <w:hideMark/>
          </w:tcPr>
          <w:p w14:paraId="1E8A01D1" w14:textId="77777777" w:rsidR="00435557" w:rsidRPr="00435557" w:rsidRDefault="00435557" w:rsidP="00435557">
            <w:r w:rsidRPr="00435557">
              <w:t>6.42334</w:t>
            </w:r>
          </w:p>
        </w:tc>
        <w:tc>
          <w:tcPr>
            <w:tcW w:w="960" w:type="dxa"/>
            <w:noWrap/>
            <w:hideMark/>
          </w:tcPr>
          <w:p w14:paraId="2F747476" w14:textId="77777777" w:rsidR="00435557" w:rsidRPr="00435557" w:rsidRDefault="00435557" w:rsidP="00435557">
            <w:r w:rsidRPr="00435557">
              <w:t>8.313684</w:t>
            </w:r>
          </w:p>
        </w:tc>
      </w:tr>
      <w:tr w:rsidR="00435557" w:rsidRPr="00435557" w14:paraId="53B61EA0" w14:textId="77777777" w:rsidTr="00435557">
        <w:trPr>
          <w:trHeight w:val="300"/>
        </w:trPr>
        <w:tc>
          <w:tcPr>
            <w:tcW w:w="960" w:type="dxa"/>
            <w:noWrap/>
            <w:hideMark/>
          </w:tcPr>
          <w:p w14:paraId="42FE8A65" w14:textId="77777777" w:rsidR="00435557" w:rsidRPr="00435557" w:rsidRDefault="00435557" w:rsidP="00435557">
            <w:r w:rsidRPr="00435557">
              <w:t>2.460327</w:t>
            </w:r>
          </w:p>
        </w:tc>
        <w:tc>
          <w:tcPr>
            <w:tcW w:w="960" w:type="dxa"/>
            <w:noWrap/>
            <w:hideMark/>
          </w:tcPr>
          <w:p w14:paraId="3A10207B" w14:textId="77777777" w:rsidR="00435557" w:rsidRPr="00435557" w:rsidRDefault="00435557" w:rsidP="00435557">
            <w:r w:rsidRPr="00435557">
              <w:t>3.234211</w:t>
            </w:r>
          </w:p>
        </w:tc>
        <w:tc>
          <w:tcPr>
            <w:tcW w:w="960" w:type="dxa"/>
            <w:noWrap/>
            <w:hideMark/>
          </w:tcPr>
          <w:p w14:paraId="17BAD5B8" w14:textId="77777777" w:rsidR="00435557" w:rsidRPr="00435557" w:rsidRDefault="00435557" w:rsidP="00435557">
            <w:r w:rsidRPr="00435557">
              <w:t>5.257442</w:t>
            </w:r>
          </w:p>
        </w:tc>
        <w:tc>
          <w:tcPr>
            <w:tcW w:w="960" w:type="dxa"/>
            <w:noWrap/>
            <w:hideMark/>
          </w:tcPr>
          <w:p w14:paraId="75A5AECF" w14:textId="77777777" w:rsidR="00435557" w:rsidRPr="00435557" w:rsidRDefault="00435557" w:rsidP="00435557">
            <w:r w:rsidRPr="00435557">
              <w:t>7.43783</w:t>
            </w:r>
          </w:p>
        </w:tc>
        <w:tc>
          <w:tcPr>
            <w:tcW w:w="960" w:type="dxa"/>
            <w:noWrap/>
            <w:hideMark/>
          </w:tcPr>
          <w:p w14:paraId="70303987" w14:textId="77777777" w:rsidR="00435557" w:rsidRPr="00435557" w:rsidRDefault="00435557" w:rsidP="00435557">
            <w:r w:rsidRPr="00435557">
              <w:t>7.990517</w:t>
            </w:r>
          </w:p>
        </w:tc>
        <w:tc>
          <w:tcPr>
            <w:tcW w:w="960" w:type="dxa"/>
            <w:noWrap/>
            <w:hideMark/>
          </w:tcPr>
          <w:p w14:paraId="051BD37A" w14:textId="77777777" w:rsidR="00435557" w:rsidRPr="00435557" w:rsidRDefault="00435557" w:rsidP="00435557">
            <w:r w:rsidRPr="00435557">
              <w:t>1.612254</w:t>
            </w:r>
          </w:p>
        </w:tc>
        <w:tc>
          <w:tcPr>
            <w:tcW w:w="960" w:type="dxa"/>
            <w:noWrap/>
            <w:hideMark/>
          </w:tcPr>
          <w:p w14:paraId="178CA44C" w14:textId="77777777" w:rsidR="00435557" w:rsidRPr="00435557" w:rsidRDefault="00435557" w:rsidP="00435557">
            <w:r w:rsidRPr="00435557">
              <w:t>4.841341</w:t>
            </w:r>
          </w:p>
        </w:tc>
        <w:tc>
          <w:tcPr>
            <w:tcW w:w="960" w:type="dxa"/>
            <w:noWrap/>
            <w:hideMark/>
          </w:tcPr>
          <w:p w14:paraId="0987BB33" w14:textId="77777777" w:rsidR="00435557" w:rsidRPr="00435557" w:rsidRDefault="00435557" w:rsidP="00435557">
            <w:r w:rsidRPr="00435557">
              <w:t>6.950426</w:t>
            </w:r>
          </w:p>
        </w:tc>
        <w:tc>
          <w:tcPr>
            <w:tcW w:w="960" w:type="dxa"/>
            <w:noWrap/>
            <w:hideMark/>
          </w:tcPr>
          <w:p w14:paraId="372540DC" w14:textId="77777777" w:rsidR="00435557" w:rsidRPr="00435557" w:rsidRDefault="00435557" w:rsidP="00435557">
            <w:r w:rsidRPr="00435557">
              <w:t>8.602224</w:t>
            </w:r>
          </w:p>
        </w:tc>
        <w:tc>
          <w:tcPr>
            <w:tcW w:w="960" w:type="dxa"/>
            <w:noWrap/>
            <w:hideMark/>
          </w:tcPr>
          <w:p w14:paraId="2B360DA4" w14:textId="77777777" w:rsidR="00435557" w:rsidRPr="00435557" w:rsidRDefault="00435557" w:rsidP="00435557">
            <w:r w:rsidRPr="00435557">
              <w:t>8.122559</w:t>
            </w:r>
          </w:p>
        </w:tc>
      </w:tr>
      <w:tr w:rsidR="00435557" w:rsidRPr="00435557" w14:paraId="60457030" w14:textId="77777777" w:rsidTr="00435557">
        <w:trPr>
          <w:trHeight w:val="300"/>
        </w:trPr>
        <w:tc>
          <w:tcPr>
            <w:tcW w:w="960" w:type="dxa"/>
            <w:noWrap/>
            <w:hideMark/>
          </w:tcPr>
          <w:p w14:paraId="0CC1B5FF" w14:textId="77777777" w:rsidR="00435557" w:rsidRPr="00435557" w:rsidRDefault="00435557" w:rsidP="00435557">
            <w:r w:rsidRPr="00435557">
              <w:t>2.504233</w:t>
            </w:r>
          </w:p>
        </w:tc>
        <w:tc>
          <w:tcPr>
            <w:tcW w:w="960" w:type="dxa"/>
            <w:noWrap/>
            <w:hideMark/>
          </w:tcPr>
          <w:p w14:paraId="7E6FB141" w14:textId="77777777" w:rsidR="00435557" w:rsidRPr="00435557" w:rsidRDefault="00435557" w:rsidP="00435557">
            <w:r w:rsidRPr="00435557">
              <w:t>3.21259</w:t>
            </w:r>
          </w:p>
        </w:tc>
        <w:tc>
          <w:tcPr>
            <w:tcW w:w="960" w:type="dxa"/>
            <w:noWrap/>
            <w:hideMark/>
          </w:tcPr>
          <w:p w14:paraId="1DEFFE9B" w14:textId="77777777" w:rsidR="00435557" w:rsidRPr="00435557" w:rsidRDefault="00435557" w:rsidP="00435557">
            <w:r w:rsidRPr="00435557">
              <w:t>5.606116</w:t>
            </w:r>
          </w:p>
        </w:tc>
        <w:tc>
          <w:tcPr>
            <w:tcW w:w="960" w:type="dxa"/>
            <w:noWrap/>
            <w:hideMark/>
          </w:tcPr>
          <w:p w14:paraId="1B073AAE" w14:textId="77777777" w:rsidR="00435557" w:rsidRPr="00435557" w:rsidRDefault="00435557" w:rsidP="00435557">
            <w:r w:rsidRPr="00435557">
              <w:t>7.428723</w:t>
            </w:r>
          </w:p>
        </w:tc>
        <w:tc>
          <w:tcPr>
            <w:tcW w:w="960" w:type="dxa"/>
            <w:noWrap/>
            <w:hideMark/>
          </w:tcPr>
          <w:p w14:paraId="7F62EBCA" w14:textId="77777777" w:rsidR="00435557" w:rsidRPr="00435557" w:rsidRDefault="00435557" w:rsidP="00435557">
            <w:r w:rsidRPr="00435557">
              <w:t>8.718095</w:t>
            </w:r>
          </w:p>
        </w:tc>
        <w:tc>
          <w:tcPr>
            <w:tcW w:w="960" w:type="dxa"/>
            <w:noWrap/>
            <w:hideMark/>
          </w:tcPr>
          <w:p w14:paraId="10FCA8A2" w14:textId="77777777" w:rsidR="00435557" w:rsidRPr="00435557" w:rsidRDefault="00435557" w:rsidP="00435557">
            <w:r w:rsidRPr="00435557">
              <w:t>2.700624</w:t>
            </w:r>
          </w:p>
        </w:tc>
        <w:tc>
          <w:tcPr>
            <w:tcW w:w="960" w:type="dxa"/>
            <w:noWrap/>
            <w:hideMark/>
          </w:tcPr>
          <w:p w14:paraId="47DE1941" w14:textId="77777777" w:rsidR="00435557" w:rsidRPr="00435557" w:rsidRDefault="00435557" w:rsidP="00435557">
            <w:r w:rsidRPr="00435557">
              <w:t>4.170764</w:t>
            </w:r>
          </w:p>
        </w:tc>
        <w:tc>
          <w:tcPr>
            <w:tcW w:w="960" w:type="dxa"/>
            <w:noWrap/>
            <w:hideMark/>
          </w:tcPr>
          <w:p w14:paraId="2E7BBA9D" w14:textId="77777777" w:rsidR="00435557" w:rsidRPr="00435557" w:rsidRDefault="00435557" w:rsidP="00435557">
            <w:r w:rsidRPr="00435557">
              <w:t>5.239947</w:t>
            </w:r>
          </w:p>
        </w:tc>
        <w:tc>
          <w:tcPr>
            <w:tcW w:w="960" w:type="dxa"/>
            <w:noWrap/>
            <w:hideMark/>
          </w:tcPr>
          <w:p w14:paraId="5BB2F75E" w14:textId="77777777" w:rsidR="00435557" w:rsidRPr="00435557" w:rsidRDefault="00435557" w:rsidP="00435557">
            <w:r w:rsidRPr="00435557">
              <w:t>6.244072</w:t>
            </w:r>
          </w:p>
        </w:tc>
        <w:tc>
          <w:tcPr>
            <w:tcW w:w="960" w:type="dxa"/>
            <w:noWrap/>
            <w:hideMark/>
          </w:tcPr>
          <w:p w14:paraId="7BC8C549" w14:textId="77777777" w:rsidR="00435557" w:rsidRPr="00435557" w:rsidRDefault="00435557" w:rsidP="00435557">
            <w:r w:rsidRPr="00435557">
              <w:t>9.491968</w:t>
            </w:r>
          </w:p>
        </w:tc>
      </w:tr>
      <w:tr w:rsidR="00435557" w:rsidRPr="00435557" w14:paraId="675A42DA" w14:textId="77777777" w:rsidTr="00435557">
        <w:trPr>
          <w:trHeight w:val="300"/>
        </w:trPr>
        <w:tc>
          <w:tcPr>
            <w:tcW w:w="960" w:type="dxa"/>
            <w:noWrap/>
            <w:hideMark/>
          </w:tcPr>
          <w:p w14:paraId="62EDC637" w14:textId="77777777" w:rsidR="00435557" w:rsidRPr="00435557" w:rsidRDefault="00435557" w:rsidP="00435557">
            <w:r w:rsidRPr="00435557">
              <w:t>2.868498</w:t>
            </w:r>
          </w:p>
        </w:tc>
        <w:tc>
          <w:tcPr>
            <w:tcW w:w="960" w:type="dxa"/>
            <w:noWrap/>
            <w:hideMark/>
          </w:tcPr>
          <w:p w14:paraId="56DA1195" w14:textId="77777777" w:rsidR="00435557" w:rsidRPr="00435557" w:rsidRDefault="00435557" w:rsidP="00435557">
            <w:r w:rsidRPr="00435557">
              <w:t>4.572363</w:t>
            </w:r>
          </w:p>
        </w:tc>
        <w:tc>
          <w:tcPr>
            <w:tcW w:w="960" w:type="dxa"/>
            <w:noWrap/>
            <w:hideMark/>
          </w:tcPr>
          <w:p w14:paraId="06E166A9" w14:textId="77777777" w:rsidR="00435557" w:rsidRPr="00435557" w:rsidRDefault="00435557" w:rsidP="00435557">
            <w:r w:rsidRPr="00435557">
              <w:t>5.662741</w:t>
            </w:r>
          </w:p>
        </w:tc>
        <w:tc>
          <w:tcPr>
            <w:tcW w:w="960" w:type="dxa"/>
            <w:noWrap/>
            <w:hideMark/>
          </w:tcPr>
          <w:p w14:paraId="102C1998" w14:textId="77777777" w:rsidR="00435557" w:rsidRPr="00435557" w:rsidRDefault="00435557" w:rsidP="00435557">
            <w:r w:rsidRPr="00435557">
              <w:t>9.373926</w:t>
            </w:r>
          </w:p>
        </w:tc>
        <w:tc>
          <w:tcPr>
            <w:tcW w:w="960" w:type="dxa"/>
            <w:noWrap/>
            <w:hideMark/>
          </w:tcPr>
          <w:p w14:paraId="06DE988A" w14:textId="77777777" w:rsidR="00435557" w:rsidRPr="00435557" w:rsidRDefault="00435557" w:rsidP="00435557">
            <w:r w:rsidRPr="00435557">
              <w:t>10.31007</w:t>
            </w:r>
          </w:p>
        </w:tc>
        <w:tc>
          <w:tcPr>
            <w:tcW w:w="960" w:type="dxa"/>
            <w:noWrap/>
            <w:hideMark/>
          </w:tcPr>
          <w:p w14:paraId="248EA214" w14:textId="77777777" w:rsidR="00435557" w:rsidRPr="00435557" w:rsidRDefault="00435557" w:rsidP="00435557">
            <w:r w:rsidRPr="00435557">
              <w:t>2.794533</w:t>
            </w:r>
          </w:p>
        </w:tc>
        <w:tc>
          <w:tcPr>
            <w:tcW w:w="960" w:type="dxa"/>
            <w:noWrap/>
            <w:hideMark/>
          </w:tcPr>
          <w:p w14:paraId="0EEC98BC" w14:textId="77777777" w:rsidR="00435557" w:rsidRPr="00435557" w:rsidRDefault="00435557" w:rsidP="00435557">
            <w:r w:rsidRPr="00435557">
              <w:t>4.165754</w:t>
            </w:r>
          </w:p>
        </w:tc>
        <w:tc>
          <w:tcPr>
            <w:tcW w:w="960" w:type="dxa"/>
            <w:noWrap/>
            <w:hideMark/>
          </w:tcPr>
          <w:p w14:paraId="25AC1201" w14:textId="77777777" w:rsidR="00435557" w:rsidRPr="00435557" w:rsidRDefault="00435557" w:rsidP="00435557">
            <w:r w:rsidRPr="00435557">
              <w:t>5.761283</w:t>
            </w:r>
          </w:p>
        </w:tc>
        <w:tc>
          <w:tcPr>
            <w:tcW w:w="960" w:type="dxa"/>
            <w:noWrap/>
            <w:hideMark/>
          </w:tcPr>
          <w:p w14:paraId="553B828F" w14:textId="77777777" w:rsidR="00435557" w:rsidRPr="00435557" w:rsidRDefault="00435557" w:rsidP="00435557">
            <w:r w:rsidRPr="00435557">
              <w:t>7.145551</w:t>
            </w:r>
          </w:p>
        </w:tc>
        <w:tc>
          <w:tcPr>
            <w:tcW w:w="960" w:type="dxa"/>
            <w:noWrap/>
            <w:hideMark/>
          </w:tcPr>
          <w:p w14:paraId="670C8BC0" w14:textId="77777777" w:rsidR="00435557" w:rsidRPr="00435557" w:rsidRDefault="00435557" w:rsidP="00435557">
            <w:r w:rsidRPr="00435557">
              <w:t>10.91725</w:t>
            </w:r>
          </w:p>
        </w:tc>
      </w:tr>
      <w:tr w:rsidR="00435557" w:rsidRPr="00435557" w14:paraId="7FC78178" w14:textId="77777777" w:rsidTr="00435557">
        <w:trPr>
          <w:trHeight w:val="300"/>
        </w:trPr>
        <w:tc>
          <w:tcPr>
            <w:tcW w:w="960" w:type="dxa"/>
            <w:noWrap/>
            <w:hideMark/>
          </w:tcPr>
          <w:p w14:paraId="0CC399F0" w14:textId="77777777" w:rsidR="00435557" w:rsidRPr="00435557" w:rsidRDefault="00435557" w:rsidP="00435557">
            <w:r w:rsidRPr="00435557">
              <w:t>2.993521</w:t>
            </w:r>
          </w:p>
        </w:tc>
        <w:tc>
          <w:tcPr>
            <w:tcW w:w="960" w:type="dxa"/>
            <w:noWrap/>
            <w:hideMark/>
          </w:tcPr>
          <w:p w14:paraId="46F53F83" w14:textId="77777777" w:rsidR="00435557" w:rsidRPr="00435557" w:rsidRDefault="00435557" w:rsidP="00435557">
            <w:r w:rsidRPr="00435557">
              <w:t>4.581874</w:t>
            </w:r>
          </w:p>
        </w:tc>
        <w:tc>
          <w:tcPr>
            <w:tcW w:w="960" w:type="dxa"/>
            <w:noWrap/>
            <w:hideMark/>
          </w:tcPr>
          <w:p w14:paraId="49926EB0" w14:textId="77777777" w:rsidR="00435557" w:rsidRPr="00435557" w:rsidRDefault="00435557" w:rsidP="00435557">
            <w:r w:rsidRPr="00435557">
              <w:t>5.529264</w:t>
            </w:r>
          </w:p>
        </w:tc>
        <w:tc>
          <w:tcPr>
            <w:tcW w:w="960" w:type="dxa"/>
            <w:noWrap/>
            <w:hideMark/>
          </w:tcPr>
          <w:p w14:paraId="11AD3792" w14:textId="77777777" w:rsidR="00435557" w:rsidRPr="00435557" w:rsidRDefault="00435557" w:rsidP="00435557">
            <w:r w:rsidRPr="00435557">
              <w:t>7.225124</w:t>
            </w:r>
          </w:p>
        </w:tc>
        <w:tc>
          <w:tcPr>
            <w:tcW w:w="960" w:type="dxa"/>
            <w:noWrap/>
            <w:hideMark/>
          </w:tcPr>
          <w:p w14:paraId="3D39A984" w14:textId="77777777" w:rsidR="00435557" w:rsidRPr="00435557" w:rsidRDefault="00435557" w:rsidP="00435557">
            <w:r w:rsidRPr="00435557">
              <w:t>8.355435</w:t>
            </w:r>
          </w:p>
        </w:tc>
        <w:tc>
          <w:tcPr>
            <w:tcW w:w="960" w:type="dxa"/>
            <w:noWrap/>
            <w:hideMark/>
          </w:tcPr>
          <w:p w14:paraId="6828FFBF" w14:textId="77777777" w:rsidR="00435557" w:rsidRPr="00435557" w:rsidRDefault="00435557" w:rsidP="00435557">
            <w:r w:rsidRPr="00435557">
              <w:t>1.970324</w:t>
            </w:r>
          </w:p>
        </w:tc>
        <w:tc>
          <w:tcPr>
            <w:tcW w:w="960" w:type="dxa"/>
            <w:noWrap/>
            <w:hideMark/>
          </w:tcPr>
          <w:p w14:paraId="07E83794" w14:textId="77777777" w:rsidR="00435557" w:rsidRPr="00435557" w:rsidRDefault="00435557" w:rsidP="00435557">
            <w:r w:rsidRPr="00435557">
              <w:t>4.576209</w:t>
            </w:r>
          </w:p>
        </w:tc>
        <w:tc>
          <w:tcPr>
            <w:tcW w:w="960" w:type="dxa"/>
            <w:noWrap/>
            <w:hideMark/>
          </w:tcPr>
          <w:p w14:paraId="72A8DF89" w14:textId="77777777" w:rsidR="00435557" w:rsidRPr="00435557" w:rsidRDefault="00435557" w:rsidP="00435557">
            <w:r w:rsidRPr="00435557">
              <w:t>5.537786</w:t>
            </w:r>
          </w:p>
        </w:tc>
        <w:tc>
          <w:tcPr>
            <w:tcW w:w="960" w:type="dxa"/>
            <w:noWrap/>
            <w:hideMark/>
          </w:tcPr>
          <w:p w14:paraId="53948281" w14:textId="77777777" w:rsidR="00435557" w:rsidRPr="00435557" w:rsidRDefault="00435557" w:rsidP="00435557">
            <w:r w:rsidRPr="00435557">
              <w:t>8.383414</w:t>
            </w:r>
          </w:p>
        </w:tc>
        <w:tc>
          <w:tcPr>
            <w:tcW w:w="960" w:type="dxa"/>
            <w:noWrap/>
            <w:hideMark/>
          </w:tcPr>
          <w:p w14:paraId="035F72E6" w14:textId="77777777" w:rsidR="00435557" w:rsidRPr="00435557" w:rsidRDefault="00435557" w:rsidP="00435557">
            <w:r w:rsidRPr="00435557">
              <w:t>8.899636</w:t>
            </w:r>
          </w:p>
        </w:tc>
      </w:tr>
      <w:tr w:rsidR="00435557" w:rsidRPr="00435557" w14:paraId="01DF8412" w14:textId="77777777" w:rsidTr="00435557">
        <w:trPr>
          <w:trHeight w:val="300"/>
        </w:trPr>
        <w:tc>
          <w:tcPr>
            <w:tcW w:w="960" w:type="dxa"/>
            <w:noWrap/>
            <w:hideMark/>
          </w:tcPr>
          <w:p w14:paraId="23BEE756" w14:textId="77777777" w:rsidR="00435557" w:rsidRPr="00435557" w:rsidRDefault="00435557" w:rsidP="00435557">
            <w:r w:rsidRPr="00435557">
              <w:t>3.909527</w:t>
            </w:r>
          </w:p>
        </w:tc>
        <w:tc>
          <w:tcPr>
            <w:tcW w:w="960" w:type="dxa"/>
            <w:noWrap/>
            <w:hideMark/>
          </w:tcPr>
          <w:p w14:paraId="6DBD82C4" w14:textId="77777777" w:rsidR="00435557" w:rsidRPr="00435557" w:rsidRDefault="00435557" w:rsidP="00435557">
            <w:r w:rsidRPr="00435557">
              <w:t>4.388141</w:t>
            </w:r>
          </w:p>
        </w:tc>
        <w:tc>
          <w:tcPr>
            <w:tcW w:w="960" w:type="dxa"/>
            <w:noWrap/>
            <w:hideMark/>
          </w:tcPr>
          <w:p w14:paraId="1A4E7FB5" w14:textId="77777777" w:rsidR="00435557" w:rsidRPr="00435557" w:rsidRDefault="00435557" w:rsidP="00435557">
            <w:r w:rsidRPr="00435557">
              <w:t>5.821011</w:t>
            </w:r>
          </w:p>
        </w:tc>
        <w:tc>
          <w:tcPr>
            <w:tcW w:w="960" w:type="dxa"/>
            <w:noWrap/>
            <w:hideMark/>
          </w:tcPr>
          <w:p w14:paraId="508608D0" w14:textId="77777777" w:rsidR="00435557" w:rsidRPr="00435557" w:rsidRDefault="00435557" w:rsidP="00435557">
            <w:r w:rsidRPr="00435557">
              <w:t>7.999355</w:t>
            </w:r>
          </w:p>
        </w:tc>
        <w:tc>
          <w:tcPr>
            <w:tcW w:w="960" w:type="dxa"/>
            <w:noWrap/>
            <w:hideMark/>
          </w:tcPr>
          <w:p w14:paraId="410CE708" w14:textId="77777777" w:rsidR="00435557" w:rsidRPr="00435557" w:rsidRDefault="00435557" w:rsidP="00435557">
            <w:r w:rsidRPr="00435557">
              <w:t>8.571044</w:t>
            </w:r>
          </w:p>
        </w:tc>
        <w:tc>
          <w:tcPr>
            <w:tcW w:w="960" w:type="dxa"/>
            <w:noWrap/>
            <w:hideMark/>
          </w:tcPr>
          <w:p w14:paraId="27080516" w14:textId="77777777" w:rsidR="00435557" w:rsidRPr="00435557" w:rsidRDefault="00435557" w:rsidP="00435557">
            <w:r w:rsidRPr="00435557">
              <w:t>2.978393</w:t>
            </w:r>
          </w:p>
        </w:tc>
        <w:tc>
          <w:tcPr>
            <w:tcW w:w="960" w:type="dxa"/>
            <w:noWrap/>
            <w:hideMark/>
          </w:tcPr>
          <w:p w14:paraId="79B7D509" w14:textId="77777777" w:rsidR="00435557" w:rsidRPr="00435557" w:rsidRDefault="00435557" w:rsidP="00435557">
            <w:r w:rsidRPr="00435557">
              <w:t>5.350397</w:t>
            </w:r>
          </w:p>
        </w:tc>
        <w:tc>
          <w:tcPr>
            <w:tcW w:w="960" w:type="dxa"/>
            <w:noWrap/>
            <w:hideMark/>
          </w:tcPr>
          <w:p w14:paraId="1C74B561" w14:textId="77777777" w:rsidR="00435557" w:rsidRPr="00435557" w:rsidRDefault="00435557" w:rsidP="00435557">
            <w:r w:rsidRPr="00435557">
              <w:t>5.850165</w:t>
            </w:r>
          </w:p>
        </w:tc>
        <w:tc>
          <w:tcPr>
            <w:tcW w:w="960" w:type="dxa"/>
            <w:noWrap/>
            <w:hideMark/>
          </w:tcPr>
          <w:p w14:paraId="445F0E7F" w14:textId="77777777" w:rsidR="00435557" w:rsidRPr="00435557" w:rsidRDefault="00435557" w:rsidP="00435557">
            <w:r w:rsidRPr="00435557">
              <w:t>7.606286</w:t>
            </w:r>
          </w:p>
        </w:tc>
        <w:tc>
          <w:tcPr>
            <w:tcW w:w="960" w:type="dxa"/>
            <w:noWrap/>
            <w:hideMark/>
          </w:tcPr>
          <w:p w14:paraId="0DBC0A30" w14:textId="77777777" w:rsidR="00435557" w:rsidRPr="00435557" w:rsidRDefault="00435557" w:rsidP="00435557">
            <w:r w:rsidRPr="00435557">
              <w:t>8.872258</w:t>
            </w:r>
          </w:p>
        </w:tc>
      </w:tr>
      <w:tr w:rsidR="00435557" w:rsidRPr="00435557" w14:paraId="5C96130C" w14:textId="77777777" w:rsidTr="00435557">
        <w:trPr>
          <w:trHeight w:val="300"/>
        </w:trPr>
        <w:tc>
          <w:tcPr>
            <w:tcW w:w="960" w:type="dxa"/>
            <w:noWrap/>
            <w:hideMark/>
          </w:tcPr>
          <w:p w14:paraId="76DA5597" w14:textId="77777777" w:rsidR="00435557" w:rsidRPr="00435557" w:rsidRDefault="00435557" w:rsidP="00435557">
            <w:r w:rsidRPr="00435557">
              <w:t>3.545287</w:t>
            </w:r>
          </w:p>
        </w:tc>
        <w:tc>
          <w:tcPr>
            <w:tcW w:w="960" w:type="dxa"/>
            <w:noWrap/>
            <w:hideMark/>
          </w:tcPr>
          <w:p w14:paraId="311284C2" w14:textId="77777777" w:rsidR="00435557" w:rsidRPr="00435557" w:rsidRDefault="00435557" w:rsidP="00435557">
            <w:r w:rsidRPr="00435557">
              <w:t>4.438926</w:t>
            </w:r>
          </w:p>
        </w:tc>
        <w:tc>
          <w:tcPr>
            <w:tcW w:w="960" w:type="dxa"/>
            <w:noWrap/>
            <w:hideMark/>
          </w:tcPr>
          <w:p w14:paraId="2E7BDD78" w14:textId="77777777" w:rsidR="00435557" w:rsidRPr="00435557" w:rsidRDefault="00435557" w:rsidP="00435557">
            <w:r w:rsidRPr="00435557">
              <w:t>6.837929</w:t>
            </w:r>
          </w:p>
        </w:tc>
        <w:tc>
          <w:tcPr>
            <w:tcW w:w="960" w:type="dxa"/>
            <w:noWrap/>
            <w:hideMark/>
          </w:tcPr>
          <w:p w14:paraId="60EC1A03" w14:textId="77777777" w:rsidR="00435557" w:rsidRPr="00435557" w:rsidRDefault="00435557" w:rsidP="00435557">
            <w:r w:rsidRPr="00435557">
              <w:t>8.774814</w:t>
            </w:r>
          </w:p>
        </w:tc>
        <w:tc>
          <w:tcPr>
            <w:tcW w:w="960" w:type="dxa"/>
            <w:noWrap/>
            <w:hideMark/>
          </w:tcPr>
          <w:p w14:paraId="5CAEC1A0" w14:textId="77777777" w:rsidR="00435557" w:rsidRPr="00435557" w:rsidRDefault="00435557" w:rsidP="00435557">
            <w:r w:rsidRPr="00435557">
              <w:t>9.705411</w:t>
            </w:r>
          </w:p>
        </w:tc>
        <w:tc>
          <w:tcPr>
            <w:tcW w:w="960" w:type="dxa"/>
            <w:noWrap/>
            <w:hideMark/>
          </w:tcPr>
          <w:p w14:paraId="3746FD7A" w14:textId="77777777" w:rsidR="00435557" w:rsidRPr="00435557" w:rsidRDefault="00435557" w:rsidP="00435557">
            <w:r w:rsidRPr="00435557">
              <w:t>2.572899</w:t>
            </w:r>
          </w:p>
        </w:tc>
        <w:tc>
          <w:tcPr>
            <w:tcW w:w="960" w:type="dxa"/>
            <w:noWrap/>
            <w:hideMark/>
          </w:tcPr>
          <w:p w14:paraId="39770FCE" w14:textId="77777777" w:rsidR="00435557" w:rsidRPr="00435557" w:rsidRDefault="00435557" w:rsidP="00435557">
            <w:r w:rsidRPr="00435557">
              <w:t>3.68796</w:t>
            </w:r>
          </w:p>
        </w:tc>
        <w:tc>
          <w:tcPr>
            <w:tcW w:w="960" w:type="dxa"/>
            <w:noWrap/>
            <w:hideMark/>
          </w:tcPr>
          <w:p w14:paraId="27A62D8D" w14:textId="77777777" w:rsidR="00435557" w:rsidRPr="00435557" w:rsidRDefault="00435557" w:rsidP="00435557">
            <w:r w:rsidRPr="00435557">
              <w:t>6.401785</w:t>
            </w:r>
          </w:p>
        </w:tc>
        <w:tc>
          <w:tcPr>
            <w:tcW w:w="960" w:type="dxa"/>
            <w:noWrap/>
            <w:hideMark/>
          </w:tcPr>
          <w:p w14:paraId="2D2E3A4A" w14:textId="77777777" w:rsidR="00435557" w:rsidRPr="00435557" w:rsidRDefault="00435557" w:rsidP="00435557">
            <w:r w:rsidRPr="00435557">
              <w:t>9.693964</w:t>
            </w:r>
          </w:p>
        </w:tc>
        <w:tc>
          <w:tcPr>
            <w:tcW w:w="960" w:type="dxa"/>
            <w:noWrap/>
            <w:hideMark/>
          </w:tcPr>
          <w:p w14:paraId="617EE7F9" w14:textId="77777777" w:rsidR="00435557" w:rsidRPr="00435557" w:rsidRDefault="00435557" w:rsidP="00435557">
            <w:r w:rsidRPr="00435557">
              <w:t>12.13747</w:t>
            </w:r>
          </w:p>
        </w:tc>
      </w:tr>
      <w:tr w:rsidR="00435557" w:rsidRPr="00435557" w14:paraId="584CC3D1" w14:textId="77777777" w:rsidTr="00435557">
        <w:trPr>
          <w:trHeight w:val="300"/>
        </w:trPr>
        <w:tc>
          <w:tcPr>
            <w:tcW w:w="960" w:type="dxa"/>
            <w:noWrap/>
            <w:hideMark/>
          </w:tcPr>
          <w:p w14:paraId="04659A2A" w14:textId="77777777" w:rsidR="00435557" w:rsidRPr="00435557" w:rsidRDefault="00435557" w:rsidP="00435557">
            <w:pPr>
              <w:rPr>
                <w:b/>
                <w:bCs/>
              </w:rPr>
            </w:pPr>
            <w:r w:rsidRPr="00435557">
              <w:rPr>
                <w:b/>
                <w:bCs/>
              </w:rPr>
              <w:t>2.821761</w:t>
            </w:r>
          </w:p>
        </w:tc>
        <w:tc>
          <w:tcPr>
            <w:tcW w:w="960" w:type="dxa"/>
            <w:noWrap/>
            <w:hideMark/>
          </w:tcPr>
          <w:p w14:paraId="48D7F8D3" w14:textId="77777777" w:rsidR="00435557" w:rsidRPr="00435557" w:rsidRDefault="00435557" w:rsidP="00435557">
            <w:pPr>
              <w:rPr>
                <w:b/>
                <w:bCs/>
              </w:rPr>
            </w:pPr>
            <w:r w:rsidRPr="00435557">
              <w:rPr>
                <w:b/>
                <w:bCs/>
              </w:rPr>
              <w:t>3.836025</w:t>
            </w:r>
          </w:p>
        </w:tc>
        <w:tc>
          <w:tcPr>
            <w:tcW w:w="960" w:type="dxa"/>
            <w:noWrap/>
            <w:hideMark/>
          </w:tcPr>
          <w:p w14:paraId="2071A001" w14:textId="77777777" w:rsidR="00435557" w:rsidRPr="00435557" w:rsidRDefault="00435557" w:rsidP="00435557">
            <w:pPr>
              <w:rPr>
                <w:b/>
                <w:bCs/>
              </w:rPr>
            </w:pPr>
            <w:r w:rsidRPr="00435557">
              <w:rPr>
                <w:b/>
                <w:bCs/>
              </w:rPr>
              <w:t>5.433863</w:t>
            </w:r>
          </w:p>
        </w:tc>
        <w:tc>
          <w:tcPr>
            <w:tcW w:w="960" w:type="dxa"/>
            <w:noWrap/>
            <w:hideMark/>
          </w:tcPr>
          <w:p w14:paraId="421408AD" w14:textId="77777777" w:rsidR="00435557" w:rsidRPr="00435557" w:rsidRDefault="00435557" w:rsidP="00435557">
            <w:pPr>
              <w:rPr>
                <w:b/>
                <w:bCs/>
              </w:rPr>
            </w:pPr>
            <w:r w:rsidRPr="00435557">
              <w:rPr>
                <w:b/>
                <w:bCs/>
              </w:rPr>
              <w:t>7.697403</w:t>
            </w:r>
          </w:p>
        </w:tc>
        <w:tc>
          <w:tcPr>
            <w:tcW w:w="960" w:type="dxa"/>
            <w:noWrap/>
            <w:hideMark/>
          </w:tcPr>
          <w:p w14:paraId="159DA52C" w14:textId="77777777" w:rsidR="00435557" w:rsidRPr="00435557" w:rsidRDefault="00435557" w:rsidP="00435557">
            <w:pPr>
              <w:rPr>
                <w:b/>
                <w:bCs/>
              </w:rPr>
            </w:pPr>
            <w:r w:rsidRPr="00435557">
              <w:rPr>
                <w:b/>
                <w:bCs/>
              </w:rPr>
              <w:t>8.750022</w:t>
            </w:r>
          </w:p>
        </w:tc>
        <w:tc>
          <w:tcPr>
            <w:tcW w:w="960" w:type="dxa"/>
            <w:noWrap/>
            <w:hideMark/>
          </w:tcPr>
          <w:p w14:paraId="5BD65808" w14:textId="77777777" w:rsidR="00435557" w:rsidRPr="00435557" w:rsidRDefault="00435557" w:rsidP="00435557">
            <w:pPr>
              <w:rPr>
                <w:b/>
                <w:bCs/>
              </w:rPr>
            </w:pPr>
            <w:r w:rsidRPr="00435557">
              <w:rPr>
                <w:b/>
                <w:bCs/>
              </w:rPr>
              <w:t>2.359735</w:t>
            </w:r>
          </w:p>
        </w:tc>
        <w:tc>
          <w:tcPr>
            <w:tcW w:w="960" w:type="dxa"/>
            <w:noWrap/>
            <w:hideMark/>
          </w:tcPr>
          <w:p w14:paraId="48FC1CF2" w14:textId="77777777" w:rsidR="00435557" w:rsidRPr="00435557" w:rsidRDefault="00435557" w:rsidP="00435557">
            <w:pPr>
              <w:rPr>
                <w:b/>
                <w:bCs/>
              </w:rPr>
            </w:pPr>
            <w:r w:rsidRPr="00435557">
              <w:rPr>
                <w:b/>
                <w:bCs/>
              </w:rPr>
              <w:t>3.76192</w:t>
            </w:r>
          </w:p>
        </w:tc>
        <w:tc>
          <w:tcPr>
            <w:tcW w:w="960" w:type="dxa"/>
            <w:noWrap/>
            <w:hideMark/>
          </w:tcPr>
          <w:p w14:paraId="0AEF5B4A" w14:textId="77777777" w:rsidR="00435557" w:rsidRPr="00435557" w:rsidRDefault="00435557" w:rsidP="00435557">
            <w:pPr>
              <w:rPr>
                <w:b/>
                <w:bCs/>
              </w:rPr>
            </w:pPr>
            <w:r w:rsidRPr="00435557">
              <w:rPr>
                <w:b/>
                <w:bCs/>
              </w:rPr>
              <w:t>5.772558</w:t>
            </w:r>
          </w:p>
        </w:tc>
        <w:tc>
          <w:tcPr>
            <w:tcW w:w="960" w:type="dxa"/>
            <w:noWrap/>
            <w:hideMark/>
          </w:tcPr>
          <w:p w14:paraId="1B8DE487" w14:textId="77777777" w:rsidR="00435557" w:rsidRPr="00435557" w:rsidRDefault="00435557" w:rsidP="00435557">
            <w:pPr>
              <w:rPr>
                <w:b/>
                <w:bCs/>
              </w:rPr>
            </w:pPr>
            <w:r w:rsidRPr="00435557">
              <w:rPr>
                <w:b/>
                <w:bCs/>
              </w:rPr>
              <w:t>7.198406</w:t>
            </w:r>
          </w:p>
        </w:tc>
        <w:tc>
          <w:tcPr>
            <w:tcW w:w="960" w:type="dxa"/>
            <w:noWrap/>
            <w:hideMark/>
          </w:tcPr>
          <w:p w14:paraId="2D84BCD3" w14:textId="77777777" w:rsidR="00435557" w:rsidRPr="00435557" w:rsidRDefault="00435557" w:rsidP="00435557">
            <w:pPr>
              <w:rPr>
                <w:b/>
                <w:bCs/>
              </w:rPr>
            </w:pPr>
            <w:r w:rsidRPr="00435557">
              <w:rPr>
                <w:b/>
                <w:bCs/>
              </w:rPr>
              <w:t>9.329047</w:t>
            </w:r>
          </w:p>
        </w:tc>
      </w:tr>
    </w:tbl>
    <w:p w14:paraId="729C8D03" w14:textId="554B1FCB" w:rsidR="00435557" w:rsidRDefault="00435557" w:rsidP="00F529BC"/>
    <w:p w14:paraId="72792914" w14:textId="77777777" w:rsidR="00435557" w:rsidRDefault="00435557" w:rsidP="00F529BC">
      <w:r>
        <w:t>4</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704D00AA" w14:textId="77777777" w:rsidTr="00435557">
        <w:trPr>
          <w:trHeight w:val="300"/>
        </w:trPr>
        <w:tc>
          <w:tcPr>
            <w:tcW w:w="960" w:type="dxa"/>
            <w:noWrap/>
            <w:hideMark/>
          </w:tcPr>
          <w:p w14:paraId="2D29DFC0" w14:textId="77777777" w:rsidR="00435557" w:rsidRPr="00435557" w:rsidRDefault="00435557" w:rsidP="00435557">
            <w:r w:rsidRPr="00435557">
              <w:t>Tx01</w:t>
            </w:r>
          </w:p>
        </w:tc>
        <w:tc>
          <w:tcPr>
            <w:tcW w:w="960" w:type="dxa"/>
            <w:noWrap/>
            <w:hideMark/>
          </w:tcPr>
          <w:p w14:paraId="3A79896A" w14:textId="77777777" w:rsidR="00435557" w:rsidRPr="00435557" w:rsidRDefault="00435557" w:rsidP="00435557">
            <w:r w:rsidRPr="00435557">
              <w:t>Tx02</w:t>
            </w:r>
          </w:p>
        </w:tc>
        <w:tc>
          <w:tcPr>
            <w:tcW w:w="960" w:type="dxa"/>
            <w:noWrap/>
            <w:hideMark/>
          </w:tcPr>
          <w:p w14:paraId="639977FB" w14:textId="77777777" w:rsidR="00435557" w:rsidRPr="00435557" w:rsidRDefault="00435557" w:rsidP="00435557">
            <w:r w:rsidRPr="00435557">
              <w:t>Tx03</w:t>
            </w:r>
          </w:p>
        </w:tc>
        <w:tc>
          <w:tcPr>
            <w:tcW w:w="960" w:type="dxa"/>
            <w:noWrap/>
            <w:hideMark/>
          </w:tcPr>
          <w:p w14:paraId="119CB52C" w14:textId="77777777" w:rsidR="00435557" w:rsidRPr="00435557" w:rsidRDefault="00435557" w:rsidP="00435557">
            <w:r w:rsidRPr="00435557">
              <w:t>Tx04</w:t>
            </w:r>
          </w:p>
        </w:tc>
        <w:tc>
          <w:tcPr>
            <w:tcW w:w="960" w:type="dxa"/>
            <w:noWrap/>
            <w:hideMark/>
          </w:tcPr>
          <w:p w14:paraId="43DF1C6C" w14:textId="77777777" w:rsidR="00435557" w:rsidRPr="00435557" w:rsidRDefault="00435557" w:rsidP="00435557">
            <w:r w:rsidRPr="00435557">
              <w:t>Tx05</w:t>
            </w:r>
          </w:p>
        </w:tc>
        <w:tc>
          <w:tcPr>
            <w:tcW w:w="960" w:type="dxa"/>
            <w:noWrap/>
            <w:hideMark/>
          </w:tcPr>
          <w:p w14:paraId="615220FE" w14:textId="77777777" w:rsidR="00435557" w:rsidRPr="00435557" w:rsidRDefault="00435557" w:rsidP="00435557">
            <w:r w:rsidRPr="00435557">
              <w:t>Tx06</w:t>
            </w:r>
          </w:p>
        </w:tc>
        <w:tc>
          <w:tcPr>
            <w:tcW w:w="960" w:type="dxa"/>
            <w:noWrap/>
            <w:hideMark/>
          </w:tcPr>
          <w:p w14:paraId="26C88E3C" w14:textId="77777777" w:rsidR="00435557" w:rsidRPr="00435557" w:rsidRDefault="00435557" w:rsidP="00435557">
            <w:r w:rsidRPr="00435557">
              <w:t>Tx07</w:t>
            </w:r>
          </w:p>
        </w:tc>
        <w:tc>
          <w:tcPr>
            <w:tcW w:w="960" w:type="dxa"/>
            <w:noWrap/>
            <w:hideMark/>
          </w:tcPr>
          <w:p w14:paraId="77056517" w14:textId="77777777" w:rsidR="00435557" w:rsidRPr="00435557" w:rsidRDefault="00435557" w:rsidP="00435557">
            <w:r w:rsidRPr="00435557">
              <w:t>Tx08</w:t>
            </w:r>
          </w:p>
        </w:tc>
        <w:tc>
          <w:tcPr>
            <w:tcW w:w="960" w:type="dxa"/>
            <w:noWrap/>
            <w:hideMark/>
          </w:tcPr>
          <w:p w14:paraId="250426A2" w14:textId="77777777" w:rsidR="00435557" w:rsidRPr="00435557" w:rsidRDefault="00435557" w:rsidP="00435557">
            <w:r w:rsidRPr="00435557">
              <w:t>Tx09</w:t>
            </w:r>
          </w:p>
        </w:tc>
        <w:tc>
          <w:tcPr>
            <w:tcW w:w="960" w:type="dxa"/>
            <w:noWrap/>
            <w:hideMark/>
          </w:tcPr>
          <w:p w14:paraId="2B4AD152" w14:textId="77777777" w:rsidR="00435557" w:rsidRPr="00435557" w:rsidRDefault="00435557" w:rsidP="00435557">
            <w:r w:rsidRPr="00435557">
              <w:t>Tx10</w:t>
            </w:r>
          </w:p>
        </w:tc>
      </w:tr>
      <w:tr w:rsidR="00435557" w:rsidRPr="00435557" w14:paraId="37440185" w14:textId="77777777" w:rsidTr="00435557">
        <w:trPr>
          <w:trHeight w:val="300"/>
        </w:trPr>
        <w:tc>
          <w:tcPr>
            <w:tcW w:w="960" w:type="dxa"/>
            <w:noWrap/>
            <w:hideMark/>
          </w:tcPr>
          <w:p w14:paraId="551F7DB5" w14:textId="77777777" w:rsidR="00435557" w:rsidRPr="00435557" w:rsidRDefault="00435557" w:rsidP="00435557">
            <w:r w:rsidRPr="00435557">
              <w:t>3.871839</w:t>
            </w:r>
          </w:p>
        </w:tc>
        <w:tc>
          <w:tcPr>
            <w:tcW w:w="960" w:type="dxa"/>
            <w:noWrap/>
            <w:hideMark/>
          </w:tcPr>
          <w:p w14:paraId="34265DA6" w14:textId="77777777" w:rsidR="00435557" w:rsidRPr="00435557" w:rsidRDefault="00435557" w:rsidP="00435557">
            <w:r w:rsidRPr="00435557">
              <w:t>2.243291</w:t>
            </w:r>
          </w:p>
        </w:tc>
        <w:tc>
          <w:tcPr>
            <w:tcW w:w="960" w:type="dxa"/>
            <w:noWrap/>
            <w:hideMark/>
          </w:tcPr>
          <w:p w14:paraId="3EE37B6D" w14:textId="77777777" w:rsidR="00435557" w:rsidRPr="00435557" w:rsidRDefault="00435557" w:rsidP="00435557">
            <w:r w:rsidRPr="00435557">
              <w:t>4.747602</w:t>
            </w:r>
          </w:p>
        </w:tc>
        <w:tc>
          <w:tcPr>
            <w:tcW w:w="960" w:type="dxa"/>
            <w:noWrap/>
            <w:hideMark/>
          </w:tcPr>
          <w:p w14:paraId="3802E16F" w14:textId="77777777" w:rsidR="00435557" w:rsidRPr="00435557" w:rsidRDefault="00435557" w:rsidP="00435557">
            <w:r w:rsidRPr="00435557">
              <w:t>6.213694</w:t>
            </w:r>
          </w:p>
        </w:tc>
        <w:tc>
          <w:tcPr>
            <w:tcW w:w="960" w:type="dxa"/>
            <w:noWrap/>
            <w:hideMark/>
          </w:tcPr>
          <w:p w14:paraId="618F3B2F" w14:textId="77777777" w:rsidR="00435557" w:rsidRPr="00435557" w:rsidRDefault="00435557" w:rsidP="00435557">
            <w:r w:rsidRPr="00435557">
              <w:t>7.470563</w:t>
            </w:r>
          </w:p>
        </w:tc>
        <w:tc>
          <w:tcPr>
            <w:tcW w:w="960" w:type="dxa"/>
            <w:noWrap/>
            <w:hideMark/>
          </w:tcPr>
          <w:p w14:paraId="4EDE6E70" w14:textId="77777777" w:rsidR="00435557" w:rsidRPr="00435557" w:rsidRDefault="00435557" w:rsidP="00435557">
            <w:r w:rsidRPr="00435557">
              <w:t>2.930227</w:t>
            </w:r>
          </w:p>
        </w:tc>
        <w:tc>
          <w:tcPr>
            <w:tcW w:w="960" w:type="dxa"/>
            <w:noWrap/>
            <w:hideMark/>
          </w:tcPr>
          <w:p w14:paraId="463F9BE6" w14:textId="77777777" w:rsidR="00435557" w:rsidRPr="00435557" w:rsidRDefault="00435557" w:rsidP="00435557">
            <w:r w:rsidRPr="00435557">
              <w:t>2.942821</w:t>
            </w:r>
          </w:p>
        </w:tc>
        <w:tc>
          <w:tcPr>
            <w:tcW w:w="960" w:type="dxa"/>
            <w:noWrap/>
            <w:hideMark/>
          </w:tcPr>
          <w:p w14:paraId="114C9EE6" w14:textId="77777777" w:rsidR="00435557" w:rsidRPr="00435557" w:rsidRDefault="00435557" w:rsidP="00435557">
            <w:r w:rsidRPr="00435557">
              <w:t>5.875751</w:t>
            </w:r>
          </w:p>
        </w:tc>
        <w:tc>
          <w:tcPr>
            <w:tcW w:w="960" w:type="dxa"/>
            <w:noWrap/>
            <w:hideMark/>
          </w:tcPr>
          <w:p w14:paraId="437896F3" w14:textId="77777777" w:rsidR="00435557" w:rsidRPr="00435557" w:rsidRDefault="00435557" w:rsidP="00435557">
            <w:r w:rsidRPr="00435557">
              <w:t>6.679185</w:t>
            </w:r>
          </w:p>
        </w:tc>
        <w:tc>
          <w:tcPr>
            <w:tcW w:w="960" w:type="dxa"/>
            <w:noWrap/>
            <w:hideMark/>
          </w:tcPr>
          <w:p w14:paraId="0443C75E" w14:textId="77777777" w:rsidR="00435557" w:rsidRPr="00435557" w:rsidRDefault="00435557" w:rsidP="00435557">
            <w:r w:rsidRPr="00435557">
              <w:t>8.316717</w:t>
            </w:r>
          </w:p>
        </w:tc>
      </w:tr>
      <w:tr w:rsidR="00435557" w:rsidRPr="00435557" w14:paraId="2E1AD1E3" w14:textId="77777777" w:rsidTr="00435557">
        <w:trPr>
          <w:trHeight w:val="300"/>
        </w:trPr>
        <w:tc>
          <w:tcPr>
            <w:tcW w:w="960" w:type="dxa"/>
            <w:noWrap/>
            <w:hideMark/>
          </w:tcPr>
          <w:p w14:paraId="46FB10C6" w14:textId="77777777" w:rsidR="00435557" w:rsidRPr="00435557" w:rsidRDefault="00435557" w:rsidP="00435557">
            <w:r w:rsidRPr="00435557">
              <w:t>2.165065</w:t>
            </w:r>
          </w:p>
        </w:tc>
        <w:tc>
          <w:tcPr>
            <w:tcW w:w="960" w:type="dxa"/>
            <w:noWrap/>
            <w:hideMark/>
          </w:tcPr>
          <w:p w14:paraId="28BF6462" w14:textId="77777777" w:rsidR="00435557" w:rsidRPr="00435557" w:rsidRDefault="00435557" w:rsidP="00435557">
            <w:r w:rsidRPr="00435557">
              <w:t>4.135975</w:t>
            </w:r>
          </w:p>
        </w:tc>
        <w:tc>
          <w:tcPr>
            <w:tcW w:w="960" w:type="dxa"/>
            <w:noWrap/>
            <w:hideMark/>
          </w:tcPr>
          <w:p w14:paraId="517ABF05" w14:textId="77777777" w:rsidR="00435557" w:rsidRPr="00435557" w:rsidRDefault="00435557" w:rsidP="00435557">
            <w:r w:rsidRPr="00435557">
              <w:t>4.84513</w:t>
            </w:r>
          </w:p>
        </w:tc>
        <w:tc>
          <w:tcPr>
            <w:tcW w:w="960" w:type="dxa"/>
            <w:noWrap/>
            <w:hideMark/>
          </w:tcPr>
          <w:p w14:paraId="6CFEFE3A" w14:textId="77777777" w:rsidR="00435557" w:rsidRPr="00435557" w:rsidRDefault="00435557" w:rsidP="00435557">
            <w:r w:rsidRPr="00435557">
              <w:t>6.685728</w:t>
            </w:r>
          </w:p>
        </w:tc>
        <w:tc>
          <w:tcPr>
            <w:tcW w:w="960" w:type="dxa"/>
            <w:noWrap/>
            <w:hideMark/>
          </w:tcPr>
          <w:p w14:paraId="0D6BE7FE" w14:textId="77777777" w:rsidR="00435557" w:rsidRPr="00435557" w:rsidRDefault="00435557" w:rsidP="00435557">
            <w:r w:rsidRPr="00435557">
              <w:t>7.389282</w:t>
            </w:r>
          </w:p>
        </w:tc>
        <w:tc>
          <w:tcPr>
            <w:tcW w:w="960" w:type="dxa"/>
            <w:noWrap/>
            <w:hideMark/>
          </w:tcPr>
          <w:p w14:paraId="7FAFA48E" w14:textId="77777777" w:rsidR="00435557" w:rsidRPr="00435557" w:rsidRDefault="00435557" w:rsidP="00435557">
            <w:r w:rsidRPr="00435557">
              <w:t>1.965973</w:t>
            </w:r>
          </w:p>
        </w:tc>
        <w:tc>
          <w:tcPr>
            <w:tcW w:w="960" w:type="dxa"/>
            <w:noWrap/>
            <w:hideMark/>
          </w:tcPr>
          <w:p w14:paraId="1048DF03" w14:textId="77777777" w:rsidR="00435557" w:rsidRPr="00435557" w:rsidRDefault="00435557" w:rsidP="00435557">
            <w:r w:rsidRPr="00435557">
              <w:t>2.521743</w:t>
            </w:r>
          </w:p>
        </w:tc>
        <w:tc>
          <w:tcPr>
            <w:tcW w:w="960" w:type="dxa"/>
            <w:noWrap/>
            <w:hideMark/>
          </w:tcPr>
          <w:p w14:paraId="56A040A4" w14:textId="77777777" w:rsidR="00435557" w:rsidRPr="00435557" w:rsidRDefault="00435557" w:rsidP="00435557">
            <w:r w:rsidRPr="00435557">
              <w:t>4.779706</w:t>
            </w:r>
          </w:p>
        </w:tc>
        <w:tc>
          <w:tcPr>
            <w:tcW w:w="960" w:type="dxa"/>
            <w:noWrap/>
            <w:hideMark/>
          </w:tcPr>
          <w:p w14:paraId="5CDCC984" w14:textId="77777777" w:rsidR="00435557" w:rsidRPr="00435557" w:rsidRDefault="00435557" w:rsidP="00435557">
            <w:r w:rsidRPr="00435557">
              <w:t>5.696682</w:t>
            </w:r>
          </w:p>
        </w:tc>
        <w:tc>
          <w:tcPr>
            <w:tcW w:w="960" w:type="dxa"/>
            <w:noWrap/>
            <w:hideMark/>
          </w:tcPr>
          <w:p w14:paraId="1D2BA30C" w14:textId="77777777" w:rsidR="00435557" w:rsidRPr="00435557" w:rsidRDefault="00435557" w:rsidP="00435557">
            <w:r w:rsidRPr="00435557">
              <w:t>8.22004</w:t>
            </w:r>
          </w:p>
        </w:tc>
      </w:tr>
      <w:tr w:rsidR="00435557" w:rsidRPr="00435557" w14:paraId="5605FE04" w14:textId="77777777" w:rsidTr="00435557">
        <w:trPr>
          <w:trHeight w:val="300"/>
        </w:trPr>
        <w:tc>
          <w:tcPr>
            <w:tcW w:w="960" w:type="dxa"/>
            <w:noWrap/>
            <w:hideMark/>
          </w:tcPr>
          <w:p w14:paraId="55F2B2BA" w14:textId="77777777" w:rsidR="00435557" w:rsidRPr="00435557" w:rsidRDefault="00435557" w:rsidP="00435557">
            <w:r w:rsidRPr="00435557">
              <w:t>2.167458</w:t>
            </w:r>
          </w:p>
        </w:tc>
        <w:tc>
          <w:tcPr>
            <w:tcW w:w="960" w:type="dxa"/>
            <w:noWrap/>
            <w:hideMark/>
          </w:tcPr>
          <w:p w14:paraId="5ABF6B6D" w14:textId="77777777" w:rsidR="00435557" w:rsidRPr="00435557" w:rsidRDefault="00435557" w:rsidP="00435557">
            <w:r w:rsidRPr="00435557">
              <w:t>3.173469</w:t>
            </w:r>
          </w:p>
        </w:tc>
        <w:tc>
          <w:tcPr>
            <w:tcW w:w="960" w:type="dxa"/>
            <w:noWrap/>
            <w:hideMark/>
          </w:tcPr>
          <w:p w14:paraId="7C8916FA" w14:textId="77777777" w:rsidR="00435557" w:rsidRPr="00435557" w:rsidRDefault="00435557" w:rsidP="00435557">
            <w:r w:rsidRPr="00435557">
              <w:t>5.454578</w:t>
            </w:r>
          </w:p>
        </w:tc>
        <w:tc>
          <w:tcPr>
            <w:tcW w:w="960" w:type="dxa"/>
            <w:noWrap/>
            <w:hideMark/>
          </w:tcPr>
          <w:p w14:paraId="3243619E" w14:textId="77777777" w:rsidR="00435557" w:rsidRPr="00435557" w:rsidRDefault="00435557" w:rsidP="00435557">
            <w:r w:rsidRPr="00435557">
              <w:t>7.478633</w:t>
            </w:r>
          </w:p>
        </w:tc>
        <w:tc>
          <w:tcPr>
            <w:tcW w:w="960" w:type="dxa"/>
            <w:noWrap/>
            <w:hideMark/>
          </w:tcPr>
          <w:p w14:paraId="5E04BA58" w14:textId="77777777" w:rsidR="00435557" w:rsidRPr="00435557" w:rsidRDefault="00435557" w:rsidP="00435557">
            <w:r w:rsidRPr="00435557">
              <w:t>9.837212</w:t>
            </w:r>
          </w:p>
        </w:tc>
        <w:tc>
          <w:tcPr>
            <w:tcW w:w="960" w:type="dxa"/>
            <w:noWrap/>
            <w:hideMark/>
          </w:tcPr>
          <w:p w14:paraId="766DBAE6" w14:textId="77777777" w:rsidR="00435557" w:rsidRPr="00435557" w:rsidRDefault="00435557" w:rsidP="00435557">
            <w:r w:rsidRPr="00435557">
              <w:t>2.46191</w:t>
            </w:r>
          </w:p>
        </w:tc>
        <w:tc>
          <w:tcPr>
            <w:tcW w:w="960" w:type="dxa"/>
            <w:noWrap/>
            <w:hideMark/>
          </w:tcPr>
          <w:p w14:paraId="6AA81033" w14:textId="77777777" w:rsidR="00435557" w:rsidRPr="00435557" w:rsidRDefault="00435557" w:rsidP="00435557">
            <w:r w:rsidRPr="00435557">
              <w:t>3.120291</w:t>
            </w:r>
          </w:p>
        </w:tc>
        <w:tc>
          <w:tcPr>
            <w:tcW w:w="960" w:type="dxa"/>
            <w:noWrap/>
            <w:hideMark/>
          </w:tcPr>
          <w:p w14:paraId="4C825E1A" w14:textId="77777777" w:rsidR="00435557" w:rsidRPr="00435557" w:rsidRDefault="00435557" w:rsidP="00435557">
            <w:r w:rsidRPr="00435557">
              <w:t>5.787877</w:t>
            </w:r>
          </w:p>
        </w:tc>
        <w:tc>
          <w:tcPr>
            <w:tcW w:w="960" w:type="dxa"/>
            <w:noWrap/>
            <w:hideMark/>
          </w:tcPr>
          <w:p w14:paraId="4060E2AA" w14:textId="77777777" w:rsidR="00435557" w:rsidRPr="00435557" w:rsidRDefault="00435557" w:rsidP="00435557">
            <w:r w:rsidRPr="00435557">
              <w:t>6.463969</w:t>
            </w:r>
          </w:p>
        </w:tc>
        <w:tc>
          <w:tcPr>
            <w:tcW w:w="960" w:type="dxa"/>
            <w:noWrap/>
            <w:hideMark/>
          </w:tcPr>
          <w:p w14:paraId="5FE457B7" w14:textId="77777777" w:rsidR="00435557" w:rsidRPr="00435557" w:rsidRDefault="00435557" w:rsidP="00435557">
            <w:r w:rsidRPr="00435557">
              <w:t>10.67991</w:t>
            </w:r>
          </w:p>
        </w:tc>
      </w:tr>
      <w:tr w:rsidR="00435557" w:rsidRPr="00435557" w14:paraId="4678C2B7" w14:textId="77777777" w:rsidTr="00435557">
        <w:trPr>
          <w:trHeight w:val="300"/>
        </w:trPr>
        <w:tc>
          <w:tcPr>
            <w:tcW w:w="960" w:type="dxa"/>
            <w:noWrap/>
            <w:hideMark/>
          </w:tcPr>
          <w:p w14:paraId="3EEEC6EE" w14:textId="77777777" w:rsidR="00435557" w:rsidRPr="00435557" w:rsidRDefault="00435557" w:rsidP="00435557">
            <w:r w:rsidRPr="00435557">
              <w:t>2.63595</w:t>
            </w:r>
          </w:p>
        </w:tc>
        <w:tc>
          <w:tcPr>
            <w:tcW w:w="960" w:type="dxa"/>
            <w:noWrap/>
            <w:hideMark/>
          </w:tcPr>
          <w:p w14:paraId="69526C61" w14:textId="77777777" w:rsidR="00435557" w:rsidRPr="00435557" w:rsidRDefault="00435557" w:rsidP="00435557">
            <w:r w:rsidRPr="00435557">
              <w:t>3.440564</w:t>
            </w:r>
          </w:p>
        </w:tc>
        <w:tc>
          <w:tcPr>
            <w:tcW w:w="960" w:type="dxa"/>
            <w:noWrap/>
            <w:hideMark/>
          </w:tcPr>
          <w:p w14:paraId="1A14AFDD" w14:textId="77777777" w:rsidR="00435557" w:rsidRPr="00435557" w:rsidRDefault="00435557" w:rsidP="00435557">
            <w:r w:rsidRPr="00435557">
              <w:t>5.269326</w:t>
            </w:r>
          </w:p>
        </w:tc>
        <w:tc>
          <w:tcPr>
            <w:tcW w:w="960" w:type="dxa"/>
            <w:noWrap/>
            <w:hideMark/>
          </w:tcPr>
          <w:p w14:paraId="26AB76F8" w14:textId="77777777" w:rsidR="00435557" w:rsidRPr="00435557" w:rsidRDefault="00435557" w:rsidP="00435557">
            <w:r w:rsidRPr="00435557">
              <w:t>6.720815</w:t>
            </w:r>
          </w:p>
        </w:tc>
        <w:tc>
          <w:tcPr>
            <w:tcW w:w="960" w:type="dxa"/>
            <w:noWrap/>
            <w:hideMark/>
          </w:tcPr>
          <w:p w14:paraId="1AFFDF17" w14:textId="77777777" w:rsidR="00435557" w:rsidRPr="00435557" w:rsidRDefault="00435557" w:rsidP="00435557">
            <w:r w:rsidRPr="00435557">
              <w:t>7.732376</w:t>
            </w:r>
          </w:p>
        </w:tc>
        <w:tc>
          <w:tcPr>
            <w:tcW w:w="960" w:type="dxa"/>
            <w:noWrap/>
            <w:hideMark/>
          </w:tcPr>
          <w:p w14:paraId="651E2469" w14:textId="77777777" w:rsidR="00435557" w:rsidRPr="00435557" w:rsidRDefault="00435557" w:rsidP="00435557">
            <w:r w:rsidRPr="00435557">
              <w:t>2.259234</w:t>
            </w:r>
          </w:p>
        </w:tc>
        <w:tc>
          <w:tcPr>
            <w:tcW w:w="960" w:type="dxa"/>
            <w:noWrap/>
            <w:hideMark/>
          </w:tcPr>
          <w:p w14:paraId="5067ACAE" w14:textId="77777777" w:rsidR="00435557" w:rsidRPr="00435557" w:rsidRDefault="00435557" w:rsidP="00435557">
            <w:r w:rsidRPr="00435557">
              <w:t>4.620199</w:t>
            </w:r>
          </w:p>
        </w:tc>
        <w:tc>
          <w:tcPr>
            <w:tcW w:w="960" w:type="dxa"/>
            <w:noWrap/>
            <w:hideMark/>
          </w:tcPr>
          <w:p w14:paraId="34587590" w14:textId="77777777" w:rsidR="00435557" w:rsidRPr="00435557" w:rsidRDefault="00435557" w:rsidP="00435557">
            <w:r w:rsidRPr="00435557">
              <w:t>4.881823</w:t>
            </w:r>
          </w:p>
        </w:tc>
        <w:tc>
          <w:tcPr>
            <w:tcW w:w="960" w:type="dxa"/>
            <w:noWrap/>
            <w:hideMark/>
          </w:tcPr>
          <w:p w14:paraId="40A2F3CC" w14:textId="77777777" w:rsidR="00435557" w:rsidRPr="00435557" w:rsidRDefault="00435557" w:rsidP="00435557">
            <w:r w:rsidRPr="00435557">
              <w:t>6.998318</w:t>
            </w:r>
          </w:p>
        </w:tc>
        <w:tc>
          <w:tcPr>
            <w:tcW w:w="960" w:type="dxa"/>
            <w:noWrap/>
            <w:hideMark/>
          </w:tcPr>
          <w:p w14:paraId="466FB4D2" w14:textId="77777777" w:rsidR="00435557" w:rsidRPr="00435557" w:rsidRDefault="00435557" w:rsidP="00435557">
            <w:r w:rsidRPr="00435557">
              <w:t>8.688903</w:t>
            </w:r>
          </w:p>
        </w:tc>
      </w:tr>
      <w:tr w:rsidR="00435557" w:rsidRPr="00435557" w14:paraId="52AB44A3" w14:textId="77777777" w:rsidTr="00435557">
        <w:trPr>
          <w:trHeight w:val="300"/>
        </w:trPr>
        <w:tc>
          <w:tcPr>
            <w:tcW w:w="960" w:type="dxa"/>
            <w:noWrap/>
            <w:hideMark/>
          </w:tcPr>
          <w:p w14:paraId="21D2CBEF" w14:textId="77777777" w:rsidR="00435557" w:rsidRPr="00435557" w:rsidRDefault="00435557" w:rsidP="00435557">
            <w:r w:rsidRPr="00435557">
              <w:t>2.572416</w:t>
            </w:r>
          </w:p>
        </w:tc>
        <w:tc>
          <w:tcPr>
            <w:tcW w:w="960" w:type="dxa"/>
            <w:noWrap/>
            <w:hideMark/>
          </w:tcPr>
          <w:p w14:paraId="2EE6676B" w14:textId="77777777" w:rsidR="00435557" w:rsidRPr="00435557" w:rsidRDefault="00435557" w:rsidP="00435557">
            <w:r w:rsidRPr="00435557">
              <w:t>2.852253</w:t>
            </w:r>
          </w:p>
        </w:tc>
        <w:tc>
          <w:tcPr>
            <w:tcW w:w="960" w:type="dxa"/>
            <w:noWrap/>
            <w:hideMark/>
          </w:tcPr>
          <w:p w14:paraId="581A344F" w14:textId="77777777" w:rsidR="00435557" w:rsidRPr="00435557" w:rsidRDefault="00435557" w:rsidP="00435557">
            <w:r w:rsidRPr="00435557">
              <w:t>5.158379</w:t>
            </w:r>
          </w:p>
        </w:tc>
        <w:tc>
          <w:tcPr>
            <w:tcW w:w="960" w:type="dxa"/>
            <w:noWrap/>
            <w:hideMark/>
          </w:tcPr>
          <w:p w14:paraId="00559CA2" w14:textId="77777777" w:rsidR="00435557" w:rsidRPr="00435557" w:rsidRDefault="00435557" w:rsidP="00435557">
            <w:r w:rsidRPr="00435557">
              <w:t>6.776588</w:t>
            </w:r>
          </w:p>
        </w:tc>
        <w:tc>
          <w:tcPr>
            <w:tcW w:w="960" w:type="dxa"/>
            <w:noWrap/>
            <w:hideMark/>
          </w:tcPr>
          <w:p w14:paraId="6F66B5D6" w14:textId="77777777" w:rsidR="00435557" w:rsidRPr="00435557" w:rsidRDefault="00435557" w:rsidP="00435557">
            <w:r w:rsidRPr="00435557">
              <w:t>7.720128</w:t>
            </w:r>
          </w:p>
        </w:tc>
        <w:tc>
          <w:tcPr>
            <w:tcW w:w="960" w:type="dxa"/>
            <w:noWrap/>
            <w:hideMark/>
          </w:tcPr>
          <w:p w14:paraId="525ABB6B" w14:textId="77777777" w:rsidR="00435557" w:rsidRPr="00435557" w:rsidRDefault="00435557" w:rsidP="00435557">
            <w:r w:rsidRPr="00435557">
              <w:t>2.589045</w:t>
            </w:r>
          </w:p>
        </w:tc>
        <w:tc>
          <w:tcPr>
            <w:tcW w:w="960" w:type="dxa"/>
            <w:noWrap/>
            <w:hideMark/>
          </w:tcPr>
          <w:p w14:paraId="7DD4D6A7" w14:textId="77777777" w:rsidR="00435557" w:rsidRPr="00435557" w:rsidRDefault="00435557" w:rsidP="00435557">
            <w:r w:rsidRPr="00435557">
              <w:t>4.450955</w:t>
            </w:r>
          </w:p>
        </w:tc>
        <w:tc>
          <w:tcPr>
            <w:tcW w:w="960" w:type="dxa"/>
            <w:noWrap/>
            <w:hideMark/>
          </w:tcPr>
          <w:p w14:paraId="693BBC40" w14:textId="77777777" w:rsidR="00435557" w:rsidRPr="00435557" w:rsidRDefault="00435557" w:rsidP="00435557">
            <w:r w:rsidRPr="00435557">
              <w:t>7.341753</w:t>
            </w:r>
          </w:p>
        </w:tc>
        <w:tc>
          <w:tcPr>
            <w:tcW w:w="960" w:type="dxa"/>
            <w:noWrap/>
            <w:hideMark/>
          </w:tcPr>
          <w:p w14:paraId="33B1DF8F" w14:textId="77777777" w:rsidR="00435557" w:rsidRPr="00435557" w:rsidRDefault="00435557" w:rsidP="00435557">
            <w:r w:rsidRPr="00435557">
              <w:t>8.617242</w:t>
            </w:r>
          </w:p>
        </w:tc>
        <w:tc>
          <w:tcPr>
            <w:tcW w:w="960" w:type="dxa"/>
            <w:noWrap/>
            <w:hideMark/>
          </w:tcPr>
          <w:p w14:paraId="49DA318A" w14:textId="77777777" w:rsidR="00435557" w:rsidRPr="00435557" w:rsidRDefault="00435557" w:rsidP="00435557">
            <w:r w:rsidRPr="00435557">
              <w:t>8.9168</w:t>
            </w:r>
          </w:p>
        </w:tc>
      </w:tr>
      <w:tr w:rsidR="00435557" w:rsidRPr="00435557" w14:paraId="18FA90F0" w14:textId="77777777" w:rsidTr="00435557">
        <w:trPr>
          <w:trHeight w:val="300"/>
        </w:trPr>
        <w:tc>
          <w:tcPr>
            <w:tcW w:w="960" w:type="dxa"/>
            <w:noWrap/>
            <w:hideMark/>
          </w:tcPr>
          <w:p w14:paraId="0F750253" w14:textId="77777777" w:rsidR="00435557" w:rsidRPr="00435557" w:rsidRDefault="00435557" w:rsidP="00435557">
            <w:r w:rsidRPr="00435557">
              <w:t>2.600241</w:t>
            </w:r>
          </w:p>
        </w:tc>
        <w:tc>
          <w:tcPr>
            <w:tcW w:w="960" w:type="dxa"/>
            <w:noWrap/>
            <w:hideMark/>
          </w:tcPr>
          <w:p w14:paraId="16E6ED37" w14:textId="77777777" w:rsidR="00435557" w:rsidRPr="00435557" w:rsidRDefault="00435557" w:rsidP="00435557">
            <w:r w:rsidRPr="00435557">
              <w:t>3.917985</w:t>
            </w:r>
          </w:p>
        </w:tc>
        <w:tc>
          <w:tcPr>
            <w:tcW w:w="960" w:type="dxa"/>
            <w:noWrap/>
            <w:hideMark/>
          </w:tcPr>
          <w:p w14:paraId="34272043" w14:textId="77777777" w:rsidR="00435557" w:rsidRPr="00435557" w:rsidRDefault="00435557" w:rsidP="00435557">
            <w:r w:rsidRPr="00435557">
              <w:t>5.241738</w:t>
            </w:r>
          </w:p>
        </w:tc>
        <w:tc>
          <w:tcPr>
            <w:tcW w:w="960" w:type="dxa"/>
            <w:noWrap/>
            <w:hideMark/>
          </w:tcPr>
          <w:p w14:paraId="5C0D768A" w14:textId="77777777" w:rsidR="00435557" w:rsidRPr="00435557" w:rsidRDefault="00435557" w:rsidP="00435557">
            <w:r w:rsidRPr="00435557">
              <w:t>8.256701</w:t>
            </w:r>
          </w:p>
        </w:tc>
        <w:tc>
          <w:tcPr>
            <w:tcW w:w="960" w:type="dxa"/>
            <w:noWrap/>
            <w:hideMark/>
          </w:tcPr>
          <w:p w14:paraId="0B8981EC" w14:textId="77777777" w:rsidR="00435557" w:rsidRPr="00435557" w:rsidRDefault="00435557" w:rsidP="00435557">
            <w:r w:rsidRPr="00435557">
              <w:t>10.6005</w:t>
            </w:r>
          </w:p>
        </w:tc>
        <w:tc>
          <w:tcPr>
            <w:tcW w:w="960" w:type="dxa"/>
            <w:noWrap/>
            <w:hideMark/>
          </w:tcPr>
          <w:p w14:paraId="354A02E4" w14:textId="77777777" w:rsidR="00435557" w:rsidRPr="00435557" w:rsidRDefault="00435557" w:rsidP="00435557">
            <w:r w:rsidRPr="00435557">
              <w:t>2.718542</w:t>
            </w:r>
          </w:p>
        </w:tc>
        <w:tc>
          <w:tcPr>
            <w:tcW w:w="960" w:type="dxa"/>
            <w:noWrap/>
            <w:hideMark/>
          </w:tcPr>
          <w:p w14:paraId="735DBB98" w14:textId="77777777" w:rsidR="00435557" w:rsidRPr="00435557" w:rsidRDefault="00435557" w:rsidP="00435557">
            <w:r w:rsidRPr="00435557">
              <w:t>3.965882</w:t>
            </w:r>
          </w:p>
        </w:tc>
        <w:tc>
          <w:tcPr>
            <w:tcW w:w="960" w:type="dxa"/>
            <w:noWrap/>
            <w:hideMark/>
          </w:tcPr>
          <w:p w14:paraId="6DF29D18" w14:textId="77777777" w:rsidR="00435557" w:rsidRPr="00435557" w:rsidRDefault="00435557" w:rsidP="00435557">
            <w:r w:rsidRPr="00435557">
              <w:t>5.315794</w:t>
            </w:r>
          </w:p>
        </w:tc>
        <w:tc>
          <w:tcPr>
            <w:tcW w:w="960" w:type="dxa"/>
            <w:noWrap/>
            <w:hideMark/>
          </w:tcPr>
          <w:p w14:paraId="0F818AB2" w14:textId="77777777" w:rsidR="00435557" w:rsidRPr="00435557" w:rsidRDefault="00435557" w:rsidP="00435557">
            <w:r w:rsidRPr="00435557">
              <w:t>6.563813</w:t>
            </w:r>
          </w:p>
        </w:tc>
        <w:tc>
          <w:tcPr>
            <w:tcW w:w="960" w:type="dxa"/>
            <w:noWrap/>
            <w:hideMark/>
          </w:tcPr>
          <w:p w14:paraId="77B29492" w14:textId="77777777" w:rsidR="00435557" w:rsidRPr="00435557" w:rsidRDefault="00435557" w:rsidP="00435557">
            <w:r w:rsidRPr="00435557">
              <w:t>10.82655</w:t>
            </w:r>
          </w:p>
        </w:tc>
      </w:tr>
      <w:tr w:rsidR="00435557" w:rsidRPr="00435557" w14:paraId="253AB49C" w14:textId="77777777" w:rsidTr="00435557">
        <w:trPr>
          <w:trHeight w:val="300"/>
        </w:trPr>
        <w:tc>
          <w:tcPr>
            <w:tcW w:w="960" w:type="dxa"/>
            <w:noWrap/>
            <w:hideMark/>
          </w:tcPr>
          <w:p w14:paraId="5F97103E" w14:textId="77777777" w:rsidR="00435557" w:rsidRPr="00435557" w:rsidRDefault="00435557" w:rsidP="00435557">
            <w:r w:rsidRPr="00435557">
              <w:t>2.768552</w:t>
            </w:r>
          </w:p>
        </w:tc>
        <w:tc>
          <w:tcPr>
            <w:tcW w:w="960" w:type="dxa"/>
            <w:noWrap/>
            <w:hideMark/>
          </w:tcPr>
          <w:p w14:paraId="4156F82F" w14:textId="77777777" w:rsidR="00435557" w:rsidRPr="00435557" w:rsidRDefault="00435557" w:rsidP="00435557">
            <w:r w:rsidRPr="00435557">
              <w:t>4.482064</w:t>
            </w:r>
          </w:p>
        </w:tc>
        <w:tc>
          <w:tcPr>
            <w:tcW w:w="960" w:type="dxa"/>
            <w:noWrap/>
            <w:hideMark/>
          </w:tcPr>
          <w:p w14:paraId="407BFEDD" w14:textId="77777777" w:rsidR="00435557" w:rsidRPr="00435557" w:rsidRDefault="00435557" w:rsidP="00435557">
            <w:r w:rsidRPr="00435557">
              <w:t>5.244386</w:t>
            </w:r>
          </w:p>
        </w:tc>
        <w:tc>
          <w:tcPr>
            <w:tcW w:w="960" w:type="dxa"/>
            <w:noWrap/>
            <w:hideMark/>
          </w:tcPr>
          <w:p w14:paraId="6FED2B51" w14:textId="77777777" w:rsidR="00435557" w:rsidRPr="00435557" w:rsidRDefault="00435557" w:rsidP="00435557">
            <w:r w:rsidRPr="00435557">
              <w:t>8.773088</w:t>
            </w:r>
          </w:p>
        </w:tc>
        <w:tc>
          <w:tcPr>
            <w:tcW w:w="960" w:type="dxa"/>
            <w:noWrap/>
            <w:hideMark/>
          </w:tcPr>
          <w:p w14:paraId="78A3A3C1" w14:textId="77777777" w:rsidR="00435557" w:rsidRPr="00435557" w:rsidRDefault="00435557" w:rsidP="00435557">
            <w:r w:rsidRPr="00435557">
              <w:t>8.159103</w:t>
            </w:r>
          </w:p>
        </w:tc>
        <w:tc>
          <w:tcPr>
            <w:tcW w:w="960" w:type="dxa"/>
            <w:noWrap/>
            <w:hideMark/>
          </w:tcPr>
          <w:p w14:paraId="38CE2185" w14:textId="77777777" w:rsidR="00435557" w:rsidRPr="00435557" w:rsidRDefault="00435557" w:rsidP="00435557">
            <w:r w:rsidRPr="00435557">
              <w:t>2.125147</w:t>
            </w:r>
          </w:p>
        </w:tc>
        <w:tc>
          <w:tcPr>
            <w:tcW w:w="960" w:type="dxa"/>
            <w:noWrap/>
            <w:hideMark/>
          </w:tcPr>
          <w:p w14:paraId="56E8AF46" w14:textId="77777777" w:rsidR="00435557" w:rsidRPr="00435557" w:rsidRDefault="00435557" w:rsidP="00435557">
            <w:r w:rsidRPr="00435557">
              <w:t>4.134446</w:t>
            </w:r>
          </w:p>
        </w:tc>
        <w:tc>
          <w:tcPr>
            <w:tcW w:w="960" w:type="dxa"/>
            <w:noWrap/>
            <w:hideMark/>
          </w:tcPr>
          <w:p w14:paraId="379906F8" w14:textId="77777777" w:rsidR="00435557" w:rsidRPr="00435557" w:rsidRDefault="00435557" w:rsidP="00435557">
            <w:r w:rsidRPr="00435557">
              <w:t>5.918719</w:t>
            </w:r>
          </w:p>
        </w:tc>
        <w:tc>
          <w:tcPr>
            <w:tcW w:w="960" w:type="dxa"/>
            <w:noWrap/>
            <w:hideMark/>
          </w:tcPr>
          <w:p w14:paraId="04AD1936" w14:textId="77777777" w:rsidR="00435557" w:rsidRPr="00435557" w:rsidRDefault="00435557" w:rsidP="00435557">
            <w:r w:rsidRPr="00435557">
              <w:t>7.765231</w:t>
            </w:r>
          </w:p>
        </w:tc>
        <w:tc>
          <w:tcPr>
            <w:tcW w:w="960" w:type="dxa"/>
            <w:noWrap/>
            <w:hideMark/>
          </w:tcPr>
          <w:p w14:paraId="7FACDA2C" w14:textId="77777777" w:rsidR="00435557" w:rsidRPr="00435557" w:rsidRDefault="00435557" w:rsidP="00435557">
            <w:r w:rsidRPr="00435557">
              <w:t>8.999809</w:t>
            </w:r>
          </w:p>
        </w:tc>
      </w:tr>
      <w:tr w:rsidR="00435557" w:rsidRPr="00435557" w14:paraId="74AB59CA" w14:textId="77777777" w:rsidTr="00435557">
        <w:trPr>
          <w:trHeight w:val="300"/>
        </w:trPr>
        <w:tc>
          <w:tcPr>
            <w:tcW w:w="960" w:type="dxa"/>
            <w:noWrap/>
            <w:hideMark/>
          </w:tcPr>
          <w:p w14:paraId="582F8A6E" w14:textId="77777777" w:rsidR="00435557" w:rsidRPr="00435557" w:rsidRDefault="00435557" w:rsidP="00435557">
            <w:r w:rsidRPr="00435557">
              <w:t>3.282246</w:t>
            </w:r>
          </w:p>
        </w:tc>
        <w:tc>
          <w:tcPr>
            <w:tcW w:w="960" w:type="dxa"/>
            <w:noWrap/>
            <w:hideMark/>
          </w:tcPr>
          <w:p w14:paraId="32DE7BEC" w14:textId="77777777" w:rsidR="00435557" w:rsidRPr="00435557" w:rsidRDefault="00435557" w:rsidP="00435557">
            <w:r w:rsidRPr="00435557">
              <w:t>4.564166</w:t>
            </w:r>
          </w:p>
        </w:tc>
        <w:tc>
          <w:tcPr>
            <w:tcW w:w="960" w:type="dxa"/>
            <w:noWrap/>
            <w:hideMark/>
          </w:tcPr>
          <w:p w14:paraId="1C44DE09" w14:textId="77777777" w:rsidR="00435557" w:rsidRPr="00435557" w:rsidRDefault="00435557" w:rsidP="00435557">
            <w:r w:rsidRPr="00435557">
              <w:t>6.993277</w:t>
            </w:r>
          </w:p>
        </w:tc>
        <w:tc>
          <w:tcPr>
            <w:tcW w:w="960" w:type="dxa"/>
            <w:noWrap/>
            <w:hideMark/>
          </w:tcPr>
          <w:p w14:paraId="1906B5D2" w14:textId="77777777" w:rsidR="00435557" w:rsidRPr="00435557" w:rsidRDefault="00435557" w:rsidP="00435557">
            <w:r w:rsidRPr="00435557">
              <w:t>8.317283</w:t>
            </w:r>
          </w:p>
        </w:tc>
        <w:tc>
          <w:tcPr>
            <w:tcW w:w="960" w:type="dxa"/>
            <w:noWrap/>
            <w:hideMark/>
          </w:tcPr>
          <w:p w14:paraId="3179F5C2" w14:textId="77777777" w:rsidR="00435557" w:rsidRPr="00435557" w:rsidRDefault="00435557" w:rsidP="00435557">
            <w:r w:rsidRPr="00435557">
              <w:t>8.872983</w:t>
            </w:r>
          </w:p>
        </w:tc>
        <w:tc>
          <w:tcPr>
            <w:tcW w:w="960" w:type="dxa"/>
            <w:noWrap/>
            <w:hideMark/>
          </w:tcPr>
          <w:p w14:paraId="2ED5DD5B" w14:textId="77777777" w:rsidR="00435557" w:rsidRPr="00435557" w:rsidRDefault="00435557" w:rsidP="00435557">
            <w:r w:rsidRPr="00435557">
              <w:t>2.92841</w:t>
            </w:r>
          </w:p>
        </w:tc>
        <w:tc>
          <w:tcPr>
            <w:tcW w:w="960" w:type="dxa"/>
            <w:noWrap/>
            <w:hideMark/>
          </w:tcPr>
          <w:p w14:paraId="5D99C9A4" w14:textId="77777777" w:rsidR="00435557" w:rsidRPr="00435557" w:rsidRDefault="00435557" w:rsidP="00435557">
            <w:r w:rsidRPr="00435557">
              <w:t>4.56729</w:t>
            </w:r>
          </w:p>
        </w:tc>
        <w:tc>
          <w:tcPr>
            <w:tcW w:w="960" w:type="dxa"/>
            <w:noWrap/>
            <w:hideMark/>
          </w:tcPr>
          <w:p w14:paraId="6FD993C2" w14:textId="77777777" w:rsidR="00435557" w:rsidRPr="00435557" w:rsidRDefault="00435557" w:rsidP="00435557">
            <w:r w:rsidRPr="00435557">
              <w:t>5.82663</w:t>
            </w:r>
          </w:p>
        </w:tc>
        <w:tc>
          <w:tcPr>
            <w:tcW w:w="960" w:type="dxa"/>
            <w:noWrap/>
            <w:hideMark/>
          </w:tcPr>
          <w:p w14:paraId="09066AFF" w14:textId="77777777" w:rsidR="00435557" w:rsidRPr="00435557" w:rsidRDefault="00435557" w:rsidP="00435557">
            <w:r w:rsidRPr="00435557">
              <w:t>8.183942</w:t>
            </w:r>
          </w:p>
        </w:tc>
        <w:tc>
          <w:tcPr>
            <w:tcW w:w="960" w:type="dxa"/>
            <w:noWrap/>
            <w:hideMark/>
          </w:tcPr>
          <w:p w14:paraId="5643734E" w14:textId="77777777" w:rsidR="00435557" w:rsidRPr="00435557" w:rsidRDefault="00435557" w:rsidP="00435557">
            <w:r w:rsidRPr="00435557">
              <w:t>9.325475</w:t>
            </w:r>
          </w:p>
        </w:tc>
      </w:tr>
      <w:tr w:rsidR="00435557" w:rsidRPr="00435557" w14:paraId="313C0F9D" w14:textId="77777777" w:rsidTr="00435557">
        <w:trPr>
          <w:trHeight w:val="300"/>
        </w:trPr>
        <w:tc>
          <w:tcPr>
            <w:tcW w:w="960" w:type="dxa"/>
            <w:noWrap/>
            <w:hideMark/>
          </w:tcPr>
          <w:p w14:paraId="6CA08E25" w14:textId="77777777" w:rsidR="00435557" w:rsidRPr="00435557" w:rsidRDefault="00435557" w:rsidP="00435557">
            <w:r w:rsidRPr="00435557">
              <w:t>2.719742</w:t>
            </w:r>
          </w:p>
        </w:tc>
        <w:tc>
          <w:tcPr>
            <w:tcW w:w="960" w:type="dxa"/>
            <w:noWrap/>
            <w:hideMark/>
          </w:tcPr>
          <w:p w14:paraId="667A13B4" w14:textId="77777777" w:rsidR="00435557" w:rsidRPr="00435557" w:rsidRDefault="00435557" w:rsidP="00435557">
            <w:r w:rsidRPr="00435557">
              <w:t>4.409962</w:t>
            </w:r>
          </w:p>
        </w:tc>
        <w:tc>
          <w:tcPr>
            <w:tcW w:w="960" w:type="dxa"/>
            <w:noWrap/>
            <w:hideMark/>
          </w:tcPr>
          <w:p w14:paraId="7452E0BD" w14:textId="77777777" w:rsidR="00435557" w:rsidRPr="00435557" w:rsidRDefault="00435557" w:rsidP="00435557">
            <w:r w:rsidRPr="00435557">
              <w:t>5.782154</w:t>
            </w:r>
          </w:p>
        </w:tc>
        <w:tc>
          <w:tcPr>
            <w:tcW w:w="960" w:type="dxa"/>
            <w:noWrap/>
            <w:hideMark/>
          </w:tcPr>
          <w:p w14:paraId="2A84B8A2" w14:textId="77777777" w:rsidR="00435557" w:rsidRPr="00435557" w:rsidRDefault="00435557" w:rsidP="00435557">
            <w:r w:rsidRPr="00435557">
              <w:t>8.689787</w:t>
            </w:r>
          </w:p>
        </w:tc>
        <w:tc>
          <w:tcPr>
            <w:tcW w:w="960" w:type="dxa"/>
            <w:noWrap/>
            <w:hideMark/>
          </w:tcPr>
          <w:p w14:paraId="40ABF000" w14:textId="77777777" w:rsidR="00435557" w:rsidRPr="00435557" w:rsidRDefault="00435557" w:rsidP="00435557">
            <w:r w:rsidRPr="00435557">
              <w:t>11.87964</w:t>
            </w:r>
          </w:p>
        </w:tc>
        <w:tc>
          <w:tcPr>
            <w:tcW w:w="960" w:type="dxa"/>
            <w:noWrap/>
            <w:hideMark/>
          </w:tcPr>
          <w:p w14:paraId="1F22FEFA" w14:textId="77777777" w:rsidR="00435557" w:rsidRPr="00435557" w:rsidRDefault="00435557" w:rsidP="00435557">
            <w:r w:rsidRPr="00435557">
              <w:t>2.707205</w:t>
            </w:r>
          </w:p>
        </w:tc>
        <w:tc>
          <w:tcPr>
            <w:tcW w:w="960" w:type="dxa"/>
            <w:noWrap/>
            <w:hideMark/>
          </w:tcPr>
          <w:p w14:paraId="1C9C8188" w14:textId="77777777" w:rsidR="00435557" w:rsidRPr="00435557" w:rsidRDefault="00435557" w:rsidP="00435557">
            <w:r w:rsidRPr="00435557">
              <w:t>5.168496</w:t>
            </w:r>
          </w:p>
        </w:tc>
        <w:tc>
          <w:tcPr>
            <w:tcW w:w="960" w:type="dxa"/>
            <w:noWrap/>
            <w:hideMark/>
          </w:tcPr>
          <w:p w14:paraId="3B220789" w14:textId="77777777" w:rsidR="00435557" w:rsidRPr="00435557" w:rsidRDefault="00435557" w:rsidP="00435557">
            <w:r w:rsidRPr="00435557">
              <w:t>5.435053</w:t>
            </w:r>
          </w:p>
        </w:tc>
        <w:tc>
          <w:tcPr>
            <w:tcW w:w="960" w:type="dxa"/>
            <w:noWrap/>
            <w:hideMark/>
          </w:tcPr>
          <w:p w14:paraId="2387F766" w14:textId="77777777" w:rsidR="00435557" w:rsidRPr="00435557" w:rsidRDefault="00435557" w:rsidP="00435557">
            <w:r w:rsidRPr="00435557">
              <w:t>7.132023</w:t>
            </w:r>
          </w:p>
        </w:tc>
        <w:tc>
          <w:tcPr>
            <w:tcW w:w="960" w:type="dxa"/>
            <w:noWrap/>
            <w:hideMark/>
          </w:tcPr>
          <w:p w14:paraId="322ADBB9" w14:textId="77777777" w:rsidR="00435557" w:rsidRPr="00435557" w:rsidRDefault="00435557" w:rsidP="00435557">
            <w:r w:rsidRPr="00435557">
              <w:t>9.191088</w:t>
            </w:r>
          </w:p>
        </w:tc>
      </w:tr>
      <w:tr w:rsidR="00435557" w:rsidRPr="00435557" w14:paraId="0900560B" w14:textId="77777777" w:rsidTr="00435557">
        <w:trPr>
          <w:trHeight w:val="300"/>
        </w:trPr>
        <w:tc>
          <w:tcPr>
            <w:tcW w:w="960" w:type="dxa"/>
            <w:noWrap/>
            <w:hideMark/>
          </w:tcPr>
          <w:p w14:paraId="682FD7D8" w14:textId="77777777" w:rsidR="00435557" w:rsidRPr="00435557" w:rsidRDefault="00435557" w:rsidP="00435557">
            <w:r w:rsidRPr="00435557">
              <w:t>3.31657</w:t>
            </w:r>
          </w:p>
        </w:tc>
        <w:tc>
          <w:tcPr>
            <w:tcW w:w="960" w:type="dxa"/>
            <w:noWrap/>
            <w:hideMark/>
          </w:tcPr>
          <w:p w14:paraId="0E786332" w14:textId="77777777" w:rsidR="00435557" w:rsidRPr="00435557" w:rsidRDefault="00435557" w:rsidP="00435557">
            <w:r w:rsidRPr="00435557">
              <w:t>4.50745</w:t>
            </w:r>
          </w:p>
        </w:tc>
        <w:tc>
          <w:tcPr>
            <w:tcW w:w="960" w:type="dxa"/>
            <w:noWrap/>
            <w:hideMark/>
          </w:tcPr>
          <w:p w14:paraId="3B8233F4" w14:textId="77777777" w:rsidR="00435557" w:rsidRPr="00435557" w:rsidRDefault="00435557" w:rsidP="00435557">
            <w:r w:rsidRPr="00435557">
              <w:t>6.23989</w:t>
            </w:r>
          </w:p>
        </w:tc>
        <w:tc>
          <w:tcPr>
            <w:tcW w:w="960" w:type="dxa"/>
            <w:noWrap/>
            <w:hideMark/>
          </w:tcPr>
          <w:p w14:paraId="0D0FF9BA" w14:textId="77777777" w:rsidR="00435557" w:rsidRPr="00435557" w:rsidRDefault="00435557" w:rsidP="00435557">
            <w:r w:rsidRPr="00435557">
              <w:t>7.409005</w:t>
            </w:r>
          </w:p>
        </w:tc>
        <w:tc>
          <w:tcPr>
            <w:tcW w:w="960" w:type="dxa"/>
            <w:noWrap/>
            <w:hideMark/>
          </w:tcPr>
          <w:p w14:paraId="38EBFF21" w14:textId="77777777" w:rsidR="00435557" w:rsidRPr="00435557" w:rsidRDefault="00435557" w:rsidP="00435557">
            <w:r w:rsidRPr="00435557">
              <w:t>9.488853</w:t>
            </w:r>
          </w:p>
        </w:tc>
        <w:tc>
          <w:tcPr>
            <w:tcW w:w="960" w:type="dxa"/>
            <w:noWrap/>
            <w:hideMark/>
          </w:tcPr>
          <w:p w14:paraId="50A7756C" w14:textId="77777777" w:rsidR="00435557" w:rsidRPr="00435557" w:rsidRDefault="00435557" w:rsidP="00435557">
            <w:r w:rsidRPr="00435557">
              <w:t>2.979357</w:t>
            </w:r>
          </w:p>
        </w:tc>
        <w:tc>
          <w:tcPr>
            <w:tcW w:w="960" w:type="dxa"/>
            <w:noWrap/>
            <w:hideMark/>
          </w:tcPr>
          <w:p w14:paraId="4350814F" w14:textId="77777777" w:rsidR="00435557" w:rsidRPr="00435557" w:rsidRDefault="00435557" w:rsidP="00435557">
            <w:r w:rsidRPr="00435557">
              <w:t>4.60317</w:t>
            </w:r>
          </w:p>
        </w:tc>
        <w:tc>
          <w:tcPr>
            <w:tcW w:w="960" w:type="dxa"/>
            <w:noWrap/>
            <w:hideMark/>
          </w:tcPr>
          <w:p w14:paraId="027D7BB6" w14:textId="77777777" w:rsidR="00435557" w:rsidRPr="00435557" w:rsidRDefault="00435557" w:rsidP="00435557">
            <w:r w:rsidRPr="00435557">
              <w:t>6.528303</w:t>
            </w:r>
          </w:p>
        </w:tc>
        <w:tc>
          <w:tcPr>
            <w:tcW w:w="960" w:type="dxa"/>
            <w:noWrap/>
            <w:hideMark/>
          </w:tcPr>
          <w:p w14:paraId="22FF9796" w14:textId="77777777" w:rsidR="00435557" w:rsidRPr="00435557" w:rsidRDefault="00435557" w:rsidP="00435557">
            <w:r w:rsidRPr="00435557">
              <w:t>9.534991</w:t>
            </w:r>
          </w:p>
        </w:tc>
        <w:tc>
          <w:tcPr>
            <w:tcW w:w="960" w:type="dxa"/>
            <w:noWrap/>
            <w:hideMark/>
          </w:tcPr>
          <w:p w14:paraId="42671E40" w14:textId="77777777" w:rsidR="00435557" w:rsidRPr="00435557" w:rsidRDefault="00435557" w:rsidP="00435557">
            <w:r w:rsidRPr="00435557">
              <w:t>12.11392</w:t>
            </w:r>
          </w:p>
        </w:tc>
      </w:tr>
      <w:tr w:rsidR="00435557" w:rsidRPr="00435557" w14:paraId="0D34D115" w14:textId="77777777" w:rsidTr="00435557">
        <w:trPr>
          <w:trHeight w:val="300"/>
        </w:trPr>
        <w:tc>
          <w:tcPr>
            <w:tcW w:w="960" w:type="dxa"/>
            <w:noWrap/>
            <w:hideMark/>
          </w:tcPr>
          <w:p w14:paraId="6CF1A0D6" w14:textId="77777777" w:rsidR="00435557" w:rsidRPr="00435557" w:rsidRDefault="00435557" w:rsidP="00435557">
            <w:pPr>
              <w:rPr>
                <w:b/>
                <w:bCs/>
              </w:rPr>
            </w:pPr>
            <w:r w:rsidRPr="00435557">
              <w:rPr>
                <w:b/>
                <w:bCs/>
              </w:rPr>
              <w:t>2.810008</w:t>
            </w:r>
          </w:p>
        </w:tc>
        <w:tc>
          <w:tcPr>
            <w:tcW w:w="960" w:type="dxa"/>
            <w:noWrap/>
            <w:hideMark/>
          </w:tcPr>
          <w:p w14:paraId="0CB41E77" w14:textId="77777777" w:rsidR="00435557" w:rsidRPr="00435557" w:rsidRDefault="00435557" w:rsidP="00435557">
            <w:pPr>
              <w:rPr>
                <w:b/>
                <w:bCs/>
              </w:rPr>
            </w:pPr>
            <w:r w:rsidRPr="00435557">
              <w:rPr>
                <w:b/>
                <w:bCs/>
              </w:rPr>
              <w:t>3.772718</w:t>
            </w:r>
          </w:p>
        </w:tc>
        <w:tc>
          <w:tcPr>
            <w:tcW w:w="960" w:type="dxa"/>
            <w:noWrap/>
            <w:hideMark/>
          </w:tcPr>
          <w:p w14:paraId="75018448" w14:textId="77777777" w:rsidR="00435557" w:rsidRPr="00435557" w:rsidRDefault="00435557" w:rsidP="00435557">
            <w:pPr>
              <w:rPr>
                <w:b/>
                <w:bCs/>
              </w:rPr>
            </w:pPr>
            <w:r w:rsidRPr="00435557">
              <w:rPr>
                <w:b/>
                <w:bCs/>
              </w:rPr>
              <w:t>5.497646</w:t>
            </w:r>
          </w:p>
        </w:tc>
        <w:tc>
          <w:tcPr>
            <w:tcW w:w="960" w:type="dxa"/>
            <w:noWrap/>
            <w:hideMark/>
          </w:tcPr>
          <w:p w14:paraId="563CC22E" w14:textId="77777777" w:rsidR="00435557" w:rsidRPr="00435557" w:rsidRDefault="00435557" w:rsidP="00435557">
            <w:pPr>
              <w:rPr>
                <w:b/>
                <w:bCs/>
              </w:rPr>
            </w:pPr>
            <w:r w:rsidRPr="00435557">
              <w:rPr>
                <w:b/>
                <w:bCs/>
              </w:rPr>
              <w:t>7.532132</w:t>
            </w:r>
          </w:p>
        </w:tc>
        <w:tc>
          <w:tcPr>
            <w:tcW w:w="960" w:type="dxa"/>
            <w:noWrap/>
            <w:hideMark/>
          </w:tcPr>
          <w:p w14:paraId="73F23AA5" w14:textId="77777777" w:rsidR="00435557" w:rsidRPr="00435557" w:rsidRDefault="00435557" w:rsidP="00435557">
            <w:pPr>
              <w:rPr>
                <w:b/>
                <w:bCs/>
              </w:rPr>
            </w:pPr>
            <w:r w:rsidRPr="00435557">
              <w:rPr>
                <w:b/>
                <w:bCs/>
              </w:rPr>
              <w:t>8.915063</w:t>
            </w:r>
          </w:p>
        </w:tc>
        <w:tc>
          <w:tcPr>
            <w:tcW w:w="960" w:type="dxa"/>
            <w:noWrap/>
            <w:hideMark/>
          </w:tcPr>
          <w:p w14:paraId="2EC0C746" w14:textId="77777777" w:rsidR="00435557" w:rsidRPr="00435557" w:rsidRDefault="00435557" w:rsidP="00435557">
            <w:pPr>
              <w:rPr>
                <w:b/>
                <w:bCs/>
              </w:rPr>
            </w:pPr>
            <w:r w:rsidRPr="00435557">
              <w:rPr>
                <w:b/>
                <w:bCs/>
              </w:rPr>
              <w:t>2.566505</w:t>
            </w:r>
          </w:p>
        </w:tc>
        <w:tc>
          <w:tcPr>
            <w:tcW w:w="960" w:type="dxa"/>
            <w:noWrap/>
            <w:hideMark/>
          </w:tcPr>
          <w:p w14:paraId="34A9A1AC" w14:textId="77777777" w:rsidR="00435557" w:rsidRPr="00435557" w:rsidRDefault="00435557" w:rsidP="00435557">
            <w:pPr>
              <w:rPr>
                <w:b/>
                <w:bCs/>
              </w:rPr>
            </w:pPr>
            <w:r w:rsidRPr="00435557">
              <w:rPr>
                <w:b/>
                <w:bCs/>
              </w:rPr>
              <w:t>4.009529</w:t>
            </w:r>
          </w:p>
        </w:tc>
        <w:tc>
          <w:tcPr>
            <w:tcW w:w="960" w:type="dxa"/>
            <w:noWrap/>
            <w:hideMark/>
          </w:tcPr>
          <w:p w14:paraId="6AAC03C5" w14:textId="77777777" w:rsidR="00435557" w:rsidRPr="00435557" w:rsidRDefault="00435557" w:rsidP="00435557">
            <w:pPr>
              <w:rPr>
                <w:b/>
                <w:bCs/>
              </w:rPr>
            </w:pPr>
            <w:r w:rsidRPr="00435557">
              <w:rPr>
                <w:b/>
                <w:bCs/>
              </w:rPr>
              <w:t>5.769141</w:t>
            </w:r>
          </w:p>
        </w:tc>
        <w:tc>
          <w:tcPr>
            <w:tcW w:w="960" w:type="dxa"/>
            <w:noWrap/>
            <w:hideMark/>
          </w:tcPr>
          <w:p w14:paraId="641996EC" w14:textId="77777777" w:rsidR="00435557" w:rsidRPr="00435557" w:rsidRDefault="00435557" w:rsidP="00435557">
            <w:pPr>
              <w:rPr>
                <w:b/>
                <w:bCs/>
              </w:rPr>
            </w:pPr>
            <w:r w:rsidRPr="00435557">
              <w:rPr>
                <w:b/>
                <w:bCs/>
              </w:rPr>
              <w:t>7.36354</w:t>
            </w:r>
          </w:p>
        </w:tc>
        <w:tc>
          <w:tcPr>
            <w:tcW w:w="960" w:type="dxa"/>
            <w:noWrap/>
            <w:hideMark/>
          </w:tcPr>
          <w:p w14:paraId="44BFCD53" w14:textId="77777777" w:rsidR="00435557" w:rsidRPr="00435557" w:rsidRDefault="00435557" w:rsidP="00435557">
            <w:pPr>
              <w:rPr>
                <w:b/>
                <w:bCs/>
              </w:rPr>
            </w:pPr>
            <w:r w:rsidRPr="00435557">
              <w:rPr>
                <w:b/>
                <w:bCs/>
              </w:rPr>
              <w:t>9.527922</w:t>
            </w:r>
          </w:p>
        </w:tc>
      </w:tr>
    </w:tbl>
    <w:p w14:paraId="33E2FF36" w14:textId="77777777" w:rsidR="00435557" w:rsidRDefault="00435557" w:rsidP="00F529BC">
      <w:r>
        <w:lastRenderedPageBreak/>
        <w:t>5</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50D59524" w14:textId="77777777" w:rsidTr="00435557">
        <w:trPr>
          <w:trHeight w:val="300"/>
        </w:trPr>
        <w:tc>
          <w:tcPr>
            <w:tcW w:w="960" w:type="dxa"/>
            <w:noWrap/>
            <w:hideMark/>
          </w:tcPr>
          <w:p w14:paraId="266589E5" w14:textId="77777777" w:rsidR="00435557" w:rsidRPr="00435557" w:rsidRDefault="00435557" w:rsidP="00435557">
            <w:r w:rsidRPr="00435557">
              <w:t>Tx01</w:t>
            </w:r>
          </w:p>
        </w:tc>
        <w:tc>
          <w:tcPr>
            <w:tcW w:w="960" w:type="dxa"/>
            <w:noWrap/>
            <w:hideMark/>
          </w:tcPr>
          <w:p w14:paraId="2067D06A" w14:textId="77777777" w:rsidR="00435557" w:rsidRPr="00435557" w:rsidRDefault="00435557" w:rsidP="00435557">
            <w:r w:rsidRPr="00435557">
              <w:t>Tx02</w:t>
            </w:r>
          </w:p>
        </w:tc>
        <w:tc>
          <w:tcPr>
            <w:tcW w:w="960" w:type="dxa"/>
            <w:noWrap/>
            <w:hideMark/>
          </w:tcPr>
          <w:p w14:paraId="49B32B27" w14:textId="77777777" w:rsidR="00435557" w:rsidRPr="00435557" w:rsidRDefault="00435557" w:rsidP="00435557">
            <w:r w:rsidRPr="00435557">
              <w:t>Tx03</w:t>
            </w:r>
          </w:p>
        </w:tc>
        <w:tc>
          <w:tcPr>
            <w:tcW w:w="960" w:type="dxa"/>
            <w:noWrap/>
            <w:hideMark/>
          </w:tcPr>
          <w:p w14:paraId="798B5D4B" w14:textId="77777777" w:rsidR="00435557" w:rsidRPr="00435557" w:rsidRDefault="00435557" w:rsidP="00435557">
            <w:r w:rsidRPr="00435557">
              <w:t>Tx04</w:t>
            </w:r>
          </w:p>
        </w:tc>
        <w:tc>
          <w:tcPr>
            <w:tcW w:w="960" w:type="dxa"/>
            <w:noWrap/>
            <w:hideMark/>
          </w:tcPr>
          <w:p w14:paraId="7286F630" w14:textId="77777777" w:rsidR="00435557" w:rsidRPr="00435557" w:rsidRDefault="00435557" w:rsidP="00435557">
            <w:r w:rsidRPr="00435557">
              <w:t>Tx05</w:t>
            </w:r>
          </w:p>
        </w:tc>
        <w:tc>
          <w:tcPr>
            <w:tcW w:w="960" w:type="dxa"/>
            <w:noWrap/>
            <w:hideMark/>
          </w:tcPr>
          <w:p w14:paraId="3E9F77AA" w14:textId="77777777" w:rsidR="00435557" w:rsidRPr="00435557" w:rsidRDefault="00435557" w:rsidP="00435557">
            <w:r w:rsidRPr="00435557">
              <w:t>Tx06</w:t>
            </w:r>
          </w:p>
        </w:tc>
        <w:tc>
          <w:tcPr>
            <w:tcW w:w="960" w:type="dxa"/>
            <w:noWrap/>
            <w:hideMark/>
          </w:tcPr>
          <w:p w14:paraId="06BE81B7" w14:textId="77777777" w:rsidR="00435557" w:rsidRPr="00435557" w:rsidRDefault="00435557" w:rsidP="00435557">
            <w:r w:rsidRPr="00435557">
              <w:t>Tx07</w:t>
            </w:r>
          </w:p>
        </w:tc>
        <w:tc>
          <w:tcPr>
            <w:tcW w:w="960" w:type="dxa"/>
            <w:noWrap/>
            <w:hideMark/>
          </w:tcPr>
          <w:p w14:paraId="5582EB7F" w14:textId="77777777" w:rsidR="00435557" w:rsidRPr="00435557" w:rsidRDefault="00435557" w:rsidP="00435557">
            <w:r w:rsidRPr="00435557">
              <w:t>Tx08</w:t>
            </w:r>
          </w:p>
        </w:tc>
        <w:tc>
          <w:tcPr>
            <w:tcW w:w="960" w:type="dxa"/>
            <w:noWrap/>
            <w:hideMark/>
          </w:tcPr>
          <w:p w14:paraId="1A9152D0" w14:textId="77777777" w:rsidR="00435557" w:rsidRPr="00435557" w:rsidRDefault="00435557" w:rsidP="00435557">
            <w:r w:rsidRPr="00435557">
              <w:t>Tx09</w:t>
            </w:r>
          </w:p>
        </w:tc>
        <w:tc>
          <w:tcPr>
            <w:tcW w:w="960" w:type="dxa"/>
            <w:noWrap/>
            <w:hideMark/>
          </w:tcPr>
          <w:p w14:paraId="5422A9B6" w14:textId="77777777" w:rsidR="00435557" w:rsidRPr="00435557" w:rsidRDefault="00435557" w:rsidP="00435557">
            <w:r w:rsidRPr="00435557">
              <w:t>Tx10</w:t>
            </w:r>
          </w:p>
        </w:tc>
      </w:tr>
      <w:tr w:rsidR="00435557" w:rsidRPr="00435557" w14:paraId="0878F02F" w14:textId="77777777" w:rsidTr="00435557">
        <w:trPr>
          <w:trHeight w:val="300"/>
        </w:trPr>
        <w:tc>
          <w:tcPr>
            <w:tcW w:w="960" w:type="dxa"/>
            <w:noWrap/>
            <w:hideMark/>
          </w:tcPr>
          <w:p w14:paraId="2CC760BE" w14:textId="77777777" w:rsidR="00435557" w:rsidRPr="00435557" w:rsidRDefault="00435557" w:rsidP="00435557">
            <w:r w:rsidRPr="00435557">
              <w:t>3.117554</w:t>
            </w:r>
          </w:p>
        </w:tc>
        <w:tc>
          <w:tcPr>
            <w:tcW w:w="960" w:type="dxa"/>
            <w:noWrap/>
            <w:hideMark/>
          </w:tcPr>
          <w:p w14:paraId="77D72A9E" w14:textId="77777777" w:rsidR="00435557" w:rsidRPr="00435557" w:rsidRDefault="00435557" w:rsidP="00435557">
            <w:r w:rsidRPr="00435557">
              <w:t>3.583557</w:t>
            </w:r>
          </w:p>
        </w:tc>
        <w:tc>
          <w:tcPr>
            <w:tcW w:w="960" w:type="dxa"/>
            <w:noWrap/>
            <w:hideMark/>
          </w:tcPr>
          <w:p w14:paraId="148AE830" w14:textId="77777777" w:rsidR="00435557" w:rsidRPr="00435557" w:rsidRDefault="00435557" w:rsidP="00435557">
            <w:r w:rsidRPr="00435557">
              <w:t>4.468895</w:t>
            </w:r>
          </w:p>
        </w:tc>
        <w:tc>
          <w:tcPr>
            <w:tcW w:w="960" w:type="dxa"/>
            <w:noWrap/>
            <w:hideMark/>
          </w:tcPr>
          <w:p w14:paraId="2FFA256C" w14:textId="77777777" w:rsidR="00435557" w:rsidRPr="00435557" w:rsidRDefault="00435557" w:rsidP="00435557">
            <w:r w:rsidRPr="00435557">
              <w:t>5.846742</w:t>
            </w:r>
          </w:p>
        </w:tc>
        <w:tc>
          <w:tcPr>
            <w:tcW w:w="960" w:type="dxa"/>
            <w:noWrap/>
            <w:hideMark/>
          </w:tcPr>
          <w:p w14:paraId="2A7A6B9D" w14:textId="77777777" w:rsidR="00435557" w:rsidRPr="00435557" w:rsidRDefault="00435557" w:rsidP="00435557">
            <w:r w:rsidRPr="00435557">
              <w:t>8.503834</w:t>
            </w:r>
          </w:p>
        </w:tc>
        <w:tc>
          <w:tcPr>
            <w:tcW w:w="960" w:type="dxa"/>
            <w:noWrap/>
            <w:hideMark/>
          </w:tcPr>
          <w:p w14:paraId="357F3589" w14:textId="77777777" w:rsidR="00435557" w:rsidRPr="00435557" w:rsidRDefault="00435557" w:rsidP="00435557">
            <w:r w:rsidRPr="00435557">
              <w:t>2.952451</w:t>
            </w:r>
          </w:p>
        </w:tc>
        <w:tc>
          <w:tcPr>
            <w:tcW w:w="960" w:type="dxa"/>
            <w:noWrap/>
            <w:hideMark/>
          </w:tcPr>
          <w:p w14:paraId="6C3597E4" w14:textId="77777777" w:rsidR="00435557" w:rsidRPr="00435557" w:rsidRDefault="00435557" w:rsidP="00435557">
            <w:r w:rsidRPr="00435557">
              <w:t>3.124609</w:t>
            </w:r>
          </w:p>
        </w:tc>
        <w:tc>
          <w:tcPr>
            <w:tcW w:w="960" w:type="dxa"/>
            <w:noWrap/>
            <w:hideMark/>
          </w:tcPr>
          <w:p w14:paraId="5F10FED6" w14:textId="77777777" w:rsidR="00435557" w:rsidRPr="00435557" w:rsidRDefault="00435557" w:rsidP="00435557">
            <w:r w:rsidRPr="00435557">
              <w:t>6.434816</w:t>
            </w:r>
          </w:p>
        </w:tc>
        <w:tc>
          <w:tcPr>
            <w:tcW w:w="960" w:type="dxa"/>
            <w:noWrap/>
            <w:hideMark/>
          </w:tcPr>
          <w:p w14:paraId="2A0D3F12" w14:textId="77777777" w:rsidR="00435557" w:rsidRPr="00435557" w:rsidRDefault="00435557" w:rsidP="00435557">
            <w:r w:rsidRPr="00435557">
              <w:t>5.954665</w:t>
            </w:r>
          </w:p>
        </w:tc>
        <w:tc>
          <w:tcPr>
            <w:tcW w:w="960" w:type="dxa"/>
            <w:noWrap/>
            <w:hideMark/>
          </w:tcPr>
          <w:p w14:paraId="59395B85" w14:textId="77777777" w:rsidR="00435557" w:rsidRPr="00435557" w:rsidRDefault="00435557" w:rsidP="00435557">
            <w:r w:rsidRPr="00435557">
              <w:t>8.335547</w:t>
            </w:r>
          </w:p>
        </w:tc>
      </w:tr>
      <w:tr w:rsidR="00435557" w:rsidRPr="00435557" w14:paraId="54BC0C75" w14:textId="77777777" w:rsidTr="00435557">
        <w:trPr>
          <w:trHeight w:val="300"/>
        </w:trPr>
        <w:tc>
          <w:tcPr>
            <w:tcW w:w="960" w:type="dxa"/>
            <w:noWrap/>
            <w:hideMark/>
          </w:tcPr>
          <w:p w14:paraId="22A30003" w14:textId="77777777" w:rsidR="00435557" w:rsidRPr="00435557" w:rsidRDefault="00435557" w:rsidP="00435557">
            <w:r w:rsidRPr="00435557">
              <w:t>2.152531</w:t>
            </w:r>
          </w:p>
        </w:tc>
        <w:tc>
          <w:tcPr>
            <w:tcW w:w="960" w:type="dxa"/>
            <w:noWrap/>
            <w:hideMark/>
          </w:tcPr>
          <w:p w14:paraId="62442AC3" w14:textId="77777777" w:rsidR="00435557" w:rsidRPr="00435557" w:rsidRDefault="00435557" w:rsidP="00435557">
            <w:r w:rsidRPr="00435557">
              <w:t>3.29337</w:t>
            </w:r>
          </w:p>
        </w:tc>
        <w:tc>
          <w:tcPr>
            <w:tcW w:w="960" w:type="dxa"/>
            <w:noWrap/>
            <w:hideMark/>
          </w:tcPr>
          <w:p w14:paraId="6C29531A" w14:textId="77777777" w:rsidR="00435557" w:rsidRPr="00435557" w:rsidRDefault="00435557" w:rsidP="00435557">
            <w:r w:rsidRPr="00435557">
              <w:t>5.211695</w:t>
            </w:r>
          </w:p>
        </w:tc>
        <w:tc>
          <w:tcPr>
            <w:tcW w:w="960" w:type="dxa"/>
            <w:noWrap/>
            <w:hideMark/>
          </w:tcPr>
          <w:p w14:paraId="08660B9A" w14:textId="77777777" w:rsidR="00435557" w:rsidRPr="00435557" w:rsidRDefault="00435557" w:rsidP="00435557">
            <w:r w:rsidRPr="00435557">
              <w:t>6.540257</w:t>
            </w:r>
          </w:p>
        </w:tc>
        <w:tc>
          <w:tcPr>
            <w:tcW w:w="960" w:type="dxa"/>
            <w:noWrap/>
            <w:hideMark/>
          </w:tcPr>
          <w:p w14:paraId="4DD7CFDD" w14:textId="77777777" w:rsidR="00435557" w:rsidRPr="00435557" w:rsidRDefault="00435557" w:rsidP="00435557">
            <w:r w:rsidRPr="00435557">
              <w:t>9.870639</w:t>
            </w:r>
          </w:p>
        </w:tc>
        <w:tc>
          <w:tcPr>
            <w:tcW w:w="960" w:type="dxa"/>
            <w:noWrap/>
            <w:hideMark/>
          </w:tcPr>
          <w:p w14:paraId="6B4E1E9C" w14:textId="77777777" w:rsidR="00435557" w:rsidRPr="00435557" w:rsidRDefault="00435557" w:rsidP="00435557">
            <w:r w:rsidRPr="00435557">
              <w:t>2.682732</w:t>
            </w:r>
          </w:p>
        </w:tc>
        <w:tc>
          <w:tcPr>
            <w:tcW w:w="960" w:type="dxa"/>
            <w:noWrap/>
            <w:hideMark/>
          </w:tcPr>
          <w:p w14:paraId="2EF931E5" w14:textId="77777777" w:rsidR="00435557" w:rsidRPr="00435557" w:rsidRDefault="00435557" w:rsidP="00435557">
            <w:r w:rsidRPr="00435557">
              <w:t>3.237832</w:t>
            </w:r>
          </w:p>
        </w:tc>
        <w:tc>
          <w:tcPr>
            <w:tcW w:w="960" w:type="dxa"/>
            <w:noWrap/>
            <w:hideMark/>
          </w:tcPr>
          <w:p w14:paraId="28FBF556" w14:textId="77777777" w:rsidR="00435557" w:rsidRPr="00435557" w:rsidRDefault="00435557" w:rsidP="00435557">
            <w:r w:rsidRPr="00435557">
              <w:t>4.923346</w:t>
            </w:r>
          </w:p>
        </w:tc>
        <w:tc>
          <w:tcPr>
            <w:tcW w:w="960" w:type="dxa"/>
            <w:noWrap/>
            <w:hideMark/>
          </w:tcPr>
          <w:p w14:paraId="64FFA13B" w14:textId="77777777" w:rsidR="00435557" w:rsidRPr="00435557" w:rsidRDefault="00435557" w:rsidP="00435557">
            <w:r w:rsidRPr="00435557">
              <w:t>6.500344</w:t>
            </w:r>
          </w:p>
        </w:tc>
        <w:tc>
          <w:tcPr>
            <w:tcW w:w="960" w:type="dxa"/>
            <w:noWrap/>
            <w:hideMark/>
          </w:tcPr>
          <w:p w14:paraId="3DD94F17" w14:textId="77777777" w:rsidR="00435557" w:rsidRPr="00435557" w:rsidRDefault="00435557" w:rsidP="00435557">
            <w:r w:rsidRPr="00435557">
              <w:t>8.205045</w:t>
            </w:r>
          </w:p>
        </w:tc>
      </w:tr>
      <w:tr w:rsidR="00435557" w:rsidRPr="00435557" w14:paraId="049CA4AF" w14:textId="77777777" w:rsidTr="00435557">
        <w:trPr>
          <w:trHeight w:val="300"/>
        </w:trPr>
        <w:tc>
          <w:tcPr>
            <w:tcW w:w="960" w:type="dxa"/>
            <w:noWrap/>
            <w:hideMark/>
          </w:tcPr>
          <w:p w14:paraId="4D36BBF2" w14:textId="77777777" w:rsidR="00435557" w:rsidRPr="00435557" w:rsidRDefault="00435557" w:rsidP="00435557">
            <w:r w:rsidRPr="00435557">
              <w:t>1.959563</w:t>
            </w:r>
          </w:p>
        </w:tc>
        <w:tc>
          <w:tcPr>
            <w:tcW w:w="960" w:type="dxa"/>
            <w:noWrap/>
            <w:hideMark/>
          </w:tcPr>
          <w:p w14:paraId="47D50BC7" w14:textId="77777777" w:rsidR="00435557" w:rsidRPr="00435557" w:rsidRDefault="00435557" w:rsidP="00435557">
            <w:r w:rsidRPr="00435557">
              <w:t>2.843004</w:t>
            </w:r>
          </w:p>
        </w:tc>
        <w:tc>
          <w:tcPr>
            <w:tcW w:w="960" w:type="dxa"/>
            <w:noWrap/>
            <w:hideMark/>
          </w:tcPr>
          <w:p w14:paraId="5331BB77" w14:textId="77777777" w:rsidR="00435557" w:rsidRPr="00435557" w:rsidRDefault="00435557" w:rsidP="00435557">
            <w:r w:rsidRPr="00435557">
              <w:t>5.315704</w:t>
            </w:r>
          </w:p>
        </w:tc>
        <w:tc>
          <w:tcPr>
            <w:tcW w:w="960" w:type="dxa"/>
            <w:noWrap/>
            <w:hideMark/>
          </w:tcPr>
          <w:p w14:paraId="35F1ACD5" w14:textId="77777777" w:rsidR="00435557" w:rsidRPr="00435557" w:rsidRDefault="00435557" w:rsidP="00435557">
            <w:r w:rsidRPr="00435557">
              <w:t>7.385005</w:t>
            </w:r>
          </w:p>
        </w:tc>
        <w:tc>
          <w:tcPr>
            <w:tcW w:w="960" w:type="dxa"/>
            <w:noWrap/>
            <w:hideMark/>
          </w:tcPr>
          <w:p w14:paraId="138030BD" w14:textId="77777777" w:rsidR="00435557" w:rsidRPr="00435557" w:rsidRDefault="00435557" w:rsidP="00435557">
            <w:r w:rsidRPr="00435557">
              <w:t>7.477705</w:t>
            </w:r>
          </w:p>
        </w:tc>
        <w:tc>
          <w:tcPr>
            <w:tcW w:w="960" w:type="dxa"/>
            <w:noWrap/>
            <w:hideMark/>
          </w:tcPr>
          <w:p w14:paraId="37DA6F78" w14:textId="77777777" w:rsidR="00435557" w:rsidRPr="00435557" w:rsidRDefault="00435557" w:rsidP="00435557">
            <w:r w:rsidRPr="00435557">
              <w:t>2.379589</w:t>
            </w:r>
          </w:p>
        </w:tc>
        <w:tc>
          <w:tcPr>
            <w:tcW w:w="960" w:type="dxa"/>
            <w:noWrap/>
            <w:hideMark/>
          </w:tcPr>
          <w:p w14:paraId="51F319E5" w14:textId="77777777" w:rsidR="00435557" w:rsidRPr="00435557" w:rsidRDefault="00435557" w:rsidP="00435557">
            <w:r w:rsidRPr="00435557">
              <w:t>2.831963</w:t>
            </w:r>
          </w:p>
        </w:tc>
        <w:tc>
          <w:tcPr>
            <w:tcW w:w="960" w:type="dxa"/>
            <w:noWrap/>
            <w:hideMark/>
          </w:tcPr>
          <w:p w14:paraId="76355515" w14:textId="77777777" w:rsidR="00435557" w:rsidRPr="00435557" w:rsidRDefault="00435557" w:rsidP="00435557">
            <w:r w:rsidRPr="00435557">
              <w:t>5.629957</w:t>
            </w:r>
          </w:p>
        </w:tc>
        <w:tc>
          <w:tcPr>
            <w:tcW w:w="960" w:type="dxa"/>
            <w:noWrap/>
            <w:hideMark/>
          </w:tcPr>
          <w:p w14:paraId="770E003C" w14:textId="77777777" w:rsidR="00435557" w:rsidRPr="00435557" w:rsidRDefault="00435557" w:rsidP="00435557">
            <w:r w:rsidRPr="00435557">
              <w:t>6.388186</w:t>
            </w:r>
          </w:p>
        </w:tc>
        <w:tc>
          <w:tcPr>
            <w:tcW w:w="960" w:type="dxa"/>
            <w:noWrap/>
            <w:hideMark/>
          </w:tcPr>
          <w:p w14:paraId="6F2BF681" w14:textId="77777777" w:rsidR="00435557" w:rsidRPr="00435557" w:rsidRDefault="00435557" w:rsidP="00435557">
            <w:r w:rsidRPr="00435557">
              <w:t>10.33019</w:t>
            </w:r>
          </w:p>
        </w:tc>
      </w:tr>
      <w:tr w:rsidR="00435557" w:rsidRPr="00435557" w14:paraId="1B65AE61" w14:textId="77777777" w:rsidTr="00435557">
        <w:trPr>
          <w:trHeight w:val="300"/>
        </w:trPr>
        <w:tc>
          <w:tcPr>
            <w:tcW w:w="960" w:type="dxa"/>
            <w:noWrap/>
            <w:hideMark/>
          </w:tcPr>
          <w:p w14:paraId="08667DC2" w14:textId="77777777" w:rsidR="00435557" w:rsidRPr="00435557" w:rsidRDefault="00435557" w:rsidP="00435557">
            <w:r w:rsidRPr="00435557">
              <w:t>2.409419</w:t>
            </w:r>
          </w:p>
        </w:tc>
        <w:tc>
          <w:tcPr>
            <w:tcW w:w="960" w:type="dxa"/>
            <w:noWrap/>
            <w:hideMark/>
          </w:tcPr>
          <w:p w14:paraId="5EF32715" w14:textId="77777777" w:rsidR="00435557" w:rsidRPr="00435557" w:rsidRDefault="00435557" w:rsidP="00435557">
            <w:r w:rsidRPr="00435557">
              <w:t>3.119321</w:t>
            </w:r>
          </w:p>
        </w:tc>
        <w:tc>
          <w:tcPr>
            <w:tcW w:w="960" w:type="dxa"/>
            <w:noWrap/>
            <w:hideMark/>
          </w:tcPr>
          <w:p w14:paraId="312F45E5" w14:textId="77777777" w:rsidR="00435557" w:rsidRPr="00435557" w:rsidRDefault="00435557" w:rsidP="00435557">
            <w:r w:rsidRPr="00435557">
              <w:t>5.299152</w:t>
            </w:r>
          </w:p>
        </w:tc>
        <w:tc>
          <w:tcPr>
            <w:tcW w:w="960" w:type="dxa"/>
            <w:noWrap/>
            <w:hideMark/>
          </w:tcPr>
          <w:p w14:paraId="7D991FEE" w14:textId="77777777" w:rsidR="00435557" w:rsidRPr="00435557" w:rsidRDefault="00435557" w:rsidP="00435557">
            <w:r w:rsidRPr="00435557">
              <w:t>6.461871</w:t>
            </w:r>
          </w:p>
        </w:tc>
        <w:tc>
          <w:tcPr>
            <w:tcW w:w="960" w:type="dxa"/>
            <w:noWrap/>
            <w:hideMark/>
          </w:tcPr>
          <w:p w14:paraId="766AE113" w14:textId="77777777" w:rsidR="00435557" w:rsidRPr="00435557" w:rsidRDefault="00435557" w:rsidP="00435557">
            <w:r w:rsidRPr="00435557">
              <w:t>8.230518</w:t>
            </w:r>
          </w:p>
        </w:tc>
        <w:tc>
          <w:tcPr>
            <w:tcW w:w="960" w:type="dxa"/>
            <w:noWrap/>
            <w:hideMark/>
          </w:tcPr>
          <w:p w14:paraId="7D497A3A" w14:textId="77777777" w:rsidR="00435557" w:rsidRPr="00435557" w:rsidRDefault="00435557" w:rsidP="00435557">
            <w:r w:rsidRPr="00435557">
              <w:t>2.278809</w:t>
            </w:r>
          </w:p>
        </w:tc>
        <w:tc>
          <w:tcPr>
            <w:tcW w:w="960" w:type="dxa"/>
            <w:noWrap/>
            <w:hideMark/>
          </w:tcPr>
          <w:p w14:paraId="06E30BAB" w14:textId="77777777" w:rsidR="00435557" w:rsidRPr="00435557" w:rsidRDefault="00435557" w:rsidP="00435557">
            <w:r w:rsidRPr="00435557">
              <w:t>3.362848</w:t>
            </w:r>
          </w:p>
        </w:tc>
        <w:tc>
          <w:tcPr>
            <w:tcW w:w="960" w:type="dxa"/>
            <w:noWrap/>
            <w:hideMark/>
          </w:tcPr>
          <w:p w14:paraId="4F4357B1" w14:textId="77777777" w:rsidR="00435557" w:rsidRPr="00435557" w:rsidRDefault="00435557" w:rsidP="00435557">
            <w:r w:rsidRPr="00435557">
              <w:t>5.452601</w:t>
            </w:r>
          </w:p>
        </w:tc>
        <w:tc>
          <w:tcPr>
            <w:tcW w:w="960" w:type="dxa"/>
            <w:noWrap/>
            <w:hideMark/>
          </w:tcPr>
          <w:p w14:paraId="65880075" w14:textId="77777777" w:rsidR="00435557" w:rsidRPr="00435557" w:rsidRDefault="00435557" w:rsidP="00435557">
            <w:r w:rsidRPr="00435557">
              <w:t>7.328987</w:t>
            </w:r>
          </w:p>
        </w:tc>
        <w:tc>
          <w:tcPr>
            <w:tcW w:w="960" w:type="dxa"/>
            <w:noWrap/>
            <w:hideMark/>
          </w:tcPr>
          <w:p w14:paraId="2D867C92" w14:textId="77777777" w:rsidR="00435557" w:rsidRPr="00435557" w:rsidRDefault="00435557" w:rsidP="00435557">
            <w:r w:rsidRPr="00435557">
              <w:t>8.707958</w:t>
            </w:r>
          </w:p>
        </w:tc>
      </w:tr>
      <w:tr w:rsidR="00435557" w:rsidRPr="00435557" w14:paraId="793EE666" w14:textId="77777777" w:rsidTr="00435557">
        <w:trPr>
          <w:trHeight w:val="300"/>
        </w:trPr>
        <w:tc>
          <w:tcPr>
            <w:tcW w:w="960" w:type="dxa"/>
            <w:noWrap/>
            <w:hideMark/>
          </w:tcPr>
          <w:p w14:paraId="26DF81B4" w14:textId="77777777" w:rsidR="00435557" w:rsidRPr="00435557" w:rsidRDefault="00435557" w:rsidP="00435557">
            <w:r w:rsidRPr="00435557">
              <w:t>2.714674</w:t>
            </w:r>
          </w:p>
        </w:tc>
        <w:tc>
          <w:tcPr>
            <w:tcW w:w="960" w:type="dxa"/>
            <w:noWrap/>
            <w:hideMark/>
          </w:tcPr>
          <w:p w14:paraId="677F8E49" w14:textId="77777777" w:rsidR="00435557" w:rsidRPr="00435557" w:rsidRDefault="00435557" w:rsidP="00435557">
            <w:r w:rsidRPr="00435557">
              <w:t>3.693872</w:t>
            </w:r>
          </w:p>
        </w:tc>
        <w:tc>
          <w:tcPr>
            <w:tcW w:w="960" w:type="dxa"/>
            <w:noWrap/>
            <w:hideMark/>
          </w:tcPr>
          <w:p w14:paraId="238273B1" w14:textId="77777777" w:rsidR="00435557" w:rsidRPr="00435557" w:rsidRDefault="00435557" w:rsidP="00435557">
            <w:r w:rsidRPr="00435557">
              <w:t>5.38877</w:t>
            </w:r>
          </w:p>
        </w:tc>
        <w:tc>
          <w:tcPr>
            <w:tcW w:w="960" w:type="dxa"/>
            <w:noWrap/>
            <w:hideMark/>
          </w:tcPr>
          <w:p w14:paraId="5E9D19BA" w14:textId="77777777" w:rsidR="00435557" w:rsidRPr="00435557" w:rsidRDefault="00435557" w:rsidP="00435557">
            <w:r w:rsidRPr="00435557">
              <w:t>8.644757</w:t>
            </w:r>
          </w:p>
        </w:tc>
        <w:tc>
          <w:tcPr>
            <w:tcW w:w="960" w:type="dxa"/>
            <w:noWrap/>
            <w:hideMark/>
          </w:tcPr>
          <w:p w14:paraId="4BF0D8E6" w14:textId="77777777" w:rsidR="00435557" w:rsidRPr="00435557" w:rsidRDefault="00435557" w:rsidP="00435557">
            <w:r w:rsidRPr="00435557">
              <w:t>11.28604</w:t>
            </w:r>
          </w:p>
        </w:tc>
        <w:tc>
          <w:tcPr>
            <w:tcW w:w="960" w:type="dxa"/>
            <w:noWrap/>
            <w:hideMark/>
          </w:tcPr>
          <w:p w14:paraId="71BDD1B5" w14:textId="77777777" w:rsidR="00435557" w:rsidRPr="00435557" w:rsidRDefault="00435557" w:rsidP="00435557">
            <w:r w:rsidRPr="00435557">
              <w:t>2.566883</w:t>
            </w:r>
          </w:p>
        </w:tc>
        <w:tc>
          <w:tcPr>
            <w:tcW w:w="960" w:type="dxa"/>
            <w:noWrap/>
            <w:hideMark/>
          </w:tcPr>
          <w:p w14:paraId="1A230B03" w14:textId="77777777" w:rsidR="00435557" w:rsidRPr="00435557" w:rsidRDefault="00435557" w:rsidP="00435557">
            <w:r w:rsidRPr="00435557">
              <w:t>3.390446</w:t>
            </w:r>
          </w:p>
        </w:tc>
        <w:tc>
          <w:tcPr>
            <w:tcW w:w="960" w:type="dxa"/>
            <w:noWrap/>
            <w:hideMark/>
          </w:tcPr>
          <w:p w14:paraId="4D6A281D" w14:textId="77777777" w:rsidR="00435557" w:rsidRPr="00435557" w:rsidRDefault="00435557" w:rsidP="00435557">
            <w:r w:rsidRPr="00435557">
              <w:t>5.791338</w:t>
            </w:r>
          </w:p>
        </w:tc>
        <w:tc>
          <w:tcPr>
            <w:tcW w:w="960" w:type="dxa"/>
            <w:noWrap/>
            <w:hideMark/>
          </w:tcPr>
          <w:p w14:paraId="7C91B8F2" w14:textId="77777777" w:rsidR="00435557" w:rsidRPr="00435557" w:rsidRDefault="00435557" w:rsidP="00435557">
            <w:r w:rsidRPr="00435557">
              <w:t>6.608687</w:t>
            </w:r>
          </w:p>
        </w:tc>
        <w:tc>
          <w:tcPr>
            <w:tcW w:w="960" w:type="dxa"/>
            <w:noWrap/>
            <w:hideMark/>
          </w:tcPr>
          <w:p w14:paraId="7D712900" w14:textId="77777777" w:rsidR="00435557" w:rsidRPr="00435557" w:rsidRDefault="00435557" w:rsidP="00435557">
            <w:r w:rsidRPr="00435557">
              <w:t>8.927107</w:t>
            </w:r>
          </w:p>
        </w:tc>
      </w:tr>
      <w:tr w:rsidR="00435557" w:rsidRPr="00435557" w14:paraId="09AEB03A" w14:textId="77777777" w:rsidTr="00435557">
        <w:trPr>
          <w:trHeight w:val="300"/>
        </w:trPr>
        <w:tc>
          <w:tcPr>
            <w:tcW w:w="960" w:type="dxa"/>
            <w:noWrap/>
            <w:hideMark/>
          </w:tcPr>
          <w:p w14:paraId="7D19CB91" w14:textId="77777777" w:rsidR="00435557" w:rsidRPr="00435557" w:rsidRDefault="00435557" w:rsidP="00435557">
            <w:r w:rsidRPr="00435557">
              <w:t>2.608021</w:t>
            </w:r>
          </w:p>
        </w:tc>
        <w:tc>
          <w:tcPr>
            <w:tcW w:w="960" w:type="dxa"/>
            <w:noWrap/>
            <w:hideMark/>
          </w:tcPr>
          <w:p w14:paraId="61A364E5" w14:textId="77777777" w:rsidR="00435557" w:rsidRPr="00435557" w:rsidRDefault="00435557" w:rsidP="00435557">
            <w:r w:rsidRPr="00435557">
              <w:t>3.47452</w:t>
            </w:r>
          </w:p>
        </w:tc>
        <w:tc>
          <w:tcPr>
            <w:tcW w:w="960" w:type="dxa"/>
            <w:noWrap/>
            <w:hideMark/>
          </w:tcPr>
          <w:p w14:paraId="5462A2B2" w14:textId="77777777" w:rsidR="00435557" w:rsidRPr="00435557" w:rsidRDefault="00435557" w:rsidP="00435557">
            <w:r w:rsidRPr="00435557">
              <w:t>5.858082</w:t>
            </w:r>
          </w:p>
        </w:tc>
        <w:tc>
          <w:tcPr>
            <w:tcW w:w="960" w:type="dxa"/>
            <w:noWrap/>
            <w:hideMark/>
          </w:tcPr>
          <w:p w14:paraId="67086A04" w14:textId="77777777" w:rsidR="00435557" w:rsidRPr="00435557" w:rsidRDefault="00435557" w:rsidP="00435557">
            <w:r w:rsidRPr="00435557">
              <w:t>6.801536</w:t>
            </w:r>
          </w:p>
        </w:tc>
        <w:tc>
          <w:tcPr>
            <w:tcW w:w="960" w:type="dxa"/>
            <w:noWrap/>
            <w:hideMark/>
          </w:tcPr>
          <w:p w14:paraId="48D8161C" w14:textId="77777777" w:rsidR="00435557" w:rsidRPr="00435557" w:rsidRDefault="00435557" w:rsidP="00435557">
            <w:r w:rsidRPr="00435557">
              <w:t>9.161168</w:t>
            </w:r>
          </w:p>
        </w:tc>
        <w:tc>
          <w:tcPr>
            <w:tcW w:w="960" w:type="dxa"/>
            <w:noWrap/>
            <w:hideMark/>
          </w:tcPr>
          <w:p w14:paraId="24D51746" w14:textId="77777777" w:rsidR="00435557" w:rsidRPr="00435557" w:rsidRDefault="00435557" w:rsidP="00435557">
            <w:r w:rsidRPr="00435557">
              <w:t>1.805045</w:t>
            </w:r>
          </w:p>
        </w:tc>
        <w:tc>
          <w:tcPr>
            <w:tcW w:w="960" w:type="dxa"/>
            <w:noWrap/>
            <w:hideMark/>
          </w:tcPr>
          <w:p w14:paraId="1DEAAFE0" w14:textId="77777777" w:rsidR="00435557" w:rsidRPr="00435557" w:rsidRDefault="00435557" w:rsidP="00435557">
            <w:r w:rsidRPr="00435557">
              <w:t>4.621294</w:t>
            </w:r>
          </w:p>
        </w:tc>
        <w:tc>
          <w:tcPr>
            <w:tcW w:w="960" w:type="dxa"/>
            <w:noWrap/>
            <w:hideMark/>
          </w:tcPr>
          <w:p w14:paraId="4F69D6E0" w14:textId="77777777" w:rsidR="00435557" w:rsidRPr="00435557" w:rsidRDefault="00435557" w:rsidP="00435557">
            <w:r w:rsidRPr="00435557">
              <w:t>5.525496</w:t>
            </w:r>
          </w:p>
        </w:tc>
        <w:tc>
          <w:tcPr>
            <w:tcW w:w="960" w:type="dxa"/>
            <w:noWrap/>
            <w:hideMark/>
          </w:tcPr>
          <w:p w14:paraId="2A65398D" w14:textId="77777777" w:rsidR="00435557" w:rsidRPr="00435557" w:rsidRDefault="00435557" w:rsidP="00435557">
            <w:r w:rsidRPr="00435557">
              <w:t>6.536367</w:t>
            </w:r>
          </w:p>
        </w:tc>
        <w:tc>
          <w:tcPr>
            <w:tcW w:w="960" w:type="dxa"/>
            <w:noWrap/>
            <w:hideMark/>
          </w:tcPr>
          <w:p w14:paraId="085D9877" w14:textId="77777777" w:rsidR="00435557" w:rsidRPr="00435557" w:rsidRDefault="00435557" w:rsidP="00435557">
            <w:r w:rsidRPr="00435557">
              <w:t>8.77927</w:t>
            </w:r>
          </w:p>
        </w:tc>
      </w:tr>
      <w:tr w:rsidR="00435557" w:rsidRPr="00435557" w14:paraId="3F75AA87" w14:textId="77777777" w:rsidTr="00435557">
        <w:trPr>
          <w:trHeight w:val="300"/>
        </w:trPr>
        <w:tc>
          <w:tcPr>
            <w:tcW w:w="960" w:type="dxa"/>
            <w:noWrap/>
            <w:hideMark/>
          </w:tcPr>
          <w:p w14:paraId="0DAB4DE1" w14:textId="77777777" w:rsidR="00435557" w:rsidRPr="00435557" w:rsidRDefault="00435557" w:rsidP="00435557">
            <w:r w:rsidRPr="00435557">
              <w:t>2.543954</w:t>
            </w:r>
          </w:p>
        </w:tc>
        <w:tc>
          <w:tcPr>
            <w:tcW w:w="960" w:type="dxa"/>
            <w:noWrap/>
            <w:hideMark/>
          </w:tcPr>
          <w:p w14:paraId="7FD77C0A" w14:textId="77777777" w:rsidR="00435557" w:rsidRPr="00435557" w:rsidRDefault="00435557" w:rsidP="00435557">
            <w:r w:rsidRPr="00435557">
              <w:t>4.242221</w:t>
            </w:r>
          </w:p>
        </w:tc>
        <w:tc>
          <w:tcPr>
            <w:tcW w:w="960" w:type="dxa"/>
            <w:noWrap/>
            <w:hideMark/>
          </w:tcPr>
          <w:p w14:paraId="08BE7A88" w14:textId="77777777" w:rsidR="00435557" w:rsidRPr="00435557" w:rsidRDefault="00435557" w:rsidP="00435557">
            <w:r w:rsidRPr="00435557">
              <w:t>5.554173</w:t>
            </w:r>
          </w:p>
        </w:tc>
        <w:tc>
          <w:tcPr>
            <w:tcW w:w="960" w:type="dxa"/>
            <w:noWrap/>
            <w:hideMark/>
          </w:tcPr>
          <w:p w14:paraId="0E6F604B" w14:textId="77777777" w:rsidR="00435557" w:rsidRPr="00435557" w:rsidRDefault="00435557" w:rsidP="00435557">
            <w:r w:rsidRPr="00435557">
              <w:t>8.589682</w:t>
            </w:r>
          </w:p>
        </w:tc>
        <w:tc>
          <w:tcPr>
            <w:tcW w:w="960" w:type="dxa"/>
            <w:noWrap/>
            <w:hideMark/>
          </w:tcPr>
          <w:p w14:paraId="61CDC927" w14:textId="77777777" w:rsidR="00435557" w:rsidRPr="00435557" w:rsidRDefault="00435557" w:rsidP="00435557">
            <w:r w:rsidRPr="00435557">
              <w:t>8.437376</w:t>
            </w:r>
          </w:p>
        </w:tc>
        <w:tc>
          <w:tcPr>
            <w:tcW w:w="960" w:type="dxa"/>
            <w:noWrap/>
            <w:hideMark/>
          </w:tcPr>
          <w:p w14:paraId="2EAAC7F1" w14:textId="77777777" w:rsidR="00435557" w:rsidRPr="00435557" w:rsidRDefault="00435557" w:rsidP="00435557">
            <w:r w:rsidRPr="00435557">
              <w:t>2.612119</w:t>
            </w:r>
          </w:p>
        </w:tc>
        <w:tc>
          <w:tcPr>
            <w:tcW w:w="960" w:type="dxa"/>
            <w:noWrap/>
            <w:hideMark/>
          </w:tcPr>
          <w:p w14:paraId="68C53C2B" w14:textId="77777777" w:rsidR="00435557" w:rsidRPr="00435557" w:rsidRDefault="00435557" w:rsidP="00435557">
            <w:r w:rsidRPr="00435557">
              <w:t>3.974529</w:t>
            </w:r>
          </w:p>
        </w:tc>
        <w:tc>
          <w:tcPr>
            <w:tcW w:w="960" w:type="dxa"/>
            <w:noWrap/>
            <w:hideMark/>
          </w:tcPr>
          <w:p w14:paraId="71A232BB" w14:textId="77777777" w:rsidR="00435557" w:rsidRPr="00435557" w:rsidRDefault="00435557" w:rsidP="00435557">
            <w:r w:rsidRPr="00435557">
              <w:t>5.517556</w:t>
            </w:r>
          </w:p>
        </w:tc>
        <w:tc>
          <w:tcPr>
            <w:tcW w:w="960" w:type="dxa"/>
            <w:noWrap/>
            <w:hideMark/>
          </w:tcPr>
          <w:p w14:paraId="76812C76" w14:textId="77777777" w:rsidR="00435557" w:rsidRPr="00435557" w:rsidRDefault="00435557" w:rsidP="00435557">
            <w:r w:rsidRPr="00435557">
              <w:t>6.638727</w:t>
            </w:r>
          </w:p>
        </w:tc>
        <w:tc>
          <w:tcPr>
            <w:tcW w:w="960" w:type="dxa"/>
            <w:noWrap/>
            <w:hideMark/>
          </w:tcPr>
          <w:p w14:paraId="5493A6DF" w14:textId="77777777" w:rsidR="00435557" w:rsidRPr="00435557" w:rsidRDefault="00435557" w:rsidP="00435557">
            <w:r w:rsidRPr="00435557">
              <w:t>11.13999</w:t>
            </w:r>
          </w:p>
        </w:tc>
      </w:tr>
      <w:tr w:rsidR="00435557" w:rsidRPr="00435557" w14:paraId="2BE5D27C" w14:textId="77777777" w:rsidTr="00435557">
        <w:trPr>
          <w:trHeight w:val="300"/>
        </w:trPr>
        <w:tc>
          <w:tcPr>
            <w:tcW w:w="960" w:type="dxa"/>
            <w:noWrap/>
            <w:hideMark/>
          </w:tcPr>
          <w:p w14:paraId="201BDE01" w14:textId="77777777" w:rsidR="00435557" w:rsidRPr="00435557" w:rsidRDefault="00435557" w:rsidP="00435557">
            <w:r w:rsidRPr="00435557">
              <w:t>2.608986</w:t>
            </w:r>
          </w:p>
        </w:tc>
        <w:tc>
          <w:tcPr>
            <w:tcW w:w="960" w:type="dxa"/>
            <w:noWrap/>
            <w:hideMark/>
          </w:tcPr>
          <w:p w14:paraId="6820817C" w14:textId="77777777" w:rsidR="00435557" w:rsidRPr="00435557" w:rsidRDefault="00435557" w:rsidP="00435557">
            <w:r w:rsidRPr="00435557">
              <w:t>4.609737</w:t>
            </w:r>
          </w:p>
        </w:tc>
        <w:tc>
          <w:tcPr>
            <w:tcW w:w="960" w:type="dxa"/>
            <w:noWrap/>
            <w:hideMark/>
          </w:tcPr>
          <w:p w14:paraId="421469EF" w14:textId="77777777" w:rsidR="00435557" w:rsidRPr="00435557" w:rsidRDefault="00435557" w:rsidP="00435557">
            <w:r w:rsidRPr="00435557">
              <w:t>5.733696</w:t>
            </w:r>
          </w:p>
        </w:tc>
        <w:tc>
          <w:tcPr>
            <w:tcW w:w="960" w:type="dxa"/>
            <w:noWrap/>
            <w:hideMark/>
          </w:tcPr>
          <w:p w14:paraId="2430C147" w14:textId="77777777" w:rsidR="00435557" w:rsidRPr="00435557" w:rsidRDefault="00435557" w:rsidP="00435557">
            <w:r w:rsidRPr="00435557">
              <w:t>9.472274</w:t>
            </w:r>
          </w:p>
        </w:tc>
        <w:tc>
          <w:tcPr>
            <w:tcW w:w="960" w:type="dxa"/>
            <w:noWrap/>
            <w:hideMark/>
          </w:tcPr>
          <w:p w14:paraId="7D739742" w14:textId="77777777" w:rsidR="00435557" w:rsidRPr="00435557" w:rsidRDefault="00435557" w:rsidP="00435557">
            <w:r w:rsidRPr="00435557">
              <w:t>11.79427</w:t>
            </w:r>
          </w:p>
        </w:tc>
        <w:tc>
          <w:tcPr>
            <w:tcW w:w="960" w:type="dxa"/>
            <w:noWrap/>
            <w:hideMark/>
          </w:tcPr>
          <w:p w14:paraId="567EB058" w14:textId="77777777" w:rsidR="00435557" w:rsidRPr="00435557" w:rsidRDefault="00435557" w:rsidP="00435557">
            <w:r w:rsidRPr="00435557">
              <w:t>2.92001</w:t>
            </w:r>
          </w:p>
        </w:tc>
        <w:tc>
          <w:tcPr>
            <w:tcW w:w="960" w:type="dxa"/>
            <w:noWrap/>
            <w:hideMark/>
          </w:tcPr>
          <w:p w14:paraId="553FF310" w14:textId="77777777" w:rsidR="00435557" w:rsidRPr="00435557" w:rsidRDefault="00435557" w:rsidP="00435557">
            <w:r w:rsidRPr="00435557">
              <w:t>4.597986</w:t>
            </w:r>
          </w:p>
        </w:tc>
        <w:tc>
          <w:tcPr>
            <w:tcW w:w="960" w:type="dxa"/>
            <w:noWrap/>
            <w:hideMark/>
          </w:tcPr>
          <w:p w14:paraId="115C9783" w14:textId="77777777" w:rsidR="00435557" w:rsidRPr="00435557" w:rsidRDefault="00435557" w:rsidP="00435557">
            <w:r w:rsidRPr="00435557">
              <w:t>5.951131</w:t>
            </w:r>
          </w:p>
        </w:tc>
        <w:tc>
          <w:tcPr>
            <w:tcW w:w="960" w:type="dxa"/>
            <w:noWrap/>
            <w:hideMark/>
          </w:tcPr>
          <w:p w14:paraId="282D493E" w14:textId="77777777" w:rsidR="00435557" w:rsidRPr="00435557" w:rsidRDefault="00435557" w:rsidP="00435557">
            <w:r w:rsidRPr="00435557">
              <w:t>8.694739</w:t>
            </w:r>
          </w:p>
        </w:tc>
        <w:tc>
          <w:tcPr>
            <w:tcW w:w="960" w:type="dxa"/>
            <w:noWrap/>
            <w:hideMark/>
          </w:tcPr>
          <w:p w14:paraId="6C5FA264" w14:textId="77777777" w:rsidR="00435557" w:rsidRPr="00435557" w:rsidRDefault="00435557" w:rsidP="00435557">
            <w:r w:rsidRPr="00435557">
              <w:t>8.680861</w:t>
            </w:r>
          </w:p>
        </w:tc>
      </w:tr>
      <w:tr w:rsidR="00435557" w:rsidRPr="00435557" w14:paraId="3F4CCBCE" w14:textId="77777777" w:rsidTr="00435557">
        <w:trPr>
          <w:trHeight w:val="300"/>
        </w:trPr>
        <w:tc>
          <w:tcPr>
            <w:tcW w:w="960" w:type="dxa"/>
            <w:noWrap/>
            <w:hideMark/>
          </w:tcPr>
          <w:p w14:paraId="2AC8B823" w14:textId="77777777" w:rsidR="00435557" w:rsidRPr="00435557" w:rsidRDefault="00435557" w:rsidP="00435557">
            <w:r w:rsidRPr="00435557">
              <w:t>3.212858</w:t>
            </w:r>
          </w:p>
        </w:tc>
        <w:tc>
          <w:tcPr>
            <w:tcW w:w="960" w:type="dxa"/>
            <w:noWrap/>
            <w:hideMark/>
          </w:tcPr>
          <w:p w14:paraId="714CEF6D" w14:textId="77777777" w:rsidR="00435557" w:rsidRPr="00435557" w:rsidRDefault="00435557" w:rsidP="00435557">
            <w:r w:rsidRPr="00435557">
              <w:t>4.400367</w:t>
            </w:r>
          </w:p>
        </w:tc>
        <w:tc>
          <w:tcPr>
            <w:tcW w:w="960" w:type="dxa"/>
            <w:noWrap/>
            <w:hideMark/>
          </w:tcPr>
          <w:p w14:paraId="2F8A2B33" w14:textId="77777777" w:rsidR="00435557" w:rsidRPr="00435557" w:rsidRDefault="00435557" w:rsidP="00435557">
            <w:r w:rsidRPr="00435557">
              <w:t>4.727901</w:t>
            </w:r>
          </w:p>
        </w:tc>
        <w:tc>
          <w:tcPr>
            <w:tcW w:w="960" w:type="dxa"/>
            <w:noWrap/>
            <w:hideMark/>
          </w:tcPr>
          <w:p w14:paraId="62A80E14" w14:textId="77777777" w:rsidR="00435557" w:rsidRPr="00435557" w:rsidRDefault="00435557" w:rsidP="00435557">
            <w:r w:rsidRPr="00435557">
              <w:t>8.392364</w:t>
            </w:r>
          </w:p>
        </w:tc>
        <w:tc>
          <w:tcPr>
            <w:tcW w:w="960" w:type="dxa"/>
            <w:noWrap/>
            <w:hideMark/>
          </w:tcPr>
          <w:p w14:paraId="64310B33" w14:textId="77777777" w:rsidR="00435557" w:rsidRPr="00435557" w:rsidRDefault="00435557" w:rsidP="00435557">
            <w:r w:rsidRPr="00435557">
              <w:t>11.59223</w:t>
            </w:r>
          </w:p>
        </w:tc>
        <w:tc>
          <w:tcPr>
            <w:tcW w:w="960" w:type="dxa"/>
            <w:noWrap/>
            <w:hideMark/>
          </w:tcPr>
          <w:p w14:paraId="48879FFC" w14:textId="77777777" w:rsidR="00435557" w:rsidRPr="00435557" w:rsidRDefault="00435557" w:rsidP="00435557">
            <w:r w:rsidRPr="00435557">
              <w:t>3.484813</w:t>
            </w:r>
          </w:p>
        </w:tc>
        <w:tc>
          <w:tcPr>
            <w:tcW w:w="960" w:type="dxa"/>
            <w:noWrap/>
            <w:hideMark/>
          </w:tcPr>
          <w:p w14:paraId="16115513" w14:textId="77777777" w:rsidR="00435557" w:rsidRPr="00435557" w:rsidRDefault="00435557" w:rsidP="00435557">
            <w:r w:rsidRPr="00435557">
              <w:t>4.275487</w:t>
            </w:r>
          </w:p>
        </w:tc>
        <w:tc>
          <w:tcPr>
            <w:tcW w:w="960" w:type="dxa"/>
            <w:noWrap/>
            <w:hideMark/>
          </w:tcPr>
          <w:p w14:paraId="31F97B2B" w14:textId="77777777" w:rsidR="00435557" w:rsidRPr="00435557" w:rsidRDefault="00435557" w:rsidP="00435557">
            <w:r w:rsidRPr="00435557">
              <w:t>5.635232</w:t>
            </w:r>
          </w:p>
        </w:tc>
        <w:tc>
          <w:tcPr>
            <w:tcW w:w="960" w:type="dxa"/>
            <w:noWrap/>
            <w:hideMark/>
          </w:tcPr>
          <w:p w14:paraId="4AF6DC1D" w14:textId="77777777" w:rsidR="00435557" w:rsidRPr="00435557" w:rsidRDefault="00435557" w:rsidP="00435557">
            <w:r w:rsidRPr="00435557">
              <w:t>8.169994</w:t>
            </w:r>
          </w:p>
        </w:tc>
        <w:tc>
          <w:tcPr>
            <w:tcW w:w="960" w:type="dxa"/>
            <w:noWrap/>
            <w:hideMark/>
          </w:tcPr>
          <w:p w14:paraId="7B6726EA" w14:textId="77777777" w:rsidR="00435557" w:rsidRPr="00435557" w:rsidRDefault="00435557" w:rsidP="00435557">
            <w:r w:rsidRPr="00435557">
              <w:t>9.176504</w:t>
            </w:r>
          </w:p>
        </w:tc>
      </w:tr>
      <w:tr w:rsidR="00435557" w:rsidRPr="00435557" w14:paraId="1EA4B46D" w14:textId="77777777" w:rsidTr="00435557">
        <w:trPr>
          <w:trHeight w:val="300"/>
        </w:trPr>
        <w:tc>
          <w:tcPr>
            <w:tcW w:w="960" w:type="dxa"/>
            <w:noWrap/>
            <w:hideMark/>
          </w:tcPr>
          <w:p w14:paraId="00336DCA" w14:textId="77777777" w:rsidR="00435557" w:rsidRPr="00435557" w:rsidRDefault="00435557" w:rsidP="00435557">
            <w:r w:rsidRPr="00435557">
              <w:t>3.570473</w:t>
            </w:r>
          </w:p>
        </w:tc>
        <w:tc>
          <w:tcPr>
            <w:tcW w:w="960" w:type="dxa"/>
            <w:noWrap/>
            <w:hideMark/>
          </w:tcPr>
          <w:p w14:paraId="50078A97" w14:textId="77777777" w:rsidR="00435557" w:rsidRPr="00435557" w:rsidRDefault="00435557" w:rsidP="00435557">
            <w:r w:rsidRPr="00435557">
              <w:t>4.43513</w:t>
            </w:r>
          </w:p>
        </w:tc>
        <w:tc>
          <w:tcPr>
            <w:tcW w:w="960" w:type="dxa"/>
            <w:noWrap/>
            <w:hideMark/>
          </w:tcPr>
          <w:p w14:paraId="4C5CA324" w14:textId="77777777" w:rsidR="00435557" w:rsidRPr="00435557" w:rsidRDefault="00435557" w:rsidP="00435557">
            <w:r w:rsidRPr="00435557">
              <w:t>5.972933</w:t>
            </w:r>
          </w:p>
        </w:tc>
        <w:tc>
          <w:tcPr>
            <w:tcW w:w="960" w:type="dxa"/>
            <w:noWrap/>
            <w:hideMark/>
          </w:tcPr>
          <w:p w14:paraId="18EB6D9A" w14:textId="77777777" w:rsidR="00435557" w:rsidRPr="00435557" w:rsidRDefault="00435557" w:rsidP="00435557">
            <w:r w:rsidRPr="00435557">
              <w:t>7.910937</w:t>
            </w:r>
          </w:p>
        </w:tc>
        <w:tc>
          <w:tcPr>
            <w:tcW w:w="960" w:type="dxa"/>
            <w:noWrap/>
            <w:hideMark/>
          </w:tcPr>
          <w:p w14:paraId="1AD87867" w14:textId="77777777" w:rsidR="00435557" w:rsidRPr="00435557" w:rsidRDefault="00435557" w:rsidP="00435557">
            <w:r w:rsidRPr="00435557">
              <w:t>9.720165</w:t>
            </w:r>
          </w:p>
        </w:tc>
        <w:tc>
          <w:tcPr>
            <w:tcW w:w="960" w:type="dxa"/>
            <w:noWrap/>
            <w:hideMark/>
          </w:tcPr>
          <w:p w14:paraId="7D8FB785" w14:textId="77777777" w:rsidR="00435557" w:rsidRPr="00435557" w:rsidRDefault="00435557" w:rsidP="00435557">
            <w:r w:rsidRPr="00435557">
              <w:t>3.557694</w:t>
            </w:r>
          </w:p>
        </w:tc>
        <w:tc>
          <w:tcPr>
            <w:tcW w:w="960" w:type="dxa"/>
            <w:noWrap/>
            <w:hideMark/>
          </w:tcPr>
          <w:p w14:paraId="0D805AB0" w14:textId="77777777" w:rsidR="00435557" w:rsidRPr="00435557" w:rsidRDefault="00435557" w:rsidP="00435557">
            <w:r w:rsidRPr="00435557">
              <w:t>4.64627</w:t>
            </w:r>
          </w:p>
        </w:tc>
        <w:tc>
          <w:tcPr>
            <w:tcW w:w="960" w:type="dxa"/>
            <w:noWrap/>
            <w:hideMark/>
          </w:tcPr>
          <w:p w14:paraId="1023BEAC" w14:textId="77777777" w:rsidR="00435557" w:rsidRPr="00435557" w:rsidRDefault="00435557" w:rsidP="00435557">
            <w:r w:rsidRPr="00435557">
              <w:t>6.663831</w:t>
            </w:r>
          </w:p>
        </w:tc>
        <w:tc>
          <w:tcPr>
            <w:tcW w:w="960" w:type="dxa"/>
            <w:noWrap/>
            <w:hideMark/>
          </w:tcPr>
          <w:p w14:paraId="465690D2" w14:textId="77777777" w:rsidR="00435557" w:rsidRPr="00435557" w:rsidRDefault="00435557" w:rsidP="00435557">
            <w:r w:rsidRPr="00435557">
              <w:t>7.589741</w:t>
            </w:r>
          </w:p>
        </w:tc>
        <w:tc>
          <w:tcPr>
            <w:tcW w:w="960" w:type="dxa"/>
            <w:noWrap/>
            <w:hideMark/>
          </w:tcPr>
          <w:p w14:paraId="01FE94F2" w14:textId="77777777" w:rsidR="00435557" w:rsidRPr="00435557" w:rsidRDefault="00435557" w:rsidP="00435557">
            <w:r w:rsidRPr="00435557">
              <w:t>11.7739</w:t>
            </w:r>
          </w:p>
        </w:tc>
      </w:tr>
      <w:tr w:rsidR="00435557" w:rsidRPr="00435557" w14:paraId="3162EA24" w14:textId="77777777" w:rsidTr="00435557">
        <w:trPr>
          <w:trHeight w:val="300"/>
        </w:trPr>
        <w:tc>
          <w:tcPr>
            <w:tcW w:w="960" w:type="dxa"/>
            <w:noWrap/>
            <w:hideMark/>
          </w:tcPr>
          <w:p w14:paraId="2FAA6908" w14:textId="77777777" w:rsidR="00435557" w:rsidRPr="00435557" w:rsidRDefault="00435557" w:rsidP="00435557">
            <w:pPr>
              <w:rPr>
                <w:b/>
                <w:bCs/>
              </w:rPr>
            </w:pPr>
            <w:r w:rsidRPr="00435557">
              <w:rPr>
                <w:b/>
                <w:bCs/>
              </w:rPr>
              <w:t>2.689803</w:t>
            </w:r>
          </w:p>
        </w:tc>
        <w:tc>
          <w:tcPr>
            <w:tcW w:w="960" w:type="dxa"/>
            <w:noWrap/>
            <w:hideMark/>
          </w:tcPr>
          <w:p w14:paraId="378C2190" w14:textId="77777777" w:rsidR="00435557" w:rsidRPr="00435557" w:rsidRDefault="00435557" w:rsidP="00435557">
            <w:pPr>
              <w:rPr>
                <w:b/>
                <w:bCs/>
              </w:rPr>
            </w:pPr>
            <w:r w:rsidRPr="00435557">
              <w:rPr>
                <w:b/>
                <w:bCs/>
              </w:rPr>
              <w:t>3.76951</w:t>
            </w:r>
          </w:p>
        </w:tc>
        <w:tc>
          <w:tcPr>
            <w:tcW w:w="960" w:type="dxa"/>
            <w:noWrap/>
            <w:hideMark/>
          </w:tcPr>
          <w:p w14:paraId="15F059FF" w14:textId="77777777" w:rsidR="00435557" w:rsidRPr="00435557" w:rsidRDefault="00435557" w:rsidP="00435557">
            <w:pPr>
              <w:rPr>
                <w:b/>
                <w:bCs/>
              </w:rPr>
            </w:pPr>
            <w:r w:rsidRPr="00435557">
              <w:rPr>
                <w:b/>
                <w:bCs/>
              </w:rPr>
              <w:t>5.3531</w:t>
            </w:r>
          </w:p>
        </w:tc>
        <w:tc>
          <w:tcPr>
            <w:tcW w:w="960" w:type="dxa"/>
            <w:noWrap/>
            <w:hideMark/>
          </w:tcPr>
          <w:p w14:paraId="40B94675" w14:textId="77777777" w:rsidR="00435557" w:rsidRPr="00435557" w:rsidRDefault="00435557" w:rsidP="00435557">
            <w:pPr>
              <w:rPr>
                <w:b/>
                <w:bCs/>
              </w:rPr>
            </w:pPr>
            <w:r w:rsidRPr="00435557">
              <w:rPr>
                <w:b/>
                <w:bCs/>
              </w:rPr>
              <w:t>7.604542</w:t>
            </w:r>
          </w:p>
        </w:tc>
        <w:tc>
          <w:tcPr>
            <w:tcW w:w="960" w:type="dxa"/>
            <w:noWrap/>
            <w:hideMark/>
          </w:tcPr>
          <w:p w14:paraId="1ED0C089" w14:textId="77777777" w:rsidR="00435557" w:rsidRPr="00435557" w:rsidRDefault="00435557" w:rsidP="00435557">
            <w:pPr>
              <w:rPr>
                <w:b/>
                <w:bCs/>
              </w:rPr>
            </w:pPr>
            <w:r w:rsidRPr="00435557">
              <w:rPr>
                <w:b/>
                <w:bCs/>
              </w:rPr>
              <w:t>9.607394</w:t>
            </w:r>
          </w:p>
        </w:tc>
        <w:tc>
          <w:tcPr>
            <w:tcW w:w="960" w:type="dxa"/>
            <w:noWrap/>
            <w:hideMark/>
          </w:tcPr>
          <w:p w14:paraId="49770CEE" w14:textId="77777777" w:rsidR="00435557" w:rsidRPr="00435557" w:rsidRDefault="00435557" w:rsidP="00435557">
            <w:pPr>
              <w:rPr>
                <w:b/>
                <w:bCs/>
              </w:rPr>
            </w:pPr>
            <w:r w:rsidRPr="00435557">
              <w:rPr>
                <w:b/>
                <w:bCs/>
              </w:rPr>
              <w:t>2.724015</w:t>
            </w:r>
          </w:p>
        </w:tc>
        <w:tc>
          <w:tcPr>
            <w:tcW w:w="960" w:type="dxa"/>
            <w:noWrap/>
            <w:hideMark/>
          </w:tcPr>
          <w:p w14:paraId="7737D309" w14:textId="77777777" w:rsidR="00435557" w:rsidRPr="00435557" w:rsidRDefault="00435557" w:rsidP="00435557">
            <w:pPr>
              <w:rPr>
                <w:b/>
                <w:bCs/>
              </w:rPr>
            </w:pPr>
            <w:r w:rsidRPr="00435557">
              <w:rPr>
                <w:b/>
                <w:bCs/>
              </w:rPr>
              <w:t>3.806326</w:t>
            </w:r>
          </w:p>
        </w:tc>
        <w:tc>
          <w:tcPr>
            <w:tcW w:w="960" w:type="dxa"/>
            <w:noWrap/>
            <w:hideMark/>
          </w:tcPr>
          <w:p w14:paraId="33A7F289" w14:textId="77777777" w:rsidR="00435557" w:rsidRPr="00435557" w:rsidRDefault="00435557" w:rsidP="00435557">
            <w:pPr>
              <w:rPr>
                <w:b/>
                <w:bCs/>
              </w:rPr>
            </w:pPr>
            <w:r w:rsidRPr="00435557">
              <w:rPr>
                <w:b/>
                <w:bCs/>
              </w:rPr>
              <w:t>5.75253</w:t>
            </w:r>
          </w:p>
        </w:tc>
        <w:tc>
          <w:tcPr>
            <w:tcW w:w="960" w:type="dxa"/>
            <w:noWrap/>
            <w:hideMark/>
          </w:tcPr>
          <w:p w14:paraId="4D104BC2" w14:textId="77777777" w:rsidR="00435557" w:rsidRPr="00435557" w:rsidRDefault="00435557" w:rsidP="00435557">
            <w:pPr>
              <w:rPr>
                <w:b/>
                <w:bCs/>
              </w:rPr>
            </w:pPr>
            <w:r w:rsidRPr="00435557">
              <w:rPr>
                <w:b/>
                <w:bCs/>
              </w:rPr>
              <w:t>7.041044</w:t>
            </w:r>
          </w:p>
        </w:tc>
        <w:tc>
          <w:tcPr>
            <w:tcW w:w="960" w:type="dxa"/>
            <w:noWrap/>
            <w:hideMark/>
          </w:tcPr>
          <w:p w14:paraId="05373117" w14:textId="77777777" w:rsidR="00435557" w:rsidRPr="00435557" w:rsidRDefault="00435557" w:rsidP="00435557">
            <w:pPr>
              <w:rPr>
                <w:b/>
                <w:bCs/>
              </w:rPr>
            </w:pPr>
            <w:r w:rsidRPr="00435557">
              <w:rPr>
                <w:b/>
                <w:bCs/>
              </w:rPr>
              <w:t>9.405638</w:t>
            </w:r>
          </w:p>
        </w:tc>
      </w:tr>
    </w:tbl>
    <w:p w14:paraId="68D87117" w14:textId="6375A90B" w:rsidR="00435557" w:rsidRDefault="00435557" w:rsidP="00F529BC"/>
    <w:p w14:paraId="7D54101A" w14:textId="77777777" w:rsidR="00435557" w:rsidRDefault="00435557" w:rsidP="00F529BC">
      <w:r>
        <w:t>6</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357FD254" w14:textId="77777777" w:rsidTr="00435557">
        <w:trPr>
          <w:trHeight w:val="300"/>
        </w:trPr>
        <w:tc>
          <w:tcPr>
            <w:tcW w:w="960" w:type="dxa"/>
            <w:noWrap/>
            <w:hideMark/>
          </w:tcPr>
          <w:p w14:paraId="1CFAB3DA" w14:textId="77777777" w:rsidR="00435557" w:rsidRPr="00435557" w:rsidRDefault="00435557" w:rsidP="00435557">
            <w:r w:rsidRPr="00435557">
              <w:t>Tx01</w:t>
            </w:r>
          </w:p>
        </w:tc>
        <w:tc>
          <w:tcPr>
            <w:tcW w:w="960" w:type="dxa"/>
            <w:noWrap/>
            <w:hideMark/>
          </w:tcPr>
          <w:p w14:paraId="58D27627" w14:textId="77777777" w:rsidR="00435557" w:rsidRPr="00435557" w:rsidRDefault="00435557" w:rsidP="00435557">
            <w:r w:rsidRPr="00435557">
              <w:t>Tx02</w:t>
            </w:r>
          </w:p>
        </w:tc>
        <w:tc>
          <w:tcPr>
            <w:tcW w:w="960" w:type="dxa"/>
            <w:noWrap/>
            <w:hideMark/>
          </w:tcPr>
          <w:p w14:paraId="1D0BACB5" w14:textId="77777777" w:rsidR="00435557" w:rsidRPr="00435557" w:rsidRDefault="00435557" w:rsidP="00435557">
            <w:r w:rsidRPr="00435557">
              <w:t>Tx03</w:t>
            </w:r>
          </w:p>
        </w:tc>
        <w:tc>
          <w:tcPr>
            <w:tcW w:w="960" w:type="dxa"/>
            <w:noWrap/>
            <w:hideMark/>
          </w:tcPr>
          <w:p w14:paraId="63ED5CDD" w14:textId="77777777" w:rsidR="00435557" w:rsidRPr="00435557" w:rsidRDefault="00435557" w:rsidP="00435557">
            <w:r w:rsidRPr="00435557">
              <w:t>Tx04</w:t>
            </w:r>
          </w:p>
        </w:tc>
        <w:tc>
          <w:tcPr>
            <w:tcW w:w="960" w:type="dxa"/>
            <w:noWrap/>
            <w:hideMark/>
          </w:tcPr>
          <w:p w14:paraId="24108492" w14:textId="77777777" w:rsidR="00435557" w:rsidRPr="00435557" w:rsidRDefault="00435557" w:rsidP="00435557">
            <w:r w:rsidRPr="00435557">
              <w:t>Tx05</w:t>
            </w:r>
          </w:p>
        </w:tc>
        <w:tc>
          <w:tcPr>
            <w:tcW w:w="960" w:type="dxa"/>
            <w:noWrap/>
            <w:hideMark/>
          </w:tcPr>
          <w:p w14:paraId="28BA994D" w14:textId="77777777" w:rsidR="00435557" w:rsidRPr="00435557" w:rsidRDefault="00435557" w:rsidP="00435557">
            <w:r w:rsidRPr="00435557">
              <w:t>Tx06</w:t>
            </w:r>
          </w:p>
        </w:tc>
        <w:tc>
          <w:tcPr>
            <w:tcW w:w="960" w:type="dxa"/>
            <w:noWrap/>
            <w:hideMark/>
          </w:tcPr>
          <w:p w14:paraId="1997E4A9" w14:textId="77777777" w:rsidR="00435557" w:rsidRPr="00435557" w:rsidRDefault="00435557" w:rsidP="00435557">
            <w:r w:rsidRPr="00435557">
              <w:t>Tx07</w:t>
            </w:r>
          </w:p>
        </w:tc>
        <w:tc>
          <w:tcPr>
            <w:tcW w:w="960" w:type="dxa"/>
            <w:noWrap/>
            <w:hideMark/>
          </w:tcPr>
          <w:p w14:paraId="732BD805" w14:textId="77777777" w:rsidR="00435557" w:rsidRPr="00435557" w:rsidRDefault="00435557" w:rsidP="00435557">
            <w:r w:rsidRPr="00435557">
              <w:t>Tx08</w:t>
            </w:r>
          </w:p>
        </w:tc>
        <w:tc>
          <w:tcPr>
            <w:tcW w:w="960" w:type="dxa"/>
            <w:noWrap/>
            <w:hideMark/>
          </w:tcPr>
          <w:p w14:paraId="740B3398" w14:textId="77777777" w:rsidR="00435557" w:rsidRPr="00435557" w:rsidRDefault="00435557" w:rsidP="00435557">
            <w:r w:rsidRPr="00435557">
              <w:t>Tx09</w:t>
            </w:r>
          </w:p>
        </w:tc>
        <w:tc>
          <w:tcPr>
            <w:tcW w:w="960" w:type="dxa"/>
            <w:noWrap/>
            <w:hideMark/>
          </w:tcPr>
          <w:p w14:paraId="6CC7511E" w14:textId="77777777" w:rsidR="00435557" w:rsidRPr="00435557" w:rsidRDefault="00435557" w:rsidP="00435557">
            <w:r w:rsidRPr="00435557">
              <w:t>Tx10</w:t>
            </w:r>
          </w:p>
        </w:tc>
      </w:tr>
      <w:tr w:rsidR="00435557" w:rsidRPr="00435557" w14:paraId="1E4854FA" w14:textId="77777777" w:rsidTr="00435557">
        <w:trPr>
          <w:trHeight w:val="300"/>
        </w:trPr>
        <w:tc>
          <w:tcPr>
            <w:tcW w:w="960" w:type="dxa"/>
            <w:noWrap/>
            <w:hideMark/>
          </w:tcPr>
          <w:p w14:paraId="03B49FAF" w14:textId="77777777" w:rsidR="00435557" w:rsidRPr="00435557" w:rsidRDefault="00435557" w:rsidP="00435557">
            <w:r w:rsidRPr="00435557">
              <w:t>3.106263</w:t>
            </w:r>
          </w:p>
        </w:tc>
        <w:tc>
          <w:tcPr>
            <w:tcW w:w="960" w:type="dxa"/>
            <w:noWrap/>
            <w:hideMark/>
          </w:tcPr>
          <w:p w14:paraId="435EB4C5" w14:textId="77777777" w:rsidR="00435557" w:rsidRPr="00435557" w:rsidRDefault="00435557" w:rsidP="00435557">
            <w:r w:rsidRPr="00435557">
              <w:t>2.51256</w:t>
            </w:r>
          </w:p>
        </w:tc>
        <w:tc>
          <w:tcPr>
            <w:tcW w:w="960" w:type="dxa"/>
            <w:noWrap/>
            <w:hideMark/>
          </w:tcPr>
          <w:p w14:paraId="2349CC40" w14:textId="77777777" w:rsidR="00435557" w:rsidRPr="00435557" w:rsidRDefault="00435557" w:rsidP="00435557">
            <w:r w:rsidRPr="00435557">
              <w:t>4.759258</w:t>
            </w:r>
          </w:p>
        </w:tc>
        <w:tc>
          <w:tcPr>
            <w:tcW w:w="960" w:type="dxa"/>
            <w:noWrap/>
            <w:hideMark/>
          </w:tcPr>
          <w:p w14:paraId="612D6F31" w14:textId="77777777" w:rsidR="00435557" w:rsidRPr="00435557" w:rsidRDefault="00435557" w:rsidP="00435557">
            <w:r w:rsidRPr="00435557">
              <w:t>6.153825</w:t>
            </w:r>
          </w:p>
        </w:tc>
        <w:tc>
          <w:tcPr>
            <w:tcW w:w="960" w:type="dxa"/>
            <w:noWrap/>
            <w:hideMark/>
          </w:tcPr>
          <w:p w14:paraId="270F90A1" w14:textId="77777777" w:rsidR="00435557" w:rsidRPr="00435557" w:rsidRDefault="00435557" w:rsidP="00435557">
            <w:r w:rsidRPr="00435557">
              <w:t>7.688512</w:t>
            </w:r>
          </w:p>
        </w:tc>
        <w:tc>
          <w:tcPr>
            <w:tcW w:w="960" w:type="dxa"/>
            <w:noWrap/>
            <w:hideMark/>
          </w:tcPr>
          <w:p w14:paraId="1B2C448F" w14:textId="77777777" w:rsidR="00435557" w:rsidRPr="00435557" w:rsidRDefault="00435557" w:rsidP="00435557">
            <w:r w:rsidRPr="00435557">
              <w:t>2.818019</w:t>
            </w:r>
          </w:p>
        </w:tc>
        <w:tc>
          <w:tcPr>
            <w:tcW w:w="960" w:type="dxa"/>
            <w:noWrap/>
            <w:hideMark/>
          </w:tcPr>
          <w:p w14:paraId="0C4EF426" w14:textId="77777777" w:rsidR="00435557" w:rsidRPr="00435557" w:rsidRDefault="00435557" w:rsidP="00435557">
            <w:r w:rsidRPr="00435557">
              <w:t>2.557947</w:t>
            </w:r>
          </w:p>
        </w:tc>
        <w:tc>
          <w:tcPr>
            <w:tcW w:w="960" w:type="dxa"/>
            <w:noWrap/>
            <w:hideMark/>
          </w:tcPr>
          <w:p w14:paraId="4BF9133F" w14:textId="77777777" w:rsidR="00435557" w:rsidRPr="00435557" w:rsidRDefault="00435557" w:rsidP="00435557">
            <w:r w:rsidRPr="00435557">
              <w:t>6.452047</w:t>
            </w:r>
          </w:p>
        </w:tc>
        <w:tc>
          <w:tcPr>
            <w:tcW w:w="960" w:type="dxa"/>
            <w:noWrap/>
            <w:hideMark/>
          </w:tcPr>
          <w:p w14:paraId="2D642FA1" w14:textId="77777777" w:rsidR="00435557" w:rsidRPr="00435557" w:rsidRDefault="00435557" w:rsidP="00435557">
            <w:r w:rsidRPr="00435557">
              <w:t>5.686955</w:t>
            </w:r>
          </w:p>
        </w:tc>
        <w:tc>
          <w:tcPr>
            <w:tcW w:w="960" w:type="dxa"/>
            <w:noWrap/>
            <w:hideMark/>
          </w:tcPr>
          <w:p w14:paraId="778401DC" w14:textId="77777777" w:rsidR="00435557" w:rsidRPr="00435557" w:rsidRDefault="00435557" w:rsidP="00435557">
            <w:r w:rsidRPr="00435557">
              <w:t>8.308422</w:t>
            </w:r>
          </w:p>
        </w:tc>
      </w:tr>
      <w:tr w:rsidR="00435557" w:rsidRPr="00435557" w14:paraId="06949161" w14:textId="77777777" w:rsidTr="00435557">
        <w:trPr>
          <w:trHeight w:val="300"/>
        </w:trPr>
        <w:tc>
          <w:tcPr>
            <w:tcW w:w="960" w:type="dxa"/>
            <w:noWrap/>
            <w:hideMark/>
          </w:tcPr>
          <w:p w14:paraId="57F0BEA1" w14:textId="77777777" w:rsidR="00435557" w:rsidRPr="00435557" w:rsidRDefault="00435557" w:rsidP="00435557">
            <w:r w:rsidRPr="00435557">
              <w:t>1.968455</w:t>
            </w:r>
          </w:p>
        </w:tc>
        <w:tc>
          <w:tcPr>
            <w:tcW w:w="960" w:type="dxa"/>
            <w:noWrap/>
            <w:hideMark/>
          </w:tcPr>
          <w:p w14:paraId="49CE0F17" w14:textId="77777777" w:rsidR="00435557" w:rsidRPr="00435557" w:rsidRDefault="00435557" w:rsidP="00435557">
            <w:r w:rsidRPr="00435557">
              <w:t>3.177638</w:t>
            </w:r>
          </w:p>
        </w:tc>
        <w:tc>
          <w:tcPr>
            <w:tcW w:w="960" w:type="dxa"/>
            <w:noWrap/>
            <w:hideMark/>
          </w:tcPr>
          <w:p w14:paraId="0125AEB7" w14:textId="77777777" w:rsidR="00435557" w:rsidRPr="00435557" w:rsidRDefault="00435557" w:rsidP="00435557">
            <w:r w:rsidRPr="00435557">
              <w:t>4.913354</w:t>
            </w:r>
          </w:p>
        </w:tc>
        <w:tc>
          <w:tcPr>
            <w:tcW w:w="960" w:type="dxa"/>
            <w:noWrap/>
            <w:hideMark/>
          </w:tcPr>
          <w:p w14:paraId="1DAC4F4A" w14:textId="77777777" w:rsidR="00435557" w:rsidRPr="00435557" w:rsidRDefault="00435557" w:rsidP="00435557">
            <w:r w:rsidRPr="00435557">
              <w:t>7.647393</w:t>
            </w:r>
          </w:p>
        </w:tc>
        <w:tc>
          <w:tcPr>
            <w:tcW w:w="960" w:type="dxa"/>
            <w:noWrap/>
            <w:hideMark/>
          </w:tcPr>
          <w:p w14:paraId="766A952F" w14:textId="77777777" w:rsidR="00435557" w:rsidRPr="00435557" w:rsidRDefault="00435557" w:rsidP="00435557">
            <w:r w:rsidRPr="00435557">
              <w:t>9.502538</w:t>
            </w:r>
          </w:p>
        </w:tc>
        <w:tc>
          <w:tcPr>
            <w:tcW w:w="960" w:type="dxa"/>
            <w:noWrap/>
            <w:hideMark/>
          </w:tcPr>
          <w:p w14:paraId="71EA2678" w14:textId="77777777" w:rsidR="00435557" w:rsidRPr="00435557" w:rsidRDefault="00435557" w:rsidP="00435557">
            <w:r w:rsidRPr="00435557">
              <w:t>2.23513</w:t>
            </w:r>
          </w:p>
        </w:tc>
        <w:tc>
          <w:tcPr>
            <w:tcW w:w="960" w:type="dxa"/>
            <w:noWrap/>
            <w:hideMark/>
          </w:tcPr>
          <w:p w14:paraId="3ED2AB87" w14:textId="77777777" w:rsidR="00435557" w:rsidRPr="00435557" w:rsidRDefault="00435557" w:rsidP="00435557">
            <w:r w:rsidRPr="00435557">
              <w:t>2.988714</w:t>
            </w:r>
          </w:p>
        </w:tc>
        <w:tc>
          <w:tcPr>
            <w:tcW w:w="960" w:type="dxa"/>
            <w:noWrap/>
            <w:hideMark/>
          </w:tcPr>
          <w:p w14:paraId="330B1D1B" w14:textId="77777777" w:rsidR="00435557" w:rsidRPr="00435557" w:rsidRDefault="00435557" w:rsidP="00435557">
            <w:r w:rsidRPr="00435557">
              <w:t>4.708409</w:t>
            </w:r>
          </w:p>
        </w:tc>
        <w:tc>
          <w:tcPr>
            <w:tcW w:w="960" w:type="dxa"/>
            <w:noWrap/>
            <w:hideMark/>
          </w:tcPr>
          <w:p w14:paraId="4C685E17" w14:textId="77777777" w:rsidR="00435557" w:rsidRPr="00435557" w:rsidRDefault="00435557" w:rsidP="00435557">
            <w:r w:rsidRPr="00435557">
              <w:t>5.977592</w:t>
            </w:r>
          </w:p>
        </w:tc>
        <w:tc>
          <w:tcPr>
            <w:tcW w:w="960" w:type="dxa"/>
            <w:noWrap/>
            <w:hideMark/>
          </w:tcPr>
          <w:p w14:paraId="5AEE648E" w14:textId="77777777" w:rsidR="00435557" w:rsidRPr="00435557" w:rsidRDefault="00435557" w:rsidP="00435557">
            <w:r w:rsidRPr="00435557">
              <w:t>8.693973</w:t>
            </w:r>
          </w:p>
        </w:tc>
      </w:tr>
      <w:tr w:rsidR="00435557" w:rsidRPr="00435557" w14:paraId="61F5E8B8" w14:textId="77777777" w:rsidTr="00435557">
        <w:trPr>
          <w:trHeight w:val="300"/>
        </w:trPr>
        <w:tc>
          <w:tcPr>
            <w:tcW w:w="960" w:type="dxa"/>
            <w:noWrap/>
            <w:hideMark/>
          </w:tcPr>
          <w:p w14:paraId="0C99D809" w14:textId="77777777" w:rsidR="00435557" w:rsidRPr="00435557" w:rsidRDefault="00435557" w:rsidP="00435557">
            <w:r w:rsidRPr="00435557">
              <w:t>2.51288</w:t>
            </w:r>
          </w:p>
        </w:tc>
        <w:tc>
          <w:tcPr>
            <w:tcW w:w="960" w:type="dxa"/>
            <w:noWrap/>
            <w:hideMark/>
          </w:tcPr>
          <w:p w14:paraId="050181AD" w14:textId="77777777" w:rsidR="00435557" w:rsidRPr="00435557" w:rsidRDefault="00435557" w:rsidP="00435557">
            <w:r w:rsidRPr="00435557">
              <w:t>3.36691</w:t>
            </w:r>
          </w:p>
        </w:tc>
        <w:tc>
          <w:tcPr>
            <w:tcW w:w="960" w:type="dxa"/>
            <w:noWrap/>
            <w:hideMark/>
          </w:tcPr>
          <w:p w14:paraId="25D88A5D" w14:textId="77777777" w:rsidR="00435557" w:rsidRPr="00435557" w:rsidRDefault="00435557" w:rsidP="00435557">
            <w:r w:rsidRPr="00435557">
              <w:t>5.424452</w:t>
            </w:r>
          </w:p>
        </w:tc>
        <w:tc>
          <w:tcPr>
            <w:tcW w:w="960" w:type="dxa"/>
            <w:noWrap/>
            <w:hideMark/>
          </w:tcPr>
          <w:p w14:paraId="7F40D451" w14:textId="77777777" w:rsidR="00435557" w:rsidRPr="00435557" w:rsidRDefault="00435557" w:rsidP="00435557">
            <w:r w:rsidRPr="00435557">
              <w:t>6.984432</w:t>
            </w:r>
          </w:p>
        </w:tc>
        <w:tc>
          <w:tcPr>
            <w:tcW w:w="960" w:type="dxa"/>
            <w:noWrap/>
            <w:hideMark/>
          </w:tcPr>
          <w:p w14:paraId="751E3304" w14:textId="77777777" w:rsidR="00435557" w:rsidRPr="00435557" w:rsidRDefault="00435557" w:rsidP="00435557">
            <w:r w:rsidRPr="00435557">
              <w:t>7.882576</w:t>
            </w:r>
          </w:p>
        </w:tc>
        <w:tc>
          <w:tcPr>
            <w:tcW w:w="960" w:type="dxa"/>
            <w:noWrap/>
            <w:hideMark/>
          </w:tcPr>
          <w:p w14:paraId="22980994" w14:textId="77777777" w:rsidR="00435557" w:rsidRPr="00435557" w:rsidRDefault="00435557" w:rsidP="00435557">
            <w:r w:rsidRPr="00435557">
              <w:t>2.483188</w:t>
            </w:r>
          </w:p>
        </w:tc>
        <w:tc>
          <w:tcPr>
            <w:tcW w:w="960" w:type="dxa"/>
            <w:noWrap/>
            <w:hideMark/>
          </w:tcPr>
          <w:p w14:paraId="3DB4469C" w14:textId="77777777" w:rsidR="00435557" w:rsidRPr="00435557" w:rsidRDefault="00435557" w:rsidP="00435557">
            <w:r w:rsidRPr="00435557">
              <w:t>3.149307</w:t>
            </w:r>
          </w:p>
        </w:tc>
        <w:tc>
          <w:tcPr>
            <w:tcW w:w="960" w:type="dxa"/>
            <w:noWrap/>
            <w:hideMark/>
          </w:tcPr>
          <w:p w14:paraId="4805B254" w14:textId="77777777" w:rsidR="00435557" w:rsidRPr="00435557" w:rsidRDefault="00435557" w:rsidP="00435557">
            <w:r w:rsidRPr="00435557">
              <w:t>5.783981</w:t>
            </w:r>
          </w:p>
        </w:tc>
        <w:tc>
          <w:tcPr>
            <w:tcW w:w="960" w:type="dxa"/>
            <w:noWrap/>
            <w:hideMark/>
          </w:tcPr>
          <w:p w14:paraId="1D970A53" w14:textId="77777777" w:rsidR="00435557" w:rsidRPr="00435557" w:rsidRDefault="00435557" w:rsidP="00435557">
            <w:r w:rsidRPr="00435557">
              <w:t>6.481728</w:t>
            </w:r>
          </w:p>
        </w:tc>
        <w:tc>
          <w:tcPr>
            <w:tcW w:w="960" w:type="dxa"/>
            <w:noWrap/>
            <w:hideMark/>
          </w:tcPr>
          <w:p w14:paraId="4673C268" w14:textId="77777777" w:rsidR="00435557" w:rsidRPr="00435557" w:rsidRDefault="00435557" w:rsidP="00435557">
            <w:r w:rsidRPr="00435557">
              <w:t>10.89984</w:t>
            </w:r>
          </w:p>
        </w:tc>
      </w:tr>
      <w:tr w:rsidR="00435557" w:rsidRPr="00435557" w14:paraId="79EDA498" w14:textId="77777777" w:rsidTr="00435557">
        <w:trPr>
          <w:trHeight w:val="300"/>
        </w:trPr>
        <w:tc>
          <w:tcPr>
            <w:tcW w:w="960" w:type="dxa"/>
            <w:noWrap/>
            <w:hideMark/>
          </w:tcPr>
          <w:p w14:paraId="31EDCBFD" w14:textId="77777777" w:rsidR="00435557" w:rsidRPr="00435557" w:rsidRDefault="00435557" w:rsidP="00435557">
            <w:r w:rsidRPr="00435557">
              <w:t>2.559699</w:t>
            </w:r>
          </w:p>
        </w:tc>
        <w:tc>
          <w:tcPr>
            <w:tcW w:w="960" w:type="dxa"/>
            <w:noWrap/>
            <w:hideMark/>
          </w:tcPr>
          <w:p w14:paraId="0AB76707" w14:textId="77777777" w:rsidR="00435557" w:rsidRPr="00435557" w:rsidRDefault="00435557" w:rsidP="00435557">
            <w:r w:rsidRPr="00435557">
              <w:t>3.741782</w:t>
            </w:r>
          </w:p>
        </w:tc>
        <w:tc>
          <w:tcPr>
            <w:tcW w:w="960" w:type="dxa"/>
            <w:noWrap/>
            <w:hideMark/>
          </w:tcPr>
          <w:p w14:paraId="38F84146" w14:textId="77777777" w:rsidR="00435557" w:rsidRPr="00435557" w:rsidRDefault="00435557" w:rsidP="00435557">
            <w:r w:rsidRPr="00435557">
              <w:t>5.149498</w:t>
            </w:r>
          </w:p>
        </w:tc>
        <w:tc>
          <w:tcPr>
            <w:tcW w:w="960" w:type="dxa"/>
            <w:noWrap/>
            <w:hideMark/>
          </w:tcPr>
          <w:p w14:paraId="26ECEA15" w14:textId="77777777" w:rsidR="00435557" w:rsidRPr="00435557" w:rsidRDefault="00435557" w:rsidP="00435557">
            <w:r w:rsidRPr="00435557">
              <w:t>7.499644</w:t>
            </w:r>
          </w:p>
        </w:tc>
        <w:tc>
          <w:tcPr>
            <w:tcW w:w="960" w:type="dxa"/>
            <w:noWrap/>
            <w:hideMark/>
          </w:tcPr>
          <w:p w14:paraId="69DCDE53" w14:textId="77777777" w:rsidR="00435557" w:rsidRPr="00435557" w:rsidRDefault="00435557" w:rsidP="00435557">
            <w:r w:rsidRPr="00435557">
              <w:t>8.340473</w:t>
            </w:r>
          </w:p>
        </w:tc>
        <w:tc>
          <w:tcPr>
            <w:tcW w:w="960" w:type="dxa"/>
            <w:noWrap/>
            <w:hideMark/>
          </w:tcPr>
          <w:p w14:paraId="594A06EB" w14:textId="77777777" w:rsidR="00435557" w:rsidRPr="00435557" w:rsidRDefault="00435557" w:rsidP="00435557">
            <w:r w:rsidRPr="00435557">
              <w:t>2.290182</w:t>
            </w:r>
          </w:p>
        </w:tc>
        <w:tc>
          <w:tcPr>
            <w:tcW w:w="960" w:type="dxa"/>
            <w:noWrap/>
            <w:hideMark/>
          </w:tcPr>
          <w:p w14:paraId="07F84D60" w14:textId="77777777" w:rsidR="00435557" w:rsidRPr="00435557" w:rsidRDefault="00435557" w:rsidP="00435557">
            <w:r w:rsidRPr="00435557">
              <w:t>3.884917</w:t>
            </w:r>
          </w:p>
        </w:tc>
        <w:tc>
          <w:tcPr>
            <w:tcW w:w="960" w:type="dxa"/>
            <w:noWrap/>
            <w:hideMark/>
          </w:tcPr>
          <w:p w14:paraId="5BBD13D8" w14:textId="77777777" w:rsidR="00435557" w:rsidRPr="00435557" w:rsidRDefault="00435557" w:rsidP="00435557">
            <w:r w:rsidRPr="00435557">
              <w:t>5.8113</w:t>
            </w:r>
          </w:p>
        </w:tc>
        <w:tc>
          <w:tcPr>
            <w:tcW w:w="960" w:type="dxa"/>
            <w:noWrap/>
            <w:hideMark/>
          </w:tcPr>
          <w:p w14:paraId="7FAF399B" w14:textId="77777777" w:rsidR="00435557" w:rsidRPr="00435557" w:rsidRDefault="00435557" w:rsidP="00435557">
            <w:r w:rsidRPr="00435557">
              <w:t>6.986323</w:t>
            </w:r>
          </w:p>
        </w:tc>
        <w:tc>
          <w:tcPr>
            <w:tcW w:w="960" w:type="dxa"/>
            <w:noWrap/>
            <w:hideMark/>
          </w:tcPr>
          <w:p w14:paraId="0041DDFB" w14:textId="77777777" w:rsidR="00435557" w:rsidRPr="00435557" w:rsidRDefault="00435557" w:rsidP="00435557">
            <w:r w:rsidRPr="00435557">
              <w:t>7.930358</w:t>
            </w:r>
          </w:p>
        </w:tc>
      </w:tr>
      <w:tr w:rsidR="00435557" w:rsidRPr="00435557" w14:paraId="70573F60" w14:textId="77777777" w:rsidTr="00435557">
        <w:trPr>
          <w:trHeight w:val="300"/>
        </w:trPr>
        <w:tc>
          <w:tcPr>
            <w:tcW w:w="960" w:type="dxa"/>
            <w:noWrap/>
            <w:hideMark/>
          </w:tcPr>
          <w:p w14:paraId="2CD06730" w14:textId="77777777" w:rsidR="00435557" w:rsidRPr="00435557" w:rsidRDefault="00435557" w:rsidP="00435557">
            <w:r w:rsidRPr="00435557">
              <w:t>2.725351</w:t>
            </w:r>
          </w:p>
        </w:tc>
        <w:tc>
          <w:tcPr>
            <w:tcW w:w="960" w:type="dxa"/>
            <w:noWrap/>
            <w:hideMark/>
          </w:tcPr>
          <w:p w14:paraId="521369FD" w14:textId="77777777" w:rsidR="00435557" w:rsidRPr="00435557" w:rsidRDefault="00435557" w:rsidP="00435557">
            <w:r w:rsidRPr="00435557">
              <w:t>3.453532</w:t>
            </w:r>
          </w:p>
        </w:tc>
        <w:tc>
          <w:tcPr>
            <w:tcW w:w="960" w:type="dxa"/>
            <w:noWrap/>
            <w:hideMark/>
          </w:tcPr>
          <w:p w14:paraId="4DD5E8AC" w14:textId="77777777" w:rsidR="00435557" w:rsidRPr="00435557" w:rsidRDefault="00435557" w:rsidP="00435557">
            <w:r w:rsidRPr="00435557">
              <w:t>5.397313</w:t>
            </w:r>
          </w:p>
        </w:tc>
        <w:tc>
          <w:tcPr>
            <w:tcW w:w="960" w:type="dxa"/>
            <w:noWrap/>
            <w:hideMark/>
          </w:tcPr>
          <w:p w14:paraId="224BFF8E" w14:textId="77777777" w:rsidR="00435557" w:rsidRPr="00435557" w:rsidRDefault="00435557" w:rsidP="00435557">
            <w:r w:rsidRPr="00435557">
              <w:t>7.780157</w:t>
            </w:r>
          </w:p>
        </w:tc>
        <w:tc>
          <w:tcPr>
            <w:tcW w:w="960" w:type="dxa"/>
            <w:noWrap/>
            <w:hideMark/>
          </w:tcPr>
          <w:p w14:paraId="5897A1BB" w14:textId="77777777" w:rsidR="00435557" w:rsidRPr="00435557" w:rsidRDefault="00435557" w:rsidP="00435557">
            <w:r w:rsidRPr="00435557">
              <w:t>11.30255</w:t>
            </w:r>
          </w:p>
        </w:tc>
        <w:tc>
          <w:tcPr>
            <w:tcW w:w="960" w:type="dxa"/>
            <w:noWrap/>
            <w:hideMark/>
          </w:tcPr>
          <w:p w14:paraId="4C247726" w14:textId="77777777" w:rsidR="00435557" w:rsidRPr="00435557" w:rsidRDefault="00435557" w:rsidP="00435557">
            <w:r w:rsidRPr="00435557">
              <w:t>2.416846</w:t>
            </w:r>
          </w:p>
        </w:tc>
        <w:tc>
          <w:tcPr>
            <w:tcW w:w="960" w:type="dxa"/>
            <w:noWrap/>
            <w:hideMark/>
          </w:tcPr>
          <w:p w14:paraId="2DFBBC15" w14:textId="77777777" w:rsidR="00435557" w:rsidRPr="00435557" w:rsidRDefault="00435557" w:rsidP="00435557">
            <w:r w:rsidRPr="00435557">
              <w:t>4.531158</w:t>
            </w:r>
          </w:p>
        </w:tc>
        <w:tc>
          <w:tcPr>
            <w:tcW w:w="960" w:type="dxa"/>
            <w:noWrap/>
            <w:hideMark/>
          </w:tcPr>
          <w:p w14:paraId="2D6B2BDA" w14:textId="77777777" w:rsidR="00435557" w:rsidRPr="00435557" w:rsidRDefault="00435557" w:rsidP="00435557">
            <w:r w:rsidRPr="00435557">
              <w:t>7.733115</w:t>
            </w:r>
          </w:p>
        </w:tc>
        <w:tc>
          <w:tcPr>
            <w:tcW w:w="960" w:type="dxa"/>
            <w:noWrap/>
            <w:hideMark/>
          </w:tcPr>
          <w:p w14:paraId="037E02D8" w14:textId="77777777" w:rsidR="00435557" w:rsidRPr="00435557" w:rsidRDefault="00435557" w:rsidP="00435557">
            <w:r w:rsidRPr="00435557">
              <w:t>8.493189</w:t>
            </w:r>
          </w:p>
        </w:tc>
        <w:tc>
          <w:tcPr>
            <w:tcW w:w="960" w:type="dxa"/>
            <w:noWrap/>
            <w:hideMark/>
          </w:tcPr>
          <w:p w14:paraId="143FD83C" w14:textId="77777777" w:rsidR="00435557" w:rsidRPr="00435557" w:rsidRDefault="00435557" w:rsidP="00435557">
            <w:r w:rsidRPr="00435557">
              <w:t>8.746801</w:t>
            </w:r>
          </w:p>
        </w:tc>
      </w:tr>
      <w:tr w:rsidR="00435557" w:rsidRPr="00435557" w14:paraId="7F69E8FF" w14:textId="77777777" w:rsidTr="00435557">
        <w:trPr>
          <w:trHeight w:val="300"/>
        </w:trPr>
        <w:tc>
          <w:tcPr>
            <w:tcW w:w="960" w:type="dxa"/>
            <w:noWrap/>
            <w:hideMark/>
          </w:tcPr>
          <w:p w14:paraId="5E272DF3" w14:textId="77777777" w:rsidR="00435557" w:rsidRPr="00435557" w:rsidRDefault="00435557" w:rsidP="00435557">
            <w:r w:rsidRPr="00435557">
              <w:t>2.58242</w:t>
            </w:r>
          </w:p>
        </w:tc>
        <w:tc>
          <w:tcPr>
            <w:tcW w:w="960" w:type="dxa"/>
            <w:noWrap/>
            <w:hideMark/>
          </w:tcPr>
          <w:p w14:paraId="201AA8A8" w14:textId="77777777" w:rsidR="00435557" w:rsidRPr="00435557" w:rsidRDefault="00435557" w:rsidP="00435557">
            <w:r w:rsidRPr="00435557">
              <w:t>4.508323</w:t>
            </w:r>
          </w:p>
        </w:tc>
        <w:tc>
          <w:tcPr>
            <w:tcW w:w="960" w:type="dxa"/>
            <w:noWrap/>
            <w:hideMark/>
          </w:tcPr>
          <w:p w14:paraId="39C505A8" w14:textId="77777777" w:rsidR="00435557" w:rsidRPr="00435557" w:rsidRDefault="00435557" w:rsidP="00435557">
            <w:r w:rsidRPr="00435557">
              <w:t>5.74969</w:t>
            </w:r>
          </w:p>
        </w:tc>
        <w:tc>
          <w:tcPr>
            <w:tcW w:w="960" w:type="dxa"/>
            <w:noWrap/>
            <w:hideMark/>
          </w:tcPr>
          <w:p w14:paraId="5676C297" w14:textId="77777777" w:rsidR="00435557" w:rsidRPr="00435557" w:rsidRDefault="00435557" w:rsidP="00435557">
            <w:r w:rsidRPr="00435557">
              <w:t>6.692441</w:t>
            </w:r>
          </w:p>
        </w:tc>
        <w:tc>
          <w:tcPr>
            <w:tcW w:w="960" w:type="dxa"/>
            <w:noWrap/>
            <w:hideMark/>
          </w:tcPr>
          <w:p w14:paraId="2513FC6A" w14:textId="77777777" w:rsidR="00435557" w:rsidRPr="00435557" w:rsidRDefault="00435557" w:rsidP="00435557">
            <w:r w:rsidRPr="00435557">
              <w:t>10.16446</w:t>
            </w:r>
          </w:p>
        </w:tc>
        <w:tc>
          <w:tcPr>
            <w:tcW w:w="960" w:type="dxa"/>
            <w:noWrap/>
            <w:hideMark/>
          </w:tcPr>
          <w:p w14:paraId="0AC73505" w14:textId="77777777" w:rsidR="00435557" w:rsidRPr="00435557" w:rsidRDefault="00435557" w:rsidP="00435557">
            <w:r w:rsidRPr="00435557">
              <w:t>2.690991</w:t>
            </w:r>
          </w:p>
        </w:tc>
        <w:tc>
          <w:tcPr>
            <w:tcW w:w="960" w:type="dxa"/>
            <w:noWrap/>
            <w:hideMark/>
          </w:tcPr>
          <w:p w14:paraId="1749B15F" w14:textId="77777777" w:rsidR="00435557" w:rsidRPr="00435557" w:rsidRDefault="00435557" w:rsidP="00435557">
            <w:r w:rsidRPr="00435557">
              <w:t>3.816529</w:t>
            </w:r>
          </w:p>
        </w:tc>
        <w:tc>
          <w:tcPr>
            <w:tcW w:w="960" w:type="dxa"/>
            <w:noWrap/>
            <w:hideMark/>
          </w:tcPr>
          <w:p w14:paraId="012657F7" w14:textId="77777777" w:rsidR="00435557" w:rsidRPr="00435557" w:rsidRDefault="00435557" w:rsidP="00435557">
            <w:r w:rsidRPr="00435557">
              <w:t>5.431687</w:t>
            </w:r>
          </w:p>
        </w:tc>
        <w:tc>
          <w:tcPr>
            <w:tcW w:w="960" w:type="dxa"/>
            <w:noWrap/>
            <w:hideMark/>
          </w:tcPr>
          <w:p w14:paraId="37095907" w14:textId="77777777" w:rsidR="00435557" w:rsidRPr="00435557" w:rsidRDefault="00435557" w:rsidP="00435557">
            <w:r w:rsidRPr="00435557">
              <w:t>6.588761</w:t>
            </w:r>
          </w:p>
        </w:tc>
        <w:tc>
          <w:tcPr>
            <w:tcW w:w="960" w:type="dxa"/>
            <w:noWrap/>
            <w:hideMark/>
          </w:tcPr>
          <w:p w14:paraId="7CA92128" w14:textId="77777777" w:rsidR="00435557" w:rsidRPr="00435557" w:rsidRDefault="00435557" w:rsidP="00435557">
            <w:r w:rsidRPr="00435557">
              <w:t>10.66086</w:t>
            </w:r>
          </w:p>
        </w:tc>
      </w:tr>
      <w:tr w:rsidR="00435557" w:rsidRPr="00435557" w14:paraId="216D0F94" w14:textId="77777777" w:rsidTr="00435557">
        <w:trPr>
          <w:trHeight w:val="300"/>
        </w:trPr>
        <w:tc>
          <w:tcPr>
            <w:tcW w:w="960" w:type="dxa"/>
            <w:noWrap/>
            <w:hideMark/>
          </w:tcPr>
          <w:p w14:paraId="1D1C8D61" w14:textId="77777777" w:rsidR="00435557" w:rsidRPr="00435557" w:rsidRDefault="00435557" w:rsidP="00435557">
            <w:r w:rsidRPr="00435557">
              <w:t>2.821155</w:t>
            </w:r>
          </w:p>
        </w:tc>
        <w:tc>
          <w:tcPr>
            <w:tcW w:w="960" w:type="dxa"/>
            <w:noWrap/>
            <w:hideMark/>
          </w:tcPr>
          <w:p w14:paraId="6B6876C3" w14:textId="77777777" w:rsidR="00435557" w:rsidRPr="00435557" w:rsidRDefault="00435557" w:rsidP="00435557">
            <w:r w:rsidRPr="00435557">
              <w:t>4.500024</w:t>
            </w:r>
          </w:p>
        </w:tc>
        <w:tc>
          <w:tcPr>
            <w:tcW w:w="960" w:type="dxa"/>
            <w:noWrap/>
            <w:hideMark/>
          </w:tcPr>
          <w:p w14:paraId="21A0FD58" w14:textId="77777777" w:rsidR="00435557" w:rsidRPr="00435557" w:rsidRDefault="00435557" w:rsidP="00435557">
            <w:r w:rsidRPr="00435557">
              <w:t>5.684037</w:t>
            </w:r>
          </w:p>
        </w:tc>
        <w:tc>
          <w:tcPr>
            <w:tcW w:w="960" w:type="dxa"/>
            <w:noWrap/>
            <w:hideMark/>
          </w:tcPr>
          <w:p w14:paraId="3823DF07" w14:textId="77777777" w:rsidR="00435557" w:rsidRPr="00435557" w:rsidRDefault="00435557" w:rsidP="00435557">
            <w:r w:rsidRPr="00435557">
              <w:t>9.409232</w:t>
            </w:r>
          </w:p>
        </w:tc>
        <w:tc>
          <w:tcPr>
            <w:tcW w:w="960" w:type="dxa"/>
            <w:noWrap/>
            <w:hideMark/>
          </w:tcPr>
          <w:p w14:paraId="532FE303" w14:textId="77777777" w:rsidR="00435557" w:rsidRPr="00435557" w:rsidRDefault="00435557" w:rsidP="00435557">
            <w:r w:rsidRPr="00435557">
              <w:t>8.877528</w:t>
            </w:r>
          </w:p>
        </w:tc>
        <w:tc>
          <w:tcPr>
            <w:tcW w:w="960" w:type="dxa"/>
            <w:noWrap/>
            <w:hideMark/>
          </w:tcPr>
          <w:p w14:paraId="6F24D143" w14:textId="77777777" w:rsidR="00435557" w:rsidRPr="00435557" w:rsidRDefault="00435557" w:rsidP="00435557">
            <w:r w:rsidRPr="00435557">
              <w:t>2.666715</w:t>
            </w:r>
          </w:p>
        </w:tc>
        <w:tc>
          <w:tcPr>
            <w:tcW w:w="960" w:type="dxa"/>
            <w:noWrap/>
            <w:hideMark/>
          </w:tcPr>
          <w:p w14:paraId="727CFC1C" w14:textId="77777777" w:rsidR="00435557" w:rsidRPr="00435557" w:rsidRDefault="00435557" w:rsidP="00435557">
            <w:r w:rsidRPr="00435557">
              <w:t>4.550787</w:t>
            </w:r>
          </w:p>
        </w:tc>
        <w:tc>
          <w:tcPr>
            <w:tcW w:w="960" w:type="dxa"/>
            <w:noWrap/>
            <w:hideMark/>
          </w:tcPr>
          <w:p w14:paraId="3FE0B948" w14:textId="77777777" w:rsidR="00435557" w:rsidRPr="00435557" w:rsidRDefault="00435557" w:rsidP="00435557">
            <w:r w:rsidRPr="00435557">
              <w:t>5.678544</w:t>
            </w:r>
          </w:p>
        </w:tc>
        <w:tc>
          <w:tcPr>
            <w:tcW w:w="960" w:type="dxa"/>
            <w:noWrap/>
            <w:hideMark/>
          </w:tcPr>
          <w:p w14:paraId="2B30C36B" w14:textId="77777777" w:rsidR="00435557" w:rsidRPr="00435557" w:rsidRDefault="00435557" w:rsidP="00435557">
            <w:r w:rsidRPr="00435557">
              <w:t>6.900858</w:t>
            </w:r>
          </w:p>
        </w:tc>
        <w:tc>
          <w:tcPr>
            <w:tcW w:w="960" w:type="dxa"/>
            <w:noWrap/>
            <w:hideMark/>
          </w:tcPr>
          <w:p w14:paraId="08C5A58F" w14:textId="77777777" w:rsidR="00435557" w:rsidRPr="00435557" w:rsidRDefault="00435557" w:rsidP="00435557">
            <w:r w:rsidRPr="00435557">
              <w:t>11.12469</w:t>
            </w:r>
          </w:p>
        </w:tc>
      </w:tr>
      <w:tr w:rsidR="00435557" w:rsidRPr="00435557" w14:paraId="2FD23B00" w14:textId="77777777" w:rsidTr="00435557">
        <w:trPr>
          <w:trHeight w:val="300"/>
        </w:trPr>
        <w:tc>
          <w:tcPr>
            <w:tcW w:w="960" w:type="dxa"/>
            <w:noWrap/>
            <w:hideMark/>
          </w:tcPr>
          <w:p w14:paraId="6FFB762E" w14:textId="77777777" w:rsidR="00435557" w:rsidRPr="00435557" w:rsidRDefault="00435557" w:rsidP="00435557">
            <w:r w:rsidRPr="00435557">
              <w:t>3.403331</w:t>
            </w:r>
          </w:p>
        </w:tc>
        <w:tc>
          <w:tcPr>
            <w:tcW w:w="960" w:type="dxa"/>
            <w:noWrap/>
            <w:hideMark/>
          </w:tcPr>
          <w:p w14:paraId="1CF1C59D" w14:textId="77777777" w:rsidR="00435557" w:rsidRPr="00435557" w:rsidRDefault="00435557" w:rsidP="00435557">
            <w:r w:rsidRPr="00435557">
              <w:t>4.386612</w:t>
            </w:r>
          </w:p>
        </w:tc>
        <w:tc>
          <w:tcPr>
            <w:tcW w:w="960" w:type="dxa"/>
            <w:noWrap/>
            <w:hideMark/>
          </w:tcPr>
          <w:p w14:paraId="0236D81A" w14:textId="77777777" w:rsidR="00435557" w:rsidRPr="00435557" w:rsidRDefault="00435557" w:rsidP="00435557">
            <w:r w:rsidRPr="00435557">
              <w:t>5.866268</w:t>
            </w:r>
          </w:p>
        </w:tc>
        <w:tc>
          <w:tcPr>
            <w:tcW w:w="960" w:type="dxa"/>
            <w:noWrap/>
            <w:hideMark/>
          </w:tcPr>
          <w:p w14:paraId="0D0D1C8A" w14:textId="77777777" w:rsidR="00435557" w:rsidRPr="00435557" w:rsidRDefault="00435557" w:rsidP="00435557">
            <w:r w:rsidRPr="00435557">
              <w:t>8.673178</w:t>
            </w:r>
          </w:p>
        </w:tc>
        <w:tc>
          <w:tcPr>
            <w:tcW w:w="960" w:type="dxa"/>
            <w:noWrap/>
            <w:hideMark/>
          </w:tcPr>
          <w:p w14:paraId="4B0C8B5D" w14:textId="77777777" w:rsidR="00435557" w:rsidRPr="00435557" w:rsidRDefault="00435557" w:rsidP="00435557">
            <w:r w:rsidRPr="00435557">
              <w:t>12.28924</w:t>
            </w:r>
          </w:p>
        </w:tc>
        <w:tc>
          <w:tcPr>
            <w:tcW w:w="960" w:type="dxa"/>
            <w:noWrap/>
            <w:hideMark/>
          </w:tcPr>
          <w:p w14:paraId="3B4B4638" w14:textId="77777777" w:rsidR="00435557" w:rsidRPr="00435557" w:rsidRDefault="00435557" w:rsidP="00435557">
            <w:r w:rsidRPr="00435557">
              <w:t>2.905933</w:t>
            </w:r>
          </w:p>
        </w:tc>
        <w:tc>
          <w:tcPr>
            <w:tcW w:w="960" w:type="dxa"/>
            <w:noWrap/>
            <w:hideMark/>
          </w:tcPr>
          <w:p w14:paraId="51D19BEC" w14:textId="77777777" w:rsidR="00435557" w:rsidRPr="00435557" w:rsidRDefault="00435557" w:rsidP="00435557">
            <w:r w:rsidRPr="00435557">
              <w:t>4.441269</w:t>
            </w:r>
          </w:p>
        </w:tc>
        <w:tc>
          <w:tcPr>
            <w:tcW w:w="960" w:type="dxa"/>
            <w:noWrap/>
            <w:hideMark/>
          </w:tcPr>
          <w:p w14:paraId="715794CF" w14:textId="77777777" w:rsidR="00435557" w:rsidRPr="00435557" w:rsidRDefault="00435557" w:rsidP="00435557">
            <w:r w:rsidRPr="00435557">
              <w:t>5.651849</w:t>
            </w:r>
          </w:p>
        </w:tc>
        <w:tc>
          <w:tcPr>
            <w:tcW w:w="960" w:type="dxa"/>
            <w:noWrap/>
            <w:hideMark/>
          </w:tcPr>
          <w:p w14:paraId="47F4AE81" w14:textId="77777777" w:rsidR="00435557" w:rsidRPr="00435557" w:rsidRDefault="00435557" w:rsidP="00435557">
            <w:r w:rsidRPr="00435557">
              <w:t>7.730214</w:t>
            </w:r>
          </w:p>
        </w:tc>
        <w:tc>
          <w:tcPr>
            <w:tcW w:w="960" w:type="dxa"/>
            <w:noWrap/>
            <w:hideMark/>
          </w:tcPr>
          <w:p w14:paraId="10D75485" w14:textId="77777777" w:rsidR="00435557" w:rsidRPr="00435557" w:rsidRDefault="00435557" w:rsidP="00435557">
            <w:r w:rsidRPr="00435557">
              <w:t>9.306115</w:t>
            </w:r>
          </w:p>
        </w:tc>
      </w:tr>
      <w:tr w:rsidR="00435557" w:rsidRPr="00435557" w14:paraId="34D3C7C7" w14:textId="77777777" w:rsidTr="00435557">
        <w:trPr>
          <w:trHeight w:val="300"/>
        </w:trPr>
        <w:tc>
          <w:tcPr>
            <w:tcW w:w="960" w:type="dxa"/>
            <w:noWrap/>
            <w:hideMark/>
          </w:tcPr>
          <w:p w14:paraId="2F2E29D2" w14:textId="77777777" w:rsidR="00435557" w:rsidRPr="00435557" w:rsidRDefault="00435557" w:rsidP="00435557">
            <w:r w:rsidRPr="00435557">
              <w:t>2.943643</w:t>
            </w:r>
          </w:p>
        </w:tc>
        <w:tc>
          <w:tcPr>
            <w:tcW w:w="960" w:type="dxa"/>
            <w:noWrap/>
            <w:hideMark/>
          </w:tcPr>
          <w:p w14:paraId="19072752" w14:textId="77777777" w:rsidR="00435557" w:rsidRPr="00435557" w:rsidRDefault="00435557" w:rsidP="00435557">
            <w:r w:rsidRPr="00435557">
              <w:t>4.380949</w:t>
            </w:r>
          </w:p>
        </w:tc>
        <w:tc>
          <w:tcPr>
            <w:tcW w:w="960" w:type="dxa"/>
            <w:noWrap/>
            <w:hideMark/>
          </w:tcPr>
          <w:p w14:paraId="427C39F3" w14:textId="77777777" w:rsidR="00435557" w:rsidRPr="00435557" w:rsidRDefault="00435557" w:rsidP="00435557">
            <w:r w:rsidRPr="00435557">
              <w:t>5.793261</w:t>
            </w:r>
          </w:p>
        </w:tc>
        <w:tc>
          <w:tcPr>
            <w:tcW w:w="960" w:type="dxa"/>
            <w:noWrap/>
            <w:hideMark/>
          </w:tcPr>
          <w:p w14:paraId="32C7EBDB" w14:textId="77777777" w:rsidR="00435557" w:rsidRPr="00435557" w:rsidRDefault="00435557" w:rsidP="00435557">
            <w:r w:rsidRPr="00435557">
              <w:t>7.313822</w:t>
            </w:r>
          </w:p>
        </w:tc>
        <w:tc>
          <w:tcPr>
            <w:tcW w:w="960" w:type="dxa"/>
            <w:noWrap/>
            <w:hideMark/>
          </w:tcPr>
          <w:p w14:paraId="3AAFFC76" w14:textId="77777777" w:rsidR="00435557" w:rsidRPr="00435557" w:rsidRDefault="00435557" w:rsidP="00435557">
            <w:r w:rsidRPr="00435557">
              <w:t>11.79647</w:t>
            </w:r>
          </w:p>
        </w:tc>
        <w:tc>
          <w:tcPr>
            <w:tcW w:w="960" w:type="dxa"/>
            <w:noWrap/>
            <w:hideMark/>
          </w:tcPr>
          <w:p w14:paraId="0C7514C9" w14:textId="77777777" w:rsidR="00435557" w:rsidRPr="00435557" w:rsidRDefault="00435557" w:rsidP="00435557">
            <w:r w:rsidRPr="00435557">
              <w:t>2.935816</w:t>
            </w:r>
          </w:p>
        </w:tc>
        <w:tc>
          <w:tcPr>
            <w:tcW w:w="960" w:type="dxa"/>
            <w:noWrap/>
            <w:hideMark/>
          </w:tcPr>
          <w:p w14:paraId="02AB154D" w14:textId="77777777" w:rsidR="00435557" w:rsidRPr="00435557" w:rsidRDefault="00435557" w:rsidP="00435557">
            <w:r w:rsidRPr="00435557">
              <w:t>5.365434</w:t>
            </w:r>
          </w:p>
        </w:tc>
        <w:tc>
          <w:tcPr>
            <w:tcW w:w="960" w:type="dxa"/>
            <w:noWrap/>
            <w:hideMark/>
          </w:tcPr>
          <w:p w14:paraId="785CD9E0" w14:textId="77777777" w:rsidR="00435557" w:rsidRPr="00435557" w:rsidRDefault="00435557" w:rsidP="00435557">
            <w:r w:rsidRPr="00435557">
              <w:t>5.767328</w:t>
            </w:r>
          </w:p>
        </w:tc>
        <w:tc>
          <w:tcPr>
            <w:tcW w:w="960" w:type="dxa"/>
            <w:noWrap/>
            <w:hideMark/>
          </w:tcPr>
          <w:p w14:paraId="1D1F5B58" w14:textId="77777777" w:rsidR="00435557" w:rsidRPr="00435557" w:rsidRDefault="00435557" w:rsidP="00435557">
            <w:r w:rsidRPr="00435557">
              <w:t>7.583556</w:t>
            </w:r>
          </w:p>
        </w:tc>
        <w:tc>
          <w:tcPr>
            <w:tcW w:w="960" w:type="dxa"/>
            <w:noWrap/>
            <w:hideMark/>
          </w:tcPr>
          <w:p w14:paraId="56FFF7D7" w14:textId="77777777" w:rsidR="00435557" w:rsidRPr="00435557" w:rsidRDefault="00435557" w:rsidP="00435557">
            <w:r w:rsidRPr="00435557">
              <w:t>8.399577</w:t>
            </w:r>
          </w:p>
        </w:tc>
      </w:tr>
      <w:tr w:rsidR="00435557" w:rsidRPr="00435557" w14:paraId="4A70606B" w14:textId="77777777" w:rsidTr="00435557">
        <w:trPr>
          <w:trHeight w:val="300"/>
        </w:trPr>
        <w:tc>
          <w:tcPr>
            <w:tcW w:w="960" w:type="dxa"/>
            <w:noWrap/>
            <w:hideMark/>
          </w:tcPr>
          <w:p w14:paraId="3BA3DA83" w14:textId="77777777" w:rsidR="00435557" w:rsidRPr="00435557" w:rsidRDefault="00435557" w:rsidP="00435557">
            <w:r w:rsidRPr="00435557">
              <w:t>3.447974</w:t>
            </w:r>
          </w:p>
        </w:tc>
        <w:tc>
          <w:tcPr>
            <w:tcW w:w="960" w:type="dxa"/>
            <w:noWrap/>
            <w:hideMark/>
          </w:tcPr>
          <w:p w14:paraId="1802966E" w14:textId="77777777" w:rsidR="00435557" w:rsidRPr="00435557" w:rsidRDefault="00435557" w:rsidP="00435557">
            <w:r w:rsidRPr="00435557">
              <w:t>4.262802</w:t>
            </w:r>
          </w:p>
        </w:tc>
        <w:tc>
          <w:tcPr>
            <w:tcW w:w="960" w:type="dxa"/>
            <w:noWrap/>
            <w:hideMark/>
          </w:tcPr>
          <w:p w14:paraId="3651AE56" w14:textId="77777777" w:rsidR="00435557" w:rsidRPr="00435557" w:rsidRDefault="00435557" w:rsidP="00435557">
            <w:r w:rsidRPr="00435557">
              <w:t>6.214532</w:t>
            </w:r>
          </w:p>
        </w:tc>
        <w:tc>
          <w:tcPr>
            <w:tcW w:w="960" w:type="dxa"/>
            <w:noWrap/>
            <w:hideMark/>
          </w:tcPr>
          <w:p w14:paraId="7699F1CE" w14:textId="77777777" w:rsidR="00435557" w:rsidRPr="00435557" w:rsidRDefault="00435557" w:rsidP="00435557">
            <w:r w:rsidRPr="00435557">
              <w:t>7.843816</w:t>
            </w:r>
          </w:p>
        </w:tc>
        <w:tc>
          <w:tcPr>
            <w:tcW w:w="960" w:type="dxa"/>
            <w:noWrap/>
            <w:hideMark/>
          </w:tcPr>
          <w:p w14:paraId="0ADE6081" w14:textId="77777777" w:rsidR="00435557" w:rsidRPr="00435557" w:rsidRDefault="00435557" w:rsidP="00435557">
            <w:r w:rsidRPr="00435557">
              <w:t>9.586402</w:t>
            </w:r>
          </w:p>
        </w:tc>
        <w:tc>
          <w:tcPr>
            <w:tcW w:w="960" w:type="dxa"/>
            <w:noWrap/>
            <w:hideMark/>
          </w:tcPr>
          <w:p w14:paraId="1028E14D" w14:textId="77777777" w:rsidR="00435557" w:rsidRPr="00435557" w:rsidRDefault="00435557" w:rsidP="00435557">
            <w:r w:rsidRPr="00435557">
              <w:t>2.765924</w:t>
            </w:r>
          </w:p>
        </w:tc>
        <w:tc>
          <w:tcPr>
            <w:tcW w:w="960" w:type="dxa"/>
            <w:noWrap/>
            <w:hideMark/>
          </w:tcPr>
          <w:p w14:paraId="0B57EF70" w14:textId="77777777" w:rsidR="00435557" w:rsidRPr="00435557" w:rsidRDefault="00435557" w:rsidP="00435557">
            <w:r w:rsidRPr="00435557">
              <w:t>4.615204</w:t>
            </w:r>
          </w:p>
        </w:tc>
        <w:tc>
          <w:tcPr>
            <w:tcW w:w="960" w:type="dxa"/>
            <w:noWrap/>
            <w:hideMark/>
          </w:tcPr>
          <w:p w14:paraId="47895276" w14:textId="77777777" w:rsidR="00435557" w:rsidRPr="00435557" w:rsidRDefault="00435557" w:rsidP="00435557">
            <w:r w:rsidRPr="00435557">
              <w:t>6.177025</w:t>
            </w:r>
          </w:p>
        </w:tc>
        <w:tc>
          <w:tcPr>
            <w:tcW w:w="960" w:type="dxa"/>
            <w:noWrap/>
            <w:hideMark/>
          </w:tcPr>
          <w:p w14:paraId="7A2D4A3C" w14:textId="77777777" w:rsidR="00435557" w:rsidRPr="00435557" w:rsidRDefault="00435557" w:rsidP="00435557">
            <w:r w:rsidRPr="00435557">
              <w:t>9.787181</w:t>
            </w:r>
          </w:p>
        </w:tc>
        <w:tc>
          <w:tcPr>
            <w:tcW w:w="960" w:type="dxa"/>
            <w:noWrap/>
            <w:hideMark/>
          </w:tcPr>
          <w:p w14:paraId="3685EA0A" w14:textId="77777777" w:rsidR="00435557" w:rsidRPr="00435557" w:rsidRDefault="00435557" w:rsidP="00435557">
            <w:r w:rsidRPr="00435557">
              <w:t>12.89086</w:t>
            </w:r>
          </w:p>
        </w:tc>
      </w:tr>
      <w:tr w:rsidR="00435557" w:rsidRPr="00435557" w14:paraId="4F20ADEF" w14:textId="77777777" w:rsidTr="00435557">
        <w:trPr>
          <w:trHeight w:val="300"/>
        </w:trPr>
        <w:tc>
          <w:tcPr>
            <w:tcW w:w="960" w:type="dxa"/>
            <w:noWrap/>
            <w:hideMark/>
          </w:tcPr>
          <w:p w14:paraId="542FBA18" w14:textId="77777777" w:rsidR="00435557" w:rsidRPr="00435557" w:rsidRDefault="00435557" w:rsidP="00435557">
            <w:pPr>
              <w:rPr>
                <w:b/>
                <w:bCs/>
              </w:rPr>
            </w:pPr>
            <w:r w:rsidRPr="00435557">
              <w:rPr>
                <w:b/>
                <w:bCs/>
              </w:rPr>
              <w:t>2.807117</w:t>
            </w:r>
          </w:p>
        </w:tc>
        <w:tc>
          <w:tcPr>
            <w:tcW w:w="960" w:type="dxa"/>
            <w:noWrap/>
            <w:hideMark/>
          </w:tcPr>
          <w:p w14:paraId="460300A9" w14:textId="77777777" w:rsidR="00435557" w:rsidRPr="00435557" w:rsidRDefault="00435557" w:rsidP="00435557">
            <w:pPr>
              <w:rPr>
                <w:b/>
                <w:bCs/>
              </w:rPr>
            </w:pPr>
            <w:r w:rsidRPr="00435557">
              <w:rPr>
                <w:b/>
                <w:bCs/>
              </w:rPr>
              <w:t>3.829113</w:t>
            </w:r>
          </w:p>
        </w:tc>
        <w:tc>
          <w:tcPr>
            <w:tcW w:w="960" w:type="dxa"/>
            <w:noWrap/>
            <w:hideMark/>
          </w:tcPr>
          <w:p w14:paraId="7C3D3A58" w14:textId="77777777" w:rsidR="00435557" w:rsidRPr="00435557" w:rsidRDefault="00435557" w:rsidP="00435557">
            <w:pPr>
              <w:rPr>
                <w:b/>
                <w:bCs/>
              </w:rPr>
            </w:pPr>
            <w:r w:rsidRPr="00435557">
              <w:rPr>
                <w:b/>
                <w:bCs/>
              </w:rPr>
              <w:t>5.495166</w:t>
            </w:r>
          </w:p>
        </w:tc>
        <w:tc>
          <w:tcPr>
            <w:tcW w:w="960" w:type="dxa"/>
            <w:noWrap/>
            <w:hideMark/>
          </w:tcPr>
          <w:p w14:paraId="53F431D6" w14:textId="77777777" w:rsidR="00435557" w:rsidRPr="00435557" w:rsidRDefault="00435557" w:rsidP="00435557">
            <w:pPr>
              <w:rPr>
                <w:b/>
                <w:bCs/>
              </w:rPr>
            </w:pPr>
            <w:r w:rsidRPr="00435557">
              <w:rPr>
                <w:b/>
                <w:bCs/>
              </w:rPr>
              <w:t>7.599794</w:t>
            </w:r>
          </w:p>
        </w:tc>
        <w:tc>
          <w:tcPr>
            <w:tcW w:w="960" w:type="dxa"/>
            <w:noWrap/>
            <w:hideMark/>
          </w:tcPr>
          <w:p w14:paraId="5A28BFEC" w14:textId="77777777" w:rsidR="00435557" w:rsidRPr="00435557" w:rsidRDefault="00435557" w:rsidP="00435557">
            <w:pPr>
              <w:rPr>
                <w:b/>
                <w:bCs/>
              </w:rPr>
            </w:pPr>
            <w:r w:rsidRPr="00435557">
              <w:rPr>
                <w:b/>
                <w:bCs/>
              </w:rPr>
              <w:t>9.743075</w:t>
            </w:r>
          </w:p>
        </w:tc>
        <w:tc>
          <w:tcPr>
            <w:tcW w:w="960" w:type="dxa"/>
            <w:noWrap/>
            <w:hideMark/>
          </w:tcPr>
          <w:p w14:paraId="6857B120" w14:textId="77777777" w:rsidR="00435557" w:rsidRPr="00435557" w:rsidRDefault="00435557" w:rsidP="00435557">
            <w:pPr>
              <w:rPr>
                <w:b/>
                <w:bCs/>
              </w:rPr>
            </w:pPr>
            <w:r w:rsidRPr="00435557">
              <w:rPr>
                <w:b/>
                <w:bCs/>
              </w:rPr>
              <w:t>2.620874</w:t>
            </w:r>
          </w:p>
        </w:tc>
        <w:tc>
          <w:tcPr>
            <w:tcW w:w="960" w:type="dxa"/>
            <w:noWrap/>
            <w:hideMark/>
          </w:tcPr>
          <w:p w14:paraId="07330427" w14:textId="77777777" w:rsidR="00435557" w:rsidRPr="00435557" w:rsidRDefault="00435557" w:rsidP="00435557">
            <w:pPr>
              <w:rPr>
                <w:b/>
                <w:bCs/>
              </w:rPr>
            </w:pPr>
            <w:r w:rsidRPr="00435557">
              <w:rPr>
                <w:b/>
                <w:bCs/>
              </w:rPr>
              <w:t>3.990127</w:t>
            </w:r>
          </w:p>
        </w:tc>
        <w:tc>
          <w:tcPr>
            <w:tcW w:w="960" w:type="dxa"/>
            <w:noWrap/>
            <w:hideMark/>
          </w:tcPr>
          <w:p w14:paraId="4B32F262" w14:textId="77777777" w:rsidR="00435557" w:rsidRPr="00435557" w:rsidRDefault="00435557" w:rsidP="00435557">
            <w:pPr>
              <w:rPr>
                <w:b/>
                <w:bCs/>
              </w:rPr>
            </w:pPr>
            <w:r w:rsidRPr="00435557">
              <w:rPr>
                <w:b/>
                <w:bCs/>
              </w:rPr>
              <w:t>5.919528</w:t>
            </w:r>
          </w:p>
        </w:tc>
        <w:tc>
          <w:tcPr>
            <w:tcW w:w="960" w:type="dxa"/>
            <w:noWrap/>
            <w:hideMark/>
          </w:tcPr>
          <w:p w14:paraId="7C896580" w14:textId="77777777" w:rsidR="00435557" w:rsidRPr="00435557" w:rsidRDefault="00435557" w:rsidP="00435557">
            <w:pPr>
              <w:rPr>
                <w:b/>
                <w:bCs/>
              </w:rPr>
            </w:pPr>
            <w:r w:rsidRPr="00435557">
              <w:rPr>
                <w:b/>
                <w:bCs/>
              </w:rPr>
              <w:t>7.221636</w:t>
            </w:r>
          </w:p>
        </w:tc>
        <w:tc>
          <w:tcPr>
            <w:tcW w:w="960" w:type="dxa"/>
            <w:noWrap/>
            <w:hideMark/>
          </w:tcPr>
          <w:p w14:paraId="3E07DFC7" w14:textId="77777777" w:rsidR="00435557" w:rsidRPr="00435557" w:rsidRDefault="00435557" w:rsidP="00435557">
            <w:pPr>
              <w:rPr>
                <w:b/>
                <w:bCs/>
              </w:rPr>
            </w:pPr>
            <w:r w:rsidRPr="00435557">
              <w:rPr>
                <w:b/>
                <w:bCs/>
              </w:rPr>
              <w:t>9.696149</w:t>
            </w:r>
          </w:p>
        </w:tc>
      </w:tr>
    </w:tbl>
    <w:p w14:paraId="74421D05" w14:textId="0FB79F56" w:rsidR="00F529BC" w:rsidRDefault="00F529BC" w:rsidP="00F529BC">
      <w:r>
        <w:lastRenderedPageBreak/>
        <w:t>Raw data for Section 4.4.2.9 with all nodes performing Document Query (5 active nodes)</w:t>
      </w:r>
    </w:p>
    <w:p w14:paraId="609BE907" w14:textId="77777777" w:rsidR="00A13D17" w:rsidRDefault="00435557" w:rsidP="00F529BC">
      <w:r>
        <w:t>1</w:t>
      </w:r>
      <w:r w:rsidRPr="00435557">
        <w:rPr>
          <w:vertAlign w:val="superscript"/>
        </w:rPr>
        <w:t>st</w:t>
      </w:r>
      <w:r>
        <w:t xml:space="preserve"> Node</w:t>
      </w:r>
    </w:p>
    <w:tbl>
      <w:tblPr>
        <w:tblStyle w:val="TableGrid"/>
        <w:tblW w:w="0" w:type="auto"/>
        <w:tblLook w:val="04A0" w:firstRow="1" w:lastRow="0" w:firstColumn="1" w:lastColumn="0" w:noHBand="0" w:noVBand="1"/>
      </w:tblPr>
      <w:tblGrid>
        <w:gridCol w:w="1147"/>
        <w:gridCol w:w="1147"/>
        <w:gridCol w:w="1147"/>
        <w:gridCol w:w="1147"/>
        <w:gridCol w:w="1147"/>
        <w:gridCol w:w="1147"/>
        <w:gridCol w:w="1147"/>
        <w:gridCol w:w="1147"/>
        <w:gridCol w:w="1147"/>
        <w:gridCol w:w="1147"/>
      </w:tblGrid>
      <w:tr w:rsidR="00A13D17" w:rsidRPr="00A13D17" w14:paraId="6910407C" w14:textId="77777777" w:rsidTr="00A13D17">
        <w:trPr>
          <w:trHeight w:val="261"/>
        </w:trPr>
        <w:tc>
          <w:tcPr>
            <w:tcW w:w="1147" w:type="dxa"/>
            <w:noWrap/>
            <w:hideMark/>
          </w:tcPr>
          <w:p w14:paraId="58479964" w14:textId="77777777" w:rsidR="00A13D17" w:rsidRPr="00A13D17" w:rsidRDefault="00A13D17" w:rsidP="00A13D17">
            <w:r w:rsidRPr="00A13D17">
              <w:t>Tx01</w:t>
            </w:r>
          </w:p>
        </w:tc>
        <w:tc>
          <w:tcPr>
            <w:tcW w:w="1147" w:type="dxa"/>
            <w:noWrap/>
            <w:hideMark/>
          </w:tcPr>
          <w:p w14:paraId="4DD48817" w14:textId="77777777" w:rsidR="00A13D17" w:rsidRPr="00A13D17" w:rsidRDefault="00A13D17" w:rsidP="00A13D17">
            <w:r w:rsidRPr="00A13D17">
              <w:t>Tx02</w:t>
            </w:r>
          </w:p>
        </w:tc>
        <w:tc>
          <w:tcPr>
            <w:tcW w:w="1147" w:type="dxa"/>
            <w:noWrap/>
            <w:hideMark/>
          </w:tcPr>
          <w:p w14:paraId="6D75B05F" w14:textId="77777777" w:rsidR="00A13D17" w:rsidRPr="00A13D17" w:rsidRDefault="00A13D17" w:rsidP="00A13D17">
            <w:r w:rsidRPr="00A13D17">
              <w:t>Tx03</w:t>
            </w:r>
          </w:p>
        </w:tc>
        <w:tc>
          <w:tcPr>
            <w:tcW w:w="1147" w:type="dxa"/>
            <w:noWrap/>
            <w:hideMark/>
          </w:tcPr>
          <w:p w14:paraId="56FC1A6E" w14:textId="77777777" w:rsidR="00A13D17" w:rsidRPr="00A13D17" w:rsidRDefault="00A13D17" w:rsidP="00A13D17">
            <w:r w:rsidRPr="00A13D17">
              <w:t>Tx04</w:t>
            </w:r>
          </w:p>
        </w:tc>
        <w:tc>
          <w:tcPr>
            <w:tcW w:w="1147" w:type="dxa"/>
            <w:noWrap/>
            <w:hideMark/>
          </w:tcPr>
          <w:p w14:paraId="208ED9C9" w14:textId="77777777" w:rsidR="00A13D17" w:rsidRPr="00A13D17" w:rsidRDefault="00A13D17" w:rsidP="00A13D17">
            <w:r w:rsidRPr="00A13D17">
              <w:t>Tx05</w:t>
            </w:r>
          </w:p>
        </w:tc>
        <w:tc>
          <w:tcPr>
            <w:tcW w:w="1147" w:type="dxa"/>
            <w:noWrap/>
            <w:hideMark/>
          </w:tcPr>
          <w:p w14:paraId="2345B61C" w14:textId="77777777" w:rsidR="00A13D17" w:rsidRPr="00A13D17" w:rsidRDefault="00A13D17" w:rsidP="00A13D17">
            <w:r w:rsidRPr="00A13D17">
              <w:t>Tx06</w:t>
            </w:r>
          </w:p>
        </w:tc>
        <w:tc>
          <w:tcPr>
            <w:tcW w:w="1147" w:type="dxa"/>
            <w:noWrap/>
            <w:hideMark/>
          </w:tcPr>
          <w:p w14:paraId="44680B97" w14:textId="77777777" w:rsidR="00A13D17" w:rsidRPr="00A13D17" w:rsidRDefault="00A13D17" w:rsidP="00A13D17">
            <w:r w:rsidRPr="00A13D17">
              <w:t>Tx07</w:t>
            </w:r>
          </w:p>
        </w:tc>
        <w:tc>
          <w:tcPr>
            <w:tcW w:w="1147" w:type="dxa"/>
            <w:noWrap/>
            <w:hideMark/>
          </w:tcPr>
          <w:p w14:paraId="66917B44" w14:textId="77777777" w:rsidR="00A13D17" w:rsidRPr="00A13D17" w:rsidRDefault="00A13D17" w:rsidP="00A13D17">
            <w:r w:rsidRPr="00A13D17">
              <w:t>Tx08</w:t>
            </w:r>
          </w:p>
        </w:tc>
        <w:tc>
          <w:tcPr>
            <w:tcW w:w="1147" w:type="dxa"/>
            <w:noWrap/>
            <w:hideMark/>
          </w:tcPr>
          <w:p w14:paraId="7632D09E" w14:textId="77777777" w:rsidR="00A13D17" w:rsidRPr="00A13D17" w:rsidRDefault="00A13D17" w:rsidP="00A13D17">
            <w:r w:rsidRPr="00A13D17">
              <w:t>Tx09</w:t>
            </w:r>
          </w:p>
        </w:tc>
        <w:tc>
          <w:tcPr>
            <w:tcW w:w="1147" w:type="dxa"/>
            <w:noWrap/>
            <w:hideMark/>
          </w:tcPr>
          <w:p w14:paraId="167A3357" w14:textId="77777777" w:rsidR="00A13D17" w:rsidRPr="00A13D17" w:rsidRDefault="00A13D17" w:rsidP="00A13D17">
            <w:r w:rsidRPr="00A13D17">
              <w:t>Tx10</w:t>
            </w:r>
          </w:p>
        </w:tc>
      </w:tr>
      <w:tr w:rsidR="00A13D17" w:rsidRPr="00A13D17" w14:paraId="2AAFAA29" w14:textId="77777777" w:rsidTr="00A13D17">
        <w:trPr>
          <w:trHeight w:val="261"/>
        </w:trPr>
        <w:tc>
          <w:tcPr>
            <w:tcW w:w="1147" w:type="dxa"/>
            <w:noWrap/>
            <w:hideMark/>
          </w:tcPr>
          <w:p w14:paraId="2F86B182" w14:textId="77777777" w:rsidR="00A13D17" w:rsidRPr="00A13D17" w:rsidRDefault="00A13D17" w:rsidP="00A13D17">
            <w:r w:rsidRPr="00A13D17">
              <w:t>1.524183</w:t>
            </w:r>
          </w:p>
        </w:tc>
        <w:tc>
          <w:tcPr>
            <w:tcW w:w="1147" w:type="dxa"/>
            <w:noWrap/>
            <w:hideMark/>
          </w:tcPr>
          <w:p w14:paraId="5D54A79C" w14:textId="77777777" w:rsidR="00A13D17" w:rsidRPr="00A13D17" w:rsidRDefault="00A13D17" w:rsidP="00A13D17">
            <w:r w:rsidRPr="00A13D17">
              <w:t>2.403166</w:t>
            </w:r>
          </w:p>
        </w:tc>
        <w:tc>
          <w:tcPr>
            <w:tcW w:w="1147" w:type="dxa"/>
            <w:noWrap/>
            <w:hideMark/>
          </w:tcPr>
          <w:p w14:paraId="13AEEE48" w14:textId="77777777" w:rsidR="00A13D17" w:rsidRPr="00A13D17" w:rsidRDefault="00A13D17" w:rsidP="00A13D17">
            <w:r w:rsidRPr="00A13D17">
              <w:t>4.504402</w:t>
            </w:r>
          </w:p>
        </w:tc>
        <w:tc>
          <w:tcPr>
            <w:tcW w:w="1147" w:type="dxa"/>
            <w:noWrap/>
            <w:hideMark/>
          </w:tcPr>
          <w:p w14:paraId="38F7F522" w14:textId="77777777" w:rsidR="00A13D17" w:rsidRPr="00A13D17" w:rsidRDefault="00A13D17" w:rsidP="00A13D17">
            <w:r w:rsidRPr="00A13D17">
              <w:t>4.970039</w:t>
            </w:r>
          </w:p>
        </w:tc>
        <w:tc>
          <w:tcPr>
            <w:tcW w:w="1147" w:type="dxa"/>
            <w:noWrap/>
            <w:hideMark/>
          </w:tcPr>
          <w:p w14:paraId="1B83DCF0" w14:textId="77777777" w:rsidR="00A13D17" w:rsidRPr="00A13D17" w:rsidRDefault="00A13D17" w:rsidP="00A13D17">
            <w:r w:rsidRPr="00A13D17">
              <w:t>5.876511</w:t>
            </w:r>
          </w:p>
        </w:tc>
        <w:tc>
          <w:tcPr>
            <w:tcW w:w="1147" w:type="dxa"/>
            <w:noWrap/>
            <w:hideMark/>
          </w:tcPr>
          <w:p w14:paraId="2CBFB6E2" w14:textId="77777777" w:rsidR="00A13D17" w:rsidRPr="00A13D17" w:rsidRDefault="00A13D17" w:rsidP="00A13D17">
            <w:r w:rsidRPr="00A13D17">
              <w:t>2.120256</w:t>
            </w:r>
          </w:p>
        </w:tc>
        <w:tc>
          <w:tcPr>
            <w:tcW w:w="1147" w:type="dxa"/>
            <w:noWrap/>
            <w:hideMark/>
          </w:tcPr>
          <w:p w14:paraId="51D7D1D2" w14:textId="77777777" w:rsidR="00A13D17" w:rsidRPr="00A13D17" w:rsidRDefault="00A13D17" w:rsidP="00A13D17">
            <w:r w:rsidRPr="00A13D17">
              <w:t>1.732865</w:t>
            </w:r>
          </w:p>
        </w:tc>
        <w:tc>
          <w:tcPr>
            <w:tcW w:w="1147" w:type="dxa"/>
            <w:noWrap/>
            <w:hideMark/>
          </w:tcPr>
          <w:p w14:paraId="5F993755" w14:textId="77777777" w:rsidR="00A13D17" w:rsidRPr="00A13D17" w:rsidRDefault="00A13D17" w:rsidP="00A13D17">
            <w:r w:rsidRPr="00A13D17">
              <w:t>2.627339</w:t>
            </w:r>
          </w:p>
        </w:tc>
        <w:tc>
          <w:tcPr>
            <w:tcW w:w="1147" w:type="dxa"/>
            <w:noWrap/>
            <w:hideMark/>
          </w:tcPr>
          <w:p w14:paraId="13ECB41D" w14:textId="77777777" w:rsidR="00A13D17" w:rsidRPr="00A13D17" w:rsidRDefault="00A13D17" w:rsidP="00A13D17">
            <w:r w:rsidRPr="00A13D17">
              <w:t>4.246456</w:t>
            </w:r>
          </w:p>
        </w:tc>
        <w:tc>
          <w:tcPr>
            <w:tcW w:w="1147" w:type="dxa"/>
            <w:noWrap/>
            <w:hideMark/>
          </w:tcPr>
          <w:p w14:paraId="7AC67627" w14:textId="77777777" w:rsidR="00A13D17" w:rsidRPr="00A13D17" w:rsidRDefault="00A13D17" w:rsidP="00A13D17">
            <w:r w:rsidRPr="00A13D17">
              <w:t>5.225678</w:t>
            </w:r>
          </w:p>
        </w:tc>
      </w:tr>
      <w:tr w:rsidR="00A13D17" w:rsidRPr="00A13D17" w14:paraId="4100A53D" w14:textId="77777777" w:rsidTr="00A13D17">
        <w:trPr>
          <w:trHeight w:val="261"/>
        </w:trPr>
        <w:tc>
          <w:tcPr>
            <w:tcW w:w="1147" w:type="dxa"/>
            <w:noWrap/>
            <w:hideMark/>
          </w:tcPr>
          <w:p w14:paraId="301FA144" w14:textId="77777777" w:rsidR="00A13D17" w:rsidRPr="00A13D17" w:rsidRDefault="00A13D17" w:rsidP="00A13D17">
            <w:r w:rsidRPr="00A13D17">
              <w:t>1.91293</w:t>
            </w:r>
          </w:p>
        </w:tc>
        <w:tc>
          <w:tcPr>
            <w:tcW w:w="1147" w:type="dxa"/>
            <w:noWrap/>
            <w:hideMark/>
          </w:tcPr>
          <w:p w14:paraId="487A7449" w14:textId="77777777" w:rsidR="00A13D17" w:rsidRPr="00A13D17" w:rsidRDefault="00A13D17" w:rsidP="00A13D17">
            <w:r w:rsidRPr="00A13D17">
              <w:t>2.498573</w:t>
            </w:r>
          </w:p>
        </w:tc>
        <w:tc>
          <w:tcPr>
            <w:tcW w:w="1147" w:type="dxa"/>
            <w:noWrap/>
            <w:hideMark/>
          </w:tcPr>
          <w:p w14:paraId="1CCBF268" w14:textId="77777777" w:rsidR="00A13D17" w:rsidRPr="00A13D17" w:rsidRDefault="00A13D17" w:rsidP="00A13D17">
            <w:r w:rsidRPr="00A13D17">
              <w:t>3.882456</w:t>
            </w:r>
          </w:p>
        </w:tc>
        <w:tc>
          <w:tcPr>
            <w:tcW w:w="1147" w:type="dxa"/>
            <w:noWrap/>
            <w:hideMark/>
          </w:tcPr>
          <w:p w14:paraId="571F4A1C" w14:textId="77777777" w:rsidR="00A13D17" w:rsidRPr="00A13D17" w:rsidRDefault="00A13D17" w:rsidP="00A13D17">
            <w:r w:rsidRPr="00A13D17">
              <w:t>5.786951</w:t>
            </w:r>
          </w:p>
        </w:tc>
        <w:tc>
          <w:tcPr>
            <w:tcW w:w="1147" w:type="dxa"/>
            <w:noWrap/>
            <w:hideMark/>
          </w:tcPr>
          <w:p w14:paraId="666AF534" w14:textId="77777777" w:rsidR="00A13D17" w:rsidRPr="00A13D17" w:rsidRDefault="00A13D17" w:rsidP="00A13D17">
            <w:r w:rsidRPr="00A13D17">
              <w:t>5.351035</w:t>
            </w:r>
          </w:p>
        </w:tc>
        <w:tc>
          <w:tcPr>
            <w:tcW w:w="1147" w:type="dxa"/>
            <w:noWrap/>
            <w:hideMark/>
          </w:tcPr>
          <w:p w14:paraId="304DAE59" w14:textId="77777777" w:rsidR="00A13D17" w:rsidRPr="00A13D17" w:rsidRDefault="00A13D17" w:rsidP="00A13D17">
            <w:r w:rsidRPr="00A13D17">
              <w:t>2.573556</w:t>
            </w:r>
          </w:p>
        </w:tc>
        <w:tc>
          <w:tcPr>
            <w:tcW w:w="1147" w:type="dxa"/>
            <w:noWrap/>
            <w:hideMark/>
          </w:tcPr>
          <w:p w14:paraId="2F2659BC" w14:textId="77777777" w:rsidR="00A13D17" w:rsidRPr="00A13D17" w:rsidRDefault="00A13D17" w:rsidP="00A13D17">
            <w:r w:rsidRPr="00A13D17">
              <w:t>1.682977</w:t>
            </w:r>
          </w:p>
        </w:tc>
        <w:tc>
          <w:tcPr>
            <w:tcW w:w="1147" w:type="dxa"/>
            <w:noWrap/>
            <w:hideMark/>
          </w:tcPr>
          <w:p w14:paraId="6D4D4D1F" w14:textId="77777777" w:rsidR="00A13D17" w:rsidRPr="00A13D17" w:rsidRDefault="00A13D17" w:rsidP="00A13D17">
            <w:r w:rsidRPr="00A13D17">
              <w:t>3.908525</w:t>
            </w:r>
          </w:p>
        </w:tc>
        <w:tc>
          <w:tcPr>
            <w:tcW w:w="1147" w:type="dxa"/>
            <w:noWrap/>
            <w:hideMark/>
          </w:tcPr>
          <w:p w14:paraId="49949792" w14:textId="77777777" w:rsidR="00A13D17" w:rsidRPr="00A13D17" w:rsidRDefault="00A13D17" w:rsidP="00A13D17">
            <w:r w:rsidRPr="00A13D17">
              <w:t>5.707306</w:t>
            </w:r>
          </w:p>
        </w:tc>
        <w:tc>
          <w:tcPr>
            <w:tcW w:w="1147" w:type="dxa"/>
            <w:noWrap/>
            <w:hideMark/>
          </w:tcPr>
          <w:p w14:paraId="648798E0" w14:textId="77777777" w:rsidR="00A13D17" w:rsidRPr="00A13D17" w:rsidRDefault="00A13D17" w:rsidP="00A13D17">
            <w:r w:rsidRPr="00A13D17">
              <w:t>5.508714</w:t>
            </w:r>
          </w:p>
        </w:tc>
      </w:tr>
      <w:tr w:rsidR="00A13D17" w:rsidRPr="00A13D17" w14:paraId="181862DE" w14:textId="77777777" w:rsidTr="00A13D17">
        <w:trPr>
          <w:trHeight w:val="261"/>
        </w:trPr>
        <w:tc>
          <w:tcPr>
            <w:tcW w:w="1147" w:type="dxa"/>
            <w:noWrap/>
            <w:hideMark/>
          </w:tcPr>
          <w:p w14:paraId="50CFE329" w14:textId="77777777" w:rsidR="00A13D17" w:rsidRPr="00A13D17" w:rsidRDefault="00A13D17" w:rsidP="00A13D17">
            <w:r w:rsidRPr="00A13D17">
              <w:t>1.933187</w:t>
            </w:r>
          </w:p>
        </w:tc>
        <w:tc>
          <w:tcPr>
            <w:tcW w:w="1147" w:type="dxa"/>
            <w:noWrap/>
            <w:hideMark/>
          </w:tcPr>
          <w:p w14:paraId="524A791B" w14:textId="77777777" w:rsidR="00A13D17" w:rsidRPr="00A13D17" w:rsidRDefault="00A13D17" w:rsidP="00A13D17">
            <w:r w:rsidRPr="00A13D17">
              <w:t>2.288704</w:t>
            </w:r>
          </w:p>
        </w:tc>
        <w:tc>
          <w:tcPr>
            <w:tcW w:w="1147" w:type="dxa"/>
            <w:noWrap/>
            <w:hideMark/>
          </w:tcPr>
          <w:p w14:paraId="0E14D927" w14:textId="77777777" w:rsidR="00A13D17" w:rsidRPr="00A13D17" w:rsidRDefault="00A13D17" w:rsidP="00A13D17">
            <w:r w:rsidRPr="00A13D17">
              <w:t>3.639104</w:t>
            </w:r>
          </w:p>
        </w:tc>
        <w:tc>
          <w:tcPr>
            <w:tcW w:w="1147" w:type="dxa"/>
            <w:noWrap/>
            <w:hideMark/>
          </w:tcPr>
          <w:p w14:paraId="50DB6690" w14:textId="77777777" w:rsidR="00A13D17" w:rsidRPr="00A13D17" w:rsidRDefault="00A13D17" w:rsidP="00A13D17">
            <w:r w:rsidRPr="00A13D17">
              <w:t>4.493895</w:t>
            </w:r>
          </w:p>
        </w:tc>
        <w:tc>
          <w:tcPr>
            <w:tcW w:w="1147" w:type="dxa"/>
            <w:noWrap/>
            <w:hideMark/>
          </w:tcPr>
          <w:p w14:paraId="0BFA8166" w14:textId="77777777" w:rsidR="00A13D17" w:rsidRPr="00A13D17" w:rsidRDefault="00A13D17" w:rsidP="00A13D17">
            <w:r w:rsidRPr="00A13D17">
              <w:t>5.753101</w:t>
            </w:r>
          </w:p>
        </w:tc>
        <w:tc>
          <w:tcPr>
            <w:tcW w:w="1147" w:type="dxa"/>
            <w:noWrap/>
            <w:hideMark/>
          </w:tcPr>
          <w:p w14:paraId="2442ECCA" w14:textId="77777777" w:rsidR="00A13D17" w:rsidRPr="00A13D17" w:rsidRDefault="00A13D17" w:rsidP="00A13D17">
            <w:r w:rsidRPr="00A13D17">
              <w:t>1.754635</w:t>
            </w:r>
          </w:p>
        </w:tc>
        <w:tc>
          <w:tcPr>
            <w:tcW w:w="1147" w:type="dxa"/>
            <w:noWrap/>
            <w:hideMark/>
          </w:tcPr>
          <w:p w14:paraId="3682C6D8" w14:textId="77777777" w:rsidR="00A13D17" w:rsidRPr="00A13D17" w:rsidRDefault="00A13D17" w:rsidP="00A13D17">
            <w:r w:rsidRPr="00A13D17">
              <w:t>2.654766</w:t>
            </w:r>
          </w:p>
        </w:tc>
        <w:tc>
          <w:tcPr>
            <w:tcW w:w="1147" w:type="dxa"/>
            <w:noWrap/>
            <w:hideMark/>
          </w:tcPr>
          <w:p w14:paraId="52130E8E" w14:textId="77777777" w:rsidR="00A13D17" w:rsidRPr="00A13D17" w:rsidRDefault="00A13D17" w:rsidP="00A13D17">
            <w:r w:rsidRPr="00A13D17">
              <w:t>3.583957</w:t>
            </w:r>
          </w:p>
        </w:tc>
        <w:tc>
          <w:tcPr>
            <w:tcW w:w="1147" w:type="dxa"/>
            <w:noWrap/>
            <w:hideMark/>
          </w:tcPr>
          <w:p w14:paraId="40223F5E" w14:textId="77777777" w:rsidR="00A13D17" w:rsidRPr="00A13D17" w:rsidRDefault="00A13D17" w:rsidP="00A13D17">
            <w:r w:rsidRPr="00A13D17">
              <w:t>5.459522</w:t>
            </w:r>
          </w:p>
        </w:tc>
        <w:tc>
          <w:tcPr>
            <w:tcW w:w="1147" w:type="dxa"/>
            <w:noWrap/>
            <w:hideMark/>
          </w:tcPr>
          <w:p w14:paraId="7CE5D48F" w14:textId="77777777" w:rsidR="00A13D17" w:rsidRPr="00A13D17" w:rsidRDefault="00A13D17" w:rsidP="00A13D17">
            <w:r w:rsidRPr="00A13D17">
              <w:t>5.181516</w:t>
            </w:r>
          </w:p>
        </w:tc>
      </w:tr>
      <w:tr w:rsidR="00A13D17" w:rsidRPr="00A13D17" w14:paraId="08217013" w14:textId="77777777" w:rsidTr="00A13D17">
        <w:trPr>
          <w:trHeight w:val="261"/>
        </w:trPr>
        <w:tc>
          <w:tcPr>
            <w:tcW w:w="1147" w:type="dxa"/>
            <w:noWrap/>
            <w:hideMark/>
          </w:tcPr>
          <w:p w14:paraId="7A95AE4B" w14:textId="77777777" w:rsidR="00A13D17" w:rsidRPr="00A13D17" w:rsidRDefault="00A13D17" w:rsidP="00A13D17">
            <w:r w:rsidRPr="00A13D17">
              <w:t>2.355647</w:t>
            </w:r>
          </w:p>
        </w:tc>
        <w:tc>
          <w:tcPr>
            <w:tcW w:w="1147" w:type="dxa"/>
            <w:noWrap/>
            <w:hideMark/>
          </w:tcPr>
          <w:p w14:paraId="5B4C76AB" w14:textId="77777777" w:rsidR="00A13D17" w:rsidRPr="00A13D17" w:rsidRDefault="00A13D17" w:rsidP="00A13D17">
            <w:r w:rsidRPr="00A13D17">
              <w:t>2.742955</w:t>
            </w:r>
          </w:p>
        </w:tc>
        <w:tc>
          <w:tcPr>
            <w:tcW w:w="1147" w:type="dxa"/>
            <w:noWrap/>
            <w:hideMark/>
          </w:tcPr>
          <w:p w14:paraId="1F716F0A" w14:textId="77777777" w:rsidR="00A13D17" w:rsidRPr="00A13D17" w:rsidRDefault="00A13D17" w:rsidP="00A13D17">
            <w:r w:rsidRPr="00A13D17">
              <w:t>4.232347</w:t>
            </w:r>
          </w:p>
        </w:tc>
        <w:tc>
          <w:tcPr>
            <w:tcW w:w="1147" w:type="dxa"/>
            <w:noWrap/>
            <w:hideMark/>
          </w:tcPr>
          <w:p w14:paraId="5DBDA235" w14:textId="77777777" w:rsidR="00A13D17" w:rsidRPr="00A13D17" w:rsidRDefault="00A13D17" w:rsidP="00A13D17">
            <w:r w:rsidRPr="00A13D17">
              <w:t>5.868593</w:t>
            </w:r>
          </w:p>
        </w:tc>
        <w:tc>
          <w:tcPr>
            <w:tcW w:w="1147" w:type="dxa"/>
            <w:noWrap/>
            <w:hideMark/>
          </w:tcPr>
          <w:p w14:paraId="4F04A159" w14:textId="77777777" w:rsidR="00A13D17" w:rsidRPr="00A13D17" w:rsidRDefault="00A13D17" w:rsidP="00A13D17">
            <w:r w:rsidRPr="00A13D17">
              <w:t>6.902569</w:t>
            </w:r>
          </w:p>
        </w:tc>
        <w:tc>
          <w:tcPr>
            <w:tcW w:w="1147" w:type="dxa"/>
            <w:noWrap/>
            <w:hideMark/>
          </w:tcPr>
          <w:p w14:paraId="7FAEA1DA" w14:textId="77777777" w:rsidR="00A13D17" w:rsidRPr="00A13D17" w:rsidRDefault="00A13D17" w:rsidP="00A13D17">
            <w:r w:rsidRPr="00A13D17">
              <w:t>2.80506</w:t>
            </w:r>
          </w:p>
        </w:tc>
        <w:tc>
          <w:tcPr>
            <w:tcW w:w="1147" w:type="dxa"/>
            <w:noWrap/>
            <w:hideMark/>
          </w:tcPr>
          <w:p w14:paraId="6984362F" w14:textId="77777777" w:rsidR="00A13D17" w:rsidRPr="00A13D17" w:rsidRDefault="00A13D17" w:rsidP="00A13D17">
            <w:r w:rsidRPr="00A13D17">
              <w:t>2.974443</w:t>
            </w:r>
          </w:p>
        </w:tc>
        <w:tc>
          <w:tcPr>
            <w:tcW w:w="1147" w:type="dxa"/>
            <w:noWrap/>
            <w:hideMark/>
          </w:tcPr>
          <w:p w14:paraId="101F8B02" w14:textId="77777777" w:rsidR="00A13D17" w:rsidRPr="00A13D17" w:rsidRDefault="00A13D17" w:rsidP="00A13D17">
            <w:r w:rsidRPr="00A13D17">
              <w:t>4.277824</w:t>
            </w:r>
          </w:p>
        </w:tc>
        <w:tc>
          <w:tcPr>
            <w:tcW w:w="1147" w:type="dxa"/>
            <w:noWrap/>
            <w:hideMark/>
          </w:tcPr>
          <w:p w14:paraId="25248EB7" w14:textId="77777777" w:rsidR="00A13D17" w:rsidRPr="00A13D17" w:rsidRDefault="00A13D17" w:rsidP="00A13D17">
            <w:r w:rsidRPr="00A13D17">
              <w:t>4.188638</w:t>
            </w:r>
          </w:p>
        </w:tc>
        <w:tc>
          <w:tcPr>
            <w:tcW w:w="1147" w:type="dxa"/>
            <w:noWrap/>
            <w:hideMark/>
          </w:tcPr>
          <w:p w14:paraId="0683C4CC" w14:textId="77777777" w:rsidR="00A13D17" w:rsidRPr="00A13D17" w:rsidRDefault="00A13D17" w:rsidP="00A13D17">
            <w:r w:rsidRPr="00A13D17">
              <w:t>5.399628</w:t>
            </w:r>
          </w:p>
        </w:tc>
      </w:tr>
      <w:tr w:rsidR="00A13D17" w:rsidRPr="00A13D17" w14:paraId="03CBBD8A" w14:textId="77777777" w:rsidTr="00A13D17">
        <w:trPr>
          <w:trHeight w:val="261"/>
        </w:trPr>
        <w:tc>
          <w:tcPr>
            <w:tcW w:w="1147" w:type="dxa"/>
            <w:noWrap/>
            <w:hideMark/>
          </w:tcPr>
          <w:p w14:paraId="05D53198" w14:textId="77777777" w:rsidR="00A13D17" w:rsidRPr="00A13D17" w:rsidRDefault="00A13D17" w:rsidP="00A13D17">
            <w:r w:rsidRPr="00A13D17">
              <w:t>2.408008</w:t>
            </w:r>
          </w:p>
        </w:tc>
        <w:tc>
          <w:tcPr>
            <w:tcW w:w="1147" w:type="dxa"/>
            <w:noWrap/>
            <w:hideMark/>
          </w:tcPr>
          <w:p w14:paraId="5EDC3988" w14:textId="77777777" w:rsidR="00A13D17" w:rsidRPr="00A13D17" w:rsidRDefault="00A13D17" w:rsidP="00A13D17">
            <w:r w:rsidRPr="00A13D17">
              <w:t>2.336764</w:t>
            </w:r>
          </w:p>
        </w:tc>
        <w:tc>
          <w:tcPr>
            <w:tcW w:w="1147" w:type="dxa"/>
            <w:noWrap/>
            <w:hideMark/>
          </w:tcPr>
          <w:p w14:paraId="419801C7" w14:textId="77777777" w:rsidR="00A13D17" w:rsidRPr="00A13D17" w:rsidRDefault="00A13D17" w:rsidP="00A13D17">
            <w:r w:rsidRPr="00A13D17">
              <w:t>3.739222</w:t>
            </w:r>
          </w:p>
        </w:tc>
        <w:tc>
          <w:tcPr>
            <w:tcW w:w="1147" w:type="dxa"/>
            <w:noWrap/>
            <w:hideMark/>
          </w:tcPr>
          <w:p w14:paraId="7F89144B" w14:textId="77777777" w:rsidR="00A13D17" w:rsidRPr="00A13D17" w:rsidRDefault="00A13D17" w:rsidP="00A13D17">
            <w:r w:rsidRPr="00A13D17">
              <w:t>5.770746</w:t>
            </w:r>
          </w:p>
        </w:tc>
        <w:tc>
          <w:tcPr>
            <w:tcW w:w="1147" w:type="dxa"/>
            <w:noWrap/>
            <w:hideMark/>
          </w:tcPr>
          <w:p w14:paraId="48DC7BC1" w14:textId="77777777" w:rsidR="00A13D17" w:rsidRPr="00A13D17" w:rsidRDefault="00A13D17" w:rsidP="00A13D17">
            <w:r w:rsidRPr="00A13D17">
              <w:t>6.764383</w:t>
            </w:r>
          </w:p>
        </w:tc>
        <w:tc>
          <w:tcPr>
            <w:tcW w:w="1147" w:type="dxa"/>
            <w:noWrap/>
            <w:hideMark/>
          </w:tcPr>
          <w:p w14:paraId="4D84745A" w14:textId="77777777" w:rsidR="00A13D17" w:rsidRPr="00A13D17" w:rsidRDefault="00A13D17" w:rsidP="00A13D17">
            <w:r w:rsidRPr="00A13D17">
              <w:t>1.967892</w:t>
            </w:r>
          </w:p>
        </w:tc>
        <w:tc>
          <w:tcPr>
            <w:tcW w:w="1147" w:type="dxa"/>
            <w:noWrap/>
            <w:hideMark/>
          </w:tcPr>
          <w:p w14:paraId="6D708758" w14:textId="77777777" w:rsidR="00A13D17" w:rsidRPr="00A13D17" w:rsidRDefault="00A13D17" w:rsidP="00A13D17">
            <w:r w:rsidRPr="00A13D17">
              <w:t>2.435545</w:t>
            </w:r>
          </w:p>
        </w:tc>
        <w:tc>
          <w:tcPr>
            <w:tcW w:w="1147" w:type="dxa"/>
            <w:noWrap/>
            <w:hideMark/>
          </w:tcPr>
          <w:p w14:paraId="11053554" w14:textId="77777777" w:rsidR="00A13D17" w:rsidRPr="00A13D17" w:rsidRDefault="00A13D17" w:rsidP="00A13D17">
            <w:r w:rsidRPr="00A13D17">
              <w:t>4.276457</w:t>
            </w:r>
          </w:p>
        </w:tc>
        <w:tc>
          <w:tcPr>
            <w:tcW w:w="1147" w:type="dxa"/>
            <w:noWrap/>
            <w:hideMark/>
          </w:tcPr>
          <w:p w14:paraId="0FDBA2D2" w14:textId="77777777" w:rsidR="00A13D17" w:rsidRPr="00A13D17" w:rsidRDefault="00A13D17" w:rsidP="00A13D17">
            <w:r w:rsidRPr="00A13D17">
              <w:t>4.849627</w:t>
            </w:r>
          </w:p>
        </w:tc>
        <w:tc>
          <w:tcPr>
            <w:tcW w:w="1147" w:type="dxa"/>
            <w:noWrap/>
            <w:hideMark/>
          </w:tcPr>
          <w:p w14:paraId="78021AD1" w14:textId="77777777" w:rsidR="00A13D17" w:rsidRPr="00A13D17" w:rsidRDefault="00A13D17" w:rsidP="00A13D17">
            <w:r w:rsidRPr="00A13D17">
              <w:t>6.337028</w:t>
            </w:r>
          </w:p>
        </w:tc>
      </w:tr>
      <w:tr w:rsidR="00A13D17" w:rsidRPr="00A13D17" w14:paraId="2F35F435" w14:textId="77777777" w:rsidTr="00A13D17">
        <w:trPr>
          <w:trHeight w:val="261"/>
        </w:trPr>
        <w:tc>
          <w:tcPr>
            <w:tcW w:w="1147" w:type="dxa"/>
            <w:noWrap/>
            <w:hideMark/>
          </w:tcPr>
          <w:p w14:paraId="3A33031E" w14:textId="77777777" w:rsidR="00A13D17" w:rsidRPr="00A13D17" w:rsidRDefault="00A13D17" w:rsidP="00A13D17">
            <w:r w:rsidRPr="00A13D17">
              <w:t>2.261176</w:t>
            </w:r>
          </w:p>
        </w:tc>
        <w:tc>
          <w:tcPr>
            <w:tcW w:w="1147" w:type="dxa"/>
            <w:noWrap/>
            <w:hideMark/>
          </w:tcPr>
          <w:p w14:paraId="520B6147" w14:textId="77777777" w:rsidR="00A13D17" w:rsidRPr="00A13D17" w:rsidRDefault="00A13D17" w:rsidP="00A13D17">
            <w:r w:rsidRPr="00A13D17">
              <w:t>3.703564</w:t>
            </w:r>
          </w:p>
        </w:tc>
        <w:tc>
          <w:tcPr>
            <w:tcW w:w="1147" w:type="dxa"/>
            <w:noWrap/>
            <w:hideMark/>
          </w:tcPr>
          <w:p w14:paraId="199FB04B" w14:textId="77777777" w:rsidR="00A13D17" w:rsidRPr="00A13D17" w:rsidRDefault="00A13D17" w:rsidP="00A13D17">
            <w:r w:rsidRPr="00A13D17">
              <w:t>4.218324</w:t>
            </w:r>
          </w:p>
        </w:tc>
        <w:tc>
          <w:tcPr>
            <w:tcW w:w="1147" w:type="dxa"/>
            <w:noWrap/>
            <w:hideMark/>
          </w:tcPr>
          <w:p w14:paraId="1E3AFC5F" w14:textId="77777777" w:rsidR="00A13D17" w:rsidRPr="00A13D17" w:rsidRDefault="00A13D17" w:rsidP="00A13D17">
            <w:r w:rsidRPr="00A13D17">
              <w:t>5.120975</w:t>
            </w:r>
          </w:p>
        </w:tc>
        <w:tc>
          <w:tcPr>
            <w:tcW w:w="1147" w:type="dxa"/>
            <w:noWrap/>
            <w:hideMark/>
          </w:tcPr>
          <w:p w14:paraId="57F09B28" w14:textId="77777777" w:rsidR="00A13D17" w:rsidRPr="00A13D17" w:rsidRDefault="00A13D17" w:rsidP="00A13D17">
            <w:r w:rsidRPr="00A13D17">
              <w:t>5.862353</w:t>
            </w:r>
          </w:p>
        </w:tc>
        <w:tc>
          <w:tcPr>
            <w:tcW w:w="1147" w:type="dxa"/>
            <w:noWrap/>
            <w:hideMark/>
          </w:tcPr>
          <w:p w14:paraId="447D34C8" w14:textId="77777777" w:rsidR="00A13D17" w:rsidRPr="00A13D17" w:rsidRDefault="00A13D17" w:rsidP="00A13D17">
            <w:r w:rsidRPr="00A13D17">
              <w:t>1.55723</w:t>
            </w:r>
          </w:p>
        </w:tc>
        <w:tc>
          <w:tcPr>
            <w:tcW w:w="1147" w:type="dxa"/>
            <w:noWrap/>
            <w:hideMark/>
          </w:tcPr>
          <w:p w14:paraId="125EC20A" w14:textId="77777777" w:rsidR="00A13D17" w:rsidRPr="00A13D17" w:rsidRDefault="00A13D17" w:rsidP="00A13D17">
            <w:r w:rsidRPr="00A13D17">
              <w:t>2.570496</w:t>
            </w:r>
          </w:p>
        </w:tc>
        <w:tc>
          <w:tcPr>
            <w:tcW w:w="1147" w:type="dxa"/>
            <w:noWrap/>
            <w:hideMark/>
          </w:tcPr>
          <w:p w14:paraId="5846A3E4" w14:textId="77777777" w:rsidR="00A13D17" w:rsidRPr="00A13D17" w:rsidRDefault="00A13D17" w:rsidP="00A13D17">
            <w:r w:rsidRPr="00A13D17">
              <w:t>3.981837</w:t>
            </w:r>
          </w:p>
        </w:tc>
        <w:tc>
          <w:tcPr>
            <w:tcW w:w="1147" w:type="dxa"/>
            <w:noWrap/>
            <w:hideMark/>
          </w:tcPr>
          <w:p w14:paraId="290A4CC1" w14:textId="77777777" w:rsidR="00A13D17" w:rsidRPr="00A13D17" w:rsidRDefault="00A13D17" w:rsidP="00A13D17">
            <w:r w:rsidRPr="00A13D17">
              <w:t>5.151319</w:t>
            </w:r>
          </w:p>
        </w:tc>
        <w:tc>
          <w:tcPr>
            <w:tcW w:w="1147" w:type="dxa"/>
            <w:noWrap/>
            <w:hideMark/>
          </w:tcPr>
          <w:p w14:paraId="0B2F434F" w14:textId="77777777" w:rsidR="00A13D17" w:rsidRPr="00A13D17" w:rsidRDefault="00A13D17" w:rsidP="00A13D17">
            <w:r w:rsidRPr="00A13D17">
              <w:t>6.395634</w:t>
            </w:r>
          </w:p>
        </w:tc>
      </w:tr>
      <w:tr w:rsidR="00A13D17" w:rsidRPr="00A13D17" w14:paraId="33C845A8" w14:textId="77777777" w:rsidTr="00A13D17">
        <w:trPr>
          <w:trHeight w:val="261"/>
        </w:trPr>
        <w:tc>
          <w:tcPr>
            <w:tcW w:w="1147" w:type="dxa"/>
            <w:noWrap/>
            <w:hideMark/>
          </w:tcPr>
          <w:p w14:paraId="43E66C2C" w14:textId="77777777" w:rsidR="00A13D17" w:rsidRPr="00A13D17" w:rsidRDefault="00A13D17" w:rsidP="00A13D17">
            <w:r w:rsidRPr="00A13D17">
              <w:t>1.844571</w:t>
            </w:r>
          </w:p>
        </w:tc>
        <w:tc>
          <w:tcPr>
            <w:tcW w:w="1147" w:type="dxa"/>
            <w:noWrap/>
            <w:hideMark/>
          </w:tcPr>
          <w:p w14:paraId="79D0A26E" w14:textId="77777777" w:rsidR="00A13D17" w:rsidRPr="00A13D17" w:rsidRDefault="00A13D17" w:rsidP="00A13D17">
            <w:r w:rsidRPr="00A13D17">
              <w:t>3.118514</w:t>
            </w:r>
          </w:p>
        </w:tc>
        <w:tc>
          <w:tcPr>
            <w:tcW w:w="1147" w:type="dxa"/>
            <w:noWrap/>
            <w:hideMark/>
          </w:tcPr>
          <w:p w14:paraId="53F45CFB" w14:textId="77777777" w:rsidR="00A13D17" w:rsidRPr="00A13D17" w:rsidRDefault="00A13D17" w:rsidP="00A13D17">
            <w:r w:rsidRPr="00A13D17">
              <w:t>4.76122</w:t>
            </w:r>
          </w:p>
        </w:tc>
        <w:tc>
          <w:tcPr>
            <w:tcW w:w="1147" w:type="dxa"/>
            <w:noWrap/>
            <w:hideMark/>
          </w:tcPr>
          <w:p w14:paraId="609FEF4F" w14:textId="77777777" w:rsidR="00A13D17" w:rsidRPr="00A13D17" w:rsidRDefault="00A13D17" w:rsidP="00A13D17">
            <w:r w:rsidRPr="00A13D17">
              <w:t>4.812683</w:t>
            </w:r>
          </w:p>
        </w:tc>
        <w:tc>
          <w:tcPr>
            <w:tcW w:w="1147" w:type="dxa"/>
            <w:noWrap/>
            <w:hideMark/>
          </w:tcPr>
          <w:p w14:paraId="72AC99A4" w14:textId="77777777" w:rsidR="00A13D17" w:rsidRPr="00A13D17" w:rsidRDefault="00A13D17" w:rsidP="00A13D17">
            <w:r w:rsidRPr="00A13D17">
              <w:t>6.926422</w:t>
            </w:r>
          </w:p>
        </w:tc>
        <w:tc>
          <w:tcPr>
            <w:tcW w:w="1147" w:type="dxa"/>
            <w:noWrap/>
            <w:hideMark/>
          </w:tcPr>
          <w:p w14:paraId="628F10A7" w14:textId="77777777" w:rsidR="00A13D17" w:rsidRPr="00A13D17" w:rsidRDefault="00A13D17" w:rsidP="00A13D17">
            <w:r w:rsidRPr="00A13D17">
              <w:t>2.127272</w:t>
            </w:r>
          </w:p>
        </w:tc>
        <w:tc>
          <w:tcPr>
            <w:tcW w:w="1147" w:type="dxa"/>
            <w:noWrap/>
            <w:hideMark/>
          </w:tcPr>
          <w:p w14:paraId="257EBC0C" w14:textId="77777777" w:rsidR="00A13D17" w:rsidRPr="00A13D17" w:rsidRDefault="00A13D17" w:rsidP="00A13D17">
            <w:r w:rsidRPr="00A13D17">
              <w:t>3.459156</w:t>
            </w:r>
          </w:p>
        </w:tc>
        <w:tc>
          <w:tcPr>
            <w:tcW w:w="1147" w:type="dxa"/>
            <w:noWrap/>
            <w:hideMark/>
          </w:tcPr>
          <w:p w14:paraId="0A00E8FC" w14:textId="77777777" w:rsidR="00A13D17" w:rsidRPr="00A13D17" w:rsidRDefault="00A13D17" w:rsidP="00A13D17">
            <w:r w:rsidRPr="00A13D17">
              <w:t>3.992836</w:t>
            </w:r>
          </w:p>
        </w:tc>
        <w:tc>
          <w:tcPr>
            <w:tcW w:w="1147" w:type="dxa"/>
            <w:noWrap/>
            <w:hideMark/>
          </w:tcPr>
          <w:p w14:paraId="5FF6D01B" w14:textId="77777777" w:rsidR="00A13D17" w:rsidRPr="00A13D17" w:rsidRDefault="00A13D17" w:rsidP="00A13D17">
            <w:r w:rsidRPr="00A13D17">
              <w:t>4.677056</w:t>
            </w:r>
          </w:p>
        </w:tc>
        <w:tc>
          <w:tcPr>
            <w:tcW w:w="1147" w:type="dxa"/>
            <w:noWrap/>
            <w:hideMark/>
          </w:tcPr>
          <w:p w14:paraId="1A9A7D5E" w14:textId="77777777" w:rsidR="00A13D17" w:rsidRPr="00A13D17" w:rsidRDefault="00A13D17" w:rsidP="00A13D17">
            <w:r w:rsidRPr="00A13D17">
              <w:t>5.573132</w:t>
            </w:r>
          </w:p>
        </w:tc>
      </w:tr>
      <w:tr w:rsidR="00A13D17" w:rsidRPr="00A13D17" w14:paraId="6B18330F" w14:textId="77777777" w:rsidTr="00A13D17">
        <w:trPr>
          <w:trHeight w:val="261"/>
        </w:trPr>
        <w:tc>
          <w:tcPr>
            <w:tcW w:w="1147" w:type="dxa"/>
            <w:noWrap/>
            <w:hideMark/>
          </w:tcPr>
          <w:p w14:paraId="252514F3" w14:textId="77777777" w:rsidR="00A13D17" w:rsidRPr="00A13D17" w:rsidRDefault="00A13D17" w:rsidP="00A13D17">
            <w:r w:rsidRPr="00A13D17">
              <w:t>2.231398</w:t>
            </w:r>
          </w:p>
        </w:tc>
        <w:tc>
          <w:tcPr>
            <w:tcW w:w="1147" w:type="dxa"/>
            <w:noWrap/>
            <w:hideMark/>
          </w:tcPr>
          <w:p w14:paraId="1AA17CBB" w14:textId="77777777" w:rsidR="00A13D17" w:rsidRPr="00A13D17" w:rsidRDefault="00A13D17" w:rsidP="00A13D17">
            <w:r w:rsidRPr="00A13D17">
              <w:t>2.464123</w:t>
            </w:r>
          </w:p>
        </w:tc>
        <w:tc>
          <w:tcPr>
            <w:tcW w:w="1147" w:type="dxa"/>
            <w:noWrap/>
            <w:hideMark/>
          </w:tcPr>
          <w:p w14:paraId="403ACC3A" w14:textId="77777777" w:rsidR="00A13D17" w:rsidRPr="00A13D17" w:rsidRDefault="00A13D17" w:rsidP="00A13D17">
            <w:r w:rsidRPr="00A13D17">
              <w:t>4.744039</w:t>
            </w:r>
          </w:p>
        </w:tc>
        <w:tc>
          <w:tcPr>
            <w:tcW w:w="1147" w:type="dxa"/>
            <w:noWrap/>
            <w:hideMark/>
          </w:tcPr>
          <w:p w14:paraId="2AB9B30D" w14:textId="77777777" w:rsidR="00A13D17" w:rsidRPr="00A13D17" w:rsidRDefault="00A13D17" w:rsidP="00A13D17">
            <w:r w:rsidRPr="00A13D17">
              <w:t>5.74341</w:t>
            </w:r>
          </w:p>
        </w:tc>
        <w:tc>
          <w:tcPr>
            <w:tcW w:w="1147" w:type="dxa"/>
            <w:noWrap/>
            <w:hideMark/>
          </w:tcPr>
          <w:p w14:paraId="3116B55E" w14:textId="77777777" w:rsidR="00A13D17" w:rsidRPr="00A13D17" w:rsidRDefault="00A13D17" w:rsidP="00A13D17">
            <w:r w:rsidRPr="00A13D17">
              <w:t>6.380425</w:t>
            </w:r>
          </w:p>
        </w:tc>
        <w:tc>
          <w:tcPr>
            <w:tcW w:w="1147" w:type="dxa"/>
            <w:noWrap/>
            <w:hideMark/>
          </w:tcPr>
          <w:p w14:paraId="4F38A11A" w14:textId="77777777" w:rsidR="00A13D17" w:rsidRPr="00A13D17" w:rsidRDefault="00A13D17" w:rsidP="00A13D17">
            <w:r w:rsidRPr="00A13D17">
              <w:t>1.449465</w:t>
            </w:r>
          </w:p>
        </w:tc>
        <w:tc>
          <w:tcPr>
            <w:tcW w:w="1147" w:type="dxa"/>
            <w:noWrap/>
            <w:hideMark/>
          </w:tcPr>
          <w:p w14:paraId="4A894700" w14:textId="77777777" w:rsidR="00A13D17" w:rsidRPr="00A13D17" w:rsidRDefault="00A13D17" w:rsidP="00A13D17">
            <w:r w:rsidRPr="00A13D17">
              <w:t>2.656385</w:t>
            </w:r>
          </w:p>
        </w:tc>
        <w:tc>
          <w:tcPr>
            <w:tcW w:w="1147" w:type="dxa"/>
            <w:noWrap/>
            <w:hideMark/>
          </w:tcPr>
          <w:p w14:paraId="0F759BB3" w14:textId="77777777" w:rsidR="00A13D17" w:rsidRPr="00A13D17" w:rsidRDefault="00A13D17" w:rsidP="00A13D17">
            <w:r w:rsidRPr="00A13D17">
              <w:t>3.813241</w:t>
            </w:r>
          </w:p>
        </w:tc>
        <w:tc>
          <w:tcPr>
            <w:tcW w:w="1147" w:type="dxa"/>
            <w:noWrap/>
            <w:hideMark/>
          </w:tcPr>
          <w:p w14:paraId="2DE2ED8E" w14:textId="77777777" w:rsidR="00A13D17" w:rsidRPr="00A13D17" w:rsidRDefault="00A13D17" w:rsidP="00A13D17">
            <w:r w:rsidRPr="00A13D17">
              <w:t>5.378192</w:t>
            </w:r>
          </w:p>
        </w:tc>
        <w:tc>
          <w:tcPr>
            <w:tcW w:w="1147" w:type="dxa"/>
            <w:noWrap/>
            <w:hideMark/>
          </w:tcPr>
          <w:p w14:paraId="75C03E05" w14:textId="77777777" w:rsidR="00A13D17" w:rsidRPr="00A13D17" w:rsidRDefault="00A13D17" w:rsidP="00A13D17">
            <w:r w:rsidRPr="00A13D17">
              <w:t>5.577316</w:t>
            </w:r>
          </w:p>
        </w:tc>
      </w:tr>
      <w:tr w:rsidR="00A13D17" w:rsidRPr="00A13D17" w14:paraId="4D544F3E" w14:textId="77777777" w:rsidTr="00A13D17">
        <w:trPr>
          <w:trHeight w:val="261"/>
        </w:trPr>
        <w:tc>
          <w:tcPr>
            <w:tcW w:w="1147" w:type="dxa"/>
            <w:noWrap/>
            <w:hideMark/>
          </w:tcPr>
          <w:p w14:paraId="1A6BC05C" w14:textId="77777777" w:rsidR="00A13D17" w:rsidRPr="00A13D17" w:rsidRDefault="00A13D17" w:rsidP="00A13D17">
            <w:r w:rsidRPr="00A13D17">
              <w:t>1.653158</w:t>
            </w:r>
          </w:p>
        </w:tc>
        <w:tc>
          <w:tcPr>
            <w:tcW w:w="1147" w:type="dxa"/>
            <w:noWrap/>
            <w:hideMark/>
          </w:tcPr>
          <w:p w14:paraId="32BF5147" w14:textId="77777777" w:rsidR="00A13D17" w:rsidRPr="00A13D17" w:rsidRDefault="00A13D17" w:rsidP="00A13D17">
            <w:r w:rsidRPr="00A13D17">
              <w:t>3.428921</w:t>
            </w:r>
          </w:p>
        </w:tc>
        <w:tc>
          <w:tcPr>
            <w:tcW w:w="1147" w:type="dxa"/>
            <w:noWrap/>
            <w:hideMark/>
          </w:tcPr>
          <w:p w14:paraId="709DF20C" w14:textId="77777777" w:rsidR="00A13D17" w:rsidRPr="00A13D17" w:rsidRDefault="00A13D17" w:rsidP="00A13D17">
            <w:r w:rsidRPr="00A13D17">
              <w:t>4.418735</w:t>
            </w:r>
          </w:p>
        </w:tc>
        <w:tc>
          <w:tcPr>
            <w:tcW w:w="1147" w:type="dxa"/>
            <w:noWrap/>
            <w:hideMark/>
          </w:tcPr>
          <w:p w14:paraId="765BADB8" w14:textId="77777777" w:rsidR="00A13D17" w:rsidRPr="00A13D17" w:rsidRDefault="00A13D17" w:rsidP="00A13D17">
            <w:r w:rsidRPr="00A13D17">
              <w:t>5.863688</w:t>
            </w:r>
          </w:p>
        </w:tc>
        <w:tc>
          <w:tcPr>
            <w:tcW w:w="1147" w:type="dxa"/>
            <w:noWrap/>
            <w:hideMark/>
          </w:tcPr>
          <w:p w14:paraId="36245352" w14:textId="77777777" w:rsidR="00A13D17" w:rsidRPr="00A13D17" w:rsidRDefault="00A13D17" w:rsidP="00A13D17">
            <w:r w:rsidRPr="00A13D17">
              <w:t>8.881429</w:t>
            </w:r>
          </w:p>
        </w:tc>
        <w:tc>
          <w:tcPr>
            <w:tcW w:w="1147" w:type="dxa"/>
            <w:noWrap/>
            <w:hideMark/>
          </w:tcPr>
          <w:p w14:paraId="2A9D44C9" w14:textId="77777777" w:rsidR="00A13D17" w:rsidRPr="00A13D17" w:rsidRDefault="00A13D17" w:rsidP="00A13D17">
            <w:r w:rsidRPr="00A13D17">
              <w:t>1.562995</w:t>
            </w:r>
          </w:p>
        </w:tc>
        <w:tc>
          <w:tcPr>
            <w:tcW w:w="1147" w:type="dxa"/>
            <w:noWrap/>
            <w:hideMark/>
          </w:tcPr>
          <w:p w14:paraId="6E649E3F" w14:textId="77777777" w:rsidR="00A13D17" w:rsidRPr="00A13D17" w:rsidRDefault="00A13D17" w:rsidP="00A13D17">
            <w:r w:rsidRPr="00A13D17">
              <w:t>3.30259</w:t>
            </w:r>
          </w:p>
        </w:tc>
        <w:tc>
          <w:tcPr>
            <w:tcW w:w="1147" w:type="dxa"/>
            <w:noWrap/>
            <w:hideMark/>
          </w:tcPr>
          <w:p w14:paraId="2517BED0" w14:textId="77777777" w:rsidR="00A13D17" w:rsidRPr="00A13D17" w:rsidRDefault="00A13D17" w:rsidP="00A13D17">
            <w:r w:rsidRPr="00A13D17">
              <w:t>4.45691</w:t>
            </w:r>
          </w:p>
        </w:tc>
        <w:tc>
          <w:tcPr>
            <w:tcW w:w="1147" w:type="dxa"/>
            <w:noWrap/>
            <w:hideMark/>
          </w:tcPr>
          <w:p w14:paraId="1B000902" w14:textId="77777777" w:rsidR="00A13D17" w:rsidRPr="00A13D17" w:rsidRDefault="00A13D17" w:rsidP="00A13D17">
            <w:r w:rsidRPr="00A13D17">
              <w:t>4.952795</w:t>
            </w:r>
          </w:p>
        </w:tc>
        <w:tc>
          <w:tcPr>
            <w:tcW w:w="1147" w:type="dxa"/>
            <w:noWrap/>
            <w:hideMark/>
          </w:tcPr>
          <w:p w14:paraId="6B66443A" w14:textId="77777777" w:rsidR="00A13D17" w:rsidRPr="00A13D17" w:rsidRDefault="00A13D17" w:rsidP="00A13D17">
            <w:r w:rsidRPr="00A13D17">
              <w:t>6.502261</w:t>
            </w:r>
          </w:p>
        </w:tc>
      </w:tr>
      <w:tr w:rsidR="00A13D17" w:rsidRPr="00A13D17" w14:paraId="484ED879" w14:textId="77777777" w:rsidTr="00A13D17">
        <w:trPr>
          <w:trHeight w:val="261"/>
        </w:trPr>
        <w:tc>
          <w:tcPr>
            <w:tcW w:w="1147" w:type="dxa"/>
            <w:noWrap/>
            <w:hideMark/>
          </w:tcPr>
          <w:p w14:paraId="3670E633" w14:textId="77777777" w:rsidR="00A13D17" w:rsidRPr="00A13D17" w:rsidRDefault="00A13D17" w:rsidP="00A13D17">
            <w:r w:rsidRPr="00A13D17">
              <w:t>2.514627</w:t>
            </w:r>
          </w:p>
        </w:tc>
        <w:tc>
          <w:tcPr>
            <w:tcW w:w="1147" w:type="dxa"/>
            <w:noWrap/>
            <w:hideMark/>
          </w:tcPr>
          <w:p w14:paraId="243C02DA" w14:textId="77777777" w:rsidR="00A13D17" w:rsidRPr="00A13D17" w:rsidRDefault="00A13D17" w:rsidP="00A13D17">
            <w:r w:rsidRPr="00A13D17">
              <w:t>2.863563</w:t>
            </w:r>
          </w:p>
        </w:tc>
        <w:tc>
          <w:tcPr>
            <w:tcW w:w="1147" w:type="dxa"/>
            <w:noWrap/>
            <w:hideMark/>
          </w:tcPr>
          <w:p w14:paraId="2D46343F" w14:textId="77777777" w:rsidR="00A13D17" w:rsidRPr="00A13D17" w:rsidRDefault="00A13D17" w:rsidP="00A13D17">
            <w:r w:rsidRPr="00A13D17">
              <w:t>5.700335</w:t>
            </w:r>
          </w:p>
        </w:tc>
        <w:tc>
          <w:tcPr>
            <w:tcW w:w="1147" w:type="dxa"/>
            <w:noWrap/>
            <w:hideMark/>
          </w:tcPr>
          <w:p w14:paraId="794F2090" w14:textId="77777777" w:rsidR="00A13D17" w:rsidRPr="00A13D17" w:rsidRDefault="00A13D17" w:rsidP="00A13D17">
            <w:r w:rsidRPr="00A13D17">
              <w:t>4.981216</w:t>
            </w:r>
          </w:p>
        </w:tc>
        <w:tc>
          <w:tcPr>
            <w:tcW w:w="1147" w:type="dxa"/>
            <w:noWrap/>
            <w:hideMark/>
          </w:tcPr>
          <w:p w14:paraId="6BA11FAF" w14:textId="77777777" w:rsidR="00A13D17" w:rsidRPr="00A13D17" w:rsidRDefault="00A13D17" w:rsidP="00A13D17">
            <w:r w:rsidRPr="00A13D17">
              <w:t>6.151939</w:t>
            </w:r>
          </w:p>
        </w:tc>
        <w:tc>
          <w:tcPr>
            <w:tcW w:w="1147" w:type="dxa"/>
            <w:noWrap/>
            <w:hideMark/>
          </w:tcPr>
          <w:p w14:paraId="1F4961A8" w14:textId="77777777" w:rsidR="00A13D17" w:rsidRPr="00A13D17" w:rsidRDefault="00A13D17" w:rsidP="00A13D17">
            <w:r w:rsidRPr="00A13D17">
              <w:t>1.589787</w:t>
            </w:r>
          </w:p>
        </w:tc>
        <w:tc>
          <w:tcPr>
            <w:tcW w:w="1147" w:type="dxa"/>
            <w:noWrap/>
            <w:hideMark/>
          </w:tcPr>
          <w:p w14:paraId="5D341EDB" w14:textId="77777777" w:rsidR="00A13D17" w:rsidRPr="00A13D17" w:rsidRDefault="00A13D17" w:rsidP="00A13D17">
            <w:r w:rsidRPr="00A13D17">
              <w:t>3.590348</w:t>
            </w:r>
          </w:p>
        </w:tc>
        <w:tc>
          <w:tcPr>
            <w:tcW w:w="1147" w:type="dxa"/>
            <w:noWrap/>
            <w:hideMark/>
          </w:tcPr>
          <w:p w14:paraId="33909392" w14:textId="77777777" w:rsidR="00A13D17" w:rsidRPr="00A13D17" w:rsidRDefault="00A13D17" w:rsidP="00A13D17">
            <w:r w:rsidRPr="00A13D17">
              <w:t>4.149036</w:t>
            </w:r>
          </w:p>
        </w:tc>
        <w:tc>
          <w:tcPr>
            <w:tcW w:w="1147" w:type="dxa"/>
            <w:noWrap/>
            <w:hideMark/>
          </w:tcPr>
          <w:p w14:paraId="4C7A23FA" w14:textId="77777777" w:rsidR="00A13D17" w:rsidRPr="00A13D17" w:rsidRDefault="00A13D17" w:rsidP="00A13D17">
            <w:r w:rsidRPr="00A13D17">
              <w:t>6.250473</w:t>
            </w:r>
          </w:p>
        </w:tc>
        <w:tc>
          <w:tcPr>
            <w:tcW w:w="1147" w:type="dxa"/>
            <w:noWrap/>
            <w:hideMark/>
          </w:tcPr>
          <w:p w14:paraId="04C302CB" w14:textId="77777777" w:rsidR="00A13D17" w:rsidRPr="00A13D17" w:rsidRDefault="00A13D17" w:rsidP="00A13D17">
            <w:r w:rsidRPr="00A13D17">
              <w:t>7.778255</w:t>
            </w:r>
          </w:p>
        </w:tc>
      </w:tr>
      <w:tr w:rsidR="00A13D17" w:rsidRPr="00A13D17" w14:paraId="797AF691" w14:textId="77777777" w:rsidTr="00A13D17">
        <w:trPr>
          <w:trHeight w:val="261"/>
        </w:trPr>
        <w:tc>
          <w:tcPr>
            <w:tcW w:w="1147" w:type="dxa"/>
            <w:noWrap/>
            <w:hideMark/>
          </w:tcPr>
          <w:p w14:paraId="13D372AD" w14:textId="77777777" w:rsidR="00A13D17" w:rsidRPr="00A13D17" w:rsidRDefault="00A13D17" w:rsidP="00A13D17">
            <w:pPr>
              <w:rPr>
                <w:b/>
                <w:bCs/>
              </w:rPr>
            </w:pPr>
            <w:r w:rsidRPr="00A13D17">
              <w:rPr>
                <w:b/>
                <w:bCs/>
              </w:rPr>
              <w:t>2.063888</w:t>
            </w:r>
          </w:p>
        </w:tc>
        <w:tc>
          <w:tcPr>
            <w:tcW w:w="1147" w:type="dxa"/>
            <w:noWrap/>
            <w:hideMark/>
          </w:tcPr>
          <w:p w14:paraId="31E30CB9" w14:textId="77777777" w:rsidR="00A13D17" w:rsidRPr="00A13D17" w:rsidRDefault="00A13D17" w:rsidP="00A13D17">
            <w:pPr>
              <w:rPr>
                <w:b/>
                <w:bCs/>
              </w:rPr>
            </w:pPr>
            <w:r w:rsidRPr="00A13D17">
              <w:rPr>
                <w:b/>
                <w:bCs/>
              </w:rPr>
              <w:t>2.784885</w:t>
            </w:r>
          </w:p>
        </w:tc>
        <w:tc>
          <w:tcPr>
            <w:tcW w:w="1147" w:type="dxa"/>
            <w:noWrap/>
            <w:hideMark/>
          </w:tcPr>
          <w:p w14:paraId="6E6BDFAF" w14:textId="77777777" w:rsidR="00A13D17" w:rsidRPr="00A13D17" w:rsidRDefault="00A13D17" w:rsidP="00A13D17">
            <w:pPr>
              <w:rPr>
                <w:b/>
                <w:bCs/>
              </w:rPr>
            </w:pPr>
            <w:r w:rsidRPr="00A13D17">
              <w:rPr>
                <w:b/>
                <w:bCs/>
              </w:rPr>
              <w:t>4.384018</w:t>
            </w:r>
          </w:p>
        </w:tc>
        <w:tc>
          <w:tcPr>
            <w:tcW w:w="1147" w:type="dxa"/>
            <w:noWrap/>
            <w:hideMark/>
          </w:tcPr>
          <w:p w14:paraId="3B712B8B" w14:textId="77777777" w:rsidR="00A13D17" w:rsidRPr="00A13D17" w:rsidRDefault="00A13D17" w:rsidP="00A13D17">
            <w:pPr>
              <w:rPr>
                <w:b/>
                <w:bCs/>
              </w:rPr>
            </w:pPr>
            <w:r w:rsidRPr="00A13D17">
              <w:rPr>
                <w:b/>
                <w:bCs/>
              </w:rPr>
              <w:t>5.34122</w:t>
            </w:r>
          </w:p>
        </w:tc>
        <w:tc>
          <w:tcPr>
            <w:tcW w:w="1147" w:type="dxa"/>
            <w:noWrap/>
            <w:hideMark/>
          </w:tcPr>
          <w:p w14:paraId="7FA04DC8" w14:textId="77777777" w:rsidR="00A13D17" w:rsidRPr="00A13D17" w:rsidRDefault="00A13D17" w:rsidP="00A13D17">
            <w:pPr>
              <w:rPr>
                <w:b/>
                <w:bCs/>
              </w:rPr>
            </w:pPr>
            <w:r w:rsidRPr="00A13D17">
              <w:rPr>
                <w:b/>
                <w:bCs/>
              </w:rPr>
              <w:t>6.485017</w:t>
            </w:r>
          </w:p>
        </w:tc>
        <w:tc>
          <w:tcPr>
            <w:tcW w:w="1147" w:type="dxa"/>
            <w:noWrap/>
            <w:hideMark/>
          </w:tcPr>
          <w:p w14:paraId="43D4ED23" w14:textId="77777777" w:rsidR="00A13D17" w:rsidRPr="00A13D17" w:rsidRDefault="00A13D17" w:rsidP="00A13D17">
            <w:pPr>
              <w:rPr>
                <w:b/>
                <w:bCs/>
              </w:rPr>
            </w:pPr>
            <w:r w:rsidRPr="00A13D17">
              <w:rPr>
                <w:b/>
                <w:bCs/>
              </w:rPr>
              <w:t>1.950815</w:t>
            </w:r>
          </w:p>
        </w:tc>
        <w:tc>
          <w:tcPr>
            <w:tcW w:w="1147" w:type="dxa"/>
            <w:noWrap/>
            <w:hideMark/>
          </w:tcPr>
          <w:p w14:paraId="5A9A3EBD" w14:textId="77777777" w:rsidR="00A13D17" w:rsidRPr="00A13D17" w:rsidRDefault="00A13D17" w:rsidP="00A13D17">
            <w:pPr>
              <w:rPr>
                <w:b/>
                <w:bCs/>
              </w:rPr>
            </w:pPr>
            <w:r w:rsidRPr="00A13D17">
              <w:rPr>
                <w:b/>
                <w:bCs/>
              </w:rPr>
              <w:t>2.705957</w:t>
            </w:r>
          </w:p>
        </w:tc>
        <w:tc>
          <w:tcPr>
            <w:tcW w:w="1147" w:type="dxa"/>
            <w:noWrap/>
            <w:hideMark/>
          </w:tcPr>
          <w:p w14:paraId="6A65CF7F" w14:textId="77777777" w:rsidR="00A13D17" w:rsidRPr="00A13D17" w:rsidRDefault="00A13D17" w:rsidP="00A13D17">
            <w:pPr>
              <w:rPr>
                <w:b/>
                <w:bCs/>
              </w:rPr>
            </w:pPr>
            <w:r w:rsidRPr="00A13D17">
              <w:rPr>
                <w:b/>
                <w:bCs/>
              </w:rPr>
              <w:t>3.906796</w:t>
            </w:r>
          </w:p>
        </w:tc>
        <w:tc>
          <w:tcPr>
            <w:tcW w:w="1147" w:type="dxa"/>
            <w:noWrap/>
            <w:hideMark/>
          </w:tcPr>
          <w:p w14:paraId="5ED6181F" w14:textId="77777777" w:rsidR="00A13D17" w:rsidRPr="00A13D17" w:rsidRDefault="00A13D17" w:rsidP="00A13D17">
            <w:pPr>
              <w:rPr>
                <w:b/>
                <w:bCs/>
              </w:rPr>
            </w:pPr>
            <w:r w:rsidRPr="00A13D17">
              <w:rPr>
                <w:b/>
                <w:bCs/>
              </w:rPr>
              <w:t>5.086138</w:t>
            </w:r>
          </w:p>
        </w:tc>
        <w:tc>
          <w:tcPr>
            <w:tcW w:w="1147" w:type="dxa"/>
            <w:noWrap/>
            <w:hideMark/>
          </w:tcPr>
          <w:p w14:paraId="5668470F" w14:textId="77777777" w:rsidR="00A13D17" w:rsidRPr="00A13D17" w:rsidRDefault="00A13D17" w:rsidP="00A13D17">
            <w:pPr>
              <w:rPr>
                <w:b/>
                <w:bCs/>
              </w:rPr>
            </w:pPr>
            <w:r w:rsidRPr="00A13D17">
              <w:rPr>
                <w:b/>
                <w:bCs/>
              </w:rPr>
              <w:t>5.947916</w:t>
            </w:r>
          </w:p>
        </w:tc>
      </w:tr>
    </w:tbl>
    <w:p w14:paraId="12685959" w14:textId="23B48D42" w:rsidR="00435557" w:rsidRDefault="00435557" w:rsidP="00F529BC"/>
    <w:p w14:paraId="33B845B9" w14:textId="77777777" w:rsidR="00A13D17" w:rsidRDefault="00435557" w:rsidP="00F529BC">
      <w:r>
        <w:t>2</w:t>
      </w:r>
      <w:r w:rsidRPr="00435557">
        <w:rPr>
          <w:vertAlign w:val="superscript"/>
        </w:rPr>
        <w:t>nd</w:t>
      </w:r>
      <w:r>
        <w:t xml:space="preserve"> Node</w:t>
      </w:r>
    </w:p>
    <w:tbl>
      <w:tblPr>
        <w:tblStyle w:val="TableGrid"/>
        <w:tblW w:w="0" w:type="auto"/>
        <w:tblLook w:val="04A0" w:firstRow="1" w:lastRow="0" w:firstColumn="1" w:lastColumn="0" w:noHBand="0" w:noVBand="1"/>
      </w:tblPr>
      <w:tblGrid>
        <w:gridCol w:w="1150"/>
        <w:gridCol w:w="1150"/>
        <w:gridCol w:w="1150"/>
        <w:gridCol w:w="1150"/>
        <w:gridCol w:w="1150"/>
        <w:gridCol w:w="1150"/>
        <w:gridCol w:w="1150"/>
        <w:gridCol w:w="1150"/>
        <w:gridCol w:w="1150"/>
        <w:gridCol w:w="1150"/>
      </w:tblGrid>
      <w:tr w:rsidR="00A13D17" w:rsidRPr="00A13D17" w14:paraId="5AA92D22" w14:textId="77777777" w:rsidTr="00A13D17">
        <w:trPr>
          <w:trHeight w:val="261"/>
        </w:trPr>
        <w:tc>
          <w:tcPr>
            <w:tcW w:w="1150" w:type="dxa"/>
            <w:noWrap/>
            <w:hideMark/>
          </w:tcPr>
          <w:p w14:paraId="3F57A89E" w14:textId="77777777" w:rsidR="00A13D17" w:rsidRPr="00A13D17" w:rsidRDefault="00A13D17" w:rsidP="00A13D17">
            <w:r w:rsidRPr="00A13D17">
              <w:t>Tx01</w:t>
            </w:r>
          </w:p>
        </w:tc>
        <w:tc>
          <w:tcPr>
            <w:tcW w:w="1150" w:type="dxa"/>
            <w:noWrap/>
            <w:hideMark/>
          </w:tcPr>
          <w:p w14:paraId="20EC8A25" w14:textId="77777777" w:rsidR="00A13D17" w:rsidRPr="00A13D17" w:rsidRDefault="00A13D17" w:rsidP="00A13D17">
            <w:r w:rsidRPr="00A13D17">
              <w:t>Tx02</w:t>
            </w:r>
          </w:p>
        </w:tc>
        <w:tc>
          <w:tcPr>
            <w:tcW w:w="1150" w:type="dxa"/>
            <w:noWrap/>
            <w:hideMark/>
          </w:tcPr>
          <w:p w14:paraId="2D7C71A1" w14:textId="77777777" w:rsidR="00A13D17" w:rsidRPr="00A13D17" w:rsidRDefault="00A13D17" w:rsidP="00A13D17">
            <w:r w:rsidRPr="00A13D17">
              <w:t>Tx03</w:t>
            </w:r>
          </w:p>
        </w:tc>
        <w:tc>
          <w:tcPr>
            <w:tcW w:w="1150" w:type="dxa"/>
            <w:noWrap/>
            <w:hideMark/>
          </w:tcPr>
          <w:p w14:paraId="1A1FEC35" w14:textId="77777777" w:rsidR="00A13D17" w:rsidRPr="00A13D17" w:rsidRDefault="00A13D17" w:rsidP="00A13D17">
            <w:r w:rsidRPr="00A13D17">
              <w:t>Tx04</w:t>
            </w:r>
          </w:p>
        </w:tc>
        <w:tc>
          <w:tcPr>
            <w:tcW w:w="1150" w:type="dxa"/>
            <w:noWrap/>
            <w:hideMark/>
          </w:tcPr>
          <w:p w14:paraId="55B56201" w14:textId="77777777" w:rsidR="00A13D17" w:rsidRPr="00A13D17" w:rsidRDefault="00A13D17" w:rsidP="00A13D17">
            <w:r w:rsidRPr="00A13D17">
              <w:t>Tx05</w:t>
            </w:r>
          </w:p>
        </w:tc>
        <w:tc>
          <w:tcPr>
            <w:tcW w:w="1150" w:type="dxa"/>
            <w:noWrap/>
            <w:hideMark/>
          </w:tcPr>
          <w:p w14:paraId="2A7D9569" w14:textId="77777777" w:rsidR="00A13D17" w:rsidRPr="00A13D17" w:rsidRDefault="00A13D17" w:rsidP="00A13D17">
            <w:r w:rsidRPr="00A13D17">
              <w:t>Tx06</w:t>
            </w:r>
          </w:p>
        </w:tc>
        <w:tc>
          <w:tcPr>
            <w:tcW w:w="1150" w:type="dxa"/>
            <w:noWrap/>
            <w:hideMark/>
          </w:tcPr>
          <w:p w14:paraId="2ED996D7" w14:textId="77777777" w:rsidR="00A13D17" w:rsidRPr="00A13D17" w:rsidRDefault="00A13D17" w:rsidP="00A13D17">
            <w:r w:rsidRPr="00A13D17">
              <w:t>Tx07</w:t>
            </w:r>
          </w:p>
        </w:tc>
        <w:tc>
          <w:tcPr>
            <w:tcW w:w="1150" w:type="dxa"/>
            <w:noWrap/>
            <w:hideMark/>
          </w:tcPr>
          <w:p w14:paraId="6C7C8AB2" w14:textId="77777777" w:rsidR="00A13D17" w:rsidRPr="00A13D17" w:rsidRDefault="00A13D17" w:rsidP="00A13D17">
            <w:r w:rsidRPr="00A13D17">
              <w:t>Tx08</w:t>
            </w:r>
          </w:p>
        </w:tc>
        <w:tc>
          <w:tcPr>
            <w:tcW w:w="1150" w:type="dxa"/>
            <w:noWrap/>
            <w:hideMark/>
          </w:tcPr>
          <w:p w14:paraId="00E1D1A5" w14:textId="77777777" w:rsidR="00A13D17" w:rsidRPr="00A13D17" w:rsidRDefault="00A13D17" w:rsidP="00A13D17">
            <w:r w:rsidRPr="00A13D17">
              <w:t>Tx09</w:t>
            </w:r>
          </w:p>
        </w:tc>
        <w:tc>
          <w:tcPr>
            <w:tcW w:w="1150" w:type="dxa"/>
            <w:noWrap/>
            <w:hideMark/>
          </w:tcPr>
          <w:p w14:paraId="72344788" w14:textId="77777777" w:rsidR="00A13D17" w:rsidRPr="00A13D17" w:rsidRDefault="00A13D17" w:rsidP="00A13D17">
            <w:r w:rsidRPr="00A13D17">
              <w:t>Tx10</w:t>
            </w:r>
          </w:p>
        </w:tc>
      </w:tr>
      <w:tr w:rsidR="00A13D17" w:rsidRPr="00A13D17" w14:paraId="6E204CCD" w14:textId="77777777" w:rsidTr="00A13D17">
        <w:trPr>
          <w:trHeight w:val="261"/>
        </w:trPr>
        <w:tc>
          <w:tcPr>
            <w:tcW w:w="1150" w:type="dxa"/>
            <w:noWrap/>
            <w:hideMark/>
          </w:tcPr>
          <w:p w14:paraId="273558FB" w14:textId="77777777" w:rsidR="00A13D17" w:rsidRPr="00A13D17" w:rsidRDefault="00A13D17" w:rsidP="00A13D17">
            <w:r w:rsidRPr="00A13D17">
              <w:t>1.959161</w:t>
            </w:r>
          </w:p>
        </w:tc>
        <w:tc>
          <w:tcPr>
            <w:tcW w:w="1150" w:type="dxa"/>
            <w:noWrap/>
            <w:hideMark/>
          </w:tcPr>
          <w:p w14:paraId="44A350AD" w14:textId="77777777" w:rsidR="00A13D17" w:rsidRPr="00A13D17" w:rsidRDefault="00A13D17" w:rsidP="00A13D17">
            <w:r w:rsidRPr="00A13D17">
              <w:t>2.986955</w:t>
            </w:r>
          </w:p>
        </w:tc>
        <w:tc>
          <w:tcPr>
            <w:tcW w:w="1150" w:type="dxa"/>
            <w:noWrap/>
            <w:hideMark/>
          </w:tcPr>
          <w:p w14:paraId="485ADF3A" w14:textId="77777777" w:rsidR="00A13D17" w:rsidRPr="00A13D17" w:rsidRDefault="00A13D17" w:rsidP="00A13D17">
            <w:r w:rsidRPr="00A13D17">
              <w:t>4.344513</w:t>
            </w:r>
          </w:p>
        </w:tc>
        <w:tc>
          <w:tcPr>
            <w:tcW w:w="1150" w:type="dxa"/>
            <w:noWrap/>
            <w:hideMark/>
          </w:tcPr>
          <w:p w14:paraId="6132A0DD" w14:textId="77777777" w:rsidR="00A13D17" w:rsidRPr="00A13D17" w:rsidRDefault="00A13D17" w:rsidP="00A13D17">
            <w:r w:rsidRPr="00A13D17">
              <w:t>5.782628</w:t>
            </w:r>
          </w:p>
        </w:tc>
        <w:tc>
          <w:tcPr>
            <w:tcW w:w="1150" w:type="dxa"/>
            <w:noWrap/>
            <w:hideMark/>
          </w:tcPr>
          <w:p w14:paraId="6E523498" w14:textId="77777777" w:rsidR="00A13D17" w:rsidRPr="00A13D17" w:rsidRDefault="00A13D17" w:rsidP="00A13D17">
            <w:r w:rsidRPr="00A13D17">
              <w:t>5.894591</w:t>
            </w:r>
          </w:p>
        </w:tc>
        <w:tc>
          <w:tcPr>
            <w:tcW w:w="1150" w:type="dxa"/>
            <w:noWrap/>
            <w:hideMark/>
          </w:tcPr>
          <w:p w14:paraId="62B8A427" w14:textId="77777777" w:rsidR="00A13D17" w:rsidRPr="00A13D17" w:rsidRDefault="00A13D17" w:rsidP="00A13D17">
            <w:r w:rsidRPr="00A13D17">
              <w:t>2.637136</w:t>
            </w:r>
          </w:p>
        </w:tc>
        <w:tc>
          <w:tcPr>
            <w:tcW w:w="1150" w:type="dxa"/>
            <w:noWrap/>
            <w:hideMark/>
          </w:tcPr>
          <w:p w14:paraId="607E4C99" w14:textId="77777777" w:rsidR="00A13D17" w:rsidRPr="00A13D17" w:rsidRDefault="00A13D17" w:rsidP="00A13D17">
            <w:r w:rsidRPr="00A13D17">
              <w:t>2.387756</w:t>
            </w:r>
          </w:p>
        </w:tc>
        <w:tc>
          <w:tcPr>
            <w:tcW w:w="1150" w:type="dxa"/>
            <w:noWrap/>
            <w:hideMark/>
          </w:tcPr>
          <w:p w14:paraId="684D8104" w14:textId="77777777" w:rsidR="00A13D17" w:rsidRPr="00A13D17" w:rsidRDefault="00A13D17" w:rsidP="00A13D17">
            <w:r w:rsidRPr="00A13D17">
              <w:t>3.544513</w:t>
            </w:r>
          </w:p>
        </w:tc>
        <w:tc>
          <w:tcPr>
            <w:tcW w:w="1150" w:type="dxa"/>
            <w:noWrap/>
            <w:hideMark/>
          </w:tcPr>
          <w:p w14:paraId="005B64D4" w14:textId="77777777" w:rsidR="00A13D17" w:rsidRPr="00A13D17" w:rsidRDefault="00A13D17" w:rsidP="00A13D17">
            <w:r w:rsidRPr="00A13D17">
              <w:t>4.901047</w:t>
            </w:r>
          </w:p>
        </w:tc>
        <w:tc>
          <w:tcPr>
            <w:tcW w:w="1150" w:type="dxa"/>
            <w:noWrap/>
            <w:hideMark/>
          </w:tcPr>
          <w:p w14:paraId="4D37BB7B" w14:textId="77777777" w:rsidR="00A13D17" w:rsidRPr="00A13D17" w:rsidRDefault="00A13D17" w:rsidP="00A13D17">
            <w:r w:rsidRPr="00A13D17">
              <w:t>5.875025</w:t>
            </w:r>
          </w:p>
        </w:tc>
      </w:tr>
      <w:tr w:rsidR="00A13D17" w:rsidRPr="00A13D17" w14:paraId="2B817C05" w14:textId="77777777" w:rsidTr="00A13D17">
        <w:trPr>
          <w:trHeight w:val="261"/>
        </w:trPr>
        <w:tc>
          <w:tcPr>
            <w:tcW w:w="1150" w:type="dxa"/>
            <w:noWrap/>
            <w:hideMark/>
          </w:tcPr>
          <w:p w14:paraId="682F4B02" w14:textId="77777777" w:rsidR="00A13D17" w:rsidRPr="00A13D17" w:rsidRDefault="00A13D17" w:rsidP="00A13D17">
            <w:r w:rsidRPr="00A13D17">
              <w:t>1.79923</w:t>
            </w:r>
          </w:p>
        </w:tc>
        <w:tc>
          <w:tcPr>
            <w:tcW w:w="1150" w:type="dxa"/>
            <w:noWrap/>
            <w:hideMark/>
          </w:tcPr>
          <w:p w14:paraId="795D7359" w14:textId="77777777" w:rsidR="00A13D17" w:rsidRPr="00A13D17" w:rsidRDefault="00A13D17" w:rsidP="00A13D17">
            <w:r w:rsidRPr="00A13D17">
              <w:t>1.888101</w:t>
            </w:r>
          </w:p>
        </w:tc>
        <w:tc>
          <w:tcPr>
            <w:tcW w:w="1150" w:type="dxa"/>
            <w:noWrap/>
            <w:hideMark/>
          </w:tcPr>
          <w:p w14:paraId="111F258E" w14:textId="77777777" w:rsidR="00A13D17" w:rsidRPr="00A13D17" w:rsidRDefault="00A13D17" w:rsidP="00A13D17">
            <w:r w:rsidRPr="00A13D17">
              <w:t>3.89578</w:t>
            </w:r>
          </w:p>
        </w:tc>
        <w:tc>
          <w:tcPr>
            <w:tcW w:w="1150" w:type="dxa"/>
            <w:noWrap/>
            <w:hideMark/>
          </w:tcPr>
          <w:p w14:paraId="72F074C0" w14:textId="77777777" w:rsidR="00A13D17" w:rsidRPr="00A13D17" w:rsidRDefault="00A13D17" w:rsidP="00A13D17">
            <w:r w:rsidRPr="00A13D17">
              <w:t>5.6425</w:t>
            </w:r>
          </w:p>
        </w:tc>
        <w:tc>
          <w:tcPr>
            <w:tcW w:w="1150" w:type="dxa"/>
            <w:noWrap/>
            <w:hideMark/>
          </w:tcPr>
          <w:p w14:paraId="0DBBE47C" w14:textId="77777777" w:rsidR="00A13D17" w:rsidRPr="00A13D17" w:rsidRDefault="00A13D17" w:rsidP="00A13D17">
            <w:r w:rsidRPr="00A13D17">
              <w:t>5.483851</w:t>
            </w:r>
          </w:p>
        </w:tc>
        <w:tc>
          <w:tcPr>
            <w:tcW w:w="1150" w:type="dxa"/>
            <w:noWrap/>
            <w:hideMark/>
          </w:tcPr>
          <w:p w14:paraId="7C3930E6" w14:textId="77777777" w:rsidR="00A13D17" w:rsidRPr="00A13D17" w:rsidRDefault="00A13D17" w:rsidP="00A13D17">
            <w:r w:rsidRPr="00A13D17">
              <w:t>2.607203</w:t>
            </w:r>
          </w:p>
        </w:tc>
        <w:tc>
          <w:tcPr>
            <w:tcW w:w="1150" w:type="dxa"/>
            <w:noWrap/>
            <w:hideMark/>
          </w:tcPr>
          <w:p w14:paraId="3915EF2D" w14:textId="77777777" w:rsidR="00A13D17" w:rsidRPr="00A13D17" w:rsidRDefault="00A13D17" w:rsidP="00A13D17">
            <w:r w:rsidRPr="00A13D17">
              <w:t>2.393586</w:t>
            </w:r>
          </w:p>
        </w:tc>
        <w:tc>
          <w:tcPr>
            <w:tcW w:w="1150" w:type="dxa"/>
            <w:noWrap/>
            <w:hideMark/>
          </w:tcPr>
          <w:p w14:paraId="1985627F" w14:textId="77777777" w:rsidR="00A13D17" w:rsidRPr="00A13D17" w:rsidRDefault="00A13D17" w:rsidP="00A13D17">
            <w:r w:rsidRPr="00A13D17">
              <w:t>3.74539</w:t>
            </w:r>
          </w:p>
        </w:tc>
        <w:tc>
          <w:tcPr>
            <w:tcW w:w="1150" w:type="dxa"/>
            <w:noWrap/>
            <w:hideMark/>
          </w:tcPr>
          <w:p w14:paraId="2D20711D" w14:textId="77777777" w:rsidR="00A13D17" w:rsidRPr="00A13D17" w:rsidRDefault="00A13D17" w:rsidP="00A13D17">
            <w:r w:rsidRPr="00A13D17">
              <w:t>5.250366</w:t>
            </w:r>
          </w:p>
        </w:tc>
        <w:tc>
          <w:tcPr>
            <w:tcW w:w="1150" w:type="dxa"/>
            <w:noWrap/>
            <w:hideMark/>
          </w:tcPr>
          <w:p w14:paraId="50A02A3E" w14:textId="77777777" w:rsidR="00A13D17" w:rsidRPr="00A13D17" w:rsidRDefault="00A13D17" w:rsidP="00A13D17">
            <w:r w:rsidRPr="00A13D17">
              <w:t>7.317592</w:t>
            </w:r>
          </w:p>
        </w:tc>
      </w:tr>
      <w:tr w:rsidR="00A13D17" w:rsidRPr="00A13D17" w14:paraId="5E2CC27B" w14:textId="77777777" w:rsidTr="00A13D17">
        <w:trPr>
          <w:trHeight w:val="261"/>
        </w:trPr>
        <w:tc>
          <w:tcPr>
            <w:tcW w:w="1150" w:type="dxa"/>
            <w:noWrap/>
            <w:hideMark/>
          </w:tcPr>
          <w:p w14:paraId="217F8A16" w14:textId="77777777" w:rsidR="00A13D17" w:rsidRPr="00A13D17" w:rsidRDefault="00A13D17" w:rsidP="00A13D17">
            <w:r w:rsidRPr="00A13D17">
              <w:t>2.659432</w:t>
            </w:r>
          </w:p>
        </w:tc>
        <w:tc>
          <w:tcPr>
            <w:tcW w:w="1150" w:type="dxa"/>
            <w:noWrap/>
            <w:hideMark/>
          </w:tcPr>
          <w:p w14:paraId="34E11F4C" w14:textId="77777777" w:rsidR="00A13D17" w:rsidRPr="00A13D17" w:rsidRDefault="00A13D17" w:rsidP="00A13D17">
            <w:r w:rsidRPr="00A13D17">
              <w:t>2.973867</w:t>
            </w:r>
          </w:p>
        </w:tc>
        <w:tc>
          <w:tcPr>
            <w:tcW w:w="1150" w:type="dxa"/>
            <w:noWrap/>
            <w:hideMark/>
          </w:tcPr>
          <w:p w14:paraId="3B7A6E04" w14:textId="77777777" w:rsidR="00A13D17" w:rsidRPr="00A13D17" w:rsidRDefault="00A13D17" w:rsidP="00A13D17">
            <w:r w:rsidRPr="00A13D17">
              <w:t>3.77359</w:t>
            </w:r>
          </w:p>
        </w:tc>
        <w:tc>
          <w:tcPr>
            <w:tcW w:w="1150" w:type="dxa"/>
            <w:noWrap/>
            <w:hideMark/>
          </w:tcPr>
          <w:p w14:paraId="62DB6D43" w14:textId="77777777" w:rsidR="00A13D17" w:rsidRPr="00A13D17" w:rsidRDefault="00A13D17" w:rsidP="00A13D17">
            <w:r w:rsidRPr="00A13D17">
              <w:t>4.615575</w:t>
            </w:r>
          </w:p>
        </w:tc>
        <w:tc>
          <w:tcPr>
            <w:tcW w:w="1150" w:type="dxa"/>
            <w:noWrap/>
            <w:hideMark/>
          </w:tcPr>
          <w:p w14:paraId="16FB8D11" w14:textId="77777777" w:rsidR="00A13D17" w:rsidRPr="00A13D17" w:rsidRDefault="00A13D17" w:rsidP="00A13D17">
            <w:r w:rsidRPr="00A13D17">
              <w:t>6.736215</w:t>
            </w:r>
          </w:p>
        </w:tc>
        <w:tc>
          <w:tcPr>
            <w:tcW w:w="1150" w:type="dxa"/>
            <w:noWrap/>
            <w:hideMark/>
          </w:tcPr>
          <w:p w14:paraId="4B5F83F7" w14:textId="77777777" w:rsidR="00A13D17" w:rsidRPr="00A13D17" w:rsidRDefault="00A13D17" w:rsidP="00A13D17">
            <w:r w:rsidRPr="00A13D17">
              <w:t>1.651981</w:t>
            </w:r>
          </w:p>
        </w:tc>
        <w:tc>
          <w:tcPr>
            <w:tcW w:w="1150" w:type="dxa"/>
            <w:noWrap/>
            <w:hideMark/>
          </w:tcPr>
          <w:p w14:paraId="2A567CD0" w14:textId="77777777" w:rsidR="00A13D17" w:rsidRPr="00A13D17" w:rsidRDefault="00A13D17" w:rsidP="00A13D17">
            <w:r w:rsidRPr="00A13D17">
              <w:t>1.844528</w:t>
            </w:r>
          </w:p>
        </w:tc>
        <w:tc>
          <w:tcPr>
            <w:tcW w:w="1150" w:type="dxa"/>
            <w:noWrap/>
            <w:hideMark/>
          </w:tcPr>
          <w:p w14:paraId="52FF087C" w14:textId="77777777" w:rsidR="00A13D17" w:rsidRPr="00A13D17" w:rsidRDefault="00A13D17" w:rsidP="00A13D17">
            <w:r w:rsidRPr="00A13D17">
              <w:t>2.881114</w:t>
            </w:r>
          </w:p>
        </w:tc>
        <w:tc>
          <w:tcPr>
            <w:tcW w:w="1150" w:type="dxa"/>
            <w:noWrap/>
            <w:hideMark/>
          </w:tcPr>
          <w:p w14:paraId="1CF55D7B" w14:textId="77777777" w:rsidR="00A13D17" w:rsidRPr="00A13D17" w:rsidRDefault="00A13D17" w:rsidP="00A13D17">
            <w:r w:rsidRPr="00A13D17">
              <w:t>5.930545</w:t>
            </w:r>
          </w:p>
        </w:tc>
        <w:tc>
          <w:tcPr>
            <w:tcW w:w="1150" w:type="dxa"/>
            <w:noWrap/>
            <w:hideMark/>
          </w:tcPr>
          <w:p w14:paraId="0C1008C2" w14:textId="77777777" w:rsidR="00A13D17" w:rsidRPr="00A13D17" w:rsidRDefault="00A13D17" w:rsidP="00A13D17">
            <w:r w:rsidRPr="00A13D17">
              <w:t>6.168054</w:t>
            </w:r>
          </w:p>
        </w:tc>
      </w:tr>
      <w:tr w:rsidR="00A13D17" w:rsidRPr="00A13D17" w14:paraId="4E8F7164" w14:textId="77777777" w:rsidTr="00A13D17">
        <w:trPr>
          <w:trHeight w:val="261"/>
        </w:trPr>
        <w:tc>
          <w:tcPr>
            <w:tcW w:w="1150" w:type="dxa"/>
            <w:noWrap/>
            <w:hideMark/>
          </w:tcPr>
          <w:p w14:paraId="762DD7E0" w14:textId="77777777" w:rsidR="00A13D17" w:rsidRPr="00A13D17" w:rsidRDefault="00A13D17" w:rsidP="00A13D17">
            <w:r w:rsidRPr="00A13D17">
              <w:t>2.314375</w:t>
            </w:r>
          </w:p>
        </w:tc>
        <w:tc>
          <w:tcPr>
            <w:tcW w:w="1150" w:type="dxa"/>
            <w:noWrap/>
            <w:hideMark/>
          </w:tcPr>
          <w:p w14:paraId="57BF9B7E" w14:textId="77777777" w:rsidR="00A13D17" w:rsidRPr="00A13D17" w:rsidRDefault="00A13D17" w:rsidP="00A13D17">
            <w:r w:rsidRPr="00A13D17">
              <w:t>2.162584</w:t>
            </w:r>
          </w:p>
        </w:tc>
        <w:tc>
          <w:tcPr>
            <w:tcW w:w="1150" w:type="dxa"/>
            <w:noWrap/>
            <w:hideMark/>
          </w:tcPr>
          <w:p w14:paraId="6CBD18FF" w14:textId="77777777" w:rsidR="00A13D17" w:rsidRPr="00A13D17" w:rsidRDefault="00A13D17" w:rsidP="00A13D17">
            <w:r w:rsidRPr="00A13D17">
              <w:t>3.893644</w:t>
            </w:r>
          </w:p>
        </w:tc>
        <w:tc>
          <w:tcPr>
            <w:tcW w:w="1150" w:type="dxa"/>
            <w:noWrap/>
            <w:hideMark/>
          </w:tcPr>
          <w:p w14:paraId="2D74E1E1" w14:textId="77777777" w:rsidR="00A13D17" w:rsidRPr="00A13D17" w:rsidRDefault="00A13D17" w:rsidP="00A13D17">
            <w:r w:rsidRPr="00A13D17">
              <w:t>5.465496</w:t>
            </w:r>
          </w:p>
        </w:tc>
        <w:tc>
          <w:tcPr>
            <w:tcW w:w="1150" w:type="dxa"/>
            <w:noWrap/>
            <w:hideMark/>
          </w:tcPr>
          <w:p w14:paraId="780A364C" w14:textId="77777777" w:rsidR="00A13D17" w:rsidRPr="00A13D17" w:rsidRDefault="00A13D17" w:rsidP="00A13D17">
            <w:r w:rsidRPr="00A13D17">
              <w:t>6.231234</w:t>
            </w:r>
          </w:p>
        </w:tc>
        <w:tc>
          <w:tcPr>
            <w:tcW w:w="1150" w:type="dxa"/>
            <w:noWrap/>
            <w:hideMark/>
          </w:tcPr>
          <w:p w14:paraId="3AD1FF57" w14:textId="77777777" w:rsidR="00A13D17" w:rsidRPr="00A13D17" w:rsidRDefault="00A13D17" w:rsidP="00A13D17">
            <w:r w:rsidRPr="00A13D17">
              <w:t>2.131936</w:t>
            </w:r>
          </w:p>
        </w:tc>
        <w:tc>
          <w:tcPr>
            <w:tcW w:w="1150" w:type="dxa"/>
            <w:noWrap/>
            <w:hideMark/>
          </w:tcPr>
          <w:p w14:paraId="253D7EA7" w14:textId="77777777" w:rsidR="00A13D17" w:rsidRPr="00A13D17" w:rsidRDefault="00A13D17" w:rsidP="00A13D17">
            <w:r w:rsidRPr="00A13D17">
              <w:t>2.802566</w:t>
            </w:r>
          </w:p>
        </w:tc>
        <w:tc>
          <w:tcPr>
            <w:tcW w:w="1150" w:type="dxa"/>
            <w:noWrap/>
            <w:hideMark/>
          </w:tcPr>
          <w:p w14:paraId="4330A289" w14:textId="77777777" w:rsidR="00A13D17" w:rsidRPr="00A13D17" w:rsidRDefault="00A13D17" w:rsidP="00A13D17">
            <w:r w:rsidRPr="00A13D17">
              <w:t>3.918911</w:t>
            </w:r>
          </w:p>
        </w:tc>
        <w:tc>
          <w:tcPr>
            <w:tcW w:w="1150" w:type="dxa"/>
            <w:noWrap/>
            <w:hideMark/>
          </w:tcPr>
          <w:p w14:paraId="3BD841C1" w14:textId="77777777" w:rsidR="00A13D17" w:rsidRPr="00A13D17" w:rsidRDefault="00A13D17" w:rsidP="00A13D17">
            <w:r w:rsidRPr="00A13D17">
              <w:t>4.564461</w:t>
            </w:r>
          </w:p>
        </w:tc>
        <w:tc>
          <w:tcPr>
            <w:tcW w:w="1150" w:type="dxa"/>
            <w:noWrap/>
            <w:hideMark/>
          </w:tcPr>
          <w:p w14:paraId="725F56BC" w14:textId="77777777" w:rsidR="00A13D17" w:rsidRPr="00A13D17" w:rsidRDefault="00A13D17" w:rsidP="00A13D17">
            <w:r w:rsidRPr="00A13D17">
              <w:t>5.585637</w:t>
            </w:r>
          </w:p>
        </w:tc>
      </w:tr>
      <w:tr w:rsidR="00A13D17" w:rsidRPr="00A13D17" w14:paraId="28DE4861" w14:textId="77777777" w:rsidTr="00A13D17">
        <w:trPr>
          <w:trHeight w:val="261"/>
        </w:trPr>
        <w:tc>
          <w:tcPr>
            <w:tcW w:w="1150" w:type="dxa"/>
            <w:noWrap/>
            <w:hideMark/>
          </w:tcPr>
          <w:p w14:paraId="6FFDF659" w14:textId="77777777" w:rsidR="00A13D17" w:rsidRPr="00A13D17" w:rsidRDefault="00A13D17" w:rsidP="00A13D17">
            <w:r w:rsidRPr="00A13D17">
              <w:t>2.17261</w:t>
            </w:r>
          </w:p>
        </w:tc>
        <w:tc>
          <w:tcPr>
            <w:tcW w:w="1150" w:type="dxa"/>
            <w:noWrap/>
            <w:hideMark/>
          </w:tcPr>
          <w:p w14:paraId="7CE0992F" w14:textId="77777777" w:rsidR="00A13D17" w:rsidRPr="00A13D17" w:rsidRDefault="00A13D17" w:rsidP="00A13D17">
            <w:r w:rsidRPr="00A13D17">
              <w:t>2.271978</w:t>
            </w:r>
          </w:p>
        </w:tc>
        <w:tc>
          <w:tcPr>
            <w:tcW w:w="1150" w:type="dxa"/>
            <w:noWrap/>
            <w:hideMark/>
          </w:tcPr>
          <w:p w14:paraId="4F618CCB" w14:textId="77777777" w:rsidR="00A13D17" w:rsidRPr="00A13D17" w:rsidRDefault="00A13D17" w:rsidP="00A13D17">
            <w:r w:rsidRPr="00A13D17">
              <w:t>3.8418</w:t>
            </w:r>
          </w:p>
        </w:tc>
        <w:tc>
          <w:tcPr>
            <w:tcW w:w="1150" w:type="dxa"/>
            <w:noWrap/>
            <w:hideMark/>
          </w:tcPr>
          <w:p w14:paraId="6C633729" w14:textId="77777777" w:rsidR="00A13D17" w:rsidRPr="00A13D17" w:rsidRDefault="00A13D17" w:rsidP="00A13D17">
            <w:r w:rsidRPr="00A13D17">
              <w:t>5.951358</w:t>
            </w:r>
          </w:p>
        </w:tc>
        <w:tc>
          <w:tcPr>
            <w:tcW w:w="1150" w:type="dxa"/>
            <w:noWrap/>
            <w:hideMark/>
          </w:tcPr>
          <w:p w14:paraId="354823EB" w14:textId="77777777" w:rsidR="00A13D17" w:rsidRPr="00A13D17" w:rsidRDefault="00A13D17" w:rsidP="00A13D17">
            <w:r w:rsidRPr="00A13D17">
              <w:t>8.277172</w:t>
            </w:r>
          </w:p>
        </w:tc>
        <w:tc>
          <w:tcPr>
            <w:tcW w:w="1150" w:type="dxa"/>
            <w:noWrap/>
            <w:hideMark/>
          </w:tcPr>
          <w:p w14:paraId="2B96CA4F" w14:textId="77777777" w:rsidR="00A13D17" w:rsidRPr="00A13D17" w:rsidRDefault="00A13D17" w:rsidP="00A13D17">
            <w:r w:rsidRPr="00A13D17">
              <w:t>2.127562</w:t>
            </w:r>
          </w:p>
        </w:tc>
        <w:tc>
          <w:tcPr>
            <w:tcW w:w="1150" w:type="dxa"/>
            <w:noWrap/>
            <w:hideMark/>
          </w:tcPr>
          <w:p w14:paraId="52DC0DAB" w14:textId="77777777" w:rsidR="00A13D17" w:rsidRPr="00A13D17" w:rsidRDefault="00A13D17" w:rsidP="00A13D17">
            <w:r w:rsidRPr="00A13D17">
              <w:t>2.889096</w:t>
            </w:r>
          </w:p>
        </w:tc>
        <w:tc>
          <w:tcPr>
            <w:tcW w:w="1150" w:type="dxa"/>
            <w:noWrap/>
            <w:hideMark/>
          </w:tcPr>
          <w:p w14:paraId="5F053236" w14:textId="77777777" w:rsidR="00A13D17" w:rsidRPr="00A13D17" w:rsidRDefault="00A13D17" w:rsidP="00A13D17">
            <w:r w:rsidRPr="00A13D17">
              <w:t>4.193926</w:t>
            </w:r>
          </w:p>
        </w:tc>
        <w:tc>
          <w:tcPr>
            <w:tcW w:w="1150" w:type="dxa"/>
            <w:noWrap/>
            <w:hideMark/>
          </w:tcPr>
          <w:p w14:paraId="65641A55" w14:textId="77777777" w:rsidR="00A13D17" w:rsidRPr="00A13D17" w:rsidRDefault="00A13D17" w:rsidP="00A13D17">
            <w:r w:rsidRPr="00A13D17">
              <w:t>4.968222</w:t>
            </w:r>
          </w:p>
        </w:tc>
        <w:tc>
          <w:tcPr>
            <w:tcW w:w="1150" w:type="dxa"/>
            <w:noWrap/>
            <w:hideMark/>
          </w:tcPr>
          <w:p w14:paraId="4C530B1D" w14:textId="77777777" w:rsidR="00A13D17" w:rsidRPr="00A13D17" w:rsidRDefault="00A13D17" w:rsidP="00A13D17">
            <w:r w:rsidRPr="00A13D17">
              <w:t>5.714692</w:t>
            </w:r>
          </w:p>
        </w:tc>
      </w:tr>
      <w:tr w:rsidR="00A13D17" w:rsidRPr="00A13D17" w14:paraId="3FB1078D" w14:textId="77777777" w:rsidTr="00A13D17">
        <w:trPr>
          <w:trHeight w:val="261"/>
        </w:trPr>
        <w:tc>
          <w:tcPr>
            <w:tcW w:w="1150" w:type="dxa"/>
            <w:noWrap/>
            <w:hideMark/>
          </w:tcPr>
          <w:p w14:paraId="728B79D7" w14:textId="77777777" w:rsidR="00A13D17" w:rsidRPr="00A13D17" w:rsidRDefault="00A13D17" w:rsidP="00A13D17">
            <w:r w:rsidRPr="00A13D17">
              <w:t>2.398316</w:t>
            </w:r>
          </w:p>
        </w:tc>
        <w:tc>
          <w:tcPr>
            <w:tcW w:w="1150" w:type="dxa"/>
            <w:noWrap/>
            <w:hideMark/>
          </w:tcPr>
          <w:p w14:paraId="6BCE2DAE" w14:textId="77777777" w:rsidR="00A13D17" w:rsidRPr="00A13D17" w:rsidRDefault="00A13D17" w:rsidP="00A13D17">
            <w:r w:rsidRPr="00A13D17">
              <w:t>3.423077</w:t>
            </w:r>
          </w:p>
        </w:tc>
        <w:tc>
          <w:tcPr>
            <w:tcW w:w="1150" w:type="dxa"/>
            <w:noWrap/>
            <w:hideMark/>
          </w:tcPr>
          <w:p w14:paraId="5FBB60B9" w14:textId="77777777" w:rsidR="00A13D17" w:rsidRPr="00A13D17" w:rsidRDefault="00A13D17" w:rsidP="00A13D17">
            <w:r w:rsidRPr="00A13D17">
              <w:t>4.914054</w:t>
            </w:r>
          </w:p>
        </w:tc>
        <w:tc>
          <w:tcPr>
            <w:tcW w:w="1150" w:type="dxa"/>
            <w:noWrap/>
            <w:hideMark/>
          </w:tcPr>
          <w:p w14:paraId="327A846E" w14:textId="77777777" w:rsidR="00A13D17" w:rsidRPr="00A13D17" w:rsidRDefault="00A13D17" w:rsidP="00A13D17">
            <w:r w:rsidRPr="00A13D17">
              <w:t>6.926447</w:t>
            </w:r>
          </w:p>
        </w:tc>
        <w:tc>
          <w:tcPr>
            <w:tcW w:w="1150" w:type="dxa"/>
            <w:noWrap/>
            <w:hideMark/>
          </w:tcPr>
          <w:p w14:paraId="21374708" w14:textId="77777777" w:rsidR="00A13D17" w:rsidRPr="00A13D17" w:rsidRDefault="00A13D17" w:rsidP="00A13D17">
            <w:r w:rsidRPr="00A13D17">
              <w:t>5.969525</w:t>
            </w:r>
          </w:p>
        </w:tc>
        <w:tc>
          <w:tcPr>
            <w:tcW w:w="1150" w:type="dxa"/>
            <w:noWrap/>
            <w:hideMark/>
          </w:tcPr>
          <w:p w14:paraId="60ACB3EE" w14:textId="77777777" w:rsidR="00A13D17" w:rsidRPr="00A13D17" w:rsidRDefault="00A13D17" w:rsidP="00A13D17">
            <w:r w:rsidRPr="00A13D17">
              <w:t>2.231812</w:t>
            </w:r>
          </w:p>
        </w:tc>
        <w:tc>
          <w:tcPr>
            <w:tcW w:w="1150" w:type="dxa"/>
            <w:noWrap/>
            <w:hideMark/>
          </w:tcPr>
          <w:p w14:paraId="5C7F89E0" w14:textId="77777777" w:rsidR="00A13D17" w:rsidRPr="00A13D17" w:rsidRDefault="00A13D17" w:rsidP="00A13D17">
            <w:r w:rsidRPr="00A13D17">
              <w:t>2.638855</w:t>
            </w:r>
          </w:p>
        </w:tc>
        <w:tc>
          <w:tcPr>
            <w:tcW w:w="1150" w:type="dxa"/>
            <w:noWrap/>
            <w:hideMark/>
          </w:tcPr>
          <w:p w14:paraId="23D93D1B" w14:textId="77777777" w:rsidR="00A13D17" w:rsidRPr="00A13D17" w:rsidRDefault="00A13D17" w:rsidP="00A13D17">
            <w:r w:rsidRPr="00A13D17">
              <w:t>3.819922</w:t>
            </w:r>
          </w:p>
        </w:tc>
        <w:tc>
          <w:tcPr>
            <w:tcW w:w="1150" w:type="dxa"/>
            <w:noWrap/>
            <w:hideMark/>
          </w:tcPr>
          <w:p w14:paraId="6009E968" w14:textId="77777777" w:rsidR="00A13D17" w:rsidRPr="00A13D17" w:rsidRDefault="00A13D17" w:rsidP="00A13D17">
            <w:r w:rsidRPr="00A13D17">
              <w:t>4.948251</w:t>
            </w:r>
          </w:p>
        </w:tc>
        <w:tc>
          <w:tcPr>
            <w:tcW w:w="1150" w:type="dxa"/>
            <w:noWrap/>
            <w:hideMark/>
          </w:tcPr>
          <w:p w14:paraId="774C2840" w14:textId="77777777" w:rsidR="00A13D17" w:rsidRPr="00A13D17" w:rsidRDefault="00A13D17" w:rsidP="00A13D17">
            <w:r w:rsidRPr="00A13D17">
              <w:t>5.821366</w:t>
            </w:r>
          </w:p>
        </w:tc>
      </w:tr>
      <w:tr w:rsidR="00A13D17" w:rsidRPr="00A13D17" w14:paraId="711253D4" w14:textId="77777777" w:rsidTr="00A13D17">
        <w:trPr>
          <w:trHeight w:val="261"/>
        </w:trPr>
        <w:tc>
          <w:tcPr>
            <w:tcW w:w="1150" w:type="dxa"/>
            <w:noWrap/>
            <w:hideMark/>
          </w:tcPr>
          <w:p w14:paraId="057B8012" w14:textId="77777777" w:rsidR="00A13D17" w:rsidRPr="00A13D17" w:rsidRDefault="00A13D17" w:rsidP="00A13D17">
            <w:r w:rsidRPr="00A13D17">
              <w:t>1.70078</w:t>
            </w:r>
          </w:p>
        </w:tc>
        <w:tc>
          <w:tcPr>
            <w:tcW w:w="1150" w:type="dxa"/>
            <w:noWrap/>
            <w:hideMark/>
          </w:tcPr>
          <w:p w14:paraId="6DECEFD4" w14:textId="77777777" w:rsidR="00A13D17" w:rsidRPr="00A13D17" w:rsidRDefault="00A13D17" w:rsidP="00A13D17">
            <w:r w:rsidRPr="00A13D17">
              <w:t>2.64929</w:t>
            </w:r>
          </w:p>
        </w:tc>
        <w:tc>
          <w:tcPr>
            <w:tcW w:w="1150" w:type="dxa"/>
            <w:noWrap/>
            <w:hideMark/>
          </w:tcPr>
          <w:p w14:paraId="35B9882F" w14:textId="77777777" w:rsidR="00A13D17" w:rsidRPr="00A13D17" w:rsidRDefault="00A13D17" w:rsidP="00A13D17">
            <w:r w:rsidRPr="00A13D17">
              <w:t>3.920048</w:t>
            </w:r>
          </w:p>
        </w:tc>
        <w:tc>
          <w:tcPr>
            <w:tcW w:w="1150" w:type="dxa"/>
            <w:noWrap/>
            <w:hideMark/>
          </w:tcPr>
          <w:p w14:paraId="29AA49C5" w14:textId="77777777" w:rsidR="00A13D17" w:rsidRPr="00A13D17" w:rsidRDefault="00A13D17" w:rsidP="00A13D17">
            <w:r w:rsidRPr="00A13D17">
              <w:t>5.924012</w:t>
            </w:r>
          </w:p>
        </w:tc>
        <w:tc>
          <w:tcPr>
            <w:tcW w:w="1150" w:type="dxa"/>
            <w:noWrap/>
            <w:hideMark/>
          </w:tcPr>
          <w:p w14:paraId="04DCC41E" w14:textId="77777777" w:rsidR="00A13D17" w:rsidRPr="00A13D17" w:rsidRDefault="00A13D17" w:rsidP="00A13D17">
            <w:r w:rsidRPr="00A13D17">
              <w:t>5.662368</w:t>
            </w:r>
          </w:p>
        </w:tc>
        <w:tc>
          <w:tcPr>
            <w:tcW w:w="1150" w:type="dxa"/>
            <w:noWrap/>
            <w:hideMark/>
          </w:tcPr>
          <w:p w14:paraId="245C5332" w14:textId="77777777" w:rsidR="00A13D17" w:rsidRPr="00A13D17" w:rsidRDefault="00A13D17" w:rsidP="00A13D17">
            <w:r w:rsidRPr="00A13D17">
              <w:t>2.252289</w:t>
            </w:r>
          </w:p>
        </w:tc>
        <w:tc>
          <w:tcPr>
            <w:tcW w:w="1150" w:type="dxa"/>
            <w:noWrap/>
            <w:hideMark/>
          </w:tcPr>
          <w:p w14:paraId="04F063A8" w14:textId="77777777" w:rsidR="00A13D17" w:rsidRPr="00A13D17" w:rsidRDefault="00A13D17" w:rsidP="00A13D17">
            <w:r w:rsidRPr="00A13D17">
              <w:t>3.773189</w:t>
            </w:r>
          </w:p>
        </w:tc>
        <w:tc>
          <w:tcPr>
            <w:tcW w:w="1150" w:type="dxa"/>
            <w:noWrap/>
            <w:hideMark/>
          </w:tcPr>
          <w:p w14:paraId="152BEA3E" w14:textId="77777777" w:rsidR="00A13D17" w:rsidRPr="00A13D17" w:rsidRDefault="00A13D17" w:rsidP="00A13D17">
            <w:r w:rsidRPr="00A13D17">
              <w:t>4.153627</w:t>
            </w:r>
          </w:p>
        </w:tc>
        <w:tc>
          <w:tcPr>
            <w:tcW w:w="1150" w:type="dxa"/>
            <w:noWrap/>
            <w:hideMark/>
          </w:tcPr>
          <w:p w14:paraId="50C60791" w14:textId="77777777" w:rsidR="00A13D17" w:rsidRPr="00A13D17" w:rsidRDefault="00A13D17" w:rsidP="00A13D17">
            <w:r w:rsidRPr="00A13D17">
              <w:t>4.881534</w:t>
            </w:r>
          </w:p>
        </w:tc>
        <w:tc>
          <w:tcPr>
            <w:tcW w:w="1150" w:type="dxa"/>
            <w:noWrap/>
            <w:hideMark/>
          </w:tcPr>
          <w:p w14:paraId="581D249C" w14:textId="77777777" w:rsidR="00A13D17" w:rsidRPr="00A13D17" w:rsidRDefault="00A13D17" w:rsidP="00A13D17">
            <w:r w:rsidRPr="00A13D17">
              <w:t>8.49926</w:t>
            </w:r>
          </w:p>
        </w:tc>
      </w:tr>
      <w:tr w:rsidR="00A13D17" w:rsidRPr="00A13D17" w14:paraId="53D5F594" w14:textId="77777777" w:rsidTr="00A13D17">
        <w:trPr>
          <w:trHeight w:val="261"/>
        </w:trPr>
        <w:tc>
          <w:tcPr>
            <w:tcW w:w="1150" w:type="dxa"/>
            <w:noWrap/>
            <w:hideMark/>
          </w:tcPr>
          <w:p w14:paraId="6726E014" w14:textId="77777777" w:rsidR="00A13D17" w:rsidRPr="00A13D17" w:rsidRDefault="00A13D17" w:rsidP="00A13D17">
            <w:r w:rsidRPr="00A13D17">
              <w:t>2.412446</w:t>
            </w:r>
          </w:p>
        </w:tc>
        <w:tc>
          <w:tcPr>
            <w:tcW w:w="1150" w:type="dxa"/>
            <w:noWrap/>
            <w:hideMark/>
          </w:tcPr>
          <w:p w14:paraId="596F470A" w14:textId="77777777" w:rsidR="00A13D17" w:rsidRPr="00A13D17" w:rsidRDefault="00A13D17" w:rsidP="00A13D17">
            <w:r w:rsidRPr="00A13D17">
              <w:t>2.851928</w:t>
            </w:r>
          </w:p>
        </w:tc>
        <w:tc>
          <w:tcPr>
            <w:tcW w:w="1150" w:type="dxa"/>
            <w:noWrap/>
            <w:hideMark/>
          </w:tcPr>
          <w:p w14:paraId="1D053A6E" w14:textId="77777777" w:rsidR="00A13D17" w:rsidRPr="00A13D17" w:rsidRDefault="00A13D17" w:rsidP="00A13D17">
            <w:r w:rsidRPr="00A13D17">
              <w:t>5.73043</w:t>
            </w:r>
          </w:p>
        </w:tc>
        <w:tc>
          <w:tcPr>
            <w:tcW w:w="1150" w:type="dxa"/>
            <w:noWrap/>
            <w:hideMark/>
          </w:tcPr>
          <w:p w14:paraId="6C9F41BC" w14:textId="77777777" w:rsidR="00A13D17" w:rsidRPr="00A13D17" w:rsidRDefault="00A13D17" w:rsidP="00A13D17">
            <w:r w:rsidRPr="00A13D17">
              <w:t>6.726139</w:t>
            </w:r>
          </w:p>
        </w:tc>
        <w:tc>
          <w:tcPr>
            <w:tcW w:w="1150" w:type="dxa"/>
            <w:noWrap/>
            <w:hideMark/>
          </w:tcPr>
          <w:p w14:paraId="34A9B6D8" w14:textId="77777777" w:rsidR="00A13D17" w:rsidRPr="00A13D17" w:rsidRDefault="00A13D17" w:rsidP="00A13D17">
            <w:r w:rsidRPr="00A13D17">
              <w:t>7.684445</w:t>
            </w:r>
          </w:p>
        </w:tc>
        <w:tc>
          <w:tcPr>
            <w:tcW w:w="1150" w:type="dxa"/>
            <w:noWrap/>
            <w:hideMark/>
          </w:tcPr>
          <w:p w14:paraId="6DD84585" w14:textId="77777777" w:rsidR="00A13D17" w:rsidRPr="00A13D17" w:rsidRDefault="00A13D17" w:rsidP="00A13D17">
            <w:r w:rsidRPr="00A13D17">
              <w:t>1.657147</w:t>
            </w:r>
          </w:p>
        </w:tc>
        <w:tc>
          <w:tcPr>
            <w:tcW w:w="1150" w:type="dxa"/>
            <w:noWrap/>
            <w:hideMark/>
          </w:tcPr>
          <w:p w14:paraId="1CF00358" w14:textId="77777777" w:rsidR="00A13D17" w:rsidRPr="00A13D17" w:rsidRDefault="00A13D17" w:rsidP="00A13D17">
            <w:r w:rsidRPr="00A13D17">
              <w:t>3.734893</w:t>
            </w:r>
          </w:p>
        </w:tc>
        <w:tc>
          <w:tcPr>
            <w:tcW w:w="1150" w:type="dxa"/>
            <w:noWrap/>
            <w:hideMark/>
          </w:tcPr>
          <w:p w14:paraId="3EBCFC8B" w14:textId="77777777" w:rsidR="00A13D17" w:rsidRPr="00A13D17" w:rsidRDefault="00A13D17" w:rsidP="00A13D17">
            <w:r w:rsidRPr="00A13D17">
              <w:t>3.99707</w:t>
            </w:r>
          </w:p>
        </w:tc>
        <w:tc>
          <w:tcPr>
            <w:tcW w:w="1150" w:type="dxa"/>
            <w:noWrap/>
            <w:hideMark/>
          </w:tcPr>
          <w:p w14:paraId="73313576" w14:textId="77777777" w:rsidR="00A13D17" w:rsidRPr="00A13D17" w:rsidRDefault="00A13D17" w:rsidP="00A13D17">
            <w:r w:rsidRPr="00A13D17">
              <w:t>4.786513</w:t>
            </w:r>
          </w:p>
        </w:tc>
        <w:tc>
          <w:tcPr>
            <w:tcW w:w="1150" w:type="dxa"/>
            <w:noWrap/>
            <w:hideMark/>
          </w:tcPr>
          <w:p w14:paraId="41DCEF52" w14:textId="77777777" w:rsidR="00A13D17" w:rsidRPr="00A13D17" w:rsidRDefault="00A13D17" w:rsidP="00A13D17">
            <w:r w:rsidRPr="00A13D17">
              <w:t>5.740267</w:t>
            </w:r>
          </w:p>
        </w:tc>
      </w:tr>
      <w:tr w:rsidR="00A13D17" w:rsidRPr="00A13D17" w14:paraId="2D1F692E" w14:textId="77777777" w:rsidTr="00A13D17">
        <w:trPr>
          <w:trHeight w:val="261"/>
        </w:trPr>
        <w:tc>
          <w:tcPr>
            <w:tcW w:w="1150" w:type="dxa"/>
            <w:noWrap/>
            <w:hideMark/>
          </w:tcPr>
          <w:p w14:paraId="523B11F8" w14:textId="77777777" w:rsidR="00A13D17" w:rsidRPr="00A13D17" w:rsidRDefault="00A13D17" w:rsidP="00A13D17">
            <w:r w:rsidRPr="00A13D17">
              <w:t>1.883484</w:t>
            </w:r>
          </w:p>
        </w:tc>
        <w:tc>
          <w:tcPr>
            <w:tcW w:w="1150" w:type="dxa"/>
            <w:noWrap/>
            <w:hideMark/>
          </w:tcPr>
          <w:p w14:paraId="3F2D43D1" w14:textId="77777777" w:rsidR="00A13D17" w:rsidRPr="00A13D17" w:rsidRDefault="00A13D17" w:rsidP="00A13D17">
            <w:r w:rsidRPr="00A13D17">
              <w:t>3.586536</w:t>
            </w:r>
          </w:p>
        </w:tc>
        <w:tc>
          <w:tcPr>
            <w:tcW w:w="1150" w:type="dxa"/>
            <w:noWrap/>
            <w:hideMark/>
          </w:tcPr>
          <w:p w14:paraId="468F71E8" w14:textId="77777777" w:rsidR="00A13D17" w:rsidRPr="00A13D17" w:rsidRDefault="00A13D17" w:rsidP="00A13D17">
            <w:r w:rsidRPr="00A13D17">
              <w:t>4.550099</w:t>
            </w:r>
          </w:p>
        </w:tc>
        <w:tc>
          <w:tcPr>
            <w:tcW w:w="1150" w:type="dxa"/>
            <w:noWrap/>
            <w:hideMark/>
          </w:tcPr>
          <w:p w14:paraId="0811A7FA" w14:textId="77777777" w:rsidR="00A13D17" w:rsidRPr="00A13D17" w:rsidRDefault="00A13D17" w:rsidP="00A13D17">
            <w:r w:rsidRPr="00A13D17">
              <w:t>5.275945</w:t>
            </w:r>
          </w:p>
        </w:tc>
        <w:tc>
          <w:tcPr>
            <w:tcW w:w="1150" w:type="dxa"/>
            <w:noWrap/>
            <w:hideMark/>
          </w:tcPr>
          <w:p w14:paraId="2865DB5E" w14:textId="77777777" w:rsidR="00A13D17" w:rsidRPr="00A13D17" w:rsidRDefault="00A13D17" w:rsidP="00A13D17">
            <w:r w:rsidRPr="00A13D17">
              <w:t>5.990053</w:t>
            </w:r>
          </w:p>
        </w:tc>
        <w:tc>
          <w:tcPr>
            <w:tcW w:w="1150" w:type="dxa"/>
            <w:noWrap/>
            <w:hideMark/>
          </w:tcPr>
          <w:p w14:paraId="669D6BCE" w14:textId="77777777" w:rsidR="00A13D17" w:rsidRPr="00A13D17" w:rsidRDefault="00A13D17" w:rsidP="00A13D17">
            <w:r w:rsidRPr="00A13D17">
              <w:t>2.310034</w:t>
            </w:r>
          </w:p>
        </w:tc>
        <w:tc>
          <w:tcPr>
            <w:tcW w:w="1150" w:type="dxa"/>
            <w:noWrap/>
            <w:hideMark/>
          </w:tcPr>
          <w:p w14:paraId="403DA2B1" w14:textId="77777777" w:rsidR="00A13D17" w:rsidRPr="00A13D17" w:rsidRDefault="00A13D17" w:rsidP="00A13D17">
            <w:r w:rsidRPr="00A13D17">
              <w:t>3.420355</w:t>
            </w:r>
          </w:p>
        </w:tc>
        <w:tc>
          <w:tcPr>
            <w:tcW w:w="1150" w:type="dxa"/>
            <w:noWrap/>
            <w:hideMark/>
          </w:tcPr>
          <w:p w14:paraId="17972683" w14:textId="77777777" w:rsidR="00A13D17" w:rsidRPr="00A13D17" w:rsidRDefault="00A13D17" w:rsidP="00A13D17">
            <w:r w:rsidRPr="00A13D17">
              <w:t>4.834205</w:t>
            </w:r>
          </w:p>
        </w:tc>
        <w:tc>
          <w:tcPr>
            <w:tcW w:w="1150" w:type="dxa"/>
            <w:noWrap/>
            <w:hideMark/>
          </w:tcPr>
          <w:p w14:paraId="1CAD2AA3" w14:textId="77777777" w:rsidR="00A13D17" w:rsidRPr="00A13D17" w:rsidRDefault="00A13D17" w:rsidP="00A13D17">
            <w:r w:rsidRPr="00A13D17">
              <w:t>5.328898</w:t>
            </w:r>
          </w:p>
        </w:tc>
        <w:tc>
          <w:tcPr>
            <w:tcW w:w="1150" w:type="dxa"/>
            <w:noWrap/>
            <w:hideMark/>
          </w:tcPr>
          <w:p w14:paraId="3A4967C9" w14:textId="77777777" w:rsidR="00A13D17" w:rsidRPr="00A13D17" w:rsidRDefault="00A13D17" w:rsidP="00A13D17">
            <w:r w:rsidRPr="00A13D17">
              <w:t>5.946989</w:t>
            </w:r>
          </w:p>
        </w:tc>
      </w:tr>
      <w:tr w:rsidR="00A13D17" w:rsidRPr="00A13D17" w14:paraId="7C9D55C0" w14:textId="77777777" w:rsidTr="00A13D17">
        <w:trPr>
          <w:trHeight w:val="261"/>
        </w:trPr>
        <w:tc>
          <w:tcPr>
            <w:tcW w:w="1150" w:type="dxa"/>
            <w:noWrap/>
            <w:hideMark/>
          </w:tcPr>
          <w:p w14:paraId="2912D76A" w14:textId="77777777" w:rsidR="00A13D17" w:rsidRPr="00A13D17" w:rsidRDefault="00A13D17" w:rsidP="00A13D17">
            <w:r w:rsidRPr="00A13D17">
              <w:t>1.602504</w:t>
            </w:r>
          </w:p>
        </w:tc>
        <w:tc>
          <w:tcPr>
            <w:tcW w:w="1150" w:type="dxa"/>
            <w:noWrap/>
            <w:hideMark/>
          </w:tcPr>
          <w:p w14:paraId="52DEBED8" w14:textId="77777777" w:rsidR="00A13D17" w:rsidRPr="00A13D17" w:rsidRDefault="00A13D17" w:rsidP="00A13D17">
            <w:r w:rsidRPr="00A13D17">
              <w:t>2.652544</w:t>
            </w:r>
          </w:p>
        </w:tc>
        <w:tc>
          <w:tcPr>
            <w:tcW w:w="1150" w:type="dxa"/>
            <w:noWrap/>
            <w:hideMark/>
          </w:tcPr>
          <w:p w14:paraId="464C4D4B" w14:textId="77777777" w:rsidR="00A13D17" w:rsidRPr="00A13D17" w:rsidRDefault="00A13D17" w:rsidP="00A13D17">
            <w:r w:rsidRPr="00A13D17">
              <w:t>5.556497</w:t>
            </w:r>
          </w:p>
        </w:tc>
        <w:tc>
          <w:tcPr>
            <w:tcW w:w="1150" w:type="dxa"/>
            <w:noWrap/>
            <w:hideMark/>
          </w:tcPr>
          <w:p w14:paraId="783E1481" w14:textId="77777777" w:rsidR="00A13D17" w:rsidRPr="00A13D17" w:rsidRDefault="00A13D17" w:rsidP="00A13D17">
            <w:r w:rsidRPr="00A13D17">
              <w:t>6.859561</w:t>
            </w:r>
          </w:p>
        </w:tc>
        <w:tc>
          <w:tcPr>
            <w:tcW w:w="1150" w:type="dxa"/>
            <w:noWrap/>
            <w:hideMark/>
          </w:tcPr>
          <w:p w14:paraId="00A5860A" w14:textId="77777777" w:rsidR="00A13D17" w:rsidRPr="00A13D17" w:rsidRDefault="00A13D17" w:rsidP="00A13D17">
            <w:r w:rsidRPr="00A13D17">
              <w:t>8.726477</w:t>
            </w:r>
          </w:p>
        </w:tc>
        <w:tc>
          <w:tcPr>
            <w:tcW w:w="1150" w:type="dxa"/>
            <w:noWrap/>
            <w:hideMark/>
          </w:tcPr>
          <w:p w14:paraId="6913D3C5" w14:textId="77777777" w:rsidR="00A13D17" w:rsidRPr="00A13D17" w:rsidRDefault="00A13D17" w:rsidP="00A13D17">
            <w:r w:rsidRPr="00A13D17">
              <w:t>2.432183</w:t>
            </w:r>
          </w:p>
        </w:tc>
        <w:tc>
          <w:tcPr>
            <w:tcW w:w="1150" w:type="dxa"/>
            <w:noWrap/>
            <w:hideMark/>
          </w:tcPr>
          <w:p w14:paraId="38B017DE" w14:textId="77777777" w:rsidR="00A13D17" w:rsidRPr="00A13D17" w:rsidRDefault="00A13D17" w:rsidP="00A13D17">
            <w:r w:rsidRPr="00A13D17">
              <w:t>3.900428</w:t>
            </w:r>
          </w:p>
        </w:tc>
        <w:tc>
          <w:tcPr>
            <w:tcW w:w="1150" w:type="dxa"/>
            <w:noWrap/>
            <w:hideMark/>
          </w:tcPr>
          <w:p w14:paraId="569062C8" w14:textId="77777777" w:rsidR="00A13D17" w:rsidRPr="00A13D17" w:rsidRDefault="00A13D17" w:rsidP="00A13D17">
            <w:r w:rsidRPr="00A13D17">
              <w:t>4.15528</w:t>
            </w:r>
          </w:p>
        </w:tc>
        <w:tc>
          <w:tcPr>
            <w:tcW w:w="1150" w:type="dxa"/>
            <w:noWrap/>
            <w:hideMark/>
          </w:tcPr>
          <w:p w14:paraId="7C2A8944" w14:textId="77777777" w:rsidR="00A13D17" w:rsidRPr="00A13D17" w:rsidRDefault="00A13D17" w:rsidP="00A13D17">
            <w:r w:rsidRPr="00A13D17">
              <w:t>5.426678</w:t>
            </w:r>
          </w:p>
        </w:tc>
        <w:tc>
          <w:tcPr>
            <w:tcW w:w="1150" w:type="dxa"/>
            <w:noWrap/>
            <w:hideMark/>
          </w:tcPr>
          <w:p w14:paraId="06E0E427" w14:textId="77777777" w:rsidR="00A13D17" w:rsidRPr="00A13D17" w:rsidRDefault="00A13D17" w:rsidP="00A13D17">
            <w:r w:rsidRPr="00A13D17">
              <w:t>7.580193</w:t>
            </w:r>
          </w:p>
        </w:tc>
      </w:tr>
      <w:tr w:rsidR="00A13D17" w:rsidRPr="00A13D17" w14:paraId="0523E0AE" w14:textId="77777777" w:rsidTr="00A13D17">
        <w:trPr>
          <w:trHeight w:val="261"/>
        </w:trPr>
        <w:tc>
          <w:tcPr>
            <w:tcW w:w="1150" w:type="dxa"/>
            <w:noWrap/>
            <w:hideMark/>
          </w:tcPr>
          <w:p w14:paraId="3AEF9FAF" w14:textId="77777777" w:rsidR="00A13D17" w:rsidRPr="00A13D17" w:rsidRDefault="00A13D17" w:rsidP="00A13D17">
            <w:pPr>
              <w:rPr>
                <w:b/>
                <w:bCs/>
              </w:rPr>
            </w:pPr>
            <w:r w:rsidRPr="00A13D17">
              <w:rPr>
                <w:b/>
                <w:bCs/>
              </w:rPr>
              <w:t>2.090234</w:t>
            </w:r>
          </w:p>
        </w:tc>
        <w:tc>
          <w:tcPr>
            <w:tcW w:w="1150" w:type="dxa"/>
            <w:noWrap/>
            <w:hideMark/>
          </w:tcPr>
          <w:p w14:paraId="15CDDD03" w14:textId="77777777" w:rsidR="00A13D17" w:rsidRPr="00A13D17" w:rsidRDefault="00A13D17" w:rsidP="00A13D17">
            <w:pPr>
              <w:rPr>
                <w:b/>
                <w:bCs/>
              </w:rPr>
            </w:pPr>
            <w:r w:rsidRPr="00A13D17">
              <w:rPr>
                <w:b/>
                <w:bCs/>
              </w:rPr>
              <w:t>2.744686</w:t>
            </w:r>
          </w:p>
        </w:tc>
        <w:tc>
          <w:tcPr>
            <w:tcW w:w="1150" w:type="dxa"/>
            <w:noWrap/>
            <w:hideMark/>
          </w:tcPr>
          <w:p w14:paraId="15A466CD" w14:textId="77777777" w:rsidR="00A13D17" w:rsidRPr="00A13D17" w:rsidRDefault="00A13D17" w:rsidP="00A13D17">
            <w:pPr>
              <w:rPr>
                <w:b/>
                <w:bCs/>
              </w:rPr>
            </w:pPr>
            <w:r w:rsidRPr="00A13D17">
              <w:rPr>
                <w:b/>
                <w:bCs/>
              </w:rPr>
              <w:t>4.442045</w:t>
            </w:r>
          </w:p>
        </w:tc>
        <w:tc>
          <w:tcPr>
            <w:tcW w:w="1150" w:type="dxa"/>
            <w:noWrap/>
            <w:hideMark/>
          </w:tcPr>
          <w:p w14:paraId="5F088E7A" w14:textId="77777777" w:rsidR="00A13D17" w:rsidRPr="00A13D17" w:rsidRDefault="00A13D17" w:rsidP="00A13D17">
            <w:pPr>
              <w:rPr>
                <w:b/>
                <w:bCs/>
              </w:rPr>
            </w:pPr>
            <w:r w:rsidRPr="00A13D17">
              <w:rPr>
                <w:b/>
                <w:bCs/>
              </w:rPr>
              <w:t>5.916966</w:t>
            </w:r>
          </w:p>
        </w:tc>
        <w:tc>
          <w:tcPr>
            <w:tcW w:w="1150" w:type="dxa"/>
            <w:noWrap/>
            <w:hideMark/>
          </w:tcPr>
          <w:p w14:paraId="664ECD83" w14:textId="77777777" w:rsidR="00A13D17" w:rsidRPr="00A13D17" w:rsidRDefault="00A13D17" w:rsidP="00A13D17">
            <w:pPr>
              <w:rPr>
                <w:b/>
                <w:bCs/>
              </w:rPr>
            </w:pPr>
            <w:r w:rsidRPr="00A13D17">
              <w:rPr>
                <w:b/>
                <w:bCs/>
              </w:rPr>
              <w:t>6.665593</w:t>
            </w:r>
          </w:p>
        </w:tc>
        <w:tc>
          <w:tcPr>
            <w:tcW w:w="1150" w:type="dxa"/>
            <w:noWrap/>
            <w:hideMark/>
          </w:tcPr>
          <w:p w14:paraId="782F09B5" w14:textId="77777777" w:rsidR="00A13D17" w:rsidRPr="00A13D17" w:rsidRDefault="00A13D17" w:rsidP="00A13D17">
            <w:pPr>
              <w:rPr>
                <w:b/>
                <w:bCs/>
              </w:rPr>
            </w:pPr>
            <w:r w:rsidRPr="00A13D17">
              <w:rPr>
                <w:b/>
                <w:bCs/>
              </w:rPr>
              <w:t>2.203928</w:t>
            </w:r>
          </w:p>
        </w:tc>
        <w:tc>
          <w:tcPr>
            <w:tcW w:w="1150" w:type="dxa"/>
            <w:noWrap/>
            <w:hideMark/>
          </w:tcPr>
          <w:p w14:paraId="3F944CE8" w14:textId="77777777" w:rsidR="00A13D17" w:rsidRPr="00A13D17" w:rsidRDefault="00A13D17" w:rsidP="00A13D17">
            <w:pPr>
              <w:rPr>
                <w:b/>
                <w:bCs/>
              </w:rPr>
            </w:pPr>
            <w:r w:rsidRPr="00A13D17">
              <w:rPr>
                <w:b/>
                <w:bCs/>
              </w:rPr>
              <w:t>2.978525</w:t>
            </w:r>
          </w:p>
        </w:tc>
        <w:tc>
          <w:tcPr>
            <w:tcW w:w="1150" w:type="dxa"/>
            <w:noWrap/>
            <w:hideMark/>
          </w:tcPr>
          <w:p w14:paraId="37572657" w14:textId="77777777" w:rsidR="00A13D17" w:rsidRPr="00A13D17" w:rsidRDefault="00A13D17" w:rsidP="00A13D17">
            <w:pPr>
              <w:rPr>
                <w:b/>
                <w:bCs/>
              </w:rPr>
            </w:pPr>
            <w:r w:rsidRPr="00A13D17">
              <w:rPr>
                <w:b/>
                <w:bCs/>
              </w:rPr>
              <w:t>3.924396</w:t>
            </w:r>
          </w:p>
        </w:tc>
        <w:tc>
          <w:tcPr>
            <w:tcW w:w="1150" w:type="dxa"/>
            <w:noWrap/>
            <w:hideMark/>
          </w:tcPr>
          <w:p w14:paraId="2566AB14" w14:textId="77777777" w:rsidR="00A13D17" w:rsidRPr="00A13D17" w:rsidRDefault="00A13D17" w:rsidP="00A13D17">
            <w:pPr>
              <w:rPr>
                <w:b/>
                <w:bCs/>
              </w:rPr>
            </w:pPr>
            <w:r w:rsidRPr="00A13D17">
              <w:rPr>
                <w:b/>
                <w:bCs/>
              </w:rPr>
              <w:t>5.098651</w:t>
            </w:r>
          </w:p>
        </w:tc>
        <w:tc>
          <w:tcPr>
            <w:tcW w:w="1150" w:type="dxa"/>
            <w:noWrap/>
            <w:hideMark/>
          </w:tcPr>
          <w:p w14:paraId="6EBDDF13" w14:textId="77777777" w:rsidR="00A13D17" w:rsidRPr="00A13D17" w:rsidRDefault="00A13D17" w:rsidP="00A13D17">
            <w:pPr>
              <w:rPr>
                <w:b/>
                <w:bCs/>
              </w:rPr>
            </w:pPr>
            <w:r w:rsidRPr="00A13D17">
              <w:rPr>
                <w:b/>
                <w:bCs/>
              </w:rPr>
              <w:t>6.424908</w:t>
            </w:r>
          </w:p>
        </w:tc>
      </w:tr>
    </w:tbl>
    <w:p w14:paraId="7FDEC203" w14:textId="09AC57FD" w:rsidR="00435557" w:rsidRDefault="00435557" w:rsidP="00F529BC"/>
    <w:p w14:paraId="4FCC5369" w14:textId="77777777" w:rsidR="00A13D17" w:rsidRDefault="00435557" w:rsidP="00F529BC">
      <w:r>
        <w:lastRenderedPageBreak/>
        <w:t>3</w:t>
      </w:r>
      <w:r w:rsidRPr="00435557">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13D17" w:rsidRPr="00A13D17" w14:paraId="0A7C7FAE" w14:textId="77777777" w:rsidTr="00A13D17">
        <w:trPr>
          <w:trHeight w:val="300"/>
        </w:trPr>
        <w:tc>
          <w:tcPr>
            <w:tcW w:w="960" w:type="dxa"/>
            <w:noWrap/>
            <w:hideMark/>
          </w:tcPr>
          <w:p w14:paraId="6CA8C54C" w14:textId="77777777" w:rsidR="00A13D17" w:rsidRPr="00A13D17" w:rsidRDefault="00A13D17" w:rsidP="00A13D17">
            <w:r w:rsidRPr="00A13D17">
              <w:t>Tx01</w:t>
            </w:r>
          </w:p>
        </w:tc>
        <w:tc>
          <w:tcPr>
            <w:tcW w:w="960" w:type="dxa"/>
            <w:noWrap/>
            <w:hideMark/>
          </w:tcPr>
          <w:p w14:paraId="21A5F2DE" w14:textId="77777777" w:rsidR="00A13D17" w:rsidRPr="00A13D17" w:rsidRDefault="00A13D17" w:rsidP="00A13D17">
            <w:r w:rsidRPr="00A13D17">
              <w:t>Tx02</w:t>
            </w:r>
          </w:p>
        </w:tc>
        <w:tc>
          <w:tcPr>
            <w:tcW w:w="960" w:type="dxa"/>
            <w:noWrap/>
            <w:hideMark/>
          </w:tcPr>
          <w:p w14:paraId="7662E4AB" w14:textId="77777777" w:rsidR="00A13D17" w:rsidRPr="00A13D17" w:rsidRDefault="00A13D17" w:rsidP="00A13D17">
            <w:r w:rsidRPr="00A13D17">
              <w:t>Tx03</w:t>
            </w:r>
          </w:p>
        </w:tc>
        <w:tc>
          <w:tcPr>
            <w:tcW w:w="960" w:type="dxa"/>
            <w:noWrap/>
            <w:hideMark/>
          </w:tcPr>
          <w:p w14:paraId="4AEB72E6" w14:textId="77777777" w:rsidR="00A13D17" w:rsidRPr="00A13D17" w:rsidRDefault="00A13D17" w:rsidP="00A13D17">
            <w:r w:rsidRPr="00A13D17">
              <w:t>Tx04</w:t>
            </w:r>
          </w:p>
        </w:tc>
        <w:tc>
          <w:tcPr>
            <w:tcW w:w="960" w:type="dxa"/>
            <w:noWrap/>
            <w:hideMark/>
          </w:tcPr>
          <w:p w14:paraId="45A3C848" w14:textId="77777777" w:rsidR="00A13D17" w:rsidRPr="00A13D17" w:rsidRDefault="00A13D17" w:rsidP="00A13D17">
            <w:r w:rsidRPr="00A13D17">
              <w:t>Tx05</w:t>
            </w:r>
          </w:p>
        </w:tc>
        <w:tc>
          <w:tcPr>
            <w:tcW w:w="960" w:type="dxa"/>
            <w:noWrap/>
            <w:hideMark/>
          </w:tcPr>
          <w:p w14:paraId="37474D1F" w14:textId="77777777" w:rsidR="00A13D17" w:rsidRPr="00A13D17" w:rsidRDefault="00A13D17" w:rsidP="00A13D17">
            <w:r w:rsidRPr="00A13D17">
              <w:t>Tx06</w:t>
            </w:r>
          </w:p>
        </w:tc>
        <w:tc>
          <w:tcPr>
            <w:tcW w:w="960" w:type="dxa"/>
            <w:noWrap/>
            <w:hideMark/>
          </w:tcPr>
          <w:p w14:paraId="4566655E" w14:textId="77777777" w:rsidR="00A13D17" w:rsidRPr="00A13D17" w:rsidRDefault="00A13D17" w:rsidP="00A13D17">
            <w:r w:rsidRPr="00A13D17">
              <w:t>Tx07</w:t>
            </w:r>
          </w:p>
        </w:tc>
        <w:tc>
          <w:tcPr>
            <w:tcW w:w="960" w:type="dxa"/>
            <w:noWrap/>
            <w:hideMark/>
          </w:tcPr>
          <w:p w14:paraId="044BAF74" w14:textId="77777777" w:rsidR="00A13D17" w:rsidRPr="00A13D17" w:rsidRDefault="00A13D17" w:rsidP="00A13D17">
            <w:r w:rsidRPr="00A13D17">
              <w:t>Tx08</w:t>
            </w:r>
          </w:p>
        </w:tc>
        <w:tc>
          <w:tcPr>
            <w:tcW w:w="960" w:type="dxa"/>
            <w:noWrap/>
            <w:hideMark/>
          </w:tcPr>
          <w:p w14:paraId="6696A29F" w14:textId="77777777" w:rsidR="00A13D17" w:rsidRPr="00A13D17" w:rsidRDefault="00A13D17" w:rsidP="00A13D17">
            <w:r w:rsidRPr="00A13D17">
              <w:t>Tx09</w:t>
            </w:r>
          </w:p>
        </w:tc>
        <w:tc>
          <w:tcPr>
            <w:tcW w:w="960" w:type="dxa"/>
            <w:noWrap/>
            <w:hideMark/>
          </w:tcPr>
          <w:p w14:paraId="3BE9916B" w14:textId="77777777" w:rsidR="00A13D17" w:rsidRPr="00A13D17" w:rsidRDefault="00A13D17" w:rsidP="00A13D17">
            <w:r w:rsidRPr="00A13D17">
              <w:t>Tx10</w:t>
            </w:r>
          </w:p>
        </w:tc>
      </w:tr>
      <w:tr w:rsidR="00A13D17" w:rsidRPr="00A13D17" w14:paraId="487F40C2" w14:textId="77777777" w:rsidTr="00A13D17">
        <w:trPr>
          <w:trHeight w:val="300"/>
        </w:trPr>
        <w:tc>
          <w:tcPr>
            <w:tcW w:w="960" w:type="dxa"/>
            <w:noWrap/>
            <w:hideMark/>
          </w:tcPr>
          <w:p w14:paraId="653AE676" w14:textId="77777777" w:rsidR="00A13D17" w:rsidRPr="00A13D17" w:rsidRDefault="00A13D17" w:rsidP="00A13D17">
            <w:r w:rsidRPr="00A13D17">
              <w:t>1.616605</w:t>
            </w:r>
          </w:p>
        </w:tc>
        <w:tc>
          <w:tcPr>
            <w:tcW w:w="960" w:type="dxa"/>
            <w:noWrap/>
            <w:hideMark/>
          </w:tcPr>
          <w:p w14:paraId="1FA83C2C" w14:textId="77777777" w:rsidR="00A13D17" w:rsidRPr="00A13D17" w:rsidRDefault="00A13D17" w:rsidP="00A13D17">
            <w:r w:rsidRPr="00A13D17">
              <w:t>1.720336</w:t>
            </w:r>
          </w:p>
        </w:tc>
        <w:tc>
          <w:tcPr>
            <w:tcW w:w="960" w:type="dxa"/>
            <w:noWrap/>
            <w:hideMark/>
          </w:tcPr>
          <w:p w14:paraId="14192EC4" w14:textId="77777777" w:rsidR="00A13D17" w:rsidRPr="00A13D17" w:rsidRDefault="00A13D17" w:rsidP="00A13D17">
            <w:r w:rsidRPr="00A13D17">
              <w:t>4.539449</w:t>
            </w:r>
          </w:p>
        </w:tc>
        <w:tc>
          <w:tcPr>
            <w:tcW w:w="960" w:type="dxa"/>
            <w:noWrap/>
            <w:hideMark/>
          </w:tcPr>
          <w:p w14:paraId="2523D352" w14:textId="77777777" w:rsidR="00A13D17" w:rsidRPr="00A13D17" w:rsidRDefault="00A13D17" w:rsidP="00A13D17">
            <w:r w:rsidRPr="00A13D17">
              <w:t>4.887758</w:t>
            </w:r>
          </w:p>
        </w:tc>
        <w:tc>
          <w:tcPr>
            <w:tcW w:w="960" w:type="dxa"/>
            <w:noWrap/>
            <w:hideMark/>
          </w:tcPr>
          <w:p w14:paraId="6A6EBA84" w14:textId="77777777" w:rsidR="00A13D17" w:rsidRPr="00A13D17" w:rsidRDefault="00A13D17" w:rsidP="00A13D17">
            <w:r w:rsidRPr="00A13D17">
              <w:t>5.384397</w:t>
            </w:r>
          </w:p>
        </w:tc>
        <w:tc>
          <w:tcPr>
            <w:tcW w:w="960" w:type="dxa"/>
            <w:noWrap/>
            <w:hideMark/>
          </w:tcPr>
          <w:p w14:paraId="34F64FF7" w14:textId="77777777" w:rsidR="00A13D17" w:rsidRPr="00A13D17" w:rsidRDefault="00A13D17" w:rsidP="00A13D17">
            <w:r w:rsidRPr="00A13D17">
              <w:t>2.794232</w:t>
            </w:r>
          </w:p>
        </w:tc>
        <w:tc>
          <w:tcPr>
            <w:tcW w:w="960" w:type="dxa"/>
            <w:noWrap/>
            <w:hideMark/>
          </w:tcPr>
          <w:p w14:paraId="686693CA" w14:textId="77777777" w:rsidR="00A13D17" w:rsidRPr="00A13D17" w:rsidRDefault="00A13D17" w:rsidP="00A13D17">
            <w:r w:rsidRPr="00A13D17">
              <w:t>2.746169</w:t>
            </w:r>
          </w:p>
        </w:tc>
        <w:tc>
          <w:tcPr>
            <w:tcW w:w="960" w:type="dxa"/>
            <w:noWrap/>
            <w:hideMark/>
          </w:tcPr>
          <w:p w14:paraId="42409D26" w14:textId="77777777" w:rsidR="00A13D17" w:rsidRPr="00A13D17" w:rsidRDefault="00A13D17" w:rsidP="00A13D17">
            <w:r w:rsidRPr="00A13D17">
              <w:t>3.52597</w:t>
            </w:r>
          </w:p>
        </w:tc>
        <w:tc>
          <w:tcPr>
            <w:tcW w:w="960" w:type="dxa"/>
            <w:noWrap/>
            <w:hideMark/>
          </w:tcPr>
          <w:p w14:paraId="43D9A2CE" w14:textId="77777777" w:rsidR="00A13D17" w:rsidRPr="00A13D17" w:rsidRDefault="00A13D17" w:rsidP="00A13D17">
            <w:r w:rsidRPr="00A13D17">
              <w:t>4.414216</w:t>
            </w:r>
          </w:p>
        </w:tc>
        <w:tc>
          <w:tcPr>
            <w:tcW w:w="960" w:type="dxa"/>
            <w:noWrap/>
            <w:hideMark/>
          </w:tcPr>
          <w:p w14:paraId="0F47972D" w14:textId="77777777" w:rsidR="00A13D17" w:rsidRPr="00A13D17" w:rsidRDefault="00A13D17" w:rsidP="00A13D17">
            <w:r w:rsidRPr="00A13D17">
              <w:t>5.501197</w:t>
            </w:r>
          </w:p>
        </w:tc>
      </w:tr>
      <w:tr w:rsidR="00A13D17" w:rsidRPr="00A13D17" w14:paraId="0D2502C6" w14:textId="77777777" w:rsidTr="00A13D17">
        <w:trPr>
          <w:trHeight w:val="300"/>
        </w:trPr>
        <w:tc>
          <w:tcPr>
            <w:tcW w:w="960" w:type="dxa"/>
            <w:noWrap/>
            <w:hideMark/>
          </w:tcPr>
          <w:p w14:paraId="54E44125" w14:textId="77777777" w:rsidR="00A13D17" w:rsidRPr="00A13D17" w:rsidRDefault="00A13D17" w:rsidP="00A13D17">
            <w:r w:rsidRPr="00A13D17">
              <w:t>1.930042</w:t>
            </w:r>
          </w:p>
        </w:tc>
        <w:tc>
          <w:tcPr>
            <w:tcW w:w="960" w:type="dxa"/>
            <w:noWrap/>
            <w:hideMark/>
          </w:tcPr>
          <w:p w14:paraId="53A40D25" w14:textId="77777777" w:rsidR="00A13D17" w:rsidRPr="00A13D17" w:rsidRDefault="00A13D17" w:rsidP="00A13D17">
            <w:r w:rsidRPr="00A13D17">
              <w:t>2.154988</w:t>
            </w:r>
          </w:p>
        </w:tc>
        <w:tc>
          <w:tcPr>
            <w:tcW w:w="960" w:type="dxa"/>
            <w:noWrap/>
            <w:hideMark/>
          </w:tcPr>
          <w:p w14:paraId="57992313" w14:textId="77777777" w:rsidR="00A13D17" w:rsidRPr="00A13D17" w:rsidRDefault="00A13D17" w:rsidP="00A13D17">
            <w:r w:rsidRPr="00A13D17">
              <w:t>3.719634</w:t>
            </w:r>
          </w:p>
        </w:tc>
        <w:tc>
          <w:tcPr>
            <w:tcW w:w="960" w:type="dxa"/>
            <w:noWrap/>
            <w:hideMark/>
          </w:tcPr>
          <w:p w14:paraId="28E3798E" w14:textId="77777777" w:rsidR="00A13D17" w:rsidRPr="00A13D17" w:rsidRDefault="00A13D17" w:rsidP="00A13D17">
            <w:r w:rsidRPr="00A13D17">
              <w:t>5.415006</w:t>
            </w:r>
          </w:p>
        </w:tc>
        <w:tc>
          <w:tcPr>
            <w:tcW w:w="960" w:type="dxa"/>
            <w:noWrap/>
            <w:hideMark/>
          </w:tcPr>
          <w:p w14:paraId="39BAF469" w14:textId="77777777" w:rsidR="00A13D17" w:rsidRPr="00A13D17" w:rsidRDefault="00A13D17" w:rsidP="00A13D17">
            <w:r w:rsidRPr="00A13D17">
              <w:t>5.22429</w:t>
            </w:r>
          </w:p>
        </w:tc>
        <w:tc>
          <w:tcPr>
            <w:tcW w:w="960" w:type="dxa"/>
            <w:noWrap/>
            <w:hideMark/>
          </w:tcPr>
          <w:p w14:paraId="543F1FFC" w14:textId="77777777" w:rsidR="00A13D17" w:rsidRPr="00A13D17" w:rsidRDefault="00A13D17" w:rsidP="00A13D17">
            <w:r w:rsidRPr="00A13D17">
              <w:t>1.973925</w:t>
            </w:r>
          </w:p>
        </w:tc>
        <w:tc>
          <w:tcPr>
            <w:tcW w:w="960" w:type="dxa"/>
            <w:noWrap/>
            <w:hideMark/>
          </w:tcPr>
          <w:p w14:paraId="14BAD719" w14:textId="77777777" w:rsidR="00A13D17" w:rsidRPr="00A13D17" w:rsidRDefault="00A13D17" w:rsidP="00A13D17">
            <w:r w:rsidRPr="00A13D17">
              <w:t>1.903165</w:t>
            </w:r>
          </w:p>
        </w:tc>
        <w:tc>
          <w:tcPr>
            <w:tcW w:w="960" w:type="dxa"/>
            <w:noWrap/>
            <w:hideMark/>
          </w:tcPr>
          <w:p w14:paraId="5EDA97AC" w14:textId="77777777" w:rsidR="00A13D17" w:rsidRPr="00A13D17" w:rsidRDefault="00A13D17" w:rsidP="00A13D17">
            <w:r w:rsidRPr="00A13D17">
              <w:t>3.893078</w:t>
            </w:r>
          </w:p>
        </w:tc>
        <w:tc>
          <w:tcPr>
            <w:tcW w:w="960" w:type="dxa"/>
            <w:noWrap/>
            <w:hideMark/>
          </w:tcPr>
          <w:p w14:paraId="02F9872B" w14:textId="77777777" w:rsidR="00A13D17" w:rsidRPr="00A13D17" w:rsidRDefault="00A13D17" w:rsidP="00A13D17">
            <w:r w:rsidRPr="00A13D17">
              <w:t>5.448152</w:t>
            </w:r>
          </w:p>
        </w:tc>
        <w:tc>
          <w:tcPr>
            <w:tcW w:w="960" w:type="dxa"/>
            <w:noWrap/>
            <w:hideMark/>
          </w:tcPr>
          <w:p w14:paraId="39C31C64" w14:textId="77777777" w:rsidR="00A13D17" w:rsidRPr="00A13D17" w:rsidRDefault="00A13D17" w:rsidP="00A13D17">
            <w:r w:rsidRPr="00A13D17">
              <w:t>6.936841</w:t>
            </w:r>
          </w:p>
        </w:tc>
      </w:tr>
      <w:tr w:rsidR="00A13D17" w:rsidRPr="00A13D17" w14:paraId="6240EBFD" w14:textId="77777777" w:rsidTr="00A13D17">
        <w:trPr>
          <w:trHeight w:val="300"/>
        </w:trPr>
        <w:tc>
          <w:tcPr>
            <w:tcW w:w="960" w:type="dxa"/>
            <w:noWrap/>
            <w:hideMark/>
          </w:tcPr>
          <w:p w14:paraId="5FE81342" w14:textId="77777777" w:rsidR="00A13D17" w:rsidRPr="00A13D17" w:rsidRDefault="00A13D17" w:rsidP="00A13D17">
            <w:r w:rsidRPr="00A13D17">
              <w:t>1.984711</w:t>
            </w:r>
          </w:p>
        </w:tc>
        <w:tc>
          <w:tcPr>
            <w:tcW w:w="960" w:type="dxa"/>
            <w:noWrap/>
            <w:hideMark/>
          </w:tcPr>
          <w:p w14:paraId="6537C70E" w14:textId="77777777" w:rsidR="00A13D17" w:rsidRPr="00A13D17" w:rsidRDefault="00A13D17" w:rsidP="00A13D17">
            <w:r w:rsidRPr="00A13D17">
              <w:t>2.812232</w:t>
            </w:r>
          </w:p>
        </w:tc>
        <w:tc>
          <w:tcPr>
            <w:tcW w:w="960" w:type="dxa"/>
            <w:noWrap/>
            <w:hideMark/>
          </w:tcPr>
          <w:p w14:paraId="27DC5C7F" w14:textId="77777777" w:rsidR="00A13D17" w:rsidRPr="00A13D17" w:rsidRDefault="00A13D17" w:rsidP="00A13D17">
            <w:r w:rsidRPr="00A13D17">
              <w:t>3.764154</w:t>
            </w:r>
          </w:p>
        </w:tc>
        <w:tc>
          <w:tcPr>
            <w:tcW w:w="960" w:type="dxa"/>
            <w:noWrap/>
            <w:hideMark/>
          </w:tcPr>
          <w:p w14:paraId="4BD54A01" w14:textId="77777777" w:rsidR="00A13D17" w:rsidRPr="00A13D17" w:rsidRDefault="00A13D17" w:rsidP="00A13D17">
            <w:r w:rsidRPr="00A13D17">
              <w:t>4.723741</w:t>
            </w:r>
          </w:p>
        </w:tc>
        <w:tc>
          <w:tcPr>
            <w:tcW w:w="960" w:type="dxa"/>
            <w:noWrap/>
            <w:hideMark/>
          </w:tcPr>
          <w:p w14:paraId="5084E859" w14:textId="77777777" w:rsidR="00A13D17" w:rsidRPr="00A13D17" w:rsidRDefault="00A13D17" w:rsidP="00A13D17">
            <w:r w:rsidRPr="00A13D17">
              <w:t>6.260625</w:t>
            </w:r>
          </w:p>
        </w:tc>
        <w:tc>
          <w:tcPr>
            <w:tcW w:w="960" w:type="dxa"/>
            <w:noWrap/>
            <w:hideMark/>
          </w:tcPr>
          <w:p w14:paraId="15D26BF6" w14:textId="77777777" w:rsidR="00A13D17" w:rsidRPr="00A13D17" w:rsidRDefault="00A13D17" w:rsidP="00A13D17">
            <w:r w:rsidRPr="00A13D17">
              <w:t>1.831975</w:t>
            </w:r>
          </w:p>
        </w:tc>
        <w:tc>
          <w:tcPr>
            <w:tcW w:w="960" w:type="dxa"/>
            <w:noWrap/>
            <w:hideMark/>
          </w:tcPr>
          <w:p w14:paraId="448476BD" w14:textId="77777777" w:rsidR="00A13D17" w:rsidRPr="00A13D17" w:rsidRDefault="00A13D17" w:rsidP="00A13D17">
            <w:r w:rsidRPr="00A13D17">
              <w:t>2.558443</w:t>
            </w:r>
          </w:p>
        </w:tc>
        <w:tc>
          <w:tcPr>
            <w:tcW w:w="960" w:type="dxa"/>
            <w:noWrap/>
            <w:hideMark/>
          </w:tcPr>
          <w:p w14:paraId="28CBF73F" w14:textId="77777777" w:rsidR="00A13D17" w:rsidRPr="00A13D17" w:rsidRDefault="00A13D17" w:rsidP="00A13D17">
            <w:r w:rsidRPr="00A13D17">
              <w:t>3.414394</w:t>
            </w:r>
          </w:p>
        </w:tc>
        <w:tc>
          <w:tcPr>
            <w:tcW w:w="960" w:type="dxa"/>
            <w:noWrap/>
            <w:hideMark/>
          </w:tcPr>
          <w:p w14:paraId="33D8E369" w14:textId="77777777" w:rsidR="00A13D17" w:rsidRPr="00A13D17" w:rsidRDefault="00A13D17" w:rsidP="00A13D17">
            <w:r w:rsidRPr="00A13D17">
              <w:t>4.985068</w:t>
            </w:r>
          </w:p>
        </w:tc>
        <w:tc>
          <w:tcPr>
            <w:tcW w:w="960" w:type="dxa"/>
            <w:noWrap/>
            <w:hideMark/>
          </w:tcPr>
          <w:p w14:paraId="2298FD7A" w14:textId="77777777" w:rsidR="00A13D17" w:rsidRPr="00A13D17" w:rsidRDefault="00A13D17" w:rsidP="00A13D17">
            <w:r w:rsidRPr="00A13D17">
              <w:t>5.530869</w:t>
            </w:r>
          </w:p>
        </w:tc>
      </w:tr>
      <w:tr w:rsidR="00A13D17" w:rsidRPr="00A13D17" w14:paraId="09E55A04" w14:textId="77777777" w:rsidTr="00A13D17">
        <w:trPr>
          <w:trHeight w:val="300"/>
        </w:trPr>
        <w:tc>
          <w:tcPr>
            <w:tcW w:w="960" w:type="dxa"/>
            <w:noWrap/>
            <w:hideMark/>
          </w:tcPr>
          <w:p w14:paraId="6FAA2B5D" w14:textId="77777777" w:rsidR="00A13D17" w:rsidRPr="00A13D17" w:rsidRDefault="00A13D17" w:rsidP="00A13D17">
            <w:r w:rsidRPr="00A13D17">
              <w:t>2.335247</w:t>
            </w:r>
          </w:p>
        </w:tc>
        <w:tc>
          <w:tcPr>
            <w:tcW w:w="960" w:type="dxa"/>
            <w:noWrap/>
            <w:hideMark/>
          </w:tcPr>
          <w:p w14:paraId="6E4E828C" w14:textId="77777777" w:rsidR="00A13D17" w:rsidRPr="00A13D17" w:rsidRDefault="00A13D17" w:rsidP="00A13D17">
            <w:r w:rsidRPr="00A13D17">
              <w:t>2.793182</w:t>
            </w:r>
          </w:p>
        </w:tc>
        <w:tc>
          <w:tcPr>
            <w:tcW w:w="960" w:type="dxa"/>
            <w:noWrap/>
            <w:hideMark/>
          </w:tcPr>
          <w:p w14:paraId="54F32720" w14:textId="77777777" w:rsidR="00A13D17" w:rsidRPr="00A13D17" w:rsidRDefault="00A13D17" w:rsidP="00A13D17">
            <w:r w:rsidRPr="00A13D17">
              <w:t>3.756892</w:t>
            </w:r>
          </w:p>
        </w:tc>
        <w:tc>
          <w:tcPr>
            <w:tcW w:w="960" w:type="dxa"/>
            <w:noWrap/>
            <w:hideMark/>
          </w:tcPr>
          <w:p w14:paraId="0F30D09E" w14:textId="77777777" w:rsidR="00A13D17" w:rsidRPr="00A13D17" w:rsidRDefault="00A13D17" w:rsidP="00A13D17">
            <w:r w:rsidRPr="00A13D17">
              <w:t>5.803964</w:t>
            </w:r>
          </w:p>
        </w:tc>
        <w:tc>
          <w:tcPr>
            <w:tcW w:w="960" w:type="dxa"/>
            <w:noWrap/>
            <w:hideMark/>
          </w:tcPr>
          <w:p w14:paraId="5EBFF6A4" w14:textId="77777777" w:rsidR="00A13D17" w:rsidRPr="00A13D17" w:rsidRDefault="00A13D17" w:rsidP="00A13D17">
            <w:r w:rsidRPr="00A13D17">
              <w:t>5.876934</w:t>
            </w:r>
          </w:p>
        </w:tc>
        <w:tc>
          <w:tcPr>
            <w:tcW w:w="960" w:type="dxa"/>
            <w:noWrap/>
            <w:hideMark/>
          </w:tcPr>
          <w:p w14:paraId="0565E918" w14:textId="77777777" w:rsidR="00A13D17" w:rsidRPr="00A13D17" w:rsidRDefault="00A13D17" w:rsidP="00A13D17">
            <w:r w:rsidRPr="00A13D17">
              <w:t>2.202442</w:t>
            </w:r>
          </w:p>
        </w:tc>
        <w:tc>
          <w:tcPr>
            <w:tcW w:w="960" w:type="dxa"/>
            <w:noWrap/>
            <w:hideMark/>
          </w:tcPr>
          <w:p w14:paraId="31ABE655" w14:textId="77777777" w:rsidR="00A13D17" w:rsidRPr="00A13D17" w:rsidRDefault="00A13D17" w:rsidP="00A13D17">
            <w:r w:rsidRPr="00A13D17">
              <w:t>2.658267</w:t>
            </w:r>
          </w:p>
        </w:tc>
        <w:tc>
          <w:tcPr>
            <w:tcW w:w="960" w:type="dxa"/>
            <w:noWrap/>
            <w:hideMark/>
          </w:tcPr>
          <w:p w14:paraId="2AB00F97" w14:textId="77777777" w:rsidR="00A13D17" w:rsidRPr="00A13D17" w:rsidRDefault="00A13D17" w:rsidP="00A13D17">
            <w:r w:rsidRPr="00A13D17">
              <w:t>4.272976</w:t>
            </w:r>
          </w:p>
        </w:tc>
        <w:tc>
          <w:tcPr>
            <w:tcW w:w="960" w:type="dxa"/>
            <w:noWrap/>
            <w:hideMark/>
          </w:tcPr>
          <w:p w14:paraId="3F52DCFC" w14:textId="77777777" w:rsidR="00A13D17" w:rsidRPr="00A13D17" w:rsidRDefault="00A13D17" w:rsidP="00A13D17">
            <w:r w:rsidRPr="00A13D17">
              <w:t>4.382584</w:t>
            </w:r>
          </w:p>
        </w:tc>
        <w:tc>
          <w:tcPr>
            <w:tcW w:w="960" w:type="dxa"/>
            <w:noWrap/>
            <w:hideMark/>
          </w:tcPr>
          <w:p w14:paraId="68F4942C" w14:textId="77777777" w:rsidR="00A13D17" w:rsidRPr="00A13D17" w:rsidRDefault="00A13D17" w:rsidP="00A13D17">
            <w:r w:rsidRPr="00A13D17">
              <w:t>6.79265</w:t>
            </w:r>
          </w:p>
        </w:tc>
      </w:tr>
      <w:tr w:rsidR="00A13D17" w:rsidRPr="00A13D17" w14:paraId="51FC4016" w14:textId="77777777" w:rsidTr="00A13D17">
        <w:trPr>
          <w:trHeight w:val="300"/>
        </w:trPr>
        <w:tc>
          <w:tcPr>
            <w:tcW w:w="960" w:type="dxa"/>
            <w:noWrap/>
            <w:hideMark/>
          </w:tcPr>
          <w:p w14:paraId="3EBB12DC" w14:textId="77777777" w:rsidR="00A13D17" w:rsidRPr="00A13D17" w:rsidRDefault="00A13D17" w:rsidP="00A13D17">
            <w:r w:rsidRPr="00A13D17">
              <w:t>2.122258</w:t>
            </w:r>
          </w:p>
        </w:tc>
        <w:tc>
          <w:tcPr>
            <w:tcW w:w="960" w:type="dxa"/>
            <w:noWrap/>
            <w:hideMark/>
          </w:tcPr>
          <w:p w14:paraId="29CF5FBC" w14:textId="77777777" w:rsidR="00A13D17" w:rsidRPr="00A13D17" w:rsidRDefault="00A13D17" w:rsidP="00A13D17">
            <w:r w:rsidRPr="00A13D17">
              <w:t>2.614249</w:t>
            </w:r>
          </w:p>
        </w:tc>
        <w:tc>
          <w:tcPr>
            <w:tcW w:w="960" w:type="dxa"/>
            <w:noWrap/>
            <w:hideMark/>
          </w:tcPr>
          <w:p w14:paraId="139872A9" w14:textId="77777777" w:rsidR="00A13D17" w:rsidRPr="00A13D17" w:rsidRDefault="00A13D17" w:rsidP="00A13D17">
            <w:r w:rsidRPr="00A13D17">
              <w:t>3.598606</w:t>
            </w:r>
          </w:p>
        </w:tc>
        <w:tc>
          <w:tcPr>
            <w:tcW w:w="960" w:type="dxa"/>
            <w:noWrap/>
            <w:hideMark/>
          </w:tcPr>
          <w:p w14:paraId="5A737C2F" w14:textId="77777777" w:rsidR="00A13D17" w:rsidRPr="00A13D17" w:rsidRDefault="00A13D17" w:rsidP="00A13D17">
            <w:r w:rsidRPr="00A13D17">
              <w:t>5.599315</w:t>
            </w:r>
          </w:p>
        </w:tc>
        <w:tc>
          <w:tcPr>
            <w:tcW w:w="960" w:type="dxa"/>
            <w:noWrap/>
            <w:hideMark/>
          </w:tcPr>
          <w:p w14:paraId="1B6FF928" w14:textId="77777777" w:rsidR="00A13D17" w:rsidRPr="00A13D17" w:rsidRDefault="00A13D17" w:rsidP="00A13D17">
            <w:r w:rsidRPr="00A13D17">
              <w:t>7.770778</w:t>
            </w:r>
          </w:p>
        </w:tc>
        <w:tc>
          <w:tcPr>
            <w:tcW w:w="960" w:type="dxa"/>
            <w:noWrap/>
            <w:hideMark/>
          </w:tcPr>
          <w:p w14:paraId="31B64474" w14:textId="77777777" w:rsidR="00A13D17" w:rsidRPr="00A13D17" w:rsidRDefault="00A13D17" w:rsidP="00A13D17">
            <w:r w:rsidRPr="00A13D17">
              <w:t>2.13156</w:t>
            </w:r>
          </w:p>
        </w:tc>
        <w:tc>
          <w:tcPr>
            <w:tcW w:w="960" w:type="dxa"/>
            <w:noWrap/>
            <w:hideMark/>
          </w:tcPr>
          <w:p w14:paraId="386CF693" w14:textId="77777777" w:rsidR="00A13D17" w:rsidRPr="00A13D17" w:rsidRDefault="00A13D17" w:rsidP="00A13D17">
            <w:r w:rsidRPr="00A13D17">
              <w:t>2.58936</w:t>
            </w:r>
          </w:p>
        </w:tc>
        <w:tc>
          <w:tcPr>
            <w:tcW w:w="960" w:type="dxa"/>
            <w:noWrap/>
            <w:hideMark/>
          </w:tcPr>
          <w:p w14:paraId="473C367A" w14:textId="77777777" w:rsidR="00A13D17" w:rsidRPr="00A13D17" w:rsidRDefault="00A13D17" w:rsidP="00A13D17">
            <w:r w:rsidRPr="00A13D17">
              <w:t>4.26689</w:t>
            </w:r>
          </w:p>
        </w:tc>
        <w:tc>
          <w:tcPr>
            <w:tcW w:w="960" w:type="dxa"/>
            <w:noWrap/>
            <w:hideMark/>
          </w:tcPr>
          <w:p w14:paraId="6C02AE53" w14:textId="77777777" w:rsidR="00A13D17" w:rsidRPr="00A13D17" w:rsidRDefault="00A13D17" w:rsidP="00A13D17">
            <w:r w:rsidRPr="00A13D17">
              <w:t>4.599645</w:t>
            </w:r>
          </w:p>
        </w:tc>
        <w:tc>
          <w:tcPr>
            <w:tcW w:w="960" w:type="dxa"/>
            <w:noWrap/>
            <w:hideMark/>
          </w:tcPr>
          <w:p w14:paraId="3DE69559" w14:textId="77777777" w:rsidR="00A13D17" w:rsidRPr="00A13D17" w:rsidRDefault="00A13D17" w:rsidP="00A13D17">
            <w:r w:rsidRPr="00A13D17">
              <w:t>5.265474</w:t>
            </w:r>
          </w:p>
        </w:tc>
      </w:tr>
      <w:tr w:rsidR="00A13D17" w:rsidRPr="00A13D17" w14:paraId="17C97DBF" w14:textId="77777777" w:rsidTr="00A13D17">
        <w:trPr>
          <w:trHeight w:val="300"/>
        </w:trPr>
        <w:tc>
          <w:tcPr>
            <w:tcW w:w="960" w:type="dxa"/>
            <w:noWrap/>
            <w:hideMark/>
          </w:tcPr>
          <w:p w14:paraId="55337424" w14:textId="77777777" w:rsidR="00A13D17" w:rsidRPr="00A13D17" w:rsidRDefault="00A13D17" w:rsidP="00A13D17">
            <w:r w:rsidRPr="00A13D17">
              <w:t>2.378067</w:t>
            </w:r>
          </w:p>
        </w:tc>
        <w:tc>
          <w:tcPr>
            <w:tcW w:w="960" w:type="dxa"/>
            <w:noWrap/>
            <w:hideMark/>
          </w:tcPr>
          <w:p w14:paraId="31FB755A" w14:textId="77777777" w:rsidR="00A13D17" w:rsidRPr="00A13D17" w:rsidRDefault="00A13D17" w:rsidP="00A13D17">
            <w:r w:rsidRPr="00A13D17">
              <w:t>3.627939</w:t>
            </w:r>
          </w:p>
        </w:tc>
        <w:tc>
          <w:tcPr>
            <w:tcW w:w="960" w:type="dxa"/>
            <w:noWrap/>
            <w:hideMark/>
          </w:tcPr>
          <w:p w14:paraId="16D1C33B" w14:textId="77777777" w:rsidR="00A13D17" w:rsidRPr="00A13D17" w:rsidRDefault="00A13D17" w:rsidP="00A13D17">
            <w:r w:rsidRPr="00A13D17">
              <w:t>5.119414</w:t>
            </w:r>
          </w:p>
        </w:tc>
        <w:tc>
          <w:tcPr>
            <w:tcW w:w="960" w:type="dxa"/>
            <w:noWrap/>
            <w:hideMark/>
          </w:tcPr>
          <w:p w14:paraId="083B777E" w14:textId="77777777" w:rsidR="00A13D17" w:rsidRPr="00A13D17" w:rsidRDefault="00A13D17" w:rsidP="00A13D17">
            <w:r w:rsidRPr="00A13D17">
              <w:t>5.778167</w:t>
            </w:r>
          </w:p>
        </w:tc>
        <w:tc>
          <w:tcPr>
            <w:tcW w:w="960" w:type="dxa"/>
            <w:noWrap/>
            <w:hideMark/>
          </w:tcPr>
          <w:p w14:paraId="6C63D411" w14:textId="77777777" w:rsidR="00A13D17" w:rsidRPr="00A13D17" w:rsidRDefault="00A13D17" w:rsidP="00A13D17">
            <w:r w:rsidRPr="00A13D17">
              <w:t>5.712686</w:t>
            </w:r>
          </w:p>
        </w:tc>
        <w:tc>
          <w:tcPr>
            <w:tcW w:w="960" w:type="dxa"/>
            <w:noWrap/>
            <w:hideMark/>
          </w:tcPr>
          <w:p w14:paraId="4CCB9253" w14:textId="77777777" w:rsidR="00A13D17" w:rsidRPr="00A13D17" w:rsidRDefault="00A13D17" w:rsidP="00A13D17">
            <w:r w:rsidRPr="00A13D17">
              <w:t>2.302636</w:t>
            </w:r>
          </w:p>
        </w:tc>
        <w:tc>
          <w:tcPr>
            <w:tcW w:w="960" w:type="dxa"/>
            <w:noWrap/>
            <w:hideMark/>
          </w:tcPr>
          <w:p w14:paraId="38B967A0" w14:textId="77777777" w:rsidR="00A13D17" w:rsidRPr="00A13D17" w:rsidRDefault="00A13D17" w:rsidP="00A13D17">
            <w:r w:rsidRPr="00A13D17">
              <w:t>2.690054</w:t>
            </w:r>
          </w:p>
        </w:tc>
        <w:tc>
          <w:tcPr>
            <w:tcW w:w="960" w:type="dxa"/>
            <w:noWrap/>
            <w:hideMark/>
          </w:tcPr>
          <w:p w14:paraId="3BC92710" w14:textId="77777777" w:rsidR="00A13D17" w:rsidRPr="00A13D17" w:rsidRDefault="00A13D17" w:rsidP="00A13D17">
            <w:r w:rsidRPr="00A13D17">
              <w:t>4.195671</w:t>
            </w:r>
          </w:p>
        </w:tc>
        <w:tc>
          <w:tcPr>
            <w:tcW w:w="960" w:type="dxa"/>
            <w:noWrap/>
            <w:hideMark/>
          </w:tcPr>
          <w:p w14:paraId="2EEC64A9" w14:textId="77777777" w:rsidR="00A13D17" w:rsidRPr="00A13D17" w:rsidRDefault="00A13D17" w:rsidP="00A13D17">
            <w:r w:rsidRPr="00A13D17">
              <w:t>4.638115</w:t>
            </w:r>
          </w:p>
        </w:tc>
        <w:tc>
          <w:tcPr>
            <w:tcW w:w="960" w:type="dxa"/>
            <w:noWrap/>
            <w:hideMark/>
          </w:tcPr>
          <w:p w14:paraId="3DDE64B0" w14:textId="77777777" w:rsidR="00A13D17" w:rsidRPr="00A13D17" w:rsidRDefault="00A13D17" w:rsidP="00A13D17">
            <w:r w:rsidRPr="00A13D17">
              <w:t>6.246079</w:t>
            </w:r>
          </w:p>
        </w:tc>
      </w:tr>
      <w:tr w:rsidR="00A13D17" w:rsidRPr="00A13D17" w14:paraId="096C2C38" w14:textId="77777777" w:rsidTr="00A13D17">
        <w:trPr>
          <w:trHeight w:val="300"/>
        </w:trPr>
        <w:tc>
          <w:tcPr>
            <w:tcW w:w="960" w:type="dxa"/>
            <w:noWrap/>
            <w:hideMark/>
          </w:tcPr>
          <w:p w14:paraId="27E9B8A4" w14:textId="77777777" w:rsidR="00A13D17" w:rsidRPr="00A13D17" w:rsidRDefault="00A13D17" w:rsidP="00A13D17">
            <w:r w:rsidRPr="00A13D17">
              <w:t>2.726647</w:t>
            </w:r>
          </w:p>
        </w:tc>
        <w:tc>
          <w:tcPr>
            <w:tcW w:w="960" w:type="dxa"/>
            <w:noWrap/>
            <w:hideMark/>
          </w:tcPr>
          <w:p w14:paraId="4C5D4485" w14:textId="77777777" w:rsidR="00A13D17" w:rsidRPr="00A13D17" w:rsidRDefault="00A13D17" w:rsidP="00A13D17">
            <w:r w:rsidRPr="00A13D17">
              <w:t>3.366448</w:t>
            </w:r>
          </w:p>
        </w:tc>
        <w:tc>
          <w:tcPr>
            <w:tcW w:w="960" w:type="dxa"/>
            <w:noWrap/>
            <w:hideMark/>
          </w:tcPr>
          <w:p w14:paraId="311A6D19" w14:textId="77777777" w:rsidR="00A13D17" w:rsidRPr="00A13D17" w:rsidRDefault="00A13D17" w:rsidP="00A13D17">
            <w:r w:rsidRPr="00A13D17">
              <w:t>4.258536</w:t>
            </w:r>
          </w:p>
        </w:tc>
        <w:tc>
          <w:tcPr>
            <w:tcW w:w="960" w:type="dxa"/>
            <w:noWrap/>
            <w:hideMark/>
          </w:tcPr>
          <w:p w14:paraId="5DD81632" w14:textId="77777777" w:rsidR="00A13D17" w:rsidRPr="00A13D17" w:rsidRDefault="00A13D17" w:rsidP="00A13D17">
            <w:r w:rsidRPr="00A13D17">
              <w:t>5.292827</w:t>
            </w:r>
          </w:p>
        </w:tc>
        <w:tc>
          <w:tcPr>
            <w:tcW w:w="960" w:type="dxa"/>
            <w:noWrap/>
            <w:hideMark/>
          </w:tcPr>
          <w:p w14:paraId="45D86C42" w14:textId="77777777" w:rsidR="00A13D17" w:rsidRPr="00A13D17" w:rsidRDefault="00A13D17" w:rsidP="00A13D17">
            <w:r w:rsidRPr="00A13D17">
              <w:t>6.765987</w:t>
            </w:r>
          </w:p>
        </w:tc>
        <w:tc>
          <w:tcPr>
            <w:tcW w:w="960" w:type="dxa"/>
            <w:noWrap/>
            <w:hideMark/>
          </w:tcPr>
          <w:p w14:paraId="1ABDEFA1" w14:textId="77777777" w:rsidR="00A13D17" w:rsidRPr="00A13D17" w:rsidRDefault="00A13D17" w:rsidP="00A13D17">
            <w:r w:rsidRPr="00A13D17">
              <w:t>1.47146</w:t>
            </w:r>
          </w:p>
        </w:tc>
        <w:tc>
          <w:tcPr>
            <w:tcW w:w="960" w:type="dxa"/>
            <w:noWrap/>
            <w:hideMark/>
          </w:tcPr>
          <w:p w14:paraId="039EAA31" w14:textId="77777777" w:rsidR="00A13D17" w:rsidRPr="00A13D17" w:rsidRDefault="00A13D17" w:rsidP="00A13D17">
            <w:r w:rsidRPr="00A13D17">
              <w:t>3.74382</w:t>
            </w:r>
          </w:p>
        </w:tc>
        <w:tc>
          <w:tcPr>
            <w:tcW w:w="960" w:type="dxa"/>
            <w:noWrap/>
            <w:hideMark/>
          </w:tcPr>
          <w:p w14:paraId="78F3BDD7" w14:textId="77777777" w:rsidR="00A13D17" w:rsidRPr="00A13D17" w:rsidRDefault="00A13D17" w:rsidP="00A13D17">
            <w:r w:rsidRPr="00A13D17">
              <w:t>4.387382</w:t>
            </w:r>
          </w:p>
        </w:tc>
        <w:tc>
          <w:tcPr>
            <w:tcW w:w="960" w:type="dxa"/>
            <w:noWrap/>
            <w:hideMark/>
          </w:tcPr>
          <w:p w14:paraId="39C6C91B" w14:textId="77777777" w:rsidR="00A13D17" w:rsidRPr="00A13D17" w:rsidRDefault="00A13D17" w:rsidP="00A13D17">
            <w:r w:rsidRPr="00A13D17">
              <w:t>4.809996</w:t>
            </w:r>
          </w:p>
        </w:tc>
        <w:tc>
          <w:tcPr>
            <w:tcW w:w="960" w:type="dxa"/>
            <w:noWrap/>
            <w:hideMark/>
          </w:tcPr>
          <w:p w14:paraId="1A1DEF25" w14:textId="77777777" w:rsidR="00A13D17" w:rsidRPr="00A13D17" w:rsidRDefault="00A13D17" w:rsidP="00A13D17">
            <w:r w:rsidRPr="00A13D17">
              <w:t>8.258318</w:t>
            </w:r>
          </w:p>
        </w:tc>
      </w:tr>
      <w:tr w:rsidR="00A13D17" w:rsidRPr="00A13D17" w14:paraId="680C3D75" w14:textId="77777777" w:rsidTr="00A13D17">
        <w:trPr>
          <w:trHeight w:val="300"/>
        </w:trPr>
        <w:tc>
          <w:tcPr>
            <w:tcW w:w="960" w:type="dxa"/>
            <w:noWrap/>
            <w:hideMark/>
          </w:tcPr>
          <w:p w14:paraId="15E928A7" w14:textId="77777777" w:rsidR="00A13D17" w:rsidRPr="00A13D17" w:rsidRDefault="00A13D17" w:rsidP="00A13D17">
            <w:r w:rsidRPr="00A13D17">
              <w:t>2.491118</w:t>
            </w:r>
          </w:p>
        </w:tc>
        <w:tc>
          <w:tcPr>
            <w:tcW w:w="960" w:type="dxa"/>
            <w:noWrap/>
            <w:hideMark/>
          </w:tcPr>
          <w:p w14:paraId="2CC94D03" w14:textId="77777777" w:rsidR="00A13D17" w:rsidRPr="00A13D17" w:rsidRDefault="00A13D17" w:rsidP="00A13D17">
            <w:r w:rsidRPr="00A13D17">
              <w:t>2.691921</w:t>
            </w:r>
          </w:p>
        </w:tc>
        <w:tc>
          <w:tcPr>
            <w:tcW w:w="960" w:type="dxa"/>
            <w:noWrap/>
            <w:hideMark/>
          </w:tcPr>
          <w:p w14:paraId="419C245C" w14:textId="77777777" w:rsidR="00A13D17" w:rsidRPr="00A13D17" w:rsidRDefault="00A13D17" w:rsidP="00A13D17">
            <w:r w:rsidRPr="00A13D17">
              <w:t>5.129013</w:t>
            </w:r>
          </w:p>
        </w:tc>
        <w:tc>
          <w:tcPr>
            <w:tcW w:w="960" w:type="dxa"/>
            <w:noWrap/>
            <w:hideMark/>
          </w:tcPr>
          <w:p w14:paraId="1E2BC713" w14:textId="77777777" w:rsidR="00A13D17" w:rsidRPr="00A13D17" w:rsidRDefault="00A13D17" w:rsidP="00A13D17">
            <w:r w:rsidRPr="00A13D17">
              <w:t>6.582533</w:t>
            </w:r>
          </w:p>
        </w:tc>
        <w:tc>
          <w:tcPr>
            <w:tcW w:w="960" w:type="dxa"/>
            <w:noWrap/>
            <w:hideMark/>
          </w:tcPr>
          <w:p w14:paraId="1080DBBA" w14:textId="77777777" w:rsidR="00A13D17" w:rsidRPr="00A13D17" w:rsidRDefault="00A13D17" w:rsidP="00A13D17">
            <w:r w:rsidRPr="00A13D17">
              <w:t>6.233247</w:t>
            </w:r>
          </w:p>
        </w:tc>
        <w:tc>
          <w:tcPr>
            <w:tcW w:w="960" w:type="dxa"/>
            <w:noWrap/>
            <w:hideMark/>
          </w:tcPr>
          <w:p w14:paraId="3A7A2E69" w14:textId="77777777" w:rsidR="00A13D17" w:rsidRPr="00A13D17" w:rsidRDefault="00A13D17" w:rsidP="00A13D17">
            <w:r w:rsidRPr="00A13D17">
              <w:t>1.796952</w:t>
            </w:r>
          </w:p>
        </w:tc>
        <w:tc>
          <w:tcPr>
            <w:tcW w:w="960" w:type="dxa"/>
            <w:noWrap/>
            <w:hideMark/>
          </w:tcPr>
          <w:p w14:paraId="7C5342B0" w14:textId="77777777" w:rsidR="00A13D17" w:rsidRPr="00A13D17" w:rsidRDefault="00A13D17" w:rsidP="00A13D17">
            <w:r w:rsidRPr="00A13D17">
              <w:t>2.509085</w:t>
            </w:r>
          </w:p>
        </w:tc>
        <w:tc>
          <w:tcPr>
            <w:tcW w:w="960" w:type="dxa"/>
            <w:noWrap/>
            <w:hideMark/>
          </w:tcPr>
          <w:p w14:paraId="21326442" w14:textId="77777777" w:rsidR="00A13D17" w:rsidRPr="00A13D17" w:rsidRDefault="00A13D17" w:rsidP="00A13D17">
            <w:r w:rsidRPr="00A13D17">
              <w:t>3.922567</w:t>
            </w:r>
          </w:p>
        </w:tc>
        <w:tc>
          <w:tcPr>
            <w:tcW w:w="960" w:type="dxa"/>
            <w:noWrap/>
            <w:hideMark/>
          </w:tcPr>
          <w:p w14:paraId="253CF771" w14:textId="77777777" w:rsidR="00A13D17" w:rsidRPr="00A13D17" w:rsidRDefault="00A13D17" w:rsidP="00A13D17">
            <w:r w:rsidRPr="00A13D17">
              <w:t>4.897275</w:t>
            </w:r>
          </w:p>
        </w:tc>
        <w:tc>
          <w:tcPr>
            <w:tcW w:w="960" w:type="dxa"/>
            <w:noWrap/>
            <w:hideMark/>
          </w:tcPr>
          <w:p w14:paraId="2EED7E1F" w14:textId="77777777" w:rsidR="00A13D17" w:rsidRPr="00A13D17" w:rsidRDefault="00A13D17" w:rsidP="00A13D17">
            <w:r w:rsidRPr="00A13D17">
              <w:t>5.82338</w:t>
            </w:r>
          </w:p>
        </w:tc>
      </w:tr>
      <w:tr w:rsidR="00A13D17" w:rsidRPr="00A13D17" w14:paraId="7909E30B" w14:textId="77777777" w:rsidTr="00A13D17">
        <w:trPr>
          <w:trHeight w:val="300"/>
        </w:trPr>
        <w:tc>
          <w:tcPr>
            <w:tcW w:w="960" w:type="dxa"/>
            <w:noWrap/>
            <w:hideMark/>
          </w:tcPr>
          <w:p w14:paraId="389E954F" w14:textId="77777777" w:rsidR="00A13D17" w:rsidRPr="00A13D17" w:rsidRDefault="00A13D17" w:rsidP="00A13D17">
            <w:r w:rsidRPr="00A13D17">
              <w:t>2.132546</w:t>
            </w:r>
          </w:p>
        </w:tc>
        <w:tc>
          <w:tcPr>
            <w:tcW w:w="960" w:type="dxa"/>
            <w:noWrap/>
            <w:hideMark/>
          </w:tcPr>
          <w:p w14:paraId="36D2CF71" w14:textId="77777777" w:rsidR="00A13D17" w:rsidRPr="00A13D17" w:rsidRDefault="00A13D17" w:rsidP="00A13D17">
            <w:r w:rsidRPr="00A13D17">
              <w:t>2.743887</w:t>
            </w:r>
          </w:p>
        </w:tc>
        <w:tc>
          <w:tcPr>
            <w:tcW w:w="960" w:type="dxa"/>
            <w:noWrap/>
            <w:hideMark/>
          </w:tcPr>
          <w:p w14:paraId="506CF06D" w14:textId="77777777" w:rsidR="00A13D17" w:rsidRPr="00A13D17" w:rsidRDefault="00A13D17" w:rsidP="00A13D17">
            <w:r w:rsidRPr="00A13D17">
              <w:t>4.715348</w:t>
            </w:r>
          </w:p>
        </w:tc>
        <w:tc>
          <w:tcPr>
            <w:tcW w:w="960" w:type="dxa"/>
            <w:noWrap/>
            <w:hideMark/>
          </w:tcPr>
          <w:p w14:paraId="7E505F49" w14:textId="77777777" w:rsidR="00A13D17" w:rsidRPr="00A13D17" w:rsidRDefault="00A13D17" w:rsidP="00A13D17">
            <w:r w:rsidRPr="00A13D17">
              <w:t>5.673623</w:t>
            </w:r>
          </w:p>
        </w:tc>
        <w:tc>
          <w:tcPr>
            <w:tcW w:w="960" w:type="dxa"/>
            <w:noWrap/>
            <w:hideMark/>
          </w:tcPr>
          <w:p w14:paraId="6C645D9E" w14:textId="77777777" w:rsidR="00A13D17" w:rsidRPr="00A13D17" w:rsidRDefault="00A13D17" w:rsidP="00A13D17">
            <w:r w:rsidRPr="00A13D17">
              <w:t>6.33576</w:t>
            </w:r>
          </w:p>
        </w:tc>
        <w:tc>
          <w:tcPr>
            <w:tcW w:w="960" w:type="dxa"/>
            <w:noWrap/>
            <w:hideMark/>
          </w:tcPr>
          <w:p w14:paraId="61685807" w14:textId="77777777" w:rsidR="00A13D17" w:rsidRPr="00A13D17" w:rsidRDefault="00A13D17" w:rsidP="00A13D17">
            <w:r w:rsidRPr="00A13D17">
              <w:t>1.786884</w:t>
            </w:r>
          </w:p>
        </w:tc>
        <w:tc>
          <w:tcPr>
            <w:tcW w:w="960" w:type="dxa"/>
            <w:noWrap/>
            <w:hideMark/>
          </w:tcPr>
          <w:p w14:paraId="7B05F874" w14:textId="77777777" w:rsidR="00A13D17" w:rsidRPr="00A13D17" w:rsidRDefault="00A13D17" w:rsidP="00A13D17">
            <w:r w:rsidRPr="00A13D17">
              <w:t>3.403644</w:t>
            </w:r>
          </w:p>
        </w:tc>
        <w:tc>
          <w:tcPr>
            <w:tcW w:w="960" w:type="dxa"/>
            <w:noWrap/>
            <w:hideMark/>
          </w:tcPr>
          <w:p w14:paraId="2F197A45" w14:textId="77777777" w:rsidR="00A13D17" w:rsidRPr="00A13D17" w:rsidRDefault="00A13D17" w:rsidP="00A13D17">
            <w:r w:rsidRPr="00A13D17">
              <w:t>4.354132</w:t>
            </w:r>
          </w:p>
        </w:tc>
        <w:tc>
          <w:tcPr>
            <w:tcW w:w="960" w:type="dxa"/>
            <w:noWrap/>
            <w:hideMark/>
          </w:tcPr>
          <w:p w14:paraId="7F7473EB" w14:textId="77777777" w:rsidR="00A13D17" w:rsidRPr="00A13D17" w:rsidRDefault="00A13D17" w:rsidP="00A13D17">
            <w:r w:rsidRPr="00A13D17">
              <w:t>5.44583</w:t>
            </w:r>
          </w:p>
        </w:tc>
        <w:tc>
          <w:tcPr>
            <w:tcW w:w="960" w:type="dxa"/>
            <w:noWrap/>
            <w:hideMark/>
          </w:tcPr>
          <w:p w14:paraId="318FE9D2" w14:textId="77777777" w:rsidR="00A13D17" w:rsidRPr="00A13D17" w:rsidRDefault="00A13D17" w:rsidP="00A13D17">
            <w:r w:rsidRPr="00A13D17">
              <w:t>7.767586</w:t>
            </w:r>
          </w:p>
        </w:tc>
      </w:tr>
      <w:tr w:rsidR="00A13D17" w:rsidRPr="00A13D17" w14:paraId="2D1F0673" w14:textId="77777777" w:rsidTr="00A13D17">
        <w:trPr>
          <w:trHeight w:val="300"/>
        </w:trPr>
        <w:tc>
          <w:tcPr>
            <w:tcW w:w="960" w:type="dxa"/>
            <w:noWrap/>
            <w:hideMark/>
          </w:tcPr>
          <w:p w14:paraId="0B582153" w14:textId="77777777" w:rsidR="00A13D17" w:rsidRPr="00A13D17" w:rsidRDefault="00A13D17" w:rsidP="00A13D17">
            <w:r w:rsidRPr="00A13D17">
              <w:t>1.841254</w:t>
            </w:r>
          </w:p>
        </w:tc>
        <w:tc>
          <w:tcPr>
            <w:tcW w:w="960" w:type="dxa"/>
            <w:noWrap/>
            <w:hideMark/>
          </w:tcPr>
          <w:p w14:paraId="4F03183C" w14:textId="77777777" w:rsidR="00A13D17" w:rsidRPr="00A13D17" w:rsidRDefault="00A13D17" w:rsidP="00A13D17">
            <w:r w:rsidRPr="00A13D17">
              <w:t>3.632318</w:t>
            </w:r>
          </w:p>
        </w:tc>
        <w:tc>
          <w:tcPr>
            <w:tcW w:w="960" w:type="dxa"/>
            <w:noWrap/>
            <w:hideMark/>
          </w:tcPr>
          <w:p w14:paraId="44C5A0A5" w14:textId="77777777" w:rsidR="00A13D17" w:rsidRPr="00A13D17" w:rsidRDefault="00A13D17" w:rsidP="00A13D17">
            <w:r w:rsidRPr="00A13D17">
              <w:t>5.74917</w:t>
            </w:r>
          </w:p>
        </w:tc>
        <w:tc>
          <w:tcPr>
            <w:tcW w:w="960" w:type="dxa"/>
            <w:noWrap/>
            <w:hideMark/>
          </w:tcPr>
          <w:p w14:paraId="6CB0B487" w14:textId="77777777" w:rsidR="00A13D17" w:rsidRPr="00A13D17" w:rsidRDefault="00A13D17" w:rsidP="00A13D17">
            <w:r w:rsidRPr="00A13D17">
              <w:t>6.939247</w:t>
            </w:r>
          </w:p>
        </w:tc>
        <w:tc>
          <w:tcPr>
            <w:tcW w:w="960" w:type="dxa"/>
            <w:noWrap/>
            <w:hideMark/>
          </w:tcPr>
          <w:p w14:paraId="520A9009" w14:textId="77777777" w:rsidR="00A13D17" w:rsidRPr="00A13D17" w:rsidRDefault="00A13D17" w:rsidP="00A13D17">
            <w:r w:rsidRPr="00A13D17">
              <w:t>8.772526</w:t>
            </w:r>
          </w:p>
        </w:tc>
        <w:tc>
          <w:tcPr>
            <w:tcW w:w="960" w:type="dxa"/>
            <w:noWrap/>
            <w:hideMark/>
          </w:tcPr>
          <w:p w14:paraId="7A447FCF" w14:textId="77777777" w:rsidR="00A13D17" w:rsidRPr="00A13D17" w:rsidRDefault="00A13D17" w:rsidP="00A13D17">
            <w:r w:rsidRPr="00A13D17">
              <w:t>1.87523</w:t>
            </w:r>
          </w:p>
        </w:tc>
        <w:tc>
          <w:tcPr>
            <w:tcW w:w="960" w:type="dxa"/>
            <w:noWrap/>
            <w:hideMark/>
          </w:tcPr>
          <w:p w14:paraId="30E82089" w14:textId="77777777" w:rsidR="00A13D17" w:rsidRPr="00A13D17" w:rsidRDefault="00A13D17" w:rsidP="00A13D17">
            <w:r w:rsidRPr="00A13D17">
              <w:t>3.801192</w:t>
            </w:r>
          </w:p>
        </w:tc>
        <w:tc>
          <w:tcPr>
            <w:tcW w:w="960" w:type="dxa"/>
            <w:noWrap/>
            <w:hideMark/>
          </w:tcPr>
          <w:p w14:paraId="5434F6D1" w14:textId="77777777" w:rsidR="00A13D17" w:rsidRPr="00A13D17" w:rsidRDefault="00A13D17" w:rsidP="00A13D17">
            <w:r w:rsidRPr="00A13D17">
              <w:t>4.28547</w:t>
            </w:r>
          </w:p>
        </w:tc>
        <w:tc>
          <w:tcPr>
            <w:tcW w:w="960" w:type="dxa"/>
            <w:noWrap/>
            <w:hideMark/>
          </w:tcPr>
          <w:p w14:paraId="0EEDA1F8" w14:textId="77777777" w:rsidR="00A13D17" w:rsidRPr="00A13D17" w:rsidRDefault="00A13D17" w:rsidP="00A13D17">
            <w:r w:rsidRPr="00A13D17">
              <w:t>4.953755</w:t>
            </w:r>
          </w:p>
        </w:tc>
        <w:tc>
          <w:tcPr>
            <w:tcW w:w="960" w:type="dxa"/>
            <w:noWrap/>
            <w:hideMark/>
          </w:tcPr>
          <w:p w14:paraId="4D6B6C1A" w14:textId="77777777" w:rsidR="00A13D17" w:rsidRPr="00A13D17" w:rsidRDefault="00A13D17" w:rsidP="00A13D17">
            <w:r w:rsidRPr="00A13D17">
              <w:t>6.285131</w:t>
            </w:r>
          </w:p>
        </w:tc>
      </w:tr>
      <w:tr w:rsidR="00A13D17" w:rsidRPr="00A13D17" w14:paraId="3D9E9453" w14:textId="77777777" w:rsidTr="00A13D17">
        <w:trPr>
          <w:trHeight w:val="300"/>
        </w:trPr>
        <w:tc>
          <w:tcPr>
            <w:tcW w:w="960" w:type="dxa"/>
            <w:noWrap/>
            <w:hideMark/>
          </w:tcPr>
          <w:p w14:paraId="1A473DED" w14:textId="77777777" w:rsidR="00A13D17" w:rsidRPr="00A13D17" w:rsidRDefault="00A13D17" w:rsidP="00A13D17">
            <w:pPr>
              <w:rPr>
                <w:b/>
                <w:bCs/>
              </w:rPr>
            </w:pPr>
            <w:r w:rsidRPr="00A13D17">
              <w:rPr>
                <w:b/>
                <w:bCs/>
              </w:rPr>
              <w:t>2.155849</w:t>
            </w:r>
          </w:p>
        </w:tc>
        <w:tc>
          <w:tcPr>
            <w:tcW w:w="960" w:type="dxa"/>
            <w:noWrap/>
            <w:hideMark/>
          </w:tcPr>
          <w:p w14:paraId="3A1F5FE6" w14:textId="77777777" w:rsidR="00A13D17" w:rsidRPr="00A13D17" w:rsidRDefault="00A13D17" w:rsidP="00A13D17">
            <w:pPr>
              <w:rPr>
                <w:b/>
                <w:bCs/>
              </w:rPr>
            </w:pPr>
            <w:r w:rsidRPr="00A13D17">
              <w:rPr>
                <w:b/>
                <w:bCs/>
              </w:rPr>
              <w:t>2.81575</w:t>
            </w:r>
          </w:p>
        </w:tc>
        <w:tc>
          <w:tcPr>
            <w:tcW w:w="960" w:type="dxa"/>
            <w:noWrap/>
            <w:hideMark/>
          </w:tcPr>
          <w:p w14:paraId="60AEDA3D" w14:textId="77777777" w:rsidR="00A13D17" w:rsidRPr="00A13D17" w:rsidRDefault="00A13D17" w:rsidP="00A13D17">
            <w:pPr>
              <w:rPr>
                <w:b/>
                <w:bCs/>
              </w:rPr>
            </w:pPr>
            <w:r w:rsidRPr="00A13D17">
              <w:rPr>
                <w:b/>
                <w:bCs/>
              </w:rPr>
              <w:t>4.435022</w:t>
            </w:r>
          </w:p>
        </w:tc>
        <w:tc>
          <w:tcPr>
            <w:tcW w:w="960" w:type="dxa"/>
            <w:noWrap/>
            <w:hideMark/>
          </w:tcPr>
          <w:p w14:paraId="2EF72E47" w14:textId="77777777" w:rsidR="00A13D17" w:rsidRPr="00A13D17" w:rsidRDefault="00A13D17" w:rsidP="00A13D17">
            <w:pPr>
              <w:rPr>
                <w:b/>
                <w:bCs/>
              </w:rPr>
            </w:pPr>
            <w:r w:rsidRPr="00A13D17">
              <w:rPr>
                <w:b/>
                <w:bCs/>
              </w:rPr>
              <w:t>5.669618</w:t>
            </w:r>
          </w:p>
        </w:tc>
        <w:tc>
          <w:tcPr>
            <w:tcW w:w="960" w:type="dxa"/>
            <w:noWrap/>
            <w:hideMark/>
          </w:tcPr>
          <w:p w14:paraId="5BB724A5" w14:textId="77777777" w:rsidR="00A13D17" w:rsidRPr="00A13D17" w:rsidRDefault="00A13D17" w:rsidP="00A13D17">
            <w:pPr>
              <w:rPr>
                <w:b/>
                <w:bCs/>
              </w:rPr>
            </w:pPr>
            <w:r w:rsidRPr="00A13D17">
              <w:rPr>
                <w:b/>
                <w:bCs/>
              </w:rPr>
              <w:t>6.433723</w:t>
            </w:r>
          </w:p>
        </w:tc>
        <w:tc>
          <w:tcPr>
            <w:tcW w:w="960" w:type="dxa"/>
            <w:noWrap/>
            <w:hideMark/>
          </w:tcPr>
          <w:p w14:paraId="1C05B964" w14:textId="77777777" w:rsidR="00A13D17" w:rsidRPr="00A13D17" w:rsidRDefault="00A13D17" w:rsidP="00A13D17">
            <w:pPr>
              <w:rPr>
                <w:b/>
                <w:bCs/>
              </w:rPr>
            </w:pPr>
            <w:r w:rsidRPr="00A13D17">
              <w:rPr>
                <w:b/>
                <w:bCs/>
              </w:rPr>
              <w:t>2.01673</w:t>
            </w:r>
          </w:p>
        </w:tc>
        <w:tc>
          <w:tcPr>
            <w:tcW w:w="960" w:type="dxa"/>
            <w:noWrap/>
            <w:hideMark/>
          </w:tcPr>
          <w:p w14:paraId="22A5F6F0" w14:textId="77777777" w:rsidR="00A13D17" w:rsidRPr="00A13D17" w:rsidRDefault="00A13D17" w:rsidP="00A13D17">
            <w:pPr>
              <w:rPr>
                <w:b/>
                <w:bCs/>
              </w:rPr>
            </w:pPr>
            <w:r w:rsidRPr="00A13D17">
              <w:rPr>
                <w:b/>
                <w:bCs/>
              </w:rPr>
              <w:t>2.86032</w:t>
            </w:r>
          </w:p>
        </w:tc>
        <w:tc>
          <w:tcPr>
            <w:tcW w:w="960" w:type="dxa"/>
            <w:noWrap/>
            <w:hideMark/>
          </w:tcPr>
          <w:p w14:paraId="53FF2536" w14:textId="77777777" w:rsidR="00A13D17" w:rsidRPr="00A13D17" w:rsidRDefault="00A13D17" w:rsidP="00A13D17">
            <w:pPr>
              <w:rPr>
                <w:b/>
                <w:bCs/>
              </w:rPr>
            </w:pPr>
            <w:r w:rsidRPr="00A13D17">
              <w:rPr>
                <w:b/>
                <w:bCs/>
              </w:rPr>
              <w:t>4.051853</w:t>
            </w:r>
          </w:p>
        </w:tc>
        <w:tc>
          <w:tcPr>
            <w:tcW w:w="960" w:type="dxa"/>
            <w:noWrap/>
            <w:hideMark/>
          </w:tcPr>
          <w:p w14:paraId="7E436227" w14:textId="77777777" w:rsidR="00A13D17" w:rsidRPr="00A13D17" w:rsidRDefault="00A13D17" w:rsidP="00A13D17">
            <w:pPr>
              <w:rPr>
                <w:b/>
                <w:bCs/>
              </w:rPr>
            </w:pPr>
            <w:r w:rsidRPr="00A13D17">
              <w:rPr>
                <w:b/>
                <w:bCs/>
              </w:rPr>
              <w:t>4.857464</w:t>
            </w:r>
          </w:p>
        </w:tc>
        <w:tc>
          <w:tcPr>
            <w:tcW w:w="960" w:type="dxa"/>
            <w:noWrap/>
            <w:hideMark/>
          </w:tcPr>
          <w:p w14:paraId="7A1974B1" w14:textId="77777777" w:rsidR="00A13D17" w:rsidRPr="00A13D17" w:rsidRDefault="00A13D17" w:rsidP="00A13D17">
            <w:pPr>
              <w:rPr>
                <w:b/>
                <w:bCs/>
              </w:rPr>
            </w:pPr>
            <w:r w:rsidRPr="00A13D17">
              <w:rPr>
                <w:b/>
                <w:bCs/>
              </w:rPr>
              <w:t>6.440753</w:t>
            </w:r>
          </w:p>
        </w:tc>
      </w:tr>
    </w:tbl>
    <w:p w14:paraId="7F1DFA28" w14:textId="2E8F701A" w:rsidR="00435557" w:rsidRDefault="00435557" w:rsidP="00F529BC"/>
    <w:p w14:paraId="49DDB4DC" w14:textId="77777777" w:rsidR="00A13D17" w:rsidRDefault="00435557" w:rsidP="00F529BC">
      <w:r>
        <w:t>4</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13D17" w:rsidRPr="00A13D17" w14:paraId="786AF0E1" w14:textId="77777777" w:rsidTr="00A13D17">
        <w:trPr>
          <w:trHeight w:val="300"/>
        </w:trPr>
        <w:tc>
          <w:tcPr>
            <w:tcW w:w="960" w:type="dxa"/>
            <w:noWrap/>
            <w:hideMark/>
          </w:tcPr>
          <w:p w14:paraId="59703F20" w14:textId="77777777" w:rsidR="00A13D17" w:rsidRPr="00A13D17" w:rsidRDefault="00A13D17" w:rsidP="00A13D17">
            <w:r w:rsidRPr="00A13D17">
              <w:t>Tx01</w:t>
            </w:r>
          </w:p>
        </w:tc>
        <w:tc>
          <w:tcPr>
            <w:tcW w:w="960" w:type="dxa"/>
            <w:noWrap/>
            <w:hideMark/>
          </w:tcPr>
          <w:p w14:paraId="42329B59" w14:textId="77777777" w:rsidR="00A13D17" w:rsidRPr="00A13D17" w:rsidRDefault="00A13D17" w:rsidP="00A13D17">
            <w:r w:rsidRPr="00A13D17">
              <w:t>Tx02</w:t>
            </w:r>
          </w:p>
        </w:tc>
        <w:tc>
          <w:tcPr>
            <w:tcW w:w="960" w:type="dxa"/>
            <w:noWrap/>
            <w:hideMark/>
          </w:tcPr>
          <w:p w14:paraId="2A7E6E50" w14:textId="77777777" w:rsidR="00A13D17" w:rsidRPr="00A13D17" w:rsidRDefault="00A13D17" w:rsidP="00A13D17">
            <w:r w:rsidRPr="00A13D17">
              <w:t>Tx03</w:t>
            </w:r>
          </w:p>
        </w:tc>
        <w:tc>
          <w:tcPr>
            <w:tcW w:w="960" w:type="dxa"/>
            <w:noWrap/>
            <w:hideMark/>
          </w:tcPr>
          <w:p w14:paraId="4F5AC9C1" w14:textId="77777777" w:rsidR="00A13D17" w:rsidRPr="00A13D17" w:rsidRDefault="00A13D17" w:rsidP="00A13D17">
            <w:r w:rsidRPr="00A13D17">
              <w:t>Tx04</w:t>
            </w:r>
          </w:p>
        </w:tc>
        <w:tc>
          <w:tcPr>
            <w:tcW w:w="960" w:type="dxa"/>
            <w:noWrap/>
            <w:hideMark/>
          </w:tcPr>
          <w:p w14:paraId="68FAD105" w14:textId="77777777" w:rsidR="00A13D17" w:rsidRPr="00A13D17" w:rsidRDefault="00A13D17" w:rsidP="00A13D17">
            <w:r w:rsidRPr="00A13D17">
              <w:t>Tx05</w:t>
            </w:r>
          </w:p>
        </w:tc>
        <w:tc>
          <w:tcPr>
            <w:tcW w:w="960" w:type="dxa"/>
            <w:noWrap/>
            <w:hideMark/>
          </w:tcPr>
          <w:p w14:paraId="793199D5" w14:textId="77777777" w:rsidR="00A13D17" w:rsidRPr="00A13D17" w:rsidRDefault="00A13D17" w:rsidP="00A13D17">
            <w:r w:rsidRPr="00A13D17">
              <w:t>Tx06</w:t>
            </w:r>
          </w:p>
        </w:tc>
        <w:tc>
          <w:tcPr>
            <w:tcW w:w="960" w:type="dxa"/>
            <w:noWrap/>
            <w:hideMark/>
          </w:tcPr>
          <w:p w14:paraId="7EE78B98" w14:textId="77777777" w:rsidR="00A13D17" w:rsidRPr="00A13D17" w:rsidRDefault="00A13D17" w:rsidP="00A13D17">
            <w:r w:rsidRPr="00A13D17">
              <w:t>Tx07</w:t>
            </w:r>
          </w:p>
        </w:tc>
        <w:tc>
          <w:tcPr>
            <w:tcW w:w="960" w:type="dxa"/>
            <w:noWrap/>
            <w:hideMark/>
          </w:tcPr>
          <w:p w14:paraId="13E332F1" w14:textId="77777777" w:rsidR="00A13D17" w:rsidRPr="00A13D17" w:rsidRDefault="00A13D17" w:rsidP="00A13D17">
            <w:r w:rsidRPr="00A13D17">
              <w:t>Tx08</w:t>
            </w:r>
          </w:p>
        </w:tc>
        <w:tc>
          <w:tcPr>
            <w:tcW w:w="960" w:type="dxa"/>
            <w:noWrap/>
            <w:hideMark/>
          </w:tcPr>
          <w:p w14:paraId="0E26109C" w14:textId="77777777" w:rsidR="00A13D17" w:rsidRPr="00A13D17" w:rsidRDefault="00A13D17" w:rsidP="00A13D17">
            <w:r w:rsidRPr="00A13D17">
              <w:t>Tx09</w:t>
            </w:r>
          </w:p>
        </w:tc>
        <w:tc>
          <w:tcPr>
            <w:tcW w:w="960" w:type="dxa"/>
            <w:noWrap/>
            <w:hideMark/>
          </w:tcPr>
          <w:p w14:paraId="6557E7F8" w14:textId="77777777" w:rsidR="00A13D17" w:rsidRPr="00A13D17" w:rsidRDefault="00A13D17" w:rsidP="00A13D17">
            <w:r w:rsidRPr="00A13D17">
              <w:t>Tx10</w:t>
            </w:r>
          </w:p>
        </w:tc>
      </w:tr>
      <w:tr w:rsidR="00A13D17" w:rsidRPr="00A13D17" w14:paraId="089004BC" w14:textId="77777777" w:rsidTr="00A13D17">
        <w:trPr>
          <w:trHeight w:val="300"/>
        </w:trPr>
        <w:tc>
          <w:tcPr>
            <w:tcW w:w="960" w:type="dxa"/>
            <w:noWrap/>
            <w:hideMark/>
          </w:tcPr>
          <w:p w14:paraId="39A7D522" w14:textId="77777777" w:rsidR="00A13D17" w:rsidRPr="00A13D17" w:rsidRDefault="00A13D17" w:rsidP="00A13D17">
            <w:r w:rsidRPr="00A13D17">
              <w:t>2.209482</w:t>
            </w:r>
          </w:p>
        </w:tc>
        <w:tc>
          <w:tcPr>
            <w:tcW w:w="960" w:type="dxa"/>
            <w:noWrap/>
            <w:hideMark/>
          </w:tcPr>
          <w:p w14:paraId="76A85AAE" w14:textId="77777777" w:rsidR="00A13D17" w:rsidRPr="00A13D17" w:rsidRDefault="00A13D17" w:rsidP="00A13D17">
            <w:r w:rsidRPr="00A13D17">
              <w:t>1.960589</w:t>
            </w:r>
          </w:p>
        </w:tc>
        <w:tc>
          <w:tcPr>
            <w:tcW w:w="960" w:type="dxa"/>
            <w:noWrap/>
            <w:hideMark/>
          </w:tcPr>
          <w:p w14:paraId="33ABC38B" w14:textId="77777777" w:rsidR="00A13D17" w:rsidRPr="00A13D17" w:rsidRDefault="00A13D17" w:rsidP="00A13D17">
            <w:r w:rsidRPr="00A13D17">
              <w:t>3.317023</w:t>
            </w:r>
          </w:p>
        </w:tc>
        <w:tc>
          <w:tcPr>
            <w:tcW w:w="960" w:type="dxa"/>
            <w:noWrap/>
            <w:hideMark/>
          </w:tcPr>
          <w:p w14:paraId="5F796890" w14:textId="77777777" w:rsidR="00A13D17" w:rsidRPr="00A13D17" w:rsidRDefault="00A13D17" w:rsidP="00A13D17">
            <w:r w:rsidRPr="00A13D17">
              <w:t>5.157796</w:t>
            </w:r>
          </w:p>
        </w:tc>
        <w:tc>
          <w:tcPr>
            <w:tcW w:w="960" w:type="dxa"/>
            <w:noWrap/>
            <w:hideMark/>
          </w:tcPr>
          <w:p w14:paraId="4FAD3793" w14:textId="77777777" w:rsidR="00A13D17" w:rsidRPr="00A13D17" w:rsidRDefault="00A13D17" w:rsidP="00A13D17">
            <w:r w:rsidRPr="00A13D17">
              <w:t>5.597856</w:t>
            </w:r>
          </w:p>
        </w:tc>
        <w:tc>
          <w:tcPr>
            <w:tcW w:w="960" w:type="dxa"/>
            <w:noWrap/>
            <w:hideMark/>
          </w:tcPr>
          <w:p w14:paraId="4339E562" w14:textId="77777777" w:rsidR="00A13D17" w:rsidRPr="00A13D17" w:rsidRDefault="00A13D17" w:rsidP="00A13D17">
            <w:r w:rsidRPr="00A13D17">
              <w:t>2.801233</w:t>
            </w:r>
          </w:p>
        </w:tc>
        <w:tc>
          <w:tcPr>
            <w:tcW w:w="960" w:type="dxa"/>
            <w:noWrap/>
            <w:hideMark/>
          </w:tcPr>
          <w:p w14:paraId="1F21B86B" w14:textId="77777777" w:rsidR="00A13D17" w:rsidRPr="00A13D17" w:rsidRDefault="00A13D17" w:rsidP="00A13D17">
            <w:r w:rsidRPr="00A13D17">
              <w:t>1.94453</w:t>
            </w:r>
          </w:p>
        </w:tc>
        <w:tc>
          <w:tcPr>
            <w:tcW w:w="960" w:type="dxa"/>
            <w:noWrap/>
            <w:hideMark/>
          </w:tcPr>
          <w:p w14:paraId="6BACB636" w14:textId="77777777" w:rsidR="00A13D17" w:rsidRPr="00A13D17" w:rsidRDefault="00A13D17" w:rsidP="00A13D17">
            <w:r w:rsidRPr="00A13D17">
              <w:t>3.296879</w:t>
            </w:r>
          </w:p>
        </w:tc>
        <w:tc>
          <w:tcPr>
            <w:tcW w:w="960" w:type="dxa"/>
            <w:noWrap/>
            <w:hideMark/>
          </w:tcPr>
          <w:p w14:paraId="5BD7318C" w14:textId="77777777" w:rsidR="00A13D17" w:rsidRPr="00A13D17" w:rsidRDefault="00A13D17" w:rsidP="00A13D17">
            <w:r w:rsidRPr="00A13D17">
              <w:t>4.504218</w:t>
            </w:r>
          </w:p>
        </w:tc>
        <w:tc>
          <w:tcPr>
            <w:tcW w:w="960" w:type="dxa"/>
            <w:noWrap/>
            <w:hideMark/>
          </w:tcPr>
          <w:p w14:paraId="6994B27B" w14:textId="77777777" w:rsidR="00A13D17" w:rsidRPr="00A13D17" w:rsidRDefault="00A13D17" w:rsidP="00A13D17">
            <w:r w:rsidRPr="00A13D17">
              <w:t>6.257027</w:t>
            </w:r>
          </w:p>
        </w:tc>
      </w:tr>
      <w:tr w:rsidR="00A13D17" w:rsidRPr="00A13D17" w14:paraId="4E4A0F9C" w14:textId="77777777" w:rsidTr="00A13D17">
        <w:trPr>
          <w:trHeight w:val="300"/>
        </w:trPr>
        <w:tc>
          <w:tcPr>
            <w:tcW w:w="960" w:type="dxa"/>
            <w:noWrap/>
            <w:hideMark/>
          </w:tcPr>
          <w:p w14:paraId="181250EE" w14:textId="77777777" w:rsidR="00A13D17" w:rsidRPr="00A13D17" w:rsidRDefault="00A13D17" w:rsidP="00A13D17">
            <w:r w:rsidRPr="00A13D17">
              <w:t>1.841332</w:t>
            </w:r>
          </w:p>
        </w:tc>
        <w:tc>
          <w:tcPr>
            <w:tcW w:w="960" w:type="dxa"/>
            <w:noWrap/>
            <w:hideMark/>
          </w:tcPr>
          <w:p w14:paraId="11B76985" w14:textId="77777777" w:rsidR="00A13D17" w:rsidRPr="00A13D17" w:rsidRDefault="00A13D17" w:rsidP="00A13D17">
            <w:r w:rsidRPr="00A13D17">
              <w:t>2.458429</w:t>
            </w:r>
          </w:p>
        </w:tc>
        <w:tc>
          <w:tcPr>
            <w:tcW w:w="960" w:type="dxa"/>
            <w:noWrap/>
            <w:hideMark/>
          </w:tcPr>
          <w:p w14:paraId="4457C97D" w14:textId="77777777" w:rsidR="00A13D17" w:rsidRPr="00A13D17" w:rsidRDefault="00A13D17" w:rsidP="00A13D17">
            <w:r w:rsidRPr="00A13D17">
              <w:t>3.586298</w:t>
            </w:r>
          </w:p>
        </w:tc>
        <w:tc>
          <w:tcPr>
            <w:tcW w:w="960" w:type="dxa"/>
            <w:noWrap/>
            <w:hideMark/>
          </w:tcPr>
          <w:p w14:paraId="76D9A6C2" w14:textId="77777777" w:rsidR="00A13D17" w:rsidRPr="00A13D17" w:rsidRDefault="00A13D17" w:rsidP="00A13D17">
            <w:r w:rsidRPr="00A13D17">
              <w:t>5.17994</w:t>
            </w:r>
          </w:p>
        </w:tc>
        <w:tc>
          <w:tcPr>
            <w:tcW w:w="960" w:type="dxa"/>
            <w:noWrap/>
            <w:hideMark/>
          </w:tcPr>
          <w:p w14:paraId="16DF6554" w14:textId="77777777" w:rsidR="00A13D17" w:rsidRPr="00A13D17" w:rsidRDefault="00A13D17" w:rsidP="00A13D17">
            <w:r w:rsidRPr="00A13D17">
              <w:t>5.395041</w:t>
            </w:r>
          </w:p>
        </w:tc>
        <w:tc>
          <w:tcPr>
            <w:tcW w:w="960" w:type="dxa"/>
            <w:noWrap/>
            <w:hideMark/>
          </w:tcPr>
          <w:p w14:paraId="133EFCF1" w14:textId="77777777" w:rsidR="00A13D17" w:rsidRPr="00A13D17" w:rsidRDefault="00A13D17" w:rsidP="00A13D17">
            <w:r w:rsidRPr="00A13D17">
              <w:t>1.741933</w:t>
            </w:r>
          </w:p>
        </w:tc>
        <w:tc>
          <w:tcPr>
            <w:tcW w:w="960" w:type="dxa"/>
            <w:noWrap/>
            <w:hideMark/>
          </w:tcPr>
          <w:p w14:paraId="727A7094" w14:textId="77777777" w:rsidR="00A13D17" w:rsidRPr="00A13D17" w:rsidRDefault="00A13D17" w:rsidP="00A13D17">
            <w:r w:rsidRPr="00A13D17">
              <w:t>2.242362</w:t>
            </w:r>
          </w:p>
        </w:tc>
        <w:tc>
          <w:tcPr>
            <w:tcW w:w="960" w:type="dxa"/>
            <w:noWrap/>
            <w:hideMark/>
          </w:tcPr>
          <w:p w14:paraId="5E3DE576" w14:textId="77777777" w:rsidR="00A13D17" w:rsidRPr="00A13D17" w:rsidRDefault="00A13D17" w:rsidP="00A13D17">
            <w:r w:rsidRPr="00A13D17">
              <w:t>3.627018</w:t>
            </w:r>
          </w:p>
        </w:tc>
        <w:tc>
          <w:tcPr>
            <w:tcW w:w="960" w:type="dxa"/>
            <w:noWrap/>
            <w:hideMark/>
          </w:tcPr>
          <w:p w14:paraId="0798B7E9" w14:textId="77777777" w:rsidR="00A13D17" w:rsidRPr="00A13D17" w:rsidRDefault="00A13D17" w:rsidP="00A13D17">
            <w:r w:rsidRPr="00A13D17">
              <w:t>5.86804</w:t>
            </w:r>
          </w:p>
        </w:tc>
        <w:tc>
          <w:tcPr>
            <w:tcW w:w="960" w:type="dxa"/>
            <w:noWrap/>
            <w:hideMark/>
          </w:tcPr>
          <w:p w14:paraId="08D42989" w14:textId="77777777" w:rsidR="00A13D17" w:rsidRPr="00A13D17" w:rsidRDefault="00A13D17" w:rsidP="00A13D17">
            <w:r w:rsidRPr="00A13D17">
              <w:t>5.147646</w:t>
            </w:r>
          </w:p>
        </w:tc>
      </w:tr>
      <w:tr w:rsidR="00A13D17" w:rsidRPr="00A13D17" w14:paraId="2753D520" w14:textId="77777777" w:rsidTr="00A13D17">
        <w:trPr>
          <w:trHeight w:val="300"/>
        </w:trPr>
        <w:tc>
          <w:tcPr>
            <w:tcW w:w="960" w:type="dxa"/>
            <w:noWrap/>
            <w:hideMark/>
          </w:tcPr>
          <w:p w14:paraId="0A45BF46" w14:textId="77777777" w:rsidR="00A13D17" w:rsidRPr="00A13D17" w:rsidRDefault="00A13D17" w:rsidP="00A13D17">
            <w:r w:rsidRPr="00A13D17">
              <w:t>2.720555</w:t>
            </w:r>
          </w:p>
        </w:tc>
        <w:tc>
          <w:tcPr>
            <w:tcW w:w="960" w:type="dxa"/>
            <w:noWrap/>
            <w:hideMark/>
          </w:tcPr>
          <w:p w14:paraId="30C78D9D" w14:textId="77777777" w:rsidR="00A13D17" w:rsidRPr="00A13D17" w:rsidRDefault="00A13D17" w:rsidP="00A13D17">
            <w:r w:rsidRPr="00A13D17">
              <w:t>2.609685</w:t>
            </w:r>
          </w:p>
        </w:tc>
        <w:tc>
          <w:tcPr>
            <w:tcW w:w="960" w:type="dxa"/>
            <w:noWrap/>
            <w:hideMark/>
          </w:tcPr>
          <w:p w14:paraId="729087D0" w14:textId="77777777" w:rsidR="00A13D17" w:rsidRPr="00A13D17" w:rsidRDefault="00A13D17" w:rsidP="00A13D17">
            <w:r w:rsidRPr="00A13D17">
              <w:t>3.780155</w:t>
            </w:r>
          </w:p>
        </w:tc>
        <w:tc>
          <w:tcPr>
            <w:tcW w:w="960" w:type="dxa"/>
            <w:noWrap/>
            <w:hideMark/>
          </w:tcPr>
          <w:p w14:paraId="2DB73737" w14:textId="77777777" w:rsidR="00A13D17" w:rsidRPr="00A13D17" w:rsidRDefault="00A13D17" w:rsidP="00A13D17">
            <w:r w:rsidRPr="00A13D17">
              <w:t>5.120293</w:t>
            </w:r>
          </w:p>
        </w:tc>
        <w:tc>
          <w:tcPr>
            <w:tcW w:w="960" w:type="dxa"/>
            <w:noWrap/>
            <w:hideMark/>
          </w:tcPr>
          <w:p w14:paraId="68CE0E2C" w14:textId="77777777" w:rsidR="00A13D17" w:rsidRPr="00A13D17" w:rsidRDefault="00A13D17" w:rsidP="00A13D17">
            <w:r w:rsidRPr="00A13D17">
              <w:t>6.589697</w:t>
            </w:r>
          </w:p>
        </w:tc>
        <w:tc>
          <w:tcPr>
            <w:tcW w:w="960" w:type="dxa"/>
            <w:noWrap/>
            <w:hideMark/>
          </w:tcPr>
          <w:p w14:paraId="44029BFB" w14:textId="77777777" w:rsidR="00A13D17" w:rsidRPr="00A13D17" w:rsidRDefault="00A13D17" w:rsidP="00A13D17">
            <w:r w:rsidRPr="00A13D17">
              <w:t>1.910774</w:t>
            </w:r>
          </w:p>
        </w:tc>
        <w:tc>
          <w:tcPr>
            <w:tcW w:w="960" w:type="dxa"/>
            <w:noWrap/>
            <w:hideMark/>
          </w:tcPr>
          <w:p w14:paraId="3326B889" w14:textId="77777777" w:rsidR="00A13D17" w:rsidRPr="00A13D17" w:rsidRDefault="00A13D17" w:rsidP="00A13D17">
            <w:r w:rsidRPr="00A13D17">
              <w:t>2.397001</w:t>
            </w:r>
          </w:p>
        </w:tc>
        <w:tc>
          <w:tcPr>
            <w:tcW w:w="960" w:type="dxa"/>
            <w:noWrap/>
            <w:hideMark/>
          </w:tcPr>
          <w:p w14:paraId="6F823D21" w14:textId="77777777" w:rsidR="00A13D17" w:rsidRPr="00A13D17" w:rsidRDefault="00A13D17" w:rsidP="00A13D17">
            <w:r w:rsidRPr="00A13D17">
              <w:t>3.56678</w:t>
            </w:r>
          </w:p>
        </w:tc>
        <w:tc>
          <w:tcPr>
            <w:tcW w:w="960" w:type="dxa"/>
            <w:noWrap/>
            <w:hideMark/>
          </w:tcPr>
          <w:p w14:paraId="72700143" w14:textId="77777777" w:rsidR="00A13D17" w:rsidRPr="00A13D17" w:rsidRDefault="00A13D17" w:rsidP="00A13D17">
            <w:r w:rsidRPr="00A13D17">
              <w:t>5.229747</w:t>
            </w:r>
          </w:p>
        </w:tc>
        <w:tc>
          <w:tcPr>
            <w:tcW w:w="960" w:type="dxa"/>
            <w:noWrap/>
            <w:hideMark/>
          </w:tcPr>
          <w:p w14:paraId="4DED654B" w14:textId="77777777" w:rsidR="00A13D17" w:rsidRPr="00A13D17" w:rsidRDefault="00A13D17" w:rsidP="00A13D17">
            <w:r w:rsidRPr="00A13D17">
              <w:t>7.519228</w:t>
            </w:r>
          </w:p>
        </w:tc>
      </w:tr>
      <w:tr w:rsidR="00A13D17" w:rsidRPr="00A13D17" w14:paraId="2BD3C5BD" w14:textId="77777777" w:rsidTr="00A13D17">
        <w:trPr>
          <w:trHeight w:val="300"/>
        </w:trPr>
        <w:tc>
          <w:tcPr>
            <w:tcW w:w="960" w:type="dxa"/>
            <w:noWrap/>
            <w:hideMark/>
          </w:tcPr>
          <w:p w14:paraId="5623EF29" w14:textId="77777777" w:rsidR="00A13D17" w:rsidRPr="00A13D17" w:rsidRDefault="00A13D17" w:rsidP="00A13D17">
            <w:r w:rsidRPr="00A13D17">
              <w:t>2.318604</w:t>
            </w:r>
          </w:p>
        </w:tc>
        <w:tc>
          <w:tcPr>
            <w:tcW w:w="960" w:type="dxa"/>
            <w:noWrap/>
            <w:hideMark/>
          </w:tcPr>
          <w:p w14:paraId="3B9ADD20" w14:textId="77777777" w:rsidR="00A13D17" w:rsidRPr="00A13D17" w:rsidRDefault="00A13D17" w:rsidP="00A13D17">
            <w:r w:rsidRPr="00A13D17">
              <w:t>2.513422</w:t>
            </w:r>
          </w:p>
        </w:tc>
        <w:tc>
          <w:tcPr>
            <w:tcW w:w="960" w:type="dxa"/>
            <w:noWrap/>
            <w:hideMark/>
          </w:tcPr>
          <w:p w14:paraId="3F21D750" w14:textId="77777777" w:rsidR="00A13D17" w:rsidRPr="00A13D17" w:rsidRDefault="00A13D17" w:rsidP="00A13D17">
            <w:r w:rsidRPr="00A13D17">
              <w:t>4.443964</w:t>
            </w:r>
          </w:p>
        </w:tc>
        <w:tc>
          <w:tcPr>
            <w:tcW w:w="960" w:type="dxa"/>
            <w:noWrap/>
            <w:hideMark/>
          </w:tcPr>
          <w:p w14:paraId="104DE4DE" w14:textId="77777777" w:rsidR="00A13D17" w:rsidRPr="00A13D17" w:rsidRDefault="00A13D17" w:rsidP="00A13D17">
            <w:r w:rsidRPr="00A13D17">
              <w:t>5.142034</w:t>
            </w:r>
          </w:p>
        </w:tc>
        <w:tc>
          <w:tcPr>
            <w:tcW w:w="960" w:type="dxa"/>
            <w:noWrap/>
            <w:hideMark/>
          </w:tcPr>
          <w:p w14:paraId="1751D318" w14:textId="77777777" w:rsidR="00A13D17" w:rsidRPr="00A13D17" w:rsidRDefault="00A13D17" w:rsidP="00A13D17">
            <w:r w:rsidRPr="00A13D17">
              <w:t>6.690971</w:t>
            </w:r>
          </w:p>
        </w:tc>
        <w:tc>
          <w:tcPr>
            <w:tcW w:w="960" w:type="dxa"/>
            <w:noWrap/>
            <w:hideMark/>
          </w:tcPr>
          <w:p w14:paraId="391C0D45" w14:textId="77777777" w:rsidR="00A13D17" w:rsidRPr="00A13D17" w:rsidRDefault="00A13D17" w:rsidP="00A13D17">
            <w:r w:rsidRPr="00A13D17">
              <w:t>2.215738</w:t>
            </w:r>
          </w:p>
        </w:tc>
        <w:tc>
          <w:tcPr>
            <w:tcW w:w="960" w:type="dxa"/>
            <w:noWrap/>
            <w:hideMark/>
          </w:tcPr>
          <w:p w14:paraId="0435E9D6" w14:textId="77777777" w:rsidR="00A13D17" w:rsidRPr="00A13D17" w:rsidRDefault="00A13D17" w:rsidP="00A13D17">
            <w:r w:rsidRPr="00A13D17">
              <w:t>2.292283</w:t>
            </w:r>
          </w:p>
        </w:tc>
        <w:tc>
          <w:tcPr>
            <w:tcW w:w="960" w:type="dxa"/>
            <w:noWrap/>
            <w:hideMark/>
          </w:tcPr>
          <w:p w14:paraId="23585B16" w14:textId="77777777" w:rsidR="00A13D17" w:rsidRPr="00A13D17" w:rsidRDefault="00A13D17" w:rsidP="00A13D17">
            <w:r w:rsidRPr="00A13D17">
              <w:t>4.671212</w:t>
            </w:r>
          </w:p>
        </w:tc>
        <w:tc>
          <w:tcPr>
            <w:tcW w:w="960" w:type="dxa"/>
            <w:noWrap/>
            <w:hideMark/>
          </w:tcPr>
          <w:p w14:paraId="0FAB1225" w14:textId="77777777" w:rsidR="00A13D17" w:rsidRPr="00A13D17" w:rsidRDefault="00A13D17" w:rsidP="00A13D17">
            <w:r w:rsidRPr="00A13D17">
              <w:t>4.56925</w:t>
            </w:r>
          </w:p>
        </w:tc>
        <w:tc>
          <w:tcPr>
            <w:tcW w:w="960" w:type="dxa"/>
            <w:noWrap/>
            <w:hideMark/>
          </w:tcPr>
          <w:p w14:paraId="30E3BCEE" w14:textId="77777777" w:rsidR="00A13D17" w:rsidRPr="00A13D17" w:rsidRDefault="00A13D17" w:rsidP="00A13D17">
            <w:r w:rsidRPr="00A13D17">
              <w:t>5.191094</w:t>
            </w:r>
          </w:p>
        </w:tc>
      </w:tr>
      <w:tr w:rsidR="00A13D17" w:rsidRPr="00A13D17" w14:paraId="0A969F88" w14:textId="77777777" w:rsidTr="00A13D17">
        <w:trPr>
          <w:trHeight w:val="300"/>
        </w:trPr>
        <w:tc>
          <w:tcPr>
            <w:tcW w:w="960" w:type="dxa"/>
            <w:noWrap/>
            <w:hideMark/>
          </w:tcPr>
          <w:p w14:paraId="76559DE0" w14:textId="77777777" w:rsidR="00A13D17" w:rsidRPr="00A13D17" w:rsidRDefault="00A13D17" w:rsidP="00A13D17">
            <w:r w:rsidRPr="00A13D17">
              <w:t>2.242539</w:t>
            </w:r>
          </w:p>
        </w:tc>
        <w:tc>
          <w:tcPr>
            <w:tcW w:w="960" w:type="dxa"/>
            <w:noWrap/>
            <w:hideMark/>
          </w:tcPr>
          <w:p w14:paraId="4D969FBF" w14:textId="77777777" w:rsidR="00A13D17" w:rsidRPr="00A13D17" w:rsidRDefault="00A13D17" w:rsidP="00A13D17">
            <w:r w:rsidRPr="00A13D17">
              <w:t>2.646861</w:t>
            </w:r>
          </w:p>
        </w:tc>
        <w:tc>
          <w:tcPr>
            <w:tcW w:w="960" w:type="dxa"/>
            <w:noWrap/>
            <w:hideMark/>
          </w:tcPr>
          <w:p w14:paraId="267B4884" w14:textId="77777777" w:rsidR="00A13D17" w:rsidRPr="00A13D17" w:rsidRDefault="00A13D17" w:rsidP="00A13D17">
            <w:r w:rsidRPr="00A13D17">
              <w:t>3.832461</w:t>
            </w:r>
          </w:p>
        </w:tc>
        <w:tc>
          <w:tcPr>
            <w:tcW w:w="960" w:type="dxa"/>
            <w:noWrap/>
            <w:hideMark/>
          </w:tcPr>
          <w:p w14:paraId="6299B988" w14:textId="77777777" w:rsidR="00A13D17" w:rsidRPr="00A13D17" w:rsidRDefault="00A13D17" w:rsidP="00A13D17">
            <w:r w:rsidRPr="00A13D17">
              <w:t>5.95981</w:t>
            </w:r>
          </w:p>
        </w:tc>
        <w:tc>
          <w:tcPr>
            <w:tcW w:w="960" w:type="dxa"/>
            <w:noWrap/>
            <w:hideMark/>
          </w:tcPr>
          <w:p w14:paraId="3E6F7E7B" w14:textId="77777777" w:rsidR="00A13D17" w:rsidRPr="00A13D17" w:rsidRDefault="00A13D17" w:rsidP="00A13D17">
            <w:r w:rsidRPr="00A13D17">
              <w:t>5.541611</w:t>
            </w:r>
          </w:p>
        </w:tc>
        <w:tc>
          <w:tcPr>
            <w:tcW w:w="960" w:type="dxa"/>
            <w:noWrap/>
            <w:hideMark/>
          </w:tcPr>
          <w:p w14:paraId="565419FC" w14:textId="77777777" w:rsidR="00A13D17" w:rsidRPr="00A13D17" w:rsidRDefault="00A13D17" w:rsidP="00A13D17">
            <w:r w:rsidRPr="00A13D17">
              <w:t>1.349933</w:t>
            </w:r>
          </w:p>
        </w:tc>
        <w:tc>
          <w:tcPr>
            <w:tcW w:w="960" w:type="dxa"/>
            <w:noWrap/>
            <w:hideMark/>
          </w:tcPr>
          <w:p w14:paraId="7375C890" w14:textId="77777777" w:rsidR="00A13D17" w:rsidRPr="00A13D17" w:rsidRDefault="00A13D17" w:rsidP="00A13D17">
            <w:r w:rsidRPr="00A13D17">
              <w:t>2.206654</w:t>
            </w:r>
          </w:p>
        </w:tc>
        <w:tc>
          <w:tcPr>
            <w:tcW w:w="960" w:type="dxa"/>
            <w:noWrap/>
            <w:hideMark/>
          </w:tcPr>
          <w:p w14:paraId="089C2B5C" w14:textId="77777777" w:rsidR="00A13D17" w:rsidRPr="00A13D17" w:rsidRDefault="00A13D17" w:rsidP="00A13D17">
            <w:r w:rsidRPr="00A13D17">
              <w:t>4.381669</w:t>
            </w:r>
          </w:p>
        </w:tc>
        <w:tc>
          <w:tcPr>
            <w:tcW w:w="960" w:type="dxa"/>
            <w:noWrap/>
            <w:hideMark/>
          </w:tcPr>
          <w:p w14:paraId="6A382363" w14:textId="77777777" w:rsidR="00A13D17" w:rsidRPr="00A13D17" w:rsidRDefault="00A13D17" w:rsidP="00A13D17">
            <w:r w:rsidRPr="00A13D17">
              <w:t>4.751854</w:t>
            </w:r>
          </w:p>
        </w:tc>
        <w:tc>
          <w:tcPr>
            <w:tcW w:w="960" w:type="dxa"/>
            <w:noWrap/>
            <w:hideMark/>
          </w:tcPr>
          <w:p w14:paraId="06B28B4C" w14:textId="77777777" w:rsidR="00A13D17" w:rsidRPr="00A13D17" w:rsidRDefault="00A13D17" w:rsidP="00A13D17">
            <w:r w:rsidRPr="00A13D17">
              <w:t>5.518161</w:t>
            </w:r>
          </w:p>
        </w:tc>
      </w:tr>
      <w:tr w:rsidR="00A13D17" w:rsidRPr="00A13D17" w14:paraId="3DBAE517" w14:textId="77777777" w:rsidTr="00A13D17">
        <w:trPr>
          <w:trHeight w:val="300"/>
        </w:trPr>
        <w:tc>
          <w:tcPr>
            <w:tcW w:w="960" w:type="dxa"/>
            <w:noWrap/>
            <w:hideMark/>
          </w:tcPr>
          <w:p w14:paraId="4F72CB5E" w14:textId="77777777" w:rsidR="00A13D17" w:rsidRPr="00A13D17" w:rsidRDefault="00A13D17" w:rsidP="00A13D17">
            <w:r w:rsidRPr="00A13D17">
              <w:t>2.153668</w:t>
            </w:r>
          </w:p>
        </w:tc>
        <w:tc>
          <w:tcPr>
            <w:tcW w:w="960" w:type="dxa"/>
            <w:noWrap/>
            <w:hideMark/>
          </w:tcPr>
          <w:p w14:paraId="01F0C060" w14:textId="77777777" w:rsidR="00A13D17" w:rsidRPr="00A13D17" w:rsidRDefault="00A13D17" w:rsidP="00A13D17">
            <w:r w:rsidRPr="00A13D17">
              <w:t>2.965077</w:t>
            </w:r>
          </w:p>
        </w:tc>
        <w:tc>
          <w:tcPr>
            <w:tcW w:w="960" w:type="dxa"/>
            <w:noWrap/>
            <w:hideMark/>
          </w:tcPr>
          <w:p w14:paraId="0C10D395" w14:textId="77777777" w:rsidR="00A13D17" w:rsidRPr="00A13D17" w:rsidRDefault="00A13D17" w:rsidP="00A13D17">
            <w:r w:rsidRPr="00A13D17">
              <w:t>4.418398</w:t>
            </w:r>
          </w:p>
        </w:tc>
        <w:tc>
          <w:tcPr>
            <w:tcW w:w="960" w:type="dxa"/>
            <w:noWrap/>
            <w:hideMark/>
          </w:tcPr>
          <w:p w14:paraId="7C91B127" w14:textId="77777777" w:rsidR="00A13D17" w:rsidRPr="00A13D17" w:rsidRDefault="00A13D17" w:rsidP="00A13D17">
            <w:r w:rsidRPr="00A13D17">
              <w:t>5.537235</w:t>
            </w:r>
          </w:p>
        </w:tc>
        <w:tc>
          <w:tcPr>
            <w:tcW w:w="960" w:type="dxa"/>
            <w:noWrap/>
            <w:hideMark/>
          </w:tcPr>
          <w:p w14:paraId="7C461493" w14:textId="77777777" w:rsidR="00A13D17" w:rsidRPr="00A13D17" w:rsidRDefault="00A13D17" w:rsidP="00A13D17">
            <w:r w:rsidRPr="00A13D17">
              <w:t>6.618996</w:t>
            </w:r>
          </w:p>
        </w:tc>
        <w:tc>
          <w:tcPr>
            <w:tcW w:w="960" w:type="dxa"/>
            <w:noWrap/>
            <w:hideMark/>
          </w:tcPr>
          <w:p w14:paraId="27904038" w14:textId="77777777" w:rsidR="00A13D17" w:rsidRPr="00A13D17" w:rsidRDefault="00A13D17" w:rsidP="00A13D17">
            <w:r w:rsidRPr="00A13D17">
              <w:t>1.899641</w:t>
            </w:r>
          </w:p>
        </w:tc>
        <w:tc>
          <w:tcPr>
            <w:tcW w:w="960" w:type="dxa"/>
            <w:noWrap/>
            <w:hideMark/>
          </w:tcPr>
          <w:p w14:paraId="63FC5EB6" w14:textId="77777777" w:rsidR="00A13D17" w:rsidRPr="00A13D17" w:rsidRDefault="00A13D17" w:rsidP="00A13D17">
            <w:r w:rsidRPr="00A13D17">
              <w:t>2.242199</w:t>
            </w:r>
          </w:p>
        </w:tc>
        <w:tc>
          <w:tcPr>
            <w:tcW w:w="960" w:type="dxa"/>
            <w:noWrap/>
            <w:hideMark/>
          </w:tcPr>
          <w:p w14:paraId="63CA5910" w14:textId="77777777" w:rsidR="00A13D17" w:rsidRPr="00A13D17" w:rsidRDefault="00A13D17" w:rsidP="00A13D17">
            <w:r w:rsidRPr="00A13D17">
              <w:t>4.187449</w:t>
            </w:r>
          </w:p>
        </w:tc>
        <w:tc>
          <w:tcPr>
            <w:tcW w:w="960" w:type="dxa"/>
            <w:noWrap/>
            <w:hideMark/>
          </w:tcPr>
          <w:p w14:paraId="64C798B2" w14:textId="77777777" w:rsidR="00A13D17" w:rsidRPr="00A13D17" w:rsidRDefault="00A13D17" w:rsidP="00A13D17">
            <w:r w:rsidRPr="00A13D17">
              <w:t>4.841752</w:t>
            </w:r>
          </w:p>
        </w:tc>
        <w:tc>
          <w:tcPr>
            <w:tcW w:w="960" w:type="dxa"/>
            <w:noWrap/>
            <w:hideMark/>
          </w:tcPr>
          <w:p w14:paraId="5839D55B" w14:textId="77777777" w:rsidR="00A13D17" w:rsidRPr="00A13D17" w:rsidRDefault="00A13D17" w:rsidP="00A13D17">
            <w:r w:rsidRPr="00A13D17">
              <w:t>6.529739</w:t>
            </w:r>
          </w:p>
        </w:tc>
      </w:tr>
      <w:tr w:rsidR="00A13D17" w:rsidRPr="00A13D17" w14:paraId="0EDD62F3" w14:textId="77777777" w:rsidTr="00A13D17">
        <w:trPr>
          <w:trHeight w:val="300"/>
        </w:trPr>
        <w:tc>
          <w:tcPr>
            <w:tcW w:w="960" w:type="dxa"/>
            <w:noWrap/>
            <w:hideMark/>
          </w:tcPr>
          <w:p w14:paraId="45F385D0" w14:textId="77777777" w:rsidR="00A13D17" w:rsidRPr="00A13D17" w:rsidRDefault="00A13D17" w:rsidP="00A13D17">
            <w:r w:rsidRPr="00A13D17">
              <w:t>1.49499</w:t>
            </w:r>
          </w:p>
        </w:tc>
        <w:tc>
          <w:tcPr>
            <w:tcW w:w="960" w:type="dxa"/>
            <w:noWrap/>
            <w:hideMark/>
          </w:tcPr>
          <w:p w14:paraId="2A6149F7" w14:textId="77777777" w:rsidR="00A13D17" w:rsidRPr="00A13D17" w:rsidRDefault="00A13D17" w:rsidP="00A13D17">
            <w:r w:rsidRPr="00A13D17">
              <w:t>2.413031</w:t>
            </w:r>
          </w:p>
        </w:tc>
        <w:tc>
          <w:tcPr>
            <w:tcW w:w="960" w:type="dxa"/>
            <w:noWrap/>
            <w:hideMark/>
          </w:tcPr>
          <w:p w14:paraId="715F548E" w14:textId="77777777" w:rsidR="00A13D17" w:rsidRPr="00A13D17" w:rsidRDefault="00A13D17" w:rsidP="00A13D17">
            <w:r w:rsidRPr="00A13D17">
              <w:t>4.158585</w:t>
            </w:r>
          </w:p>
        </w:tc>
        <w:tc>
          <w:tcPr>
            <w:tcW w:w="960" w:type="dxa"/>
            <w:noWrap/>
            <w:hideMark/>
          </w:tcPr>
          <w:p w14:paraId="713BC4E4" w14:textId="77777777" w:rsidR="00A13D17" w:rsidRPr="00A13D17" w:rsidRDefault="00A13D17" w:rsidP="00A13D17">
            <w:r w:rsidRPr="00A13D17">
              <w:t>5.76604</w:t>
            </w:r>
          </w:p>
        </w:tc>
        <w:tc>
          <w:tcPr>
            <w:tcW w:w="960" w:type="dxa"/>
            <w:noWrap/>
            <w:hideMark/>
          </w:tcPr>
          <w:p w14:paraId="1CFD6208" w14:textId="77777777" w:rsidR="00A13D17" w:rsidRPr="00A13D17" w:rsidRDefault="00A13D17" w:rsidP="00A13D17">
            <w:r w:rsidRPr="00A13D17">
              <w:t>6.338742</w:t>
            </w:r>
          </w:p>
        </w:tc>
        <w:tc>
          <w:tcPr>
            <w:tcW w:w="960" w:type="dxa"/>
            <w:noWrap/>
            <w:hideMark/>
          </w:tcPr>
          <w:p w14:paraId="3FA6827B" w14:textId="77777777" w:rsidR="00A13D17" w:rsidRPr="00A13D17" w:rsidRDefault="00A13D17" w:rsidP="00A13D17">
            <w:r w:rsidRPr="00A13D17">
              <w:t>2.259123</w:t>
            </w:r>
          </w:p>
        </w:tc>
        <w:tc>
          <w:tcPr>
            <w:tcW w:w="960" w:type="dxa"/>
            <w:noWrap/>
            <w:hideMark/>
          </w:tcPr>
          <w:p w14:paraId="71E87DA6" w14:textId="77777777" w:rsidR="00A13D17" w:rsidRPr="00A13D17" w:rsidRDefault="00A13D17" w:rsidP="00A13D17">
            <w:r w:rsidRPr="00A13D17">
              <w:t>3.75461</w:t>
            </w:r>
          </w:p>
        </w:tc>
        <w:tc>
          <w:tcPr>
            <w:tcW w:w="960" w:type="dxa"/>
            <w:noWrap/>
            <w:hideMark/>
          </w:tcPr>
          <w:p w14:paraId="7F2948C1" w14:textId="77777777" w:rsidR="00A13D17" w:rsidRPr="00A13D17" w:rsidRDefault="00A13D17" w:rsidP="00A13D17">
            <w:r w:rsidRPr="00A13D17">
              <w:t>4.417529</w:t>
            </w:r>
          </w:p>
        </w:tc>
        <w:tc>
          <w:tcPr>
            <w:tcW w:w="960" w:type="dxa"/>
            <w:noWrap/>
            <w:hideMark/>
          </w:tcPr>
          <w:p w14:paraId="6DD91344" w14:textId="77777777" w:rsidR="00A13D17" w:rsidRPr="00A13D17" w:rsidRDefault="00A13D17" w:rsidP="00A13D17">
            <w:r w:rsidRPr="00A13D17">
              <w:t>4.973345</w:t>
            </w:r>
          </w:p>
        </w:tc>
        <w:tc>
          <w:tcPr>
            <w:tcW w:w="960" w:type="dxa"/>
            <w:noWrap/>
            <w:hideMark/>
          </w:tcPr>
          <w:p w14:paraId="3BC4FAFC" w14:textId="77777777" w:rsidR="00A13D17" w:rsidRPr="00A13D17" w:rsidRDefault="00A13D17" w:rsidP="00A13D17">
            <w:r w:rsidRPr="00A13D17">
              <w:t>6.212246</w:t>
            </w:r>
          </w:p>
        </w:tc>
      </w:tr>
      <w:tr w:rsidR="00A13D17" w:rsidRPr="00A13D17" w14:paraId="2E749DCC" w14:textId="77777777" w:rsidTr="00A13D17">
        <w:trPr>
          <w:trHeight w:val="300"/>
        </w:trPr>
        <w:tc>
          <w:tcPr>
            <w:tcW w:w="960" w:type="dxa"/>
            <w:noWrap/>
            <w:hideMark/>
          </w:tcPr>
          <w:p w14:paraId="5E29D01A" w14:textId="77777777" w:rsidR="00A13D17" w:rsidRPr="00A13D17" w:rsidRDefault="00A13D17" w:rsidP="00A13D17">
            <w:r w:rsidRPr="00A13D17">
              <w:t>2.48779</w:t>
            </w:r>
          </w:p>
        </w:tc>
        <w:tc>
          <w:tcPr>
            <w:tcW w:w="960" w:type="dxa"/>
            <w:noWrap/>
            <w:hideMark/>
          </w:tcPr>
          <w:p w14:paraId="05216EC2" w14:textId="77777777" w:rsidR="00A13D17" w:rsidRPr="00A13D17" w:rsidRDefault="00A13D17" w:rsidP="00A13D17">
            <w:r w:rsidRPr="00A13D17">
              <w:t>3.117689</w:t>
            </w:r>
          </w:p>
        </w:tc>
        <w:tc>
          <w:tcPr>
            <w:tcW w:w="960" w:type="dxa"/>
            <w:noWrap/>
            <w:hideMark/>
          </w:tcPr>
          <w:p w14:paraId="6EA2BEDF" w14:textId="77777777" w:rsidR="00A13D17" w:rsidRPr="00A13D17" w:rsidRDefault="00A13D17" w:rsidP="00A13D17">
            <w:r w:rsidRPr="00A13D17">
              <w:t>4.474345</w:t>
            </w:r>
          </w:p>
        </w:tc>
        <w:tc>
          <w:tcPr>
            <w:tcW w:w="960" w:type="dxa"/>
            <w:noWrap/>
            <w:hideMark/>
          </w:tcPr>
          <w:p w14:paraId="74816C44" w14:textId="77777777" w:rsidR="00A13D17" w:rsidRPr="00A13D17" w:rsidRDefault="00A13D17" w:rsidP="00A13D17">
            <w:r w:rsidRPr="00A13D17">
              <w:t>5.431183</w:t>
            </w:r>
          </w:p>
        </w:tc>
        <w:tc>
          <w:tcPr>
            <w:tcW w:w="960" w:type="dxa"/>
            <w:noWrap/>
            <w:hideMark/>
          </w:tcPr>
          <w:p w14:paraId="24236544" w14:textId="77777777" w:rsidR="00A13D17" w:rsidRPr="00A13D17" w:rsidRDefault="00A13D17" w:rsidP="00A13D17">
            <w:r w:rsidRPr="00A13D17">
              <w:t>6.562137</w:t>
            </w:r>
          </w:p>
        </w:tc>
        <w:tc>
          <w:tcPr>
            <w:tcW w:w="960" w:type="dxa"/>
            <w:noWrap/>
            <w:hideMark/>
          </w:tcPr>
          <w:p w14:paraId="7CF09F37" w14:textId="77777777" w:rsidR="00A13D17" w:rsidRPr="00A13D17" w:rsidRDefault="00A13D17" w:rsidP="00A13D17">
            <w:r w:rsidRPr="00A13D17">
              <w:t>1.98073</w:t>
            </w:r>
          </w:p>
        </w:tc>
        <w:tc>
          <w:tcPr>
            <w:tcW w:w="960" w:type="dxa"/>
            <w:noWrap/>
            <w:hideMark/>
          </w:tcPr>
          <w:p w14:paraId="3619060E" w14:textId="77777777" w:rsidR="00A13D17" w:rsidRPr="00A13D17" w:rsidRDefault="00A13D17" w:rsidP="00A13D17">
            <w:r w:rsidRPr="00A13D17">
              <w:t>2.309445</w:t>
            </w:r>
          </w:p>
        </w:tc>
        <w:tc>
          <w:tcPr>
            <w:tcW w:w="960" w:type="dxa"/>
            <w:noWrap/>
            <w:hideMark/>
          </w:tcPr>
          <w:p w14:paraId="790A1156" w14:textId="77777777" w:rsidR="00A13D17" w:rsidRPr="00A13D17" w:rsidRDefault="00A13D17" w:rsidP="00A13D17">
            <w:r w:rsidRPr="00A13D17">
              <w:t>4.763621</w:t>
            </w:r>
          </w:p>
        </w:tc>
        <w:tc>
          <w:tcPr>
            <w:tcW w:w="960" w:type="dxa"/>
            <w:noWrap/>
            <w:hideMark/>
          </w:tcPr>
          <w:p w14:paraId="124810AC" w14:textId="77777777" w:rsidR="00A13D17" w:rsidRPr="00A13D17" w:rsidRDefault="00A13D17" w:rsidP="00A13D17">
            <w:r w:rsidRPr="00A13D17">
              <w:t>4.97073</w:t>
            </w:r>
          </w:p>
        </w:tc>
        <w:tc>
          <w:tcPr>
            <w:tcW w:w="960" w:type="dxa"/>
            <w:noWrap/>
            <w:hideMark/>
          </w:tcPr>
          <w:p w14:paraId="71B456D8" w14:textId="77777777" w:rsidR="00A13D17" w:rsidRPr="00A13D17" w:rsidRDefault="00A13D17" w:rsidP="00A13D17">
            <w:r w:rsidRPr="00A13D17">
              <w:t>7.307902</w:t>
            </w:r>
          </w:p>
        </w:tc>
      </w:tr>
      <w:tr w:rsidR="00A13D17" w:rsidRPr="00A13D17" w14:paraId="1A2CCC42" w14:textId="77777777" w:rsidTr="00A13D17">
        <w:trPr>
          <w:trHeight w:val="300"/>
        </w:trPr>
        <w:tc>
          <w:tcPr>
            <w:tcW w:w="960" w:type="dxa"/>
            <w:noWrap/>
            <w:hideMark/>
          </w:tcPr>
          <w:p w14:paraId="4AD6625E" w14:textId="77777777" w:rsidR="00A13D17" w:rsidRPr="00A13D17" w:rsidRDefault="00A13D17" w:rsidP="00A13D17">
            <w:r w:rsidRPr="00A13D17">
              <w:t>2.909579</w:t>
            </w:r>
          </w:p>
        </w:tc>
        <w:tc>
          <w:tcPr>
            <w:tcW w:w="960" w:type="dxa"/>
            <w:noWrap/>
            <w:hideMark/>
          </w:tcPr>
          <w:p w14:paraId="1D888006" w14:textId="77777777" w:rsidR="00A13D17" w:rsidRPr="00A13D17" w:rsidRDefault="00A13D17" w:rsidP="00A13D17">
            <w:r w:rsidRPr="00A13D17">
              <w:t>3.344692</w:t>
            </w:r>
          </w:p>
        </w:tc>
        <w:tc>
          <w:tcPr>
            <w:tcW w:w="960" w:type="dxa"/>
            <w:noWrap/>
            <w:hideMark/>
          </w:tcPr>
          <w:p w14:paraId="18A431C9" w14:textId="77777777" w:rsidR="00A13D17" w:rsidRPr="00A13D17" w:rsidRDefault="00A13D17" w:rsidP="00A13D17">
            <w:r w:rsidRPr="00A13D17">
              <w:t>4.752497</w:t>
            </w:r>
          </w:p>
        </w:tc>
        <w:tc>
          <w:tcPr>
            <w:tcW w:w="960" w:type="dxa"/>
            <w:noWrap/>
            <w:hideMark/>
          </w:tcPr>
          <w:p w14:paraId="6E16AA0F" w14:textId="77777777" w:rsidR="00A13D17" w:rsidRPr="00A13D17" w:rsidRDefault="00A13D17" w:rsidP="00A13D17">
            <w:r w:rsidRPr="00A13D17">
              <w:t>6.386481</w:t>
            </w:r>
          </w:p>
        </w:tc>
        <w:tc>
          <w:tcPr>
            <w:tcW w:w="960" w:type="dxa"/>
            <w:noWrap/>
            <w:hideMark/>
          </w:tcPr>
          <w:p w14:paraId="7686EA92" w14:textId="77777777" w:rsidR="00A13D17" w:rsidRPr="00A13D17" w:rsidRDefault="00A13D17" w:rsidP="00A13D17">
            <w:r w:rsidRPr="00A13D17">
              <w:t>7.916063</w:t>
            </w:r>
          </w:p>
        </w:tc>
        <w:tc>
          <w:tcPr>
            <w:tcW w:w="960" w:type="dxa"/>
            <w:noWrap/>
            <w:hideMark/>
          </w:tcPr>
          <w:p w14:paraId="30E1DD40" w14:textId="77777777" w:rsidR="00A13D17" w:rsidRPr="00A13D17" w:rsidRDefault="00A13D17" w:rsidP="00A13D17">
            <w:r w:rsidRPr="00A13D17">
              <w:t>2.422561</w:t>
            </w:r>
          </w:p>
        </w:tc>
        <w:tc>
          <w:tcPr>
            <w:tcW w:w="960" w:type="dxa"/>
            <w:noWrap/>
            <w:hideMark/>
          </w:tcPr>
          <w:p w14:paraId="63F19D9D" w14:textId="77777777" w:rsidR="00A13D17" w:rsidRPr="00A13D17" w:rsidRDefault="00A13D17" w:rsidP="00A13D17">
            <w:r w:rsidRPr="00A13D17">
              <w:t>3.411055</w:t>
            </w:r>
          </w:p>
        </w:tc>
        <w:tc>
          <w:tcPr>
            <w:tcW w:w="960" w:type="dxa"/>
            <w:noWrap/>
            <w:hideMark/>
          </w:tcPr>
          <w:p w14:paraId="4738872C" w14:textId="77777777" w:rsidR="00A13D17" w:rsidRPr="00A13D17" w:rsidRDefault="00A13D17" w:rsidP="00A13D17">
            <w:r w:rsidRPr="00A13D17">
              <w:t>4.18708</w:t>
            </w:r>
          </w:p>
        </w:tc>
        <w:tc>
          <w:tcPr>
            <w:tcW w:w="960" w:type="dxa"/>
            <w:noWrap/>
            <w:hideMark/>
          </w:tcPr>
          <w:p w14:paraId="5EA6757B" w14:textId="77777777" w:rsidR="00A13D17" w:rsidRPr="00A13D17" w:rsidRDefault="00A13D17" w:rsidP="00A13D17">
            <w:r w:rsidRPr="00A13D17">
              <w:t>5.22508</w:t>
            </w:r>
          </w:p>
        </w:tc>
        <w:tc>
          <w:tcPr>
            <w:tcW w:w="960" w:type="dxa"/>
            <w:noWrap/>
            <w:hideMark/>
          </w:tcPr>
          <w:p w14:paraId="32F5C900" w14:textId="77777777" w:rsidR="00A13D17" w:rsidRPr="00A13D17" w:rsidRDefault="00A13D17" w:rsidP="00A13D17">
            <w:r w:rsidRPr="00A13D17">
              <w:t>5.743566</w:t>
            </w:r>
          </w:p>
        </w:tc>
      </w:tr>
      <w:tr w:rsidR="00A13D17" w:rsidRPr="00A13D17" w14:paraId="7BC335A2" w14:textId="77777777" w:rsidTr="00A13D17">
        <w:trPr>
          <w:trHeight w:val="300"/>
        </w:trPr>
        <w:tc>
          <w:tcPr>
            <w:tcW w:w="960" w:type="dxa"/>
            <w:noWrap/>
            <w:hideMark/>
          </w:tcPr>
          <w:p w14:paraId="43A4CFDA" w14:textId="77777777" w:rsidR="00A13D17" w:rsidRPr="00A13D17" w:rsidRDefault="00A13D17" w:rsidP="00A13D17">
            <w:r w:rsidRPr="00A13D17">
              <w:t>2.213323</w:t>
            </w:r>
          </w:p>
        </w:tc>
        <w:tc>
          <w:tcPr>
            <w:tcW w:w="960" w:type="dxa"/>
            <w:noWrap/>
            <w:hideMark/>
          </w:tcPr>
          <w:p w14:paraId="24C6A9CD" w14:textId="77777777" w:rsidR="00A13D17" w:rsidRPr="00A13D17" w:rsidRDefault="00A13D17" w:rsidP="00A13D17">
            <w:r w:rsidRPr="00A13D17">
              <w:t>3.643092</w:t>
            </w:r>
          </w:p>
        </w:tc>
        <w:tc>
          <w:tcPr>
            <w:tcW w:w="960" w:type="dxa"/>
            <w:noWrap/>
            <w:hideMark/>
          </w:tcPr>
          <w:p w14:paraId="746CDB83" w14:textId="77777777" w:rsidR="00A13D17" w:rsidRPr="00A13D17" w:rsidRDefault="00A13D17" w:rsidP="00A13D17">
            <w:r w:rsidRPr="00A13D17">
              <w:t>4.809487</w:t>
            </w:r>
          </w:p>
        </w:tc>
        <w:tc>
          <w:tcPr>
            <w:tcW w:w="960" w:type="dxa"/>
            <w:noWrap/>
            <w:hideMark/>
          </w:tcPr>
          <w:p w14:paraId="0F2E19B8" w14:textId="77777777" w:rsidR="00A13D17" w:rsidRPr="00A13D17" w:rsidRDefault="00A13D17" w:rsidP="00A13D17">
            <w:r w:rsidRPr="00A13D17">
              <w:t>5.575312</w:t>
            </w:r>
          </w:p>
        </w:tc>
        <w:tc>
          <w:tcPr>
            <w:tcW w:w="960" w:type="dxa"/>
            <w:noWrap/>
            <w:hideMark/>
          </w:tcPr>
          <w:p w14:paraId="769D5552" w14:textId="77777777" w:rsidR="00A13D17" w:rsidRPr="00A13D17" w:rsidRDefault="00A13D17" w:rsidP="00A13D17">
            <w:r w:rsidRPr="00A13D17">
              <w:t>6.382456</w:t>
            </w:r>
          </w:p>
        </w:tc>
        <w:tc>
          <w:tcPr>
            <w:tcW w:w="960" w:type="dxa"/>
            <w:noWrap/>
            <w:hideMark/>
          </w:tcPr>
          <w:p w14:paraId="0CDF34CF" w14:textId="77777777" w:rsidR="00A13D17" w:rsidRPr="00A13D17" w:rsidRDefault="00A13D17" w:rsidP="00A13D17">
            <w:r w:rsidRPr="00A13D17">
              <w:t>2.477966</w:t>
            </w:r>
          </w:p>
        </w:tc>
        <w:tc>
          <w:tcPr>
            <w:tcW w:w="960" w:type="dxa"/>
            <w:noWrap/>
            <w:hideMark/>
          </w:tcPr>
          <w:p w14:paraId="69F9B327" w14:textId="77777777" w:rsidR="00A13D17" w:rsidRPr="00A13D17" w:rsidRDefault="00A13D17" w:rsidP="00A13D17">
            <w:r w:rsidRPr="00A13D17">
              <w:t>3.907515</w:t>
            </w:r>
          </w:p>
        </w:tc>
        <w:tc>
          <w:tcPr>
            <w:tcW w:w="960" w:type="dxa"/>
            <w:noWrap/>
            <w:hideMark/>
          </w:tcPr>
          <w:p w14:paraId="2B5AC3B9" w14:textId="77777777" w:rsidR="00A13D17" w:rsidRPr="00A13D17" w:rsidRDefault="00A13D17" w:rsidP="00A13D17">
            <w:r w:rsidRPr="00A13D17">
              <w:t>4.195621</w:t>
            </w:r>
          </w:p>
        </w:tc>
        <w:tc>
          <w:tcPr>
            <w:tcW w:w="960" w:type="dxa"/>
            <w:noWrap/>
            <w:hideMark/>
          </w:tcPr>
          <w:p w14:paraId="541360E7" w14:textId="77777777" w:rsidR="00A13D17" w:rsidRPr="00A13D17" w:rsidRDefault="00A13D17" w:rsidP="00A13D17">
            <w:r w:rsidRPr="00A13D17">
              <w:t>5.662171</w:t>
            </w:r>
          </w:p>
        </w:tc>
        <w:tc>
          <w:tcPr>
            <w:tcW w:w="960" w:type="dxa"/>
            <w:noWrap/>
            <w:hideMark/>
          </w:tcPr>
          <w:p w14:paraId="06796FD0" w14:textId="77777777" w:rsidR="00A13D17" w:rsidRPr="00A13D17" w:rsidRDefault="00A13D17" w:rsidP="00A13D17">
            <w:r w:rsidRPr="00A13D17">
              <w:t>7.958946</w:t>
            </w:r>
          </w:p>
        </w:tc>
      </w:tr>
      <w:tr w:rsidR="00A13D17" w:rsidRPr="00A13D17" w14:paraId="30925BC5" w14:textId="77777777" w:rsidTr="00A13D17">
        <w:trPr>
          <w:trHeight w:val="300"/>
        </w:trPr>
        <w:tc>
          <w:tcPr>
            <w:tcW w:w="960" w:type="dxa"/>
            <w:noWrap/>
            <w:hideMark/>
          </w:tcPr>
          <w:p w14:paraId="0AED751A" w14:textId="77777777" w:rsidR="00A13D17" w:rsidRPr="00A13D17" w:rsidRDefault="00A13D17" w:rsidP="00A13D17">
            <w:pPr>
              <w:rPr>
                <w:b/>
                <w:bCs/>
              </w:rPr>
            </w:pPr>
            <w:r w:rsidRPr="00A13D17">
              <w:rPr>
                <w:b/>
                <w:bCs/>
              </w:rPr>
              <w:t>2.259186</w:t>
            </w:r>
          </w:p>
        </w:tc>
        <w:tc>
          <w:tcPr>
            <w:tcW w:w="960" w:type="dxa"/>
            <w:noWrap/>
            <w:hideMark/>
          </w:tcPr>
          <w:p w14:paraId="52B213A0" w14:textId="77777777" w:rsidR="00A13D17" w:rsidRPr="00A13D17" w:rsidRDefault="00A13D17" w:rsidP="00A13D17">
            <w:pPr>
              <w:rPr>
                <w:b/>
                <w:bCs/>
              </w:rPr>
            </w:pPr>
            <w:r w:rsidRPr="00A13D17">
              <w:rPr>
                <w:b/>
                <w:bCs/>
              </w:rPr>
              <w:t>2.767257</w:t>
            </w:r>
          </w:p>
        </w:tc>
        <w:tc>
          <w:tcPr>
            <w:tcW w:w="960" w:type="dxa"/>
            <w:noWrap/>
            <w:hideMark/>
          </w:tcPr>
          <w:p w14:paraId="14A7CF46" w14:textId="77777777" w:rsidR="00A13D17" w:rsidRPr="00A13D17" w:rsidRDefault="00A13D17" w:rsidP="00A13D17">
            <w:pPr>
              <w:rPr>
                <w:b/>
                <w:bCs/>
              </w:rPr>
            </w:pPr>
            <w:r w:rsidRPr="00A13D17">
              <w:rPr>
                <w:b/>
                <w:bCs/>
              </w:rPr>
              <w:t>4.157321</w:t>
            </w:r>
          </w:p>
        </w:tc>
        <w:tc>
          <w:tcPr>
            <w:tcW w:w="960" w:type="dxa"/>
            <w:noWrap/>
            <w:hideMark/>
          </w:tcPr>
          <w:p w14:paraId="04C7645C" w14:textId="77777777" w:rsidR="00A13D17" w:rsidRPr="00A13D17" w:rsidRDefault="00A13D17" w:rsidP="00A13D17">
            <w:pPr>
              <w:rPr>
                <w:b/>
                <w:bCs/>
              </w:rPr>
            </w:pPr>
            <w:r w:rsidRPr="00A13D17">
              <w:rPr>
                <w:b/>
                <w:bCs/>
              </w:rPr>
              <w:t>5.525612</w:t>
            </w:r>
          </w:p>
        </w:tc>
        <w:tc>
          <w:tcPr>
            <w:tcW w:w="960" w:type="dxa"/>
            <w:noWrap/>
            <w:hideMark/>
          </w:tcPr>
          <w:p w14:paraId="7061CC2D" w14:textId="77777777" w:rsidR="00A13D17" w:rsidRPr="00A13D17" w:rsidRDefault="00A13D17" w:rsidP="00A13D17">
            <w:pPr>
              <w:rPr>
                <w:b/>
                <w:bCs/>
              </w:rPr>
            </w:pPr>
            <w:r w:rsidRPr="00A13D17">
              <w:rPr>
                <w:b/>
                <w:bCs/>
              </w:rPr>
              <w:t>6.363357</w:t>
            </w:r>
          </w:p>
        </w:tc>
        <w:tc>
          <w:tcPr>
            <w:tcW w:w="960" w:type="dxa"/>
            <w:noWrap/>
            <w:hideMark/>
          </w:tcPr>
          <w:p w14:paraId="72E2C15F" w14:textId="77777777" w:rsidR="00A13D17" w:rsidRPr="00A13D17" w:rsidRDefault="00A13D17" w:rsidP="00A13D17">
            <w:pPr>
              <w:rPr>
                <w:b/>
                <w:bCs/>
              </w:rPr>
            </w:pPr>
            <w:r w:rsidRPr="00A13D17">
              <w:rPr>
                <w:b/>
                <w:bCs/>
              </w:rPr>
              <w:t>2.105963</w:t>
            </w:r>
          </w:p>
        </w:tc>
        <w:tc>
          <w:tcPr>
            <w:tcW w:w="960" w:type="dxa"/>
            <w:noWrap/>
            <w:hideMark/>
          </w:tcPr>
          <w:p w14:paraId="0021506D" w14:textId="77777777" w:rsidR="00A13D17" w:rsidRPr="00A13D17" w:rsidRDefault="00A13D17" w:rsidP="00A13D17">
            <w:pPr>
              <w:rPr>
                <w:b/>
                <w:bCs/>
              </w:rPr>
            </w:pPr>
            <w:r w:rsidRPr="00A13D17">
              <w:rPr>
                <w:b/>
                <w:bCs/>
              </w:rPr>
              <w:t>2.670765</w:t>
            </w:r>
          </w:p>
        </w:tc>
        <w:tc>
          <w:tcPr>
            <w:tcW w:w="960" w:type="dxa"/>
            <w:noWrap/>
            <w:hideMark/>
          </w:tcPr>
          <w:p w14:paraId="19172344" w14:textId="77777777" w:rsidR="00A13D17" w:rsidRPr="00A13D17" w:rsidRDefault="00A13D17" w:rsidP="00A13D17">
            <w:pPr>
              <w:rPr>
                <w:b/>
                <w:bCs/>
              </w:rPr>
            </w:pPr>
            <w:r w:rsidRPr="00A13D17">
              <w:rPr>
                <w:b/>
                <w:bCs/>
              </w:rPr>
              <w:t>4.129486</w:t>
            </w:r>
          </w:p>
        </w:tc>
        <w:tc>
          <w:tcPr>
            <w:tcW w:w="960" w:type="dxa"/>
            <w:noWrap/>
            <w:hideMark/>
          </w:tcPr>
          <w:p w14:paraId="27B0ADFD" w14:textId="77777777" w:rsidR="00A13D17" w:rsidRPr="00A13D17" w:rsidRDefault="00A13D17" w:rsidP="00A13D17">
            <w:pPr>
              <w:rPr>
                <w:b/>
                <w:bCs/>
              </w:rPr>
            </w:pPr>
            <w:r w:rsidRPr="00A13D17">
              <w:rPr>
                <w:b/>
                <w:bCs/>
              </w:rPr>
              <w:t>5.059619</w:t>
            </w:r>
          </w:p>
        </w:tc>
        <w:tc>
          <w:tcPr>
            <w:tcW w:w="960" w:type="dxa"/>
            <w:noWrap/>
            <w:hideMark/>
          </w:tcPr>
          <w:p w14:paraId="400F934A" w14:textId="77777777" w:rsidR="00A13D17" w:rsidRPr="00A13D17" w:rsidRDefault="00A13D17" w:rsidP="00A13D17">
            <w:pPr>
              <w:rPr>
                <w:b/>
                <w:bCs/>
              </w:rPr>
            </w:pPr>
            <w:r w:rsidRPr="00A13D17">
              <w:rPr>
                <w:b/>
                <w:bCs/>
              </w:rPr>
              <w:t>6.338556</w:t>
            </w:r>
          </w:p>
        </w:tc>
      </w:tr>
    </w:tbl>
    <w:p w14:paraId="1935EC51" w14:textId="77777777" w:rsidR="00A13D17" w:rsidRDefault="00435557" w:rsidP="00F529BC">
      <w:r>
        <w:lastRenderedPageBreak/>
        <w:t>5</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13D17" w:rsidRPr="00A13D17" w14:paraId="5E922703" w14:textId="77777777" w:rsidTr="00A13D17">
        <w:trPr>
          <w:trHeight w:val="300"/>
        </w:trPr>
        <w:tc>
          <w:tcPr>
            <w:tcW w:w="960" w:type="dxa"/>
            <w:noWrap/>
            <w:hideMark/>
          </w:tcPr>
          <w:p w14:paraId="44B79826" w14:textId="77777777" w:rsidR="00A13D17" w:rsidRPr="00A13D17" w:rsidRDefault="00A13D17" w:rsidP="00A13D17">
            <w:r w:rsidRPr="00A13D17">
              <w:t>Tx01</w:t>
            </w:r>
          </w:p>
        </w:tc>
        <w:tc>
          <w:tcPr>
            <w:tcW w:w="960" w:type="dxa"/>
            <w:noWrap/>
            <w:hideMark/>
          </w:tcPr>
          <w:p w14:paraId="5254B089" w14:textId="77777777" w:rsidR="00A13D17" w:rsidRPr="00A13D17" w:rsidRDefault="00A13D17" w:rsidP="00A13D17">
            <w:r w:rsidRPr="00A13D17">
              <w:t>Tx02</w:t>
            </w:r>
          </w:p>
        </w:tc>
        <w:tc>
          <w:tcPr>
            <w:tcW w:w="960" w:type="dxa"/>
            <w:noWrap/>
            <w:hideMark/>
          </w:tcPr>
          <w:p w14:paraId="16056398" w14:textId="77777777" w:rsidR="00A13D17" w:rsidRPr="00A13D17" w:rsidRDefault="00A13D17" w:rsidP="00A13D17">
            <w:r w:rsidRPr="00A13D17">
              <w:t>Tx03</w:t>
            </w:r>
          </w:p>
        </w:tc>
        <w:tc>
          <w:tcPr>
            <w:tcW w:w="960" w:type="dxa"/>
            <w:noWrap/>
            <w:hideMark/>
          </w:tcPr>
          <w:p w14:paraId="67CA804E" w14:textId="77777777" w:rsidR="00A13D17" w:rsidRPr="00A13D17" w:rsidRDefault="00A13D17" w:rsidP="00A13D17">
            <w:r w:rsidRPr="00A13D17">
              <w:t>Tx04</w:t>
            </w:r>
          </w:p>
        </w:tc>
        <w:tc>
          <w:tcPr>
            <w:tcW w:w="960" w:type="dxa"/>
            <w:noWrap/>
            <w:hideMark/>
          </w:tcPr>
          <w:p w14:paraId="5EA9121E" w14:textId="77777777" w:rsidR="00A13D17" w:rsidRPr="00A13D17" w:rsidRDefault="00A13D17" w:rsidP="00A13D17">
            <w:r w:rsidRPr="00A13D17">
              <w:t>Tx05</w:t>
            </w:r>
          </w:p>
        </w:tc>
        <w:tc>
          <w:tcPr>
            <w:tcW w:w="960" w:type="dxa"/>
            <w:noWrap/>
            <w:hideMark/>
          </w:tcPr>
          <w:p w14:paraId="1728E450" w14:textId="77777777" w:rsidR="00A13D17" w:rsidRPr="00A13D17" w:rsidRDefault="00A13D17" w:rsidP="00A13D17">
            <w:r w:rsidRPr="00A13D17">
              <w:t>Tx06</w:t>
            </w:r>
          </w:p>
        </w:tc>
        <w:tc>
          <w:tcPr>
            <w:tcW w:w="960" w:type="dxa"/>
            <w:noWrap/>
            <w:hideMark/>
          </w:tcPr>
          <w:p w14:paraId="16CB9B9E" w14:textId="77777777" w:rsidR="00A13D17" w:rsidRPr="00A13D17" w:rsidRDefault="00A13D17" w:rsidP="00A13D17">
            <w:r w:rsidRPr="00A13D17">
              <w:t>Tx07</w:t>
            </w:r>
          </w:p>
        </w:tc>
        <w:tc>
          <w:tcPr>
            <w:tcW w:w="960" w:type="dxa"/>
            <w:noWrap/>
            <w:hideMark/>
          </w:tcPr>
          <w:p w14:paraId="1C1DCBFA" w14:textId="77777777" w:rsidR="00A13D17" w:rsidRPr="00A13D17" w:rsidRDefault="00A13D17" w:rsidP="00A13D17">
            <w:r w:rsidRPr="00A13D17">
              <w:t>Tx08</w:t>
            </w:r>
          </w:p>
        </w:tc>
        <w:tc>
          <w:tcPr>
            <w:tcW w:w="960" w:type="dxa"/>
            <w:noWrap/>
            <w:hideMark/>
          </w:tcPr>
          <w:p w14:paraId="3E26E58D" w14:textId="77777777" w:rsidR="00A13D17" w:rsidRPr="00A13D17" w:rsidRDefault="00A13D17" w:rsidP="00A13D17">
            <w:r w:rsidRPr="00A13D17">
              <w:t>Tx09</w:t>
            </w:r>
          </w:p>
        </w:tc>
        <w:tc>
          <w:tcPr>
            <w:tcW w:w="960" w:type="dxa"/>
            <w:noWrap/>
            <w:hideMark/>
          </w:tcPr>
          <w:p w14:paraId="754120BF" w14:textId="77777777" w:rsidR="00A13D17" w:rsidRPr="00A13D17" w:rsidRDefault="00A13D17" w:rsidP="00A13D17">
            <w:r w:rsidRPr="00A13D17">
              <w:t>Tx10</w:t>
            </w:r>
          </w:p>
        </w:tc>
      </w:tr>
      <w:tr w:rsidR="00A13D17" w:rsidRPr="00A13D17" w14:paraId="6DABF21D" w14:textId="77777777" w:rsidTr="00A13D17">
        <w:trPr>
          <w:trHeight w:val="300"/>
        </w:trPr>
        <w:tc>
          <w:tcPr>
            <w:tcW w:w="960" w:type="dxa"/>
            <w:noWrap/>
            <w:hideMark/>
          </w:tcPr>
          <w:p w14:paraId="27EF8006" w14:textId="77777777" w:rsidR="00A13D17" w:rsidRPr="00A13D17" w:rsidRDefault="00A13D17" w:rsidP="00A13D17">
            <w:r w:rsidRPr="00A13D17">
              <w:t>1.780226</w:t>
            </w:r>
          </w:p>
        </w:tc>
        <w:tc>
          <w:tcPr>
            <w:tcW w:w="960" w:type="dxa"/>
            <w:noWrap/>
            <w:hideMark/>
          </w:tcPr>
          <w:p w14:paraId="2A0F292B" w14:textId="77777777" w:rsidR="00A13D17" w:rsidRPr="00A13D17" w:rsidRDefault="00A13D17" w:rsidP="00A13D17">
            <w:r w:rsidRPr="00A13D17">
              <w:t>2.325712</w:t>
            </w:r>
          </w:p>
        </w:tc>
        <w:tc>
          <w:tcPr>
            <w:tcW w:w="960" w:type="dxa"/>
            <w:noWrap/>
            <w:hideMark/>
          </w:tcPr>
          <w:p w14:paraId="22AB18EF" w14:textId="77777777" w:rsidR="00A13D17" w:rsidRPr="00A13D17" w:rsidRDefault="00A13D17" w:rsidP="00A13D17">
            <w:r w:rsidRPr="00A13D17">
              <w:t>4.543236</w:t>
            </w:r>
          </w:p>
        </w:tc>
        <w:tc>
          <w:tcPr>
            <w:tcW w:w="960" w:type="dxa"/>
            <w:noWrap/>
            <w:hideMark/>
          </w:tcPr>
          <w:p w14:paraId="18E85926" w14:textId="77777777" w:rsidR="00A13D17" w:rsidRPr="00A13D17" w:rsidRDefault="00A13D17" w:rsidP="00A13D17">
            <w:r w:rsidRPr="00A13D17">
              <w:t>4.689452</w:t>
            </w:r>
          </w:p>
        </w:tc>
        <w:tc>
          <w:tcPr>
            <w:tcW w:w="960" w:type="dxa"/>
            <w:noWrap/>
            <w:hideMark/>
          </w:tcPr>
          <w:p w14:paraId="24B0D5DB" w14:textId="77777777" w:rsidR="00A13D17" w:rsidRPr="00A13D17" w:rsidRDefault="00A13D17" w:rsidP="00A13D17">
            <w:r w:rsidRPr="00A13D17">
              <w:t>5.780648</w:t>
            </w:r>
          </w:p>
        </w:tc>
        <w:tc>
          <w:tcPr>
            <w:tcW w:w="960" w:type="dxa"/>
            <w:noWrap/>
            <w:hideMark/>
          </w:tcPr>
          <w:p w14:paraId="2F08FE3D" w14:textId="77777777" w:rsidR="00A13D17" w:rsidRPr="00A13D17" w:rsidRDefault="00A13D17" w:rsidP="00A13D17">
            <w:r w:rsidRPr="00A13D17">
              <w:t>2.786189</w:t>
            </w:r>
          </w:p>
        </w:tc>
        <w:tc>
          <w:tcPr>
            <w:tcW w:w="960" w:type="dxa"/>
            <w:noWrap/>
            <w:hideMark/>
          </w:tcPr>
          <w:p w14:paraId="070E2F2C" w14:textId="77777777" w:rsidR="00A13D17" w:rsidRPr="00A13D17" w:rsidRDefault="00A13D17" w:rsidP="00A13D17">
            <w:r w:rsidRPr="00A13D17">
              <w:t>2.261661</w:t>
            </w:r>
          </w:p>
        </w:tc>
        <w:tc>
          <w:tcPr>
            <w:tcW w:w="960" w:type="dxa"/>
            <w:noWrap/>
            <w:hideMark/>
          </w:tcPr>
          <w:p w14:paraId="463469A0" w14:textId="77777777" w:rsidR="00A13D17" w:rsidRPr="00A13D17" w:rsidRDefault="00A13D17" w:rsidP="00A13D17">
            <w:r w:rsidRPr="00A13D17">
              <w:t>2.845231</w:t>
            </w:r>
          </w:p>
        </w:tc>
        <w:tc>
          <w:tcPr>
            <w:tcW w:w="960" w:type="dxa"/>
            <w:noWrap/>
            <w:hideMark/>
          </w:tcPr>
          <w:p w14:paraId="63C4F345" w14:textId="77777777" w:rsidR="00A13D17" w:rsidRPr="00A13D17" w:rsidRDefault="00A13D17" w:rsidP="00A13D17">
            <w:r w:rsidRPr="00A13D17">
              <w:t>4.802391</w:t>
            </w:r>
          </w:p>
        </w:tc>
        <w:tc>
          <w:tcPr>
            <w:tcW w:w="960" w:type="dxa"/>
            <w:noWrap/>
            <w:hideMark/>
          </w:tcPr>
          <w:p w14:paraId="15B5773C" w14:textId="77777777" w:rsidR="00A13D17" w:rsidRPr="00A13D17" w:rsidRDefault="00A13D17" w:rsidP="00A13D17">
            <w:r w:rsidRPr="00A13D17">
              <w:t>5.710802</w:t>
            </w:r>
          </w:p>
        </w:tc>
      </w:tr>
      <w:tr w:rsidR="00A13D17" w:rsidRPr="00A13D17" w14:paraId="62282643" w14:textId="77777777" w:rsidTr="00A13D17">
        <w:trPr>
          <w:trHeight w:val="300"/>
        </w:trPr>
        <w:tc>
          <w:tcPr>
            <w:tcW w:w="960" w:type="dxa"/>
            <w:noWrap/>
            <w:hideMark/>
          </w:tcPr>
          <w:p w14:paraId="78744103" w14:textId="77777777" w:rsidR="00A13D17" w:rsidRPr="00A13D17" w:rsidRDefault="00A13D17" w:rsidP="00A13D17">
            <w:r w:rsidRPr="00A13D17">
              <w:t>1.71977</w:t>
            </w:r>
          </w:p>
        </w:tc>
        <w:tc>
          <w:tcPr>
            <w:tcW w:w="960" w:type="dxa"/>
            <w:noWrap/>
            <w:hideMark/>
          </w:tcPr>
          <w:p w14:paraId="1EEF014F" w14:textId="77777777" w:rsidR="00A13D17" w:rsidRPr="00A13D17" w:rsidRDefault="00A13D17" w:rsidP="00A13D17">
            <w:r w:rsidRPr="00A13D17">
              <w:t>2.272898</w:t>
            </w:r>
          </w:p>
        </w:tc>
        <w:tc>
          <w:tcPr>
            <w:tcW w:w="960" w:type="dxa"/>
            <w:noWrap/>
            <w:hideMark/>
          </w:tcPr>
          <w:p w14:paraId="5211F8DB" w14:textId="77777777" w:rsidR="00A13D17" w:rsidRPr="00A13D17" w:rsidRDefault="00A13D17" w:rsidP="00A13D17">
            <w:r w:rsidRPr="00A13D17">
              <w:t>3.802075</w:t>
            </w:r>
          </w:p>
        </w:tc>
        <w:tc>
          <w:tcPr>
            <w:tcW w:w="960" w:type="dxa"/>
            <w:noWrap/>
            <w:hideMark/>
          </w:tcPr>
          <w:p w14:paraId="1684DC80" w14:textId="77777777" w:rsidR="00A13D17" w:rsidRPr="00A13D17" w:rsidRDefault="00A13D17" w:rsidP="00A13D17">
            <w:r w:rsidRPr="00A13D17">
              <w:t>5.512396</w:t>
            </w:r>
          </w:p>
        </w:tc>
        <w:tc>
          <w:tcPr>
            <w:tcW w:w="960" w:type="dxa"/>
            <w:noWrap/>
            <w:hideMark/>
          </w:tcPr>
          <w:p w14:paraId="020BE668" w14:textId="77777777" w:rsidR="00A13D17" w:rsidRPr="00A13D17" w:rsidRDefault="00A13D17" w:rsidP="00A13D17">
            <w:r w:rsidRPr="00A13D17">
              <w:t>5.469207</w:t>
            </w:r>
          </w:p>
        </w:tc>
        <w:tc>
          <w:tcPr>
            <w:tcW w:w="960" w:type="dxa"/>
            <w:noWrap/>
            <w:hideMark/>
          </w:tcPr>
          <w:p w14:paraId="1D92D756" w14:textId="77777777" w:rsidR="00A13D17" w:rsidRPr="00A13D17" w:rsidRDefault="00A13D17" w:rsidP="00A13D17">
            <w:r w:rsidRPr="00A13D17">
              <w:t>1.912464</w:t>
            </w:r>
          </w:p>
        </w:tc>
        <w:tc>
          <w:tcPr>
            <w:tcW w:w="960" w:type="dxa"/>
            <w:noWrap/>
            <w:hideMark/>
          </w:tcPr>
          <w:p w14:paraId="255BB086" w14:textId="77777777" w:rsidR="00A13D17" w:rsidRPr="00A13D17" w:rsidRDefault="00A13D17" w:rsidP="00A13D17">
            <w:r w:rsidRPr="00A13D17">
              <w:t>2.208956</w:t>
            </w:r>
          </w:p>
        </w:tc>
        <w:tc>
          <w:tcPr>
            <w:tcW w:w="960" w:type="dxa"/>
            <w:noWrap/>
            <w:hideMark/>
          </w:tcPr>
          <w:p w14:paraId="498FCA96" w14:textId="77777777" w:rsidR="00A13D17" w:rsidRPr="00A13D17" w:rsidRDefault="00A13D17" w:rsidP="00A13D17">
            <w:r w:rsidRPr="00A13D17">
              <w:t>3.815961</w:t>
            </w:r>
          </w:p>
        </w:tc>
        <w:tc>
          <w:tcPr>
            <w:tcW w:w="960" w:type="dxa"/>
            <w:noWrap/>
            <w:hideMark/>
          </w:tcPr>
          <w:p w14:paraId="2C5BC864" w14:textId="77777777" w:rsidR="00A13D17" w:rsidRPr="00A13D17" w:rsidRDefault="00A13D17" w:rsidP="00A13D17">
            <w:r w:rsidRPr="00A13D17">
              <w:t>5.559586</w:t>
            </w:r>
          </w:p>
        </w:tc>
        <w:tc>
          <w:tcPr>
            <w:tcW w:w="960" w:type="dxa"/>
            <w:noWrap/>
            <w:hideMark/>
          </w:tcPr>
          <w:p w14:paraId="58236D62" w14:textId="77777777" w:rsidR="00A13D17" w:rsidRPr="00A13D17" w:rsidRDefault="00A13D17" w:rsidP="00A13D17">
            <w:r w:rsidRPr="00A13D17">
              <w:t>5.72772</w:t>
            </w:r>
          </w:p>
        </w:tc>
      </w:tr>
      <w:tr w:rsidR="00A13D17" w:rsidRPr="00A13D17" w14:paraId="168E942D" w14:textId="77777777" w:rsidTr="00A13D17">
        <w:trPr>
          <w:trHeight w:val="300"/>
        </w:trPr>
        <w:tc>
          <w:tcPr>
            <w:tcW w:w="960" w:type="dxa"/>
            <w:noWrap/>
            <w:hideMark/>
          </w:tcPr>
          <w:p w14:paraId="3950B421" w14:textId="77777777" w:rsidR="00A13D17" w:rsidRPr="00A13D17" w:rsidRDefault="00A13D17" w:rsidP="00A13D17">
            <w:r w:rsidRPr="00A13D17">
              <w:t>1.851797</w:t>
            </w:r>
          </w:p>
        </w:tc>
        <w:tc>
          <w:tcPr>
            <w:tcW w:w="960" w:type="dxa"/>
            <w:noWrap/>
            <w:hideMark/>
          </w:tcPr>
          <w:p w14:paraId="681B1D05" w14:textId="77777777" w:rsidR="00A13D17" w:rsidRPr="00A13D17" w:rsidRDefault="00A13D17" w:rsidP="00A13D17">
            <w:r w:rsidRPr="00A13D17">
              <w:t>2.960119</w:t>
            </w:r>
          </w:p>
        </w:tc>
        <w:tc>
          <w:tcPr>
            <w:tcW w:w="960" w:type="dxa"/>
            <w:noWrap/>
            <w:hideMark/>
          </w:tcPr>
          <w:p w14:paraId="73352A25" w14:textId="77777777" w:rsidR="00A13D17" w:rsidRPr="00A13D17" w:rsidRDefault="00A13D17" w:rsidP="00A13D17">
            <w:r w:rsidRPr="00A13D17">
              <w:t>3.643168</w:t>
            </w:r>
          </w:p>
        </w:tc>
        <w:tc>
          <w:tcPr>
            <w:tcW w:w="960" w:type="dxa"/>
            <w:noWrap/>
            <w:hideMark/>
          </w:tcPr>
          <w:p w14:paraId="599ECBC5" w14:textId="77777777" w:rsidR="00A13D17" w:rsidRPr="00A13D17" w:rsidRDefault="00A13D17" w:rsidP="00A13D17">
            <w:r w:rsidRPr="00A13D17">
              <w:t>4.841528</w:t>
            </w:r>
          </w:p>
        </w:tc>
        <w:tc>
          <w:tcPr>
            <w:tcW w:w="960" w:type="dxa"/>
            <w:noWrap/>
            <w:hideMark/>
          </w:tcPr>
          <w:p w14:paraId="3BFC27FF" w14:textId="77777777" w:rsidR="00A13D17" w:rsidRPr="00A13D17" w:rsidRDefault="00A13D17" w:rsidP="00A13D17">
            <w:r w:rsidRPr="00A13D17">
              <w:t>6.475506</w:t>
            </w:r>
          </w:p>
        </w:tc>
        <w:tc>
          <w:tcPr>
            <w:tcW w:w="960" w:type="dxa"/>
            <w:noWrap/>
            <w:hideMark/>
          </w:tcPr>
          <w:p w14:paraId="53973CE6" w14:textId="77777777" w:rsidR="00A13D17" w:rsidRPr="00A13D17" w:rsidRDefault="00A13D17" w:rsidP="00A13D17">
            <w:r w:rsidRPr="00A13D17">
              <w:t>1.944923</w:t>
            </w:r>
          </w:p>
        </w:tc>
        <w:tc>
          <w:tcPr>
            <w:tcW w:w="960" w:type="dxa"/>
            <w:noWrap/>
            <w:hideMark/>
          </w:tcPr>
          <w:p w14:paraId="6C082688" w14:textId="77777777" w:rsidR="00A13D17" w:rsidRPr="00A13D17" w:rsidRDefault="00A13D17" w:rsidP="00A13D17">
            <w:r w:rsidRPr="00A13D17">
              <w:t>2.203386</w:t>
            </w:r>
          </w:p>
        </w:tc>
        <w:tc>
          <w:tcPr>
            <w:tcW w:w="960" w:type="dxa"/>
            <w:noWrap/>
            <w:hideMark/>
          </w:tcPr>
          <w:p w14:paraId="0FBB2D97" w14:textId="77777777" w:rsidR="00A13D17" w:rsidRPr="00A13D17" w:rsidRDefault="00A13D17" w:rsidP="00A13D17">
            <w:r w:rsidRPr="00A13D17">
              <w:t>3.587602</w:t>
            </w:r>
          </w:p>
        </w:tc>
        <w:tc>
          <w:tcPr>
            <w:tcW w:w="960" w:type="dxa"/>
            <w:noWrap/>
            <w:hideMark/>
          </w:tcPr>
          <w:p w14:paraId="1AD0A8D7" w14:textId="77777777" w:rsidR="00A13D17" w:rsidRPr="00A13D17" w:rsidRDefault="00A13D17" w:rsidP="00A13D17">
            <w:r w:rsidRPr="00A13D17">
              <w:t>5.607324</w:t>
            </w:r>
          </w:p>
        </w:tc>
        <w:tc>
          <w:tcPr>
            <w:tcW w:w="960" w:type="dxa"/>
            <w:noWrap/>
            <w:hideMark/>
          </w:tcPr>
          <w:p w14:paraId="51E9EF4F" w14:textId="77777777" w:rsidR="00A13D17" w:rsidRPr="00A13D17" w:rsidRDefault="00A13D17" w:rsidP="00A13D17">
            <w:r w:rsidRPr="00A13D17">
              <w:t>5.774979</w:t>
            </w:r>
          </w:p>
        </w:tc>
      </w:tr>
      <w:tr w:rsidR="00A13D17" w:rsidRPr="00A13D17" w14:paraId="00135E88" w14:textId="77777777" w:rsidTr="00A13D17">
        <w:trPr>
          <w:trHeight w:val="300"/>
        </w:trPr>
        <w:tc>
          <w:tcPr>
            <w:tcW w:w="960" w:type="dxa"/>
            <w:noWrap/>
            <w:hideMark/>
          </w:tcPr>
          <w:p w14:paraId="76D73A17" w14:textId="77777777" w:rsidR="00A13D17" w:rsidRPr="00A13D17" w:rsidRDefault="00A13D17" w:rsidP="00A13D17">
            <w:r w:rsidRPr="00A13D17">
              <w:t>1.287928</w:t>
            </w:r>
          </w:p>
        </w:tc>
        <w:tc>
          <w:tcPr>
            <w:tcW w:w="960" w:type="dxa"/>
            <w:noWrap/>
            <w:hideMark/>
          </w:tcPr>
          <w:p w14:paraId="39DC89F4" w14:textId="77777777" w:rsidR="00A13D17" w:rsidRPr="00A13D17" w:rsidRDefault="00A13D17" w:rsidP="00A13D17">
            <w:r w:rsidRPr="00A13D17">
              <w:t>2.367682</w:t>
            </w:r>
          </w:p>
        </w:tc>
        <w:tc>
          <w:tcPr>
            <w:tcW w:w="960" w:type="dxa"/>
            <w:noWrap/>
            <w:hideMark/>
          </w:tcPr>
          <w:p w14:paraId="5CA52A62" w14:textId="77777777" w:rsidR="00A13D17" w:rsidRPr="00A13D17" w:rsidRDefault="00A13D17" w:rsidP="00A13D17">
            <w:r w:rsidRPr="00A13D17">
              <w:t>3.955483</w:t>
            </w:r>
          </w:p>
        </w:tc>
        <w:tc>
          <w:tcPr>
            <w:tcW w:w="960" w:type="dxa"/>
            <w:noWrap/>
            <w:hideMark/>
          </w:tcPr>
          <w:p w14:paraId="4757DC26" w14:textId="77777777" w:rsidR="00A13D17" w:rsidRPr="00A13D17" w:rsidRDefault="00A13D17" w:rsidP="00A13D17">
            <w:r w:rsidRPr="00A13D17">
              <w:t>5.348245</w:t>
            </w:r>
          </w:p>
        </w:tc>
        <w:tc>
          <w:tcPr>
            <w:tcW w:w="960" w:type="dxa"/>
            <w:noWrap/>
            <w:hideMark/>
          </w:tcPr>
          <w:p w14:paraId="10A582E3" w14:textId="77777777" w:rsidR="00A13D17" w:rsidRPr="00A13D17" w:rsidRDefault="00A13D17" w:rsidP="00A13D17">
            <w:r w:rsidRPr="00A13D17">
              <w:t>6.823981</w:t>
            </w:r>
          </w:p>
        </w:tc>
        <w:tc>
          <w:tcPr>
            <w:tcW w:w="960" w:type="dxa"/>
            <w:noWrap/>
            <w:hideMark/>
          </w:tcPr>
          <w:p w14:paraId="389AF337" w14:textId="77777777" w:rsidR="00A13D17" w:rsidRPr="00A13D17" w:rsidRDefault="00A13D17" w:rsidP="00A13D17">
            <w:r w:rsidRPr="00A13D17">
              <w:t>1.975272</w:t>
            </w:r>
          </w:p>
        </w:tc>
        <w:tc>
          <w:tcPr>
            <w:tcW w:w="960" w:type="dxa"/>
            <w:noWrap/>
            <w:hideMark/>
          </w:tcPr>
          <w:p w14:paraId="2B715A07" w14:textId="77777777" w:rsidR="00A13D17" w:rsidRPr="00A13D17" w:rsidRDefault="00A13D17" w:rsidP="00A13D17">
            <w:r w:rsidRPr="00A13D17">
              <w:t>2.445833</w:t>
            </w:r>
          </w:p>
        </w:tc>
        <w:tc>
          <w:tcPr>
            <w:tcW w:w="960" w:type="dxa"/>
            <w:noWrap/>
            <w:hideMark/>
          </w:tcPr>
          <w:p w14:paraId="3697783D" w14:textId="77777777" w:rsidR="00A13D17" w:rsidRPr="00A13D17" w:rsidRDefault="00A13D17" w:rsidP="00A13D17">
            <w:r w:rsidRPr="00A13D17">
              <w:t>4.164185</w:t>
            </w:r>
          </w:p>
        </w:tc>
        <w:tc>
          <w:tcPr>
            <w:tcW w:w="960" w:type="dxa"/>
            <w:noWrap/>
            <w:hideMark/>
          </w:tcPr>
          <w:p w14:paraId="6BEC90C0" w14:textId="77777777" w:rsidR="00A13D17" w:rsidRPr="00A13D17" w:rsidRDefault="00A13D17" w:rsidP="00A13D17">
            <w:r w:rsidRPr="00A13D17">
              <w:t>4.446574</w:t>
            </w:r>
          </w:p>
        </w:tc>
        <w:tc>
          <w:tcPr>
            <w:tcW w:w="960" w:type="dxa"/>
            <w:noWrap/>
            <w:hideMark/>
          </w:tcPr>
          <w:p w14:paraId="6D7A18B9" w14:textId="77777777" w:rsidR="00A13D17" w:rsidRPr="00A13D17" w:rsidRDefault="00A13D17" w:rsidP="00A13D17">
            <w:r w:rsidRPr="00A13D17">
              <w:t>6.6751</w:t>
            </w:r>
          </w:p>
        </w:tc>
      </w:tr>
      <w:tr w:rsidR="00A13D17" w:rsidRPr="00A13D17" w14:paraId="50176D01" w14:textId="77777777" w:rsidTr="00A13D17">
        <w:trPr>
          <w:trHeight w:val="300"/>
        </w:trPr>
        <w:tc>
          <w:tcPr>
            <w:tcW w:w="960" w:type="dxa"/>
            <w:noWrap/>
            <w:hideMark/>
          </w:tcPr>
          <w:p w14:paraId="021E3B7C" w14:textId="77777777" w:rsidR="00A13D17" w:rsidRPr="00A13D17" w:rsidRDefault="00A13D17" w:rsidP="00A13D17">
            <w:r w:rsidRPr="00A13D17">
              <w:t>2.301442</w:t>
            </w:r>
          </w:p>
        </w:tc>
        <w:tc>
          <w:tcPr>
            <w:tcW w:w="960" w:type="dxa"/>
            <w:noWrap/>
            <w:hideMark/>
          </w:tcPr>
          <w:p w14:paraId="5CDCC0BD" w14:textId="77777777" w:rsidR="00A13D17" w:rsidRPr="00A13D17" w:rsidRDefault="00A13D17" w:rsidP="00A13D17">
            <w:r w:rsidRPr="00A13D17">
              <w:t>2.419046</w:t>
            </w:r>
          </w:p>
        </w:tc>
        <w:tc>
          <w:tcPr>
            <w:tcW w:w="960" w:type="dxa"/>
            <w:noWrap/>
            <w:hideMark/>
          </w:tcPr>
          <w:p w14:paraId="1BDAFF1A" w14:textId="77777777" w:rsidR="00A13D17" w:rsidRPr="00A13D17" w:rsidRDefault="00A13D17" w:rsidP="00A13D17">
            <w:r w:rsidRPr="00A13D17">
              <w:t>3.697852</w:t>
            </w:r>
          </w:p>
        </w:tc>
        <w:tc>
          <w:tcPr>
            <w:tcW w:w="960" w:type="dxa"/>
            <w:noWrap/>
            <w:hideMark/>
          </w:tcPr>
          <w:p w14:paraId="3B79540C" w14:textId="77777777" w:rsidR="00A13D17" w:rsidRPr="00A13D17" w:rsidRDefault="00A13D17" w:rsidP="00A13D17">
            <w:r w:rsidRPr="00A13D17">
              <w:t>5.835942</w:t>
            </w:r>
          </w:p>
        </w:tc>
        <w:tc>
          <w:tcPr>
            <w:tcW w:w="960" w:type="dxa"/>
            <w:noWrap/>
            <w:hideMark/>
          </w:tcPr>
          <w:p w14:paraId="389A34C4" w14:textId="77777777" w:rsidR="00A13D17" w:rsidRPr="00A13D17" w:rsidRDefault="00A13D17" w:rsidP="00A13D17">
            <w:r w:rsidRPr="00A13D17">
              <w:t>7.852061</w:t>
            </w:r>
          </w:p>
        </w:tc>
        <w:tc>
          <w:tcPr>
            <w:tcW w:w="960" w:type="dxa"/>
            <w:noWrap/>
            <w:hideMark/>
          </w:tcPr>
          <w:p w14:paraId="0EE705F8" w14:textId="77777777" w:rsidR="00A13D17" w:rsidRPr="00A13D17" w:rsidRDefault="00A13D17" w:rsidP="00A13D17">
            <w:r w:rsidRPr="00A13D17">
              <w:t>2.146134</w:t>
            </w:r>
          </w:p>
        </w:tc>
        <w:tc>
          <w:tcPr>
            <w:tcW w:w="960" w:type="dxa"/>
            <w:noWrap/>
            <w:hideMark/>
          </w:tcPr>
          <w:p w14:paraId="4FDCA880" w14:textId="77777777" w:rsidR="00A13D17" w:rsidRPr="00A13D17" w:rsidRDefault="00A13D17" w:rsidP="00A13D17">
            <w:r w:rsidRPr="00A13D17">
              <w:t>3.746729</w:t>
            </w:r>
          </w:p>
        </w:tc>
        <w:tc>
          <w:tcPr>
            <w:tcW w:w="960" w:type="dxa"/>
            <w:noWrap/>
            <w:hideMark/>
          </w:tcPr>
          <w:p w14:paraId="5F39132F" w14:textId="77777777" w:rsidR="00A13D17" w:rsidRPr="00A13D17" w:rsidRDefault="00A13D17" w:rsidP="00A13D17">
            <w:r w:rsidRPr="00A13D17">
              <w:t>4.365759</w:t>
            </w:r>
          </w:p>
        </w:tc>
        <w:tc>
          <w:tcPr>
            <w:tcW w:w="960" w:type="dxa"/>
            <w:noWrap/>
            <w:hideMark/>
          </w:tcPr>
          <w:p w14:paraId="2BA1E65D" w14:textId="77777777" w:rsidR="00A13D17" w:rsidRPr="00A13D17" w:rsidRDefault="00A13D17" w:rsidP="00A13D17">
            <w:r w:rsidRPr="00A13D17">
              <w:t>5.240736</w:t>
            </w:r>
          </w:p>
        </w:tc>
        <w:tc>
          <w:tcPr>
            <w:tcW w:w="960" w:type="dxa"/>
            <w:noWrap/>
            <w:hideMark/>
          </w:tcPr>
          <w:p w14:paraId="7D0F5406" w14:textId="77777777" w:rsidR="00A13D17" w:rsidRPr="00A13D17" w:rsidRDefault="00A13D17" w:rsidP="00A13D17">
            <w:r w:rsidRPr="00A13D17">
              <w:t>5.944428</w:t>
            </w:r>
          </w:p>
        </w:tc>
      </w:tr>
      <w:tr w:rsidR="00A13D17" w:rsidRPr="00A13D17" w14:paraId="5DF1E9C8" w14:textId="77777777" w:rsidTr="00A13D17">
        <w:trPr>
          <w:trHeight w:val="300"/>
        </w:trPr>
        <w:tc>
          <w:tcPr>
            <w:tcW w:w="960" w:type="dxa"/>
            <w:noWrap/>
            <w:hideMark/>
          </w:tcPr>
          <w:p w14:paraId="2DBD9EE6" w14:textId="77777777" w:rsidR="00A13D17" w:rsidRPr="00A13D17" w:rsidRDefault="00A13D17" w:rsidP="00A13D17">
            <w:r w:rsidRPr="00A13D17">
              <w:t>2.303258</w:t>
            </w:r>
          </w:p>
        </w:tc>
        <w:tc>
          <w:tcPr>
            <w:tcW w:w="960" w:type="dxa"/>
            <w:noWrap/>
            <w:hideMark/>
          </w:tcPr>
          <w:p w14:paraId="5E85A7BB" w14:textId="77777777" w:rsidR="00A13D17" w:rsidRPr="00A13D17" w:rsidRDefault="00A13D17" w:rsidP="00A13D17">
            <w:r w:rsidRPr="00A13D17">
              <w:t>2.733277</w:t>
            </w:r>
          </w:p>
        </w:tc>
        <w:tc>
          <w:tcPr>
            <w:tcW w:w="960" w:type="dxa"/>
            <w:noWrap/>
            <w:hideMark/>
          </w:tcPr>
          <w:p w14:paraId="4880AA64" w14:textId="77777777" w:rsidR="00A13D17" w:rsidRPr="00A13D17" w:rsidRDefault="00A13D17" w:rsidP="00A13D17">
            <w:r w:rsidRPr="00A13D17">
              <w:t>4.644349</w:t>
            </w:r>
          </w:p>
        </w:tc>
        <w:tc>
          <w:tcPr>
            <w:tcW w:w="960" w:type="dxa"/>
            <w:noWrap/>
            <w:hideMark/>
          </w:tcPr>
          <w:p w14:paraId="0B15A908" w14:textId="77777777" w:rsidR="00A13D17" w:rsidRPr="00A13D17" w:rsidRDefault="00A13D17" w:rsidP="00A13D17">
            <w:r w:rsidRPr="00A13D17">
              <w:t>5.437479</w:t>
            </w:r>
          </w:p>
        </w:tc>
        <w:tc>
          <w:tcPr>
            <w:tcW w:w="960" w:type="dxa"/>
            <w:noWrap/>
            <w:hideMark/>
          </w:tcPr>
          <w:p w14:paraId="59023E32" w14:textId="77777777" w:rsidR="00A13D17" w:rsidRPr="00A13D17" w:rsidRDefault="00A13D17" w:rsidP="00A13D17">
            <w:r w:rsidRPr="00A13D17">
              <w:t>6.109837</w:t>
            </w:r>
          </w:p>
        </w:tc>
        <w:tc>
          <w:tcPr>
            <w:tcW w:w="960" w:type="dxa"/>
            <w:noWrap/>
            <w:hideMark/>
          </w:tcPr>
          <w:p w14:paraId="4618D709" w14:textId="77777777" w:rsidR="00A13D17" w:rsidRPr="00A13D17" w:rsidRDefault="00A13D17" w:rsidP="00A13D17">
            <w:r w:rsidRPr="00A13D17">
              <w:t>1.764369</w:t>
            </w:r>
          </w:p>
        </w:tc>
        <w:tc>
          <w:tcPr>
            <w:tcW w:w="960" w:type="dxa"/>
            <w:noWrap/>
            <w:hideMark/>
          </w:tcPr>
          <w:p w14:paraId="41FE4A10" w14:textId="77777777" w:rsidR="00A13D17" w:rsidRPr="00A13D17" w:rsidRDefault="00A13D17" w:rsidP="00A13D17">
            <w:r w:rsidRPr="00A13D17">
              <w:t>2.403891</w:t>
            </w:r>
          </w:p>
        </w:tc>
        <w:tc>
          <w:tcPr>
            <w:tcW w:w="960" w:type="dxa"/>
            <w:noWrap/>
            <w:hideMark/>
          </w:tcPr>
          <w:p w14:paraId="536C20D4" w14:textId="77777777" w:rsidR="00A13D17" w:rsidRPr="00A13D17" w:rsidRDefault="00A13D17" w:rsidP="00A13D17">
            <w:r w:rsidRPr="00A13D17">
              <w:t>4.927061</w:t>
            </w:r>
          </w:p>
        </w:tc>
        <w:tc>
          <w:tcPr>
            <w:tcW w:w="960" w:type="dxa"/>
            <w:noWrap/>
            <w:hideMark/>
          </w:tcPr>
          <w:p w14:paraId="763436C2" w14:textId="77777777" w:rsidR="00A13D17" w:rsidRPr="00A13D17" w:rsidRDefault="00A13D17" w:rsidP="00A13D17">
            <w:r w:rsidRPr="00A13D17">
              <w:t>4.961614</w:t>
            </w:r>
          </w:p>
        </w:tc>
        <w:tc>
          <w:tcPr>
            <w:tcW w:w="960" w:type="dxa"/>
            <w:noWrap/>
            <w:hideMark/>
          </w:tcPr>
          <w:p w14:paraId="4C25B732" w14:textId="77777777" w:rsidR="00A13D17" w:rsidRPr="00A13D17" w:rsidRDefault="00A13D17" w:rsidP="00A13D17">
            <w:r w:rsidRPr="00A13D17">
              <w:t>6.42789</w:t>
            </w:r>
          </w:p>
        </w:tc>
      </w:tr>
      <w:tr w:rsidR="00A13D17" w:rsidRPr="00A13D17" w14:paraId="1030E902" w14:textId="77777777" w:rsidTr="00A13D17">
        <w:trPr>
          <w:trHeight w:val="300"/>
        </w:trPr>
        <w:tc>
          <w:tcPr>
            <w:tcW w:w="960" w:type="dxa"/>
            <w:noWrap/>
            <w:hideMark/>
          </w:tcPr>
          <w:p w14:paraId="24A277B9" w14:textId="77777777" w:rsidR="00A13D17" w:rsidRPr="00A13D17" w:rsidRDefault="00A13D17" w:rsidP="00A13D17">
            <w:r w:rsidRPr="00A13D17">
              <w:t>2.620808</w:t>
            </w:r>
          </w:p>
        </w:tc>
        <w:tc>
          <w:tcPr>
            <w:tcW w:w="960" w:type="dxa"/>
            <w:noWrap/>
            <w:hideMark/>
          </w:tcPr>
          <w:p w14:paraId="07D7B46D" w14:textId="77777777" w:rsidR="00A13D17" w:rsidRPr="00A13D17" w:rsidRDefault="00A13D17" w:rsidP="00A13D17">
            <w:r w:rsidRPr="00A13D17">
              <w:t>3.301315</w:t>
            </w:r>
          </w:p>
        </w:tc>
        <w:tc>
          <w:tcPr>
            <w:tcW w:w="960" w:type="dxa"/>
            <w:noWrap/>
            <w:hideMark/>
          </w:tcPr>
          <w:p w14:paraId="79316042" w14:textId="77777777" w:rsidR="00A13D17" w:rsidRPr="00A13D17" w:rsidRDefault="00A13D17" w:rsidP="00A13D17">
            <w:r w:rsidRPr="00A13D17">
              <w:t>4.241848</w:t>
            </w:r>
          </w:p>
        </w:tc>
        <w:tc>
          <w:tcPr>
            <w:tcW w:w="960" w:type="dxa"/>
            <w:noWrap/>
            <w:hideMark/>
          </w:tcPr>
          <w:p w14:paraId="7646B9B0" w14:textId="77777777" w:rsidR="00A13D17" w:rsidRPr="00A13D17" w:rsidRDefault="00A13D17" w:rsidP="00A13D17">
            <w:r w:rsidRPr="00A13D17">
              <w:t>5.453539</w:t>
            </w:r>
          </w:p>
        </w:tc>
        <w:tc>
          <w:tcPr>
            <w:tcW w:w="960" w:type="dxa"/>
            <w:noWrap/>
            <w:hideMark/>
          </w:tcPr>
          <w:p w14:paraId="124E7C91" w14:textId="77777777" w:rsidR="00A13D17" w:rsidRPr="00A13D17" w:rsidRDefault="00A13D17" w:rsidP="00A13D17">
            <w:r w:rsidRPr="00A13D17">
              <w:t>5.864716</w:t>
            </w:r>
          </w:p>
        </w:tc>
        <w:tc>
          <w:tcPr>
            <w:tcW w:w="960" w:type="dxa"/>
            <w:noWrap/>
            <w:hideMark/>
          </w:tcPr>
          <w:p w14:paraId="680D823E" w14:textId="77777777" w:rsidR="00A13D17" w:rsidRPr="00A13D17" w:rsidRDefault="00A13D17" w:rsidP="00A13D17">
            <w:r w:rsidRPr="00A13D17">
              <w:t>2.266276</w:t>
            </w:r>
          </w:p>
        </w:tc>
        <w:tc>
          <w:tcPr>
            <w:tcW w:w="960" w:type="dxa"/>
            <w:noWrap/>
            <w:hideMark/>
          </w:tcPr>
          <w:p w14:paraId="694A6DDF" w14:textId="77777777" w:rsidR="00A13D17" w:rsidRPr="00A13D17" w:rsidRDefault="00A13D17" w:rsidP="00A13D17">
            <w:r w:rsidRPr="00A13D17">
              <w:t>2.805622</w:t>
            </w:r>
          </w:p>
        </w:tc>
        <w:tc>
          <w:tcPr>
            <w:tcW w:w="960" w:type="dxa"/>
            <w:noWrap/>
            <w:hideMark/>
          </w:tcPr>
          <w:p w14:paraId="6765ECAF" w14:textId="77777777" w:rsidR="00A13D17" w:rsidRPr="00A13D17" w:rsidRDefault="00A13D17" w:rsidP="00A13D17">
            <w:r w:rsidRPr="00A13D17">
              <w:t>4.222135</w:t>
            </w:r>
          </w:p>
        </w:tc>
        <w:tc>
          <w:tcPr>
            <w:tcW w:w="960" w:type="dxa"/>
            <w:noWrap/>
            <w:hideMark/>
          </w:tcPr>
          <w:p w14:paraId="4C35EC43" w14:textId="77777777" w:rsidR="00A13D17" w:rsidRPr="00A13D17" w:rsidRDefault="00A13D17" w:rsidP="00A13D17">
            <w:r w:rsidRPr="00A13D17">
              <w:t>4.96875</w:t>
            </w:r>
          </w:p>
        </w:tc>
        <w:tc>
          <w:tcPr>
            <w:tcW w:w="960" w:type="dxa"/>
            <w:noWrap/>
            <w:hideMark/>
          </w:tcPr>
          <w:p w14:paraId="4BB59564" w14:textId="77777777" w:rsidR="00A13D17" w:rsidRPr="00A13D17" w:rsidRDefault="00A13D17" w:rsidP="00A13D17">
            <w:r w:rsidRPr="00A13D17">
              <w:t>5.795954</w:t>
            </w:r>
          </w:p>
        </w:tc>
      </w:tr>
      <w:tr w:rsidR="00A13D17" w:rsidRPr="00A13D17" w14:paraId="57C5C49A" w14:textId="77777777" w:rsidTr="00A13D17">
        <w:trPr>
          <w:trHeight w:val="300"/>
        </w:trPr>
        <w:tc>
          <w:tcPr>
            <w:tcW w:w="960" w:type="dxa"/>
            <w:noWrap/>
            <w:hideMark/>
          </w:tcPr>
          <w:p w14:paraId="3F67B6BC" w14:textId="77777777" w:rsidR="00A13D17" w:rsidRPr="00A13D17" w:rsidRDefault="00A13D17" w:rsidP="00A13D17">
            <w:r w:rsidRPr="00A13D17">
              <w:t>2.367253</w:t>
            </w:r>
          </w:p>
        </w:tc>
        <w:tc>
          <w:tcPr>
            <w:tcW w:w="960" w:type="dxa"/>
            <w:noWrap/>
            <w:hideMark/>
          </w:tcPr>
          <w:p w14:paraId="08DA2F4E" w14:textId="77777777" w:rsidR="00A13D17" w:rsidRPr="00A13D17" w:rsidRDefault="00A13D17" w:rsidP="00A13D17">
            <w:r w:rsidRPr="00A13D17">
              <w:t>3.271972</w:t>
            </w:r>
          </w:p>
        </w:tc>
        <w:tc>
          <w:tcPr>
            <w:tcW w:w="960" w:type="dxa"/>
            <w:noWrap/>
            <w:hideMark/>
          </w:tcPr>
          <w:p w14:paraId="3555711E" w14:textId="77777777" w:rsidR="00A13D17" w:rsidRPr="00A13D17" w:rsidRDefault="00A13D17" w:rsidP="00A13D17">
            <w:r w:rsidRPr="00A13D17">
              <w:t>4.909391</w:t>
            </w:r>
          </w:p>
        </w:tc>
        <w:tc>
          <w:tcPr>
            <w:tcW w:w="960" w:type="dxa"/>
            <w:noWrap/>
            <w:hideMark/>
          </w:tcPr>
          <w:p w14:paraId="29E16511" w14:textId="77777777" w:rsidR="00A13D17" w:rsidRPr="00A13D17" w:rsidRDefault="00A13D17" w:rsidP="00A13D17">
            <w:r w:rsidRPr="00A13D17">
              <w:t>5.301663</w:t>
            </w:r>
          </w:p>
        </w:tc>
        <w:tc>
          <w:tcPr>
            <w:tcW w:w="960" w:type="dxa"/>
            <w:noWrap/>
            <w:hideMark/>
          </w:tcPr>
          <w:p w14:paraId="46EEF67F" w14:textId="77777777" w:rsidR="00A13D17" w:rsidRPr="00A13D17" w:rsidRDefault="00A13D17" w:rsidP="00A13D17">
            <w:r w:rsidRPr="00A13D17">
              <w:t>8.768766</w:t>
            </w:r>
          </w:p>
        </w:tc>
        <w:tc>
          <w:tcPr>
            <w:tcW w:w="960" w:type="dxa"/>
            <w:noWrap/>
            <w:hideMark/>
          </w:tcPr>
          <w:p w14:paraId="58733E40" w14:textId="77777777" w:rsidR="00A13D17" w:rsidRPr="00A13D17" w:rsidRDefault="00A13D17" w:rsidP="00A13D17">
            <w:r w:rsidRPr="00A13D17">
              <w:t>2.158946</w:t>
            </w:r>
          </w:p>
        </w:tc>
        <w:tc>
          <w:tcPr>
            <w:tcW w:w="960" w:type="dxa"/>
            <w:noWrap/>
            <w:hideMark/>
          </w:tcPr>
          <w:p w14:paraId="58280E77" w14:textId="77777777" w:rsidR="00A13D17" w:rsidRPr="00A13D17" w:rsidRDefault="00A13D17" w:rsidP="00A13D17">
            <w:r w:rsidRPr="00A13D17">
              <w:t>3.841745</w:t>
            </w:r>
          </w:p>
        </w:tc>
        <w:tc>
          <w:tcPr>
            <w:tcW w:w="960" w:type="dxa"/>
            <w:noWrap/>
            <w:hideMark/>
          </w:tcPr>
          <w:p w14:paraId="13BFD6AE" w14:textId="77777777" w:rsidR="00A13D17" w:rsidRPr="00A13D17" w:rsidRDefault="00A13D17" w:rsidP="00A13D17">
            <w:r w:rsidRPr="00A13D17">
              <w:t>4.951618</w:t>
            </w:r>
          </w:p>
        </w:tc>
        <w:tc>
          <w:tcPr>
            <w:tcW w:w="960" w:type="dxa"/>
            <w:noWrap/>
            <w:hideMark/>
          </w:tcPr>
          <w:p w14:paraId="419B96D2" w14:textId="77777777" w:rsidR="00A13D17" w:rsidRPr="00A13D17" w:rsidRDefault="00A13D17" w:rsidP="00A13D17">
            <w:r w:rsidRPr="00A13D17">
              <w:t>5.753558</w:t>
            </w:r>
          </w:p>
        </w:tc>
        <w:tc>
          <w:tcPr>
            <w:tcW w:w="960" w:type="dxa"/>
            <w:noWrap/>
            <w:hideMark/>
          </w:tcPr>
          <w:p w14:paraId="08F5C651" w14:textId="77777777" w:rsidR="00A13D17" w:rsidRPr="00A13D17" w:rsidRDefault="00A13D17" w:rsidP="00A13D17">
            <w:r w:rsidRPr="00A13D17">
              <w:t>5.974405</w:t>
            </w:r>
          </w:p>
        </w:tc>
      </w:tr>
      <w:tr w:rsidR="00A13D17" w:rsidRPr="00A13D17" w14:paraId="10533E5C" w14:textId="77777777" w:rsidTr="00A13D17">
        <w:trPr>
          <w:trHeight w:val="300"/>
        </w:trPr>
        <w:tc>
          <w:tcPr>
            <w:tcW w:w="960" w:type="dxa"/>
            <w:noWrap/>
            <w:hideMark/>
          </w:tcPr>
          <w:p w14:paraId="5914241B" w14:textId="77777777" w:rsidR="00A13D17" w:rsidRPr="00A13D17" w:rsidRDefault="00A13D17" w:rsidP="00A13D17">
            <w:r w:rsidRPr="00A13D17">
              <w:t>2.115294</w:t>
            </w:r>
          </w:p>
        </w:tc>
        <w:tc>
          <w:tcPr>
            <w:tcW w:w="960" w:type="dxa"/>
            <w:noWrap/>
            <w:hideMark/>
          </w:tcPr>
          <w:p w14:paraId="74BA09AE" w14:textId="77777777" w:rsidR="00A13D17" w:rsidRPr="00A13D17" w:rsidRDefault="00A13D17" w:rsidP="00A13D17">
            <w:r w:rsidRPr="00A13D17">
              <w:t>3.602833</w:t>
            </w:r>
          </w:p>
        </w:tc>
        <w:tc>
          <w:tcPr>
            <w:tcW w:w="960" w:type="dxa"/>
            <w:noWrap/>
            <w:hideMark/>
          </w:tcPr>
          <w:p w14:paraId="20124B4E" w14:textId="77777777" w:rsidR="00A13D17" w:rsidRPr="00A13D17" w:rsidRDefault="00A13D17" w:rsidP="00A13D17">
            <w:r w:rsidRPr="00A13D17">
              <w:t>4.609901</w:t>
            </w:r>
          </w:p>
        </w:tc>
        <w:tc>
          <w:tcPr>
            <w:tcW w:w="960" w:type="dxa"/>
            <w:noWrap/>
            <w:hideMark/>
          </w:tcPr>
          <w:p w14:paraId="78DFA2CF" w14:textId="77777777" w:rsidR="00A13D17" w:rsidRPr="00A13D17" w:rsidRDefault="00A13D17" w:rsidP="00A13D17">
            <w:r w:rsidRPr="00A13D17">
              <w:t>5.533994</w:t>
            </w:r>
          </w:p>
        </w:tc>
        <w:tc>
          <w:tcPr>
            <w:tcW w:w="960" w:type="dxa"/>
            <w:noWrap/>
            <w:hideMark/>
          </w:tcPr>
          <w:p w14:paraId="3675D73C" w14:textId="77777777" w:rsidR="00A13D17" w:rsidRPr="00A13D17" w:rsidRDefault="00A13D17" w:rsidP="00A13D17">
            <w:r w:rsidRPr="00A13D17">
              <w:t>6.1627</w:t>
            </w:r>
          </w:p>
        </w:tc>
        <w:tc>
          <w:tcPr>
            <w:tcW w:w="960" w:type="dxa"/>
            <w:noWrap/>
            <w:hideMark/>
          </w:tcPr>
          <w:p w14:paraId="61CEF256" w14:textId="77777777" w:rsidR="00A13D17" w:rsidRPr="00A13D17" w:rsidRDefault="00A13D17" w:rsidP="00A13D17">
            <w:r w:rsidRPr="00A13D17">
              <w:t>2.431262</w:t>
            </w:r>
          </w:p>
        </w:tc>
        <w:tc>
          <w:tcPr>
            <w:tcW w:w="960" w:type="dxa"/>
            <w:noWrap/>
            <w:hideMark/>
          </w:tcPr>
          <w:p w14:paraId="5B33A967" w14:textId="77777777" w:rsidR="00A13D17" w:rsidRPr="00A13D17" w:rsidRDefault="00A13D17" w:rsidP="00A13D17">
            <w:r w:rsidRPr="00A13D17">
              <w:t>2.675191</w:t>
            </w:r>
          </w:p>
        </w:tc>
        <w:tc>
          <w:tcPr>
            <w:tcW w:w="960" w:type="dxa"/>
            <w:noWrap/>
            <w:hideMark/>
          </w:tcPr>
          <w:p w14:paraId="67F6BE4A" w14:textId="77777777" w:rsidR="00A13D17" w:rsidRPr="00A13D17" w:rsidRDefault="00A13D17" w:rsidP="00A13D17">
            <w:r w:rsidRPr="00A13D17">
              <w:t>4.668935</w:t>
            </w:r>
          </w:p>
        </w:tc>
        <w:tc>
          <w:tcPr>
            <w:tcW w:w="960" w:type="dxa"/>
            <w:noWrap/>
            <w:hideMark/>
          </w:tcPr>
          <w:p w14:paraId="7FEF0FF8" w14:textId="77777777" w:rsidR="00A13D17" w:rsidRPr="00A13D17" w:rsidRDefault="00A13D17" w:rsidP="00A13D17">
            <w:r w:rsidRPr="00A13D17">
              <w:t>6.435096</w:t>
            </w:r>
          </w:p>
        </w:tc>
        <w:tc>
          <w:tcPr>
            <w:tcW w:w="960" w:type="dxa"/>
            <w:noWrap/>
            <w:hideMark/>
          </w:tcPr>
          <w:p w14:paraId="11449D4D" w14:textId="77777777" w:rsidR="00A13D17" w:rsidRPr="00A13D17" w:rsidRDefault="00A13D17" w:rsidP="00A13D17">
            <w:r w:rsidRPr="00A13D17">
              <w:t>7.610098</w:t>
            </w:r>
          </w:p>
        </w:tc>
      </w:tr>
      <w:tr w:rsidR="00A13D17" w:rsidRPr="00A13D17" w14:paraId="06A09299" w14:textId="77777777" w:rsidTr="00A13D17">
        <w:trPr>
          <w:trHeight w:val="300"/>
        </w:trPr>
        <w:tc>
          <w:tcPr>
            <w:tcW w:w="960" w:type="dxa"/>
            <w:noWrap/>
            <w:hideMark/>
          </w:tcPr>
          <w:p w14:paraId="648C096A" w14:textId="77777777" w:rsidR="00A13D17" w:rsidRPr="00A13D17" w:rsidRDefault="00A13D17" w:rsidP="00A13D17">
            <w:r w:rsidRPr="00A13D17">
              <w:t>2.824877</w:t>
            </w:r>
          </w:p>
        </w:tc>
        <w:tc>
          <w:tcPr>
            <w:tcW w:w="960" w:type="dxa"/>
            <w:noWrap/>
            <w:hideMark/>
          </w:tcPr>
          <w:p w14:paraId="6B5217F9" w14:textId="77777777" w:rsidR="00A13D17" w:rsidRPr="00A13D17" w:rsidRDefault="00A13D17" w:rsidP="00A13D17">
            <w:r w:rsidRPr="00A13D17">
              <w:t>3.463722</w:t>
            </w:r>
          </w:p>
        </w:tc>
        <w:tc>
          <w:tcPr>
            <w:tcW w:w="960" w:type="dxa"/>
            <w:noWrap/>
            <w:hideMark/>
          </w:tcPr>
          <w:p w14:paraId="476E9DF3" w14:textId="77777777" w:rsidR="00A13D17" w:rsidRPr="00A13D17" w:rsidRDefault="00A13D17" w:rsidP="00A13D17">
            <w:r w:rsidRPr="00A13D17">
              <w:t>5.200654</w:t>
            </w:r>
          </w:p>
        </w:tc>
        <w:tc>
          <w:tcPr>
            <w:tcW w:w="960" w:type="dxa"/>
            <w:noWrap/>
            <w:hideMark/>
          </w:tcPr>
          <w:p w14:paraId="79AE3BBB" w14:textId="77777777" w:rsidR="00A13D17" w:rsidRPr="00A13D17" w:rsidRDefault="00A13D17" w:rsidP="00A13D17">
            <w:r w:rsidRPr="00A13D17">
              <w:t>5.195943</w:t>
            </w:r>
          </w:p>
        </w:tc>
        <w:tc>
          <w:tcPr>
            <w:tcW w:w="960" w:type="dxa"/>
            <w:noWrap/>
            <w:hideMark/>
          </w:tcPr>
          <w:p w14:paraId="2C366793" w14:textId="77777777" w:rsidR="00A13D17" w:rsidRPr="00A13D17" w:rsidRDefault="00A13D17" w:rsidP="00A13D17">
            <w:r w:rsidRPr="00A13D17">
              <w:t>8.561149</w:t>
            </w:r>
          </w:p>
        </w:tc>
        <w:tc>
          <w:tcPr>
            <w:tcW w:w="960" w:type="dxa"/>
            <w:noWrap/>
            <w:hideMark/>
          </w:tcPr>
          <w:p w14:paraId="3E3048F2" w14:textId="77777777" w:rsidR="00A13D17" w:rsidRPr="00A13D17" w:rsidRDefault="00A13D17" w:rsidP="00A13D17">
            <w:r w:rsidRPr="00A13D17">
              <w:t>2.35736</w:t>
            </w:r>
          </w:p>
        </w:tc>
        <w:tc>
          <w:tcPr>
            <w:tcW w:w="960" w:type="dxa"/>
            <w:noWrap/>
            <w:hideMark/>
          </w:tcPr>
          <w:p w14:paraId="5D6B3DE2" w14:textId="77777777" w:rsidR="00A13D17" w:rsidRPr="00A13D17" w:rsidRDefault="00A13D17" w:rsidP="00A13D17">
            <w:r w:rsidRPr="00A13D17">
              <w:t>3.735326</w:t>
            </w:r>
          </w:p>
        </w:tc>
        <w:tc>
          <w:tcPr>
            <w:tcW w:w="960" w:type="dxa"/>
            <w:noWrap/>
            <w:hideMark/>
          </w:tcPr>
          <w:p w14:paraId="7631FC5D" w14:textId="77777777" w:rsidR="00A13D17" w:rsidRPr="00A13D17" w:rsidRDefault="00A13D17" w:rsidP="00A13D17">
            <w:r w:rsidRPr="00A13D17">
              <w:t>4.277272</w:t>
            </w:r>
          </w:p>
        </w:tc>
        <w:tc>
          <w:tcPr>
            <w:tcW w:w="960" w:type="dxa"/>
            <w:noWrap/>
            <w:hideMark/>
          </w:tcPr>
          <w:p w14:paraId="76AB5FE3" w14:textId="77777777" w:rsidR="00A13D17" w:rsidRPr="00A13D17" w:rsidRDefault="00A13D17" w:rsidP="00A13D17">
            <w:r w:rsidRPr="00A13D17">
              <w:t>5.218462</w:t>
            </w:r>
          </w:p>
        </w:tc>
        <w:tc>
          <w:tcPr>
            <w:tcW w:w="960" w:type="dxa"/>
            <w:noWrap/>
            <w:hideMark/>
          </w:tcPr>
          <w:p w14:paraId="278A7B15" w14:textId="77777777" w:rsidR="00A13D17" w:rsidRPr="00A13D17" w:rsidRDefault="00A13D17" w:rsidP="00A13D17">
            <w:r w:rsidRPr="00A13D17">
              <w:t>6.286061</w:t>
            </w:r>
          </w:p>
        </w:tc>
      </w:tr>
      <w:tr w:rsidR="00A13D17" w:rsidRPr="00A13D17" w14:paraId="043E086A" w14:textId="77777777" w:rsidTr="00A13D17">
        <w:trPr>
          <w:trHeight w:val="300"/>
        </w:trPr>
        <w:tc>
          <w:tcPr>
            <w:tcW w:w="960" w:type="dxa"/>
            <w:noWrap/>
            <w:hideMark/>
          </w:tcPr>
          <w:p w14:paraId="5924B360" w14:textId="77777777" w:rsidR="00A13D17" w:rsidRPr="00A13D17" w:rsidRDefault="00A13D17" w:rsidP="00A13D17">
            <w:pPr>
              <w:rPr>
                <w:b/>
                <w:bCs/>
              </w:rPr>
            </w:pPr>
            <w:r w:rsidRPr="00A13D17">
              <w:rPr>
                <w:b/>
                <w:bCs/>
              </w:rPr>
              <w:t>2.117265</w:t>
            </w:r>
          </w:p>
        </w:tc>
        <w:tc>
          <w:tcPr>
            <w:tcW w:w="960" w:type="dxa"/>
            <w:noWrap/>
            <w:hideMark/>
          </w:tcPr>
          <w:p w14:paraId="700241C3" w14:textId="77777777" w:rsidR="00A13D17" w:rsidRPr="00A13D17" w:rsidRDefault="00A13D17" w:rsidP="00A13D17">
            <w:pPr>
              <w:rPr>
                <w:b/>
                <w:bCs/>
              </w:rPr>
            </w:pPr>
            <w:r w:rsidRPr="00A13D17">
              <w:rPr>
                <w:b/>
                <w:bCs/>
              </w:rPr>
              <w:t>2.871858</w:t>
            </w:r>
          </w:p>
        </w:tc>
        <w:tc>
          <w:tcPr>
            <w:tcW w:w="960" w:type="dxa"/>
            <w:noWrap/>
            <w:hideMark/>
          </w:tcPr>
          <w:p w14:paraId="21A1D884" w14:textId="77777777" w:rsidR="00A13D17" w:rsidRPr="00A13D17" w:rsidRDefault="00A13D17" w:rsidP="00A13D17">
            <w:pPr>
              <w:rPr>
                <w:b/>
                <w:bCs/>
              </w:rPr>
            </w:pPr>
            <w:r w:rsidRPr="00A13D17">
              <w:rPr>
                <w:b/>
                <w:bCs/>
              </w:rPr>
              <w:t>4.324796</w:t>
            </w:r>
          </w:p>
        </w:tc>
        <w:tc>
          <w:tcPr>
            <w:tcW w:w="960" w:type="dxa"/>
            <w:noWrap/>
            <w:hideMark/>
          </w:tcPr>
          <w:p w14:paraId="58FC1166" w14:textId="77777777" w:rsidR="00A13D17" w:rsidRPr="00A13D17" w:rsidRDefault="00A13D17" w:rsidP="00A13D17">
            <w:pPr>
              <w:rPr>
                <w:b/>
                <w:bCs/>
              </w:rPr>
            </w:pPr>
            <w:r w:rsidRPr="00A13D17">
              <w:rPr>
                <w:b/>
                <w:bCs/>
              </w:rPr>
              <w:t>5.315018</w:t>
            </w:r>
          </w:p>
        </w:tc>
        <w:tc>
          <w:tcPr>
            <w:tcW w:w="960" w:type="dxa"/>
            <w:noWrap/>
            <w:hideMark/>
          </w:tcPr>
          <w:p w14:paraId="593460E7" w14:textId="77777777" w:rsidR="00A13D17" w:rsidRPr="00A13D17" w:rsidRDefault="00A13D17" w:rsidP="00A13D17">
            <w:pPr>
              <w:rPr>
                <w:b/>
                <w:bCs/>
              </w:rPr>
            </w:pPr>
            <w:r w:rsidRPr="00A13D17">
              <w:rPr>
                <w:b/>
                <w:bCs/>
              </w:rPr>
              <w:t>6.786857</w:t>
            </w:r>
          </w:p>
        </w:tc>
        <w:tc>
          <w:tcPr>
            <w:tcW w:w="960" w:type="dxa"/>
            <w:noWrap/>
            <w:hideMark/>
          </w:tcPr>
          <w:p w14:paraId="49765882" w14:textId="77777777" w:rsidR="00A13D17" w:rsidRPr="00A13D17" w:rsidRDefault="00A13D17" w:rsidP="00A13D17">
            <w:pPr>
              <w:rPr>
                <w:b/>
                <w:bCs/>
              </w:rPr>
            </w:pPr>
            <w:r w:rsidRPr="00A13D17">
              <w:rPr>
                <w:b/>
                <w:bCs/>
              </w:rPr>
              <w:t>2.174319</w:t>
            </w:r>
          </w:p>
        </w:tc>
        <w:tc>
          <w:tcPr>
            <w:tcW w:w="960" w:type="dxa"/>
            <w:noWrap/>
            <w:hideMark/>
          </w:tcPr>
          <w:p w14:paraId="5C2E3DDB" w14:textId="77777777" w:rsidR="00A13D17" w:rsidRPr="00A13D17" w:rsidRDefault="00A13D17" w:rsidP="00A13D17">
            <w:pPr>
              <w:rPr>
                <w:b/>
                <w:bCs/>
              </w:rPr>
            </w:pPr>
            <w:r w:rsidRPr="00A13D17">
              <w:rPr>
                <w:b/>
                <w:bCs/>
              </w:rPr>
              <w:t>2.832834</w:t>
            </w:r>
          </w:p>
        </w:tc>
        <w:tc>
          <w:tcPr>
            <w:tcW w:w="960" w:type="dxa"/>
            <w:noWrap/>
            <w:hideMark/>
          </w:tcPr>
          <w:p w14:paraId="7507D119" w14:textId="77777777" w:rsidR="00A13D17" w:rsidRPr="00A13D17" w:rsidRDefault="00A13D17" w:rsidP="00A13D17">
            <w:pPr>
              <w:rPr>
                <w:b/>
                <w:bCs/>
              </w:rPr>
            </w:pPr>
            <w:r w:rsidRPr="00A13D17">
              <w:rPr>
                <w:b/>
                <w:bCs/>
              </w:rPr>
              <w:t>4.182576</w:t>
            </w:r>
          </w:p>
        </w:tc>
        <w:tc>
          <w:tcPr>
            <w:tcW w:w="960" w:type="dxa"/>
            <w:noWrap/>
            <w:hideMark/>
          </w:tcPr>
          <w:p w14:paraId="47EDA46B" w14:textId="77777777" w:rsidR="00A13D17" w:rsidRPr="00A13D17" w:rsidRDefault="00A13D17" w:rsidP="00A13D17">
            <w:pPr>
              <w:rPr>
                <w:b/>
                <w:bCs/>
              </w:rPr>
            </w:pPr>
            <w:r w:rsidRPr="00A13D17">
              <w:rPr>
                <w:b/>
                <w:bCs/>
              </w:rPr>
              <w:t>5.299409</w:t>
            </w:r>
          </w:p>
        </w:tc>
        <w:tc>
          <w:tcPr>
            <w:tcW w:w="960" w:type="dxa"/>
            <w:noWrap/>
            <w:hideMark/>
          </w:tcPr>
          <w:p w14:paraId="02C96BED" w14:textId="77777777" w:rsidR="00A13D17" w:rsidRPr="00A13D17" w:rsidRDefault="00A13D17" w:rsidP="00A13D17">
            <w:pPr>
              <w:rPr>
                <w:b/>
                <w:bCs/>
              </w:rPr>
            </w:pPr>
            <w:r w:rsidRPr="00A13D17">
              <w:rPr>
                <w:b/>
                <w:bCs/>
              </w:rPr>
              <w:t>6.192744</w:t>
            </w:r>
          </w:p>
        </w:tc>
      </w:tr>
    </w:tbl>
    <w:p w14:paraId="2C212774" w14:textId="3FED99E6" w:rsidR="00435557" w:rsidRDefault="00435557" w:rsidP="00F529BC"/>
    <w:p w14:paraId="14EA1C08" w14:textId="77777777" w:rsidR="00F529BC" w:rsidRDefault="00F529BC" w:rsidP="00DD05AD"/>
    <w:p w14:paraId="427A854E" w14:textId="7158D195" w:rsidR="00650C20" w:rsidRDefault="00650C20" w:rsidP="00DD05AD"/>
    <w:p w14:paraId="776D2F92" w14:textId="77777777" w:rsidR="00650C20" w:rsidRDefault="00650C20" w:rsidP="00DD05AD"/>
    <w:p w14:paraId="27BAEA16" w14:textId="77777777" w:rsidR="00DD05AD" w:rsidRDefault="00DD05AD" w:rsidP="00DD05AD"/>
    <w:p w14:paraId="35DA0A89" w14:textId="3BB4F229" w:rsidR="00DD05AD" w:rsidRPr="00DD05AD" w:rsidRDefault="00DD05AD" w:rsidP="00DD05AD">
      <w:pPr>
        <w:sectPr w:rsidR="00DD05AD" w:rsidRPr="00DD05AD" w:rsidSect="00E55D53">
          <w:pgSz w:w="16838" w:h="11906" w:orient="landscape"/>
          <w:pgMar w:top="2126" w:right="2126" w:bottom="1418" w:left="1418" w:header="720" w:footer="720" w:gutter="0"/>
          <w:cols w:space="720"/>
          <w:docGrid w:linePitch="360"/>
        </w:sectPr>
      </w:pPr>
    </w:p>
    <w:p w14:paraId="5DFD8534" w14:textId="312E9093" w:rsidR="00C82C3C" w:rsidRDefault="00682D9D" w:rsidP="00682D9D">
      <w:pPr>
        <w:pStyle w:val="ListParagraph"/>
        <w:spacing w:line="360" w:lineRule="auto"/>
        <w:ind w:left="0"/>
        <w:jc w:val="center"/>
        <w:rPr>
          <w:rFonts w:ascii="Times New Roman" w:hAnsi="Times New Roman" w:cs="Times New Roman"/>
          <w:b/>
          <w:bCs/>
          <w:sz w:val="28"/>
        </w:rPr>
      </w:pPr>
      <w:bookmarkStart w:id="383" w:name="Biography"/>
      <w:r w:rsidRPr="008132D5">
        <w:rPr>
          <w:rFonts w:ascii="Times New Roman" w:hAnsi="Times New Roman" w:cs="Times New Roman"/>
          <w:b/>
          <w:bCs/>
          <w:sz w:val="28"/>
        </w:rPr>
        <w:lastRenderedPageBreak/>
        <w:t>B</w:t>
      </w:r>
      <w:r w:rsidR="008D71DE">
        <w:rPr>
          <w:rFonts w:ascii="Times New Roman" w:hAnsi="Times New Roman" w:cs="Times New Roman"/>
          <w:b/>
          <w:bCs/>
          <w:sz w:val="28"/>
        </w:rPr>
        <w:t>IOGRAPHY</w:t>
      </w:r>
    </w:p>
    <w:bookmarkEnd w:id="383"/>
    <w:p w14:paraId="316AB459" w14:textId="65958D94" w:rsidR="00682D9D" w:rsidRDefault="00682D9D" w:rsidP="00682D9D">
      <w:pPr>
        <w:pStyle w:val="ListParagraph"/>
        <w:spacing w:line="360" w:lineRule="auto"/>
        <w:ind w:left="0"/>
        <w:jc w:val="center"/>
        <w:rPr>
          <w:rFonts w:ascii="Times New Roman" w:hAnsi="Times New Roman" w:cs="Times New Roman"/>
          <w:b/>
          <w:bCs/>
          <w:sz w:val="28"/>
        </w:rPr>
      </w:pPr>
    </w:p>
    <w:p w14:paraId="3565500A" w14:textId="77777777" w:rsidR="00682D9D" w:rsidRPr="008132D5" w:rsidRDefault="00682D9D" w:rsidP="008132D5">
      <w:pPr>
        <w:pStyle w:val="ListParagraph"/>
        <w:spacing w:after="0" w:line="360" w:lineRule="auto"/>
        <w:ind w:left="0"/>
        <w:jc w:val="center"/>
        <w:rPr>
          <w:rFonts w:ascii="Times New Roman" w:hAnsi="Times New Roman" w:cs="Times New Roman"/>
          <w:b/>
          <w:bCs/>
          <w:sz w:val="28"/>
        </w:rPr>
      </w:pPr>
    </w:p>
    <w:tbl>
      <w:tblPr>
        <w:tblW w:w="0" w:type="auto"/>
        <w:tblInd w:w="108" w:type="dxa"/>
        <w:tblLayout w:type="fixed"/>
        <w:tblLook w:val="04A0" w:firstRow="1" w:lastRow="0" w:firstColumn="1" w:lastColumn="0" w:noHBand="0" w:noVBand="1"/>
      </w:tblPr>
      <w:tblGrid>
        <w:gridCol w:w="3847"/>
        <w:gridCol w:w="4397"/>
      </w:tblGrid>
      <w:tr w:rsidR="00F85974" w:rsidRPr="00C77849" w14:paraId="0D8FFE73" w14:textId="77777777" w:rsidTr="008132D5">
        <w:tc>
          <w:tcPr>
            <w:tcW w:w="3847" w:type="dxa"/>
            <w:shd w:val="clear" w:color="auto" w:fill="auto"/>
          </w:tcPr>
          <w:p w14:paraId="34AC3361" w14:textId="3C32F79B" w:rsidR="00176134" w:rsidRPr="00C77849" w:rsidRDefault="00774B47" w:rsidP="008132D5">
            <w:pPr>
              <w:spacing w:after="200" w:line="276" w:lineRule="auto"/>
              <w:rPr>
                <w:b/>
                <w:bCs/>
              </w:rPr>
            </w:pPr>
            <w:r>
              <w:rPr>
                <w:b/>
                <w:bCs/>
              </w:rPr>
              <w:t>NAME</w:t>
            </w:r>
          </w:p>
        </w:tc>
        <w:tc>
          <w:tcPr>
            <w:tcW w:w="4397" w:type="dxa"/>
            <w:shd w:val="clear" w:color="auto" w:fill="auto"/>
          </w:tcPr>
          <w:p w14:paraId="4D3BE369" w14:textId="22D136B2" w:rsidR="00774B47" w:rsidRPr="00C77849" w:rsidRDefault="00774B47" w:rsidP="00E5701C">
            <w:pPr>
              <w:tabs>
                <w:tab w:val="left" w:pos="317"/>
                <w:tab w:val="left" w:pos="4111"/>
              </w:tabs>
              <w:spacing w:line="360" w:lineRule="auto"/>
              <w:ind w:left="4110" w:hanging="4110"/>
              <w:rPr>
                <w:color w:val="333333"/>
                <w:spacing w:val="-2"/>
              </w:rPr>
            </w:pPr>
            <w:r>
              <w:rPr>
                <w:color w:val="333333"/>
                <w:spacing w:val="-2"/>
              </w:rPr>
              <w:t>Petnathean Julled</w:t>
            </w:r>
          </w:p>
        </w:tc>
      </w:tr>
      <w:tr w:rsidR="00774B47" w:rsidRPr="00C77849" w14:paraId="5374A36B" w14:textId="77777777" w:rsidTr="008132D5">
        <w:tc>
          <w:tcPr>
            <w:tcW w:w="3847" w:type="dxa"/>
            <w:shd w:val="clear" w:color="auto" w:fill="auto"/>
          </w:tcPr>
          <w:p w14:paraId="22825844" w14:textId="1682A28E" w:rsidR="00774B47" w:rsidRDefault="00774B47" w:rsidP="00176134">
            <w:pPr>
              <w:spacing w:after="200" w:line="276" w:lineRule="auto"/>
              <w:rPr>
                <w:b/>
                <w:bCs/>
              </w:rPr>
            </w:pPr>
            <w:r>
              <w:rPr>
                <w:b/>
                <w:bCs/>
              </w:rPr>
              <w:t>DATE OF BIRTH</w:t>
            </w:r>
          </w:p>
        </w:tc>
        <w:tc>
          <w:tcPr>
            <w:tcW w:w="4397" w:type="dxa"/>
            <w:shd w:val="clear" w:color="auto" w:fill="auto"/>
          </w:tcPr>
          <w:p w14:paraId="7D80DB93" w14:textId="41EC56F8" w:rsidR="00774B47" w:rsidRDefault="00774B47" w:rsidP="00E5701C">
            <w:pPr>
              <w:tabs>
                <w:tab w:val="left" w:pos="317"/>
                <w:tab w:val="left" w:pos="4111"/>
              </w:tabs>
              <w:spacing w:line="360" w:lineRule="auto"/>
              <w:ind w:left="4110" w:hanging="4110"/>
              <w:rPr>
                <w:color w:val="333333"/>
                <w:spacing w:val="-2"/>
              </w:rPr>
            </w:pPr>
            <w:r>
              <w:rPr>
                <w:color w:val="333333"/>
                <w:spacing w:val="-2"/>
              </w:rPr>
              <w:t>22 October 1992</w:t>
            </w:r>
          </w:p>
        </w:tc>
      </w:tr>
      <w:tr w:rsidR="00774B47" w:rsidRPr="00C77849" w14:paraId="718CFEAA" w14:textId="77777777" w:rsidTr="008132D5">
        <w:tc>
          <w:tcPr>
            <w:tcW w:w="3847" w:type="dxa"/>
            <w:shd w:val="clear" w:color="auto" w:fill="auto"/>
          </w:tcPr>
          <w:p w14:paraId="2EFA37C7" w14:textId="77F5DD54" w:rsidR="00774B47" w:rsidRDefault="00774B47" w:rsidP="00176134">
            <w:pPr>
              <w:spacing w:after="200" w:line="276" w:lineRule="auto"/>
              <w:rPr>
                <w:b/>
                <w:bCs/>
              </w:rPr>
            </w:pPr>
            <w:r>
              <w:rPr>
                <w:b/>
                <w:bCs/>
              </w:rPr>
              <w:t>PLACE OF BIRTH</w:t>
            </w:r>
          </w:p>
        </w:tc>
        <w:tc>
          <w:tcPr>
            <w:tcW w:w="4397" w:type="dxa"/>
            <w:shd w:val="clear" w:color="auto" w:fill="auto"/>
          </w:tcPr>
          <w:p w14:paraId="503A8F01" w14:textId="45DE5FA0" w:rsidR="00774B47" w:rsidRDefault="00774B47" w:rsidP="00E5701C">
            <w:pPr>
              <w:tabs>
                <w:tab w:val="left" w:pos="317"/>
                <w:tab w:val="left" w:pos="4111"/>
              </w:tabs>
              <w:spacing w:line="360" w:lineRule="auto"/>
              <w:ind w:left="4110" w:hanging="4110"/>
              <w:rPr>
                <w:color w:val="333333"/>
                <w:spacing w:val="-2"/>
              </w:rPr>
            </w:pPr>
            <w:r>
              <w:rPr>
                <w:color w:val="333333"/>
                <w:spacing w:val="-2"/>
              </w:rPr>
              <w:t xml:space="preserve">Nakhon Si </w:t>
            </w:r>
            <w:proofErr w:type="spellStart"/>
            <w:r>
              <w:rPr>
                <w:color w:val="333333"/>
                <w:spacing w:val="-2"/>
              </w:rPr>
              <w:t>Thammarat</w:t>
            </w:r>
            <w:proofErr w:type="spellEnd"/>
            <w:r w:rsidR="00676F85">
              <w:rPr>
                <w:color w:val="333333"/>
                <w:spacing w:val="-2"/>
              </w:rPr>
              <w:t>, Thailand</w:t>
            </w:r>
          </w:p>
        </w:tc>
      </w:tr>
      <w:tr w:rsidR="00774B47" w:rsidRPr="00C77849" w14:paraId="634ACC67" w14:textId="77777777" w:rsidTr="008132D5">
        <w:tc>
          <w:tcPr>
            <w:tcW w:w="3847" w:type="dxa"/>
            <w:shd w:val="clear" w:color="auto" w:fill="auto"/>
          </w:tcPr>
          <w:p w14:paraId="58FEDC10" w14:textId="55349CBC" w:rsidR="00774B47" w:rsidRPr="00C77849" w:rsidRDefault="00774B47" w:rsidP="00774B47">
            <w:pPr>
              <w:spacing w:after="200" w:line="276" w:lineRule="auto"/>
              <w:rPr>
                <w:b/>
                <w:bCs/>
              </w:rPr>
            </w:pPr>
            <w:r>
              <w:rPr>
                <w:b/>
                <w:bCs/>
              </w:rPr>
              <w:t>INSTITUTIONS ATTENDED</w:t>
            </w:r>
          </w:p>
        </w:tc>
        <w:tc>
          <w:tcPr>
            <w:tcW w:w="4397" w:type="dxa"/>
            <w:shd w:val="clear" w:color="auto" w:fill="auto"/>
          </w:tcPr>
          <w:p w14:paraId="0886CA68" w14:textId="77777777" w:rsidR="00F85974" w:rsidRDefault="00F85974" w:rsidP="00774B47">
            <w:pPr>
              <w:tabs>
                <w:tab w:val="left" w:pos="317"/>
                <w:tab w:val="left" w:pos="4111"/>
              </w:tabs>
              <w:spacing w:line="360" w:lineRule="auto"/>
              <w:ind w:left="4110" w:hanging="4110"/>
            </w:pPr>
            <w:r>
              <w:t>Mahidol</w:t>
            </w:r>
            <w:r w:rsidRPr="00C77849">
              <w:t xml:space="preserve"> University, 20</w:t>
            </w:r>
            <w:r>
              <w:t>11</w:t>
            </w:r>
            <w:r w:rsidRPr="00C77849">
              <w:t>-20</w:t>
            </w:r>
            <w:r>
              <w:t>15</w:t>
            </w:r>
          </w:p>
          <w:p w14:paraId="444D4487" w14:textId="5A1C3E16" w:rsidR="00774B47" w:rsidRPr="008132D5" w:rsidRDefault="00774B47" w:rsidP="00774B47">
            <w:pPr>
              <w:tabs>
                <w:tab w:val="left" w:pos="317"/>
                <w:tab w:val="left" w:pos="4111"/>
              </w:tabs>
              <w:spacing w:line="360" w:lineRule="auto"/>
              <w:ind w:left="4110" w:hanging="4110"/>
              <w:rPr>
                <w:cs/>
              </w:rPr>
            </w:pPr>
            <w:r w:rsidRPr="00C77849">
              <w:rPr>
                <w:color w:val="333333"/>
                <w:spacing w:val="-2"/>
              </w:rPr>
              <w:t xml:space="preserve">Bachelor of </w:t>
            </w:r>
            <w:r>
              <w:rPr>
                <w:color w:val="333333"/>
                <w:spacing w:val="-2"/>
              </w:rPr>
              <w:t>Engineering</w:t>
            </w:r>
            <w:r w:rsidRPr="00C77849">
              <w:rPr>
                <w:color w:val="333333"/>
                <w:spacing w:val="-2"/>
              </w:rPr>
              <w:t xml:space="preserve"> </w:t>
            </w:r>
            <w:r w:rsidRPr="00C77849">
              <w:t>(</w:t>
            </w:r>
            <w:r>
              <w:t>Biomedical</w:t>
            </w:r>
            <w:r w:rsidRPr="00C77849">
              <w:t>)</w:t>
            </w:r>
          </w:p>
        </w:tc>
      </w:tr>
      <w:tr w:rsidR="00F85974" w:rsidRPr="00C77849" w14:paraId="52A36EE4" w14:textId="77777777" w:rsidTr="008132D5">
        <w:tc>
          <w:tcPr>
            <w:tcW w:w="3847" w:type="dxa"/>
            <w:shd w:val="clear" w:color="auto" w:fill="auto"/>
          </w:tcPr>
          <w:p w14:paraId="5FC516D8" w14:textId="77777777" w:rsidR="00774B47" w:rsidRPr="00C77849" w:rsidRDefault="00774B47" w:rsidP="00774B47">
            <w:pPr>
              <w:tabs>
                <w:tab w:val="left" w:pos="4111"/>
              </w:tabs>
              <w:spacing w:line="360" w:lineRule="auto"/>
              <w:rPr>
                <w:b/>
                <w:bCs/>
              </w:rPr>
            </w:pPr>
          </w:p>
        </w:tc>
        <w:tc>
          <w:tcPr>
            <w:tcW w:w="4397" w:type="dxa"/>
            <w:shd w:val="clear" w:color="auto" w:fill="auto"/>
          </w:tcPr>
          <w:p w14:paraId="270A5674" w14:textId="3C182442" w:rsidR="00774B47" w:rsidRPr="00C77849" w:rsidRDefault="00774B47" w:rsidP="00774B47">
            <w:pPr>
              <w:tabs>
                <w:tab w:val="left" w:pos="4111"/>
              </w:tabs>
              <w:spacing w:line="360" w:lineRule="auto"/>
              <w:ind w:firstLine="1"/>
              <w:rPr>
                <w:caps/>
              </w:rPr>
            </w:pPr>
            <w:r w:rsidRPr="00C77849">
              <w:rPr>
                <w:color w:val="333333"/>
                <w:spacing w:val="-2"/>
              </w:rPr>
              <w:t xml:space="preserve">Master of Science </w:t>
            </w:r>
            <w:r>
              <w:rPr>
                <w:color w:val="333333"/>
                <w:spacing w:val="-2"/>
              </w:rPr>
              <w:br/>
            </w:r>
            <w:r w:rsidRPr="00C77849">
              <w:t>(</w:t>
            </w:r>
            <w:r>
              <w:t>Cybersecurity and Information Assurance</w:t>
            </w:r>
            <w:r w:rsidRPr="00C77849">
              <w:t>)</w:t>
            </w:r>
          </w:p>
        </w:tc>
      </w:tr>
    </w:tbl>
    <w:p w14:paraId="56900419" w14:textId="0090536B" w:rsidR="00C77849" w:rsidRPr="007014D0" w:rsidRDefault="00C77849" w:rsidP="00C77849">
      <w:pPr>
        <w:pStyle w:val="ListParagraph"/>
        <w:spacing w:after="0" w:line="360" w:lineRule="auto"/>
        <w:ind w:left="0"/>
        <w:rPr>
          <w:rFonts w:ascii="Times New Roman" w:hAnsi="Times New Roman" w:cs="Times New Roman"/>
          <w:color w:val="FF0000"/>
          <w:sz w:val="28"/>
        </w:rPr>
      </w:pPr>
    </w:p>
    <w:sectPr w:rsidR="00C77849" w:rsidRPr="007014D0" w:rsidSect="008C5EA2">
      <w:headerReference w:type="even" r:id="rId268"/>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C31957" w14:textId="77777777" w:rsidR="00AF1D55" w:rsidRDefault="00AF1D55" w:rsidP="008C5EA2">
      <w:r>
        <w:separator/>
      </w:r>
    </w:p>
  </w:endnote>
  <w:endnote w:type="continuationSeparator" w:id="0">
    <w:p w14:paraId="2FBE14DF" w14:textId="77777777" w:rsidR="00AF1D55" w:rsidRDefault="00AF1D55"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9A7251" w14:textId="77777777" w:rsidR="00AF1D55" w:rsidRDefault="00AF1D55" w:rsidP="008C5EA2">
      <w:r>
        <w:separator/>
      </w:r>
    </w:p>
  </w:footnote>
  <w:footnote w:type="continuationSeparator" w:id="0">
    <w:p w14:paraId="3E536652" w14:textId="77777777" w:rsidR="00AF1D55" w:rsidRDefault="00AF1D55"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0743C299"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sidR="00C73D70">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5C171" w14:textId="77777777" w:rsidR="00C73D70" w:rsidRDefault="00C73D70">
    <w:pPr>
      <w:pStyle w:val="Header"/>
    </w:pPr>
  </w:p>
  <w:p w14:paraId="20EACE37" w14:textId="77777777" w:rsidR="00C73D70" w:rsidRPr="0099645B" w:rsidRDefault="00C73D70">
    <w:pPr>
      <w:pStyle w:val="Header"/>
      <w:rPr>
        <w:rFonts w:cstheme="minorHAnsi"/>
      </w:rPr>
    </w:pPr>
  </w:p>
  <w:p w14:paraId="6AF5D65D" w14:textId="77777777" w:rsidR="00C73D70" w:rsidRPr="0099645B" w:rsidRDefault="00C73D70" w:rsidP="008C5EA2">
    <w:pPr>
      <w:pStyle w:val="Header"/>
      <w:rPr>
        <w:rFonts w:cstheme="minorHAnsi"/>
        <w:sz w:val="20"/>
        <w:szCs w:val="20"/>
      </w:rPr>
    </w:pPr>
  </w:p>
  <w:p w14:paraId="742DAB70" w14:textId="77777777"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Conclusion and discuss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1716D90F" w14:textId="77777777" w:rsidR="00C73D70" w:rsidRDefault="00C73D7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5907D" w14:textId="77777777" w:rsidR="00C73D70" w:rsidRDefault="00C73D70">
    <w:pPr>
      <w:pStyle w:val="Header"/>
    </w:pPr>
  </w:p>
  <w:p w14:paraId="7494EBC4" w14:textId="77777777" w:rsidR="00C73D70" w:rsidRPr="0099645B" w:rsidRDefault="00C73D70">
    <w:pPr>
      <w:pStyle w:val="Header"/>
      <w:rPr>
        <w:rFonts w:cstheme="minorHAnsi"/>
      </w:rPr>
    </w:pPr>
  </w:p>
  <w:p w14:paraId="1025AEAC" w14:textId="77777777" w:rsidR="00C73D70" w:rsidRPr="0099645B" w:rsidRDefault="00C73D70" w:rsidP="008C5EA2">
    <w:pPr>
      <w:pStyle w:val="Header"/>
      <w:rPr>
        <w:rFonts w:cstheme="minorHAnsi"/>
        <w:sz w:val="20"/>
        <w:szCs w:val="20"/>
      </w:rPr>
    </w:pPr>
  </w:p>
  <w:p w14:paraId="10AAC8B1" w14:textId="05DDF083"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02E1D75E" w14:textId="77777777" w:rsidR="00C73D70" w:rsidRDefault="00C73D7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72CA6" w14:textId="77777777" w:rsidR="00C82C3C" w:rsidRDefault="00C82C3C">
    <w:pPr>
      <w:pStyle w:val="Header"/>
    </w:pPr>
  </w:p>
  <w:p w14:paraId="62E8D589" w14:textId="77777777" w:rsidR="00C82C3C" w:rsidRPr="0099645B" w:rsidRDefault="00C82C3C">
    <w:pPr>
      <w:pStyle w:val="Header"/>
      <w:rPr>
        <w:rFonts w:cstheme="minorHAnsi"/>
      </w:rPr>
    </w:pPr>
  </w:p>
  <w:p w14:paraId="1954E514" w14:textId="77777777" w:rsidR="00C82C3C" w:rsidRPr="0099645B" w:rsidRDefault="00C82C3C" w:rsidP="008C5EA2">
    <w:pPr>
      <w:pStyle w:val="Header"/>
      <w:rPr>
        <w:rFonts w:cstheme="minorHAnsi"/>
        <w:sz w:val="20"/>
        <w:szCs w:val="20"/>
      </w:rPr>
    </w:pPr>
  </w:p>
  <w:p w14:paraId="68E4F0DA" w14:textId="6591C04B" w:rsidR="00C82C3C" w:rsidRPr="0099645B" w:rsidRDefault="00C82C3C"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Appendi</w:t>
    </w:r>
    <w:r w:rsidR="00225698">
      <w:rPr>
        <w:sz w:val="20"/>
        <w:szCs w:val="20"/>
      </w:rPr>
      <w:t>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31F8CB10" w14:textId="77777777" w:rsidR="00C82C3C" w:rsidRDefault="00C82C3C">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B0295" w14:textId="77777777" w:rsidR="00550A97" w:rsidRDefault="00550A97">
    <w:pPr>
      <w:pStyle w:val="Header"/>
    </w:pPr>
  </w:p>
  <w:p w14:paraId="553ECF04" w14:textId="77777777" w:rsidR="00550A97" w:rsidRPr="0099645B" w:rsidRDefault="00550A97">
    <w:pPr>
      <w:pStyle w:val="Header"/>
      <w:rPr>
        <w:rFonts w:cstheme="minorHAnsi"/>
      </w:rPr>
    </w:pPr>
  </w:p>
  <w:p w14:paraId="6598B1D4" w14:textId="77777777" w:rsidR="00550A97" w:rsidRPr="0099645B" w:rsidRDefault="00550A97" w:rsidP="008C5EA2">
    <w:pPr>
      <w:pStyle w:val="Header"/>
      <w:rPr>
        <w:rFonts w:cstheme="minorHAnsi"/>
        <w:sz w:val="20"/>
        <w:szCs w:val="20"/>
      </w:rPr>
    </w:pPr>
  </w:p>
  <w:p w14:paraId="2DEB0901" w14:textId="238AE480" w:rsidR="00550A97" w:rsidRPr="0099645B" w:rsidRDefault="00550A97"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Biography</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2CC52FED" w14:textId="77777777" w:rsidR="00550A97" w:rsidRDefault="00550A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2F0C06AB"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00D85521">
      <w:rPr>
        <w:rFonts w:ascii="Times New Roman" w:hAnsi="Times New Roman" w:cs="Times New Roman"/>
        <w:sz w:val="20"/>
        <w:szCs w:val="20"/>
      </w:rPr>
      <w:t xml:space="preserve">                      </w:t>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9F04D52E"/>
    <w:lvl w:ilvl="0" w:tplc="F8F6C212">
      <w:start w:val="1"/>
      <w:numFmt w:val="decimal"/>
      <w:pStyle w:val="Heading1"/>
      <w:lvlText w:val="%1"/>
      <w:lvlJc w:val="righ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8953A0"/>
    <w:multiLevelType w:val="hybridMultilevel"/>
    <w:tmpl w:val="D9A2B688"/>
    <w:lvl w:ilvl="0" w:tplc="9D7070FC">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4C1A"/>
    <w:rsid w:val="00005414"/>
    <w:rsid w:val="00005783"/>
    <w:rsid w:val="00006734"/>
    <w:rsid w:val="0000737E"/>
    <w:rsid w:val="000074A9"/>
    <w:rsid w:val="00007E5D"/>
    <w:rsid w:val="0001063B"/>
    <w:rsid w:val="00010A15"/>
    <w:rsid w:val="000128F8"/>
    <w:rsid w:val="00012F1E"/>
    <w:rsid w:val="00012F6B"/>
    <w:rsid w:val="00013F77"/>
    <w:rsid w:val="00014781"/>
    <w:rsid w:val="00014E59"/>
    <w:rsid w:val="0001500D"/>
    <w:rsid w:val="00016091"/>
    <w:rsid w:val="000160CD"/>
    <w:rsid w:val="000203DA"/>
    <w:rsid w:val="000206BA"/>
    <w:rsid w:val="00021439"/>
    <w:rsid w:val="00021584"/>
    <w:rsid w:val="00021708"/>
    <w:rsid w:val="0002194A"/>
    <w:rsid w:val="000223B7"/>
    <w:rsid w:val="00023017"/>
    <w:rsid w:val="00023646"/>
    <w:rsid w:val="00023E1A"/>
    <w:rsid w:val="000244B7"/>
    <w:rsid w:val="00024A1E"/>
    <w:rsid w:val="00025069"/>
    <w:rsid w:val="000250B0"/>
    <w:rsid w:val="00025551"/>
    <w:rsid w:val="000255A7"/>
    <w:rsid w:val="00025772"/>
    <w:rsid w:val="0002611F"/>
    <w:rsid w:val="000264B4"/>
    <w:rsid w:val="000265F4"/>
    <w:rsid w:val="00030968"/>
    <w:rsid w:val="0003235A"/>
    <w:rsid w:val="00033A67"/>
    <w:rsid w:val="00033B80"/>
    <w:rsid w:val="00033BA7"/>
    <w:rsid w:val="00033D5D"/>
    <w:rsid w:val="00034327"/>
    <w:rsid w:val="00034783"/>
    <w:rsid w:val="00034E18"/>
    <w:rsid w:val="00034F01"/>
    <w:rsid w:val="00036050"/>
    <w:rsid w:val="000367C7"/>
    <w:rsid w:val="00036A23"/>
    <w:rsid w:val="000408E7"/>
    <w:rsid w:val="00040F46"/>
    <w:rsid w:val="000411D0"/>
    <w:rsid w:val="00041250"/>
    <w:rsid w:val="00041FDB"/>
    <w:rsid w:val="0004236C"/>
    <w:rsid w:val="0004378F"/>
    <w:rsid w:val="00043935"/>
    <w:rsid w:val="00043D73"/>
    <w:rsid w:val="0004604B"/>
    <w:rsid w:val="0004654B"/>
    <w:rsid w:val="00050300"/>
    <w:rsid w:val="000507CF"/>
    <w:rsid w:val="00051658"/>
    <w:rsid w:val="00053126"/>
    <w:rsid w:val="00053447"/>
    <w:rsid w:val="00053715"/>
    <w:rsid w:val="00053A0A"/>
    <w:rsid w:val="00053B74"/>
    <w:rsid w:val="00053EA5"/>
    <w:rsid w:val="00054D81"/>
    <w:rsid w:val="0005558A"/>
    <w:rsid w:val="00055FB4"/>
    <w:rsid w:val="00056ADB"/>
    <w:rsid w:val="00056C77"/>
    <w:rsid w:val="0005751D"/>
    <w:rsid w:val="00057725"/>
    <w:rsid w:val="00057D82"/>
    <w:rsid w:val="00057E6F"/>
    <w:rsid w:val="00060122"/>
    <w:rsid w:val="00061176"/>
    <w:rsid w:val="00061177"/>
    <w:rsid w:val="000617D7"/>
    <w:rsid w:val="0006184B"/>
    <w:rsid w:val="00062749"/>
    <w:rsid w:val="00063F2C"/>
    <w:rsid w:val="000640CE"/>
    <w:rsid w:val="0006533E"/>
    <w:rsid w:val="00065EB3"/>
    <w:rsid w:val="00067A32"/>
    <w:rsid w:val="00067D2F"/>
    <w:rsid w:val="00067F83"/>
    <w:rsid w:val="00072413"/>
    <w:rsid w:val="00072CC5"/>
    <w:rsid w:val="00072D70"/>
    <w:rsid w:val="0007379C"/>
    <w:rsid w:val="00073AE6"/>
    <w:rsid w:val="000742C3"/>
    <w:rsid w:val="00074631"/>
    <w:rsid w:val="00074999"/>
    <w:rsid w:val="00074FF2"/>
    <w:rsid w:val="000754E7"/>
    <w:rsid w:val="000759DF"/>
    <w:rsid w:val="00075B02"/>
    <w:rsid w:val="00076067"/>
    <w:rsid w:val="00076951"/>
    <w:rsid w:val="00076A69"/>
    <w:rsid w:val="00076E06"/>
    <w:rsid w:val="00076EAE"/>
    <w:rsid w:val="000771EA"/>
    <w:rsid w:val="0008005A"/>
    <w:rsid w:val="000811AC"/>
    <w:rsid w:val="0008124E"/>
    <w:rsid w:val="00081DE6"/>
    <w:rsid w:val="0008338D"/>
    <w:rsid w:val="00083AD4"/>
    <w:rsid w:val="000845E1"/>
    <w:rsid w:val="00084A3B"/>
    <w:rsid w:val="00084C8C"/>
    <w:rsid w:val="000858EA"/>
    <w:rsid w:val="0008592A"/>
    <w:rsid w:val="00087970"/>
    <w:rsid w:val="000902B9"/>
    <w:rsid w:val="000917E3"/>
    <w:rsid w:val="00091865"/>
    <w:rsid w:val="00092179"/>
    <w:rsid w:val="000933C7"/>
    <w:rsid w:val="00093BF3"/>
    <w:rsid w:val="00093C2D"/>
    <w:rsid w:val="00093DAF"/>
    <w:rsid w:val="000943F7"/>
    <w:rsid w:val="00094609"/>
    <w:rsid w:val="0009616F"/>
    <w:rsid w:val="000A0067"/>
    <w:rsid w:val="000A09D5"/>
    <w:rsid w:val="000A14AC"/>
    <w:rsid w:val="000A2806"/>
    <w:rsid w:val="000A3126"/>
    <w:rsid w:val="000A313D"/>
    <w:rsid w:val="000A32C5"/>
    <w:rsid w:val="000A38C6"/>
    <w:rsid w:val="000A5652"/>
    <w:rsid w:val="000A58F6"/>
    <w:rsid w:val="000A65F5"/>
    <w:rsid w:val="000A6EFE"/>
    <w:rsid w:val="000A714B"/>
    <w:rsid w:val="000A7928"/>
    <w:rsid w:val="000B0D36"/>
    <w:rsid w:val="000B1B44"/>
    <w:rsid w:val="000B284B"/>
    <w:rsid w:val="000B342E"/>
    <w:rsid w:val="000B433E"/>
    <w:rsid w:val="000B561A"/>
    <w:rsid w:val="000B593E"/>
    <w:rsid w:val="000B688E"/>
    <w:rsid w:val="000B7310"/>
    <w:rsid w:val="000B7CBF"/>
    <w:rsid w:val="000C05DB"/>
    <w:rsid w:val="000C095D"/>
    <w:rsid w:val="000C0BC0"/>
    <w:rsid w:val="000C0FAE"/>
    <w:rsid w:val="000C16EF"/>
    <w:rsid w:val="000C1AFA"/>
    <w:rsid w:val="000C4702"/>
    <w:rsid w:val="000C6476"/>
    <w:rsid w:val="000C6B59"/>
    <w:rsid w:val="000C6D90"/>
    <w:rsid w:val="000C6E8E"/>
    <w:rsid w:val="000C7FB6"/>
    <w:rsid w:val="000D2E62"/>
    <w:rsid w:val="000D366E"/>
    <w:rsid w:val="000D3C2C"/>
    <w:rsid w:val="000D3ED4"/>
    <w:rsid w:val="000D4869"/>
    <w:rsid w:val="000D4B48"/>
    <w:rsid w:val="000D5E74"/>
    <w:rsid w:val="000D7F02"/>
    <w:rsid w:val="000E05C7"/>
    <w:rsid w:val="000E07F3"/>
    <w:rsid w:val="000E22E1"/>
    <w:rsid w:val="000E232A"/>
    <w:rsid w:val="000E2527"/>
    <w:rsid w:val="000E40A9"/>
    <w:rsid w:val="000E4D76"/>
    <w:rsid w:val="000E5874"/>
    <w:rsid w:val="000E5FCF"/>
    <w:rsid w:val="000E6102"/>
    <w:rsid w:val="000E6A45"/>
    <w:rsid w:val="000E7D8A"/>
    <w:rsid w:val="000F0242"/>
    <w:rsid w:val="000F1A85"/>
    <w:rsid w:val="000F1FE9"/>
    <w:rsid w:val="000F20EB"/>
    <w:rsid w:val="000F3C4E"/>
    <w:rsid w:val="000F43E9"/>
    <w:rsid w:val="000F50FE"/>
    <w:rsid w:val="000F5CC4"/>
    <w:rsid w:val="000F6A4F"/>
    <w:rsid w:val="000F6CDA"/>
    <w:rsid w:val="000F6F1E"/>
    <w:rsid w:val="000F728E"/>
    <w:rsid w:val="000F7792"/>
    <w:rsid w:val="000F781B"/>
    <w:rsid w:val="000F788D"/>
    <w:rsid w:val="0010098E"/>
    <w:rsid w:val="00102000"/>
    <w:rsid w:val="00102B21"/>
    <w:rsid w:val="0010335F"/>
    <w:rsid w:val="001039FE"/>
    <w:rsid w:val="0010447E"/>
    <w:rsid w:val="00104C1F"/>
    <w:rsid w:val="001050E1"/>
    <w:rsid w:val="0010526E"/>
    <w:rsid w:val="001052AA"/>
    <w:rsid w:val="00105679"/>
    <w:rsid w:val="00105EB8"/>
    <w:rsid w:val="00105EE6"/>
    <w:rsid w:val="001069E8"/>
    <w:rsid w:val="00107343"/>
    <w:rsid w:val="00107C9E"/>
    <w:rsid w:val="00110231"/>
    <w:rsid w:val="00110840"/>
    <w:rsid w:val="00110917"/>
    <w:rsid w:val="00110B2B"/>
    <w:rsid w:val="00111BB6"/>
    <w:rsid w:val="00111C0E"/>
    <w:rsid w:val="00111EE2"/>
    <w:rsid w:val="00112FD0"/>
    <w:rsid w:val="001137B5"/>
    <w:rsid w:val="0011400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141D"/>
    <w:rsid w:val="00121505"/>
    <w:rsid w:val="00121ED4"/>
    <w:rsid w:val="001239D0"/>
    <w:rsid w:val="00124386"/>
    <w:rsid w:val="0012528A"/>
    <w:rsid w:val="0012549F"/>
    <w:rsid w:val="00126901"/>
    <w:rsid w:val="00126DD1"/>
    <w:rsid w:val="001302C8"/>
    <w:rsid w:val="001308FF"/>
    <w:rsid w:val="00130CB9"/>
    <w:rsid w:val="00131750"/>
    <w:rsid w:val="0013175C"/>
    <w:rsid w:val="00131CB8"/>
    <w:rsid w:val="00131FC8"/>
    <w:rsid w:val="001328CF"/>
    <w:rsid w:val="0013465C"/>
    <w:rsid w:val="00134BA3"/>
    <w:rsid w:val="00135455"/>
    <w:rsid w:val="00136680"/>
    <w:rsid w:val="00136A00"/>
    <w:rsid w:val="001370C2"/>
    <w:rsid w:val="001376D8"/>
    <w:rsid w:val="00137E57"/>
    <w:rsid w:val="0014064E"/>
    <w:rsid w:val="00140F5F"/>
    <w:rsid w:val="00142251"/>
    <w:rsid w:val="001425AA"/>
    <w:rsid w:val="00142CDA"/>
    <w:rsid w:val="001431D3"/>
    <w:rsid w:val="00143D17"/>
    <w:rsid w:val="00143DF4"/>
    <w:rsid w:val="001451E0"/>
    <w:rsid w:val="001455E9"/>
    <w:rsid w:val="00145684"/>
    <w:rsid w:val="001456A3"/>
    <w:rsid w:val="001456DA"/>
    <w:rsid w:val="00146059"/>
    <w:rsid w:val="00146FD4"/>
    <w:rsid w:val="00147B67"/>
    <w:rsid w:val="001508EC"/>
    <w:rsid w:val="00150BD4"/>
    <w:rsid w:val="001517E0"/>
    <w:rsid w:val="001521E6"/>
    <w:rsid w:val="00154DEB"/>
    <w:rsid w:val="001551B4"/>
    <w:rsid w:val="00155A75"/>
    <w:rsid w:val="0015629C"/>
    <w:rsid w:val="001572A8"/>
    <w:rsid w:val="001578EC"/>
    <w:rsid w:val="0016217E"/>
    <w:rsid w:val="00162951"/>
    <w:rsid w:val="00163A63"/>
    <w:rsid w:val="00163CE3"/>
    <w:rsid w:val="00163E15"/>
    <w:rsid w:val="001640EA"/>
    <w:rsid w:val="001646DF"/>
    <w:rsid w:val="00164883"/>
    <w:rsid w:val="00166183"/>
    <w:rsid w:val="00166317"/>
    <w:rsid w:val="00166EB6"/>
    <w:rsid w:val="001674DA"/>
    <w:rsid w:val="0017032A"/>
    <w:rsid w:val="00170412"/>
    <w:rsid w:val="001704AE"/>
    <w:rsid w:val="0017069B"/>
    <w:rsid w:val="00171004"/>
    <w:rsid w:val="001710E0"/>
    <w:rsid w:val="001715AB"/>
    <w:rsid w:val="00171831"/>
    <w:rsid w:val="00171E16"/>
    <w:rsid w:val="00171FD3"/>
    <w:rsid w:val="0017284E"/>
    <w:rsid w:val="0017286D"/>
    <w:rsid w:val="00172A3E"/>
    <w:rsid w:val="00172F80"/>
    <w:rsid w:val="00173662"/>
    <w:rsid w:val="00173C64"/>
    <w:rsid w:val="0017444E"/>
    <w:rsid w:val="00174644"/>
    <w:rsid w:val="00175F39"/>
    <w:rsid w:val="00176134"/>
    <w:rsid w:val="00177817"/>
    <w:rsid w:val="00180A95"/>
    <w:rsid w:val="0018168A"/>
    <w:rsid w:val="00181982"/>
    <w:rsid w:val="00181DC1"/>
    <w:rsid w:val="00181DD9"/>
    <w:rsid w:val="001821C8"/>
    <w:rsid w:val="00182598"/>
    <w:rsid w:val="00182FA3"/>
    <w:rsid w:val="00183F96"/>
    <w:rsid w:val="001842B2"/>
    <w:rsid w:val="00184762"/>
    <w:rsid w:val="0018480A"/>
    <w:rsid w:val="001856DE"/>
    <w:rsid w:val="00185743"/>
    <w:rsid w:val="001858DB"/>
    <w:rsid w:val="0018591E"/>
    <w:rsid w:val="00185FBC"/>
    <w:rsid w:val="00186635"/>
    <w:rsid w:val="00186C0D"/>
    <w:rsid w:val="00186C6A"/>
    <w:rsid w:val="001873B0"/>
    <w:rsid w:val="00187428"/>
    <w:rsid w:val="00190042"/>
    <w:rsid w:val="001909BE"/>
    <w:rsid w:val="00191135"/>
    <w:rsid w:val="001915C5"/>
    <w:rsid w:val="00191B57"/>
    <w:rsid w:val="001920CB"/>
    <w:rsid w:val="0019709F"/>
    <w:rsid w:val="00197725"/>
    <w:rsid w:val="00197B82"/>
    <w:rsid w:val="00197CD4"/>
    <w:rsid w:val="001A029E"/>
    <w:rsid w:val="001A0842"/>
    <w:rsid w:val="001A0FAF"/>
    <w:rsid w:val="001A1F39"/>
    <w:rsid w:val="001A25E2"/>
    <w:rsid w:val="001A2C01"/>
    <w:rsid w:val="001A301B"/>
    <w:rsid w:val="001A30DA"/>
    <w:rsid w:val="001A41EF"/>
    <w:rsid w:val="001A4EAE"/>
    <w:rsid w:val="001A52B5"/>
    <w:rsid w:val="001A54A5"/>
    <w:rsid w:val="001A6AB9"/>
    <w:rsid w:val="001A6B99"/>
    <w:rsid w:val="001A6C47"/>
    <w:rsid w:val="001A6E44"/>
    <w:rsid w:val="001A6FCA"/>
    <w:rsid w:val="001A7729"/>
    <w:rsid w:val="001B044E"/>
    <w:rsid w:val="001B07B1"/>
    <w:rsid w:val="001B0D1A"/>
    <w:rsid w:val="001B0FD7"/>
    <w:rsid w:val="001B27EC"/>
    <w:rsid w:val="001B317E"/>
    <w:rsid w:val="001B31C3"/>
    <w:rsid w:val="001B3FA2"/>
    <w:rsid w:val="001B3FED"/>
    <w:rsid w:val="001B562A"/>
    <w:rsid w:val="001B69CD"/>
    <w:rsid w:val="001B6A64"/>
    <w:rsid w:val="001B7143"/>
    <w:rsid w:val="001B75B4"/>
    <w:rsid w:val="001B781D"/>
    <w:rsid w:val="001B7D3F"/>
    <w:rsid w:val="001C15FC"/>
    <w:rsid w:val="001C1D34"/>
    <w:rsid w:val="001C23A3"/>
    <w:rsid w:val="001C3234"/>
    <w:rsid w:val="001C35FD"/>
    <w:rsid w:val="001C36F4"/>
    <w:rsid w:val="001C3F96"/>
    <w:rsid w:val="001C6814"/>
    <w:rsid w:val="001C74CA"/>
    <w:rsid w:val="001C77B5"/>
    <w:rsid w:val="001C7A2A"/>
    <w:rsid w:val="001C7B65"/>
    <w:rsid w:val="001D0216"/>
    <w:rsid w:val="001D16B5"/>
    <w:rsid w:val="001D2EAF"/>
    <w:rsid w:val="001D4135"/>
    <w:rsid w:val="001D5B4E"/>
    <w:rsid w:val="001D6997"/>
    <w:rsid w:val="001D6CD2"/>
    <w:rsid w:val="001D7277"/>
    <w:rsid w:val="001E0AA5"/>
    <w:rsid w:val="001E0BE2"/>
    <w:rsid w:val="001E0F16"/>
    <w:rsid w:val="001E1127"/>
    <w:rsid w:val="001E23E0"/>
    <w:rsid w:val="001E25FD"/>
    <w:rsid w:val="001E26C4"/>
    <w:rsid w:val="001E3960"/>
    <w:rsid w:val="001E48CF"/>
    <w:rsid w:val="001E48EB"/>
    <w:rsid w:val="001E4BE0"/>
    <w:rsid w:val="001E591A"/>
    <w:rsid w:val="001E5AC8"/>
    <w:rsid w:val="001E6110"/>
    <w:rsid w:val="001E6DF6"/>
    <w:rsid w:val="001F0AF0"/>
    <w:rsid w:val="001F1171"/>
    <w:rsid w:val="001F1538"/>
    <w:rsid w:val="001F162B"/>
    <w:rsid w:val="001F167F"/>
    <w:rsid w:val="001F1745"/>
    <w:rsid w:val="001F3354"/>
    <w:rsid w:val="001F4822"/>
    <w:rsid w:val="001F4B02"/>
    <w:rsid w:val="001F556C"/>
    <w:rsid w:val="001F5B62"/>
    <w:rsid w:val="001F604D"/>
    <w:rsid w:val="001F6893"/>
    <w:rsid w:val="001F6CA6"/>
    <w:rsid w:val="001F7244"/>
    <w:rsid w:val="001F7E61"/>
    <w:rsid w:val="001F7F53"/>
    <w:rsid w:val="001F7F9B"/>
    <w:rsid w:val="00200D68"/>
    <w:rsid w:val="002016BE"/>
    <w:rsid w:val="002021E7"/>
    <w:rsid w:val="00202C70"/>
    <w:rsid w:val="0020430D"/>
    <w:rsid w:val="00205DA5"/>
    <w:rsid w:val="00205DB2"/>
    <w:rsid w:val="00205FEC"/>
    <w:rsid w:val="00206626"/>
    <w:rsid w:val="00207406"/>
    <w:rsid w:val="0021027A"/>
    <w:rsid w:val="0021098D"/>
    <w:rsid w:val="00210C42"/>
    <w:rsid w:val="00212108"/>
    <w:rsid w:val="0021241B"/>
    <w:rsid w:val="00212BE6"/>
    <w:rsid w:val="00212F19"/>
    <w:rsid w:val="0021339D"/>
    <w:rsid w:val="002150C1"/>
    <w:rsid w:val="00215351"/>
    <w:rsid w:val="00215433"/>
    <w:rsid w:val="00215782"/>
    <w:rsid w:val="00215BAA"/>
    <w:rsid w:val="00215FD1"/>
    <w:rsid w:val="00216026"/>
    <w:rsid w:val="0021619F"/>
    <w:rsid w:val="0021660C"/>
    <w:rsid w:val="00216751"/>
    <w:rsid w:val="00216E33"/>
    <w:rsid w:val="00216E42"/>
    <w:rsid w:val="0021715A"/>
    <w:rsid w:val="0021744E"/>
    <w:rsid w:val="00217DD3"/>
    <w:rsid w:val="002207F8"/>
    <w:rsid w:val="002231AB"/>
    <w:rsid w:val="0022488C"/>
    <w:rsid w:val="00224A1D"/>
    <w:rsid w:val="00225185"/>
    <w:rsid w:val="00225698"/>
    <w:rsid w:val="00225D87"/>
    <w:rsid w:val="00226B9E"/>
    <w:rsid w:val="0022797B"/>
    <w:rsid w:val="00230D7F"/>
    <w:rsid w:val="00230FCB"/>
    <w:rsid w:val="0023134A"/>
    <w:rsid w:val="00231AC5"/>
    <w:rsid w:val="00231B92"/>
    <w:rsid w:val="00232E34"/>
    <w:rsid w:val="002336F7"/>
    <w:rsid w:val="00233893"/>
    <w:rsid w:val="00233A2A"/>
    <w:rsid w:val="00233A31"/>
    <w:rsid w:val="00233B36"/>
    <w:rsid w:val="00234297"/>
    <w:rsid w:val="00234CAF"/>
    <w:rsid w:val="00234DC9"/>
    <w:rsid w:val="0023508D"/>
    <w:rsid w:val="0023536F"/>
    <w:rsid w:val="0023633A"/>
    <w:rsid w:val="00236647"/>
    <w:rsid w:val="00237839"/>
    <w:rsid w:val="002405F8"/>
    <w:rsid w:val="00242479"/>
    <w:rsid w:val="00242F0D"/>
    <w:rsid w:val="0024395F"/>
    <w:rsid w:val="002447D1"/>
    <w:rsid w:val="002458CC"/>
    <w:rsid w:val="00246932"/>
    <w:rsid w:val="00247B31"/>
    <w:rsid w:val="00250083"/>
    <w:rsid w:val="00251344"/>
    <w:rsid w:val="00251983"/>
    <w:rsid w:val="00251F66"/>
    <w:rsid w:val="0025271D"/>
    <w:rsid w:val="00252CC1"/>
    <w:rsid w:val="00252E91"/>
    <w:rsid w:val="00252FF1"/>
    <w:rsid w:val="002533FF"/>
    <w:rsid w:val="0025371D"/>
    <w:rsid w:val="002539F0"/>
    <w:rsid w:val="00254BDB"/>
    <w:rsid w:val="00254DE1"/>
    <w:rsid w:val="00254E4B"/>
    <w:rsid w:val="00255597"/>
    <w:rsid w:val="00256B31"/>
    <w:rsid w:val="002578D5"/>
    <w:rsid w:val="00261FD0"/>
    <w:rsid w:val="00262026"/>
    <w:rsid w:val="0026249B"/>
    <w:rsid w:val="00263106"/>
    <w:rsid w:val="00263EBC"/>
    <w:rsid w:val="0026541F"/>
    <w:rsid w:val="002654AA"/>
    <w:rsid w:val="002659C4"/>
    <w:rsid w:val="00267A72"/>
    <w:rsid w:val="002701A0"/>
    <w:rsid w:val="00270469"/>
    <w:rsid w:val="00270661"/>
    <w:rsid w:val="00270799"/>
    <w:rsid w:val="0027102D"/>
    <w:rsid w:val="002711CE"/>
    <w:rsid w:val="00272EAB"/>
    <w:rsid w:val="00273CC3"/>
    <w:rsid w:val="00273F88"/>
    <w:rsid w:val="00274151"/>
    <w:rsid w:val="00275558"/>
    <w:rsid w:val="00275964"/>
    <w:rsid w:val="00276007"/>
    <w:rsid w:val="002766BE"/>
    <w:rsid w:val="00276D6C"/>
    <w:rsid w:val="00277A38"/>
    <w:rsid w:val="00280151"/>
    <w:rsid w:val="00280545"/>
    <w:rsid w:val="0028063D"/>
    <w:rsid w:val="002812A7"/>
    <w:rsid w:val="0028192F"/>
    <w:rsid w:val="002828CA"/>
    <w:rsid w:val="00283CD1"/>
    <w:rsid w:val="00284A7F"/>
    <w:rsid w:val="00284B50"/>
    <w:rsid w:val="00285C87"/>
    <w:rsid w:val="00286DE7"/>
    <w:rsid w:val="00290195"/>
    <w:rsid w:val="002911CB"/>
    <w:rsid w:val="0029292E"/>
    <w:rsid w:val="002929B0"/>
    <w:rsid w:val="0029314E"/>
    <w:rsid w:val="002936FA"/>
    <w:rsid w:val="002937C6"/>
    <w:rsid w:val="00294693"/>
    <w:rsid w:val="0029589C"/>
    <w:rsid w:val="002958A2"/>
    <w:rsid w:val="00296127"/>
    <w:rsid w:val="0029631F"/>
    <w:rsid w:val="0029632D"/>
    <w:rsid w:val="00297A8E"/>
    <w:rsid w:val="00297CB9"/>
    <w:rsid w:val="002A1524"/>
    <w:rsid w:val="002A19EB"/>
    <w:rsid w:val="002A1A97"/>
    <w:rsid w:val="002A27EE"/>
    <w:rsid w:val="002A2C21"/>
    <w:rsid w:val="002A2C25"/>
    <w:rsid w:val="002A349A"/>
    <w:rsid w:val="002A5034"/>
    <w:rsid w:val="002A543D"/>
    <w:rsid w:val="002A54DF"/>
    <w:rsid w:val="002A554F"/>
    <w:rsid w:val="002A7574"/>
    <w:rsid w:val="002A7DEB"/>
    <w:rsid w:val="002B083F"/>
    <w:rsid w:val="002B1912"/>
    <w:rsid w:val="002B1AB3"/>
    <w:rsid w:val="002B20A2"/>
    <w:rsid w:val="002B3DF7"/>
    <w:rsid w:val="002B41A8"/>
    <w:rsid w:val="002B4A4B"/>
    <w:rsid w:val="002B566D"/>
    <w:rsid w:val="002B5AA4"/>
    <w:rsid w:val="002B6485"/>
    <w:rsid w:val="002B6773"/>
    <w:rsid w:val="002B755B"/>
    <w:rsid w:val="002B7774"/>
    <w:rsid w:val="002B791A"/>
    <w:rsid w:val="002B7B6D"/>
    <w:rsid w:val="002B7D9B"/>
    <w:rsid w:val="002C00ED"/>
    <w:rsid w:val="002C24FB"/>
    <w:rsid w:val="002C2ED3"/>
    <w:rsid w:val="002C3430"/>
    <w:rsid w:val="002C4C06"/>
    <w:rsid w:val="002C5029"/>
    <w:rsid w:val="002C5458"/>
    <w:rsid w:val="002C6277"/>
    <w:rsid w:val="002C646D"/>
    <w:rsid w:val="002C64EB"/>
    <w:rsid w:val="002C6631"/>
    <w:rsid w:val="002C6821"/>
    <w:rsid w:val="002C73A3"/>
    <w:rsid w:val="002C74B3"/>
    <w:rsid w:val="002C74BB"/>
    <w:rsid w:val="002C760E"/>
    <w:rsid w:val="002C772A"/>
    <w:rsid w:val="002C7FD8"/>
    <w:rsid w:val="002D07AC"/>
    <w:rsid w:val="002D0BD5"/>
    <w:rsid w:val="002D25BC"/>
    <w:rsid w:val="002D2749"/>
    <w:rsid w:val="002D2908"/>
    <w:rsid w:val="002D30DC"/>
    <w:rsid w:val="002D52A0"/>
    <w:rsid w:val="002D5CF1"/>
    <w:rsid w:val="002D5ED9"/>
    <w:rsid w:val="002D61F7"/>
    <w:rsid w:val="002D7287"/>
    <w:rsid w:val="002D7811"/>
    <w:rsid w:val="002D7881"/>
    <w:rsid w:val="002D7D17"/>
    <w:rsid w:val="002E0267"/>
    <w:rsid w:val="002E0E2F"/>
    <w:rsid w:val="002E1D60"/>
    <w:rsid w:val="002E1E41"/>
    <w:rsid w:val="002E236B"/>
    <w:rsid w:val="002E2AB4"/>
    <w:rsid w:val="002E2F2E"/>
    <w:rsid w:val="002E349C"/>
    <w:rsid w:val="002E3AAB"/>
    <w:rsid w:val="002E3F6E"/>
    <w:rsid w:val="002E513E"/>
    <w:rsid w:val="002E60FF"/>
    <w:rsid w:val="002E6689"/>
    <w:rsid w:val="002E6B96"/>
    <w:rsid w:val="002E7036"/>
    <w:rsid w:val="002E72AE"/>
    <w:rsid w:val="002E7C4B"/>
    <w:rsid w:val="002F082D"/>
    <w:rsid w:val="002F08A6"/>
    <w:rsid w:val="002F20A5"/>
    <w:rsid w:val="002F35BC"/>
    <w:rsid w:val="002F445C"/>
    <w:rsid w:val="002F457E"/>
    <w:rsid w:val="002F47DC"/>
    <w:rsid w:val="002F4D4F"/>
    <w:rsid w:val="002F640A"/>
    <w:rsid w:val="002F6E08"/>
    <w:rsid w:val="00300CC2"/>
    <w:rsid w:val="003013E7"/>
    <w:rsid w:val="0030269B"/>
    <w:rsid w:val="00302E82"/>
    <w:rsid w:val="00302FF7"/>
    <w:rsid w:val="003031F7"/>
    <w:rsid w:val="00304497"/>
    <w:rsid w:val="00304612"/>
    <w:rsid w:val="00304F3D"/>
    <w:rsid w:val="003058F9"/>
    <w:rsid w:val="00305DE8"/>
    <w:rsid w:val="00306B2D"/>
    <w:rsid w:val="003100D9"/>
    <w:rsid w:val="0031048E"/>
    <w:rsid w:val="00311329"/>
    <w:rsid w:val="0031186A"/>
    <w:rsid w:val="0031213A"/>
    <w:rsid w:val="0031425E"/>
    <w:rsid w:val="00314D88"/>
    <w:rsid w:val="00315721"/>
    <w:rsid w:val="00316645"/>
    <w:rsid w:val="003168F6"/>
    <w:rsid w:val="00320932"/>
    <w:rsid w:val="003229CC"/>
    <w:rsid w:val="00322DC8"/>
    <w:rsid w:val="00324378"/>
    <w:rsid w:val="003243AA"/>
    <w:rsid w:val="003249E7"/>
    <w:rsid w:val="003250BB"/>
    <w:rsid w:val="00325862"/>
    <w:rsid w:val="003258BE"/>
    <w:rsid w:val="00325F0B"/>
    <w:rsid w:val="003268F5"/>
    <w:rsid w:val="00326F71"/>
    <w:rsid w:val="00330AC9"/>
    <w:rsid w:val="00331298"/>
    <w:rsid w:val="00331434"/>
    <w:rsid w:val="00331466"/>
    <w:rsid w:val="003318C2"/>
    <w:rsid w:val="00331C9F"/>
    <w:rsid w:val="00332775"/>
    <w:rsid w:val="00332909"/>
    <w:rsid w:val="00332DAE"/>
    <w:rsid w:val="0033364B"/>
    <w:rsid w:val="00333A10"/>
    <w:rsid w:val="00333B2E"/>
    <w:rsid w:val="00333D19"/>
    <w:rsid w:val="00335C0D"/>
    <w:rsid w:val="00336953"/>
    <w:rsid w:val="003370C2"/>
    <w:rsid w:val="00337286"/>
    <w:rsid w:val="003404D0"/>
    <w:rsid w:val="003405C4"/>
    <w:rsid w:val="003407AA"/>
    <w:rsid w:val="003409E1"/>
    <w:rsid w:val="00340B33"/>
    <w:rsid w:val="0034105F"/>
    <w:rsid w:val="00341373"/>
    <w:rsid w:val="0034185E"/>
    <w:rsid w:val="003420F1"/>
    <w:rsid w:val="00342B7E"/>
    <w:rsid w:val="00342C9E"/>
    <w:rsid w:val="00342E65"/>
    <w:rsid w:val="00343062"/>
    <w:rsid w:val="00343FC6"/>
    <w:rsid w:val="00345B40"/>
    <w:rsid w:val="00346B43"/>
    <w:rsid w:val="0034741A"/>
    <w:rsid w:val="003474E9"/>
    <w:rsid w:val="00350045"/>
    <w:rsid w:val="003505C5"/>
    <w:rsid w:val="003509CB"/>
    <w:rsid w:val="00351574"/>
    <w:rsid w:val="00351D16"/>
    <w:rsid w:val="00353469"/>
    <w:rsid w:val="003546C8"/>
    <w:rsid w:val="00354FBC"/>
    <w:rsid w:val="0035501F"/>
    <w:rsid w:val="003553F1"/>
    <w:rsid w:val="00355DD4"/>
    <w:rsid w:val="00356058"/>
    <w:rsid w:val="003560EE"/>
    <w:rsid w:val="003565AB"/>
    <w:rsid w:val="00357D61"/>
    <w:rsid w:val="00361488"/>
    <w:rsid w:val="003617B5"/>
    <w:rsid w:val="00361A1B"/>
    <w:rsid w:val="00361D3E"/>
    <w:rsid w:val="00362CCA"/>
    <w:rsid w:val="00362E94"/>
    <w:rsid w:val="0036424C"/>
    <w:rsid w:val="00364A2A"/>
    <w:rsid w:val="003650BC"/>
    <w:rsid w:val="00365878"/>
    <w:rsid w:val="003662BA"/>
    <w:rsid w:val="0036636A"/>
    <w:rsid w:val="0036677B"/>
    <w:rsid w:val="0037046C"/>
    <w:rsid w:val="00370C7D"/>
    <w:rsid w:val="00371A3A"/>
    <w:rsid w:val="00371EEF"/>
    <w:rsid w:val="00371F61"/>
    <w:rsid w:val="0037285F"/>
    <w:rsid w:val="00372A91"/>
    <w:rsid w:val="0037363F"/>
    <w:rsid w:val="00374A4A"/>
    <w:rsid w:val="00374EE8"/>
    <w:rsid w:val="00374FB5"/>
    <w:rsid w:val="003769B2"/>
    <w:rsid w:val="0037799D"/>
    <w:rsid w:val="00380485"/>
    <w:rsid w:val="00380A52"/>
    <w:rsid w:val="00382DA3"/>
    <w:rsid w:val="0038395A"/>
    <w:rsid w:val="00384B75"/>
    <w:rsid w:val="00385FDD"/>
    <w:rsid w:val="00386184"/>
    <w:rsid w:val="00386204"/>
    <w:rsid w:val="00386B19"/>
    <w:rsid w:val="00387317"/>
    <w:rsid w:val="00387471"/>
    <w:rsid w:val="0039119C"/>
    <w:rsid w:val="00392500"/>
    <w:rsid w:val="00393A28"/>
    <w:rsid w:val="00393E37"/>
    <w:rsid w:val="00393EF9"/>
    <w:rsid w:val="003946EF"/>
    <w:rsid w:val="003A00BE"/>
    <w:rsid w:val="003A16D0"/>
    <w:rsid w:val="003A19A7"/>
    <w:rsid w:val="003A1F11"/>
    <w:rsid w:val="003A26E0"/>
    <w:rsid w:val="003A27D0"/>
    <w:rsid w:val="003A2936"/>
    <w:rsid w:val="003A2A4C"/>
    <w:rsid w:val="003A3068"/>
    <w:rsid w:val="003A3269"/>
    <w:rsid w:val="003A3F86"/>
    <w:rsid w:val="003A4711"/>
    <w:rsid w:val="003A511B"/>
    <w:rsid w:val="003A5277"/>
    <w:rsid w:val="003A5BB1"/>
    <w:rsid w:val="003A651A"/>
    <w:rsid w:val="003A6877"/>
    <w:rsid w:val="003B0572"/>
    <w:rsid w:val="003B0F42"/>
    <w:rsid w:val="003B1302"/>
    <w:rsid w:val="003B134A"/>
    <w:rsid w:val="003B1745"/>
    <w:rsid w:val="003B1A30"/>
    <w:rsid w:val="003B1BB7"/>
    <w:rsid w:val="003B20DE"/>
    <w:rsid w:val="003B2F86"/>
    <w:rsid w:val="003B371F"/>
    <w:rsid w:val="003B5A42"/>
    <w:rsid w:val="003B6FCD"/>
    <w:rsid w:val="003B71BE"/>
    <w:rsid w:val="003C0930"/>
    <w:rsid w:val="003C1569"/>
    <w:rsid w:val="003C1FD3"/>
    <w:rsid w:val="003C20D4"/>
    <w:rsid w:val="003C2783"/>
    <w:rsid w:val="003C341F"/>
    <w:rsid w:val="003C3DAB"/>
    <w:rsid w:val="003C5239"/>
    <w:rsid w:val="003C5475"/>
    <w:rsid w:val="003C57F9"/>
    <w:rsid w:val="003C5910"/>
    <w:rsid w:val="003C722D"/>
    <w:rsid w:val="003C7B06"/>
    <w:rsid w:val="003D1C23"/>
    <w:rsid w:val="003D1E1E"/>
    <w:rsid w:val="003D2259"/>
    <w:rsid w:val="003D2444"/>
    <w:rsid w:val="003D2A6B"/>
    <w:rsid w:val="003D2F8B"/>
    <w:rsid w:val="003D352C"/>
    <w:rsid w:val="003D459E"/>
    <w:rsid w:val="003D4893"/>
    <w:rsid w:val="003D701F"/>
    <w:rsid w:val="003D73B2"/>
    <w:rsid w:val="003E288C"/>
    <w:rsid w:val="003E35EF"/>
    <w:rsid w:val="003E39AD"/>
    <w:rsid w:val="003E5BF9"/>
    <w:rsid w:val="003E644E"/>
    <w:rsid w:val="003E6FF2"/>
    <w:rsid w:val="003E707E"/>
    <w:rsid w:val="003E792B"/>
    <w:rsid w:val="003E7BE7"/>
    <w:rsid w:val="003F013E"/>
    <w:rsid w:val="003F01D5"/>
    <w:rsid w:val="003F0485"/>
    <w:rsid w:val="003F071C"/>
    <w:rsid w:val="003F0B82"/>
    <w:rsid w:val="003F1C2E"/>
    <w:rsid w:val="003F2121"/>
    <w:rsid w:val="003F2281"/>
    <w:rsid w:val="003F2736"/>
    <w:rsid w:val="003F2E40"/>
    <w:rsid w:val="003F3B9D"/>
    <w:rsid w:val="003F4F0F"/>
    <w:rsid w:val="003F4FC5"/>
    <w:rsid w:val="003F7259"/>
    <w:rsid w:val="003F7DA5"/>
    <w:rsid w:val="004004FE"/>
    <w:rsid w:val="004026CB"/>
    <w:rsid w:val="004034FF"/>
    <w:rsid w:val="00403839"/>
    <w:rsid w:val="00403F5E"/>
    <w:rsid w:val="004046EF"/>
    <w:rsid w:val="004048C7"/>
    <w:rsid w:val="00404AA9"/>
    <w:rsid w:val="00404F3D"/>
    <w:rsid w:val="004057CB"/>
    <w:rsid w:val="00405C7F"/>
    <w:rsid w:val="004061BD"/>
    <w:rsid w:val="00406A9B"/>
    <w:rsid w:val="00407D03"/>
    <w:rsid w:val="00407D69"/>
    <w:rsid w:val="004115B0"/>
    <w:rsid w:val="004116B5"/>
    <w:rsid w:val="004119B3"/>
    <w:rsid w:val="004122FC"/>
    <w:rsid w:val="0041271D"/>
    <w:rsid w:val="00412BFB"/>
    <w:rsid w:val="00413557"/>
    <w:rsid w:val="0041367B"/>
    <w:rsid w:val="00413746"/>
    <w:rsid w:val="00413CCD"/>
    <w:rsid w:val="00413D05"/>
    <w:rsid w:val="00414BFC"/>
    <w:rsid w:val="00415715"/>
    <w:rsid w:val="00415F15"/>
    <w:rsid w:val="00416297"/>
    <w:rsid w:val="00417389"/>
    <w:rsid w:val="00417537"/>
    <w:rsid w:val="0042084D"/>
    <w:rsid w:val="00420AF1"/>
    <w:rsid w:val="0042139A"/>
    <w:rsid w:val="00421779"/>
    <w:rsid w:val="00421C20"/>
    <w:rsid w:val="00422BAE"/>
    <w:rsid w:val="004234A5"/>
    <w:rsid w:val="00423FB5"/>
    <w:rsid w:val="004246C0"/>
    <w:rsid w:val="00427E39"/>
    <w:rsid w:val="00427F1C"/>
    <w:rsid w:val="00432696"/>
    <w:rsid w:val="004327F7"/>
    <w:rsid w:val="004328E4"/>
    <w:rsid w:val="00432936"/>
    <w:rsid w:val="00433410"/>
    <w:rsid w:val="00433825"/>
    <w:rsid w:val="004352BE"/>
    <w:rsid w:val="00435557"/>
    <w:rsid w:val="00435665"/>
    <w:rsid w:val="00435AEB"/>
    <w:rsid w:val="00437758"/>
    <w:rsid w:val="004403A8"/>
    <w:rsid w:val="00441267"/>
    <w:rsid w:val="004415CF"/>
    <w:rsid w:val="00441DE7"/>
    <w:rsid w:val="0044372A"/>
    <w:rsid w:val="00443B91"/>
    <w:rsid w:val="00443DCE"/>
    <w:rsid w:val="00444311"/>
    <w:rsid w:val="00445464"/>
    <w:rsid w:val="00445E60"/>
    <w:rsid w:val="00446531"/>
    <w:rsid w:val="00446DA3"/>
    <w:rsid w:val="0044738A"/>
    <w:rsid w:val="00450F05"/>
    <w:rsid w:val="004513BE"/>
    <w:rsid w:val="004517DB"/>
    <w:rsid w:val="00452008"/>
    <w:rsid w:val="00452340"/>
    <w:rsid w:val="00452DF7"/>
    <w:rsid w:val="00453ACA"/>
    <w:rsid w:val="00453D7C"/>
    <w:rsid w:val="00454528"/>
    <w:rsid w:val="00454CE9"/>
    <w:rsid w:val="004557CA"/>
    <w:rsid w:val="00455D82"/>
    <w:rsid w:val="00456301"/>
    <w:rsid w:val="004565F1"/>
    <w:rsid w:val="00456926"/>
    <w:rsid w:val="00457DCB"/>
    <w:rsid w:val="004615E0"/>
    <w:rsid w:val="00461A0E"/>
    <w:rsid w:val="00461B38"/>
    <w:rsid w:val="004623E8"/>
    <w:rsid w:val="004628EE"/>
    <w:rsid w:val="00462E57"/>
    <w:rsid w:val="00463ED4"/>
    <w:rsid w:val="00464A0F"/>
    <w:rsid w:val="00465E6A"/>
    <w:rsid w:val="00466968"/>
    <w:rsid w:val="00466D0E"/>
    <w:rsid w:val="00466DDE"/>
    <w:rsid w:val="00467888"/>
    <w:rsid w:val="004702A9"/>
    <w:rsid w:val="004707CB"/>
    <w:rsid w:val="004712B4"/>
    <w:rsid w:val="00471BD6"/>
    <w:rsid w:val="00472572"/>
    <w:rsid w:val="00473D2F"/>
    <w:rsid w:val="0047410A"/>
    <w:rsid w:val="00476739"/>
    <w:rsid w:val="00476C6D"/>
    <w:rsid w:val="004778D3"/>
    <w:rsid w:val="00477D76"/>
    <w:rsid w:val="004809CD"/>
    <w:rsid w:val="004812B3"/>
    <w:rsid w:val="004819FC"/>
    <w:rsid w:val="00482201"/>
    <w:rsid w:val="00482F34"/>
    <w:rsid w:val="00483422"/>
    <w:rsid w:val="004837F6"/>
    <w:rsid w:val="00483B6F"/>
    <w:rsid w:val="00484937"/>
    <w:rsid w:val="00485A4D"/>
    <w:rsid w:val="00485CA9"/>
    <w:rsid w:val="004867FD"/>
    <w:rsid w:val="00487370"/>
    <w:rsid w:val="004901DE"/>
    <w:rsid w:val="00490A81"/>
    <w:rsid w:val="0049113C"/>
    <w:rsid w:val="00491250"/>
    <w:rsid w:val="00491932"/>
    <w:rsid w:val="00492372"/>
    <w:rsid w:val="004929AF"/>
    <w:rsid w:val="00492AAD"/>
    <w:rsid w:val="004930CF"/>
    <w:rsid w:val="00493156"/>
    <w:rsid w:val="004937E2"/>
    <w:rsid w:val="00494F6E"/>
    <w:rsid w:val="00495519"/>
    <w:rsid w:val="00495722"/>
    <w:rsid w:val="004959D0"/>
    <w:rsid w:val="00495C93"/>
    <w:rsid w:val="00496AF3"/>
    <w:rsid w:val="00496C40"/>
    <w:rsid w:val="00497222"/>
    <w:rsid w:val="00497CD9"/>
    <w:rsid w:val="004A0DD1"/>
    <w:rsid w:val="004A0FB7"/>
    <w:rsid w:val="004A1611"/>
    <w:rsid w:val="004A1626"/>
    <w:rsid w:val="004A176F"/>
    <w:rsid w:val="004A40F1"/>
    <w:rsid w:val="004A43F1"/>
    <w:rsid w:val="004A58B0"/>
    <w:rsid w:val="004A6782"/>
    <w:rsid w:val="004A6936"/>
    <w:rsid w:val="004A72DB"/>
    <w:rsid w:val="004A73FD"/>
    <w:rsid w:val="004A763E"/>
    <w:rsid w:val="004A7740"/>
    <w:rsid w:val="004A7A89"/>
    <w:rsid w:val="004B02F8"/>
    <w:rsid w:val="004B058F"/>
    <w:rsid w:val="004B08D6"/>
    <w:rsid w:val="004B0992"/>
    <w:rsid w:val="004B0DF5"/>
    <w:rsid w:val="004B1316"/>
    <w:rsid w:val="004B15C6"/>
    <w:rsid w:val="004B2D2B"/>
    <w:rsid w:val="004B3E5F"/>
    <w:rsid w:val="004B4453"/>
    <w:rsid w:val="004B4956"/>
    <w:rsid w:val="004B4EA6"/>
    <w:rsid w:val="004B4F40"/>
    <w:rsid w:val="004B5BC8"/>
    <w:rsid w:val="004B6AB2"/>
    <w:rsid w:val="004B6D8B"/>
    <w:rsid w:val="004B70A0"/>
    <w:rsid w:val="004C0009"/>
    <w:rsid w:val="004C0557"/>
    <w:rsid w:val="004C125F"/>
    <w:rsid w:val="004C16DC"/>
    <w:rsid w:val="004C2F1D"/>
    <w:rsid w:val="004C30DD"/>
    <w:rsid w:val="004C461D"/>
    <w:rsid w:val="004C4D29"/>
    <w:rsid w:val="004C56C3"/>
    <w:rsid w:val="004C5AE7"/>
    <w:rsid w:val="004C5B96"/>
    <w:rsid w:val="004C6C50"/>
    <w:rsid w:val="004C74F6"/>
    <w:rsid w:val="004C7737"/>
    <w:rsid w:val="004D036E"/>
    <w:rsid w:val="004D0D22"/>
    <w:rsid w:val="004D15BB"/>
    <w:rsid w:val="004D1AFB"/>
    <w:rsid w:val="004D24B6"/>
    <w:rsid w:val="004D2549"/>
    <w:rsid w:val="004D2789"/>
    <w:rsid w:val="004D452E"/>
    <w:rsid w:val="004D5199"/>
    <w:rsid w:val="004D5F7D"/>
    <w:rsid w:val="004D69E2"/>
    <w:rsid w:val="004D70C7"/>
    <w:rsid w:val="004D7458"/>
    <w:rsid w:val="004D75CD"/>
    <w:rsid w:val="004D76AE"/>
    <w:rsid w:val="004E065A"/>
    <w:rsid w:val="004E2051"/>
    <w:rsid w:val="004E2CAF"/>
    <w:rsid w:val="004E3BCC"/>
    <w:rsid w:val="004E4421"/>
    <w:rsid w:val="004E4CE0"/>
    <w:rsid w:val="004E572E"/>
    <w:rsid w:val="004E5F03"/>
    <w:rsid w:val="004E6689"/>
    <w:rsid w:val="004E6AA4"/>
    <w:rsid w:val="004E6BA5"/>
    <w:rsid w:val="004E6FBB"/>
    <w:rsid w:val="004E7ABB"/>
    <w:rsid w:val="004F0307"/>
    <w:rsid w:val="004F162D"/>
    <w:rsid w:val="004F282D"/>
    <w:rsid w:val="004F2D8A"/>
    <w:rsid w:val="004F3280"/>
    <w:rsid w:val="004F33E1"/>
    <w:rsid w:val="004F3851"/>
    <w:rsid w:val="004F417A"/>
    <w:rsid w:val="004F47E5"/>
    <w:rsid w:val="004F4876"/>
    <w:rsid w:val="004F4A3D"/>
    <w:rsid w:val="004F4A90"/>
    <w:rsid w:val="004F525C"/>
    <w:rsid w:val="004F5E14"/>
    <w:rsid w:val="004F76C9"/>
    <w:rsid w:val="005001F2"/>
    <w:rsid w:val="00500758"/>
    <w:rsid w:val="00500B95"/>
    <w:rsid w:val="00500DB7"/>
    <w:rsid w:val="00500F28"/>
    <w:rsid w:val="005017AC"/>
    <w:rsid w:val="00502F05"/>
    <w:rsid w:val="005030B3"/>
    <w:rsid w:val="005032A8"/>
    <w:rsid w:val="00503BE0"/>
    <w:rsid w:val="00505A77"/>
    <w:rsid w:val="00506B44"/>
    <w:rsid w:val="0050708F"/>
    <w:rsid w:val="00507B8D"/>
    <w:rsid w:val="00507EF5"/>
    <w:rsid w:val="0051114A"/>
    <w:rsid w:val="00511A97"/>
    <w:rsid w:val="00511B27"/>
    <w:rsid w:val="00517D3E"/>
    <w:rsid w:val="00520400"/>
    <w:rsid w:val="00520BC6"/>
    <w:rsid w:val="00520C42"/>
    <w:rsid w:val="00520F31"/>
    <w:rsid w:val="005226A7"/>
    <w:rsid w:val="005231DE"/>
    <w:rsid w:val="005236D8"/>
    <w:rsid w:val="00523E19"/>
    <w:rsid w:val="00523E3E"/>
    <w:rsid w:val="005240BF"/>
    <w:rsid w:val="005256F7"/>
    <w:rsid w:val="00525D5D"/>
    <w:rsid w:val="0052616F"/>
    <w:rsid w:val="005263D4"/>
    <w:rsid w:val="005264C4"/>
    <w:rsid w:val="0052667A"/>
    <w:rsid w:val="00526808"/>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552C"/>
    <w:rsid w:val="005356C9"/>
    <w:rsid w:val="0053625D"/>
    <w:rsid w:val="005376DD"/>
    <w:rsid w:val="005378AA"/>
    <w:rsid w:val="00537C81"/>
    <w:rsid w:val="00537FB6"/>
    <w:rsid w:val="00540934"/>
    <w:rsid w:val="005409E5"/>
    <w:rsid w:val="00540D0F"/>
    <w:rsid w:val="005415F5"/>
    <w:rsid w:val="00542028"/>
    <w:rsid w:val="00542475"/>
    <w:rsid w:val="00542FCD"/>
    <w:rsid w:val="00544452"/>
    <w:rsid w:val="00544ECD"/>
    <w:rsid w:val="0054545A"/>
    <w:rsid w:val="005458BA"/>
    <w:rsid w:val="00546F98"/>
    <w:rsid w:val="0054751C"/>
    <w:rsid w:val="005477F6"/>
    <w:rsid w:val="00547DBF"/>
    <w:rsid w:val="0055072E"/>
    <w:rsid w:val="00550A97"/>
    <w:rsid w:val="00550BC7"/>
    <w:rsid w:val="00550F3F"/>
    <w:rsid w:val="00552350"/>
    <w:rsid w:val="00552353"/>
    <w:rsid w:val="00552810"/>
    <w:rsid w:val="005528D8"/>
    <w:rsid w:val="00552940"/>
    <w:rsid w:val="00552B0D"/>
    <w:rsid w:val="005542CD"/>
    <w:rsid w:val="00554895"/>
    <w:rsid w:val="00555AD4"/>
    <w:rsid w:val="00556697"/>
    <w:rsid w:val="00556F7A"/>
    <w:rsid w:val="00557333"/>
    <w:rsid w:val="00560417"/>
    <w:rsid w:val="00560E1E"/>
    <w:rsid w:val="00561DED"/>
    <w:rsid w:val="005622FE"/>
    <w:rsid w:val="00563443"/>
    <w:rsid w:val="005638BF"/>
    <w:rsid w:val="0056394F"/>
    <w:rsid w:val="00563CB8"/>
    <w:rsid w:val="00563D78"/>
    <w:rsid w:val="00564271"/>
    <w:rsid w:val="00564951"/>
    <w:rsid w:val="005654B9"/>
    <w:rsid w:val="0056656D"/>
    <w:rsid w:val="00566A2A"/>
    <w:rsid w:val="00567A8D"/>
    <w:rsid w:val="00570878"/>
    <w:rsid w:val="00571281"/>
    <w:rsid w:val="00571732"/>
    <w:rsid w:val="00571883"/>
    <w:rsid w:val="005718AF"/>
    <w:rsid w:val="00571CE5"/>
    <w:rsid w:val="00572425"/>
    <w:rsid w:val="00572A37"/>
    <w:rsid w:val="005732E7"/>
    <w:rsid w:val="00574357"/>
    <w:rsid w:val="00574CF8"/>
    <w:rsid w:val="00575856"/>
    <w:rsid w:val="00576011"/>
    <w:rsid w:val="0057661A"/>
    <w:rsid w:val="0058075A"/>
    <w:rsid w:val="00580BFC"/>
    <w:rsid w:val="00581693"/>
    <w:rsid w:val="00581827"/>
    <w:rsid w:val="00582B47"/>
    <w:rsid w:val="00582CC1"/>
    <w:rsid w:val="00583094"/>
    <w:rsid w:val="005832FF"/>
    <w:rsid w:val="005847CE"/>
    <w:rsid w:val="00587DB2"/>
    <w:rsid w:val="00587F19"/>
    <w:rsid w:val="005906B2"/>
    <w:rsid w:val="0059139E"/>
    <w:rsid w:val="00592B45"/>
    <w:rsid w:val="005930C1"/>
    <w:rsid w:val="005935E8"/>
    <w:rsid w:val="00594355"/>
    <w:rsid w:val="005954D6"/>
    <w:rsid w:val="00597B5F"/>
    <w:rsid w:val="00597D24"/>
    <w:rsid w:val="005A0914"/>
    <w:rsid w:val="005A0DE2"/>
    <w:rsid w:val="005A0E3E"/>
    <w:rsid w:val="005A0FD1"/>
    <w:rsid w:val="005A26DC"/>
    <w:rsid w:val="005A284F"/>
    <w:rsid w:val="005A2C51"/>
    <w:rsid w:val="005A2C89"/>
    <w:rsid w:val="005A2F50"/>
    <w:rsid w:val="005A4B24"/>
    <w:rsid w:val="005A5219"/>
    <w:rsid w:val="005A558D"/>
    <w:rsid w:val="005A5930"/>
    <w:rsid w:val="005A661E"/>
    <w:rsid w:val="005A6FEB"/>
    <w:rsid w:val="005A7C23"/>
    <w:rsid w:val="005A7E1C"/>
    <w:rsid w:val="005B00EA"/>
    <w:rsid w:val="005B0681"/>
    <w:rsid w:val="005B1314"/>
    <w:rsid w:val="005B190C"/>
    <w:rsid w:val="005B1962"/>
    <w:rsid w:val="005B1AD5"/>
    <w:rsid w:val="005B1C80"/>
    <w:rsid w:val="005B3846"/>
    <w:rsid w:val="005B389A"/>
    <w:rsid w:val="005B3CA3"/>
    <w:rsid w:val="005B42F1"/>
    <w:rsid w:val="005B4B91"/>
    <w:rsid w:val="005B6EC4"/>
    <w:rsid w:val="005B70D7"/>
    <w:rsid w:val="005B796B"/>
    <w:rsid w:val="005C0086"/>
    <w:rsid w:val="005C0216"/>
    <w:rsid w:val="005C0802"/>
    <w:rsid w:val="005C1528"/>
    <w:rsid w:val="005C2154"/>
    <w:rsid w:val="005C25A1"/>
    <w:rsid w:val="005C2FC0"/>
    <w:rsid w:val="005C3562"/>
    <w:rsid w:val="005C3706"/>
    <w:rsid w:val="005C4A97"/>
    <w:rsid w:val="005C4DD6"/>
    <w:rsid w:val="005C5BAA"/>
    <w:rsid w:val="005C5E3C"/>
    <w:rsid w:val="005C628B"/>
    <w:rsid w:val="005C71AE"/>
    <w:rsid w:val="005C7277"/>
    <w:rsid w:val="005C7AE1"/>
    <w:rsid w:val="005D017E"/>
    <w:rsid w:val="005D18C4"/>
    <w:rsid w:val="005D1A33"/>
    <w:rsid w:val="005D3421"/>
    <w:rsid w:val="005D3CB7"/>
    <w:rsid w:val="005D4985"/>
    <w:rsid w:val="005D56A5"/>
    <w:rsid w:val="005D5F02"/>
    <w:rsid w:val="005E01F5"/>
    <w:rsid w:val="005E1D7C"/>
    <w:rsid w:val="005E1F04"/>
    <w:rsid w:val="005E2259"/>
    <w:rsid w:val="005E2A00"/>
    <w:rsid w:val="005E359B"/>
    <w:rsid w:val="005E3E71"/>
    <w:rsid w:val="005E51E6"/>
    <w:rsid w:val="005E526C"/>
    <w:rsid w:val="005E5BB6"/>
    <w:rsid w:val="005E5E5F"/>
    <w:rsid w:val="005E643E"/>
    <w:rsid w:val="005E64B1"/>
    <w:rsid w:val="005E7924"/>
    <w:rsid w:val="005E7D0E"/>
    <w:rsid w:val="005F1F8C"/>
    <w:rsid w:val="005F384E"/>
    <w:rsid w:val="005F4DD3"/>
    <w:rsid w:val="005F5370"/>
    <w:rsid w:val="005F57DE"/>
    <w:rsid w:val="005F696D"/>
    <w:rsid w:val="005F7472"/>
    <w:rsid w:val="005F7F16"/>
    <w:rsid w:val="00600BCA"/>
    <w:rsid w:val="00600BDD"/>
    <w:rsid w:val="006012FC"/>
    <w:rsid w:val="006016C8"/>
    <w:rsid w:val="00601925"/>
    <w:rsid w:val="00601E58"/>
    <w:rsid w:val="0060204F"/>
    <w:rsid w:val="00602AF6"/>
    <w:rsid w:val="006045B1"/>
    <w:rsid w:val="0060463B"/>
    <w:rsid w:val="0060475C"/>
    <w:rsid w:val="00604AE4"/>
    <w:rsid w:val="006052A9"/>
    <w:rsid w:val="00605692"/>
    <w:rsid w:val="0060582B"/>
    <w:rsid w:val="00606319"/>
    <w:rsid w:val="00606802"/>
    <w:rsid w:val="006075E8"/>
    <w:rsid w:val="00607C07"/>
    <w:rsid w:val="00607C74"/>
    <w:rsid w:val="00610421"/>
    <w:rsid w:val="00610514"/>
    <w:rsid w:val="00610534"/>
    <w:rsid w:val="00611C04"/>
    <w:rsid w:val="00613C08"/>
    <w:rsid w:val="00615176"/>
    <w:rsid w:val="00615290"/>
    <w:rsid w:val="00615576"/>
    <w:rsid w:val="00615F9F"/>
    <w:rsid w:val="00616062"/>
    <w:rsid w:val="00616622"/>
    <w:rsid w:val="0062001D"/>
    <w:rsid w:val="00621000"/>
    <w:rsid w:val="006218A3"/>
    <w:rsid w:val="0062295B"/>
    <w:rsid w:val="006232C7"/>
    <w:rsid w:val="0062408A"/>
    <w:rsid w:val="00624809"/>
    <w:rsid w:val="00624D8E"/>
    <w:rsid w:val="00630255"/>
    <w:rsid w:val="006302DA"/>
    <w:rsid w:val="00630829"/>
    <w:rsid w:val="00630E3B"/>
    <w:rsid w:val="0063166A"/>
    <w:rsid w:val="006318B0"/>
    <w:rsid w:val="00632327"/>
    <w:rsid w:val="00632959"/>
    <w:rsid w:val="0063310A"/>
    <w:rsid w:val="00633715"/>
    <w:rsid w:val="00633BF8"/>
    <w:rsid w:val="0063506F"/>
    <w:rsid w:val="0063570F"/>
    <w:rsid w:val="0063766C"/>
    <w:rsid w:val="0064016C"/>
    <w:rsid w:val="006402F7"/>
    <w:rsid w:val="00640AB0"/>
    <w:rsid w:val="006420CE"/>
    <w:rsid w:val="0064292B"/>
    <w:rsid w:val="0064332C"/>
    <w:rsid w:val="00643574"/>
    <w:rsid w:val="0064396E"/>
    <w:rsid w:val="0064508F"/>
    <w:rsid w:val="00646239"/>
    <w:rsid w:val="00646A06"/>
    <w:rsid w:val="006470E5"/>
    <w:rsid w:val="0064710A"/>
    <w:rsid w:val="0064722B"/>
    <w:rsid w:val="006476E6"/>
    <w:rsid w:val="006476F2"/>
    <w:rsid w:val="006501A0"/>
    <w:rsid w:val="0065030A"/>
    <w:rsid w:val="00650C20"/>
    <w:rsid w:val="00650FCD"/>
    <w:rsid w:val="00650FF9"/>
    <w:rsid w:val="006510B8"/>
    <w:rsid w:val="006516CC"/>
    <w:rsid w:val="006517F8"/>
    <w:rsid w:val="00651EBA"/>
    <w:rsid w:val="00652D8F"/>
    <w:rsid w:val="00653703"/>
    <w:rsid w:val="00654650"/>
    <w:rsid w:val="00655287"/>
    <w:rsid w:val="00655E24"/>
    <w:rsid w:val="00660BA6"/>
    <w:rsid w:val="006613D6"/>
    <w:rsid w:val="00661F77"/>
    <w:rsid w:val="006644C7"/>
    <w:rsid w:val="00664601"/>
    <w:rsid w:val="00664612"/>
    <w:rsid w:val="00664C6B"/>
    <w:rsid w:val="0066593D"/>
    <w:rsid w:val="00665C87"/>
    <w:rsid w:val="00666300"/>
    <w:rsid w:val="00666C5A"/>
    <w:rsid w:val="00670F10"/>
    <w:rsid w:val="00671086"/>
    <w:rsid w:val="0067137F"/>
    <w:rsid w:val="00672226"/>
    <w:rsid w:val="0067240B"/>
    <w:rsid w:val="006733E4"/>
    <w:rsid w:val="00673C40"/>
    <w:rsid w:val="00673DBA"/>
    <w:rsid w:val="006746DE"/>
    <w:rsid w:val="006754A0"/>
    <w:rsid w:val="00676A97"/>
    <w:rsid w:val="00676E2A"/>
    <w:rsid w:val="00676F85"/>
    <w:rsid w:val="00680AAD"/>
    <w:rsid w:val="00680AC9"/>
    <w:rsid w:val="00680EC7"/>
    <w:rsid w:val="00681147"/>
    <w:rsid w:val="00681704"/>
    <w:rsid w:val="00681A37"/>
    <w:rsid w:val="00682811"/>
    <w:rsid w:val="00682821"/>
    <w:rsid w:val="00682D9D"/>
    <w:rsid w:val="00682E1C"/>
    <w:rsid w:val="00683E64"/>
    <w:rsid w:val="00684374"/>
    <w:rsid w:val="00684F59"/>
    <w:rsid w:val="006856C2"/>
    <w:rsid w:val="0068620A"/>
    <w:rsid w:val="00686BC7"/>
    <w:rsid w:val="00687388"/>
    <w:rsid w:val="006876D2"/>
    <w:rsid w:val="00687AFA"/>
    <w:rsid w:val="00691452"/>
    <w:rsid w:val="0069160C"/>
    <w:rsid w:val="00691A8C"/>
    <w:rsid w:val="006923ED"/>
    <w:rsid w:val="006923FA"/>
    <w:rsid w:val="0069247F"/>
    <w:rsid w:val="00693D8B"/>
    <w:rsid w:val="00694053"/>
    <w:rsid w:val="00694169"/>
    <w:rsid w:val="00694835"/>
    <w:rsid w:val="00695425"/>
    <w:rsid w:val="00695B3C"/>
    <w:rsid w:val="00695F0C"/>
    <w:rsid w:val="006961C1"/>
    <w:rsid w:val="00696718"/>
    <w:rsid w:val="00697680"/>
    <w:rsid w:val="00697FF2"/>
    <w:rsid w:val="006A1E09"/>
    <w:rsid w:val="006A1E4D"/>
    <w:rsid w:val="006A2C8D"/>
    <w:rsid w:val="006A3EC1"/>
    <w:rsid w:val="006A4838"/>
    <w:rsid w:val="006A4B55"/>
    <w:rsid w:val="006A5915"/>
    <w:rsid w:val="006A6386"/>
    <w:rsid w:val="006A6865"/>
    <w:rsid w:val="006A73E9"/>
    <w:rsid w:val="006A79A8"/>
    <w:rsid w:val="006A7D30"/>
    <w:rsid w:val="006B01FC"/>
    <w:rsid w:val="006B065A"/>
    <w:rsid w:val="006B0C46"/>
    <w:rsid w:val="006B0F02"/>
    <w:rsid w:val="006B2FA3"/>
    <w:rsid w:val="006B39B1"/>
    <w:rsid w:val="006B4695"/>
    <w:rsid w:val="006B477D"/>
    <w:rsid w:val="006B5286"/>
    <w:rsid w:val="006B581F"/>
    <w:rsid w:val="006B65BE"/>
    <w:rsid w:val="006B6899"/>
    <w:rsid w:val="006B73E3"/>
    <w:rsid w:val="006B7B27"/>
    <w:rsid w:val="006C03DA"/>
    <w:rsid w:val="006C2329"/>
    <w:rsid w:val="006C25FB"/>
    <w:rsid w:val="006C287E"/>
    <w:rsid w:val="006C3541"/>
    <w:rsid w:val="006C56D4"/>
    <w:rsid w:val="006C5D7D"/>
    <w:rsid w:val="006C6196"/>
    <w:rsid w:val="006C7E4E"/>
    <w:rsid w:val="006C7F09"/>
    <w:rsid w:val="006D0B3C"/>
    <w:rsid w:val="006D0F51"/>
    <w:rsid w:val="006D1EE3"/>
    <w:rsid w:val="006D21CF"/>
    <w:rsid w:val="006D2C92"/>
    <w:rsid w:val="006D3687"/>
    <w:rsid w:val="006D3A08"/>
    <w:rsid w:val="006D3ABD"/>
    <w:rsid w:val="006D3D78"/>
    <w:rsid w:val="006D4E73"/>
    <w:rsid w:val="006D7920"/>
    <w:rsid w:val="006D7C96"/>
    <w:rsid w:val="006E0AC6"/>
    <w:rsid w:val="006E1BEB"/>
    <w:rsid w:val="006E23AD"/>
    <w:rsid w:val="006E2F55"/>
    <w:rsid w:val="006E35AA"/>
    <w:rsid w:val="006E38AA"/>
    <w:rsid w:val="006E39F1"/>
    <w:rsid w:val="006E4122"/>
    <w:rsid w:val="006E4AAB"/>
    <w:rsid w:val="006F080C"/>
    <w:rsid w:val="006F1488"/>
    <w:rsid w:val="006F30DD"/>
    <w:rsid w:val="006F33B9"/>
    <w:rsid w:val="006F3BC8"/>
    <w:rsid w:val="006F3D45"/>
    <w:rsid w:val="006F3D51"/>
    <w:rsid w:val="006F4277"/>
    <w:rsid w:val="006F491E"/>
    <w:rsid w:val="006F4DAF"/>
    <w:rsid w:val="006F5167"/>
    <w:rsid w:val="006F5214"/>
    <w:rsid w:val="006F57FF"/>
    <w:rsid w:val="006F58E8"/>
    <w:rsid w:val="006F5CCD"/>
    <w:rsid w:val="006F5FD5"/>
    <w:rsid w:val="006F6133"/>
    <w:rsid w:val="006F71CE"/>
    <w:rsid w:val="006F7262"/>
    <w:rsid w:val="006F7421"/>
    <w:rsid w:val="007011EE"/>
    <w:rsid w:val="007014D0"/>
    <w:rsid w:val="00701A23"/>
    <w:rsid w:val="0070244A"/>
    <w:rsid w:val="00703149"/>
    <w:rsid w:val="00703A64"/>
    <w:rsid w:val="00703CB5"/>
    <w:rsid w:val="007049AB"/>
    <w:rsid w:val="00704C2F"/>
    <w:rsid w:val="00705995"/>
    <w:rsid w:val="0070670A"/>
    <w:rsid w:val="00706851"/>
    <w:rsid w:val="00707530"/>
    <w:rsid w:val="0070794D"/>
    <w:rsid w:val="007113E7"/>
    <w:rsid w:val="00711B11"/>
    <w:rsid w:val="00711FA1"/>
    <w:rsid w:val="00712305"/>
    <w:rsid w:val="0071321C"/>
    <w:rsid w:val="00714BC8"/>
    <w:rsid w:val="00715B02"/>
    <w:rsid w:val="00716861"/>
    <w:rsid w:val="00716E41"/>
    <w:rsid w:val="00721E5A"/>
    <w:rsid w:val="00721E61"/>
    <w:rsid w:val="00723CF6"/>
    <w:rsid w:val="00724685"/>
    <w:rsid w:val="00724C36"/>
    <w:rsid w:val="00724F09"/>
    <w:rsid w:val="007252D3"/>
    <w:rsid w:val="00726725"/>
    <w:rsid w:val="00726BB5"/>
    <w:rsid w:val="00727327"/>
    <w:rsid w:val="0072745C"/>
    <w:rsid w:val="00731799"/>
    <w:rsid w:val="0073195E"/>
    <w:rsid w:val="00731A5E"/>
    <w:rsid w:val="00731CA1"/>
    <w:rsid w:val="00731D71"/>
    <w:rsid w:val="00731E0D"/>
    <w:rsid w:val="00731E0F"/>
    <w:rsid w:val="00732486"/>
    <w:rsid w:val="007328B3"/>
    <w:rsid w:val="0073292A"/>
    <w:rsid w:val="007338B1"/>
    <w:rsid w:val="00733D63"/>
    <w:rsid w:val="00734183"/>
    <w:rsid w:val="00734839"/>
    <w:rsid w:val="0073522F"/>
    <w:rsid w:val="00735AAE"/>
    <w:rsid w:val="00735D90"/>
    <w:rsid w:val="007369AE"/>
    <w:rsid w:val="00737723"/>
    <w:rsid w:val="007408C7"/>
    <w:rsid w:val="007409F5"/>
    <w:rsid w:val="007428DA"/>
    <w:rsid w:val="00742C82"/>
    <w:rsid w:val="00743A5F"/>
    <w:rsid w:val="00743CF4"/>
    <w:rsid w:val="007440EE"/>
    <w:rsid w:val="00744205"/>
    <w:rsid w:val="00744ED2"/>
    <w:rsid w:val="00745048"/>
    <w:rsid w:val="0074538B"/>
    <w:rsid w:val="00745CBF"/>
    <w:rsid w:val="007463E4"/>
    <w:rsid w:val="007474E3"/>
    <w:rsid w:val="0075172B"/>
    <w:rsid w:val="00753DB7"/>
    <w:rsid w:val="00754E90"/>
    <w:rsid w:val="007557FB"/>
    <w:rsid w:val="0075699E"/>
    <w:rsid w:val="00757C34"/>
    <w:rsid w:val="007600CF"/>
    <w:rsid w:val="00761E18"/>
    <w:rsid w:val="00762E56"/>
    <w:rsid w:val="007636DA"/>
    <w:rsid w:val="007636F5"/>
    <w:rsid w:val="007639D4"/>
    <w:rsid w:val="0076404D"/>
    <w:rsid w:val="007640C9"/>
    <w:rsid w:val="00764131"/>
    <w:rsid w:val="007649D6"/>
    <w:rsid w:val="00764CD2"/>
    <w:rsid w:val="00765EC6"/>
    <w:rsid w:val="00766CA3"/>
    <w:rsid w:val="00770811"/>
    <w:rsid w:val="007709AB"/>
    <w:rsid w:val="00770E01"/>
    <w:rsid w:val="00770FF2"/>
    <w:rsid w:val="007713FE"/>
    <w:rsid w:val="00771F9B"/>
    <w:rsid w:val="00772284"/>
    <w:rsid w:val="00772B15"/>
    <w:rsid w:val="00773A65"/>
    <w:rsid w:val="00773B9E"/>
    <w:rsid w:val="00773BD9"/>
    <w:rsid w:val="007742AC"/>
    <w:rsid w:val="00774612"/>
    <w:rsid w:val="00774B47"/>
    <w:rsid w:val="007755D6"/>
    <w:rsid w:val="007760B1"/>
    <w:rsid w:val="00776A5C"/>
    <w:rsid w:val="00776E01"/>
    <w:rsid w:val="0078143F"/>
    <w:rsid w:val="007817F4"/>
    <w:rsid w:val="00782592"/>
    <w:rsid w:val="0078304A"/>
    <w:rsid w:val="007832FE"/>
    <w:rsid w:val="007841CA"/>
    <w:rsid w:val="00784CDB"/>
    <w:rsid w:val="00784FF7"/>
    <w:rsid w:val="00785143"/>
    <w:rsid w:val="00790B5E"/>
    <w:rsid w:val="00790FCD"/>
    <w:rsid w:val="00791210"/>
    <w:rsid w:val="007921B5"/>
    <w:rsid w:val="007928F0"/>
    <w:rsid w:val="00792DEB"/>
    <w:rsid w:val="007937EC"/>
    <w:rsid w:val="00793C59"/>
    <w:rsid w:val="00793CA8"/>
    <w:rsid w:val="00793D19"/>
    <w:rsid w:val="00794770"/>
    <w:rsid w:val="00794D3B"/>
    <w:rsid w:val="00795AB1"/>
    <w:rsid w:val="007963E9"/>
    <w:rsid w:val="00797408"/>
    <w:rsid w:val="00797976"/>
    <w:rsid w:val="00797ABA"/>
    <w:rsid w:val="007A0863"/>
    <w:rsid w:val="007A0B90"/>
    <w:rsid w:val="007A1BE1"/>
    <w:rsid w:val="007A20F7"/>
    <w:rsid w:val="007A2580"/>
    <w:rsid w:val="007A2ED9"/>
    <w:rsid w:val="007A2F1F"/>
    <w:rsid w:val="007A39B1"/>
    <w:rsid w:val="007A5098"/>
    <w:rsid w:val="007A5A29"/>
    <w:rsid w:val="007A5C10"/>
    <w:rsid w:val="007A6BEC"/>
    <w:rsid w:val="007A6BFD"/>
    <w:rsid w:val="007A6ECF"/>
    <w:rsid w:val="007A73C1"/>
    <w:rsid w:val="007A766A"/>
    <w:rsid w:val="007A7F47"/>
    <w:rsid w:val="007B00CC"/>
    <w:rsid w:val="007B019B"/>
    <w:rsid w:val="007B09A4"/>
    <w:rsid w:val="007B0AC5"/>
    <w:rsid w:val="007B0F89"/>
    <w:rsid w:val="007B2870"/>
    <w:rsid w:val="007B295C"/>
    <w:rsid w:val="007B2B4B"/>
    <w:rsid w:val="007B3027"/>
    <w:rsid w:val="007B39E1"/>
    <w:rsid w:val="007B5506"/>
    <w:rsid w:val="007B5752"/>
    <w:rsid w:val="007B5A1A"/>
    <w:rsid w:val="007B62D9"/>
    <w:rsid w:val="007B6356"/>
    <w:rsid w:val="007B6478"/>
    <w:rsid w:val="007B75D8"/>
    <w:rsid w:val="007C13E6"/>
    <w:rsid w:val="007C16FA"/>
    <w:rsid w:val="007C1773"/>
    <w:rsid w:val="007C1875"/>
    <w:rsid w:val="007C1AD1"/>
    <w:rsid w:val="007C21E0"/>
    <w:rsid w:val="007C28AB"/>
    <w:rsid w:val="007C2A92"/>
    <w:rsid w:val="007C2D2C"/>
    <w:rsid w:val="007C3BEB"/>
    <w:rsid w:val="007C41CC"/>
    <w:rsid w:val="007C4307"/>
    <w:rsid w:val="007C50AF"/>
    <w:rsid w:val="007C5739"/>
    <w:rsid w:val="007C75B6"/>
    <w:rsid w:val="007D0F47"/>
    <w:rsid w:val="007D1149"/>
    <w:rsid w:val="007D116C"/>
    <w:rsid w:val="007D1415"/>
    <w:rsid w:val="007D23BB"/>
    <w:rsid w:val="007D29CD"/>
    <w:rsid w:val="007D2FD5"/>
    <w:rsid w:val="007D3713"/>
    <w:rsid w:val="007D531B"/>
    <w:rsid w:val="007D691A"/>
    <w:rsid w:val="007D71BE"/>
    <w:rsid w:val="007D7A16"/>
    <w:rsid w:val="007E0061"/>
    <w:rsid w:val="007E0755"/>
    <w:rsid w:val="007E0BA2"/>
    <w:rsid w:val="007E182E"/>
    <w:rsid w:val="007E1A74"/>
    <w:rsid w:val="007E1D85"/>
    <w:rsid w:val="007E2143"/>
    <w:rsid w:val="007E34EF"/>
    <w:rsid w:val="007E3779"/>
    <w:rsid w:val="007E3E24"/>
    <w:rsid w:val="007E5DC1"/>
    <w:rsid w:val="007E6116"/>
    <w:rsid w:val="007E61AC"/>
    <w:rsid w:val="007E7595"/>
    <w:rsid w:val="007F023B"/>
    <w:rsid w:val="007F0F22"/>
    <w:rsid w:val="007F1789"/>
    <w:rsid w:val="007F1EC4"/>
    <w:rsid w:val="007F2D9E"/>
    <w:rsid w:val="007F4E91"/>
    <w:rsid w:val="007F5230"/>
    <w:rsid w:val="007F53A0"/>
    <w:rsid w:val="007F5899"/>
    <w:rsid w:val="007F604F"/>
    <w:rsid w:val="007F642C"/>
    <w:rsid w:val="00801D29"/>
    <w:rsid w:val="008023A1"/>
    <w:rsid w:val="00802803"/>
    <w:rsid w:val="00802CA2"/>
    <w:rsid w:val="00802CE7"/>
    <w:rsid w:val="00802D64"/>
    <w:rsid w:val="00803392"/>
    <w:rsid w:val="008037B4"/>
    <w:rsid w:val="00803A88"/>
    <w:rsid w:val="00803AE2"/>
    <w:rsid w:val="00803B5A"/>
    <w:rsid w:val="00804030"/>
    <w:rsid w:val="008050C1"/>
    <w:rsid w:val="008053AA"/>
    <w:rsid w:val="00805F49"/>
    <w:rsid w:val="00806A42"/>
    <w:rsid w:val="00807D0D"/>
    <w:rsid w:val="008102F1"/>
    <w:rsid w:val="008104AA"/>
    <w:rsid w:val="008105C8"/>
    <w:rsid w:val="00810A73"/>
    <w:rsid w:val="00810F14"/>
    <w:rsid w:val="0081137A"/>
    <w:rsid w:val="008114FE"/>
    <w:rsid w:val="00811AA5"/>
    <w:rsid w:val="00811D33"/>
    <w:rsid w:val="00812274"/>
    <w:rsid w:val="008132D5"/>
    <w:rsid w:val="00813B17"/>
    <w:rsid w:val="0081423A"/>
    <w:rsid w:val="00815985"/>
    <w:rsid w:val="008176F0"/>
    <w:rsid w:val="00820112"/>
    <w:rsid w:val="00821380"/>
    <w:rsid w:val="00821910"/>
    <w:rsid w:val="0082250F"/>
    <w:rsid w:val="008227A7"/>
    <w:rsid w:val="00822A40"/>
    <w:rsid w:val="008239B2"/>
    <w:rsid w:val="00823F44"/>
    <w:rsid w:val="008245F0"/>
    <w:rsid w:val="00824867"/>
    <w:rsid w:val="00824A00"/>
    <w:rsid w:val="00824DEE"/>
    <w:rsid w:val="00825132"/>
    <w:rsid w:val="008257F0"/>
    <w:rsid w:val="00826026"/>
    <w:rsid w:val="00826504"/>
    <w:rsid w:val="00826AC7"/>
    <w:rsid w:val="008271D5"/>
    <w:rsid w:val="00831310"/>
    <w:rsid w:val="008328F6"/>
    <w:rsid w:val="00833C11"/>
    <w:rsid w:val="008347B7"/>
    <w:rsid w:val="008349FF"/>
    <w:rsid w:val="00834F70"/>
    <w:rsid w:val="0083533F"/>
    <w:rsid w:val="00836051"/>
    <w:rsid w:val="008363DB"/>
    <w:rsid w:val="00836CC1"/>
    <w:rsid w:val="008370F5"/>
    <w:rsid w:val="00837954"/>
    <w:rsid w:val="00837A8A"/>
    <w:rsid w:val="0084007D"/>
    <w:rsid w:val="00840442"/>
    <w:rsid w:val="00840583"/>
    <w:rsid w:val="00841628"/>
    <w:rsid w:val="00841C36"/>
    <w:rsid w:val="008425EC"/>
    <w:rsid w:val="00842DBB"/>
    <w:rsid w:val="00842E46"/>
    <w:rsid w:val="008433B7"/>
    <w:rsid w:val="00844DFC"/>
    <w:rsid w:val="008452DB"/>
    <w:rsid w:val="00845692"/>
    <w:rsid w:val="0084577E"/>
    <w:rsid w:val="00845A42"/>
    <w:rsid w:val="00846039"/>
    <w:rsid w:val="0084619E"/>
    <w:rsid w:val="00847709"/>
    <w:rsid w:val="00847A59"/>
    <w:rsid w:val="008500F8"/>
    <w:rsid w:val="008505E7"/>
    <w:rsid w:val="00850E7E"/>
    <w:rsid w:val="00851064"/>
    <w:rsid w:val="00851304"/>
    <w:rsid w:val="00851CFA"/>
    <w:rsid w:val="00851F07"/>
    <w:rsid w:val="0085456C"/>
    <w:rsid w:val="008545D4"/>
    <w:rsid w:val="00855AE1"/>
    <w:rsid w:val="00856E66"/>
    <w:rsid w:val="00856E89"/>
    <w:rsid w:val="00857563"/>
    <w:rsid w:val="00857920"/>
    <w:rsid w:val="00860629"/>
    <w:rsid w:val="00860688"/>
    <w:rsid w:val="00861051"/>
    <w:rsid w:val="00862D81"/>
    <w:rsid w:val="0086312C"/>
    <w:rsid w:val="0086423C"/>
    <w:rsid w:val="008659BF"/>
    <w:rsid w:val="00865FB4"/>
    <w:rsid w:val="008672A0"/>
    <w:rsid w:val="0086797D"/>
    <w:rsid w:val="0087044E"/>
    <w:rsid w:val="0087069F"/>
    <w:rsid w:val="00870B69"/>
    <w:rsid w:val="00871122"/>
    <w:rsid w:val="00872DCA"/>
    <w:rsid w:val="00873722"/>
    <w:rsid w:val="00873A06"/>
    <w:rsid w:val="00874216"/>
    <w:rsid w:val="008745B9"/>
    <w:rsid w:val="00875D9C"/>
    <w:rsid w:val="00876695"/>
    <w:rsid w:val="008777C4"/>
    <w:rsid w:val="008779A1"/>
    <w:rsid w:val="00877AD9"/>
    <w:rsid w:val="008802FD"/>
    <w:rsid w:val="008824BE"/>
    <w:rsid w:val="008824DB"/>
    <w:rsid w:val="00882BDC"/>
    <w:rsid w:val="00882E9A"/>
    <w:rsid w:val="00883A8E"/>
    <w:rsid w:val="00883F30"/>
    <w:rsid w:val="008841AF"/>
    <w:rsid w:val="00884379"/>
    <w:rsid w:val="008856A7"/>
    <w:rsid w:val="00886344"/>
    <w:rsid w:val="00886BC5"/>
    <w:rsid w:val="00886D8E"/>
    <w:rsid w:val="00887168"/>
    <w:rsid w:val="008872B0"/>
    <w:rsid w:val="00887F49"/>
    <w:rsid w:val="00890364"/>
    <w:rsid w:val="00890434"/>
    <w:rsid w:val="00890C1C"/>
    <w:rsid w:val="00892912"/>
    <w:rsid w:val="00893521"/>
    <w:rsid w:val="00893795"/>
    <w:rsid w:val="00894A0B"/>
    <w:rsid w:val="008965DB"/>
    <w:rsid w:val="00896F69"/>
    <w:rsid w:val="00897D78"/>
    <w:rsid w:val="008A0B7E"/>
    <w:rsid w:val="008A2CEB"/>
    <w:rsid w:val="008A3013"/>
    <w:rsid w:val="008A35CB"/>
    <w:rsid w:val="008A3AE2"/>
    <w:rsid w:val="008A3BB3"/>
    <w:rsid w:val="008A4183"/>
    <w:rsid w:val="008A49B0"/>
    <w:rsid w:val="008A4C8A"/>
    <w:rsid w:val="008A5677"/>
    <w:rsid w:val="008A5737"/>
    <w:rsid w:val="008A63F1"/>
    <w:rsid w:val="008A69E3"/>
    <w:rsid w:val="008A6B1E"/>
    <w:rsid w:val="008A6DD2"/>
    <w:rsid w:val="008A7311"/>
    <w:rsid w:val="008A7D63"/>
    <w:rsid w:val="008B08C4"/>
    <w:rsid w:val="008B0AB4"/>
    <w:rsid w:val="008B123E"/>
    <w:rsid w:val="008B2ADF"/>
    <w:rsid w:val="008B3A2B"/>
    <w:rsid w:val="008B3C3D"/>
    <w:rsid w:val="008B4480"/>
    <w:rsid w:val="008B44AA"/>
    <w:rsid w:val="008B4AF4"/>
    <w:rsid w:val="008B4BBD"/>
    <w:rsid w:val="008B4D5E"/>
    <w:rsid w:val="008B50B7"/>
    <w:rsid w:val="008B5357"/>
    <w:rsid w:val="008B5CA8"/>
    <w:rsid w:val="008B5ED8"/>
    <w:rsid w:val="008B6073"/>
    <w:rsid w:val="008B6127"/>
    <w:rsid w:val="008B704D"/>
    <w:rsid w:val="008B7156"/>
    <w:rsid w:val="008B71B8"/>
    <w:rsid w:val="008B751E"/>
    <w:rsid w:val="008B7AE1"/>
    <w:rsid w:val="008B7E20"/>
    <w:rsid w:val="008C129B"/>
    <w:rsid w:val="008C1AAC"/>
    <w:rsid w:val="008C2299"/>
    <w:rsid w:val="008C3281"/>
    <w:rsid w:val="008C41CF"/>
    <w:rsid w:val="008C5900"/>
    <w:rsid w:val="008C5D7F"/>
    <w:rsid w:val="008C5EA2"/>
    <w:rsid w:val="008C7043"/>
    <w:rsid w:val="008C79F2"/>
    <w:rsid w:val="008D00B9"/>
    <w:rsid w:val="008D0DEE"/>
    <w:rsid w:val="008D12BC"/>
    <w:rsid w:val="008D20D6"/>
    <w:rsid w:val="008D301D"/>
    <w:rsid w:val="008D49CE"/>
    <w:rsid w:val="008D4B5F"/>
    <w:rsid w:val="008D58EB"/>
    <w:rsid w:val="008D5CE3"/>
    <w:rsid w:val="008D63AD"/>
    <w:rsid w:val="008D678F"/>
    <w:rsid w:val="008D6C0D"/>
    <w:rsid w:val="008D6C3D"/>
    <w:rsid w:val="008D71DE"/>
    <w:rsid w:val="008E02EA"/>
    <w:rsid w:val="008E2488"/>
    <w:rsid w:val="008E2D6A"/>
    <w:rsid w:val="008E39BF"/>
    <w:rsid w:val="008E3A23"/>
    <w:rsid w:val="008E40AD"/>
    <w:rsid w:val="008E49EE"/>
    <w:rsid w:val="008E51F8"/>
    <w:rsid w:val="008E5510"/>
    <w:rsid w:val="008E5639"/>
    <w:rsid w:val="008E649C"/>
    <w:rsid w:val="008E662C"/>
    <w:rsid w:val="008E6C29"/>
    <w:rsid w:val="008E72AE"/>
    <w:rsid w:val="008E7A2F"/>
    <w:rsid w:val="008F0DFB"/>
    <w:rsid w:val="008F1483"/>
    <w:rsid w:val="008F1AB6"/>
    <w:rsid w:val="008F3066"/>
    <w:rsid w:val="008F3592"/>
    <w:rsid w:val="008F441A"/>
    <w:rsid w:val="008F46A0"/>
    <w:rsid w:val="008F4741"/>
    <w:rsid w:val="008F50AF"/>
    <w:rsid w:val="008F6205"/>
    <w:rsid w:val="008F6E67"/>
    <w:rsid w:val="008F7005"/>
    <w:rsid w:val="008F7502"/>
    <w:rsid w:val="008F79FB"/>
    <w:rsid w:val="008F7A0F"/>
    <w:rsid w:val="008F7FB9"/>
    <w:rsid w:val="009004A0"/>
    <w:rsid w:val="00900821"/>
    <w:rsid w:val="00900B55"/>
    <w:rsid w:val="00901F6E"/>
    <w:rsid w:val="00903289"/>
    <w:rsid w:val="00903CFB"/>
    <w:rsid w:val="0090460B"/>
    <w:rsid w:val="00905342"/>
    <w:rsid w:val="00905678"/>
    <w:rsid w:val="009059BF"/>
    <w:rsid w:val="00906EB1"/>
    <w:rsid w:val="009074E1"/>
    <w:rsid w:val="00907640"/>
    <w:rsid w:val="0091085F"/>
    <w:rsid w:val="00910E0F"/>
    <w:rsid w:val="009114AF"/>
    <w:rsid w:val="00912048"/>
    <w:rsid w:val="00912411"/>
    <w:rsid w:val="00912468"/>
    <w:rsid w:val="0091248B"/>
    <w:rsid w:val="0091261D"/>
    <w:rsid w:val="00912749"/>
    <w:rsid w:val="00912756"/>
    <w:rsid w:val="009130E4"/>
    <w:rsid w:val="00913202"/>
    <w:rsid w:val="00913691"/>
    <w:rsid w:val="00913992"/>
    <w:rsid w:val="00914428"/>
    <w:rsid w:val="009153FB"/>
    <w:rsid w:val="009160E5"/>
    <w:rsid w:val="0091637F"/>
    <w:rsid w:val="00916848"/>
    <w:rsid w:val="00917805"/>
    <w:rsid w:val="00920599"/>
    <w:rsid w:val="00921625"/>
    <w:rsid w:val="00921A37"/>
    <w:rsid w:val="00922A6C"/>
    <w:rsid w:val="009230C8"/>
    <w:rsid w:val="009237C0"/>
    <w:rsid w:val="00923CD2"/>
    <w:rsid w:val="0092528D"/>
    <w:rsid w:val="00925B45"/>
    <w:rsid w:val="009260BD"/>
    <w:rsid w:val="009270CF"/>
    <w:rsid w:val="009306D5"/>
    <w:rsid w:val="0093155F"/>
    <w:rsid w:val="00931B30"/>
    <w:rsid w:val="00931B40"/>
    <w:rsid w:val="00931C38"/>
    <w:rsid w:val="00931E17"/>
    <w:rsid w:val="00932E79"/>
    <w:rsid w:val="009341A9"/>
    <w:rsid w:val="0093487F"/>
    <w:rsid w:val="009348E6"/>
    <w:rsid w:val="009357D6"/>
    <w:rsid w:val="00935BE4"/>
    <w:rsid w:val="00935C10"/>
    <w:rsid w:val="00935D9B"/>
    <w:rsid w:val="00936039"/>
    <w:rsid w:val="00937CED"/>
    <w:rsid w:val="00937F2A"/>
    <w:rsid w:val="00940654"/>
    <w:rsid w:val="00940FB3"/>
    <w:rsid w:val="00941388"/>
    <w:rsid w:val="00941DA1"/>
    <w:rsid w:val="009425B9"/>
    <w:rsid w:val="00942A34"/>
    <w:rsid w:val="009430BA"/>
    <w:rsid w:val="00943DCC"/>
    <w:rsid w:val="009440BF"/>
    <w:rsid w:val="00944AA2"/>
    <w:rsid w:val="00945245"/>
    <w:rsid w:val="009458E8"/>
    <w:rsid w:val="00945B0C"/>
    <w:rsid w:val="00946A9B"/>
    <w:rsid w:val="009470A1"/>
    <w:rsid w:val="009500FE"/>
    <w:rsid w:val="009502C4"/>
    <w:rsid w:val="00950E2D"/>
    <w:rsid w:val="00951411"/>
    <w:rsid w:val="00951CBB"/>
    <w:rsid w:val="009521CC"/>
    <w:rsid w:val="00952794"/>
    <w:rsid w:val="009527CF"/>
    <w:rsid w:val="009536DA"/>
    <w:rsid w:val="00953A5A"/>
    <w:rsid w:val="0095407B"/>
    <w:rsid w:val="009547D8"/>
    <w:rsid w:val="00955AA9"/>
    <w:rsid w:val="009562FB"/>
    <w:rsid w:val="00956341"/>
    <w:rsid w:val="00960AFF"/>
    <w:rsid w:val="009612EB"/>
    <w:rsid w:val="00961F40"/>
    <w:rsid w:val="0096263F"/>
    <w:rsid w:val="00963BD9"/>
    <w:rsid w:val="00963F13"/>
    <w:rsid w:val="0096498E"/>
    <w:rsid w:val="00964A81"/>
    <w:rsid w:val="00965406"/>
    <w:rsid w:val="009657F1"/>
    <w:rsid w:val="00966193"/>
    <w:rsid w:val="009724F0"/>
    <w:rsid w:val="00972CAD"/>
    <w:rsid w:val="0097307C"/>
    <w:rsid w:val="009734F0"/>
    <w:rsid w:val="00974057"/>
    <w:rsid w:val="009742E3"/>
    <w:rsid w:val="00974309"/>
    <w:rsid w:val="00974EB1"/>
    <w:rsid w:val="00975665"/>
    <w:rsid w:val="009763FE"/>
    <w:rsid w:val="00976739"/>
    <w:rsid w:val="00976A97"/>
    <w:rsid w:val="00976E76"/>
    <w:rsid w:val="009773C4"/>
    <w:rsid w:val="009800C8"/>
    <w:rsid w:val="009815EA"/>
    <w:rsid w:val="0098189C"/>
    <w:rsid w:val="00981D53"/>
    <w:rsid w:val="00981F53"/>
    <w:rsid w:val="009820C8"/>
    <w:rsid w:val="00982427"/>
    <w:rsid w:val="00983726"/>
    <w:rsid w:val="00983E13"/>
    <w:rsid w:val="0098453E"/>
    <w:rsid w:val="00985A01"/>
    <w:rsid w:val="00985C2F"/>
    <w:rsid w:val="00986224"/>
    <w:rsid w:val="00986F83"/>
    <w:rsid w:val="00987564"/>
    <w:rsid w:val="00987FBE"/>
    <w:rsid w:val="0099128B"/>
    <w:rsid w:val="009936BD"/>
    <w:rsid w:val="009938DB"/>
    <w:rsid w:val="00994385"/>
    <w:rsid w:val="00994CD9"/>
    <w:rsid w:val="00994D17"/>
    <w:rsid w:val="0099645B"/>
    <w:rsid w:val="00996747"/>
    <w:rsid w:val="00997711"/>
    <w:rsid w:val="009A1158"/>
    <w:rsid w:val="009A170E"/>
    <w:rsid w:val="009A1813"/>
    <w:rsid w:val="009A1A66"/>
    <w:rsid w:val="009A2556"/>
    <w:rsid w:val="009A3FCA"/>
    <w:rsid w:val="009A42AC"/>
    <w:rsid w:val="009A469B"/>
    <w:rsid w:val="009A5037"/>
    <w:rsid w:val="009A545F"/>
    <w:rsid w:val="009A794E"/>
    <w:rsid w:val="009B0FA1"/>
    <w:rsid w:val="009B2336"/>
    <w:rsid w:val="009B2655"/>
    <w:rsid w:val="009B266F"/>
    <w:rsid w:val="009B2B5A"/>
    <w:rsid w:val="009B330D"/>
    <w:rsid w:val="009B3F40"/>
    <w:rsid w:val="009B4D90"/>
    <w:rsid w:val="009B5086"/>
    <w:rsid w:val="009B53EF"/>
    <w:rsid w:val="009B7DAC"/>
    <w:rsid w:val="009C065A"/>
    <w:rsid w:val="009C0871"/>
    <w:rsid w:val="009C1A5D"/>
    <w:rsid w:val="009C2407"/>
    <w:rsid w:val="009C2F51"/>
    <w:rsid w:val="009C3625"/>
    <w:rsid w:val="009C3AE8"/>
    <w:rsid w:val="009C4AF6"/>
    <w:rsid w:val="009C517F"/>
    <w:rsid w:val="009C6372"/>
    <w:rsid w:val="009C64E8"/>
    <w:rsid w:val="009C7F08"/>
    <w:rsid w:val="009D0AB5"/>
    <w:rsid w:val="009D1F37"/>
    <w:rsid w:val="009D222A"/>
    <w:rsid w:val="009D3117"/>
    <w:rsid w:val="009D32D9"/>
    <w:rsid w:val="009D49C0"/>
    <w:rsid w:val="009D5960"/>
    <w:rsid w:val="009D599E"/>
    <w:rsid w:val="009D77C9"/>
    <w:rsid w:val="009D78A9"/>
    <w:rsid w:val="009D7F1C"/>
    <w:rsid w:val="009E00F5"/>
    <w:rsid w:val="009E020D"/>
    <w:rsid w:val="009E05E3"/>
    <w:rsid w:val="009E0CF8"/>
    <w:rsid w:val="009E0F31"/>
    <w:rsid w:val="009E1F5F"/>
    <w:rsid w:val="009E20E2"/>
    <w:rsid w:val="009E2DF9"/>
    <w:rsid w:val="009E302D"/>
    <w:rsid w:val="009E3056"/>
    <w:rsid w:val="009E41BE"/>
    <w:rsid w:val="009E4210"/>
    <w:rsid w:val="009E50F7"/>
    <w:rsid w:val="009E59BD"/>
    <w:rsid w:val="009E5D2C"/>
    <w:rsid w:val="009E6047"/>
    <w:rsid w:val="009E7296"/>
    <w:rsid w:val="009E7B16"/>
    <w:rsid w:val="009F01BC"/>
    <w:rsid w:val="009F03D0"/>
    <w:rsid w:val="009F0AEE"/>
    <w:rsid w:val="009F10CC"/>
    <w:rsid w:val="009F1B90"/>
    <w:rsid w:val="009F320F"/>
    <w:rsid w:val="009F35ED"/>
    <w:rsid w:val="009F4106"/>
    <w:rsid w:val="009F4F11"/>
    <w:rsid w:val="009F4F16"/>
    <w:rsid w:val="009F5663"/>
    <w:rsid w:val="009F583A"/>
    <w:rsid w:val="009F61C3"/>
    <w:rsid w:val="009F6850"/>
    <w:rsid w:val="009F6A58"/>
    <w:rsid w:val="009F6BA9"/>
    <w:rsid w:val="009F787E"/>
    <w:rsid w:val="00A0013C"/>
    <w:rsid w:val="00A0163B"/>
    <w:rsid w:val="00A023B8"/>
    <w:rsid w:val="00A02480"/>
    <w:rsid w:val="00A02519"/>
    <w:rsid w:val="00A0258B"/>
    <w:rsid w:val="00A02CB7"/>
    <w:rsid w:val="00A02D9A"/>
    <w:rsid w:val="00A0398C"/>
    <w:rsid w:val="00A03AB6"/>
    <w:rsid w:val="00A04377"/>
    <w:rsid w:val="00A043BC"/>
    <w:rsid w:val="00A044DC"/>
    <w:rsid w:val="00A050BA"/>
    <w:rsid w:val="00A052D4"/>
    <w:rsid w:val="00A05E96"/>
    <w:rsid w:val="00A068D5"/>
    <w:rsid w:val="00A070A3"/>
    <w:rsid w:val="00A0719B"/>
    <w:rsid w:val="00A0719F"/>
    <w:rsid w:val="00A071E0"/>
    <w:rsid w:val="00A10030"/>
    <w:rsid w:val="00A109DB"/>
    <w:rsid w:val="00A11652"/>
    <w:rsid w:val="00A118B5"/>
    <w:rsid w:val="00A11B88"/>
    <w:rsid w:val="00A12B1D"/>
    <w:rsid w:val="00A12D64"/>
    <w:rsid w:val="00A13036"/>
    <w:rsid w:val="00A13948"/>
    <w:rsid w:val="00A139FA"/>
    <w:rsid w:val="00A13C2D"/>
    <w:rsid w:val="00A13D17"/>
    <w:rsid w:val="00A1417B"/>
    <w:rsid w:val="00A141E6"/>
    <w:rsid w:val="00A15432"/>
    <w:rsid w:val="00A154FA"/>
    <w:rsid w:val="00A156E1"/>
    <w:rsid w:val="00A15BA0"/>
    <w:rsid w:val="00A1608B"/>
    <w:rsid w:val="00A162F8"/>
    <w:rsid w:val="00A172E7"/>
    <w:rsid w:val="00A17845"/>
    <w:rsid w:val="00A20180"/>
    <w:rsid w:val="00A20259"/>
    <w:rsid w:val="00A216E7"/>
    <w:rsid w:val="00A227C6"/>
    <w:rsid w:val="00A22B23"/>
    <w:rsid w:val="00A23288"/>
    <w:rsid w:val="00A23868"/>
    <w:rsid w:val="00A23CEF"/>
    <w:rsid w:val="00A24293"/>
    <w:rsid w:val="00A24A12"/>
    <w:rsid w:val="00A24D2A"/>
    <w:rsid w:val="00A2570C"/>
    <w:rsid w:val="00A258C2"/>
    <w:rsid w:val="00A27D99"/>
    <w:rsid w:val="00A308C7"/>
    <w:rsid w:val="00A31AE1"/>
    <w:rsid w:val="00A31B06"/>
    <w:rsid w:val="00A322FE"/>
    <w:rsid w:val="00A328CD"/>
    <w:rsid w:val="00A32C05"/>
    <w:rsid w:val="00A33252"/>
    <w:rsid w:val="00A334C5"/>
    <w:rsid w:val="00A34155"/>
    <w:rsid w:val="00A35415"/>
    <w:rsid w:val="00A354E2"/>
    <w:rsid w:val="00A3569C"/>
    <w:rsid w:val="00A3629E"/>
    <w:rsid w:val="00A3665F"/>
    <w:rsid w:val="00A37232"/>
    <w:rsid w:val="00A37A03"/>
    <w:rsid w:val="00A40163"/>
    <w:rsid w:val="00A401FA"/>
    <w:rsid w:val="00A41B48"/>
    <w:rsid w:val="00A420C9"/>
    <w:rsid w:val="00A4250B"/>
    <w:rsid w:val="00A42F14"/>
    <w:rsid w:val="00A43CDD"/>
    <w:rsid w:val="00A45117"/>
    <w:rsid w:val="00A45882"/>
    <w:rsid w:val="00A45ACB"/>
    <w:rsid w:val="00A460F4"/>
    <w:rsid w:val="00A4722F"/>
    <w:rsid w:val="00A47285"/>
    <w:rsid w:val="00A47532"/>
    <w:rsid w:val="00A50254"/>
    <w:rsid w:val="00A50DC3"/>
    <w:rsid w:val="00A51E78"/>
    <w:rsid w:val="00A534E4"/>
    <w:rsid w:val="00A53625"/>
    <w:rsid w:val="00A57102"/>
    <w:rsid w:val="00A57B88"/>
    <w:rsid w:val="00A57FAC"/>
    <w:rsid w:val="00A61DB8"/>
    <w:rsid w:val="00A61E81"/>
    <w:rsid w:val="00A621BB"/>
    <w:rsid w:val="00A62710"/>
    <w:rsid w:val="00A640F7"/>
    <w:rsid w:val="00A648FC"/>
    <w:rsid w:val="00A65A51"/>
    <w:rsid w:val="00A66913"/>
    <w:rsid w:val="00A66AFB"/>
    <w:rsid w:val="00A67006"/>
    <w:rsid w:val="00A6761E"/>
    <w:rsid w:val="00A70561"/>
    <w:rsid w:val="00A710A0"/>
    <w:rsid w:val="00A71577"/>
    <w:rsid w:val="00A7157F"/>
    <w:rsid w:val="00A715CA"/>
    <w:rsid w:val="00A71971"/>
    <w:rsid w:val="00A720F7"/>
    <w:rsid w:val="00A7276F"/>
    <w:rsid w:val="00A73DC4"/>
    <w:rsid w:val="00A7407A"/>
    <w:rsid w:val="00A755B3"/>
    <w:rsid w:val="00A75F2D"/>
    <w:rsid w:val="00A77482"/>
    <w:rsid w:val="00A77734"/>
    <w:rsid w:val="00A77865"/>
    <w:rsid w:val="00A77E06"/>
    <w:rsid w:val="00A800FE"/>
    <w:rsid w:val="00A81BD9"/>
    <w:rsid w:val="00A81CE0"/>
    <w:rsid w:val="00A81ED3"/>
    <w:rsid w:val="00A81FB9"/>
    <w:rsid w:val="00A823DF"/>
    <w:rsid w:val="00A82CFD"/>
    <w:rsid w:val="00A8304C"/>
    <w:rsid w:val="00A837DE"/>
    <w:rsid w:val="00A847A8"/>
    <w:rsid w:val="00A847E1"/>
    <w:rsid w:val="00A84807"/>
    <w:rsid w:val="00A84F5B"/>
    <w:rsid w:val="00A853E1"/>
    <w:rsid w:val="00A867FA"/>
    <w:rsid w:val="00A86EC6"/>
    <w:rsid w:val="00A90190"/>
    <w:rsid w:val="00A905D1"/>
    <w:rsid w:val="00A90E4C"/>
    <w:rsid w:val="00A9179F"/>
    <w:rsid w:val="00A91852"/>
    <w:rsid w:val="00A9187B"/>
    <w:rsid w:val="00A91D58"/>
    <w:rsid w:val="00A923B0"/>
    <w:rsid w:val="00A923D2"/>
    <w:rsid w:val="00A92C7A"/>
    <w:rsid w:val="00A9341B"/>
    <w:rsid w:val="00A95C2D"/>
    <w:rsid w:val="00A9644A"/>
    <w:rsid w:val="00A971C3"/>
    <w:rsid w:val="00A973FA"/>
    <w:rsid w:val="00A974B4"/>
    <w:rsid w:val="00A976F2"/>
    <w:rsid w:val="00A97772"/>
    <w:rsid w:val="00A97F26"/>
    <w:rsid w:val="00AA0353"/>
    <w:rsid w:val="00AA039D"/>
    <w:rsid w:val="00AA12F1"/>
    <w:rsid w:val="00AA1E27"/>
    <w:rsid w:val="00AA3324"/>
    <w:rsid w:val="00AA3B76"/>
    <w:rsid w:val="00AA4821"/>
    <w:rsid w:val="00AA4ACC"/>
    <w:rsid w:val="00AA4E84"/>
    <w:rsid w:val="00AA5D49"/>
    <w:rsid w:val="00AA5F76"/>
    <w:rsid w:val="00AA7B26"/>
    <w:rsid w:val="00AB0B91"/>
    <w:rsid w:val="00AB0F14"/>
    <w:rsid w:val="00AB10D0"/>
    <w:rsid w:val="00AB1D69"/>
    <w:rsid w:val="00AB2450"/>
    <w:rsid w:val="00AB258E"/>
    <w:rsid w:val="00AB3208"/>
    <w:rsid w:val="00AB34AC"/>
    <w:rsid w:val="00AB3D7A"/>
    <w:rsid w:val="00AB3E52"/>
    <w:rsid w:val="00AB5193"/>
    <w:rsid w:val="00AB600B"/>
    <w:rsid w:val="00AB639A"/>
    <w:rsid w:val="00AB6813"/>
    <w:rsid w:val="00AB6FE5"/>
    <w:rsid w:val="00AB71A8"/>
    <w:rsid w:val="00AB72C3"/>
    <w:rsid w:val="00AC084F"/>
    <w:rsid w:val="00AC142E"/>
    <w:rsid w:val="00AC1810"/>
    <w:rsid w:val="00AC1B9F"/>
    <w:rsid w:val="00AC4B91"/>
    <w:rsid w:val="00AC7336"/>
    <w:rsid w:val="00AC7C61"/>
    <w:rsid w:val="00AD0057"/>
    <w:rsid w:val="00AD123D"/>
    <w:rsid w:val="00AD16AB"/>
    <w:rsid w:val="00AD34B0"/>
    <w:rsid w:val="00AD369F"/>
    <w:rsid w:val="00AD3C53"/>
    <w:rsid w:val="00AD3FD3"/>
    <w:rsid w:val="00AD42F1"/>
    <w:rsid w:val="00AD4A16"/>
    <w:rsid w:val="00AD5103"/>
    <w:rsid w:val="00AD52EF"/>
    <w:rsid w:val="00AD58D0"/>
    <w:rsid w:val="00AD6045"/>
    <w:rsid w:val="00AD64B7"/>
    <w:rsid w:val="00AD7F1C"/>
    <w:rsid w:val="00AE0403"/>
    <w:rsid w:val="00AE051E"/>
    <w:rsid w:val="00AE066D"/>
    <w:rsid w:val="00AE1B76"/>
    <w:rsid w:val="00AE4408"/>
    <w:rsid w:val="00AE46B9"/>
    <w:rsid w:val="00AE52C7"/>
    <w:rsid w:val="00AE5729"/>
    <w:rsid w:val="00AE5D5B"/>
    <w:rsid w:val="00AE5DA4"/>
    <w:rsid w:val="00AE5E0D"/>
    <w:rsid w:val="00AE5E20"/>
    <w:rsid w:val="00AE6312"/>
    <w:rsid w:val="00AE68D0"/>
    <w:rsid w:val="00AE702C"/>
    <w:rsid w:val="00AE7452"/>
    <w:rsid w:val="00AF07A5"/>
    <w:rsid w:val="00AF0A21"/>
    <w:rsid w:val="00AF1072"/>
    <w:rsid w:val="00AF1347"/>
    <w:rsid w:val="00AF1933"/>
    <w:rsid w:val="00AF1D55"/>
    <w:rsid w:val="00AF2064"/>
    <w:rsid w:val="00AF2A1E"/>
    <w:rsid w:val="00AF2E30"/>
    <w:rsid w:val="00AF3779"/>
    <w:rsid w:val="00AF4EFF"/>
    <w:rsid w:val="00AF5149"/>
    <w:rsid w:val="00AF51F8"/>
    <w:rsid w:val="00AF626C"/>
    <w:rsid w:val="00AF628B"/>
    <w:rsid w:val="00AF6EDA"/>
    <w:rsid w:val="00AF71DE"/>
    <w:rsid w:val="00AF7493"/>
    <w:rsid w:val="00B00A6B"/>
    <w:rsid w:val="00B0108D"/>
    <w:rsid w:val="00B0216B"/>
    <w:rsid w:val="00B02D4B"/>
    <w:rsid w:val="00B04027"/>
    <w:rsid w:val="00B046EA"/>
    <w:rsid w:val="00B04F61"/>
    <w:rsid w:val="00B0548B"/>
    <w:rsid w:val="00B058C0"/>
    <w:rsid w:val="00B059F6"/>
    <w:rsid w:val="00B06834"/>
    <w:rsid w:val="00B07D71"/>
    <w:rsid w:val="00B07F21"/>
    <w:rsid w:val="00B10DBE"/>
    <w:rsid w:val="00B11338"/>
    <w:rsid w:val="00B11765"/>
    <w:rsid w:val="00B117C9"/>
    <w:rsid w:val="00B127F0"/>
    <w:rsid w:val="00B12922"/>
    <w:rsid w:val="00B12973"/>
    <w:rsid w:val="00B12CBD"/>
    <w:rsid w:val="00B12D47"/>
    <w:rsid w:val="00B12ED5"/>
    <w:rsid w:val="00B131A1"/>
    <w:rsid w:val="00B1329E"/>
    <w:rsid w:val="00B134A4"/>
    <w:rsid w:val="00B15085"/>
    <w:rsid w:val="00B159CF"/>
    <w:rsid w:val="00B167CF"/>
    <w:rsid w:val="00B17594"/>
    <w:rsid w:val="00B1786A"/>
    <w:rsid w:val="00B17E87"/>
    <w:rsid w:val="00B209F6"/>
    <w:rsid w:val="00B20E1F"/>
    <w:rsid w:val="00B2195B"/>
    <w:rsid w:val="00B21AA4"/>
    <w:rsid w:val="00B226BB"/>
    <w:rsid w:val="00B22C32"/>
    <w:rsid w:val="00B2352F"/>
    <w:rsid w:val="00B23B36"/>
    <w:rsid w:val="00B24860"/>
    <w:rsid w:val="00B24DFD"/>
    <w:rsid w:val="00B2574D"/>
    <w:rsid w:val="00B2642E"/>
    <w:rsid w:val="00B2741A"/>
    <w:rsid w:val="00B274D4"/>
    <w:rsid w:val="00B30342"/>
    <w:rsid w:val="00B30CF3"/>
    <w:rsid w:val="00B31610"/>
    <w:rsid w:val="00B3168C"/>
    <w:rsid w:val="00B31A3B"/>
    <w:rsid w:val="00B32112"/>
    <w:rsid w:val="00B34953"/>
    <w:rsid w:val="00B36563"/>
    <w:rsid w:val="00B36735"/>
    <w:rsid w:val="00B369FB"/>
    <w:rsid w:val="00B37189"/>
    <w:rsid w:val="00B37B3F"/>
    <w:rsid w:val="00B401EE"/>
    <w:rsid w:val="00B40A35"/>
    <w:rsid w:val="00B40AF3"/>
    <w:rsid w:val="00B40F32"/>
    <w:rsid w:val="00B40F50"/>
    <w:rsid w:val="00B40FCD"/>
    <w:rsid w:val="00B4193A"/>
    <w:rsid w:val="00B41E67"/>
    <w:rsid w:val="00B4253D"/>
    <w:rsid w:val="00B4342E"/>
    <w:rsid w:val="00B441AB"/>
    <w:rsid w:val="00B44E37"/>
    <w:rsid w:val="00B44F21"/>
    <w:rsid w:val="00B45D8C"/>
    <w:rsid w:val="00B47D21"/>
    <w:rsid w:val="00B5017B"/>
    <w:rsid w:val="00B51B6F"/>
    <w:rsid w:val="00B51CF4"/>
    <w:rsid w:val="00B51D5D"/>
    <w:rsid w:val="00B527B9"/>
    <w:rsid w:val="00B52805"/>
    <w:rsid w:val="00B52806"/>
    <w:rsid w:val="00B53055"/>
    <w:rsid w:val="00B53E1D"/>
    <w:rsid w:val="00B543B0"/>
    <w:rsid w:val="00B545F0"/>
    <w:rsid w:val="00B54736"/>
    <w:rsid w:val="00B54A9C"/>
    <w:rsid w:val="00B54CB3"/>
    <w:rsid w:val="00B55A64"/>
    <w:rsid w:val="00B55F1C"/>
    <w:rsid w:val="00B56216"/>
    <w:rsid w:val="00B578DB"/>
    <w:rsid w:val="00B57A8A"/>
    <w:rsid w:val="00B57D3F"/>
    <w:rsid w:val="00B57D7B"/>
    <w:rsid w:val="00B6002C"/>
    <w:rsid w:val="00B61B73"/>
    <w:rsid w:val="00B61F73"/>
    <w:rsid w:val="00B62B5E"/>
    <w:rsid w:val="00B634EA"/>
    <w:rsid w:val="00B6453E"/>
    <w:rsid w:val="00B64596"/>
    <w:rsid w:val="00B65488"/>
    <w:rsid w:val="00B658C3"/>
    <w:rsid w:val="00B66745"/>
    <w:rsid w:val="00B66AA7"/>
    <w:rsid w:val="00B67105"/>
    <w:rsid w:val="00B67457"/>
    <w:rsid w:val="00B67A9A"/>
    <w:rsid w:val="00B702F3"/>
    <w:rsid w:val="00B70982"/>
    <w:rsid w:val="00B70A10"/>
    <w:rsid w:val="00B70ABC"/>
    <w:rsid w:val="00B70F39"/>
    <w:rsid w:val="00B70F60"/>
    <w:rsid w:val="00B71284"/>
    <w:rsid w:val="00B72463"/>
    <w:rsid w:val="00B73160"/>
    <w:rsid w:val="00B73367"/>
    <w:rsid w:val="00B736E2"/>
    <w:rsid w:val="00B750E2"/>
    <w:rsid w:val="00B7545B"/>
    <w:rsid w:val="00B757CB"/>
    <w:rsid w:val="00B76D58"/>
    <w:rsid w:val="00B76EA0"/>
    <w:rsid w:val="00B76FCE"/>
    <w:rsid w:val="00B77010"/>
    <w:rsid w:val="00B77122"/>
    <w:rsid w:val="00B77D7A"/>
    <w:rsid w:val="00B77FD7"/>
    <w:rsid w:val="00B80DDE"/>
    <w:rsid w:val="00B80F42"/>
    <w:rsid w:val="00B82296"/>
    <w:rsid w:val="00B823E6"/>
    <w:rsid w:val="00B82767"/>
    <w:rsid w:val="00B8360B"/>
    <w:rsid w:val="00B847CC"/>
    <w:rsid w:val="00B853EC"/>
    <w:rsid w:val="00B858B1"/>
    <w:rsid w:val="00B86058"/>
    <w:rsid w:val="00B86ABA"/>
    <w:rsid w:val="00B87662"/>
    <w:rsid w:val="00B877AF"/>
    <w:rsid w:val="00B87BD1"/>
    <w:rsid w:val="00B90195"/>
    <w:rsid w:val="00B90904"/>
    <w:rsid w:val="00B9157C"/>
    <w:rsid w:val="00B92990"/>
    <w:rsid w:val="00B94A3D"/>
    <w:rsid w:val="00B94CD0"/>
    <w:rsid w:val="00B94DEB"/>
    <w:rsid w:val="00B94E9F"/>
    <w:rsid w:val="00B9533B"/>
    <w:rsid w:val="00B95CFA"/>
    <w:rsid w:val="00B96F56"/>
    <w:rsid w:val="00BA01CC"/>
    <w:rsid w:val="00BA045C"/>
    <w:rsid w:val="00BA07C3"/>
    <w:rsid w:val="00BA08B4"/>
    <w:rsid w:val="00BA0FCA"/>
    <w:rsid w:val="00BA0FEE"/>
    <w:rsid w:val="00BA1453"/>
    <w:rsid w:val="00BA1790"/>
    <w:rsid w:val="00BA27B5"/>
    <w:rsid w:val="00BA2D91"/>
    <w:rsid w:val="00BA39B1"/>
    <w:rsid w:val="00BA3FA3"/>
    <w:rsid w:val="00BA4EEA"/>
    <w:rsid w:val="00BA5212"/>
    <w:rsid w:val="00BA537C"/>
    <w:rsid w:val="00BA546C"/>
    <w:rsid w:val="00BA5A0F"/>
    <w:rsid w:val="00BA7072"/>
    <w:rsid w:val="00BA72A3"/>
    <w:rsid w:val="00BA75C3"/>
    <w:rsid w:val="00BA7E05"/>
    <w:rsid w:val="00BB050D"/>
    <w:rsid w:val="00BB2698"/>
    <w:rsid w:val="00BB29F4"/>
    <w:rsid w:val="00BB309F"/>
    <w:rsid w:val="00BB33E1"/>
    <w:rsid w:val="00BB4380"/>
    <w:rsid w:val="00BB54AE"/>
    <w:rsid w:val="00BB7204"/>
    <w:rsid w:val="00BB7232"/>
    <w:rsid w:val="00BB7627"/>
    <w:rsid w:val="00BC0342"/>
    <w:rsid w:val="00BC0A08"/>
    <w:rsid w:val="00BC16CF"/>
    <w:rsid w:val="00BC2199"/>
    <w:rsid w:val="00BC27AF"/>
    <w:rsid w:val="00BC2F5B"/>
    <w:rsid w:val="00BC4BAA"/>
    <w:rsid w:val="00BC4E14"/>
    <w:rsid w:val="00BC57E4"/>
    <w:rsid w:val="00BC586E"/>
    <w:rsid w:val="00BC5A0F"/>
    <w:rsid w:val="00BC5E83"/>
    <w:rsid w:val="00BC7839"/>
    <w:rsid w:val="00BC7A9E"/>
    <w:rsid w:val="00BC7B53"/>
    <w:rsid w:val="00BC7EAC"/>
    <w:rsid w:val="00BD0654"/>
    <w:rsid w:val="00BD0AE4"/>
    <w:rsid w:val="00BD0FAB"/>
    <w:rsid w:val="00BD12FA"/>
    <w:rsid w:val="00BD1489"/>
    <w:rsid w:val="00BD17F2"/>
    <w:rsid w:val="00BD2146"/>
    <w:rsid w:val="00BD23E1"/>
    <w:rsid w:val="00BD2BD3"/>
    <w:rsid w:val="00BD2DF0"/>
    <w:rsid w:val="00BD394F"/>
    <w:rsid w:val="00BD4259"/>
    <w:rsid w:val="00BD4471"/>
    <w:rsid w:val="00BD46A4"/>
    <w:rsid w:val="00BD4CF4"/>
    <w:rsid w:val="00BD5BAA"/>
    <w:rsid w:val="00BD66CA"/>
    <w:rsid w:val="00BD68B9"/>
    <w:rsid w:val="00BD692C"/>
    <w:rsid w:val="00BD6972"/>
    <w:rsid w:val="00BD6CA1"/>
    <w:rsid w:val="00BD717E"/>
    <w:rsid w:val="00BD765E"/>
    <w:rsid w:val="00BD78DA"/>
    <w:rsid w:val="00BE028C"/>
    <w:rsid w:val="00BE2379"/>
    <w:rsid w:val="00BE26ED"/>
    <w:rsid w:val="00BE26F0"/>
    <w:rsid w:val="00BE315A"/>
    <w:rsid w:val="00BE56DA"/>
    <w:rsid w:val="00BE6467"/>
    <w:rsid w:val="00BE792A"/>
    <w:rsid w:val="00BE7C87"/>
    <w:rsid w:val="00BE7D9B"/>
    <w:rsid w:val="00BE7F31"/>
    <w:rsid w:val="00BF0DC1"/>
    <w:rsid w:val="00BF1ED2"/>
    <w:rsid w:val="00BF26C2"/>
    <w:rsid w:val="00BF40BD"/>
    <w:rsid w:val="00BF45BB"/>
    <w:rsid w:val="00BF4717"/>
    <w:rsid w:val="00BF68C4"/>
    <w:rsid w:val="00BF74A5"/>
    <w:rsid w:val="00BF7AF9"/>
    <w:rsid w:val="00BF7B99"/>
    <w:rsid w:val="00BF7E9A"/>
    <w:rsid w:val="00C00BA3"/>
    <w:rsid w:val="00C0235D"/>
    <w:rsid w:val="00C02DFB"/>
    <w:rsid w:val="00C02E41"/>
    <w:rsid w:val="00C0341B"/>
    <w:rsid w:val="00C03A91"/>
    <w:rsid w:val="00C04040"/>
    <w:rsid w:val="00C0408D"/>
    <w:rsid w:val="00C043B3"/>
    <w:rsid w:val="00C04F01"/>
    <w:rsid w:val="00C059E8"/>
    <w:rsid w:val="00C05FC9"/>
    <w:rsid w:val="00C06EAA"/>
    <w:rsid w:val="00C078FC"/>
    <w:rsid w:val="00C07CB7"/>
    <w:rsid w:val="00C10C1F"/>
    <w:rsid w:val="00C11E33"/>
    <w:rsid w:val="00C12364"/>
    <w:rsid w:val="00C143B2"/>
    <w:rsid w:val="00C149D4"/>
    <w:rsid w:val="00C153E1"/>
    <w:rsid w:val="00C15F46"/>
    <w:rsid w:val="00C160CF"/>
    <w:rsid w:val="00C162D5"/>
    <w:rsid w:val="00C1666A"/>
    <w:rsid w:val="00C169CA"/>
    <w:rsid w:val="00C174A6"/>
    <w:rsid w:val="00C17D8B"/>
    <w:rsid w:val="00C17F58"/>
    <w:rsid w:val="00C201CC"/>
    <w:rsid w:val="00C20F85"/>
    <w:rsid w:val="00C2139A"/>
    <w:rsid w:val="00C2191D"/>
    <w:rsid w:val="00C222CA"/>
    <w:rsid w:val="00C22DBF"/>
    <w:rsid w:val="00C22EF4"/>
    <w:rsid w:val="00C2310A"/>
    <w:rsid w:val="00C231DE"/>
    <w:rsid w:val="00C232F7"/>
    <w:rsid w:val="00C23751"/>
    <w:rsid w:val="00C23FEA"/>
    <w:rsid w:val="00C25731"/>
    <w:rsid w:val="00C25A1B"/>
    <w:rsid w:val="00C27376"/>
    <w:rsid w:val="00C274F4"/>
    <w:rsid w:val="00C27FA4"/>
    <w:rsid w:val="00C301B8"/>
    <w:rsid w:val="00C3078E"/>
    <w:rsid w:val="00C3089C"/>
    <w:rsid w:val="00C312FF"/>
    <w:rsid w:val="00C31D92"/>
    <w:rsid w:val="00C31E98"/>
    <w:rsid w:val="00C32592"/>
    <w:rsid w:val="00C33012"/>
    <w:rsid w:val="00C3309C"/>
    <w:rsid w:val="00C3315E"/>
    <w:rsid w:val="00C3407C"/>
    <w:rsid w:val="00C34A01"/>
    <w:rsid w:val="00C34E23"/>
    <w:rsid w:val="00C35565"/>
    <w:rsid w:val="00C35AF4"/>
    <w:rsid w:val="00C363C6"/>
    <w:rsid w:val="00C3641C"/>
    <w:rsid w:val="00C368F0"/>
    <w:rsid w:val="00C37F29"/>
    <w:rsid w:val="00C40C47"/>
    <w:rsid w:val="00C40D05"/>
    <w:rsid w:val="00C41304"/>
    <w:rsid w:val="00C41FD3"/>
    <w:rsid w:val="00C43B38"/>
    <w:rsid w:val="00C43B42"/>
    <w:rsid w:val="00C43F98"/>
    <w:rsid w:val="00C443DB"/>
    <w:rsid w:val="00C447C9"/>
    <w:rsid w:val="00C44B6E"/>
    <w:rsid w:val="00C457D2"/>
    <w:rsid w:val="00C45A06"/>
    <w:rsid w:val="00C461E4"/>
    <w:rsid w:val="00C463AE"/>
    <w:rsid w:val="00C4686F"/>
    <w:rsid w:val="00C47A4F"/>
    <w:rsid w:val="00C47C3E"/>
    <w:rsid w:val="00C47DB6"/>
    <w:rsid w:val="00C52B33"/>
    <w:rsid w:val="00C52D89"/>
    <w:rsid w:val="00C52E11"/>
    <w:rsid w:val="00C53D84"/>
    <w:rsid w:val="00C56C27"/>
    <w:rsid w:val="00C56FA4"/>
    <w:rsid w:val="00C60253"/>
    <w:rsid w:val="00C60C0D"/>
    <w:rsid w:val="00C6129E"/>
    <w:rsid w:val="00C6185A"/>
    <w:rsid w:val="00C61E55"/>
    <w:rsid w:val="00C62003"/>
    <w:rsid w:val="00C6258E"/>
    <w:rsid w:val="00C6375B"/>
    <w:rsid w:val="00C63E19"/>
    <w:rsid w:val="00C63E8E"/>
    <w:rsid w:val="00C64591"/>
    <w:rsid w:val="00C6621B"/>
    <w:rsid w:val="00C66542"/>
    <w:rsid w:val="00C66DB5"/>
    <w:rsid w:val="00C678FC"/>
    <w:rsid w:val="00C709A8"/>
    <w:rsid w:val="00C7168F"/>
    <w:rsid w:val="00C71DAB"/>
    <w:rsid w:val="00C72942"/>
    <w:rsid w:val="00C72E80"/>
    <w:rsid w:val="00C73561"/>
    <w:rsid w:val="00C73D70"/>
    <w:rsid w:val="00C7511E"/>
    <w:rsid w:val="00C7561B"/>
    <w:rsid w:val="00C75DD9"/>
    <w:rsid w:val="00C774BC"/>
    <w:rsid w:val="00C777CD"/>
    <w:rsid w:val="00C77849"/>
    <w:rsid w:val="00C778BD"/>
    <w:rsid w:val="00C80B2F"/>
    <w:rsid w:val="00C8196B"/>
    <w:rsid w:val="00C8224E"/>
    <w:rsid w:val="00C82A06"/>
    <w:rsid w:val="00C82C3C"/>
    <w:rsid w:val="00C83058"/>
    <w:rsid w:val="00C83B63"/>
    <w:rsid w:val="00C83C4E"/>
    <w:rsid w:val="00C8597B"/>
    <w:rsid w:val="00C86B83"/>
    <w:rsid w:val="00C86E9F"/>
    <w:rsid w:val="00C870FA"/>
    <w:rsid w:val="00C8716E"/>
    <w:rsid w:val="00C90196"/>
    <w:rsid w:val="00C902F9"/>
    <w:rsid w:val="00C90368"/>
    <w:rsid w:val="00C90AF1"/>
    <w:rsid w:val="00C926AA"/>
    <w:rsid w:val="00C93592"/>
    <w:rsid w:val="00C93660"/>
    <w:rsid w:val="00C94567"/>
    <w:rsid w:val="00C9475C"/>
    <w:rsid w:val="00C9576C"/>
    <w:rsid w:val="00C978DE"/>
    <w:rsid w:val="00CA276D"/>
    <w:rsid w:val="00CA279A"/>
    <w:rsid w:val="00CA2829"/>
    <w:rsid w:val="00CA2CA4"/>
    <w:rsid w:val="00CA2FB1"/>
    <w:rsid w:val="00CA3A6B"/>
    <w:rsid w:val="00CA4D18"/>
    <w:rsid w:val="00CA4F4A"/>
    <w:rsid w:val="00CA525E"/>
    <w:rsid w:val="00CA5931"/>
    <w:rsid w:val="00CA59DD"/>
    <w:rsid w:val="00CA5C1C"/>
    <w:rsid w:val="00CA5C67"/>
    <w:rsid w:val="00CA63CF"/>
    <w:rsid w:val="00CA6E1B"/>
    <w:rsid w:val="00CA6E6E"/>
    <w:rsid w:val="00CA7371"/>
    <w:rsid w:val="00CA7437"/>
    <w:rsid w:val="00CB0E2F"/>
    <w:rsid w:val="00CB12C7"/>
    <w:rsid w:val="00CB12C8"/>
    <w:rsid w:val="00CB21DB"/>
    <w:rsid w:val="00CB24E9"/>
    <w:rsid w:val="00CB25D3"/>
    <w:rsid w:val="00CB27E2"/>
    <w:rsid w:val="00CB28F9"/>
    <w:rsid w:val="00CB31B7"/>
    <w:rsid w:val="00CB3327"/>
    <w:rsid w:val="00CB4869"/>
    <w:rsid w:val="00CB495E"/>
    <w:rsid w:val="00CB4B93"/>
    <w:rsid w:val="00CB5085"/>
    <w:rsid w:val="00CB551C"/>
    <w:rsid w:val="00CB63F5"/>
    <w:rsid w:val="00CB655D"/>
    <w:rsid w:val="00CB68AC"/>
    <w:rsid w:val="00CB71A2"/>
    <w:rsid w:val="00CB7446"/>
    <w:rsid w:val="00CB7BFC"/>
    <w:rsid w:val="00CB7D42"/>
    <w:rsid w:val="00CC0954"/>
    <w:rsid w:val="00CC1130"/>
    <w:rsid w:val="00CC25A4"/>
    <w:rsid w:val="00CC3BB1"/>
    <w:rsid w:val="00CC4E64"/>
    <w:rsid w:val="00CC5CAE"/>
    <w:rsid w:val="00CC6901"/>
    <w:rsid w:val="00CC7184"/>
    <w:rsid w:val="00CD1437"/>
    <w:rsid w:val="00CD159D"/>
    <w:rsid w:val="00CD25FB"/>
    <w:rsid w:val="00CD2711"/>
    <w:rsid w:val="00CD2EDE"/>
    <w:rsid w:val="00CD307E"/>
    <w:rsid w:val="00CD42F2"/>
    <w:rsid w:val="00CD4915"/>
    <w:rsid w:val="00CD4AEC"/>
    <w:rsid w:val="00CD4D37"/>
    <w:rsid w:val="00CD4DAA"/>
    <w:rsid w:val="00CD53E5"/>
    <w:rsid w:val="00CD693F"/>
    <w:rsid w:val="00CE0D73"/>
    <w:rsid w:val="00CE0F9C"/>
    <w:rsid w:val="00CE17E7"/>
    <w:rsid w:val="00CE1BB3"/>
    <w:rsid w:val="00CE1CE8"/>
    <w:rsid w:val="00CE2005"/>
    <w:rsid w:val="00CE2724"/>
    <w:rsid w:val="00CE2859"/>
    <w:rsid w:val="00CE2F23"/>
    <w:rsid w:val="00CE32EB"/>
    <w:rsid w:val="00CE3DCC"/>
    <w:rsid w:val="00CE4759"/>
    <w:rsid w:val="00CE55E1"/>
    <w:rsid w:val="00CE6EF4"/>
    <w:rsid w:val="00CE72AB"/>
    <w:rsid w:val="00CE75D5"/>
    <w:rsid w:val="00CE7B13"/>
    <w:rsid w:val="00CF0014"/>
    <w:rsid w:val="00CF025F"/>
    <w:rsid w:val="00CF07C2"/>
    <w:rsid w:val="00CF1AA9"/>
    <w:rsid w:val="00CF1FFE"/>
    <w:rsid w:val="00CF2F7C"/>
    <w:rsid w:val="00CF2FD2"/>
    <w:rsid w:val="00CF3DA2"/>
    <w:rsid w:val="00CF5249"/>
    <w:rsid w:val="00CF6391"/>
    <w:rsid w:val="00CF6494"/>
    <w:rsid w:val="00CF653E"/>
    <w:rsid w:val="00CF726B"/>
    <w:rsid w:val="00D008CA"/>
    <w:rsid w:val="00D02F46"/>
    <w:rsid w:val="00D03468"/>
    <w:rsid w:val="00D03F29"/>
    <w:rsid w:val="00D04D24"/>
    <w:rsid w:val="00D050F4"/>
    <w:rsid w:val="00D05877"/>
    <w:rsid w:val="00D06290"/>
    <w:rsid w:val="00D06516"/>
    <w:rsid w:val="00D06ADE"/>
    <w:rsid w:val="00D074FE"/>
    <w:rsid w:val="00D07CAC"/>
    <w:rsid w:val="00D103CA"/>
    <w:rsid w:val="00D10D13"/>
    <w:rsid w:val="00D11606"/>
    <w:rsid w:val="00D1166F"/>
    <w:rsid w:val="00D118CE"/>
    <w:rsid w:val="00D12B05"/>
    <w:rsid w:val="00D142DB"/>
    <w:rsid w:val="00D14BFD"/>
    <w:rsid w:val="00D14D31"/>
    <w:rsid w:val="00D15039"/>
    <w:rsid w:val="00D15774"/>
    <w:rsid w:val="00D15AEE"/>
    <w:rsid w:val="00D15DE6"/>
    <w:rsid w:val="00D163C1"/>
    <w:rsid w:val="00D16678"/>
    <w:rsid w:val="00D2093B"/>
    <w:rsid w:val="00D20EFA"/>
    <w:rsid w:val="00D217AE"/>
    <w:rsid w:val="00D22281"/>
    <w:rsid w:val="00D224C2"/>
    <w:rsid w:val="00D22E47"/>
    <w:rsid w:val="00D22F28"/>
    <w:rsid w:val="00D239BB"/>
    <w:rsid w:val="00D24138"/>
    <w:rsid w:val="00D247CC"/>
    <w:rsid w:val="00D247E9"/>
    <w:rsid w:val="00D24828"/>
    <w:rsid w:val="00D267D6"/>
    <w:rsid w:val="00D2693F"/>
    <w:rsid w:val="00D26A6C"/>
    <w:rsid w:val="00D26B81"/>
    <w:rsid w:val="00D26F2F"/>
    <w:rsid w:val="00D27893"/>
    <w:rsid w:val="00D30650"/>
    <w:rsid w:val="00D306BF"/>
    <w:rsid w:val="00D30D35"/>
    <w:rsid w:val="00D30FAE"/>
    <w:rsid w:val="00D3190F"/>
    <w:rsid w:val="00D319FA"/>
    <w:rsid w:val="00D33368"/>
    <w:rsid w:val="00D33C24"/>
    <w:rsid w:val="00D342A7"/>
    <w:rsid w:val="00D34CD3"/>
    <w:rsid w:val="00D34DE8"/>
    <w:rsid w:val="00D35A3F"/>
    <w:rsid w:val="00D35CB2"/>
    <w:rsid w:val="00D35D30"/>
    <w:rsid w:val="00D35E20"/>
    <w:rsid w:val="00D37641"/>
    <w:rsid w:val="00D37B9F"/>
    <w:rsid w:val="00D37BC1"/>
    <w:rsid w:val="00D40AED"/>
    <w:rsid w:val="00D41373"/>
    <w:rsid w:val="00D4159F"/>
    <w:rsid w:val="00D41D99"/>
    <w:rsid w:val="00D42859"/>
    <w:rsid w:val="00D43C08"/>
    <w:rsid w:val="00D4431A"/>
    <w:rsid w:val="00D4511C"/>
    <w:rsid w:val="00D45F10"/>
    <w:rsid w:val="00D46045"/>
    <w:rsid w:val="00D46118"/>
    <w:rsid w:val="00D46E80"/>
    <w:rsid w:val="00D472D3"/>
    <w:rsid w:val="00D4792A"/>
    <w:rsid w:val="00D501EF"/>
    <w:rsid w:val="00D5059D"/>
    <w:rsid w:val="00D5105A"/>
    <w:rsid w:val="00D51169"/>
    <w:rsid w:val="00D51A56"/>
    <w:rsid w:val="00D54450"/>
    <w:rsid w:val="00D5577B"/>
    <w:rsid w:val="00D55CF4"/>
    <w:rsid w:val="00D55E63"/>
    <w:rsid w:val="00D56131"/>
    <w:rsid w:val="00D57328"/>
    <w:rsid w:val="00D57E7D"/>
    <w:rsid w:val="00D60154"/>
    <w:rsid w:val="00D61344"/>
    <w:rsid w:val="00D618D4"/>
    <w:rsid w:val="00D61C49"/>
    <w:rsid w:val="00D61DAE"/>
    <w:rsid w:val="00D624A8"/>
    <w:rsid w:val="00D628FF"/>
    <w:rsid w:val="00D645EF"/>
    <w:rsid w:val="00D64851"/>
    <w:rsid w:val="00D64945"/>
    <w:rsid w:val="00D64A8F"/>
    <w:rsid w:val="00D64F72"/>
    <w:rsid w:val="00D652C3"/>
    <w:rsid w:val="00D654A7"/>
    <w:rsid w:val="00D655DE"/>
    <w:rsid w:val="00D65FA2"/>
    <w:rsid w:val="00D66316"/>
    <w:rsid w:val="00D6706D"/>
    <w:rsid w:val="00D6760B"/>
    <w:rsid w:val="00D704D4"/>
    <w:rsid w:val="00D70DAB"/>
    <w:rsid w:val="00D71583"/>
    <w:rsid w:val="00D71A5E"/>
    <w:rsid w:val="00D72F81"/>
    <w:rsid w:val="00D7361C"/>
    <w:rsid w:val="00D7390A"/>
    <w:rsid w:val="00D73B5A"/>
    <w:rsid w:val="00D74A2E"/>
    <w:rsid w:val="00D7571B"/>
    <w:rsid w:val="00D76C98"/>
    <w:rsid w:val="00D80472"/>
    <w:rsid w:val="00D805E1"/>
    <w:rsid w:val="00D813E8"/>
    <w:rsid w:val="00D81666"/>
    <w:rsid w:val="00D81B88"/>
    <w:rsid w:val="00D81DD7"/>
    <w:rsid w:val="00D82274"/>
    <w:rsid w:val="00D82765"/>
    <w:rsid w:val="00D82A69"/>
    <w:rsid w:val="00D83AB0"/>
    <w:rsid w:val="00D845DC"/>
    <w:rsid w:val="00D84940"/>
    <w:rsid w:val="00D84980"/>
    <w:rsid w:val="00D84C76"/>
    <w:rsid w:val="00D84CD3"/>
    <w:rsid w:val="00D8530E"/>
    <w:rsid w:val="00D85521"/>
    <w:rsid w:val="00D856E0"/>
    <w:rsid w:val="00D8600C"/>
    <w:rsid w:val="00D866E1"/>
    <w:rsid w:val="00D86834"/>
    <w:rsid w:val="00D8770A"/>
    <w:rsid w:val="00D879A7"/>
    <w:rsid w:val="00D87AA9"/>
    <w:rsid w:val="00D87F70"/>
    <w:rsid w:val="00D91E46"/>
    <w:rsid w:val="00D92638"/>
    <w:rsid w:val="00D92A9C"/>
    <w:rsid w:val="00D9339E"/>
    <w:rsid w:val="00D93EFE"/>
    <w:rsid w:val="00D93FF2"/>
    <w:rsid w:val="00D94421"/>
    <w:rsid w:val="00D94C1D"/>
    <w:rsid w:val="00D974E2"/>
    <w:rsid w:val="00DA1058"/>
    <w:rsid w:val="00DA1073"/>
    <w:rsid w:val="00DA13DC"/>
    <w:rsid w:val="00DA2355"/>
    <w:rsid w:val="00DA2510"/>
    <w:rsid w:val="00DA26C8"/>
    <w:rsid w:val="00DA2F9A"/>
    <w:rsid w:val="00DA3110"/>
    <w:rsid w:val="00DA4E9B"/>
    <w:rsid w:val="00DA5016"/>
    <w:rsid w:val="00DA5A2E"/>
    <w:rsid w:val="00DA5FE5"/>
    <w:rsid w:val="00DA6677"/>
    <w:rsid w:val="00DA6B86"/>
    <w:rsid w:val="00DA7ADE"/>
    <w:rsid w:val="00DB04A9"/>
    <w:rsid w:val="00DB081D"/>
    <w:rsid w:val="00DB1299"/>
    <w:rsid w:val="00DB13E4"/>
    <w:rsid w:val="00DB175B"/>
    <w:rsid w:val="00DB202C"/>
    <w:rsid w:val="00DB2F50"/>
    <w:rsid w:val="00DB3714"/>
    <w:rsid w:val="00DB38FC"/>
    <w:rsid w:val="00DB4D9B"/>
    <w:rsid w:val="00DB5B3B"/>
    <w:rsid w:val="00DB62F7"/>
    <w:rsid w:val="00DB74E4"/>
    <w:rsid w:val="00DB75D9"/>
    <w:rsid w:val="00DB7723"/>
    <w:rsid w:val="00DB781E"/>
    <w:rsid w:val="00DC217B"/>
    <w:rsid w:val="00DC3AC9"/>
    <w:rsid w:val="00DC4C6F"/>
    <w:rsid w:val="00DC6E77"/>
    <w:rsid w:val="00DC7AA2"/>
    <w:rsid w:val="00DD0267"/>
    <w:rsid w:val="00DD05AD"/>
    <w:rsid w:val="00DD06DF"/>
    <w:rsid w:val="00DD10A6"/>
    <w:rsid w:val="00DD1151"/>
    <w:rsid w:val="00DD2CDD"/>
    <w:rsid w:val="00DD2FFA"/>
    <w:rsid w:val="00DD3074"/>
    <w:rsid w:val="00DD3D8C"/>
    <w:rsid w:val="00DD48E9"/>
    <w:rsid w:val="00DD5939"/>
    <w:rsid w:val="00DD5AE0"/>
    <w:rsid w:val="00DD5DF6"/>
    <w:rsid w:val="00DD674A"/>
    <w:rsid w:val="00DD6F1C"/>
    <w:rsid w:val="00DD7554"/>
    <w:rsid w:val="00DE0F59"/>
    <w:rsid w:val="00DE16C2"/>
    <w:rsid w:val="00DE1BE9"/>
    <w:rsid w:val="00DE1F25"/>
    <w:rsid w:val="00DE23C6"/>
    <w:rsid w:val="00DE2D04"/>
    <w:rsid w:val="00DE2F82"/>
    <w:rsid w:val="00DE329E"/>
    <w:rsid w:val="00DE3A22"/>
    <w:rsid w:val="00DE3F0A"/>
    <w:rsid w:val="00DE4046"/>
    <w:rsid w:val="00DE4D16"/>
    <w:rsid w:val="00DE61D3"/>
    <w:rsid w:val="00DE6449"/>
    <w:rsid w:val="00DE6732"/>
    <w:rsid w:val="00DF1FD9"/>
    <w:rsid w:val="00DF2651"/>
    <w:rsid w:val="00DF37EC"/>
    <w:rsid w:val="00DF3AA7"/>
    <w:rsid w:val="00DF4200"/>
    <w:rsid w:val="00DF65E1"/>
    <w:rsid w:val="00DF6A95"/>
    <w:rsid w:val="00DF6AC8"/>
    <w:rsid w:val="00DF6E06"/>
    <w:rsid w:val="00DF703D"/>
    <w:rsid w:val="00E0065A"/>
    <w:rsid w:val="00E00D29"/>
    <w:rsid w:val="00E0150A"/>
    <w:rsid w:val="00E036E4"/>
    <w:rsid w:val="00E0394A"/>
    <w:rsid w:val="00E03986"/>
    <w:rsid w:val="00E10EC0"/>
    <w:rsid w:val="00E10FF5"/>
    <w:rsid w:val="00E129EA"/>
    <w:rsid w:val="00E13142"/>
    <w:rsid w:val="00E139D0"/>
    <w:rsid w:val="00E13C30"/>
    <w:rsid w:val="00E13D01"/>
    <w:rsid w:val="00E13F6B"/>
    <w:rsid w:val="00E15C2E"/>
    <w:rsid w:val="00E17664"/>
    <w:rsid w:val="00E17EDA"/>
    <w:rsid w:val="00E205A1"/>
    <w:rsid w:val="00E209BB"/>
    <w:rsid w:val="00E20EC8"/>
    <w:rsid w:val="00E214DB"/>
    <w:rsid w:val="00E21D9C"/>
    <w:rsid w:val="00E2230B"/>
    <w:rsid w:val="00E225A3"/>
    <w:rsid w:val="00E22A8F"/>
    <w:rsid w:val="00E230AB"/>
    <w:rsid w:val="00E2471F"/>
    <w:rsid w:val="00E249F7"/>
    <w:rsid w:val="00E2682F"/>
    <w:rsid w:val="00E30969"/>
    <w:rsid w:val="00E30E17"/>
    <w:rsid w:val="00E30E3D"/>
    <w:rsid w:val="00E31B35"/>
    <w:rsid w:val="00E3373F"/>
    <w:rsid w:val="00E33AA3"/>
    <w:rsid w:val="00E33BF2"/>
    <w:rsid w:val="00E33C17"/>
    <w:rsid w:val="00E33EBB"/>
    <w:rsid w:val="00E33F50"/>
    <w:rsid w:val="00E35256"/>
    <w:rsid w:val="00E35291"/>
    <w:rsid w:val="00E35C5D"/>
    <w:rsid w:val="00E36DD3"/>
    <w:rsid w:val="00E37421"/>
    <w:rsid w:val="00E3753E"/>
    <w:rsid w:val="00E3772C"/>
    <w:rsid w:val="00E37A58"/>
    <w:rsid w:val="00E404D2"/>
    <w:rsid w:val="00E40595"/>
    <w:rsid w:val="00E4132D"/>
    <w:rsid w:val="00E421D0"/>
    <w:rsid w:val="00E424C6"/>
    <w:rsid w:val="00E426D5"/>
    <w:rsid w:val="00E42BD7"/>
    <w:rsid w:val="00E43ADD"/>
    <w:rsid w:val="00E43BE0"/>
    <w:rsid w:val="00E449AC"/>
    <w:rsid w:val="00E44E36"/>
    <w:rsid w:val="00E44FAA"/>
    <w:rsid w:val="00E45185"/>
    <w:rsid w:val="00E451C5"/>
    <w:rsid w:val="00E4602E"/>
    <w:rsid w:val="00E46091"/>
    <w:rsid w:val="00E46B34"/>
    <w:rsid w:val="00E46F0F"/>
    <w:rsid w:val="00E4799D"/>
    <w:rsid w:val="00E47AF4"/>
    <w:rsid w:val="00E5133E"/>
    <w:rsid w:val="00E51EC2"/>
    <w:rsid w:val="00E52D1A"/>
    <w:rsid w:val="00E52FC6"/>
    <w:rsid w:val="00E53299"/>
    <w:rsid w:val="00E534AC"/>
    <w:rsid w:val="00E5357B"/>
    <w:rsid w:val="00E54606"/>
    <w:rsid w:val="00E54EB8"/>
    <w:rsid w:val="00E55108"/>
    <w:rsid w:val="00E55466"/>
    <w:rsid w:val="00E55D53"/>
    <w:rsid w:val="00E571B7"/>
    <w:rsid w:val="00E57AF3"/>
    <w:rsid w:val="00E60886"/>
    <w:rsid w:val="00E613DA"/>
    <w:rsid w:val="00E615F6"/>
    <w:rsid w:val="00E62634"/>
    <w:rsid w:val="00E62981"/>
    <w:rsid w:val="00E62F41"/>
    <w:rsid w:val="00E63084"/>
    <w:rsid w:val="00E637D0"/>
    <w:rsid w:val="00E64A3E"/>
    <w:rsid w:val="00E65012"/>
    <w:rsid w:val="00E65648"/>
    <w:rsid w:val="00E65E52"/>
    <w:rsid w:val="00E66868"/>
    <w:rsid w:val="00E66C78"/>
    <w:rsid w:val="00E670C5"/>
    <w:rsid w:val="00E67588"/>
    <w:rsid w:val="00E701F8"/>
    <w:rsid w:val="00E70CA4"/>
    <w:rsid w:val="00E710E1"/>
    <w:rsid w:val="00E716B7"/>
    <w:rsid w:val="00E727F7"/>
    <w:rsid w:val="00E72DBD"/>
    <w:rsid w:val="00E74256"/>
    <w:rsid w:val="00E7505E"/>
    <w:rsid w:val="00E752FF"/>
    <w:rsid w:val="00E75661"/>
    <w:rsid w:val="00E75866"/>
    <w:rsid w:val="00E75AED"/>
    <w:rsid w:val="00E75BEC"/>
    <w:rsid w:val="00E774C0"/>
    <w:rsid w:val="00E77613"/>
    <w:rsid w:val="00E7783F"/>
    <w:rsid w:val="00E77C32"/>
    <w:rsid w:val="00E80FCD"/>
    <w:rsid w:val="00E81AC9"/>
    <w:rsid w:val="00E81B84"/>
    <w:rsid w:val="00E81F49"/>
    <w:rsid w:val="00E82136"/>
    <w:rsid w:val="00E836E5"/>
    <w:rsid w:val="00E83ED0"/>
    <w:rsid w:val="00E83F83"/>
    <w:rsid w:val="00E844B4"/>
    <w:rsid w:val="00E84BC0"/>
    <w:rsid w:val="00E84F6A"/>
    <w:rsid w:val="00E850C2"/>
    <w:rsid w:val="00E854F3"/>
    <w:rsid w:val="00E85894"/>
    <w:rsid w:val="00E85ED8"/>
    <w:rsid w:val="00E86560"/>
    <w:rsid w:val="00E865BA"/>
    <w:rsid w:val="00E86FFB"/>
    <w:rsid w:val="00E878D7"/>
    <w:rsid w:val="00E87B07"/>
    <w:rsid w:val="00E9182B"/>
    <w:rsid w:val="00E91D86"/>
    <w:rsid w:val="00E91D98"/>
    <w:rsid w:val="00E927E8"/>
    <w:rsid w:val="00E92C0B"/>
    <w:rsid w:val="00E943AE"/>
    <w:rsid w:val="00E94755"/>
    <w:rsid w:val="00E94983"/>
    <w:rsid w:val="00E94A32"/>
    <w:rsid w:val="00E94B7F"/>
    <w:rsid w:val="00E94D4C"/>
    <w:rsid w:val="00E9508B"/>
    <w:rsid w:val="00E9584E"/>
    <w:rsid w:val="00EA03DF"/>
    <w:rsid w:val="00EA137E"/>
    <w:rsid w:val="00EA23BE"/>
    <w:rsid w:val="00EA23ED"/>
    <w:rsid w:val="00EA2A39"/>
    <w:rsid w:val="00EA30AB"/>
    <w:rsid w:val="00EA38DB"/>
    <w:rsid w:val="00EA3D62"/>
    <w:rsid w:val="00EA4BEF"/>
    <w:rsid w:val="00EA5497"/>
    <w:rsid w:val="00EA56FE"/>
    <w:rsid w:val="00EA6924"/>
    <w:rsid w:val="00EA6CEB"/>
    <w:rsid w:val="00EB0E01"/>
    <w:rsid w:val="00EB10D5"/>
    <w:rsid w:val="00EB14F9"/>
    <w:rsid w:val="00EB2C28"/>
    <w:rsid w:val="00EB383E"/>
    <w:rsid w:val="00EB45B7"/>
    <w:rsid w:val="00EB559D"/>
    <w:rsid w:val="00EB61A1"/>
    <w:rsid w:val="00EB632C"/>
    <w:rsid w:val="00EB690C"/>
    <w:rsid w:val="00EB73A9"/>
    <w:rsid w:val="00EB7557"/>
    <w:rsid w:val="00EB75C8"/>
    <w:rsid w:val="00EB77B8"/>
    <w:rsid w:val="00EB79C0"/>
    <w:rsid w:val="00EC1515"/>
    <w:rsid w:val="00EC18EF"/>
    <w:rsid w:val="00EC1EC9"/>
    <w:rsid w:val="00EC2656"/>
    <w:rsid w:val="00EC2C89"/>
    <w:rsid w:val="00EC2CCA"/>
    <w:rsid w:val="00EC2EB5"/>
    <w:rsid w:val="00EC2EB8"/>
    <w:rsid w:val="00EC3241"/>
    <w:rsid w:val="00EC3CC0"/>
    <w:rsid w:val="00EC5E28"/>
    <w:rsid w:val="00EC6B6E"/>
    <w:rsid w:val="00EC6DAA"/>
    <w:rsid w:val="00EC78E2"/>
    <w:rsid w:val="00ED0310"/>
    <w:rsid w:val="00ED06FA"/>
    <w:rsid w:val="00ED14F0"/>
    <w:rsid w:val="00ED2E75"/>
    <w:rsid w:val="00ED3105"/>
    <w:rsid w:val="00ED32AC"/>
    <w:rsid w:val="00ED34D1"/>
    <w:rsid w:val="00ED424A"/>
    <w:rsid w:val="00ED4CDD"/>
    <w:rsid w:val="00ED6E65"/>
    <w:rsid w:val="00ED71A4"/>
    <w:rsid w:val="00ED7B08"/>
    <w:rsid w:val="00EE0461"/>
    <w:rsid w:val="00EE0D83"/>
    <w:rsid w:val="00EE0E9D"/>
    <w:rsid w:val="00EE2354"/>
    <w:rsid w:val="00EE29F5"/>
    <w:rsid w:val="00EE2F22"/>
    <w:rsid w:val="00EE43F2"/>
    <w:rsid w:val="00EE4462"/>
    <w:rsid w:val="00EE4921"/>
    <w:rsid w:val="00EE4A09"/>
    <w:rsid w:val="00EE5FB3"/>
    <w:rsid w:val="00EE627D"/>
    <w:rsid w:val="00EE6390"/>
    <w:rsid w:val="00EE63E4"/>
    <w:rsid w:val="00EE71B8"/>
    <w:rsid w:val="00EE72AE"/>
    <w:rsid w:val="00EF0521"/>
    <w:rsid w:val="00EF0A11"/>
    <w:rsid w:val="00EF0C05"/>
    <w:rsid w:val="00EF10B0"/>
    <w:rsid w:val="00EF10D4"/>
    <w:rsid w:val="00EF138D"/>
    <w:rsid w:val="00EF15B5"/>
    <w:rsid w:val="00EF1D35"/>
    <w:rsid w:val="00EF271F"/>
    <w:rsid w:val="00EF366A"/>
    <w:rsid w:val="00EF4467"/>
    <w:rsid w:val="00EF44A8"/>
    <w:rsid w:val="00EF463A"/>
    <w:rsid w:val="00EF4A12"/>
    <w:rsid w:val="00EF4ADF"/>
    <w:rsid w:val="00EF4DBA"/>
    <w:rsid w:val="00EF50FD"/>
    <w:rsid w:val="00EF5697"/>
    <w:rsid w:val="00EF6201"/>
    <w:rsid w:val="00EF74EC"/>
    <w:rsid w:val="00EF7562"/>
    <w:rsid w:val="00EF7BF8"/>
    <w:rsid w:val="00EF7DF3"/>
    <w:rsid w:val="00EF7E79"/>
    <w:rsid w:val="00F00876"/>
    <w:rsid w:val="00F00EF3"/>
    <w:rsid w:val="00F00F2B"/>
    <w:rsid w:val="00F019BD"/>
    <w:rsid w:val="00F0322F"/>
    <w:rsid w:val="00F03438"/>
    <w:rsid w:val="00F036B3"/>
    <w:rsid w:val="00F03869"/>
    <w:rsid w:val="00F03E3E"/>
    <w:rsid w:val="00F047C6"/>
    <w:rsid w:val="00F04DA2"/>
    <w:rsid w:val="00F053A9"/>
    <w:rsid w:val="00F069A5"/>
    <w:rsid w:val="00F06BAF"/>
    <w:rsid w:val="00F10924"/>
    <w:rsid w:val="00F111D4"/>
    <w:rsid w:val="00F118D6"/>
    <w:rsid w:val="00F11EB6"/>
    <w:rsid w:val="00F11F16"/>
    <w:rsid w:val="00F12589"/>
    <w:rsid w:val="00F12B91"/>
    <w:rsid w:val="00F12DC0"/>
    <w:rsid w:val="00F13B76"/>
    <w:rsid w:val="00F14AAA"/>
    <w:rsid w:val="00F1514C"/>
    <w:rsid w:val="00F151F7"/>
    <w:rsid w:val="00F1584B"/>
    <w:rsid w:val="00F15C6A"/>
    <w:rsid w:val="00F160F9"/>
    <w:rsid w:val="00F167A7"/>
    <w:rsid w:val="00F17533"/>
    <w:rsid w:val="00F20218"/>
    <w:rsid w:val="00F20CB9"/>
    <w:rsid w:val="00F218DC"/>
    <w:rsid w:val="00F219AF"/>
    <w:rsid w:val="00F21D22"/>
    <w:rsid w:val="00F21DF9"/>
    <w:rsid w:val="00F22AD1"/>
    <w:rsid w:val="00F233D4"/>
    <w:rsid w:val="00F234E8"/>
    <w:rsid w:val="00F237D6"/>
    <w:rsid w:val="00F23B1A"/>
    <w:rsid w:val="00F23EAE"/>
    <w:rsid w:val="00F24AF5"/>
    <w:rsid w:val="00F25446"/>
    <w:rsid w:val="00F25ADA"/>
    <w:rsid w:val="00F25C7A"/>
    <w:rsid w:val="00F2608B"/>
    <w:rsid w:val="00F26FE8"/>
    <w:rsid w:val="00F3035F"/>
    <w:rsid w:val="00F31354"/>
    <w:rsid w:val="00F315DC"/>
    <w:rsid w:val="00F323CC"/>
    <w:rsid w:val="00F32FF7"/>
    <w:rsid w:val="00F339A7"/>
    <w:rsid w:val="00F35A1B"/>
    <w:rsid w:val="00F36871"/>
    <w:rsid w:val="00F36F2E"/>
    <w:rsid w:val="00F3749E"/>
    <w:rsid w:val="00F41030"/>
    <w:rsid w:val="00F41474"/>
    <w:rsid w:val="00F42134"/>
    <w:rsid w:val="00F42F1A"/>
    <w:rsid w:val="00F43559"/>
    <w:rsid w:val="00F43B85"/>
    <w:rsid w:val="00F44FF9"/>
    <w:rsid w:val="00F45E3D"/>
    <w:rsid w:val="00F46130"/>
    <w:rsid w:val="00F50F1E"/>
    <w:rsid w:val="00F520B1"/>
    <w:rsid w:val="00F521FE"/>
    <w:rsid w:val="00F529BC"/>
    <w:rsid w:val="00F52C29"/>
    <w:rsid w:val="00F52E91"/>
    <w:rsid w:val="00F53548"/>
    <w:rsid w:val="00F53902"/>
    <w:rsid w:val="00F547EB"/>
    <w:rsid w:val="00F551FC"/>
    <w:rsid w:val="00F55DC6"/>
    <w:rsid w:val="00F5619A"/>
    <w:rsid w:val="00F56A97"/>
    <w:rsid w:val="00F5739D"/>
    <w:rsid w:val="00F57B99"/>
    <w:rsid w:val="00F60485"/>
    <w:rsid w:val="00F60A4C"/>
    <w:rsid w:val="00F61429"/>
    <w:rsid w:val="00F61430"/>
    <w:rsid w:val="00F62AA6"/>
    <w:rsid w:val="00F63466"/>
    <w:rsid w:val="00F638B8"/>
    <w:rsid w:val="00F639E5"/>
    <w:rsid w:val="00F65230"/>
    <w:rsid w:val="00F65DDF"/>
    <w:rsid w:val="00F66008"/>
    <w:rsid w:val="00F6609F"/>
    <w:rsid w:val="00F6614B"/>
    <w:rsid w:val="00F663F5"/>
    <w:rsid w:val="00F66962"/>
    <w:rsid w:val="00F66F8F"/>
    <w:rsid w:val="00F67AA9"/>
    <w:rsid w:val="00F67F9B"/>
    <w:rsid w:val="00F705D4"/>
    <w:rsid w:val="00F71653"/>
    <w:rsid w:val="00F71B2D"/>
    <w:rsid w:val="00F73BD6"/>
    <w:rsid w:val="00F762AE"/>
    <w:rsid w:val="00F804B4"/>
    <w:rsid w:val="00F80515"/>
    <w:rsid w:val="00F80AA4"/>
    <w:rsid w:val="00F817BA"/>
    <w:rsid w:val="00F81C49"/>
    <w:rsid w:val="00F82372"/>
    <w:rsid w:val="00F8240B"/>
    <w:rsid w:val="00F82623"/>
    <w:rsid w:val="00F82908"/>
    <w:rsid w:val="00F82E8E"/>
    <w:rsid w:val="00F83E6B"/>
    <w:rsid w:val="00F842DB"/>
    <w:rsid w:val="00F84600"/>
    <w:rsid w:val="00F8586B"/>
    <w:rsid w:val="00F85974"/>
    <w:rsid w:val="00F85B6E"/>
    <w:rsid w:val="00F86102"/>
    <w:rsid w:val="00F86658"/>
    <w:rsid w:val="00F869CA"/>
    <w:rsid w:val="00F87AB0"/>
    <w:rsid w:val="00F91488"/>
    <w:rsid w:val="00F91767"/>
    <w:rsid w:val="00F919B6"/>
    <w:rsid w:val="00F91C93"/>
    <w:rsid w:val="00F9278A"/>
    <w:rsid w:val="00F93AFC"/>
    <w:rsid w:val="00F95571"/>
    <w:rsid w:val="00F959B4"/>
    <w:rsid w:val="00F961C9"/>
    <w:rsid w:val="00F9770E"/>
    <w:rsid w:val="00F979B5"/>
    <w:rsid w:val="00F979BC"/>
    <w:rsid w:val="00FA037B"/>
    <w:rsid w:val="00FA056D"/>
    <w:rsid w:val="00FA0C74"/>
    <w:rsid w:val="00FA1188"/>
    <w:rsid w:val="00FA122C"/>
    <w:rsid w:val="00FA2708"/>
    <w:rsid w:val="00FA2823"/>
    <w:rsid w:val="00FA2DB1"/>
    <w:rsid w:val="00FA336C"/>
    <w:rsid w:val="00FA3A4A"/>
    <w:rsid w:val="00FA684E"/>
    <w:rsid w:val="00FA6A5E"/>
    <w:rsid w:val="00FA6F40"/>
    <w:rsid w:val="00FA723D"/>
    <w:rsid w:val="00FB0D0D"/>
    <w:rsid w:val="00FB2315"/>
    <w:rsid w:val="00FB24F1"/>
    <w:rsid w:val="00FB264F"/>
    <w:rsid w:val="00FB269A"/>
    <w:rsid w:val="00FB3F8A"/>
    <w:rsid w:val="00FB4D45"/>
    <w:rsid w:val="00FB4D48"/>
    <w:rsid w:val="00FB52D6"/>
    <w:rsid w:val="00FB542D"/>
    <w:rsid w:val="00FB57F0"/>
    <w:rsid w:val="00FB58D6"/>
    <w:rsid w:val="00FB6998"/>
    <w:rsid w:val="00FB772F"/>
    <w:rsid w:val="00FC04CD"/>
    <w:rsid w:val="00FC04F4"/>
    <w:rsid w:val="00FC103E"/>
    <w:rsid w:val="00FC11BF"/>
    <w:rsid w:val="00FC27D8"/>
    <w:rsid w:val="00FC3EF3"/>
    <w:rsid w:val="00FC462C"/>
    <w:rsid w:val="00FC6E8B"/>
    <w:rsid w:val="00FC6EF0"/>
    <w:rsid w:val="00FC702B"/>
    <w:rsid w:val="00FC730B"/>
    <w:rsid w:val="00FD0563"/>
    <w:rsid w:val="00FD0A53"/>
    <w:rsid w:val="00FD0AB6"/>
    <w:rsid w:val="00FD1C46"/>
    <w:rsid w:val="00FD4747"/>
    <w:rsid w:val="00FD5344"/>
    <w:rsid w:val="00FD5C33"/>
    <w:rsid w:val="00FD61F3"/>
    <w:rsid w:val="00FD64CB"/>
    <w:rsid w:val="00FD667B"/>
    <w:rsid w:val="00FD6794"/>
    <w:rsid w:val="00FD7966"/>
    <w:rsid w:val="00FE018F"/>
    <w:rsid w:val="00FE0FE4"/>
    <w:rsid w:val="00FE1B67"/>
    <w:rsid w:val="00FE1CB4"/>
    <w:rsid w:val="00FE206B"/>
    <w:rsid w:val="00FE20BE"/>
    <w:rsid w:val="00FE21C9"/>
    <w:rsid w:val="00FE2617"/>
    <w:rsid w:val="00FE279C"/>
    <w:rsid w:val="00FE292C"/>
    <w:rsid w:val="00FE2D03"/>
    <w:rsid w:val="00FE2E04"/>
    <w:rsid w:val="00FE2F24"/>
    <w:rsid w:val="00FE3375"/>
    <w:rsid w:val="00FE40BE"/>
    <w:rsid w:val="00FE459E"/>
    <w:rsid w:val="00FE4A09"/>
    <w:rsid w:val="00FE4E8F"/>
    <w:rsid w:val="00FE64F6"/>
    <w:rsid w:val="00FE6FDD"/>
    <w:rsid w:val="00FE784B"/>
    <w:rsid w:val="00FF133D"/>
    <w:rsid w:val="00FF17ED"/>
    <w:rsid w:val="00FF20E6"/>
    <w:rsid w:val="00FF219C"/>
    <w:rsid w:val="00FF2E0C"/>
    <w:rsid w:val="00FF3876"/>
    <w:rsid w:val="00FF3CF9"/>
    <w:rsid w:val="00FF4744"/>
    <w:rsid w:val="00FF4D82"/>
    <w:rsid w:val="00FF5DA4"/>
    <w:rsid w:val="00FF6296"/>
    <w:rsid w:val="00FF7B12"/>
    <w:rsid w:val="00FF7EB0"/>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562A"/>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BD1489"/>
    <w:pPr>
      <w:keepNext/>
      <w:numPr>
        <w:numId w:val="15"/>
      </w:numPr>
      <w:jc w:val="center"/>
      <w:outlineLvl w:val="0"/>
    </w:pPr>
    <w:rPr>
      <w:rFonts w:cs="Angsana New"/>
      <w:b/>
      <w:bCs/>
      <w:color w:val="FFFFFF" w:themeColor="background1"/>
      <w:kern w:val="32"/>
      <w:sz w:val="28"/>
      <w:szCs w:val="40"/>
    </w:rPr>
  </w:style>
  <w:style w:type="paragraph" w:styleId="Heading2">
    <w:name w:val="heading 2"/>
    <w:basedOn w:val="Heading1"/>
    <w:next w:val="Normal"/>
    <w:link w:val="Heading2Char"/>
    <w:uiPriority w:val="9"/>
    <w:unhideWhenUsed/>
    <w:qFormat/>
    <w:rsid w:val="00006734"/>
    <w:pPr>
      <w:numPr>
        <w:numId w:val="0"/>
      </w:numPr>
      <w:spacing w:line="360" w:lineRule="auto"/>
      <w:jc w:val="thaiDistribute"/>
      <w:outlineLvl w:val="1"/>
    </w:pPr>
    <w:rPr>
      <w:rFonts w:cs="Times New Roman"/>
      <w:color w:val="auto"/>
    </w:rPr>
  </w:style>
  <w:style w:type="paragraph" w:styleId="Heading3">
    <w:name w:val="heading 3"/>
    <w:basedOn w:val="ListParagraph"/>
    <w:next w:val="Normal"/>
    <w:link w:val="Heading3Char"/>
    <w:uiPriority w:val="9"/>
    <w:unhideWhenUsed/>
    <w:qFormat/>
    <w:rsid w:val="0084619E"/>
    <w:pPr>
      <w:spacing w:line="240" w:lineRule="auto"/>
      <w:jc w:val="thaiDistribute"/>
      <w:outlineLvl w:val="2"/>
    </w:pPr>
    <w:rPr>
      <w:rFonts w:ascii="Times New Roman" w:hAnsi="Times New Roman" w:cs="Times New Roman"/>
      <w:b/>
      <w:bCs/>
      <w:sz w:val="24"/>
      <w:szCs w:val="24"/>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BD1489"/>
    <w:rPr>
      <w:rFonts w:ascii="Times New Roman" w:eastAsia="Times New Roman" w:hAnsi="Times New Roman" w:cs="Angsana New"/>
      <w:b/>
      <w:bCs/>
      <w:color w:val="FFFFFF" w:themeColor="background1"/>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8363DB"/>
    <w:pPr>
      <w:spacing w:line="360" w:lineRule="auto"/>
      <w:ind w:left="-116"/>
    </w:pPr>
    <w:rPr>
      <w:spacing w:val="-1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rsid w:val="0084619E"/>
    <w:rPr>
      <w:rFonts w:ascii="Times New Roman" w:eastAsiaTheme="minorEastAsia" w:hAnsi="Times New Roman" w:cs="Times New Roman"/>
      <w:b/>
      <w:bCs/>
      <w:sz w:val="24"/>
      <w:szCs w:val="24"/>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Title"/>
    <w:next w:val="Title"/>
    <w:autoRedefine/>
    <w:uiPriority w:val="39"/>
    <w:unhideWhenUsed/>
    <w:rsid w:val="001A301B"/>
    <w:pPr>
      <w:spacing w:after="100" w:line="276" w:lineRule="auto"/>
    </w:pPr>
    <w:rPr>
      <w:rFonts w:asciiTheme="minorHAnsi" w:eastAsiaTheme="minorHAnsi" w:hAnsiTheme="minorHAnsi" w:cstheme="minorBidi"/>
      <w:sz w:val="22"/>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006734"/>
    <w:rPr>
      <w:rFonts w:ascii="Times New Roman" w:eastAsia="Times New Roman" w:hAnsi="Times New Roman" w:cs="Times New Roman"/>
      <w:b/>
      <w:bCs/>
      <w:kern w:val="32"/>
      <w:sz w:val="28"/>
      <w:szCs w:val="40"/>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 w:type="paragraph" w:styleId="TOCHeading">
    <w:name w:val="TOC Heading"/>
    <w:basedOn w:val="Heading1"/>
    <w:next w:val="Normal"/>
    <w:uiPriority w:val="39"/>
    <w:unhideWhenUsed/>
    <w:qFormat/>
    <w:rsid w:val="00687388"/>
    <w:pPr>
      <w:keepLines/>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kern w:val="0"/>
      <w:sz w:val="32"/>
      <w:szCs w:val="32"/>
      <w:lang w:bidi="ar-SA"/>
    </w:rPr>
  </w:style>
  <w:style w:type="paragraph" w:styleId="TOC2">
    <w:name w:val="toc 2"/>
    <w:basedOn w:val="Title"/>
    <w:next w:val="Title"/>
    <w:autoRedefine/>
    <w:uiPriority w:val="39"/>
    <w:unhideWhenUsed/>
    <w:rsid w:val="00687388"/>
    <w:pPr>
      <w:spacing w:after="100"/>
      <w:ind w:left="240"/>
    </w:pPr>
    <w:rPr>
      <w:rFonts w:cs="Angsana New"/>
      <w:szCs w:val="30"/>
    </w:rPr>
  </w:style>
  <w:style w:type="paragraph" w:styleId="TOC3">
    <w:name w:val="toc 3"/>
    <w:basedOn w:val="Normal"/>
    <w:next w:val="Normal"/>
    <w:autoRedefine/>
    <w:uiPriority w:val="39"/>
    <w:unhideWhenUsed/>
    <w:rsid w:val="00687388"/>
    <w:pPr>
      <w:spacing w:after="100"/>
      <w:ind w:left="480"/>
    </w:pPr>
    <w:rPr>
      <w:rFonts w:cs="Angsana New"/>
      <w:szCs w:val="30"/>
    </w:rPr>
  </w:style>
  <w:style w:type="paragraph" w:styleId="TableofFigures">
    <w:name w:val="table of figures"/>
    <w:basedOn w:val="Normal"/>
    <w:next w:val="Normal"/>
    <w:uiPriority w:val="99"/>
    <w:unhideWhenUsed/>
    <w:rsid w:val="00687388"/>
    <w:pPr>
      <w:ind w:left="480" w:hanging="480"/>
    </w:pPr>
    <w:rPr>
      <w:rFonts w:asciiTheme="minorHAnsi" w:hAnsiTheme="minorHAnsi" w:cstheme="majorBidi"/>
      <w:smallCaps/>
      <w:sz w:val="20"/>
      <w:szCs w:val="23"/>
    </w:rPr>
  </w:style>
  <w:style w:type="paragraph" w:styleId="Title">
    <w:name w:val="Title"/>
    <w:basedOn w:val="Normal"/>
    <w:next w:val="Normal"/>
    <w:link w:val="TitleChar"/>
    <w:uiPriority w:val="10"/>
    <w:qFormat/>
    <w:rsid w:val="00D16678"/>
    <w:pPr>
      <w:jc w:val="center"/>
    </w:pPr>
    <w:rPr>
      <w:b/>
      <w:bCs/>
      <w:sz w:val="28"/>
      <w:szCs w:val="28"/>
    </w:rPr>
  </w:style>
  <w:style w:type="character" w:customStyle="1" w:styleId="TitleChar">
    <w:name w:val="Title Char"/>
    <w:basedOn w:val="DefaultParagraphFont"/>
    <w:link w:val="Title"/>
    <w:uiPriority w:val="10"/>
    <w:rsid w:val="00D16678"/>
    <w:rPr>
      <w:rFonts w:ascii="Times New Roman" w:eastAsia="Times New Roman" w:hAnsi="Times New Roman" w:cs="Times New Roman"/>
      <w:b/>
      <w:bCs/>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2649">
      <w:bodyDiv w:val="1"/>
      <w:marLeft w:val="0"/>
      <w:marRight w:val="0"/>
      <w:marTop w:val="0"/>
      <w:marBottom w:val="0"/>
      <w:divBdr>
        <w:top w:val="none" w:sz="0" w:space="0" w:color="auto"/>
        <w:left w:val="none" w:sz="0" w:space="0" w:color="auto"/>
        <w:bottom w:val="none" w:sz="0" w:space="0" w:color="auto"/>
        <w:right w:val="none" w:sz="0" w:space="0" w:color="auto"/>
      </w:divBdr>
    </w:div>
    <w:div w:id="63727234">
      <w:bodyDiv w:val="1"/>
      <w:marLeft w:val="0"/>
      <w:marRight w:val="0"/>
      <w:marTop w:val="0"/>
      <w:marBottom w:val="0"/>
      <w:divBdr>
        <w:top w:val="none" w:sz="0" w:space="0" w:color="auto"/>
        <w:left w:val="none" w:sz="0" w:space="0" w:color="auto"/>
        <w:bottom w:val="none" w:sz="0" w:space="0" w:color="auto"/>
        <w:right w:val="none" w:sz="0" w:space="0" w:color="auto"/>
      </w:divBdr>
    </w:div>
    <w:div w:id="76445275">
      <w:bodyDiv w:val="1"/>
      <w:marLeft w:val="0"/>
      <w:marRight w:val="0"/>
      <w:marTop w:val="0"/>
      <w:marBottom w:val="0"/>
      <w:divBdr>
        <w:top w:val="none" w:sz="0" w:space="0" w:color="auto"/>
        <w:left w:val="none" w:sz="0" w:space="0" w:color="auto"/>
        <w:bottom w:val="none" w:sz="0" w:space="0" w:color="auto"/>
        <w:right w:val="none" w:sz="0" w:space="0" w:color="auto"/>
      </w:divBdr>
    </w:div>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83764711">
      <w:bodyDiv w:val="1"/>
      <w:marLeft w:val="0"/>
      <w:marRight w:val="0"/>
      <w:marTop w:val="0"/>
      <w:marBottom w:val="0"/>
      <w:divBdr>
        <w:top w:val="none" w:sz="0" w:space="0" w:color="auto"/>
        <w:left w:val="none" w:sz="0" w:space="0" w:color="auto"/>
        <w:bottom w:val="none" w:sz="0" w:space="0" w:color="auto"/>
        <w:right w:val="none" w:sz="0" w:space="0" w:color="auto"/>
      </w:divBdr>
    </w:div>
    <w:div w:id="162942188">
      <w:bodyDiv w:val="1"/>
      <w:marLeft w:val="0"/>
      <w:marRight w:val="0"/>
      <w:marTop w:val="0"/>
      <w:marBottom w:val="0"/>
      <w:divBdr>
        <w:top w:val="none" w:sz="0" w:space="0" w:color="auto"/>
        <w:left w:val="none" w:sz="0" w:space="0" w:color="auto"/>
        <w:bottom w:val="none" w:sz="0" w:space="0" w:color="auto"/>
        <w:right w:val="none" w:sz="0" w:space="0" w:color="auto"/>
      </w:divBdr>
      <w:divsChild>
        <w:div w:id="1654872954">
          <w:marLeft w:val="0"/>
          <w:marRight w:val="0"/>
          <w:marTop w:val="0"/>
          <w:marBottom w:val="0"/>
          <w:divBdr>
            <w:top w:val="none" w:sz="0" w:space="0" w:color="auto"/>
            <w:left w:val="none" w:sz="0" w:space="0" w:color="auto"/>
            <w:bottom w:val="none" w:sz="0" w:space="0" w:color="auto"/>
            <w:right w:val="none" w:sz="0" w:space="0" w:color="auto"/>
          </w:divBdr>
        </w:div>
      </w:divsChild>
    </w:div>
    <w:div w:id="204029024">
      <w:bodyDiv w:val="1"/>
      <w:marLeft w:val="0"/>
      <w:marRight w:val="0"/>
      <w:marTop w:val="0"/>
      <w:marBottom w:val="0"/>
      <w:divBdr>
        <w:top w:val="none" w:sz="0" w:space="0" w:color="auto"/>
        <w:left w:val="none" w:sz="0" w:space="0" w:color="auto"/>
        <w:bottom w:val="none" w:sz="0" w:space="0" w:color="auto"/>
        <w:right w:val="none" w:sz="0" w:space="0" w:color="auto"/>
      </w:divBdr>
    </w:div>
    <w:div w:id="207450542">
      <w:bodyDiv w:val="1"/>
      <w:marLeft w:val="0"/>
      <w:marRight w:val="0"/>
      <w:marTop w:val="0"/>
      <w:marBottom w:val="0"/>
      <w:divBdr>
        <w:top w:val="none" w:sz="0" w:space="0" w:color="auto"/>
        <w:left w:val="none" w:sz="0" w:space="0" w:color="auto"/>
        <w:bottom w:val="none" w:sz="0" w:space="0" w:color="auto"/>
        <w:right w:val="none" w:sz="0" w:space="0" w:color="auto"/>
      </w:divBdr>
    </w:div>
    <w:div w:id="231549427">
      <w:bodyDiv w:val="1"/>
      <w:marLeft w:val="0"/>
      <w:marRight w:val="0"/>
      <w:marTop w:val="0"/>
      <w:marBottom w:val="0"/>
      <w:divBdr>
        <w:top w:val="none" w:sz="0" w:space="0" w:color="auto"/>
        <w:left w:val="none" w:sz="0" w:space="0" w:color="auto"/>
        <w:bottom w:val="none" w:sz="0" w:space="0" w:color="auto"/>
        <w:right w:val="none" w:sz="0" w:space="0" w:color="auto"/>
      </w:divBdr>
    </w:div>
    <w:div w:id="235629463">
      <w:bodyDiv w:val="1"/>
      <w:marLeft w:val="0"/>
      <w:marRight w:val="0"/>
      <w:marTop w:val="0"/>
      <w:marBottom w:val="0"/>
      <w:divBdr>
        <w:top w:val="none" w:sz="0" w:space="0" w:color="auto"/>
        <w:left w:val="none" w:sz="0" w:space="0" w:color="auto"/>
        <w:bottom w:val="none" w:sz="0" w:space="0" w:color="auto"/>
        <w:right w:val="none" w:sz="0" w:space="0" w:color="auto"/>
      </w:divBdr>
    </w:div>
    <w:div w:id="257298898">
      <w:bodyDiv w:val="1"/>
      <w:marLeft w:val="0"/>
      <w:marRight w:val="0"/>
      <w:marTop w:val="0"/>
      <w:marBottom w:val="0"/>
      <w:divBdr>
        <w:top w:val="none" w:sz="0" w:space="0" w:color="auto"/>
        <w:left w:val="none" w:sz="0" w:space="0" w:color="auto"/>
        <w:bottom w:val="none" w:sz="0" w:space="0" w:color="auto"/>
        <w:right w:val="none" w:sz="0" w:space="0" w:color="auto"/>
      </w:divBdr>
    </w:div>
    <w:div w:id="264046897">
      <w:bodyDiv w:val="1"/>
      <w:marLeft w:val="0"/>
      <w:marRight w:val="0"/>
      <w:marTop w:val="0"/>
      <w:marBottom w:val="0"/>
      <w:divBdr>
        <w:top w:val="none" w:sz="0" w:space="0" w:color="auto"/>
        <w:left w:val="none" w:sz="0" w:space="0" w:color="auto"/>
        <w:bottom w:val="none" w:sz="0" w:space="0" w:color="auto"/>
        <w:right w:val="none" w:sz="0" w:space="0" w:color="auto"/>
      </w:divBdr>
    </w:div>
    <w:div w:id="303046905">
      <w:bodyDiv w:val="1"/>
      <w:marLeft w:val="0"/>
      <w:marRight w:val="0"/>
      <w:marTop w:val="0"/>
      <w:marBottom w:val="0"/>
      <w:divBdr>
        <w:top w:val="none" w:sz="0" w:space="0" w:color="auto"/>
        <w:left w:val="none" w:sz="0" w:space="0" w:color="auto"/>
        <w:bottom w:val="none" w:sz="0" w:space="0" w:color="auto"/>
        <w:right w:val="none" w:sz="0" w:space="0" w:color="auto"/>
      </w:divBdr>
    </w:div>
    <w:div w:id="312106042">
      <w:bodyDiv w:val="1"/>
      <w:marLeft w:val="0"/>
      <w:marRight w:val="0"/>
      <w:marTop w:val="0"/>
      <w:marBottom w:val="0"/>
      <w:divBdr>
        <w:top w:val="none" w:sz="0" w:space="0" w:color="auto"/>
        <w:left w:val="none" w:sz="0" w:space="0" w:color="auto"/>
        <w:bottom w:val="none" w:sz="0" w:space="0" w:color="auto"/>
        <w:right w:val="none" w:sz="0" w:space="0" w:color="auto"/>
      </w:divBdr>
    </w:div>
    <w:div w:id="319240828">
      <w:bodyDiv w:val="1"/>
      <w:marLeft w:val="0"/>
      <w:marRight w:val="0"/>
      <w:marTop w:val="0"/>
      <w:marBottom w:val="0"/>
      <w:divBdr>
        <w:top w:val="none" w:sz="0" w:space="0" w:color="auto"/>
        <w:left w:val="none" w:sz="0" w:space="0" w:color="auto"/>
        <w:bottom w:val="none" w:sz="0" w:space="0" w:color="auto"/>
        <w:right w:val="none" w:sz="0" w:space="0" w:color="auto"/>
      </w:divBdr>
    </w:div>
    <w:div w:id="321013099">
      <w:bodyDiv w:val="1"/>
      <w:marLeft w:val="0"/>
      <w:marRight w:val="0"/>
      <w:marTop w:val="0"/>
      <w:marBottom w:val="0"/>
      <w:divBdr>
        <w:top w:val="none" w:sz="0" w:space="0" w:color="auto"/>
        <w:left w:val="none" w:sz="0" w:space="0" w:color="auto"/>
        <w:bottom w:val="none" w:sz="0" w:space="0" w:color="auto"/>
        <w:right w:val="none" w:sz="0" w:space="0" w:color="auto"/>
      </w:divBdr>
    </w:div>
    <w:div w:id="322200516">
      <w:bodyDiv w:val="1"/>
      <w:marLeft w:val="0"/>
      <w:marRight w:val="0"/>
      <w:marTop w:val="0"/>
      <w:marBottom w:val="0"/>
      <w:divBdr>
        <w:top w:val="none" w:sz="0" w:space="0" w:color="auto"/>
        <w:left w:val="none" w:sz="0" w:space="0" w:color="auto"/>
        <w:bottom w:val="none" w:sz="0" w:space="0" w:color="auto"/>
        <w:right w:val="none" w:sz="0" w:space="0" w:color="auto"/>
      </w:divBdr>
    </w:div>
    <w:div w:id="384111432">
      <w:bodyDiv w:val="1"/>
      <w:marLeft w:val="0"/>
      <w:marRight w:val="0"/>
      <w:marTop w:val="0"/>
      <w:marBottom w:val="0"/>
      <w:divBdr>
        <w:top w:val="none" w:sz="0" w:space="0" w:color="auto"/>
        <w:left w:val="none" w:sz="0" w:space="0" w:color="auto"/>
        <w:bottom w:val="none" w:sz="0" w:space="0" w:color="auto"/>
        <w:right w:val="none" w:sz="0" w:space="0" w:color="auto"/>
      </w:divBdr>
    </w:div>
    <w:div w:id="449084462">
      <w:bodyDiv w:val="1"/>
      <w:marLeft w:val="0"/>
      <w:marRight w:val="0"/>
      <w:marTop w:val="0"/>
      <w:marBottom w:val="0"/>
      <w:divBdr>
        <w:top w:val="none" w:sz="0" w:space="0" w:color="auto"/>
        <w:left w:val="none" w:sz="0" w:space="0" w:color="auto"/>
        <w:bottom w:val="none" w:sz="0" w:space="0" w:color="auto"/>
        <w:right w:val="none" w:sz="0" w:space="0" w:color="auto"/>
      </w:divBdr>
      <w:divsChild>
        <w:div w:id="2124612185">
          <w:marLeft w:val="0"/>
          <w:marRight w:val="0"/>
          <w:marTop w:val="0"/>
          <w:marBottom w:val="0"/>
          <w:divBdr>
            <w:top w:val="none" w:sz="0" w:space="0" w:color="auto"/>
            <w:left w:val="none" w:sz="0" w:space="0" w:color="auto"/>
            <w:bottom w:val="none" w:sz="0" w:space="0" w:color="auto"/>
            <w:right w:val="none" w:sz="0" w:space="0" w:color="auto"/>
          </w:divBdr>
        </w:div>
      </w:divsChild>
    </w:div>
    <w:div w:id="474222957">
      <w:bodyDiv w:val="1"/>
      <w:marLeft w:val="0"/>
      <w:marRight w:val="0"/>
      <w:marTop w:val="0"/>
      <w:marBottom w:val="0"/>
      <w:divBdr>
        <w:top w:val="none" w:sz="0" w:space="0" w:color="auto"/>
        <w:left w:val="none" w:sz="0" w:space="0" w:color="auto"/>
        <w:bottom w:val="none" w:sz="0" w:space="0" w:color="auto"/>
        <w:right w:val="none" w:sz="0" w:space="0" w:color="auto"/>
      </w:divBdr>
    </w:div>
    <w:div w:id="508954234">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579945507">
      <w:bodyDiv w:val="1"/>
      <w:marLeft w:val="0"/>
      <w:marRight w:val="0"/>
      <w:marTop w:val="0"/>
      <w:marBottom w:val="0"/>
      <w:divBdr>
        <w:top w:val="none" w:sz="0" w:space="0" w:color="auto"/>
        <w:left w:val="none" w:sz="0" w:space="0" w:color="auto"/>
        <w:bottom w:val="none" w:sz="0" w:space="0" w:color="auto"/>
        <w:right w:val="none" w:sz="0" w:space="0" w:color="auto"/>
      </w:divBdr>
    </w:div>
    <w:div w:id="659966411">
      <w:bodyDiv w:val="1"/>
      <w:marLeft w:val="0"/>
      <w:marRight w:val="0"/>
      <w:marTop w:val="0"/>
      <w:marBottom w:val="0"/>
      <w:divBdr>
        <w:top w:val="none" w:sz="0" w:space="0" w:color="auto"/>
        <w:left w:val="none" w:sz="0" w:space="0" w:color="auto"/>
        <w:bottom w:val="none" w:sz="0" w:space="0" w:color="auto"/>
        <w:right w:val="none" w:sz="0" w:space="0" w:color="auto"/>
      </w:divBdr>
    </w:div>
    <w:div w:id="703335989">
      <w:bodyDiv w:val="1"/>
      <w:marLeft w:val="0"/>
      <w:marRight w:val="0"/>
      <w:marTop w:val="0"/>
      <w:marBottom w:val="0"/>
      <w:divBdr>
        <w:top w:val="none" w:sz="0" w:space="0" w:color="auto"/>
        <w:left w:val="none" w:sz="0" w:space="0" w:color="auto"/>
        <w:bottom w:val="none" w:sz="0" w:space="0" w:color="auto"/>
        <w:right w:val="none" w:sz="0" w:space="0" w:color="auto"/>
      </w:divBdr>
    </w:div>
    <w:div w:id="724793405">
      <w:bodyDiv w:val="1"/>
      <w:marLeft w:val="0"/>
      <w:marRight w:val="0"/>
      <w:marTop w:val="0"/>
      <w:marBottom w:val="0"/>
      <w:divBdr>
        <w:top w:val="none" w:sz="0" w:space="0" w:color="auto"/>
        <w:left w:val="none" w:sz="0" w:space="0" w:color="auto"/>
        <w:bottom w:val="none" w:sz="0" w:space="0" w:color="auto"/>
        <w:right w:val="none" w:sz="0" w:space="0" w:color="auto"/>
      </w:divBdr>
    </w:div>
    <w:div w:id="737096693">
      <w:bodyDiv w:val="1"/>
      <w:marLeft w:val="0"/>
      <w:marRight w:val="0"/>
      <w:marTop w:val="0"/>
      <w:marBottom w:val="0"/>
      <w:divBdr>
        <w:top w:val="none" w:sz="0" w:space="0" w:color="auto"/>
        <w:left w:val="none" w:sz="0" w:space="0" w:color="auto"/>
        <w:bottom w:val="none" w:sz="0" w:space="0" w:color="auto"/>
        <w:right w:val="none" w:sz="0" w:space="0" w:color="auto"/>
      </w:divBdr>
    </w:div>
    <w:div w:id="748695977">
      <w:bodyDiv w:val="1"/>
      <w:marLeft w:val="0"/>
      <w:marRight w:val="0"/>
      <w:marTop w:val="0"/>
      <w:marBottom w:val="0"/>
      <w:divBdr>
        <w:top w:val="none" w:sz="0" w:space="0" w:color="auto"/>
        <w:left w:val="none" w:sz="0" w:space="0" w:color="auto"/>
        <w:bottom w:val="none" w:sz="0" w:space="0" w:color="auto"/>
        <w:right w:val="none" w:sz="0" w:space="0" w:color="auto"/>
      </w:divBdr>
      <w:divsChild>
        <w:div w:id="1767383493">
          <w:marLeft w:val="0"/>
          <w:marRight w:val="0"/>
          <w:marTop w:val="0"/>
          <w:marBottom w:val="0"/>
          <w:divBdr>
            <w:top w:val="none" w:sz="0" w:space="0" w:color="auto"/>
            <w:left w:val="none" w:sz="0" w:space="0" w:color="auto"/>
            <w:bottom w:val="none" w:sz="0" w:space="0" w:color="auto"/>
            <w:right w:val="none" w:sz="0" w:space="0" w:color="auto"/>
          </w:divBdr>
        </w:div>
        <w:div w:id="532962925">
          <w:marLeft w:val="0"/>
          <w:marRight w:val="0"/>
          <w:marTop w:val="0"/>
          <w:marBottom w:val="0"/>
          <w:divBdr>
            <w:top w:val="none" w:sz="0" w:space="0" w:color="auto"/>
            <w:left w:val="none" w:sz="0" w:space="0" w:color="auto"/>
            <w:bottom w:val="none" w:sz="0" w:space="0" w:color="auto"/>
            <w:right w:val="none" w:sz="0" w:space="0" w:color="auto"/>
          </w:divBdr>
        </w:div>
      </w:divsChild>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865169422">
      <w:bodyDiv w:val="1"/>
      <w:marLeft w:val="0"/>
      <w:marRight w:val="0"/>
      <w:marTop w:val="0"/>
      <w:marBottom w:val="0"/>
      <w:divBdr>
        <w:top w:val="none" w:sz="0" w:space="0" w:color="auto"/>
        <w:left w:val="none" w:sz="0" w:space="0" w:color="auto"/>
        <w:bottom w:val="none" w:sz="0" w:space="0" w:color="auto"/>
        <w:right w:val="none" w:sz="0" w:space="0" w:color="auto"/>
      </w:divBdr>
    </w:div>
    <w:div w:id="892078512">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916482245">
      <w:bodyDiv w:val="1"/>
      <w:marLeft w:val="0"/>
      <w:marRight w:val="0"/>
      <w:marTop w:val="0"/>
      <w:marBottom w:val="0"/>
      <w:divBdr>
        <w:top w:val="none" w:sz="0" w:space="0" w:color="auto"/>
        <w:left w:val="none" w:sz="0" w:space="0" w:color="auto"/>
        <w:bottom w:val="none" w:sz="0" w:space="0" w:color="auto"/>
        <w:right w:val="none" w:sz="0" w:space="0" w:color="auto"/>
      </w:divBdr>
    </w:div>
    <w:div w:id="937369631">
      <w:bodyDiv w:val="1"/>
      <w:marLeft w:val="0"/>
      <w:marRight w:val="0"/>
      <w:marTop w:val="0"/>
      <w:marBottom w:val="0"/>
      <w:divBdr>
        <w:top w:val="none" w:sz="0" w:space="0" w:color="auto"/>
        <w:left w:val="none" w:sz="0" w:space="0" w:color="auto"/>
        <w:bottom w:val="none" w:sz="0" w:space="0" w:color="auto"/>
        <w:right w:val="none" w:sz="0" w:space="0" w:color="auto"/>
      </w:divBdr>
      <w:divsChild>
        <w:div w:id="54739394">
          <w:marLeft w:val="0"/>
          <w:marRight w:val="0"/>
          <w:marTop w:val="0"/>
          <w:marBottom w:val="0"/>
          <w:divBdr>
            <w:top w:val="none" w:sz="0" w:space="0" w:color="auto"/>
            <w:left w:val="none" w:sz="0" w:space="0" w:color="auto"/>
            <w:bottom w:val="none" w:sz="0" w:space="0" w:color="auto"/>
            <w:right w:val="none" w:sz="0" w:space="0" w:color="auto"/>
          </w:divBdr>
        </w:div>
      </w:divsChild>
    </w:div>
    <w:div w:id="957177849">
      <w:bodyDiv w:val="1"/>
      <w:marLeft w:val="0"/>
      <w:marRight w:val="0"/>
      <w:marTop w:val="0"/>
      <w:marBottom w:val="0"/>
      <w:divBdr>
        <w:top w:val="none" w:sz="0" w:space="0" w:color="auto"/>
        <w:left w:val="none" w:sz="0" w:space="0" w:color="auto"/>
        <w:bottom w:val="none" w:sz="0" w:space="0" w:color="auto"/>
        <w:right w:val="none" w:sz="0" w:space="0" w:color="auto"/>
      </w:divBdr>
    </w:div>
    <w:div w:id="969553563">
      <w:bodyDiv w:val="1"/>
      <w:marLeft w:val="0"/>
      <w:marRight w:val="0"/>
      <w:marTop w:val="0"/>
      <w:marBottom w:val="0"/>
      <w:divBdr>
        <w:top w:val="none" w:sz="0" w:space="0" w:color="auto"/>
        <w:left w:val="none" w:sz="0" w:space="0" w:color="auto"/>
        <w:bottom w:val="none" w:sz="0" w:space="0" w:color="auto"/>
        <w:right w:val="none" w:sz="0" w:space="0" w:color="auto"/>
      </w:divBdr>
    </w:div>
    <w:div w:id="982152172">
      <w:bodyDiv w:val="1"/>
      <w:marLeft w:val="0"/>
      <w:marRight w:val="0"/>
      <w:marTop w:val="0"/>
      <w:marBottom w:val="0"/>
      <w:divBdr>
        <w:top w:val="none" w:sz="0" w:space="0" w:color="auto"/>
        <w:left w:val="none" w:sz="0" w:space="0" w:color="auto"/>
        <w:bottom w:val="none" w:sz="0" w:space="0" w:color="auto"/>
        <w:right w:val="none" w:sz="0" w:space="0" w:color="auto"/>
      </w:divBdr>
    </w:div>
    <w:div w:id="988678819">
      <w:bodyDiv w:val="1"/>
      <w:marLeft w:val="0"/>
      <w:marRight w:val="0"/>
      <w:marTop w:val="0"/>
      <w:marBottom w:val="0"/>
      <w:divBdr>
        <w:top w:val="none" w:sz="0" w:space="0" w:color="auto"/>
        <w:left w:val="none" w:sz="0" w:space="0" w:color="auto"/>
        <w:bottom w:val="none" w:sz="0" w:space="0" w:color="auto"/>
        <w:right w:val="none" w:sz="0" w:space="0" w:color="auto"/>
      </w:divBdr>
    </w:div>
    <w:div w:id="1002395915">
      <w:bodyDiv w:val="1"/>
      <w:marLeft w:val="0"/>
      <w:marRight w:val="0"/>
      <w:marTop w:val="0"/>
      <w:marBottom w:val="0"/>
      <w:divBdr>
        <w:top w:val="none" w:sz="0" w:space="0" w:color="auto"/>
        <w:left w:val="none" w:sz="0" w:space="0" w:color="auto"/>
        <w:bottom w:val="none" w:sz="0" w:space="0" w:color="auto"/>
        <w:right w:val="none" w:sz="0" w:space="0" w:color="auto"/>
      </w:divBdr>
    </w:div>
    <w:div w:id="1024091994">
      <w:bodyDiv w:val="1"/>
      <w:marLeft w:val="0"/>
      <w:marRight w:val="0"/>
      <w:marTop w:val="0"/>
      <w:marBottom w:val="0"/>
      <w:divBdr>
        <w:top w:val="none" w:sz="0" w:space="0" w:color="auto"/>
        <w:left w:val="none" w:sz="0" w:space="0" w:color="auto"/>
        <w:bottom w:val="none" w:sz="0" w:space="0" w:color="auto"/>
        <w:right w:val="none" w:sz="0" w:space="0" w:color="auto"/>
      </w:divBdr>
      <w:divsChild>
        <w:div w:id="1351490066">
          <w:marLeft w:val="0"/>
          <w:marRight w:val="0"/>
          <w:marTop w:val="0"/>
          <w:marBottom w:val="0"/>
          <w:divBdr>
            <w:top w:val="none" w:sz="0" w:space="0" w:color="auto"/>
            <w:left w:val="none" w:sz="0" w:space="0" w:color="auto"/>
            <w:bottom w:val="none" w:sz="0" w:space="0" w:color="auto"/>
            <w:right w:val="none" w:sz="0" w:space="0" w:color="auto"/>
          </w:divBdr>
        </w:div>
      </w:divsChild>
    </w:div>
    <w:div w:id="1025011759">
      <w:bodyDiv w:val="1"/>
      <w:marLeft w:val="0"/>
      <w:marRight w:val="0"/>
      <w:marTop w:val="0"/>
      <w:marBottom w:val="0"/>
      <w:divBdr>
        <w:top w:val="none" w:sz="0" w:space="0" w:color="auto"/>
        <w:left w:val="none" w:sz="0" w:space="0" w:color="auto"/>
        <w:bottom w:val="none" w:sz="0" w:space="0" w:color="auto"/>
        <w:right w:val="none" w:sz="0" w:space="0" w:color="auto"/>
      </w:divBdr>
    </w:div>
    <w:div w:id="1036857358">
      <w:bodyDiv w:val="1"/>
      <w:marLeft w:val="0"/>
      <w:marRight w:val="0"/>
      <w:marTop w:val="0"/>
      <w:marBottom w:val="0"/>
      <w:divBdr>
        <w:top w:val="none" w:sz="0" w:space="0" w:color="auto"/>
        <w:left w:val="none" w:sz="0" w:space="0" w:color="auto"/>
        <w:bottom w:val="none" w:sz="0" w:space="0" w:color="auto"/>
        <w:right w:val="none" w:sz="0" w:space="0" w:color="auto"/>
      </w:divBdr>
    </w:div>
    <w:div w:id="1087338864">
      <w:bodyDiv w:val="1"/>
      <w:marLeft w:val="0"/>
      <w:marRight w:val="0"/>
      <w:marTop w:val="0"/>
      <w:marBottom w:val="0"/>
      <w:divBdr>
        <w:top w:val="none" w:sz="0" w:space="0" w:color="auto"/>
        <w:left w:val="none" w:sz="0" w:space="0" w:color="auto"/>
        <w:bottom w:val="none" w:sz="0" w:space="0" w:color="auto"/>
        <w:right w:val="none" w:sz="0" w:space="0" w:color="auto"/>
      </w:divBdr>
    </w:div>
    <w:div w:id="1145926449">
      <w:bodyDiv w:val="1"/>
      <w:marLeft w:val="0"/>
      <w:marRight w:val="0"/>
      <w:marTop w:val="0"/>
      <w:marBottom w:val="0"/>
      <w:divBdr>
        <w:top w:val="none" w:sz="0" w:space="0" w:color="auto"/>
        <w:left w:val="none" w:sz="0" w:space="0" w:color="auto"/>
        <w:bottom w:val="none" w:sz="0" w:space="0" w:color="auto"/>
        <w:right w:val="none" w:sz="0" w:space="0" w:color="auto"/>
      </w:divBdr>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191794518">
      <w:bodyDiv w:val="1"/>
      <w:marLeft w:val="0"/>
      <w:marRight w:val="0"/>
      <w:marTop w:val="0"/>
      <w:marBottom w:val="0"/>
      <w:divBdr>
        <w:top w:val="none" w:sz="0" w:space="0" w:color="auto"/>
        <w:left w:val="none" w:sz="0" w:space="0" w:color="auto"/>
        <w:bottom w:val="none" w:sz="0" w:space="0" w:color="auto"/>
        <w:right w:val="none" w:sz="0" w:space="0" w:color="auto"/>
      </w:divBdr>
      <w:divsChild>
        <w:div w:id="1074817590">
          <w:marLeft w:val="0"/>
          <w:marRight w:val="0"/>
          <w:marTop w:val="0"/>
          <w:marBottom w:val="0"/>
          <w:divBdr>
            <w:top w:val="none" w:sz="0" w:space="0" w:color="auto"/>
            <w:left w:val="none" w:sz="0" w:space="0" w:color="auto"/>
            <w:bottom w:val="none" w:sz="0" w:space="0" w:color="auto"/>
            <w:right w:val="none" w:sz="0" w:space="0" w:color="auto"/>
          </w:divBdr>
        </w:div>
      </w:divsChild>
    </w:div>
    <w:div w:id="1192498465">
      <w:bodyDiv w:val="1"/>
      <w:marLeft w:val="0"/>
      <w:marRight w:val="0"/>
      <w:marTop w:val="0"/>
      <w:marBottom w:val="0"/>
      <w:divBdr>
        <w:top w:val="none" w:sz="0" w:space="0" w:color="auto"/>
        <w:left w:val="none" w:sz="0" w:space="0" w:color="auto"/>
        <w:bottom w:val="none" w:sz="0" w:space="0" w:color="auto"/>
        <w:right w:val="none" w:sz="0" w:space="0" w:color="auto"/>
      </w:divBdr>
    </w:div>
    <w:div w:id="1226338593">
      <w:bodyDiv w:val="1"/>
      <w:marLeft w:val="0"/>
      <w:marRight w:val="0"/>
      <w:marTop w:val="0"/>
      <w:marBottom w:val="0"/>
      <w:divBdr>
        <w:top w:val="none" w:sz="0" w:space="0" w:color="auto"/>
        <w:left w:val="none" w:sz="0" w:space="0" w:color="auto"/>
        <w:bottom w:val="none" w:sz="0" w:space="0" w:color="auto"/>
        <w:right w:val="none" w:sz="0" w:space="0" w:color="auto"/>
      </w:divBdr>
    </w:div>
    <w:div w:id="1229074957">
      <w:bodyDiv w:val="1"/>
      <w:marLeft w:val="0"/>
      <w:marRight w:val="0"/>
      <w:marTop w:val="0"/>
      <w:marBottom w:val="0"/>
      <w:divBdr>
        <w:top w:val="none" w:sz="0" w:space="0" w:color="auto"/>
        <w:left w:val="none" w:sz="0" w:space="0" w:color="auto"/>
        <w:bottom w:val="none" w:sz="0" w:space="0" w:color="auto"/>
        <w:right w:val="none" w:sz="0" w:space="0" w:color="auto"/>
      </w:divBdr>
    </w:div>
    <w:div w:id="1269200383">
      <w:bodyDiv w:val="1"/>
      <w:marLeft w:val="0"/>
      <w:marRight w:val="0"/>
      <w:marTop w:val="0"/>
      <w:marBottom w:val="0"/>
      <w:divBdr>
        <w:top w:val="none" w:sz="0" w:space="0" w:color="auto"/>
        <w:left w:val="none" w:sz="0" w:space="0" w:color="auto"/>
        <w:bottom w:val="none" w:sz="0" w:space="0" w:color="auto"/>
        <w:right w:val="none" w:sz="0" w:space="0" w:color="auto"/>
      </w:divBdr>
    </w:div>
    <w:div w:id="1351836858">
      <w:bodyDiv w:val="1"/>
      <w:marLeft w:val="0"/>
      <w:marRight w:val="0"/>
      <w:marTop w:val="0"/>
      <w:marBottom w:val="0"/>
      <w:divBdr>
        <w:top w:val="none" w:sz="0" w:space="0" w:color="auto"/>
        <w:left w:val="none" w:sz="0" w:space="0" w:color="auto"/>
        <w:bottom w:val="none" w:sz="0" w:space="0" w:color="auto"/>
        <w:right w:val="none" w:sz="0" w:space="0" w:color="auto"/>
      </w:divBdr>
    </w:div>
    <w:div w:id="1352606986">
      <w:bodyDiv w:val="1"/>
      <w:marLeft w:val="0"/>
      <w:marRight w:val="0"/>
      <w:marTop w:val="0"/>
      <w:marBottom w:val="0"/>
      <w:divBdr>
        <w:top w:val="none" w:sz="0" w:space="0" w:color="auto"/>
        <w:left w:val="none" w:sz="0" w:space="0" w:color="auto"/>
        <w:bottom w:val="none" w:sz="0" w:space="0" w:color="auto"/>
        <w:right w:val="none" w:sz="0" w:space="0" w:color="auto"/>
      </w:divBdr>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79089136">
      <w:bodyDiv w:val="1"/>
      <w:marLeft w:val="0"/>
      <w:marRight w:val="0"/>
      <w:marTop w:val="0"/>
      <w:marBottom w:val="0"/>
      <w:divBdr>
        <w:top w:val="none" w:sz="0" w:space="0" w:color="auto"/>
        <w:left w:val="none" w:sz="0" w:space="0" w:color="auto"/>
        <w:bottom w:val="none" w:sz="0" w:space="0" w:color="auto"/>
        <w:right w:val="none" w:sz="0" w:space="0" w:color="auto"/>
      </w:divBdr>
    </w:div>
    <w:div w:id="139369769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442603753">
      <w:bodyDiv w:val="1"/>
      <w:marLeft w:val="0"/>
      <w:marRight w:val="0"/>
      <w:marTop w:val="0"/>
      <w:marBottom w:val="0"/>
      <w:divBdr>
        <w:top w:val="none" w:sz="0" w:space="0" w:color="auto"/>
        <w:left w:val="none" w:sz="0" w:space="0" w:color="auto"/>
        <w:bottom w:val="none" w:sz="0" w:space="0" w:color="auto"/>
        <w:right w:val="none" w:sz="0" w:space="0" w:color="auto"/>
      </w:divBdr>
    </w:div>
    <w:div w:id="1448887181">
      <w:bodyDiv w:val="1"/>
      <w:marLeft w:val="0"/>
      <w:marRight w:val="0"/>
      <w:marTop w:val="0"/>
      <w:marBottom w:val="0"/>
      <w:divBdr>
        <w:top w:val="none" w:sz="0" w:space="0" w:color="auto"/>
        <w:left w:val="none" w:sz="0" w:space="0" w:color="auto"/>
        <w:bottom w:val="none" w:sz="0" w:space="0" w:color="auto"/>
        <w:right w:val="none" w:sz="0" w:space="0" w:color="auto"/>
      </w:divBdr>
    </w:div>
    <w:div w:id="1513104102">
      <w:bodyDiv w:val="1"/>
      <w:marLeft w:val="0"/>
      <w:marRight w:val="0"/>
      <w:marTop w:val="0"/>
      <w:marBottom w:val="0"/>
      <w:divBdr>
        <w:top w:val="none" w:sz="0" w:space="0" w:color="auto"/>
        <w:left w:val="none" w:sz="0" w:space="0" w:color="auto"/>
        <w:bottom w:val="none" w:sz="0" w:space="0" w:color="auto"/>
        <w:right w:val="none" w:sz="0" w:space="0" w:color="auto"/>
      </w:divBdr>
    </w:div>
    <w:div w:id="1541242032">
      <w:bodyDiv w:val="1"/>
      <w:marLeft w:val="0"/>
      <w:marRight w:val="0"/>
      <w:marTop w:val="0"/>
      <w:marBottom w:val="0"/>
      <w:divBdr>
        <w:top w:val="none" w:sz="0" w:space="0" w:color="auto"/>
        <w:left w:val="none" w:sz="0" w:space="0" w:color="auto"/>
        <w:bottom w:val="none" w:sz="0" w:space="0" w:color="auto"/>
        <w:right w:val="none" w:sz="0" w:space="0" w:color="auto"/>
      </w:divBdr>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17759062">
      <w:bodyDiv w:val="1"/>
      <w:marLeft w:val="0"/>
      <w:marRight w:val="0"/>
      <w:marTop w:val="0"/>
      <w:marBottom w:val="0"/>
      <w:divBdr>
        <w:top w:val="none" w:sz="0" w:space="0" w:color="auto"/>
        <w:left w:val="none" w:sz="0" w:space="0" w:color="auto"/>
        <w:bottom w:val="none" w:sz="0" w:space="0" w:color="auto"/>
        <w:right w:val="none" w:sz="0" w:space="0" w:color="auto"/>
      </w:divBdr>
    </w:div>
    <w:div w:id="1626234039">
      <w:bodyDiv w:val="1"/>
      <w:marLeft w:val="0"/>
      <w:marRight w:val="0"/>
      <w:marTop w:val="0"/>
      <w:marBottom w:val="0"/>
      <w:divBdr>
        <w:top w:val="none" w:sz="0" w:space="0" w:color="auto"/>
        <w:left w:val="none" w:sz="0" w:space="0" w:color="auto"/>
        <w:bottom w:val="none" w:sz="0" w:space="0" w:color="auto"/>
        <w:right w:val="none" w:sz="0" w:space="0" w:color="auto"/>
      </w:divBdr>
    </w:div>
    <w:div w:id="1637837228">
      <w:bodyDiv w:val="1"/>
      <w:marLeft w:val="0"/>
      <w:marRight w:val="0"/>
      <w:marTop w:val="0"/>
      <w:marBottom w:val="0"/>
      <w:divBdr>
        <w:top w:val="none" w:sz="0" w:space="0" w:color="auto"/>
        <w:left w:val="none" w:sz="0" w:space="0" w:color="auto"/>
        <w:bottom w:val="none" w:sz="0" w:space="0" w:color="auto"/>
        <w:right w:val="none" w:sz="0" w:space="0" w:color="auto"/>
      </w:divBdr>
    </w:div>
    <w:div w:id="1647587495">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707020727">
      <w:bodyDiv w:val="1"/>
      <w:marLeft w:val="0"/>
      <w:marRight w:val="0"/>
      <w:marTop w:val="0"/>
      <w:marBottom w:val="0"/>
      <w:divBdr>
        <w:top w:val="none" w:sz="0" w:space="0" w:color="auto"/>
        <w:left w:val="none" w:sz="0" w:space="0" w:color="auto"/>
        <w:bottom w:val="none" w:sz="0" w:space="0" w:color="auto"/>
        <w:right w:val="none" w:sz="0" w:space="0" w:color="auto"/>
      </w:divBdr>
    </w:div>
    <w:div w:id="1769276791">
      <w:bodyDiv w:val="1"/>
      <w:marLeft w:val="0"/>
      <w:marRight w:val="0"/>
      <w:marTop w:val="0"/>
      <w:marBottom w:val="0"/>
      <w:divBdr>
        <w:top w:val="none" w:sz="0" w:space="0" w:color="auto"/>
        <w:left w:val="none" w:sz="0" w:space="0" w:color="auto"/>
        <w:bottom w:val="none" w:sz="0" w:space="0" w:color="auto"/>
        <w:right w:val="none" w:sz="0" w:space="0" w:color="auto"/>
      </w:divBdr>
    </w:div>
    <w:div w:id="1801027170">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825118476">
      <w:bodyDiv w:val="1"/>
      <w:marLeft w:val="0"/>
      <w:marRight w:val="0"/>
      <w:marTop w:val="0"/>
      <w:marBottom w:val="0"/>
      <w:divBdr>
        <w:top w:val="none" w:sz="0" w:space="0" w:color="auto"/>
        <w:left w:val="none" w:sz="0" w:space="0" w:color="auto"/>
        <w:bottom w:val="none" w:sz="0" w:space="0" w:color="auto"/>
        <w:right w:val="none" w:sz="0" w:space="0" w:color="auto"/>
      </w:divBdr>
      <w:divsChild>
        <w:div w:id="182400947">
          <w:marLeft w:val="0"/>
          <w:marRight w:val="0"/>
          <w:marTop w:val="0"/>
          <w:marBottom w:val="0"/>
          <w:divBdr>
            <w:top w:val="none" w:sz="0" w:space="0" w:color="auto"/>
            <w:left w:val="none" w:sz="0" w:space="0" w:color="auto"/>
            <w:bottom w:val="none" w:sz="0" w:space="0" w:color="auto"/>
            <w:right w:val="none" w:sz="0" w:space="0" w:color="auto"/>
          </w:divBdr>
        </w:div>
      </w:divsChild>
    </w:div>
    <w:div w:id="1849364611">
      <w:bodyDiv w:val="1"/>
      <w:marLeft w:val="0"/>
      <w:marRight w:val="0"/>
      <w:marTop w:val="0"/>
      <w:marBottom w:val="0"/>
      <w:divBdr>
        <w:top w:val="none" w:sz="0" w:space="0" w:color="auto"/>
        <w:left w:val="none" w:sz="0" w:space="0" w:color="auto"/>
        <w:bottom w:val="none" w:sz="0" w:space="0" w:color="auto"/>
        <w:right w:val="none" w:sz="0" w:space="0" w:color="auto"/>
      </w:divBdr>
    </w:div>
    <w:div w:id="1849633768">
      <w:bodyDiv w:val="1"/>
      <w:marLeft w:val="0"/>
      <w:marRight w:val="0"/>
      <w:marTop w:val="0"/>
      <w:marBottom w:val="0"/>
      <w:divBdr>
        <w:top w:val="none" w:sz="0" w:space="0" w:color="auto"/>
        <w:left w:val="none" w:sz="0" w:space="0" w:color="auto"/>
        <w:bottom w:val="none" w:sz="0" w:space="0" w:color="auto"/>
        <w:right w:val="none" w:sz="0" w:space="0" w:color="auto"/>
      </w:divBdr>
    </w:div>
    <w:div w:id="1879121613">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41140483">
      <w:bodyDiv w:val="1"/>
      <w:marLeft w:val="0"/>
      <w:marRight w:val="0"/>
      <w:marTop w:val="0"/>
      <w:marBottom w:val="0"/>
      <w:divBdr>
        <w:top w:val="none" w:sz="0" w:space="0" w:color="auto"/>
        <w:left w:val="none" w:sz="0" w:space="0" w:color="auto"/>
        <w:bottom w:val="none" w:sz="0" w:space="0" w:color="auto"/>
        <w:right w:val="none" w:sz="0" w:space="0" w:color="auto"/>
      </w:divBdr>
    </w:div>
    <w:div w:id="1963148108">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33530976">
      <w:bodyDiv w:val="1"/>
      <w:marLeft w:val="0"/>
      <w:marRight w:val="0"/>
      <w:marTop w:val="0"/>
      <w:marBottom w:val="0"/>
      <w:divBdr>
        <w:top w:val="none" w:sz="0" w:space="0" w:color="auto"/>
        <w:left w:val="none" w:sz="0" w:space="0" w:color="auto"/>
        <w:bottom w:val="none" w:sz="0" w:space="0" w:color="auto"/>
        <w:right w:val="none" w:sz="0" w:space="0" w:color="auto"/>
      </w:divBdr>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 w:id="2056540979">
      <w:bodyDiv w:val="1"/>
      <w:marLeft w:val="0"/>
      <w:marRight w:val="0"/>
      <w:marTop w:val="0"/>
      <w:marBottom w:val="0"/>
      <w:divBdr>
        <w:top w:val="none" w:sz="0" w:space="0" w:color="auto"/>
        <w:left w:val="none" w:sz="0" w:space="0" w:color="auto"/>
        <w:bottom w:val="none" w:sz="0" w:space="0" w:color="auto"/>
        <w:right w:val="none" w:sz="0" w:space="0" w:color="auto"/>
      </w:divBdr>
    </w:div>
    <w:div w:id="2084641053">
      <w:bodyDiv w:val="1"/>
      <w:marLeft w:val="0"/>
      <w:marRight w:val="0"/>
      <w:marTop w:val="0"/>
      <w:marBottom w:val="0"/>
      <w:divBdr>
        <w:top w:val="none" w:sz="0" w:space="0" w:color="auto"/>
        <w:left w:val="none" w:sz="0" w:space="0" w:color="auto"/>
        <w:bottom w:val="none" w:sz="0" w:space="0" w:color="auto"/>
        <w:right w:val="none" w:sz="0" w:space="0" w:color="auto"/>
      </w:divBdr>
      <w:divsChild>
        <w:div w:id="698044778">
          <w:marLeft w:val="0"/>
          <w:marRight w:val="0"/>
          <w:marTop w:val="0"/>
          <w:marBottom w:val="0"/>
          <w:divBdr>
            <w:top w:val="none" w:sz="0" w:space="0" w:color="auto"/>
            <w:left w:val="none" w:sz="0" w:space="0" w:color="auto"/>
            <w:bottom w:val="none" w:sz="0" w:space="0" w:color="auto"/>
            <w:right w:val="none" w:sz="0" w:space="0" w:color="auto"/>
          </w:divBdr>
        </w:div>
      </w:divsChild>
    </w:div>
    <w:div w:id="2096630107">
      <w:bodyDiv w:val="1"/>
      <w:marLeft w:val="0"/>
      <w:marRight w:val="0"/>
      <w:marTop w:val="0"/>
      <w:marBottom w:val="0"/>
      <w:divBdr>
        <w:top w:val="none" w:sz="0" w:space="0" w:color="auto"/>
        <w:left w:val="none" w:sz="0" w:space="0" w:color="auto"/>
        <w:bottom w:val="none" w:sz="0" w:space="0" w:color="auto"/>
        <w:right w:val="none" w:sz="0" w:space="0" w:color="auto"/>
      </w:divBdr>
    </w:div>
    <w:div w:id="2128309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5.png"/><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chart" Target="charts/chart15.xml"/><Relationship Id="rId170" Type="http://schemas.openxmlformats.org/officeDocument/2006/relationships/image" Target="media/image135.png"/><Relationship Id="rId191" Type="http://schemas.openxmlformats.org/officeDocument/2006/relationships/image" Target="media/image156.png"/><Relationship Id="rId205" Type="http://schemas.openxmlformats.org/officeDocument/2006/relationships/image" Target="media/image170.png"/><Relationship Id="rId226" Type="http://schemas.openxmlformats.org/officeDocument/2006/relationships/image" Target="media/image191.png"/><Relationship Id="rId247" Type="http://schemas.openxmlformats.org/officeDocument/2006/relationships/image" Target="media/image212.png"/><Relationship Id="rId107" Type="http://schemas.openxmlformats.org/officeDocument/2006/relationships/image" Target="media/image90.png"/><Relationship Id="rId268" Type="http://schemas.openxmlformats.org/officeDocument/2006/relationships/header" Target="header15.xml"/><Relationship Id="rId11" Type="http://schemas.openxmlformats.org/officeDocument/2006/relationships/header" Target="header4.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chart" Target="charts/chart5.xml"/><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header" Target="header11.xml"/><Relationship Id="rId181" Type="http://schemas.openxmlformats.org/officeDocument/2006/relationships/image" Target="media/image146.png"/><Relationship Id="rId216" Type="http://schemas.openxmlformats.org/officeDocument/2006/relationships/image" Target="media/image181.png"/><Relationship Id="rId237" Type="http://schemas.openxmlformats.org/officeDocument/2006/relationships/image" Target="media/image202.png"/><Relationship Id="rId258" Type="http://schemas.openxmlformats.org/officeDocument/2006/relationships/image" Target="media/image223.png"/><Relationship Id="rId22" Type="http://schemas.openxmlformats.org/officeDocument/2006/relationships/image" Target="media/image6.png"/><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chart" Target="charts/chart6.xml"/><Relationship Id="rId171" Type="http://schemas.openxmlformats.org/officeDocument/2006/relationships/image" Target="media/image136.png"/><Relationship Id="rId192" Type="http://schemas.openxmlformats.org/officeDocument/2006/relationships/image" Target="media/image157.png"/><Relationship Id="rId206" Type="http://schemas.openxmlformats.org/officeDocument/2006/relationships/image" Target="media/image171.png"/><Relationship Id="rId227" Type="http://schemas.openxmlformats.org/officeDocument/2006/relationships/image" Target="media/image192.png"/><Relationship Id="rId248" Type="http://schemas.openxmlformats.org/officeDocument/2006/relationships/image" Target="media/image213.png"/><Relationship Id="rId269" Type="http://schemas.openxmlformats.org/officeDocument/2006/relationships/fontTable" Target="fontTable.xml"/><Relationship Id="rId12" Type="http://schemas.openxmlformats.org/officeDocument/2006/relationships/header" Target="header5.xml"/><Relationship Id="rId33" Type="http://schemas.openxmlformats.org/officeDocument/2006/relationships/image" Target="media/image16.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header" Target="header12.xml"/><Relationship Id="rId182" Type="http://schemas.openxmlformats.org/officeDocument/2006/relationships/image" Target="media/image147.png"/><Relationship Id="rId217" Type="http://schemas.openxmlformats.org/officeDocument/2006/relationships/image" Target="media/image182.png"/><Relationship Id="rId6" Type="http://schemas.openxmlformats.org/officeDocument/2006/relationships/footnotes" Target="footnotes.xml"/><Relationship Id="rId238" Type="http://schemas.openxmlformats.org/officeDocument/2006/relationships/image" Target="media/image203.png"/><Relationship Id="rId259" Type="http://schemas.openxmlformats.org/officeDocument/2006/relationships/image" Target="media/image224.png"/><Relationship Id="rId23" Type="http://schemas.openxmlformats.org/officeDocument/2006/relationships/image" Target="media/image7.pn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119" Type="http://schemas.openxmlformats.org/officeDocument/2006/relationships/image" Target="media/image102.png"/><Relationship Id="rId270" Type="http://schemas.openxmlformats.org/officeDocument/2006/relationships/theme" Target="theme/theme1.xml"/><Relationship Id="rId44" Type="http://schemas.openxmlformats.org/officeDocument/2006/relationships/image" Target="media/image27.png"/><Relationship Id="rId60" Type="http://schemas.openxmlformats.org/officeDocument/2006/relationships/image" Target="media/image43.png"/><Relationship Id="rId65" Type="http://schemas.openxmlformats.org/officeDocument/2006/relationships/image" Target="media/image48.png"/><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image" Target="media/image113.png"/><Relationship Id="rId135" Type="http://schemas.openxmlformats.org/officeDocument/2006/relationships/image" Target="media/image118.png"/><Relationship Id="rId151" Type="http://schemas.openxmlformats.org/officeDocument/2006/relationships/chart" Target="charts/chart7.xml"/><Relationship Id="rId156" Type="http://schemas.openxmlformats.org/officeDocument/2006/relationships/chart" Target="charts/chart12.xml"/><Relationship Id="rId177" Type="http://schemas.openxmlformats.org/officeDocument/2006/relationships/image" Target="media/image142.png"/><Relationship Id="rId198" Type="http://schemas.openxmlformats.org/officeDocument/2006/relationships/image" Target="media/image163.png"/><Relationship Id="rId172" Type="http://schemas.openxmlformats.org/officeDocument/2006/relationships/image" Target="media/image137.png"/><Relationship Id="rId193" Type="http://schemas.openxmlformats.org/officeDocument/2006/relationships/image" Target="media/image158.png"/><Relationship Id="rId202" Type="http://schemas.openxmlformats.org/officeDocument/2006/relationships/image" Target="media/image167.png"/><Relationship Id="rId207" Type="http://schemas.openxmlformats.org/officeDocument/2006/relationships/image" Target="media/image172.png"/><Relationship Id="rId223" Type="http://schemas.openxmlformats.org/officeDocument/2006/relationships/image" Target="media/image188.png"/><Relationship Id="rId228" Type="http://schemas.openxmlformats.org/officeDocument/2006/relationships/image" Target="media/image193.png"/><Relationship Id="rId244" Type="http://schemas.openxmlformats.org/officeDocument/2006/relationships/image" Target="media/image209.png"/><Relationship Id="rId249" Type="http://schemas.openxmlformats.org/officeDocument/2006/relationships/image" Target="media/image214.png"/><Relationship Id="rId13" Type="http://schemas.openxmlformats.org/officeDocument/2006/relationships/header" Target="header6.xml"/><Relationship Id="rId18" Type="http://schemas.openxmlformats.org/officeDocument/2006/relationships/image" Target="media/image3.png"/><Relationship Id="rId39" Type="http://schemas.openxmlformats.org/officeDocument/2006/relationships/image" Target="media/image22.png"/><Relationship Id="rId109" Type="http://schemas.openxmlformats.org/officeDocument/2006/relationships/image" Target="media/image92.png"/><Relationship Id="rId260" Type="http://schemas.openxmlformats.org/officeDocument/2006/relationships/image" Target="media/image225.png"/><Relationship Id="rId265" Type="http://schemas.openxmlformats.org/officeDocument/2006/relationships/image" Target="media/image230.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image" Target="media/image108.png"/><Relationship Id="rId141" Type="http://schemas.openxmlformats.org/officeDocument/2006/relationships/image" Target="media/image124.png"/><Relationship Id="rId146" Type="http://schemas.openxmlformats.org/officeDocument/2006/relationships/chart" Target="charts/chart2.xml"/><Relationship Id="rId167" Type="http://schemas.openxmlformats.org/officeDocument/2006/relationships/image" Target="media/image132.png"/><Relationship Id="rId188" Type="http://schemas.openxmlformats.org/officeDocument/2006/relationships/image" Target="media/image153.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header" Target="header13.xml"/><Relationship Id="rId183" Type="http://schemas.openxmlformats.org/officeDocument/2006/relationships/image" Target="media/image148.png"/><Relationship Id="rId213" Type="http://schemas.openxmlformats.org/officeDocument/2006/relationships/image" Target="media/image178.png"/><Relationship Id="rId218" Type="http://schemas.openxmlformats.org/officeDocument/2006/relationships/image" Target="media/image183.png"/><Relationship Id="rId234" Type="http://schemas.openxmlformats.org/officeDocument/2006/relationships/image" Target="media/image199.png"/><Relationship Id="rId239" Type="http://schemas.openxmlformats.org/officeDocument/2006/relationships/image" Target="media/image204.png"/><Relationship Id="rId2" Type="http://schemas.openxmlformats.org/officeDocument/2006/relationships/numbering" Target="numbering.xml"/><Relationship Id="rId29" Type="http://schemas.openxmlformats.org/officeDocument/2006/relationships/image" Target="media/image12.png"/><Relationship Id="rId250" Type="http://schemas.openxmlformats.org/officeDocument/2006/relationships/image" Target="media/image215.png"/><Relationship Id="rId255" Type="http://schemas.openxmlformats.org/officeDocument/2006/relationships/image" Target="media/image220.png"/><Relationship Id="rId24" Type="http://schemas.openxmlformats.org/officeDocument/2006/relationships/header" Target="header10.xml"/><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chart" Target="charts/chart13.xml"/><Relationship Id="rId178" Type="http://schemas.openxmlformats.org/officeDocument/2006/relationships/image" Target="media/image143.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chart" Target="charts/chart8.xml"/><Relationship Id="rId173" Type="http://schemas.openxmlformats.org/officeDocument/2006/relationships/image" Target="media/image138.png"/><Relationship Id="rId194" Type="http://schemas.openxmlformats.org/officeDocument/2006/relationships/image" Target="media/image159.png"/><Relationship Id="rId199" Type="http://schemas.openxmlformats.org/officeDocument/2006/relationships/image" Target="media/image164.png"/><Relationship Id="rId203" Type="http://schemas.openxmlformats.org/officeDocument/2006/relationships/image" Target="media/image168.png"/><Relationship Id="rId208" Type="http://schemas.openxmlformats.org/officeDocument/2006/relationships/image" Target="media/image173.png"/><Relationship Id="rId229" Type="http://schemas.openxmlformats.org/officeDocument/2006/relationships/image" Target="media/image194.png"/><Relationship Id="rId19" Type="http://schemas.openxmlformats.org/officeDocument/2006/relationships/header" Target="header9.xml"/><Relationship Id="rId224" Type="http://schemas.openxmlformats.org/officeDocument/2006/relationships/image" Target="media/image189.png"/><Relationship Id="rId240" Type="http://schemas.openxmlformats.org/officeDocument/2006/relationships/image" Target="media/image205.png"/><Relationship Id="rId245" Type="http://schemas.openxmlformats.org/officeDocument/2006/relationships/image" Target="media/image210.png"/><Relationship Id="rId261" Type="http://schemas.openxmlformats.org/officeDocument/2006/relationships/image" Target="media/image226.png"/><Relationship Id="rId266" Type="http://schemas.openxmlformats.org/officeDocument/2006/relationships/image" Target="media/image231.png"/><Relationship Id="rId14" Type="http://schemas.openxmlformats.org/officeDocument/2006/relationships/header" Target="header7.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chart" Target="charts/chart3.xml"/><Relationship Id="rId168" Type="http://schemas.openxmlformats.org/officeDocument/2006/relationships/image" Target="media/image133.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28.png"/><Relationship Id="rId184" Type="http://schemas.openxmlformats.org/officeDocument/2006/relationships/image" Target="media/image149.png"/><Relationship Id="rId189" Type="http://schemas.openxmlformats.org/officeDocument/2006/relationships/image" Target="media/image154.png"/><Relationship Id="rId219" Type="http://schemas.openxmlformats.org/officeDocument/2006/relationships/image" Target="media/image184.png"/><Relationship Id="rId3" Type="http://schemas.openxmlformats.org/officeDocument/2006/relationships/styles" Target="styles.xml"/><Relationship Id="rId214" Type="http://schemas.openxmlformats.org/officeDocument/2006/relationships/image" Target="media/image179.png"/><Relationship Id="rId230" Type="http://schemas.openxmlformats.org/officeDocument/2006/relationships/image" Target="media/image195.png"/><Relationship Id="rId235" Type="http://schemas.openxmlformats.org/officeDocument/2006/relationships/image" Target="media/image200.png"/><Relationship Id="rId251" Type="http://schemas.openxmlformats.org/officeDocument/2006/relationships/image" Target="media/image216.png"/><Relationship Id="rId256" Type="http://schemas.openxmlformats.org/officeDocument/2006/relationships/image" Target="media/image221.png"/><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chart" Target="charts/chart14.xml"/><Relationship Id="rId20" Type="http://schemas.openxmlformats.org/officeDocument/2006/relationships/image" Target="media/image4.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chart" Target="charts/chart9.xml"/><Relationship Id="rId174" Type="http://schemas.openxmlformats.org/officeDocument/2006/relationships/image" Target="media/image139.png"/><Relationship Id="rId179" Type="http://schemas.openxmlformats.org/officeDocument/2006/relationships/image" Target="media/image144.png"/><Relationship Id="rId195" Type="http://schemas.openxmlformats.org/officeDocument/2006/relationships/image" Target="media/image160.png"/><Relationship Id="rId209" Type="http://schemas.openxmlformats.org/officeDocument/2006/relationships/image" Target="media/image174.png"/><Relationship Id="rId190" Type="http://schemas.openxmlformats.org/officeDocument/2006/relationships/image" Target="media/image155.png"/><Relationship Id="rId204" Type="http://schemas.openxmlformats.org/officeDocument/2006/relationships/image" Target="media/image169.png"/><Relationship Id="rId220" Type="http://schemas.openxmlformats.org/officeDocument/2006/relationships/image" Target="media/image185.png"/><Relationship Id="rId225" Type="http://schemas.openxmlformats.org/officeDocument/2006/relationships/image" Target="media/image190.png"/><Relationship Id="rId241" Type="http://schemas.openxmlformats.org/officeDocument/2006/relationships/image" Target="media/image206.png"/><Relationship Id="rId246" Type="http://schemas.openxmlformats.org/officeDocument/2006/relationships/image" Target="media/image211.png"/><Relationship Id="rId267" Type="http://schemas.openxmlformats.org/officeDocument/2006/relationships/header" Target="header14.xml"/><Relationship Id="rId15" Type="http://schemas.openxmlformats.org/officeDocument/2006/relationships/header" Target="header8.xm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262" Type="http://schemas.openxmlformats.org/officeDocument/2006/relationships/image" Target="media/image227.png"/><Relationship Id="rId10" Type="http://schemas.openxmlformats.org/officeDocument/2006/relationships/header" Target="header3.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chart" Target="charts/chart4.xml"/><Relationship Id="rId164" Type="http://schemas.openxmlformats.org/officeDocument/2006/relationships/image" Target="media/image129.png"/><Relationship Id="rId169" Type="http://schemas.openxmlformats.org/officeDocument/2006/relationships/image" Target="media/image134.png"/><Relationship Id="rId185" Type="http://schemas.openxmlformats.org/officeDocument/2006/relationships/image" Target="media/image150.png"/><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image" Target="media/image145.png"/><Relationship Id="rId210" Type="http://schemas.openxmlformats.org/officeDocument/2006/relationships/image" Target="media/image175.png"/><Relationship Id="rId215" Type="http://schemas.openxmlformats.org/officeDocument/2006/relationships/image" Target="media/image180.png"/><Relationship Id="rId236" Type="http://schemas.openxmlformats.org/officeDocument/2006/relationships/image" Target="media/image201.png"/><Relationship Id="rId257" Type="http://schemas.openxmlformats.org/officeDocument/2006/relationships/image" Target="media/image222.png"/><Relationship Id="rId26" Type="http://schemas.openxmlformats.org/officeDocument/2006/relationships/image" Target="media/image9.png"/><Relationship Id="rId231" Type="http://schemas.openxmlformats.org/officeDocument/2006/relationships/image" Target="media/image196.png"/><Relationship Id="rId252" Type="http://schemas.openxmlformats.org/officeDocument/2006/relationships/image" Target="media/image217.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chart" Target="charts/chart10.xml"/><Relationship Id="rId175" Type="http://schemas.openxmlformats.org/officeDocument/2006/relationships/image" Target="media/image140.png"/><Relationship Id="rId196" Type="http://schemas.openxmlformats.org/officeDocument/2006/relationships/image" Target="media/image161.png"/><Relationship Id="rId200" Type="http://schemas.openxmlformats.org/officeDocument/2006/relationships/image" Target="media/image165.png"/><Relationship Id="rId16" Type="http://schemas.openxmlformats.org/officeDocument/2006/relationships/image" Target="media/image1.jpeg"/><Relationship Id="rId221" Type="http://schemas.openxmlformats.org/officeDocument/2006/relationships/image" Target="media/image186.png"/><Relationship Id="rId242" Type="http://schemas.openxmlformats.org/officeDocument/2006/relationships/image" Target="media/image207.png"/><Relationship Id="rId263" Type="http://schemas.openxmlformats.org/officeDocument/2006/relationships/image" Target="media/image228.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90" Type="http://schemas.openxmlformats.org/officeDocument/2006/relationships/image" Target="media/image73.png"/><Relationship Id="rId165" Type="http://schemas.openxmlformats.org/officeDocument/2006/relationships/image" Target="media/image130.PNG"/><Relationship Id="rId186" Type="http://schemas.openxmlformats.org/officeDocument/2006/relationships/image" Target="media/image151.png"/><Relationship Id="rId211" Type="http://schemas.openxmlformats.org/officeDocument/2006/relationships/image" Target="media/image176.png"/><Relationship Id="rId232" Type="http://schemas.openxmlformats.org/officeDocument/2006/relationships/image" Target="media/image197.png"/><Relationship Id="rId253" Type="http://schemas.openxmlformats.org/officeDocument/2006/relationships/image" Target="media/image218.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chart" Target="charts/chart11.xml"/><Relationship Id="rId176" Type="http://schemas.openxmlformats.org/officeDocument/2006/relationships/image" Target="media/image141.png"/><Relationship Id="rId197" Type="http://schemas.openxmlformats.org/officeDocument/2006/relationships/image" Target="media/image162.png"/><Relationship Id="rId201" Type="http://schemas.openxmlformats.org/officeDocument/2006/relationships/image" Target="media/image166.png"/><Relationship Id="rId222" Type="http://schemas.openxmlformats.org/officeDocument/2006/relationships/image" Target="media/image187.png"/><Relationship Id="rId243" Type="http://schemas.openxmlformats.org/officeDocument/2006/relationships/image" Target="media/image208.png"/><Relationship Id="rId264" Type="http://schemas.openxmlformats.org/officeDocument/2006/relationships/image" Target="media/image229.png"/><Relationship Id="rId17" Type="http://schemas.openxmlformats.org/officeDocument/2006/relationships/image" Target="media/image2.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chart" Target="charts/chart1.xml"/><Relationship Id="rId166" Type="http://schemas.openxmlformats.org/officeDocument/2006/relationships/image" Target="media/image131.PNG"/><Relationship Id="rId187" Type="http://schemas.openxmlformats.org/officeDocument/2006/relationships/image" Target="media/image152.png"/><Relationship Id="rId1" Type="http://schemas.openxmlformats.org/officeDocument/2006/relationships/customXml" Target="../customXml/item1.xml"/><Relationship Id="rId212" Type="http://schemas.openxmlformats.org/officeDocument/2006/relationships/image" Target="media/image177.png"/><Relationship Id="rId233" Type="http://schemas.openxmlformats.org/officeDocument/2006/relationships/image" Target="media/image198.png"/><Relationship Id="rId254" Type="http://schemas.openxmlformats.org/officeDocument/2006/relationships/image" Target="media/image219.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4.xlsx"/><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of Document Register </a:t>
            </a:r>
            <a:br>
              <a:rPr lang="en-US" sz="1200" b="0" i="0" u="none" strike="noStrike" baseline="0">
                <a:effectLst/>
              </a:rPr>
            </a:br>
            <a:r>
              <a:rPr lang="en-US" sz="1200" b="0" i="0" u="none" strike="noStrike" baseline="0">
                <a:effectLst/>
              </a:rPr>
              <a:t>on node number variation setup</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8462117761999997</c:v>
                </c:pt>
                <c:pt idx="1">
                  <c:v>3.8636358106000004</c:v>
                </c:pt>
                <c:pt idx="2">
                  <c:v>4.1725522332000002</c:v>
                </c:pt>
                <c:pt idx="3">
                  <c:v>2.8801750048999999</c:v>
                </c:pt>
                <c:pt idx="4">
                  <c:v>4.1410312898000008</c:v>
                </c:pt>
                <c:pt idx="5">
                  <c:v>3.4882712741000006</c:v>
                </c:pt>
                <c:pt idx="6">
                  <c:v>4.0613462486999996</c:v>
                </c:pt>
                <c:pt idx="7">
                  <c:v>3.0262270612000002</c:v>
                </c:pt>
                <c:pt idx="8">
                  <c:v>3.6179367288999997</c:v>
                </c:pt>
                <c:pt idx="9">
                  <c:v>3.4441591718999995</c:v>
                </c:pt>
              </c:numCache>
            </c:numRef>
          </c:val>
          <c:smooth val="0"/>
          <c:extLst>
            <c:ext xmlns:c16="http://schemas.microsoft.com/office/drawing/2014/chart" uri="{C3380CC4-5D6E-409C-BE32-E72D297353CC}">
              <c16:uniqueId val="{00000000-8ACA-43EF-BFB6-387453428123}"/>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4.2982779761000005</c:v>
                </c:pt>
                <c:pt idx="1">
                  <c:v>4.8320801472000001</c:v>
                </c:pt>
                <c:pt idx="2">
                  <c:v>4.3869291089000004</c:v>
                </c:pt>
                <c:pt idx="3">
                  <c:v>4.6698909881999997</c:v>
                </c:pt>
                <c:pt idx="4">
                  <c:v>4.2453668755000002</c:v>
                </c:pt>
                <c:pt idx="5">
                  <c:v>4.6412550381000006</c:v>
                </c:pt>
                <c:pt idx="6">
                  <c:v>5.3915182491999998</c:v>
                </c:pt>
                <c:pt idx="7">
                  <c:v>4.3509827416999993</c:v>
                </c:pt>
                <c:pt idx="8">
                  <c:v>4.3090693478000004</c:v>
                </c:pt>
                <c:pt idx="9">
                  <c:v>4.6109310547</c:v>
                </c:pt>
              </c:numCache>
            </c:numRef>
          </c:val>
          <c:smooth val="0"/>
          <c:extLst>
            <c:ext xmlns:c16="http://schemas.microsoft.com/office/drawing/2014/chart" uri="{C3380CC4-5D6E-409C-BE32-E72D297353CC}">
              <c16:uniqueId val="{00000001-8ACA-43EF-BFB6-387453428123}"/>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0224089563000005</c:v>
                </c:pt>
                <c:pt idx="1">
                  <c:v>5.2737047353999991</c:v>
                </c:pt>
                <c:pt idx="2">
                  <c:v>6.0881992199999999</c:v>
                </c:pt>
                <c:pt idx="3">
                  <c:v>5.7718233376999999</c:v>
                </c:pt>
                <c:pt idx="4">
                  <c:v>5.5467906675999998</c:v>
                </c:pt>
                <c:pt idx="5">
                  <c:v>6.2650431379000002</c:v>
                </c:pt>
                <c:pt idx="6">
                  <c:v>6.1172297544000003</c:v>
                </c:pt>
                <c:pt idx="7">
                  <c:v>6.2592358136000001</c:v>
                </c:pt>
                <c:pt idx="8">
                  <c:v>5.8296848289000005</c:v>
                </c:pt>
                <c:pt idx="9">
                  <c:v>6.3716300394999994</c:v>
                </c:pt>
              </c:numCache>
            </c:numRef>
          </c:val>
          <c:smooth val="0"/>
          <c:extLst>
            <c:ext xmlns:c16="http://schemas.microsoft.com/office/drawing/2014/chart" uri="{C3380CC4-5D6E-409C-BE32-E72D297353CC}">
              <c16:uniqueId val="{00000002-8ACA-43EF-BFB6-38745342812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of average process time for each node number variation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6</c:f>
              <c:strCache>
                <c:ptCount val="5"/>
                <c:pt idx="0">
                  <c:v>Tx1</c:v>
                </c:pt>
                <c:pt idx="1">
                  <c:v>Tx2</c:v>
                </c:pt>
                <c:pt idx="2">
                  <c:v>Tx3</c:v>
                </c:pt>
                <c:pt idx="3">
                  <c:v>Tx4</c:v>
                </c:pt>
                <c:pt idx="4">
                  <c:v>Tx5</c:v>
                </c:pt>
              </c:strCache>
            </c:strRef>
          </c:cat>
          <c:val>
            <c:numRef>
              <c:f>Sheet1!$B$2:$B$6</c:f>
              <c:numCache>
                <c:formatCode>General</c:formatCode>
                <c:ptCount val="5"/>
                <c:pt idx="0">
                  <c:v>6.6740023867428571</c:v>
                </c:pt>
                <c:pt idx="1">
                  <c:v>8.2235397502428587</c:v>
                </c:pt>
                <c:pt idx="2">
                  <c:v>11.370839049671428</c:v>
                </c:pt>
                <c:pt idx="3">
                  <c:v>12.646847482071427</c:v>
                </c:pt>
                <c:pt idx="4">
                  <c:v>14.889058350085717</c:v>
                </c:pt>
              </c:numCache>
            </c:numRef>
          </c:val>
          <c:smooth val="0"/>
          <c:extLst>
            <c:ext xmlns:c16="http://schemas.microsoft.com/office/drawing/2014/chart" uri="{C3380CC4-5D6E-409C-BE32-E72D297353CC}">
              <c16:uniqueId val="{00000000-5AEE-40EE-BF45-3EAD87D44508}"/>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6</c:f>
              <c:strCache>
                <c:ptCount val="5"/>
                <c:pt idx="0">
                  <c:v>Tx1</c:v>
                </c:pt>
                <c:pt idx="1">
                  <c:v>Tx2</c:v>
                </c:pt>
                <c:pt idx="2">
                  <c:v>Tx3</c:v>
                </c:pt>
                <c:pt idx="3">
                  <c:v>Tx4</c:v>
                </c:pt>
                <c:pt idx="4">
                  <c:v>Tx5</c:v>
                </c:pt>
              </c:strCache>
            </c:strRef>
          </c:cat>
          <c:val>
            <c:numRef>
              <c:f>Sheet1!$C$2:$C$6</c:f>
              <c:numCache>
                <c:formatCode>General</c:formatCode>
                <c:ptCount val="5"/>
                <c:pt idx="0">
                  <c:v>9.1498126395833346</c:v>
                </c:pt>
                <c:pt idx="1">
                  <c:v>8.8807644325833337</c:v>
                </c:pt>
                <c:pt idx="2">
                  <c:v>8.7680674888666665</c:v>
                </c:pt>
                <c:pt idx="3">
                  <c:v>10.983356703449999</c:v>
                </c:pt>
                <c:pt idx="4">
                  <c:v>12.517553272116666</c:v>
                </c:pt>
              </c:numCache>
            </c:numRef>
          </c:val>
          <c:smooth val="0"/>
          <c:extLst>
            <c:ext xmlns:c16="http://schemas.microsoft.com/office/drawing/2014/chart" uri="{C3380CC4-5D6E-409C-BE32-E72D297353CC}">
              <c16:uniqueId val="{00000001-5AEE-40EE-BF45-3EAD87D44508}"/>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6</c:f>
              <c:strCache>
                <c:ptCount val="5"/>
                <c:pt idx="0">
                  <c:v>Tx1</c:v>
                </c:pt>
                <c:pt idx="1">
                  <c:v>Tx2</c:v>
                </c:pt>
                <c:pt idx="2">
                  <c:v>Tx3</c:v>
                </c:pt>
                <c:pt idx="3">
                  <c:v>Tx4</c:v>
                </c:pt>
                <c:pt idx="4">
                  <c:v>Tx5</c:v>
                </c:pt>
              </c:strCache>
            </c:strRef>
          </c:cat>
          <c:val>
            <c:numRef>
              <c:f>Sheet1!$D$2:$D$6</c:f>
              <c:numCache>
                <c:formatCode>General</c:formatCode>
                <c:ptCount val="5"/>
                <c:pt idx="0">
                  <c:v>6.518175019300001</c:v>
                </c:pt>
                <c:pt idx="1">
                  <c:v>9.0676108524200014</c:v>
                </c:pt>
                <c:pt idx="2">
                  <c:v>9.9398852863000009</c:v>
                </c:pt>
                <c:pt idx="3">
                  <c:v>10.19293887826</c:v>
                </c:pt>
                <c:pt idx="4">
                  <c:v>13.672056965260001</c:v>
                </c:pt>
              </c:numCache>
            </c:numRef>
          </c:val>
          <c:smooth val="0"/>
          <c:extLst>
            <c:ext xmlns:c16="http://schemas.microsoft.com/office/drawing/2014/chart" uri="{C3380CC4-5D6E-409C-BE32-E72D297353CC}">
              <c16:uniqueId val="{00000002-5AEE-40EE-BF45-3EAD87D44508}"/>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between </a:t>
            </a:r>
            <a:br>
              <a:rPr lang="en-US" sz="1400" b="0" i="0" u="none" strike="noStrike" baseline="0">
                <a:effectLst/>
              </a:rPr>
            </a:br>
            <a:r>
              <a:rPr lang="en-US" sz="1400" b="0" i="0" u="none" strike="noStrike" baseline="0">
                <a:effectLst/>
              </a:rPr>
              <a:t>trigger the Document Register function, </a:t>
            </a:r>
            <a:br>
              <a:rPr lang="th-TH" sz="1400" b="0" i="0" u="none" strike="noStrike" baseline="0">
                <a:effectLst/>
              </a:rPr>
            </a:br>
            <a:r>
              <a:rPr lang="en-US" sz="1400" b="0" i="0" u="none" strike="noStrike" baseline="0">
                <a:effectLst/>
              </a:rPr>
              <a:t>with vs without the Document Query function</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ith Query</c:v>
                </c:pt>
              </c:strCache>
            </c:strRef>
          </c:tx>
          <c:spPr>
            <a:ln w="28575" cap="rnd">
              <a:solidFill>
                <a:schemeClr val="accent1"/>
              </a:solidFill>
              <a:round/>
            </a:ln>
            <a:effectLst/>
          </c:spPr>
          <c:marker>
            <c:symbol val="none"/>
          </c:marker>
          <c:cat>
            <c:strRef>
              <c:f>Sheet1!$A$2:$A$6</c:f>
              <c:strCache>
                <c:ptCount val="5"/>
                <c:pt idx="0">
                  <c:v>Tx1</c:v>
                </c:pt>
                <c:pt idx="1">
                  <c:v>Tx2</c:v>
                </c:pt>
                <c:pt idx="2">
                  <c:v>Tx3</c:v>
                </c:pt>
                <c:pt idx="3">
                  <c:v>Tx4</c:v>
                </c:pt>
                <c:pt idx="4">
                  <c:v>Tx5</c:v>
                </c:pt>
              </c:strCache>
            </c:strRef>
          </c:cat>
          <c:val>
            <c:numRef>
              <c:f>Sheet1!$B$2:$B$6</c:f>
              <c:numCache>
                <c:formatCode>General</c:formatCode>
                <c:ptCount val="5"/>
                <c:pt idx="0">
                  <c:v>7.4473300152087303</c:v>
                </c:pt>
                <c:pt idx="1">
                  <c:v>8.7239716784153973</c:v>
                </c:pt>
                <c:pt idx="2">
                  <c:v>10.026263941612699</c:v>
                </c:pt>
                <c:pt idx="3">
                  <c:v>11.274381021260476</c:v>
                </c:pt>
                <c:pt idx="4">
                  <c:v>13.692889529154129</c:v>
                </c:pt>
              </c:numCache>
            </c:numRef>
          </c:val>
          <c:smooth val="0"/>
          <c:extLst>
            <c:ext xmlns:c16="http://schemas.microsoft.com/office/drawing/2014/chart" uri="{C3380CC4-5D6E-409C-BE32-E72D297353CC}">
              <c16:uniqueId val="{00000000-BC72-4241-AE85-2895BAF21640}"/>
            </c:ext>
          </c:extLst>
        </c:ser>
        <c:ser>
          <c:idx val="1"/>
          <c:order val="1"/>
          <c:tx>
            <c:strRef>
              <c:f>Sheet1!$C$1</c:f>
              <c:strCache>
                <c:ptCount val="1"/>
                <c:pt idx="0">
                  <c:v>without Query</c:v>
                </c:pt>
              </c:strCache>
            </c:strRef>
          </c:tx>
          <c:spPr>
            <a:ln w="28575" cap="rnd">
              <a:solidFill>
                <a:schemeClr val="accent2"/>
              </a:solidFill>
              <a:round/>
            </a:ln>
            <a:effectLst/>
          </c:spPr>
          <c:marker>
            <c:symbol val="none"/>
          </c:marker>
          <c:cat>
            <c:strRef>
              <c:f>Sheet1!$A$2:$A$6</c:f>
              <c:strCache>
                <c:ptCount val="5"/>
                <c:pt idx="0">
                  <c:v>Tx1</c:v>
                </c:pt>
                <c:pt idx="1">
                  <c:v>Tx2</c:v>
                </c:pt>
                <c:pt idx="2">
                  <c:v>Tx3</c:v>
                </c:pt>
                <c:pt idx="3">
                  <c:v>Tx4</c:v>
                </c:pt>
                <c:pt idx="4">
                  <c:v>Tx5</c:v>
                </c:pt>
              </c:strCache>
            </c:strRef>
          </c:cat>
          <c:val>
            <c:numRef>
              <c:f>Sheet1!$C$2:$C$6</c:f>
              <c:numCache>
                <c:formatCode>General</c:formatCode>
                <c:ptCount val="5"/>
                <c:pt idx="0">
                  <c:v>6.4002274932014274</c:v>
                </c:pt>
                <c:pt idx="1">
                  <c:v>6.9960983174322218</c:v>
                </c:pt>
                <c:pt idx="2">
                  <c:v>6.974339433041588</c:v>
                </c:pt>
                <c:pt idx="3">
                  <c:v>6.9120575136692066</c:v>
                </c:pt>
                <c:pt idx="4">
                  <c:v>6.8906622593801599</c:v>
                </c:pt>
              </c:numCache>
            </c:numRef>
          </c:val>
          <c:smooth val="0"/>
          <c:extLst>
            <c:ext xmlns:c16="http://schemas.microsoft.com/office/drawing/2014/chart" uri="{C3380CC4-5D6E-409C-BE32-E72D297353CC}">
              <c16:uniqueId val="{00000001-BC72-4241-AE85-2895BAF2164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ocess time required to complete the Document Query </a:t>
            </a:r>
            <a:br>
              <a:rPr lang="en-US"/>
            </a:br>
            <a:r>
              <a:rPr lang="en-US"/>
              <a:t>compared between minimum keywords and maximum keyword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30.11628540000004</c:v>
                </c:pt>
                <c:pt idx="1">
                  <c:v>300.30377540000006</c:v>
                </c:pt>
                <c:pt idx="2">
                  <c:v>307.72573720000003</c:v>
                </c:pt>
                <c:pt idx="3">
                  <c:v>293.62571270000001</c:v>
                </c:pt>
                <c:pt idx="4">
                  <c:v>292.72059049999996</c:v>
                </c:pt>
                <c:pt idx="5">
                  <c:v>299.05737409999995</c:v>
                </c:pt>
                <c:pt idx="6">
                  <c:v>300.58827720000005</c:v>
                </c:pt>
                <c:pt idx="7">
                  <c:v>288.70395000000002</c:v>
                </c:pt>
                <c:pt idx="8">
                  <c:v>296.92437230000007</c:v>
                </c:pt>
                <c:pt idx="9">
                  <c:v>315.33007600000002</c:v>
                </c:pt>
              </c:numCache>
            </c:numRef>
          </c:val>
          <c:smooth val="0"/>
          <c:extLst>
            <c:ext xmlns:c16="http://schemas.microsoft.com/office/drawing/2014/chart" uri="{C3380CC4-5D6E-409C-BE32-E72D297353CC}">
              <c16:uniqueId val="{00000000-5BBD-40A0-8AA6-683AC5598AB5}"/>
            </c:ext>
          </c:extLst>
        </c:ser>
        <c:ser>
          <c:idx val="1"/>
          <c:order val="1"/>
          <c:tx>
            <c:strRef>
              <c:f>Sheet1!$C$1</c:f>
              <c:strCache>
                <c:ptCount val="1"/>
                <c:pt idx="0">
                  <c:v>Maximum Search Keyword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95.48902520000001</c:v>
                </c:pt>
                <c:pt idx="1">
                  <c:v>294.89255250000002</c:v>
                </c:pt>
                <c:pt idx="2">
                  <c:v>303.00812669999999</c:v>
                </c:pt>
                <c:pt idx="3">
                  <c:v>295.32568670000001</c:v>
                </c:pt>
                <c:pt idx="4">
                  <c:v>304.44729530000001</c:v>
                </c:pt>
                <c:pt idx="5">
                  <c:v>314.55403669999998</c:v>
                </c:pt>
                <c:pt idx="6">
                  <c:v>304.53769439999996</c:v>
                </c:pt>
                <c:pt idx="7">
                  <c:v>292.65902240000003</c:v>
                </c:pt>
                <c:pt idx="8">
                  <c:v>288.95786229999999</c:v>
                </c:pt>
                <c:pt idx="9">
                  <c:v>295.45835600000004</c:v>
                </c:pt>
              </c:numCache>
            </c:numRef>
          </c:val>
          <c:smooth val="0"/>
          <c:extLst>
            <c:ext xmlns:c16="http://schemas.microsoft.com/office/drawing/2014/chart" uri="{C3380CC4-5D6E-409C-BE32-E72D297353CC}">
              <c16:uniqueId val="{00000001-5BBD-40A0-8AA6-683AC5598AB5}"/>
            </c:ext>
          </c:extLst>
        </c:ser>
        <c:dLbls>
          <c:showLegendKey val="0"/>
          <c:showVal val="0"/>
          <c:showCatName val="0"/>
          <c:showSerName val="0"/>
          <c:showPercent val="0"/>
          <c:showBubbleSize val="0"/>
        </c:dLbls>
        <c:smooth val="0"/>
        <c:axId val="783257424"/>
        <c:axId val="783256144"/>
      </c:lineChart>
      <c:catAx>
        <c:axId val="783257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6144"/>
        <c:crosses val="autoZero"/>
        <c:auto val="1"/>
        <c:lblAlgn val="ctr"/>
        <c:lblOffset val="100"/>
        <c:noMultiLvlLbl val="0"/>
      </c:catAx>
      <c:valAx>
        <c:axId val="783256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7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of Document Query </a:t>
            </a:r>
            <a:br>
              <a:rPr lang="en-US" sz="1200" b="0" i="0" u="none" strike="noStrike" baseline="0">
                <a:effectLst/>
              </a:rPr>
            </a:br>
            <a:r>
              <a:rPr lang="en-US" sz="1200" b="0" i="0" u="none" strike="noStrike" baseline="0">
                <a:effectLst/>
              </a:rPr>
              <a:t>on node number variation setup</a:t>
            </a:r>
            <a:br>
              <a:rPr lang="en-US" sz="1200" b="0" i="0" u="none" strike="noStrike" baseline="0">
                <a:effectLst/>
              </a:rPr>
            </a:br>
            <a:r>
              <a:rPr lang="en-US" sz="1200" b="0" i="0" u="none" strike="noStrike" baseline="0">
                <a:effectLst/>
              </a:rPr>
              <a:t>without trigger Document register</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6</c:f>
              <c:strCache>
                <c:ptCount val="5"/>
                <c:pt idx="0">
                  <c:v>Tx1</c:v>
                </c:pt>
                <c:pt idx="1">
                  <c:v>Tx2</c:v>
                </c:pt>
                <c:pt idx="2">
                  <c:v>Tx3</c:v>
                </c:pt>
                <c:pt idx="3">
                  <c:v>Tx4</c:v>
                </c:pt>
                <c:pt idx="4">
                  <c:v>Tx5</c:v>
                </c:pt>
              </c:strCache>
            </c:strRef>
          </c:cat>
          <c:val>
            <c:numRef>
              <c:f>Sheet1!$B$2:$B$6</c:f>
              <c:numCache>
                <c:formatCode>General</c:formatCode>
                <c:ptCount val="5"/>
                <c:pt idx="0">
                  <c:v>330.11628540000004</c:v>
                </c:pt>
                <c:pt idx="1">
                  <c:v>300.30377540000006</c:v>
                </c:pt>
                <c:pt idx="2">
                  <c:v>307.72573720000003</c:v>
                </c:pt>
                <c:pt idx="3">
                  <c:v>293.62571270000001</c:v>
                </c:pt>
                <c:pt idx="4">
                  <c:v>292.72059049999996</c:v>
                </c:pt>
              </c:numCache>
            </c:numRef>
          </c:val>
          <c:smooth val="0"/>
          <c:extLst>
            <c:ext xmlns:c16="http://schemas.microsoft.com/office/drawing/2014/chart" uri="{C3380CC4-5D6E-409C-BE32-E72D297353CC}">
              <c16:uniqueId val="{00000000-6598-401B-B888-AB4F3B522150}"/>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6</c:f>
              <c:strCache>
                <c:ptCount val="5"/>
                <c:pt idx="0">
                  <c:v>Tx1</c:v>
                </c:pt>
                <c:pt idx="1">
                  <c:v>Tx2</c:v>
                </c:pt>
                <c:pt idx="2">
                  <c:v>Tx3</c:v>
                </c:pt>
                <c:pt idx="3">
                  <c:v>Tx4</c:v>
                </c:pt>
                <c:pt idx="4">
                  <c:v>Tx5</c:v>
                </c:pt>
              </c:strCache>
            </c:strRef>
          </c:cat>
          <c:val>
            <c:numRef>
              <c:f>Sheet1!$C$2:$C$6</c:f>
              <c:numCache>
                <c:formatCode>General</c:formatCode>
                <c:ptCount val="5"/>
                <c:pt idx="0">
                  <c:v>294.36934149999996</c:v>
                </c:pt>
                <c:pt idx="1">
                  <c:v>267.57072979999998</c:v>
                </c:pt>
                <c:pt idx="2">
                  <c:v>266.1690529</c:v>
                </c:pt>
                <c:pt idx="3">
                  <c:v>252.83966679999997</c:v>
                </c:pt>
                <c:pt idx="4">
                  <c:v>244.46551460000001</c:v>
                </c:pt>
              </c:numCache>
            </c:numRef>
          </c:val>
          <c:smooth val="0"/>
          <c:extLst>
            <c:ext xmlns:c16="http://schemas.microsoft.com/office/drawing/2014/chart" uri="{C3380CC4-5D6E-409C-BE32-E72D297353CC}">
              <c16:uniqueId val="{00000001-6598-401B-B888-AB4F3B522150}"/>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6</c:f>
              <c:strCache>
                <c:ptCount val="5"/>
                <c:pt idx="0">
                  <c:v>Tx1</c:v>
                </c:pt>
                <c:pt idx="1">
                  <c:v>Tx2</c:v>
                </c:pt>
                <c:pt idx="2">
                  <c:v>Tx3</c:v>
                </c:pt>
                <c:pt idx="3">
                  <c:v>Tx4</c:v>
                </c:pt>
                <c:pt idx="4">
                  <c:v>Tx5</c:v>
                </c:pt>
              </c:strCache>
            </c:strRef>
          </c:cat>
          <c:val>
            <c:numRef>
              <c:f>Sheet1!$D$2:$D$6</c:f>
              <c:numCache>
                <c:formatCode>General</c:formatCode>
                <c:ptCount val="5"/>
                <c:pt idx="0">
                  <c:v>287.43592840000002</c:v>
                </c:pt>
                <c:pt idx="1">
                  <c:v>273.73975000000007</c:v>
                </c:pt>
                <c:pt idx="2">
                  <c:v>249.42196619999999</c:v>
                </c:pt>
                <c:pt idx="3">
                  <c:v>223.83411919999998</c:v>
                </c:pt>
                <c:pt idx="4">
                  <c:v>250.02640980000001</c:v>
                </c:pt>
              </c:numCache>
            </c:numRef>
          </c:val>
          <c:smooth val="0"/>
          <c:extLst>
            <c:ext xmlns:c16="http://schemas.microsoft.com/office/drawing/2014/chart" uri="{C3380CC4-5D6E-409C-BE32-E72D297353CC}">
              <c16:uniqueId val="{00000002-6598-401B-B888-AB4F3B52215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400"/>
          <c:min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of Document Query </a:t>
            </a:r>
            <a:br>
              <a:rPr lang="en-US" sz="1200" b="0" i="0" u="none" strike="noStrike" baseline="0">
                <a:effectLst/>
              </a:rPr>
            </a:br>
            <a:r>
              <a:rPr lang="en-US" sz="1200" b="0" i="0" u="none" strike="noStrike" baseline="0">
                <a:effectLst/>
              </a:rPr>
              <a:t>on node number variation setup</a:t>
            </a:r>
            <a:br>
              <a:rPr lang="en-US" sz="1200" b="0" i="0" u="none" strike="noStrike" baseline="0">
                <a:effectLst/>
              </a:rPr>
            </a:br>
            <a:r>
              <a:rPr lang="en-US" sz="1200" b="0" i="0" u="none" strike="noStrike" baseline="0">
                <a:effectLst/>
              </a:rPr>
              <a:t>with Document register triggered at the same time</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6</c:f>
              <c:strCache>
                <c:ptCount val="5"/>
                <c:pt idx="0">
                  <c:v>Tx1</c:v>
                </c:pt>
                <c:pt idx="1">
                  <c:v>Tx2</c:v>
                </c:pt>
                <c:pt idx="2">
                  <c:v>Tx3</c:v>
                </c:pt>
                <c:pt idx="3">
                  <c:v>Tx4</c:v>
                </c:pt>
                <c:pt idx="4">
                  <c:v>Tx5</c:v>
                </c:pt>
              </c:strCache>
            </c:strRef>
          </c:cat>
          <c:val>
            <c:numRef>
              <c:f>Sheet1!$B$2:$B$6</c:f>
              <c:numCache>
                <c:formatCode>General</c:formatCode>
                <c:ptCount val="5"/>
                <c:pt idx="0">
                  <c:v>3.0081777427142855</c:v>
                </c:pt>
                <c:pt idx="1">
                  <c:v>5.0609256753142855</c:v>
                </c:pt>
                <c:pt idx="2">
                  <c:v>7.5320380695714295</c:v>
                </c:pt>
                <c:pt idx="3">
                  <c:v>9.6553570431714295</c:v>
                </c:pt>
                <c:pt idx="4">
                  <c:v>12.535541412285713</c:v>
                </c:pt>
              </c:numCache>
            </c:numRef>
          </c:val>
          <c:smooth val="0"/>
          <c:extLst>
            <c:ext xmlns:c16="http://schemas.microsoft.com/office/drawing/2014/chart" uri="{C3380CC4-5D6E-409C-BE32-E72D297353CC}">
              <c16:uniqueId val="{00000000-D073-4AFB-83A4-9926BC96D42A}"/>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6</c:f>
              <c:strCache>
                <c:ptCount val="5"/>
                <c:pt idx="0">
                  <c:v>Tx1</c:v>
                </c:pt>
                <c:pt idx="1">
                  <c:v>Tx2</c:v>
                </c:pt>
                <c:pt idx="2">
                  <c:v>Tx3</c:v>
                </c:pt>
                <c:pt idx="3">
                  <c:v>Tx4</c:v>
                </c:pt>
                <c:pt idx="4">
                  <c:v>Tx5</c:v>
                </c:pt>
              </c:strCache>
            </c:strRef>
          </c:cat>
          <c:val>
            <c:numRef>
              <c:f>Sheet1!$C$2:$C$6</c:f>
              <c:numCache>
                <c:formatCode>General</c:formatCode>
                <c:ptCount val="5"/>
                <c:pt idx="0">
                  <c:v>2.7380167508500004</c:v>
                </c:pt>
                <c:pt idx="1">
                  <c:v>3.7181966156166673</c:v>
                </c:pt>
                <c:pt idx="2">
                  <c:v>5.501362009116666</c:v>
                </c:pt>
                <c:pt idx="3">
                  <c:v>7.5229622845000002</c:v>
                </c:pt>
                <c:pt idx="4">
                  <c:v>9.3848936097666655</c:v>
                </c:pt>
              </c:numCache>
            </c:numRef>
          </c:val>
          <c:smooth val="0"/>
          <c:extLst>
            <c:ext xmlns:c16="http://schemas.microsoft.com/office/drawing/2014/chart" uri="{C3380CC4-5D6E-409C-BE32-E72D297353CC}">
              <c16:uniqueId val="{00000001-D073-4AFB-83A4-9926BC96D42A}"/>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6</c:f>
              <c:strCache>
                <c:ptCount val="5"/>
                <c:pt idx="0">
                  <c:v>Tx1</c:v>
                </c:pt>
                <c:pt idx="1">
                  <c:v>Tx2</c:v>
                </c:pt>
                <c:pt idx="2">
                  <c:v>Tx3</c:v>
                </c:pt>
                <c:pt idx="3">
                  <c:v>Tx4</c:v>
                </c:pt>
                <c:pt idx="4">
                  <c:v>Tx5</c:v>
                </c:pt>
              </c:strCache>
            </c:strRef>
          </c:cat>
          <c:val>
            <c:numRef>
              <c:f>Sheet1!$D$2:$D$6</c:f>
              <c:numCache>
                <c:formatCode>General</c:formatCode>
                <c:ptCount val="5"/>
                <c:pt idx="0">
                  <c:v>2.1372846547800002</c:v>
                </c:pt>
                <c:pt idx="1">
                  <c:v>2.7968869965200001</c:v>
                </c:pt>
                <c:pt idx="2">
                  <c:v>4.3486405012400002</c:v>
                </c:pt>
                <c:pt idx="3">
                  <c:v>5.5536868570800006</c:v>
                </c:pt>
                <c:pt idx="4">
                  <c:v>6.5469093871599995</c:v>
                </c:pt>
              </c:numCache>
            </c:numRef>
          </c:val>
          <c:smooth val="0"/>
          <c:extLst>
            <c:ext xmlns:c16="http://schemas.microsoft.com/office/drawing/2014/chart" uri="{C3380CC4-5D6E-409C-BE32-E72D297353CC}">
              <c16:uniqueId val="{00000002-D073-4AFB-83A4-9926BC96D42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between trigger Document Query, </a:t>
            </a:r>
            <a:br>
              <a:rPr lang="en-US" sz="1200" b="0" i="0" u="none" strike="noStrike" baseline="0">
                <a:effectLst/>
              </a:rPr>
            </a:br>
            <a:r>
              <a:rPr lang="en-US" sz="1200" b="0" i="0" u="none" strike="noStrike" baseline="0">
                <a:effectLst/>
              </a:rPr>
              <a:t>with and without Document Register</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6</c:f>
              <c:strCache>
                <c:ptCount val="5"/>
                <c:pt idx="0">
                  <c:v>Tx1</c:v>
                </c:pt>
                <c:pt idx="1">
                  <c:v>Tx2</c:v>
                </c:pt>
                <c:pt idx="2">
                  <c:v>Tx3</c:v>
                </c:pt>
                <c:pt idx="3">
                  <c:v>Tx4</c:v>
                </c:pt>
                <c:pt idx="4">
                  <c:v>Tx5</c:v>
                </c:pt>
              </c:strCache>
            </c:strRef>
          </c:cat>
          <c:val>
            <c:numRef>
              <c:f>Sheet1!$B$2:$B$6</c:f>
              <c:numCache>
                <c:formatCode>General</c:formatCode>
                <c:ptCount val="5"/>
                <c:pt idx="0">
                  <c:v>303.97385176666666</c:v>
                </c:pt>
                <c:pt idx="1">
                  <c:v>280.53808506666672</c:v>
                </c:pt>
                <c:pt idx="2">
                  <c:v>274.43891876666663</c:v>
                </c:pt>
                <c:pt idx="3">
                  <c:v>256.76649956666665</c:v>
                </c:pt>
                <c:pt idx="4">
                  <c:v>262.40417163333331</c:v>
                </c:pt>
              </c:numCache>
            </c:numRef>
          </c:val>
          <c:smooth val="0"/>
          <c:extLst>
            <c:ext xmlns:c16="http://schemas.microsoft.com/office/drawing/2014/chart" uri="{C3380CC4-5D6E-409C-BE32-E72D297353CC}">
              <c16:uniqueId val="{00000000-306F-49E4-A6FE-46E02E8AB0E3}"/>
            </c:ext>
          </c:extLst>
        </c:ser>
        <c:ser>
          <c:idx val="1"/>
          <c:order val="1"/>
          <c:tx>
            <c:strRef>
              <c:f>Sheet1!$C$1</c:f>
              <c:strCache>
                <c:ptCount val="1"/>
                <c:pt idx="0">
                  <c:v>All Nodes</c:v>
                </c:pt>
              </c:strCache>
            </c:strRef>
          </c:tx>
          <c:spPr>
            <a:ln w="28575" cap="rnd">
              <a:solidFill>
                <a:schemeClr val="accent2"/>
              </a:solidFill>
              <a:round/>
            </a:ln>
            <a:effectLst/>
          </c:spPr>
          <c:marker>
            <c:symbol val="none"/>
          </c:marker>
          <c:cat>
            <c:strRef>
              <c:f>Sheet1!$A$2:$A$6</c:f>
              <c:strCache>
                <c:ptCount val="5"/>
                <c:pt idx="0">
                  <c:v>Tx1</c:v>
                </c:pt>
                <c:pt idx="1">
                  <c:v>Tx2</c:v>
                </c:pt>
                <c:pt idx="2">
                  <c:v>Tx3</c:v>
                </c:pt>
                <c:pt idx="3">
                  <c:v>Tx4</c:v>
                </c:pt>
                <c:pt idx="4">
                  <c:v>Tx5</c:v>
                </c:pt>
              </c:strCache>
            </c:strRef>
          </c:cat>
          <c:val>
            <c:numRef>
              <c:f>Sheet1!$C$2:$C$6</c:f>
              <c:numCache>
                <c:formatCode>General</c:formatCode>
                <c:ptCount val="5"/>
                <c:pt idx="0">
                  <c:v>2627.8263827814285</c:v>
                </c:pt>
                <c:pt idx="1">
                  <c:v>3858.6697624836506</c:v>
                </c:pt>
                <c:pt idx="2">
                  <c:v>5794.0135266426978</c:v>
                </c:pt>
                <c:pt idx="3">
                  <c:v>7577.3353949171451</c:v>
                </c:pt>
                <c:pt idx="4">
                  <c:v>9489.1148030707936</c:v>
                </c:pt>
              </c:numCache>
            </c:numRef>
          </c:val>
          <c:smooth val="0"/>
          <c:extLst>
            <c:ext xmlns:c16="http://schemas.microsoft.com/office/drawing/2014/chart" uri="{C3380CC4-5D6E-409C-BE32-E72D297353CC}">
              <c16:uniqueId val="{00000005-306F-49E4-A6FE-46E02E8AB0E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inspected from each node </a:t>
            </a:r>
            <a:br>
              <a:rPr lang="en-US" sz="1400" b="0" i="0" u="none" strike="noStrike" baseline="0">
                <a:effectLst/>
              </a:rPr>
            </a:br>
            <a:r>
              <a:rPr lang="en-US" sz="1400" b="0" i="0" u="none" strike="noStrike" baseline="0">
                <a:effectLst/>
              </a:rPr>
              <a:t>in 7 Nodes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5.5805424263999992</c:v>
                </c:pt>
                <c:pt idx="1">
                  <c:v>7.1389006396000001</c:v>
                </c:pt>
                <c:pt idx="2">
                  <c:v>6.0432535222999997</c:v>
                </c:pt>
                <c:pt idx="3">
                  <c:v>6.8350418712999996</c:v>
                </c:pt>
                <c:pt idx="4">
                  <c:v>5.6924103354999991</c:v>
                </c:pt>
                <c:pt idx="5">
                  <c:v>6.9121478414999995</c:v>
                </c:pt>
                <c:pt idx="6">
                  <c:v>6.5868356620999986</c:v>
                </c:pt>
                <c:pt idx="7">
                  <c:v>6.2874947258000002</c:v>
                </c:pt>
                <c:pt idx="8">
                  <c:v>6.8032131911000002</c:v>
                </c:pt>
                <c:pt idx="9">
                  <c:v>6.067564807000001</c:v>
                </c:pt>
              </c:numCache>
            </c:numRef>
          </c:val>
          <c:smooth val="0"/>
          <c:extLst>
            <c:ext xmlns:c16="http://schemas.microsoft.com/office/drawing/2014/chart" uri="{C3380CC4-5D6E-409C-BE32-E72D297353CC}">
              <c16:uniqueId val="{00000000-87CA-42C6-90E7-572653656A0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5.5497193638999995</c:v>
                </c:pt>
                <c:pt idx="1">
                  <c:v>6.9129962809000007</c:v>
                </c:pt>
                <c:pt idx="2">
                  <c:v>6.0371657117000002</c:v>
                </c:pt>
                <c:pt idx="3">
                  <c:v>7.1414389851000006</c:v>
                </c:pt>
                <c:pt idx="4">
                  <c:v>5.9436859789000014</c:v>
                </c:pt>
                <c:pt idx="5">
                  <c:v>6.7640213447000006</c:v>
                </c:pt>
                <c:pt idx="6">
                  <c:v>6.9797941156000007</c:v>
                </c:pt>
                <c:pt idx="7">
                  <c:v>6.2904098793000003</c:v>
                </c:pt>
                <c:pt idx="8">
                  <c:v>6.5402899499</c:v>
                </c:pt>
                <c:pt idx="9">
                  <c:v>6.2886630861000006</c:v>
                </c:pt>
              </c:numCache>
            </c:numRef>
          </c:val>
          <c:smooth val="0"/>
          <c:extLst>
            <c:ext xmlns:c16="http://schemas.microsoft.com/office/drawing/2014/chart" uri="{C3380CC4-5D6E-409C-BE32-E72D297353CC}">
              <c16:uniqueId val="{00000001-87CA-42C6-90E7-572653656A0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5.4033054750999998</c:v>
                </c:pt>
                <c:pt idx="1">
                  <c:v>7.0183166589999981</c:v>
                </c:pt>
                <c:pt idx="2">
                  <c:v>6.2057626151999994</c:v>
                </c:pt>
                <c:pt idx="3">
                  <c:v>6.8958717792000002</c:v>
                </c:pt>
                <c:pt idx="4">
                  <c:v>6.1150417020999992</c:v>
                </c:pt>
                <c:pt idx="5">
                  <c:v>6.8408401399000001</c:v>
                </c:pt>
                <c:pt idx="6">
                  <c:v>6.8845775180999995</c:v>
                </c:pt>
                <c:pt idx="7">
                  <c:v>7.2032528671999998</c:v>
                </c:pt>
                <c:pt idx="8">
                  <c:v>6.5760635756000001</c:v>
                </c:pt>
                <c:pt idx="9">
                  <c:v>5.8320557285000003</c:v>
                </c:pt>
              </c:numCache>
            </c:numRef>
          </c:val>
          <c:smooth val="0"/>
          <c:extLst>
            <c:ext xmlns:c16="http://schemas.microsoft.com/office/drawing/2014/chart" uri="{C3380CC4-5D6E-409C-BE32-E72D297353CC}">
              <c16:uniqueId val="{00000002-87CA-42C6-90E7-572653656A0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5.3990402946000007</c:v>
                </c:pt>
                <c:pt idx="1">
                  <c:v>6.9440975536999998</c:v>
                </c:pt>
                <c:pt idx="2">
                  <c:v>5.7485300036</c:v>
                </c:pt>
                <c:pt idx="3">
                  <c:v>6.9395710699000004</c:v>
                </c:pt>
                <c:pt idx="4">
                  <c:v>6.0663253984000001</c:v>
                </c:pt>
                <c:pt idx="5">
                  <c:v>6.7383710845999989</c:v>
                </c:pt>
                <c:pt idx="6">
                  <c:v>6.9603235361000015</c:v>
                </c:pt>
                <c:pt idx="7">
                  <c:v>6.7817159813000005</c:v>
                </c:pt>
                <c:pt idx="8">
                  <c:v>6.4802903183999998</c:v>
                </c:pt>
                <c:pt idx="9">
                  <c:v>5.8623249297999998</c:v>
                </c:pt>
              </c:numCache>
            </c:numRef>
          </c:val>
          <c:smooth val="0"/>
          <c:extLst>
            <c:ext xmlns:c16="http://schemas.microsoft.com/office/drawing/2014/chart" uri="{C3380CC4-5D6E-409C-BE32-E72D297353CC}">
              <c16:uniqueId val="{00000003-87CA-42C6-90E7-572653656A0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5.4698037728999997</c:v>
                </c:pt>
                <c:pt idx="1">
                  <c:v>6.9308784586000005</c:v>
                </c:pt>
                <c:pt idx="2">
                  <c:v>5.9412324110000005</c:v>
                </c:pt>
                <c:pt idx="3">
                  <c:v>7.0234799146000002</c:v>
                </c:pt>
                <c:pt idx="4">
                  <c:v>6.1690161459000006</c:v>
                </c:pt>
                <c:pt idx="5">
                  <c:v>6.7407178127000007</c:v>
                </c:pt>
                <c:pt idx="6">
                  <c:v>6.6345830622999999</c:v>
                </c:pt>
                <c:pt idx="7">
                  <c:v>6.8606895824000009</c:v>
                </c:pt>
                <c:pt idx="8">
                  <c:v>6.5356589442999997</c:v>
                </c:pt>
                <c:pt idx="9">
                  <c:v>5.9599306592999994</c:v>
                </c:pt>
              </c:numCache>
            </c:numRef>
          </c:val>
          <c:smooth val="0"/>
          <c:extLst>
            <c:ext xmlns:c16="http://schemas.microsoft.com/office/drawing/2014/chart" uri="{C3380CC4-5D6E-409C-BE32-E72D297353CC}">
              <c16:uniqueId val="{00000004-87CA-42C6-90E7-572653656A0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5.4367871138999995</c:v>
                </c:pt>
                <c:pt idx="1">
                  <c:v>6.9554743293999994</c:v>
                </c:pt>
                <c:pt idx="2">
                  <c:v>5.9746109611999998</c:v>
                </c:pt>
                <c:pt idx="3">
                  <c:v>6.8779633606000008</c:v>
                </c:pt>
                <c:pt idx="4">
                  <c:v>6.0011479497000009</c:v>
                </c:pt>
                <c:pt idx="5">
                  <c:v>6.9919723082999994</c:v>
                </c:pt>
                <c:pt idx="6">
                  <c:v>6.5668201193999991</c:v>
                </c:pt>
                <c:pt idx="7">
                  <c:v>7.3941441576000004</c:v>
                </c:pt>
                <c:pt idx="8">
                  <c:v>6.0481691363000003</c:v>
                </c:pt>
                <c:pt idx="9">
                  <c:v>5.7099654827999995</c:v>
                </c:pt>
              </c:numCache>
            </c:numRef>
          </c:val>
          <c:smooth val="0"/>
          <c:extLst>
            <c:ext xmlns:c16="http://schemas.microsoft.com/office/drawing/2014/chart" uri="{C3380CC4-5D6E-409C-BE32-E72D297353CC}">
              <c16:uniqueId val="{00000005-87CA-42C6-90E7-572653656A01}"/>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H$2:$H$11</c:f>
              <c:numCache>
                <c:formatCode>General</c:formatCode>
                <c:ptCount val="10"/>
                <c:pt idx="0">
                  <c:v>5.3701497779</c:v>
                </c:pt>
                <c:pt idx="1">
                  <c:v>6.7757512689999997</c:v>
                </c:pt>
                <c:pt idx="2">
                  <c:v>5.9585812986000004</c:v>
                </c:pt>
                <c:pt idx="3">
                  <c:v>6.9617524067000005</c:v>
                </c:pt>
                <c:pt idx="4">
                  <c:v>6.1643444170000006</c:v>
                </c:pt>
                <c:pt idx="5">
                  <c:v>6.737506355299999</c:v>
                </c:pt>
                <c:pt idx="6">
                  <c:v>6.2029744048999991</c:v>
                </c:pt>
                <c:pt idx="7">
                  <c:v>7.1000526530000005</c:v>
                </c:pt>
                <c:pt idx="8">
                  <c:v>6.3259932023000003</c:v>
                </c:pt>
                <c:pt idx="9">
                  <c:v>5.7164508969000005</c:v>
                </c:pt>
              </c:numCache>
            </c:numRef>
          </c:val>
          <c:smooth val="0"/>
          <c:extLst>
            <c:ext xmlns:c16="http://schemas.microsoft.com/office/drawing/2014/chart" uri="{C3380CC4-5D6E-409C-BE32-E72D297353CC}">
              <c16:uniqueId val="{00000006-87CA-42C6-90E7-572653656A0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effectLst/>
              </a:rPr>
              <a:t>Performance comparison inspected from each node </a:t>
            </a:r>
            <a:br>
              <a:rPr lang="en-US" sz="1400">
                <a:effectLst/>
              </a:rPr>
            </a:br>
            <a:r>
              <a:rPr lang="en-US" sz="1400">
                <a:effectLst/>
              </a:rPr>
              <a:t>in 6 Nodes setup</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7.1394200651999995</c:v>
                </c:pt>
                <c:pt idx="1">
                  <c:v>6.8408936774000013</c:v>
                </c:pt>
                <c:pt idx="2">
                  <c:v>7.7516404585000007</c:v>
                </c:pt>
                <c:pt idx="3">
                  <c:v>6.5630449968999987</c:v>
                </c:pt>
                <c:pt idx="4">
                  <c:v>7.5859265160999998</c:v>
                </c:pt>
                <c:pt idx="5">
                  <c:v>7.5887031511000007</c:v>
                </c:pt>
                <c:pt idx="6">
                  <c:v>5.9112610738000004</c:v>
                </c:pt>
                <c:pt idx="7">
                  <c:v>7.9144013926000003</c:v>
                </c:pt>
                <c:pt idx="8">
                  <c:v>7.7279148973999998</c:v>
                </c:pt>
                <c:pt idx="9">
                  <c:v>7.5957591874000006</c:v>
                </c:pt>
              </c:numCache>
            </c:numRef>
          </c:val>
          <c:smooth val="0"/>
          <c:extLst>
            <c:ext xmlns:c16="http://schemas.microsoft.com/office/drawing/2014/chart" uri="{C3380CC4-5D6E-409C-BE32-E72D297353CC}">
              <c16:uniqueId val="{00000000-652B-466C-A1B0-E277E4537F84}"/>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1273327695000006</c:v>
                </c:pt>
                <c:pt idx="1">
                  <c:v>6.8560077225000011</c:v>
                </c:pt>
                <c:pt idx="2">
                  <c:v>7.5573430121000005</c:v>
                </c:pt>
                <c:pt idx="3">
                  <c:v>6.4805172264999999</c:v>
                </c:pt>
                <c:pt idx="4">
                  <c:v>7.4387312578999998</c:v>
                </c:pt>
                <c:pt idx="5">
                  <c:v>7.431009467</c:v>
                </c:pt>
                <c:pt idx="6">
                  <c:v>6.0065937184999996</c:v>
                </c:pt>
                <c:pt idx="7">
                  <c:v>6.3008350302999991</c:v>
                </c:pt>
                <c:pt idx="8">
                  <c:v>7.6543030607999993</c:v>
                </c:pt>
                <c:pt idx="9">
                  <c:v>7.4618121395000001</c:v>
                </c:pt>
              </c:numCache>
            </c:numRef>
          </c:val>
          <c:smooth val="0"/>
          <c:extLst>
            <c:ext xmlns:c16="http://schemas.microsoft.com/office/drawing/2014/chart" uri="{C3380CC4-5D6E-409C-BE32-E72D297353CC}">
              <c16:uniqueId val="{00000001-652B-466C-A1B0-E277E4537F84}"/>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9727188017999993</c:v>
                </c:pt>
                <c:pt idx="1">
                  <c:v>7.8905556814999995</c:v>
                </c:pt>
                <c:pt idx="2">
                  <c:v>7.5108685859999991</c:v>
                </c:pt>
                <c:pt idx="3">
                  <c:v>6.2659552328000014</c:v>
                </c:pt>
                <c:pt idx="4">
                  <c:v>7.5146172243000011</c:v>
                </c:pt>
                <c:pt idx="5">
                  <c:v>7.3221695927999999</c:v>
                </c:pt>
                <c:pt idx="6">
                  <c:v>5.9346872042000003</c:v>
                </c:pt>
                <c:pt idx="7">
                  <c:v>6.7923032582999996</c:v>
                </c:pt>
                <c:pt idx="8">
                  <c:v>7.6354204093000009</c:v>
                </c:pt>
                <c:pt idx="9">
                  <c:v>7.5698007052999996</c:v>
                </c:pt>
              </c:numCache>
            </c:numRef>
          </c:val>
          <c:smooth val="0"/>
          <c:extLst>
            <c:ext xmlns:c16="http://schemas.microsoft.com/office/drawing/2014/chart" uri="{C3380CC4-5D6E-409C-BE32-E72D297353CC}">
              <c16:uniqueId val="{00000002-652B-466C-A1B0-E277E4537F84}"/>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7.0864850480000019</c:v>
                </c:pt>
                <c:pt idx="1">
                  <c:v>7.8458811897</c:v>
                </c:pt>
                <c:pt idx="2">
                  <c:v>7.5682878885999996</c:v>
                </c:pt>
                <c:pt idx="3">
                  <c:v>6.3956640220999992</c:v>
                </c:pt>
                <c:pt idx="4">
                  <c:v>7.4109529235999982</c:v>
                </c:pt>
                <c:pt idx="5">
                  <c:v>7.3916212742000003</c:v>
                </c:pt>
                <c:pt idx="6">
                  <c:v>5.8184981765999995</c:v>
                </c:pt>
                <c:pt idx="7">
                  <c:v>6.9504664721000013</c:v>
                </c:pt>
                <c:pt idx="8">
                  <c:v>7.5432849148000001</c:v>
                </c:pt>
                <c:pt idx="9">
                  <c:v>7.3629298340999991</c:v>
                </c:pt>
              </c:numCache>
            </c:numRef>
          </c:val>
          <c:smooth val="0"/>
          <c:extLst>
            <c:ext xmlns:c16="http://schemas.microsoft.com/office/drawing/2014/chart" uri="{C3380CC4-5D6E-409C-BE32-E72D297353CC}">
              <c16:uniqueId val="{00000003-652B-466C-A1B0-E277E4537F84}"/>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7170508893999994</c:v>
                </c:pt>
                <c:pt idx="1">
                  <c:v>7.7676046803999999</c:v>
                </c:pt>
                <c:pt idx="2">
                  <c:v>7.4141053671000012</c:v>
                </c:pt>
                <c:pt idx="3">
                  <c:v>6.3607383961000004</c:v>
                </c:pt>
                <c:pt idx="4">
                  <c:v>7.4825493645000005</c:v>
                </c:pt>
                <c:pt idx="5">
                  <c:v>7.5352808199999997</c:v>
                </c:pt>
                <c:pt idx="6">
                  <c:v>6.5771988054999992</c:v>
                </c:pt>
                <c:pt idx="7">
                  <c:v>5.850419539799999</c:v>
                </c:pt>
                <c:pt idx="8">
                  <c:v>7.5586570320999993</c:v>
                </c:pt>
                <c:pt idx="9">
                  <c:v>7.2923792049000014</c:v>
                </c:pt>
              </c:numCache>
            </c:numRef>
          </c:val>
          <c:smooth val="0"/>
          <c:extLst>
            <c:ext xmlns:c16="http://schemas.microsoft.com/office/drawing/2014/chart" uri="{C3380CC4-5D6E-409C-BE32-E72D297353CC}">
              <c16:uniqueId val="{00000004-652B-466C-A1B0-E277E4537F84}"/>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9934851391999997</c:v>
                </c:pt>
                <c:pt idx="1">
                  <c:v>7.7301485581999998</c:v>
                </c:pt>
                <c:pt idx="2">
                  <c:v>7.3617784752999995</c:v>
                </c:pt>
                <c:pt idx="3">
                  <c:v>6.4421630986</c:v>
                </c:pt>
                <c:pt idx="4">
                  <c:v>7.3929531929000003</c:v>
                </c:pt>
                <c:pt idx="5">
                  <c:v>7.4127540080000003</c:v>
                </c:pt>
                <c:pt idx="6">
                  <c:v>5.6660125980999991</c:v>
                </c:pt>
                <c:pt idx="7">
                  <c:v>6.8676182289000014</c:v>
                </c:pt>
                <c:pt idx="8">
                  <c:v>7.606231329399999</c:v>
                </c:pt>
                <c:pt idx="9">
                  <c:v>7.3986256818000005</c:v>
                </c:pt>
              </c:numCache>
            </c:numRef>
          </c:val>
          <c:smooth val="0"/>
          <c:extLst>
            <c:ext xmlns:c16="http://schemas.microsoft.com/office/drawing/2014/chart" uri="{C3380CC4-5D6E-409C-BE32-E72D297353CC}">
              <c16:uniqueId val="{00000005-652B-466C-A1B0-E277E4537F84}"/>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inspected from each node </a:t>
            </a:r>
            <a:br>
              <a:rPr lang="en-US" sz="1400" b="0" i="0" u="none" strike="noStrike" baseline="0">
                <a:effectLst/>
              </a:rPr>
            </a:br>
            <a:r>
              <a:rPr lang="en-US" sz="1400" b="0" i="0" u="none" strike="noStrike" baseline="0">
                <a:effectLst/>
              </a:rPr>
              <a:t>in 5 Nodes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7705647422999986</c:v>
                </c:pt>
                <c:pt idx="1">
                  <c:v>6.6379945277999992</c:v>
                </c:pt>
                <c:pt idx="2">
                  <c:v>7.4989082528999997</c:v>
                </c:pt>
                <c:pt idx="3">
                  <c:v>7.4548443227000005</c:v>
                </c:pt>
                <c:pt idx="4">
                  <c:v>7.3458674832000002</c:v>
                </c:pt>
                <c:pt idx="5">
                  <c:v>8.1936402264000012</c:v>
                </c:pt>
                <c:pt idx="6">
                  <c:v>7.2449452773000003</c:v>
                </c:pt>
                <c:pt idx="7">
                  <c:v>6.7918062746000007</c:v>
                </c:pt>
                <c:pt idx="8">
                  <c:v>7.7082567871999998</c:v>
                </c:pt>
                <c:pt idx="9">
                  <c:v>7.2528158853999996</c:v>
                </c:pt>
              </c:numCache>
            </c:numRef>
          </c:val>
          <c:smooth val="0"/>
          <c:extLst>
            <c:ext xmlns:c16="http://schemas.microsoft.com/office/drawing/2014/chart" uri="{C3380CC4-5D6E-409C-BE32-E72D297353CC}">
              <c16:uniqueId val="{00000000-E7D3-4660-8154-1D3918952C19}"/>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8263984954000012</c:v>
                </c:pt>
                <c:pt idx="1">
                  <c:v>6.4077401832000005</c:v>
                </c:pt>
                <c:pt idx="2">
                  <c:v>7.4710273443999995</c:v>
                </c:pt>
                <c:pt idx="3">
                  <c:v>7.2775440176000021</c:v>
                </c:pt>
                <c:pt idx="4">
                  <c:v>7.1628481166000002</c:v>
                </c:pt>
                <c:pt idx="5">
                  <c:v>8.2895726503000002</c:v>
                </c:pt>
                <c:pt idx="6">
                  <c:v>7.1571178184000006</c:v>
                </c:pt>
                <c:pt idx="7">
                  <c:v>6.6336907940999996</c:v>
                </c:pt>
                <c:pt idx="8">
                  <c:v>7.9988046856000015</c:v>
                </c:pt>
                <c:pt idx="9">
                  <c:v>7.0985616830999989</c:v>
                </c:pt>
              </c:numCache>
            </c:numRef>
          </c:val>
          <c:smooth val="0"/>
          <c:extLst>
            <c:ext xmlns:c16="http://schemas.microsoft.com/office/drawing/2014/chart" uri="{C3380CC4-5D6E-409C-BE32-E72D297353CC}">
              <c16:uniqueId val="{00000001-E7D3-4660-8154-1D3918952C19}"/>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6830106750999985</c:v>
                </c:pt>
                <c:pt idx="1">
                  <c:v>6.7329404440000005</c:v>
                </c:pt>
                <c:pt idx="2">
                  <c:v>7.4619665174000005</c:v>
                </c:pt>
                <c:pt idx="3">
                  <c:v>7.4836445519000012</c:v>
                </c:pt>
                <c:pt idx="4">
                  <c:v>7.2274381187000003</c:v>
                </c:pt>
                <c:pt idx="5">
                  <c:v>8.3033593601</c:v>
                </c:pt>
                <c:pt idx="6">
                  <c:v>7.1606055897000003</c:v>
                </c:pt>
                <c:pt idx="7">
                  <c:v>6.8092584831999998</c:v>
                </c:pt>
                <c:pt idx="8">
                  <c:v>7.6319013607000006</c:v>
                </c:pt>
                <c:pt idx="9">
                  <c:v>7.2200993983000004</c:v>
                </c:pt>
              </c:numCache>
            </c:numRef>
          </c:val>
          <c:smooth val="0"/>
          <c:extLst>
            <c:ext xmlns:c16="http://schemas.microsoft.com/office/drawing/2014/chart" uri="{C3380CC4-5D6E-409C-BE32-E72D297353CC}">
              <c16:uniqueId val="{00000002-E7D3-4660-8154-1D3918952C19}"/>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7360852714000004</c:v>
                </c:pt>
                <c:pt idx="1">
                  <c:v>6.5113605171999991</c:v>
                </c:pt>
                <c:pt idx="2">
                  <c:v>7.257678757399999</c:v>
                </c:pt>
                <c:pt idx="3">
                  <c:v>7.2975811244999989</c:v>
                </c:pt>
                <c:pt idx="4">
                  <c:v>7.0580029175000005</c:v>
                </c:pt>
                <c:pt idx="5">
                  <c:v>8.0886336636000014</c:v>
                </c:pt>
                <c:pt idx="6">
                  <c:v>7.1054494510000001</c:v>
                </c:pt>
                <c:pt idx="7">
                  <c:v>6.7242091796999999</c:v>
                </c:pt>
                <c:pt idx="8">
                  <c:v>7.710671682500001</c:v>
                </c:pt>
                <c:pt idx="9">
                  <c:v>7.0134953436000007</c:v>
                </c:pt>
              </c:numCache>
            </c:numRef>
          </c:val>
          <c:smooth val="0"/>
          <c:extLst>
            <c:ext xmlns:c16="http://schemas.microsoft.com/office/drawing/2014/chart" uri="{C3380CC4-5D6E-409C-BE32-E72D297353CC}">
              <c16:uniqueId val="{00000003-E7D3-4660-8154-1D3918952C19}"/>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6645510305000002</c:v>
                </c:pt>
                <c:pt idx="1">
                  <c:v>6.4399948381999987</c:v>
                </c:pt>
                <c:pt idx="2">
                  <c:v>7.3537266169999995</c:v>
                </c:pt>
                <c:pt idx="3">
                  <c:v>7.3092371246000001</c:v>
                </c:pt>
                <c:pt idx="4">
                  <c:v>7.1024504785000007</c:v>
                </c:pt>
                <c:pt idx="5">
                  <c:v>8.1767254626000003</c:v>
                </c:pt>
                <c:pt idx="6">
                  <c:v>6.910620786</c:v>
                </c:pt>
                <c:pt idx="7">
                  <c:v>6.6459247677999995</c:v>
                </c:pt>
                <c:pt idx="8">
                  <c:v>7.6118604420000011</c:v>
                </c:pt>
                <c:pt idx="9">
                  <c:v>7.2504475688000003</c:v>
                </c:pt>
              </c:numCache>
            </c:numRef>
          </c:val>
          <c:smooth val="0"/>
          <c:extLst>
            <c:ext xmlns:c16="http://schemas.microsoft.com/office/drawing/2014/chart" uri="{C3380CC4-5D6E-409C-BE32-E72D297353CC}">
              <c16:uniqueId val="{00000004-E7D3-4660-8154-1D3918952C19}"/>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of average process time for each node number variation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5.4584783178142846</c:v>
                </c:pt>
                <c:pt idx="1">
                  <c:v>6.9537735985999998</c:v>
                </c:pt>
                <c:pt idx="2">
                  <c:v>5.9870195033714291</c:v>
                </c:pt>
                <c:pt idx="3">
                  <c:v>6.9535884839142863</c:v>
                </c:pt>
                <c:pt idx="4">
                  <c:v>6.021710275357143</c:v>
                </c:pt>
                <c:pt idx="5">
                  <c:v>6.8179395552857134</c:v>
                </c:pt>
                <c:pt idx="6">
                  <c:v>6.6879869169285717</c:v>
                </c:pt>
                <c:pt idx="7">
                  <c:v>6.8453942638000012</c:v>
                </c:pt>
                <c:pt idx="8">
                  <c:v>6.4728111882714279</c:v>
                </c:pt>
                <c:pt idx="9">
                  <c:v>5.9195650843428567</c:v>
                </c:pt>
              </c:numCache>
            </c:numRef>
          </c:val>
          <c:smooth val="0"/>
          <c:extLst>
            <c:ext xmlns:c16="http://schemas.microsoft.com/office/drawing/2014/chart" uri="{C3380CC4-5D6E-409C-BE32-E72D297353CC}">
              <c16:uniqueId val="{00000000-DF73-4B4A-AF9D-007255A35E3F}"/>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0060821188499993</c:v>
                </c:pt>
                <c:pt idx="1">
                  <c:v>7.4885152516166675</c:v>
                </c:pt>
                <c:pt idx="2">
                  <c:v>7.5273372979333333</c:v>
                </c:pt>
                <c:pt idx="3">
                  <c:v>6.4180138288333319</c:v>
                </c:pt>
                <c:pt idx="4">
                  <c:v>7.4709550798833346</c:v>
                </c:pt>
                <c:pt idx="5">
                  <c:v>7.4469230521833332</c:v>
                </c:pt>
                <c:pt idx="6">
                  <c:v>5.9857085961166661</c:v>
                </c:pt>
                <c:pt idx="7">
                  <c:v>6.7793406536666661</c:v>
                </c:pt>
                <c:pt idx="8">
                  <c:v>7.6209686072999991</c:v>
                </c:pt>
                <c:pt idx="9">
                  <c:v>7.4468844588333338</c:v>
                </c:pt>
              </c:numCache>
            </c:numRef>
          </c:val>
          <c:smooth val="0"/>
          <c:extLst>
            <c:ext xmlns:c16="http://schemas.microsoft.com/office/drawing/2014/chart" uri="{C3380CC4-5D6E-409C-BE32-E72D297353CC}">
              <c16:uniqueId val="{00000001-5C74-4693-9510-56C0951A3094}"/>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7361220429399991</c:v>
                </c:pt>
                <c:pt idx="1">
                  <c:v>6.5460061020799998</c:v>
                </c:pt>
                <c:pt idx="2">
                  <c:v>7.4086614978200007</c:v>
                </c:pt>
                <c:pt idx="3">
                  <c:v>7.3645702282600016</c:v>
                </c:pt>
                <c:pt idx="4">
                  <c:v>7.1793214229000002</c:v>
                </c:pt>
                <c:pt idx="5">
                  <c:v>8.210386272600001</c:v>
                </c:pt>
                <c:pt idx="6">
                  <c:v>7.1157477844800017</c:v>
                </c:pt>
                <c:pt idx="7">
                  <c:v>6.7209778998800003</c:v>
                </c:pt>
                <c:pt idx="8">
                  <c:v>7.7322989916000013</c:v>
                </c:pt>
                <c:pt idx="9">
                  <c:v>7.1670839758399989</c:v>
                </c:pt>
              </c:numCache>
            </c:numRef>
          </c:val>
          <c:smooth val="0"/>
          <c:extLst>
            <c:ext xmlns:c16="http://schemas.microsoft.com/office/drawing/2014/chart" uri="{C3380CC4-5D6E-409C-BE32-E72D297353CC}">
              <c16:uniqueId val="{00000002-5C74-4693-9510-56C0951A3094}"/>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between </a:t>
            </a:r>
            <a:br>
              <a:rPr lang="en-US" sz="1200" b="0" i="0" u="none" strike="noStrike" baseline="0">
                <a:effectLst/>
              </a:rPr>
            </a:br>
            <a:r>
              <a:rPr lang="en-US" sz="1200" b="0" i="0" u="none" strike="noStrike" baseline="0">
                <a:effectLst/>
              </a:rPr>
              <a:t>when only a single node performs the Document Register and when all nodes perform the Document Register at the same time</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4.7222995695333339</c:v>
                </c:pt>
                <c:pt idx="1">
                  <c:v>4.6564735643999997</c:v>
                </c:pt>
                <c:pt idx="2">
                  <c:v>4.8825601873666669</c:v>
                </c:pt>
                <c:pt idx="3">
                  <c:v>4.4406297769333332</c:v>
                </c:pt>
                <c:pt idx="4">
                  <c:v>4.6443962776333336</c:v>
                </c:pt>
                <c:pt idx="5">
                  <c:v>4.7981898166999999</c:v>
                </c:pt>
                <c:pt idx="6">
                  <c:v>5.1900314174333326</c:v>
                </c:pt>
                <c:pt idx="7">
                  <c:v>4.5454818721666665</c:v>
                </c:pt>
                <c:pt idx="8">
                  <c:v>4.5855636351999998</c:v>
                </c:pt>
                <c:pt idx="9">
                  <c:v>4.8089067553666665</c:v>
                </c:pt>
              </c:numCache>
            </c:numRef>
          </c:val>
          <c:smooth val="0"/>
          <c:extLst>
            <c:ext xmlns:c16="http://schemas.microsoft.com/office/drawing/2014/chart" uri="{C3380CC4-5D6E-409C-BE32-E72D297353CC}">
              <c16:uniqueId val="{00000000-0298-48FE-8277-A3A64E0AD602}"/>
            </c:ext>
          </c:extLst>
        </c:ser>
        <c:ser>
          <c:idx val="1"/>
          <c:order val="1"/>
          <c:tx>
            <c:strRef>
              <c:f>Sheet1!$C$1</c:f>
              <c:strCache>
                <c:ptCount val="1"/>
                <c:pt idx="0">
                  <c:v>All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4002274932014274</c:v>
                </c:pt>
                <c:pt idx="1">
                  <c:v>6.9960983174322218</c:v>
                </c:pt>
                <c:pt idx="2">
                  <c:v>6.974339433041588</c:v>
                </c:pt>
                <c:pt idx="3">
                  <c:v>6.9120575136692066</c:v>
                </c:pt>
                <c:pt idx="4">
                  <c:v>6.8906622593801599</c:v>
                </c:pt>
                <c:pt idx="5">
                  <c:v>7.4917496266896819</c:v>
                </c:pt>
                <c:pt idx="6">
                  <c:v>6.5964810991750795</c:v>
                </c:pt>
                <c:pt idx="7">
                  <c:v>6.78190427244889</c:v>
                </c:pt>
                <c:pt idx="8">
                  <c:v>7.2753595957238097</c:v>
                </c:pt>
                <c:pt idx="9">
                  <c:v>6.8445111730053965</c:v>
                </c:pt>
              </c:numCache>
            </c:numRef>
          </c:val>
          <c:smooth val="0"/>
          <c:extLst>
            <c:ext xmlns:c16="http://schemas.microsoft.com/office/drawing/2014/chart" uri="{C3380CC4-5D6E-409C-BE32-E72D297353CC}">
              <c16:uniqueId val="{00000001-0298-48FE-8277-A3A64E0AD602}"/>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7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6</c:f>
              <c:strCache>
                <c:ptCount val="5"/>
                <c:pt idx="0">
                  <c:v>Tx1</c:v>
                </c:pt>
                <c:pt idx="1">
                  <c:v>Tx2</c:v>
                </c:pt>
                <c:pt idx="2">
                  <c:v>Tx3</c:v>
                </c:pt>
                <c:pt idx="3">
                  <c:v>Tx4</c:v>
                </c:pt>
                <c:pt idx="4">
                  <c:v>Tx5</c:v>
                </c:pt>
              </c:strCache>
            </c:strRef>
          </c:cat>
          <c:val>
            <c:numRef>
              <c:f>Sheet1!$B$2:$B$6</c:f>
              <c:numCache>
                <c:formatCode>General</c:formatCode>
                <c:ptCount val="5"/>
                <c:pt idx="0">
                  <c:v>6.6604322206000006</c:v>
                </c:pt>
                <c:pt idx="1">
                  <c:v>8.3041753855000007</c:v>
                </c:pt>
                <c:pt idx="2">
                  <c:v>11.4283615067</c:v>
                </c:pt>
                <c:pt idx="3">
                  <c:v>12.5735137262</c:v>
                </c:pt>
                <c:pt idx="4">
                  <c:v>14.700780902900002</c:v>
                </c:pt>
              </c:numCache>
            </c:numRef>
          </c:val>
          <c:smooth val="0"/>
          <c:extLst>
            <c:ext xmlns:c16="http://schemas.microsoft.com/office/drawing/2014/chart" uri="{C3380CC4-5D6E-409C-BE32-E72D297353CC}">
              <c16:uniqueId val="{00000000-F952-4814-8574-942D947959CE}"/>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6</c:f>
              <c:strCache>
                <c:ptCount val="5"/>
                <c:pt idx="0">
                  <c:v>Tx1</c:v>
                </c:pt>
                <c:pt idx="1">
                  <c:v>Tx2</c:v>
                </c:pt>
                <c:pt idx="2">
                  <c:v>Tx3</c:v>
                </c:pt>
                <c:pt idx="3">
                  <c:v>Tx4</c:v>
                </c:pt>
                <c:pt idx="4">
                  <c:v>Tx5</c:v>
                </c:pt>
              </c:strCache>
            </c:strRef>
          </c:cat>
          <c:val>
            <c:numRef>
              <c:f>Sheet1!$C$2:$C$6</c:f>
              <c:numCache>
                <c:formatCode>General</c:formatCode>
                <c:ptCount val="5"/>
                <c:pt idx="0">
                  <c:v>6.7310700920000013</c:v>
                </c:pt>
                <c:pt idx="1">
                  <c:v>8.5829635139999993</c:v>
                </c:pt>
                <c:pt idx="2">
                  <c:v>11.6352078491</c:v>
                </c:pt>
                <c:pt idx="3">
                  <c:v>12.6911705021</c:v>
                </c:pt>
                <c:pt idx="4">
                  <c:v>14.652904595800001</c:v>
                </c:pt>
              </c:numCache>
            </c:numRef>
          </c:val>
          <c:smooth val="0"/>
          <c:extLst>
            <c:ext xmlns:c16="http://schemas.microsoft.com/office/drawing/2014/chart" uri="{C3380CC4-5D6E-409C-BE32-E72D297353CC}">
              <c16:uniqueId val="{00000001-F952-4814-8574-942D947959CE}"/>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6</c:f>
              <c:strCache>
                <c:ptCount val="5"/>
                <c:pt idx="0">
                  <c:v>Tx1</c:v>
                </c:pt>
                <c:pt idx="1">
                  <c:v>Tx2</c:v>
                </c:pt>
                <c:pt idx="2">
                  <c:v>Tx3</c:v>
                </c:pt>
                <c:pt idx="3">
                  <c:v>Tx4</c:v>
                </c:pt>
                <c:pt idx="4">
                  <c:v>Tx5</c:v>
                </c:pt>
              </c:strCache>
            </c:strRef>
          </c:cat>
          <c:val>
            <c:numRef>
              <c:f>Sheet1!$D$2:$D$6</c:f>
              <c:numCache>
                <c:formatCode>General</c:formatCode>
                <c:ptCount val="5"/>
                <c:pt idx="0">
                  <c:v>6.5587913951000001</c:v>
                </c:pt>
                <c:pt idx="1">
                  <c:v>7.9523122916999993</c:v>
                </c:pt>
                <c:pt idx="2">
                  <c:v>11.457494468899998</c:v>
                </c:pt>
                <c:pt idx="3">
                  <c:v>12.992032097200001</c:v>
                </c:pt>
                <c:pt idx="4">
                  <c:v>15.010618646999998</c:v>
                </c:pt>
              </c:numCache>
            </c:numRef>
          </c:val>
          <c:smooth val="0"/>
          <c:extLst>
            <c:ext xmlns:c16="http://schemas.microsoft.com/office/drawing/2014/chart" uri="{C3380CC4-5D6E-409C-BE32-E72D297353CC}">
              <c16:uniqueId val="{00000002-F952-4814-8574-942D947959CE}"/>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6</c:f>
              <c:strCache>
                <c:ptCount val="5"/>
                <c:pt idx="0">
                  <c:v>Tx1</c:v>
                </c:pt>
                <c:pt idx="1">
                  <c:v>Tx2</c:v>
                </c:pt>
                <c:pt idx="2">
                  <c:v>Tx3</c:v>
                </c:pt>
                <c:pt idx="3">
                  <c:v>Tx4</c:v>
                </c:pt>
                <c:pt idx="4">
                  <c:v>Tx5</c:v>
                </c:pt>
              </c:strCache>
            </c:strRef>
          </c:cat>
          <c:val>
            <c:numRef>
              <c:f>Sheet1!$E$2:$E$6</c:f>
              <c:numCache>
                <c:formatCode>General</c:formatCode>
                <c:ptCount val="5"/>
                <c:pt idx="0">
                  <c:v>6.7086376719</c:v>
                </c:pt>
                <c:pt idx="1">
                  <c:v>8.3818703751000001</c:v>
                </c:pt>
                <c:pt idx="2">
                  <c:v>10.816878447600001</c:v>
                </c:pt>
                <c:pt idx="3">
                  <c:v>12.829997194399999</c:v>
                </c:pt>
                <c:pt idx="4">
                  <c:v>15.3087777428</c:v>
                </c:pt>
              </c:numCache>
            </c:numRef>
          </c:val>
          <c:smooth val="0"/>
          <c:extLst>
            <c:ext xmlns:c16="http://schemas.microsoft.com/office/drawing/2014/chart" uri="{C3380CC4-5D6E-409C-BE32-E72D297353CC}">
              <c16:uniqueId val="{00000003-F952-4814-8574-942D947959CE}"/>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6</c:f>
              <c:strCache>
                <c:ptCount val="5"/>
                <c:pt idx="0">
                  <c:v>Tx1</c:v>
                </c:pt>
                <c:pt idx="1">
                  <c:v>Tx2</c:v>
                </c:pt>
                <c:pt idx="2">
                  <c:v>Tx3</c:v>
                </c:pt>
                <c:pt idx="3">
                  <c:v>Tx4</c:v>
                </c:pt>
                <c:pt idx="4">
                  <c:v>Tx5</c:v>
                </c:pt>
              </c:strCache>
            </c:strRef>
          </c:cat>
          <c:val>
            <c:numRef>
              <c:f>Sheet1!$F$2:$F$6</c:f>
              <c:numCache>
                <c:formatCode>General</c:formatCode>
                <c:ptCount val="5"/>
                <c:pt idx="0">
                  <c:v>6.6906672468000012</c:v>
                </c:pt>
                <c:pt idx="1">
                  <c:v>7.9829292828999998</c:v>
                </c:pt>
                <c:pt idx="2">
                  <c:v>11.607419051200001</c:v>
                </c:pt>
                <c:pt idx="3">
                  <c:v>12.316319652999999</c:v>
                </c:pt>
                <c:pt idx="4">
                  <c:v>14.210365902800001</c:v>
                </c:pt>
              </c:numCache>
            </c:numRef>
          </c:val>
          <c:smooth val="0"/>
          <c:extLst>
            <c:ext xmlns:c16="http://schemas.microsoft.com/office/drawing/2014/chart" uri="{C3380CC4-5D6E-409C-BE32-E72D297353CC}">
              <c16:uniqueId val="{00000004-F952-4814-8574-942D947959CE}"/>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6</c:f>
              <c:strCache>
                <c:ptCount val="5"/>
                <c:pt idx="0">
                  <c:v>Tx1</c:v>
                </c:pt>
                <c:pt idx="1">
                  <c:v>Tx2</c:v>
                </c:pt>
                <c:pt idx="2">
                  <c:v>Tx3</c:v>
                </c:pt>
                <c:pt idx="3">
                  <c:v>Tx4</c:v>
                </c:pt>
                <c:pt idx="4">
                  <c:v>Tx5</c:v>
                </c:pt>
              </c:strCache>
            </c:strRef>
          </c:cat>
          <c:val>
            <c:numRef>
              <c:f>Sheet1!$G$2:$G$6</c:f>
              <c:numCache>
                <c:formatCode>General</c:formatCode>
                <c:ptCount val="5"/>
                <c:pt idx="0">
                  <c:v>6.6443144967999999</c:v>
                </c:pt>
                <c:pt idx="1">
                  <c:v>8.3517004284999992</c:v>
                </c:pt>
                <c:pt idx="2">
                  <c:v>11.418534412599998</c:v>
                </c:pt>
                <c:pt idx="3">
                  <c:v>12.501361320300001</c:v>
                </c:pt>
                <c:pt idx="4">
                  <c:v>15.6863547729</c:v>
                </c:pt>
              </c:numCache>
            </c:numRef>
          </c:val>
          <c:smooth val="0"/>
          <c:extLst>
            <c:ext xmlns:c16="http://schemas.microsoft.com/office/drawing/2014/chart" uri="{C3380CC4-5D6E-409C-BE32-E72D297353CC}">
              <c16:uniqueId val="{00000005-F952-4814-8574-942D947959CE}"/>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6</c:f>
              <c:strCache>
                <c:ptCount val="5"/>
                <c:pt idx="0">
                  <c:v>Tx1</c:v>
                </c:pt>
                <c:pt idx="1">
                  <c:v>Tx2</c:v>
                </c:pt>
                <c:pt idx="2">
                  <c:v>Tx3</c:v>
                </c:pt>
                <c:pt idx="3">
                  <c:v>Tx4</c:v>
                </c:pt>
                <c:pt idx="4">
                  <c:v>Tx5</c:v>
                </c:pt>
              </c:strCache>
            </c:strRef>
          </c:cat>
          <c:val>
            <c:numRef>
              <c:f>Sheet1!$H$2:$H$6</c:f>
              <c:numCache>
                <c:formatCode>General</c:formatCode>
                <c:ptCount val="5"/>
                <c:pt idx="0">
                  <c:v>6.7241035839999999</c:v>
                </c:pt>
                <c:pt idx="1">
                  <c:v>8.0088269740000015</c:v>
                </c:pt>
                <c:pt idx="2">
                  <c:v>11.231977611599998</c:v>
                </c:pt>
                <c:pt idx="3">
                  <c:v>12.623537881300001</c:v>
                </c:pt>
                <c:pt idx="4">
                  <c:v>14.653605886400001</c:v>
                </c:pt>
              </c:numCache>
            </c:numRef>
          </c:val>
          <c:smooth val="0"/>
          <c:extLst>
            <c:ext xmlns:c16="http://schemas.microsoft.com/office/drawing/2014/chart" uri="{C3380CC4-5D6E-409C-BE32-E72D297353CC}">
              <c16:uniqueId val="{00000006-F952-4814-8574-942D947959CE}"/>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6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6</c:f>
              <c:strCache>
                <c:ptCount val="5"/>
                <c:pt idx="0">
                  <c:v>Tx1</c:v>
                </c:pt>
                <c:pt idx="1">
                  <c:v>Tx2</c:v>
                </c:pt>
                <c:pt idx="2">
                  <c:v>Tx3</c:v>
                </c:pt>
                <c:pt idx="3">
                  <c:v>Tx4</c:v>
                </c:pt>
                <c:pt idx="4">
                  <c:v>Tx5</c:v>
                </c:pt>
              </c:strCache>
            </c:strRef>
          </c:cat>
          <c:val>
            <c:numRef>
              <c:f>Sheet1!$B$2:$B$6</c:f>
              <c:numCache>
                <c:formatCode>General</c:formatCode>
                <c:ptCount val="5"/>
                <c:pt idx="0">
                  <c:v>9.2261379148000007</c:v>
                </c:pt>
                <c:pt idx="1">
                  <c:v>8.7605262154000005</c:v>
                </c:pt>
                <c:pt idx="2">
                  <c:v>8.9677081855999994</c:v>
                </c:pt>
                <c:pt idx="3">
                  <c:v>11.077265102199998</c:v>
                </c:pt>
                <c:pt idx="4">
                  <c:v>11.5269099078</c:v>
                </c:pt>
              </c:numCache>
            </c:numRef>
          </c:val>
          <c:smooth val="0"/>
          <c:extLst>
            <c:ext xmlns:c16="http://schemas.microsoft.com/office/drawing/2014/chart" uri="{C3380CC4-5D6E-409C-BE32-E72D297353CC}">
              <c16:uniqueId val="{00000000-DA3C-4389-AE0B-FA43C99C772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6</c:f>
              <c:strCache>
                <c:ptCount val="5"/>
                <c:pt idx="0">
                  <c:v>Tx1</c:v>
                </c:pt>
                <c:pt idx="1">
                  <c:v>Tx2</c:v>
                </c:pt>
                <c:pt idx="2">
                  <c:v>Tx3</c:v>
                </c:pt>
                <c:pt idx="3">
                  <c:v>Tx4</c:v>
                </c:pt>
                <c:pt idx="4">
                  <c:v>Tx5</c:v>
                </c:pt>
              </c:strCache>
            </c:strRef>
          </c:cat>
          <c:val>
            <c:numRef>
              <c:f>Sheet1!$C$2:$C$6</c:f>
              <c:numCache>
                <c:formatCode>General</c:formatCode>
                <c:ptCount val="5"/>
                <c:pt idx="0">
                  <c:v>9.1515205724000008</c:v>
                </c:pt>
                <c:pt idx="1">
                  <c:v>8.5796092359999996</c:v>
                </c:pt>
                <c:pt idx="2">
                  <c:v>8.9683634876999996</c:v>
                </c:pt>
                <c:pt idx="3">
                  <c:v>10.988853026400001</c:v>
                </c:pt>
                <c:pt idx="4">
                  <c:v>12.680129426400001</c:v>
                </c:pt>
              </c:numCache>
            </c:numRef>
          </c:val>
          <c:smooth val="0"/>
          <c:extLst>
            <c:ext xmlns:c16="http://schemas.microsoft.com/office/drawing/2014/chart" uri="{C3380CC4-5D6E-409C-BE32-E72D297353CC}">
              <c16:uniqueId val="{00000001-DA3C-4389-AE0B-FA43C99C772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6</c:f>
              <c:strCache>
                <c:ptCount val="5"/>
                <c:pt idx="0">
                  <c:v>Tx1</c:v>
                </c:pt>
                <c:pt idx="1">
                  <c:v>Tx2</c:v>
                </c:pt>
                <c:pt idx="2">
                  <c:v>Tx3</c:v>
                </c:pt>
                <c:pt idx="3">
                  <c:v>Tx4</c:v>
                </c:pt>
                <c:pt idx="4">
                  <c:v>Tx5</c:v>
                </c:pt>
              </c:strCache>
            </c:strRef>
          </c:cat>
          <c:val>
            <c:numRef>
              <c:f>Sheet1!$D$2:$D$6</c:f>
              <c:numCache>
                <c:formatCode>General</c:formatCode>
                <c:ptCount val="5"/>
                <c:pt idx="0">
                  <c:v>9.1845461159999982</c:v>
                </c:pt>
                <c:pt idx="1">
                  <c:v>8.8377434284999996</c:v>
                </c:pt>
                <c:pt idx="2">
                  <c:v>8.7578902753000012</c:v>
                </c:pt>
                <c:pt idx="3">
                  <c:v>10.838979953800001</c:v>
                </c:pt>
                <c:pt idx="4">
                  <c:v>13.7537049805</c:v>
                </c:pt>
              </c:numCache>
            </c:numRef>
          </c:val>
          <c:smooth val="0"/>
          <c:extLst>
            <c:ext xmlns:c16="http://schemas.microsoft.com/office/drawing/2014/chart" uri="{C3380CC4-5D6E-409C-BE32-E72D297353CC}">
              <c16:uniqueId val="{00000002-DA3C-4389-AE0B-FA43C99C772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6</c:f>
              <c:strCache>
                <c:ptCount val="5"/>
                <c:pt idx="0">
                  <c:v>Tx1</c:v>
                </c:pt>
                <c:pt idx="1">
                  <c:v>Tx2</c:v>
                </c:pt>
                <c:pt idx="2">
                  <c:v>Tx3</c:v>
                </c:pt>
                <c:pt idx="3">
                  <c:v>Tx4</c:v>
                </c:pt>
                <c:pt idx="4">
                  <c:v>Tx5</c:v>
                </c:pt>
              </c:strCache>
            </c:strRef>
          </c:cat>
          <c:val>
            <c:numRef>
              <c:f>Sheet1!$E$2:$E$6</c:f>
              <c:numCache>
                <c:formatCode>General</c:formatCode>
                <c:ptCount val="5"/>
                <c:pt idx="0">
                  <c:v>9.1220024274</c:v>
                </c:pt>
                <c:pt idx="1">
                  <c:v>9.3024679819999996</c:v>
                </c:pt>
                <c:pt idx="2">
                  <c:v>8.8803512399000013</c:v>
                </c:pt>
                <c:pt idx="3">
                  <c:v>11.258076172199999</c:v>
                </c:pt>
                <c:pt idx="4">
                  <c:v>12.6807959427</c:v>
                </c:pt>
              </c:numCache>
            </c:numRef>
          </c:val>
          <c:smooth val="0"/>
          <c:extLst>
            <c:ext xmlns:c16="http://schemas.microsoft.com/office/drawing/2014/chart" uri="{C3380CC4-5D6E-409C-BE32-E72D297353CC}">
              <c16:uniqueId val="{00000003-DA3C-4389-AE0B-FA43C99C772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6</c:f>
              <c:strCache>
                <c:ptCount val="5"/>
                <c:pt idx="0">
                  <c:v>Tx1</c:v>
                </c:pt>
                <c:pt idx="1">
                  <c:v>Tx2</c:v>
                </c:pt>
                <c:pt idx="2">
                  <c:v>Tx3</c:v>
                </c:pt>
                <c:pt idx="3">
                  <c:v>Tx4</c:v>
                </c:pt>
                <c:pt idx="4">
                  <c:v>Tx5</c:v>
                </c:pt>
              </c:strCache>
            </c:strRef>
          </c:cat>
          <c:val>
            <c:numRef>
              <c:f>Sheet1!$F$2:$F$6</c:f>
              <c:numCache>
                <c:formatCode>General</c:formatCode>
                <c:ptCount val="5"/>
                <c:pt idx="0">
                  <c:v>9.0029877498000026</c:v>
                </c:pt>
                <c:pt idx="1">
                  <c:v>8.6068985800999993</c:v>
                </c:pt>
                <c:pt idx="2">
                  <c:v>8.3866195449000003</c:v>
                </c:pt>
                <c:pt idx="3">
                  <c:v>10.801255804499998</c:v>
                </c:pt>
                <c:pt idx="4">
                  <c:v>11.940243089300001</c:v>
                </c:pt>
              </c:numCache>
            </c:numRef>
          </c:val>
          <c:smooth val="0"/>
          <c:extLst>
            <c:ext xmlns:c16="http://schemas.microsoft.com/office/drawing/2014/chart" uri="{C3380CC4-5D6E-409C-BE32-E72D297353CC}">
              <c16:uniqueId val="{00000004-DA3C-4389-AE0B-FA43C99C772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6</c:f>
              <c:strCache>
                <c:ptCount val="5"/>
                <c:pt idx="0">
                  <c:v>Tx1</c:v>
                </c:pt>
                <c:pt idx="1">
                  <c:v>Tx2</c:v>
                </c:pt>
                <c:pt idx="2">
                  <c:v>Tx3</c:v>
                </c:pt>
                <c:pt idx="3">
                  <c:v>Tx4</c:v>
                </c:pt>
                <c:pt idx="4">
                  <c:v>Tx5</c:v>
                </c:pt>
              </c:strCache>
            </c:strRef>
          </c:cat>
          <c:val>
            <c:numRef>
              <c:f>Sheet1!$G$2:$G$6</c:f>
              <c:numCache>
                <c:formatCode>General</c:formatCode>
                <c:ptCount val="5"/>
                <c:pt idx="0">
                  <c:v>9.2116810571000016</c:v>
                </c:pt>
                <c:pt idx="1">
                  <c:v>9.1973411535</c:v>
                </c:pt>
                <c:pt idx="2">
                  <c:v>8.647472199800001</c:v>
                </c:pt>
                <c:pt idx="3">
                  <c:v>10.935710161599999</c:v>
                </c:pt>
                <c:pt idx="4">
                  <c:v>12.523536286000001</c:v>
                </c:pt>
              </c:numCache>
            </c:numRef>
          </c:val>
          <c:smooth val="0"/>
          <c:extLst>
            <c:ext xmlns:c16="http://schemas.microsoft.com/office/drawing/2014/chart" uri="{C3380CC4-5D6E-409C-BE32-E72D297353CC}">
              <c16:uniqueId val="{00000005-DA3C-4389-AE0B-FA43C99C772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5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6</c:f>
              <c:strCache>
                <c:ptCount val="5"/>
                <c:pt idx="0">
                  <c:v>Tx1</c:v>
                </c:pt>
                <c:pt idx="1">
                  <c:v>Tx2</c:v>
                </c:pt>
                <c:pt idx="2">
                  <c:v>Tx3</c:v>
                </c:pt>
                <c:pt idx="3">
                  <c:v>Tx4</c:v>
                </c:pt>
                <c:pt idx="4">
                  <c:v>Tx5</c:v>
                </c:pt>
              </c:strCache>
            </c:strRef>
          </c:cat>
          <c:val>
            <c:numRef>
              <c:f>Sheet1!$B$2:$B$6</c:f>
              <c:numCache>
                <c:formatCode>General</c:formatCode>
                <c:ptCount val="5"/>
                <c:pt idx="0">
                  <c:v>6.4018046610000017</c:v>
                </c:pt>
                <c:pt idx="1">
                  <c:v>9.2284480779000013</c:v>
                </c:pt>
                <c:pt idx="2">
                  <c:v>9.8162304421000002</c:v>
                </c:pt>
                <c:pt idx="3">
                  <c:v>10.6727721233</c:v>
                </c:pt>
                <c:pt idx="4">
                  <c:v>14.336818813200001</c:v>
                </c:pt>
              </c:numCache>
            </c:numRef>
          </c:val>
          <c:smooth val="0"/>
          <c:extLst>
            <c:ext xmlns:c16="http://schemas.microsoft.com/office/drawing/2014/chart" uri="{C3380CC4-5D6E-409C-BE32-E72D297353CC}">
              <c16:uniqueId val="{00000000-7F20-4656-8081-D30587EDEE1A}"/>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6</c:f>
              <c:strCache>
                <c:ptCount val="5"/>
                <c:pt idx="0">
                  <c:v>Tx1</c:v>
                </c:pt>
                <c:pt idx="1">
                  <c:v>Tx2</c:v>
                </c:pt>
                <c:pt idx="2">
                  <c:v>Tx3</c:v>
                </c:pt>
                <c:pt idx="3">
                  <c:v>Tx4</c:v>
                </c:pt>
                <c:pt idx="4">
                  <c:v>Tx5</c:v>
                </c:pt>
              </c:strCache>
            </c:strRef>
          </c:cat>
          <c:val>
            <c:numRef>
              <c:f>Sheet1!$C$2:$C$6</c:f>
              <c:numCache>
                <c:formatCode>General</c:formatCode>
                <c:ptCount val="5"/>
                <c:pt idx="0">
                  <c:v>6.3484029450000001</c:v>
                </c:pt>
                <c:pt idx="1">
                  <c:v>8.952380143300001</c:v>
                </c:pt>
                <c:pt idx="2">
                  <c:v>9.8641851915000007</c:v>
                </c:pt>
                <c:pt idx="3">
                  <c:v>10.4318033548</c:v>
                </c:pt>
                <c:pt idx="4">
                  <c:v>13.381137331300001</c:v>
                </c:pt>
              </c:numCache>
            </c:numRef>
          </c:val>
          <c:smooth val="0"/>
          <c:extLst>
            <c:ext xmlns:c16="http://schemas.microsoft.com/office/drawing/2014/chart" uri="{C3380CC4-5D6E-409C-BE32-E72D297353CC}">
              <c16:uniqueId val="{00000001-7F20-4656-8081-D30587EDEE1A}"/>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6</c:f>
              <c:strCache>
                <c:ptCount val="5"/>
                <c:pt idx="0">
                  <c:v>Tx1</c:v>
                </c:pt>
                <c:pt idx="1">
                  <c:v>Tx2</c:v>
                </c:pt>
                <c:pt idx="2">
                  <c:v>Tx3</c:v>
                </c:pt>
                <c:pt idx="3">
                  <c:v>Tx4</c:v>
                </c:pt>
                <c:pt idx="4">
                  <c:v>Tx5</c:v>
                </c:pt>
              </c:strCache>
            </c:strRef>
          </c:cat>
          <c:val>
            <c:numRef>
              <c:f>Sheet1!$D$2:$D$6</c:f>
              <c:numCache>
                <c:formatCode>General</c:formatCode>
                <c:ptCount val="5"/>
                <c:pt idx="0">
                  <c:v>6.6723720691000015</c:v>
                </c:pt>
                <c:pt idx="1">
                  <c:v>9.2493034637000004</c:v>
                </c:pt>
                <c:pt idx="2">
                  <c:v>9.8626611868999987</c:v>
                </c:pt>
                <c:pt idx="3">
                  <c:v>10.318016310499999</c:v>
                </c:pt>
                <c:pt idx="4">
                  <c:v>14.355729951800001</c:v>
                </c:pt>
              </c:numCache>
            </c:numRef>
          </c:val>
          <c:smooth val="0"/>
          <c:extLst>
            <c:ext xmlns:c16="http://schemas.microsoft.com/office/drawing/2014/chart" uri="{C3380CC4-5D6E-409C-BE32-E72D297353CC}">
              <c16:uniqueId val="{00000002-7F20-4656-8081-D30587EDEE1A}"/>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6</c:f>
              <c:strCache>
                <c:ptCount val="5"/>
                <c:pt idx="0">
                  <c:v>Tx1</c:v>
                </c:pt>
                <c:pt idx="1">
                  <c:v>Tx2</c:v>
                </c:pt>
                <c:pt idx="2">
                  <c:v>Tx3</c:v>
                </c:pt>
                <c:pt idx="3">
                  <c:v>Tx4</c:v>
                </c:pt>
                <c:pt idx="4">
                  <c:v>Tx5</c:v>
                </c:pt>
              </c:strCache>
            </c:strRef>
          </c:cat>
          <c:val>
            <c:numRef>
              <c:f>Sheet1!$E$2:$E$6</c:f>
              <c:numCache>
                <c:formatCode>General</c:formatCode>
                <c:ptCount val="5"/>
                <c:pt idx="0">
                  <c:v>6.6874327329999996</c:v>
                </c:pt>
                <c:pt idx="1">
                  <c:v>8.6853905313000013</c:v>
                </c:pt>
                <c:pt idx="2">
                  <c:v>9.6164533297000006</c:v>
                </c:pt>
                <c:pt idx="3">
                  <c:v>10.2883406424</c:v>
                </c:pt>
                <c:pt idx="4">
                  <c:v>13.181023819999998</c:v>
                </c:pt>
              </c:numCache>
            </c:numRef>
          </c:val>
          <c:smooth val="0"/>
          <c:extLst>
            <c:ext xmlns:c16="http://schemas.microsoft.com/office/drawing/2014/chart" uri="{C3380CC4-5D6E-409C-BE32-E72D297353CC}">
              <c16:uniqueId val="{00000003-7F20-4656-8081-D30587EDEE1A}"/>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6</c:f>
              <c:strCache>
                <c:ptCount val="5"/>
                <c:pt idx="0">
                  <c:v>Tx1</c:v>
                </c:pt>
                <c:pt idx="1">
                  <c:v>Tx2</c:v>
                </c:pt>
                <c:pt idx="2">
                  <c:v>Tx3</c:v>
                </c:pt>
                <c:pt idx="3">
                  <c:v>Tx4</c:v>
                </c:pt>
                <c:pt idx="4">
                  <c:v>Tx5</c:v>
                </c:pt>
              </c:strCache>
            </c:strRef>
          </c:cat>
          <c:val>
            <c:numRef>
              <c:f>Sheet1!$F$2:$F$6</c:f>
              <c:numCache>
                <c:formatCode>General</c:formatCode>
                <c:ptCount val="5"/>
                <c:pt idx="0">
                  <c:v>6.4808626884000002</c:v>
                </c:pt>
                <c:pt idx="1">
                  <c:v>9.2225320459000013</c:v>
                </c:pt>
                <c:pt idx="2">
                  <c:v>10.539896281299999</c:v>
                </c:pt>
                <c:pt idx="3">
                  <c:v>9.2537619603000003</c:v>
                </c:pt>
                <c:pt idx="4">
                  <c:v>13.105574910000001</c:v>
                </c:pt>
              </c:numCache>
            </c:numRef>
          </c:val>
          <c:smooth val="0"/>
          <c:extLst>
            <c:ext xmlns:c16="http://schemas.microsoft.com/office/drawing/2014/chart" uri="{C3380CC4-5D6E-409C-BE32-E72D297353CC}">
              <c16:uniqueId val="{00000004-7F20-4656-8081-D30587EDEE1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E3B0C5-8133-43C7-87A6-A8B9607A2E60}">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0</TotalTime>
  <Pages>319</Pages>
  <Words>48916</Words>
  <Characters>278827</Characters>
  <Application>Microsoft Office Word</Application>
  <DocSecurity>0</DocSecurity>
  <Lines>2323</Lines>
  <Paragraphs>654</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327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741</cp:revision>
  <cp:lastPrinted>2021-07-09T14:18:00Z</cp:lastPrinted>
  <dcterms:created xsi:type="dcterms:W3CDTF">2021-07-09T14:18:00Z</dcterms:created>
  <dcterms:modified xsi:type="dcterms:W3CDTF">2021-08-01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age-vancouver-brackets</vt:lpwstr>
  </property>
</Properties>
</file>